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1524" w:rsidRDefault="00367442">
      <w:pPr>
        <w:rPr>
          <w:b/>
          <w:bCs/>
          <w:sz w:val="24"/>
          <w:szCs w:val="24"/>
          <w:lang w:val="en-US"/>
        </w:rPr>
      </w:pPr>
      <w:r>
        <w:rPr>
          <w:b/>
          <w:bCs/>
          <w:sz w:val="24"/>
          <w:szCs w:val="24"/>
          <w:lang w:val="en-US"/>
        </w:rPr>
        <w:t>Review Article</w:t>
      </w:r>
    </w:p>
    <w:p w:rsidR="00051524" w:rsidRDefault="00367442">
      <w:pPr>
        <w:rPr>
          <w:sz w:val="40"/>
          <w:szCs w:val="40"/>
          <w:lang w:val="en-US"/>
        </w:rPr>
      </w:pPr>
      <w:r>
        <w:rPr>
          <w:sz w:val="40"/>
          <w:szCs w:val="40"/>
          <w:lang w:val="en-US"/>
        </w:rPr>
        <w:t xml:space="preserve">Influence of Metformin on </w:t>
      </w:r>
      <w:r w:rsidR="00B22091">
        <w:rPr>
          <w:sz w:val="40"/>
          <w:szCs w:val="40"/>
          <w:lang w:val="en-US"/>
        </w:rPr>
        <w:t>Age-Related Macular Degeneration</w:t>
      </w:r>
    </w:p>
    <w:p w:rsidR="00051524" w:rsidRDefault="00367442">
      <w:pPr>
        <w:rPr>
          <w:sz w:val="24"/>
          <w:szCs w:val="24"/>
          <w:lang w:val="en-US"/>
        </w:rPr>
      </w:pPr>
      <w:r>
        <w:rPr>
          <w:sz w:val="24"/>
          <w:szCs w:val="24"/>
          <w:lang w:val="en-US"/>
        </w:rPr>
        <w:t>Albert J. Augustin</w:t>
      </w:r>
      <w:r w:rsidR="00B22091">
        <w:rPr>
          <w:sz w:val="24"/>
          <w:szCs w:val="24"/>
          <w:vertAlign w:val="superscript"/>
          <w:lang w:val="en-US"/>
        </w:rPr>
        <w:t>a,*</w:t>
      </w:r>
      <w:r w:rsidR="00B22091">
        <w:rPr>
          <w:sz w:val="24"/>
          <w:szCs w:val="24"/>
          <w:lang w:val="en-US"/>
        </w:rPr>
        <w:t xml:space="preserve">, </w:t>
      </w:r>
      <w:r>
        <w:rPr>
          <w:sz w:val="24"/>
          <w:szCs w:val="24"/>
          <w:lang w:val="en-US"/>
        </w:rPr>
        <w:t>Jenny Atorf</w:t>
      </w:r>
      <w:r w:rsidR="00B22091">
        <w:rPr>
          <w:sz w:val="24"/>
          <w:szCs w:val="24"/>
          <w:vertAlign w:val="superscript"/>
          <w:lang w:val="en-US"/>
        </w:rPr>
        <w:t>a</w:t>
      </w:r>
    </w:p>
    <w:p w:rsidR="00051524" w:rsidRDefault="00B22091">
      <w:pPr>
        <w:rPr>
          <w:sz w:val="24"/>
          <w:szCs w:val="24"/>
          <w:lang w:val="en-US"/>
        </w:rPr>
      </w:pPr>
      <w:r>
        <w:rPr>
          <w:sz w:val="24"/>
          <w:szCs w:val="24"/>
          <w:vertAlign w:val="superscript"/>
          <w:lang w:val="en-US"/>
        </w:rPr>
        <w:t>a</w:t>
      </w:r>
      <w:r w:rsidR="00367442">
        <w:rPr>
          <w:sz w:val="24"/>
          <w:szCs w:val="24"/>
          <w:lang w:val="en-US"/>
        </w:rPr>
        <w:t xml:space="preserve"> Department of Ophthalmology, Staedtisches Klinikum Karlsruhe, Moltkestr. 90, 76133 Karlsruhe, Germany</w:t>
      </w:r>
      <w:r>
        <w:rPr>
          <w:sz w:val="24"/>
          <w:szCs w:val="24"/>
          <w:lang w:val="en-US"/>
        </w:rPr>
        <w:t>.</w:t>
      </w:r>
      <w:bookmarkStart w:id="0" w:name="_GoBack"/>
      <w:bookmarkEnd w:id="0"/>
    </w:p>
    <w:p w:rsidR="00051524" w:rsidRDefault="00367442">
      <w:pPr>
        <w:rPr>
          <w:sz w:val="24"/>
          <w:szCs w:val="24"/>
          <w:lang w:val="en-US"/>
        </w:rPr>
      </w:pPr>
      <w:r>
        <w:rPr>
          <w:b/>
          <w:bCs/>
          <w:sz w:val="24"/>
          <w:szCs w:val="24"/>
          <w:lang w:val="en-US"/>
        </w:rPr>
        <w:t>Correspondence to</w:t>
      </w:r>
      <w:r>
        <w:rPr>
          <w:sz w:val="24"/>
          <w:szCs w:val="24"/>
          <w:lang w:val="en-US"/>
        </w:rPr>
        <w:t xml:space="preserve">: Prof. Dr. </w:t>
      </w:r>
      <w:r>
        <w:rPr>
          <w:sz w:val="24"/>
          <w:szCs w:val="24"/>
          <w:lang w:val="en-US"/>
        </w:rPr>
        <w:t>Albert J. Augustin, Department of Ophthalmology, Staedtisches Klinikum Karlsruhe, Moltkestr. 90, 76133 Karlsruhe, Germany</w:t>
      </w:r>
    </w:p>
    <w:p w:rsidR="00051524" w:rsidRDefault="00367442">
      <w:pPr>
        <w:rPr>
          <w:sz w:val="24"/>
          <w:szCs w:val="24"/>
          <w:lang w:val="en-US"/>
        </w:rPr>
        <w:sectPr w:rsidR="00051524" w:rsidSect="00B22091">
          <w:footerReference w:type="default" r:id="rId7"/>
          <w:pgSz w:w="11906" w:h="16838"/>
          <w:pgMar w:top="1417" w:right="1417" w:bottom="1134" w:left="1417" w:header="397" w:footer="708" w:gutter="0"/>
          <w:lnNumType w:countBy="1" w:restart="continuous"/>
          <w:cols w:space="708"/>
          <w:docGrid w:linePitch="360"/>
        </w:sectPr>
      </w:pPr>
      <w:r>
        <w:rPr>
          <w:b/>
          <w:bCs/>
          <w:sz w:val="24"/>
          <w:szCs w:val="24"/>
          <w:lang w:val="en-US"/>
        </w:rPr>
        <w:t>E-Mail</w:t>
      </w:r>
      <w:r>
        <w:rPr>
          <w:sz w:val="24"/>
          <w:szCs w:val="24"/>
          <w:lang w:val="en-US"/>
        </w:rPr>
        <w:t>: albertjaugustin@googlemail.com</w:t>
      </w:r>
    </w:p>
    <w:p w:rsidR="00051524" w:rsidRDefault="00367442">
      <w:pPr>
        <w:rPr>
          <w:b/>
          <w:bCs/>
          <w:sz w:val="24"/>
          <w:szCs w:val="24"/>
          <w:lang w:val="en-US"/>
        </w:rPr>
      </w:pPr>
      <w:r>
        <w:rPr>
          <w:b/>
          <w:bCs/>
          <w:sz w:val="24"/>
          <w:szCs w:val="24"/>
          <w:lang w:val="en-US"/>
        </w:rPr>
        <w:lastRenderedPageBreak/>
        <w:t>Abstract</w:t>
      </w:r>
    </w:p>
    <w:p w:rsidR="00051524" w:rsidRDefault="00367442">
      <w:pPr>
        <w:jc w:val="both"/>
        <w:rPr>
          <w:sz w:val="24"/>
          <w:szCs w:val="24"/>
          <w:lang w:val="en-US"/>
        </w:rPr>
      </w:pPr>
      <w:r>
        <w:rPr>
          <w:sz w:val="24"/>
          <w:szCs w:val="24"/>
          <w:lang w:val="en-US"/>
        </w:rPr>
        <w:t>Metformin is the most commonly prescribed antihyperglycemic drug as first-line therapy in type II diabetic patients. In recent years</w:t>
      </w:r>
      <w:r>
        <w:rPr>
          <w:sz w:val="24"/>
          <w:szCs w:val="24"/>
          <w:lang w:val="en-US"/>
        </w:rPr>
        <w:t>, evidence is increasing that metformin has beneficial effects beyond its classical antihyperglycemic way of action. Those effects include anti-inflammation, anti-oxidation, anti-aging, anti-angiogenesis, anti-neoplasia, anti-apoptosis and neuroprotection.</w:t>
      </w:r>
      <w:r>
        <w:rPr>
          <w:sz w:val="24"/>
          <w:szCs w:val="24"/>
          <w:lang w:val="en-US"/>
        </w:rPr>
        <w:t xml:space="preserve"> The complex pathophysiology of age-related macular degeneration (AMD) includes age-related changes of the retinal pigment epithelium (RPE) and Bruch’s membrane. An inflammatory and oxidative damage component have also been described. The dry form of late </w:t>
      </w:r>
      <w:r>
        <w:rPr>
          <w:sz w:val="24"/>
          <w:szCs w:val="24"/>
          <w:lang w:val="en-US"/>
        </w:rPr>
        <w:t>AMD is especially characterized by degeneration of the RPE, Bruch’s membrane, the choriocapillaris and finally loss of the photoreceptors (geographic atrophy) and the wet form of late AMD is characterized by pathological neovascularization. An increasing n</w:t>
      </w:r>
      <w:r>
        <w:rPr>
          <w:sz w:val="24"/>
          <w:szCs w:val="24"/>
          <w:lang w:val="en-US"/>
        </w:rPr>
        <w:t>umber of reports about beneficial effects of metformin on AMD have been published in the last years. Several effects of metformin could be linked to the AMPK-pathway. A first prospective trial investigating the effect of metformin on dry AMD is ongoing wit</w:t>
      </w:r>
      <w:r>
        <w:rPr>
          <w:sz w:val="24"/>
          <w:szCs w:val="24"/>
          <w:lang w:val="en-US"/>
        </w:rPr>
        <w:t>h estimated results by the end of 2024. In this review, the current knowledge about the association of metformin and AMD is summarized.</w:t>
      </w:r>
    </w:p>
    <w:p w:rsidR="00051524" w:rsidRDefault="00367442">
      <w:pPr>
        <w:rPr>
          <w:sz w:val="24"/>
          <w:szCs w:val="24"/>
          <w:lang w:val="en-US"/>
        </w:rPr>
        <w:sectPr w:rsidR="00051524">
          <w:pgSz w:w="11906" w:h="16838"/>
          <w:pgMar w:top="1417" w:right="1417" w:bottom="1134" w:left="1417" w:header="708" w:footer="708" w:gutter="0"/>
          <w:lnNumType w:countBy="1" w:restart="continuous"/>
          <w:cols w:space="708"/>
          <w:docGrid w:linePitch="360"/>
        </w:sectPr>
      </w:pPr>
      <w:r>
        <w:rPr>
          <w:b/>
          <w:bCs/>
          <w:sz w:val="24"/>
          <w:szCs w:val="24"/>
          <w:lang w:val="en-US"/>
        </w:rPr>
        <w:t>Keywords</w:t>
      </w:r>
      <w:r>
        <w:rPr>
          <w:sz w:val="24"/>
          <w:szCs w:val="24"/>
          <w:lang w:val="en-US"/>
        </w:rPr>
        <w:t xml:space="preserve">: </w:t>
      </w:r>
      <w:r>
        <w:rPr>
          <w:rFonts w:eastAsia="宋体" w:hint="eastAsia"/>
          <w:sz w:val="24"/>
          <w:szCs w:val="24"/>
          <w:lang w:val="en-US" w:eastAsia="zh-CN"/>
        </w:rPr>
        <w:t>M</w:t>
      </w:r>
      <w:r>
        <w:rPr>
          <w:sz w:val="24"/>
          <w:szCs w:val="24"/>
          <w:lang w:val="en-US"/>
        </w:rPr>
        <w:t>etformin, age related macular degeneration retina, insulin, diabetes, aging, drug th</w:t>
      </w:r>
      <w:r>
        <w:rPr>
          <w:sz w:val="24"/>
          <w:szCs w:val="24"/>
          <w:lang w:val="en-US"/>
        </w:rPr>
        <w:t>erapy, AMPK-pathway</w:t>
      </w:r>
    </w:p>
    <w:p w:rsidR="00051524" w:rsidRDefault="00367442">
      <w:pPr>
        <w:pStyle w:val="1"/>
        <w:rPr>
          <w:b/>
          <w:bCs/>
          <w:sz w:val="24"/>
          <w:szCs w:val="24"/>
          <w:lang w:val="en-US"/>
        </w:rPr>
      </w:pPr>
      <w:r>
        <w:rPr>
          <w:b/>
          <w:bCs/>
          <w:sz w:val="24"/>
          <w:szCs w:val="24"/>
          <w:lang w:val="en-US"/>
        </w:rPr>
        <w:lastRenderedPageBreak/>
        <w:t>INTRODUCTION</w:t>
      </w:r>
    </w:p>
    <w:p w:rsidR="00051524" w:rsidRDefault="00367442">
      <w:pPr>
        <w:jc w:val="both"/>
        <w:rPr>
          <w:sz w:val="24"/>
          <w:szCs w:val="24"/>
          <w:lang w:val="en-US"/>
        </w:rPr>
      </w:pPr>
      <w:r>
        <w:rPr>
          <w:sz w:val="24"/>
          <w:szCs w:val="24"/>
          <w:lang w:val="en-US"/>
        </w:rPr>
        <w:t>Metformin is one of the most commonly used oral antidiabetic drug. Classically, it is used in non-insulin-dependent type 2 diabetic patients and in most of the cases as the first oral antidiabetic medication. Metformin inhi</w:t>
      </w:r>
      <w:r>
        <w:rPr>
          <w:sz w:val="24"/>
          <w:szCs w:val="24"/>
          <w:lang w:val="en-US"/>
        </w:rPr>
        <w:t xml:space="preserve">bits the formation of glucose in the liver and improves glucose turnover in the periphery (the muscles) of the body, thereby lowering the blood glucose level </w:t>
      </w:r>
      <w:sdt>
        <w:sdtPr>
          <w:rPr>
            <w:sz w:val="24"/>
            <w:szCs w:val="24"/>
            <w:lang w:val="en-US"/>
          </w:rPr>
          <w:alias w:val="To edit, see citavi.com/edit"/>
          <w:tag w:val="CitaviPlaceholder#a7b4d31f-9171-4c50-b9ea-2b3f19238d2c"/>
          <w:id w:val="714395969"/>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w:instrText>
          </w:r>
          <w:r>
            <w:rPr>
              <w:sz w:val="24"/>
              <w:szCs w:val="24"/>
              <w:lang w:val="en-US"/>
            </w:rPr>
            <w:instrText>BsYWNlaG9sZGVyLCBTd2lzc0FjYWRlbWljLkNpdGF2aSIsIkVudHJpZXMiOlt7IiRpZCI6IjIiLCIkdHlwZSI6IlN3aXNzQWNhZGVtaWMuQ2l0YXZpLkNpdGF0aW9ucy5Xb3JkUGxhY2Vob2xkZXJFbnRyeSwgU3dpc3NBY2FkZW1pYy5DaXRhdmkiLCJJZCI6IjU3NDI4YTdhLTFhZjUtNGY1ZS1hNDgyLWE1MmFmNDNlMjIzNCIsIlJhbmdlTG</w:instrText>
          </w:r>
          <w:r>
            <w:rPr>
              <w:sz w:val="24"/>
              <w:szCs w:val="24"/>
              <w:lang w:val="en-US"/>
            </w:rPr>
            <w:instrText>VuZ3RoIjoyLCJSZWZlcmVuY2VJZCI6ImJmNzFiN2YzLWJkZDMtNDEzZC05ZjgzLTYxMWMzOWQ2YjEwZCIsIlBhZ2VSYW5nZSI6eyIkaWQiOiIzIiwiJHR5cGUiOiJTd2lzc0FjYWRlbWljLlBhZ2VSYW5nZSwgU3dpc3NBY2FkZW1pYyIsIkVuZFBhZ2UiOnsiJGlkIjoiNCIsIiR0eXBlIjoiU3dpc3NBY2FkZW1pYy5QYWdlTnVtYmVyLCBTd2</w:instrText>
          </w:r>
          <w:r>
            <w:rPr>
              <w:sz w:val="24"/>
              <w:szCs w:val="24"/>
              <w:lang w:val="en-US"/>
            </w:rPr>
            <w:instrText>lzc0FjYWRlbWljIiwiSXNGdWxseU51bWVyaWMiOmZhbHNlLCJOdW1iZXJpbmdUeXBlIjowLCJOdW1lcmFsU3lzdGVtIjowfSwiTnVtYmVyaW5nVHlwZSI6MCwiTnVtZXJhbFN5c3RlbSI6MCwiU3RhcnRQYWdlIjp7IiRpZCI6IjUiLCIkdHlwZSI6IlN3aXNzQWNhZGVtaWMuUGFnZU51bWJlciwgU3dpc3NBY2FkZW1pYyIsIklzRnVsbHlOdW</w:instrText>
          </w:r>
          <w:r>
            <w:rPr>
              <w:sz w:val="24"/>
              <w:szCs w:val="24"/>
              <w:lang w:val="en-US"/>
            </w:rPr>
            <w:instrText>1lcmljIjpmYWxzZSwiTnVtYmVyaW5nVHlwZSI6MCwiTnVtZXJhbFN5c3RlbSI6MH19LCJSZWZlcmVuY2UiOnsiJGlkIjoiNiIsIiR0eXBlIjoiU3dpc3NBY2FkZW1pYy5DaXRhdmkuUmVmZXJlbmNlLCBTd2lzc0FjYWRlbWljLkNpdGF2aSIsIkFic3RyYWN0Q29tcGxleGl0eSI6MCwiQWJzdHJhY3RTb3VyY2VUZXh0Rm9ybWF0IjowLCJBdX</w:instrText>
          </w:r>
          <w:r>
            <w:rPr>
              <w:sz w:val="24"/>
              <w:szCs w:val="24"/>
              <w:lang w:val="en-US"/>
            </w:rPr>
            <w:instrText>Rob3JzIjpbeyIkaWQiOiI3IiwiJHR5cGUiOiJTd2lzc0FjYWRlbWljLkNpdGF2aS5QZXJzb24sIFN3aXNzQWNhZGVtaWMuQ2l0YXZpIiwiRmlyc3ROYW1lIjoiR3JhaGFtIiwiTGFzdE5hbWUiOiJSZW5hIiwiUHJvdGVjdGVkIjpmYWxzZSwiU2V4IjoyLCJDcmVhdGVkQnkiOiJfSmVubnkiLCJDcmVhdGVkT24iOiIyMDIyLTA4LTA4VDA4Oj</w:instrText>
          </w:r>
          <w:r>
            <w:rPr>
              <w:sz w:val="24"/>
              <w:szCs w:val="24"/>
              <w:lang w:val="en-US"/>
            </w:rPr>
            <w:instrText>QxOjIwIiwiTW9kaWZpZWRCeSI6Il9KZW5ueSIsIklkIjoiYzdjNzAyNTctZDZkMC00NGE5LTg0ZDUtNTBlOGRhZmVmNzNmIiwiTW9kaWZpZWRPbiI6IjIwMjItMDgtMDhUMDg6NDE6MjAiLCJQcm9qZWN0Ijp7IiRpZCI6IjgiLCIkdHlwZSI6IlN3aXNzQWNhZGVtaWMuQ2l0YXZpLlByb2plY3QsIFN3aXNzQWNhZGVtaWMuQ2l0YXZpIn19LH</w:instrText>
          </w:r>
          <w:r>
            <w:rPr>
              <w:sz w:val="24"/>
              <w:szCs w:val="24"/>
              <w:lang w:val="en-US"/>
            </w:rPr>
            <w:instrText>siJGlkIjoiOSIsIiR0eXBlIjoiU3dpc3NBY2FkZW1pYy5DaXRhdmkuUGVyc29uLCBTd2lzc0FjYWRlbWljLkNpdGF2aSIsIkZpcnN0TmFtZSI6IkQuIiwiTGFzdE5hbWUiOiJIYXJkaWUiLCJNaWRkbGVOYW1lIjoiR3JhaGFtZSIsIlByb3RlY3RlZCI6ZmFsc2UsIlNleCI6MCwiQ3JlYXRlZEJ5IjoiX0plbm55IiwiQ3JlYXRlZE9uIjoiMj</w:instrText>
          </w:r>
          <w:r>
            <w:rPr>
              <w:sz w:val="24"/>
              <w:szCs w:val="24"/>
              <w:lang w:val="en-US"/>
            </w:rPr>
            <w:instrText>AyMi0wOC0wOFQwODo0MToyMCIsIk1vZGlmaWVkQnkiOiJfSmVubnkiLCJJZCI6Ijg4ZWRlOGU4LTMyNjgtNGE1ZC04NDAzLTk0NTgyZWMzMzU1YiIsIk1vZGlmaWVkT24iOiIyMDIyLTA4LTA4VDA4OjQxOjIwIiwiUHJvamVjdCI6eyIkcmVmIjoiOCJ9fSx7IiRpZCI6IjEwIiwiJHR5cGUiOiJTd2lzc0FjYWRlbWljLkNpdGF2aS5QZXJzb2</w:instrText>
          </w:r>
          <w:r>
            <w:rPr>
              <w:sz w:val="24"/>
              <w:szCs w:val="24"/>
              <w:lang w:val="en-US"/>
            </w:rPr>
            <w:instrText>4sIFN3aXNzQWNhZGVtaWMuQ2l0YXZpIiwiRmlyc3ROYW1lIjoiRXdhbiIsIkxhc3ROYW1lIjoiUGVhcnNvbiIsIk1pZGRsZU5hbWUiOiJSLiIsIlByb3RlY3RlZCI6ZmFsc2UsIlNleCI6MiwiQ3JlYXRlZEJ5IjoiX0plbm55IiwiQ3JlYXRlZE9uIjoiMjAyMi0wOC0wOFQwODo0MToyMCIsIk1vZGlmaWVkQnkiOiJfSmVubnkiLCJJZCI6Im</w:instrText>
          </w:r>
          <w:r>
            <w:rPr>
              <w:sz w:val="24"/>
              <w:szCs w:val="24"/>
              <w:lang w:val="en-US"/>
            </w:rPr>
            <w:instrText>ExMGZiMjg3LTY0ZjAtNDBlMS04MjYxLTU0MjZkZDUyYzNmZSIsIk1vZGlmaWVkT24iOiIyMDIyLTA4LTA4VDA4OjQxOjIwIiwiUHJvamVjdCI6eyIkcmVmIjoiOCJ9fV0sIkNpdGF0aW9uS2V5VXBkYXRlVHlwZSI6MCwiQ29sbGFib3JhdG9ycyI6W10sIkRhdGUyIjoiMDMuMDguMjAxNyIsIkRvaSI6IjEwLjEwMDcvczAwMTI1LTAxNy00Mz</w:instrText>
          </w:r>
          <w:r>
            <w:rPr>
              <w:sz w:val="24"/>
              <w:szCs w:val="24"/>
              <w:lang w:val="en-US"/>
            </w:rPr>
            <w:instrText>QyLXoiLCJFZGl0b3JzIjpbXSwiRXZhbHVhdGlvbkNvbXBsZXhpdHkiOjAsIkV2YWx1YXRpb25Tb3VyY2VUZXh0Rm9ybWF0IjowLCJHcm91cHMiOltdLCJIYXNMYWJlbDEiOmZhbHNlLCJIYXNMYWJlbDIiOmZhbHNlLCJLZXl3b3JkcyI6W10sIkxhbmd1YWdlIjoiZW5nIiwiTGFuZ3VhZ2VDb2RlIjoiZW4iLCJMb2NhdGlvbnMiOlt7IiRpZC</w:instrText>
          </w:r>
          <w:r>
            <w:rPr>
              <w:sz w:val="24"/>
              <w:szCs w:val="24"/>
              <w:lang w:val="en-US"/>
            </w:rPr>
            <w:instrText>I6IjExIiwiJHR5cGUiOiJTd2lzc0FjYWRlbWljLkNpdGF2aS5Mb2NhdGlvbiwgU3dpc3NBY2FkZW1pYy5DaXRhdmkiLCJBZGRyZXNzIjp7IiRpZCI6IjEyIiwiJHR5cGUiOiJTd2lzc0FjYWRlbWljLkNpdGF2aS5MaW5rZWRSZXNvdXJjZSwgU3dpc3NBY2FkZW1pYy5DaXRhdmkiLCJMaW5rZWRSZXNvdXJjZVR5cGUiOjUsIk9yaWdpbmFsU3</w:instrText>
          </w:r>
          <w:r>
            <w:rPr>
              <w:sz w:val="24"/>
              <w:szCs w:val="24"/>
              <w:lang w:val="en-US"/>
            </w:rPr>
            <w:instrText>RyaW5nIjoiMTAuMTAwNy9zMDAxMjUtMDE3LTQzNDIteiIsIlVyaVN0cmluZyI6Imh0dHBzOi8vZG9pLm9yZy8xMC4xMDA3L3MwMDEyNS0wMTctNDM0Mi16IiwiTGlua2VkUmVzb3VyY2VTdGF0dXMiOjgsIlByb3BlcnRpZXMiOnsiJGlkIjoiMTMiLCIkdHlwZSI6IlN3aXNzQWNhZGVtaWMuQ2l0YXZpLkxpbmtlZFJlc291cmNlUHJvcGVydG</w:instrText>
          </w:r>
          <w:r>
            <w:rPr>
              <w:sz w:val="24"/>
              <w:szCs w:val="24"/>
              <w:lang w:val="en-US"/>
            </w:rPr>
            <w:instrText>llcywgU3dpc3NBY2FkZW1pYy5DaXRhdmkifSwiU3luY0ZvbGRlclR5cGUiOjAsIklzTG9jYWxDbG91ZFByb2plY3RGaWxlTGluayI6ZmFsc2UsIklzQ2xvdWRSZXN0b3JlIjpmYWxzZSwiSXNDbG91ZENvcHkiOmZhbHNlLCJBdHRhY2htZW50Rm9sZGVyV2FzSW5GYWxsYmFja01vZGUiOmZhbHNlfSwiQW5ub3RhdGlvbnMiOltdLCJMb2NhdG</w:instrText>
          </w:r>
          <w:r>
            <w:rPr>
              <w:sz w:val="24"/>
              <w:szCs w:val="24"/>
              <w:lang w:val="en-US"/>
            </w:rPr>
            <w:instrText>lvblR5cGUiOjAsIk1pcnJvcnNSZWZlcmVuY2VQcm9wZXJ0eUlkIjoxMjgsIkNyZWF0ZWRCeSI6Il9KZW5ueSIsIkNyZWF0ZWRPbiI6IjIwMjItMDgtMDhUMDg6NDE6MjAiLCJNb2RpZmllZEJ5IjoiX0plbm55IiwiSWQiOiI3ZThkY2FhNi04NTFhLTRhNDItYjAxNS1mMTQ3NGUzYzllZDQiLCJNb2RpZmllZE9uIjoiMjAyMi0wOC0wOFQwOD</w:instrText>
          </w:r>
          <w:r>
            <w:rPr>
              <w:sz w:val="24"/>
              <w:szCs w:val="24"/>
              <w:lang w:val="en-US"/>
            </w:rPr>
            <w:instrText>o0MToyMCIsIlByb2plY3QiOnsiJHJlZiI6IjgifX0seyIkaWQiOiIxNCIsIiR0eXBlIjoiU3dpc3NBY2FkZW1pYy5DaXRhdmkuTG9jYXRpb24sIFN3aXNzQWNhZGVtaWMuQ2l0YXZpIiwiQWRkcmVzcyI6eyIkaWQiOiIxNSIsIiR0eXBlIjoiU3dpc3NBY2FkZW1pYy5DaXRhdmkuTGlua2VkUmVzb3VyY2UsIFN3aXNzQWNhZGVtaWMuQ2l0YX</w:instrText>
          </w:r>
          <w:r>
            <w:rPr>
              <w:sz w:val="24"/>
              <w:szCs w:val="24"/>
              <w:lang w:val="en-US"/>
            </w:rPr>
            <w:instrText>ZpIiwiTGlua2VkUmVzb3VyY2VUeXBlIjo1LCJPcmlnaW5hbFN0cmluZyI6IjI4Nzc2MDg2IiwiVXJpU3RyaW5nIjoiaHR0cDovL3d3dy5uY2JpLm5sbS5uaWguZ292L3B1Ym1lZC8yODc3NjA4NiIsIkxpbmtlZFJlc291cmNlU3RhdHVzIjo4LCJQcm9wZXJ0aWVzIjp7IiRpZCI6IjE2IiwiJHR5cGUiOiJTd2lzc0FjYWRlbWljLkNpdGF2aS</w:instrText>
          </w:r>
          <w:r>
            <w:rPr>
              <w:sz w:val="24"/>
              <w:szCs w:val="24"/>
              <w:lang w:val="en-US"/>
            </w:rPr>
            <w:instrText>5MaW5rZWRSZXNvdXJjZVByb3BlcnRpZXMsIFN3aXNzQWNhZGVtaWMuQ2l0YXZpIn0sIlN5bmNGb2xkZXJUeXBlIjowLCJJc0xvY2FsQ2xvdWRQcm9qZWN0RmlsZUxpbmsiOmZhbHNlLCJJc0Nsb3VkUmVzdG9yZSI6ZmFsc2UsIklzQ2xvdWRDb3B5IjpmYWxzZSwiQXR0YWNobWVudEZvbGRlcldhc0luRmFsbGJhY2tNb2RlIjpmYWxzZX0sIk</w:instrText>
          </w:r>
          <w:r>
            <w:rPr>
              <w:sz w:val="24"/>
              <w:szCs w:val="24"/>
              <w:lang w:val="en-US"/>
            </w:rPr>
            <w:instrText>Fubm90YXRpb25zIjpbXSwiTG9jYXRpb25UeXBlIjowLCJNaXJyb3JzUmVmZXJlbmNlUHJvcGVydHlJZCI6MTY0LCJDcmVhdGVkQnkiOiJfSmVubnkiLCJDcmVhdGVkT24iOiIyMDIyLTA4LTA4VDA4OjQxOjIwIiwiTW9kaWZpZWRCeSI6Il9KZW5ueSIsIklkIjoiMDA1MTE2MDktNmM5Mi00ZmNmLWI2OGQtZjU4OWU5Yjk0ZWM1IiwiTW9kaW</w:instrText>
          </w:r>
          <w:r>
            <w:rPr>
              <w:sz w:val="24"/>
              <w:szCs w:val="24"/>
              <w:lang w:val="en-US"/>
            </w:rPr>
            <w:instrText>ZpZWRPbiI6IjIwMjItMDgtMDhUMDg6NDE6MjAiLCJQcm9qZWN0Ijp7IiRyZWYiOiI4In19LHsiJGlkIjoiMTciLCIkdHlwZSI6IlN3aXNzQWNhZGVtaWMuQ2l0YXZpLkxvY2F0aW9uLCBTd2lzc0FjYWRlbWljLkNpdGF2aSIsIkFkZHJlc3MiOnsiJGlkIjoiMTgiLCIkdHlwZSI6IlN3aXNzQWNhZGVtaWMuQ2l0YXZpLkxpbmtlZFJlc291cm</w:instrText>
          </w:r>
          <w:r>
            <w:rPr>
              <w:sz w:val="24"/>
              <w:szCs w:val="24"/>
              <w:lang w:val="en-US"/>
            </w:rPr>
            <w:instrText>NlLCBTd2lzc0FjYWRlbWljLkNpdGF2aSIsIkxpbmtlZFJlc291cmNlVHlwZSI6NSwiT3JpZ2luYWxTdHJpbmciOiJQTUM1NTUyODI4IiwiVXJpU3RyaW5nIjoiaHR0cHM6Ly93d3cubmNiaS5ubG0ubmloLmdvdi9wbWMvYXJ0aWNsZXMvUE1DNTU1MjgyOCIsIkxpbmtlZFJlc291cmNlU3RhdHVzIjo4LCJQcm9wZXJ0aWVzIjp7IiRpZCI6Ij</w:instrText>
          </w:r>
          <w:r>
            <w:rPr>
              <w:sz w:val="24"/>
              <w:szCs w:val="24"/>
              <w:lang w:val="en-US"/>
            </w:rPr>
            <w:instrText>E5IiwiJHR5cGUiOiJTd2lzc0FjYWRlbWljLkNpdGF2aS5MaW5rZWRSZXNvdXJjZVByb3BlcnRpZXMsIFN3aXNzQWNhZGVtaWMuQ2l0YXZpIn0sIlN5bmNGb2xkZXJUeXBlIjowLCJJc0xvY2FsQ2xvdWRQcm9qZWN0RmlsZUxpbmsiOmZhbHNlLCJJc0Nsb3VkUmVzdG9yZSI6ZmFsc2UsIklzQ2xvdWRDb3B5IjpmYWxzZSwiQXR0YWNobWVudE</w:instrText>
          </w:r>
          <w:r>
            <w:rPr>
              <w:sz w:val="24"/>
              <w:szCs w:val="24"/>
              <w:lang w:val="en-US"/>
            </w:rPr>
            <w:instrText>ZvbGRlcldhc0luRmFsbGJhY2tNb2RlIjpmYWxzZX0sIkFubm90YXRpb25zIjpbXSwiTG9jYXRpb25UeXBlIjowLCJNaXJyb3JzUmVmZXJlbmNlUHJvcGVydHlJZCI6MjA4LCJDcmVhdGVkQnkiOiJfSmVubnkiLCJDcmVhdGVkT24iOiIyMDIyLTA4LTA4VDA4OjQxOjIwIiwiTW9kaWZpZWRCeSI6Il9KZW5ueSIsIklkIjoiOWU4ODAyYzUtMz</w:instrText>
          </w:r>
          <w:r>
            <w:rPr>
              <w:sz w:val="24"/>
              <w:szCs w:val="24"/>
              <w:lang w:val="en-US"/>
            </w:rPr>
            <w:instrText>UzMi00MzdiLTllM2UtNTYwZTYxMjYyMjk4IiwiTW9kaWZpZWRPbiI6IjIwMjItMDgtMDhUMDg6NDE6MjAiLCJQcm9qZWN0Ijp7IiRyZWYiOiI4In19XSwiTnVtYmVyIjoiOSIsIk9yZ2FuaXphdGlvbnMiOltdLCJPdGhlcnNJbnZvbHZlZCI6W10sIlBhZ2VSYW5nZSI6IjxzcD5cclxuICA8bj4xNTc3PC9uPlxyXG4gIDxpbj50cnVlPC9pbj</w:instrText>
          </w:r>
          <w:r>
            <w:rPr>
              <w:sz w:val="24"/>
              <w:szCs w:val="24"/>
              <w:lang w:val="en-US"/>
            </w:rPr>
            <w:instrText>5cclxuICA8b3M+MTU3Nzwvb3M+XHJcbiAgPHBzPjE1Nzc8L3BzPlxyXG48L3NwPlxyXG48ZXA+XHJcbiAgPG4+MTU4NTwvbj5cclxuICA8aW4+dHJ1ZTwvaW4+XHJcbiAgPG9zPjE1ODU8L29zPlxyXG4gIDxwcz4xNTg1PC9wcz5cclxuPC9lcD5cclxuPG9zPjE1NzctMTU4NTwvb3M+IiwiUGVyaW9kaWNhbCI6eyIkaWQiOiIyMCIsIiR0eX</w:instrText>
          </w:r>
          <w:r>
            <w:rPr>
              <w:sz w:val="24"/>
              <w:szCs w:val="24"/>
              <w:lang w:val="en-US"/>
            </w:rPr>
            <w:instrText>BlIjoiU3dpc3NBY2FkZW1pYy5DaXRhdmkuUGVyaW9kaWNhbCwgU3dpc3NBY2FkZW1pYy5DaXRhdmkiLCJFaXNzbiI6IjE0MzItMDQyOCIsIk5hbWUiOiJEaWFiZXRvbG9naWEiLCJQYWdpbmF0aW9uIjowLCJQcm90ZWN0ZWQiOmZhbHNlLCJVc2VyQWJicmV2aWF0aW9uMSI6IkRpYWJldG9sb2dpYSIsIkNyZWF0ZWRCeSI6Il9KZW5ueSIsIk</w:instrText>
          </w:r>
          <w:r>
            <w:rPr>
              <w:sz w:val="24"/>
              <w:szCs w:val="24"/>
              <w:lang w:val="en-US"/>
            </w:rPr>
            <w:instrText>NyZWF0ZWRPbiI6IjIwMjItMDgtMDhUMDg6NDE6MjAiLCJNb2RpZmllZEJ5IjoiX0plbm55IiwiSWQiOiI5YTBlYTkwOS0xZjcxLTQxMDItOWU1OS1iN2YxZjM5MzBjNDIiLCJNb2RpZmllZE9uIjoiMjAyMi0wOC0wOFQwODo0MToyMCIsIlByb2plY3QiOnsiJHJlZiI6IjgifX0sIlBtY0lkIjoiUE1DNTU1MjgyOCIsIlB1Ymxpc2hlcnMiOl</w:instrText>
          </w:r>
          <w:r>
            <w:rPr>
              <w:sz w:val="24"/>
              <w:szCs w:val="24"/>
              <w:lang w:val="en-US"/>
            </w:rPr>
            <w:instrText>tdLCJQdWJNZWRJZCI6IjI4Nzc2MDg2IiwiUXVvdGF0aW9ucyI6W10sIlJhdGluZyI6MCwiUmVmZXJlbmNlVHlwZSI6IkpvdXJuYWxBcnRpY2xlIiwiU2hvcnRUaXRsZSI6IlJlbmEsIEhhcmRpZSBldCBhbC4gMjAxNyDigJMgVGhlIG1lY2hhbmlzbXMgb2YgYWN0aW9uIiwiU2hvcnRUaXRsZVVwZGF0ZVR5cGUiOjAsIlNvdXJjZU9mQmlibG</w:instrText>
          </w:r>
          <w:r>
            <w:rPr>
              <w:sz w:val="24"/>
              <w:szCs w:val="24"/>
              <w:lang w:val="en-US"/>
            </w:rPr>
            <w:instrText>lvZ3JhcGhpY0luZm9ybWF0aW9uIjoiUHViTWVkIiwiU3RhdGljSWRzIjpbIjQzNDBkYWFlLWE5YzctNDRlZi1hMDA0LTQ5NjY2OWQzYzViZCJdLCJUYWJsZU9mQ29udGVudHNDb21wbGV4aXR5IjowLCJUYWJsZU9mQ29udGVudHNTb3VyY2VUZXh0Rm9ybWF0IjowLCJUYXNrcyI6W10sIlRpdGxlIjoiVGhlIG1lY2hhbmlzbXMgb2YgYWN0aW</w:instrText>
          </w:r>
          <w:r>
            <w:rPr>
              <w:sz w:val="24"/>
              <w:szCs w:val="24"/>
              <w:lang w:val="en-US"/>
            </w:rPr>
            <w:instrText>9uIG9mIG1ldGZvcm1pbiIsIlRyYW5zbGF0b3JzIjpbXSwiVm9sdW1lIjoiNjAiLCJZZWFyIjoiMjAxNyIsIlllYXJSZXNvbHZlZCI6IjIwMTciLCJDcmVhdGVkQnkiOiJfSmVubnkiLCJDcmVhdGVkT24iOiIyMDIyLTA4LTA4VDA4OjQxOjIwIiwiTW9kaWZpZWRCeSI6Il9KZW5ueSIsIklkIjoiYmY3MWI3ZjMtYmRkMy00MTNkLTlmODMtNj</w:instrText>
          </w:r>
          <w:r>
            <w:rPr>
              <w:sz w:val="24"/>
              <w:szCs w:val="24"/>
              <w:lang w:val="en-US"/>
            </w:rPr>
            <w:instrText>ExYzM5ZDZiMTBkIiwiTW9kaWZpZWRPbiI6IjIwMjItMTAtMjZUMTQ6MDA6MzkiLCJQcm9qZWN0Ijp7IiRyZWYiOiI4In19LCJVc2VOdW1iZXJpbmdUeXBlT2ZQYXJlbnREb2N1bWVudCI6ZmFsc2V9LHsiJGlkIjoiMjEiLCIkdHlwZSI6IlN3aXNzQWNhZGVtaWMuQ2l0YXZpLkNpdGF0aW9ucy5Xb3JkUGxhY2Vob2xkZXJFbnRyeSwgU3dpc3</w:instrText>
          </w:r>
          <w:r>
            <w:rPr>
              <w:sz w:val="24"/>
              <w:szCs w:val="24"/>
              <w:lang w:val="en-US"/>
            </w:rPr>
            <w:instrText>NBY2FkZW1pYy5DaXRhdmkiLCJJZCI6IjUwMzllOWU0LTRhMjYtNDRhZi1iZjY1LTljOTA0OGEzY2JmNSIsIlJhbmdlU3RhcnQiOjIsIlJhbmdlTGVuZ3RoIjozLCJSZWZlcmVuY2VJZCI6IjVkNWJhODJkLWY5MTEtNDg2Zi04MGIyLWI0NzcxOGVlNDIwNyIsIlBhZ2VSYW5nZSI6eyIkaWQiOiIyMiIsIiR0eXBlIjoiU3dpc3NBY2FkZW1pYy</w:instrText>
          </w:r>
          <w:r>
            <w:rPr>
              <w:sz w:val="24"/>
              <w:szCs w:val="24"/>
              <w:lang w:val="en-US"/>
            </w:rPr>
            <w:instrText>5QYWdlUmFuZ2UsIFN3aXNzQWNhZGVtaWMiLCJFbmRQYWdlIjp7IiRpZCI6IjIzIiwiJHR5cGUiOiJTd2lzc0FjYWRlbWljLlBhZ2VOdW1iZXIsIFN3aXNzQWNhZGVtaWMiLCJJc0Z1bGx5TnVtZXJpYyI6ZmFsc2UsIk51bWJlcmluZ1R5cGUiOjAsIk51bWVyYWxTeXN0ZW0iOjB9LCJOdW1iZXJpbmdUeXBlIjowLCJOdW1lcmFsU3lzdGVtIj</w:instrText>
          </w:r>
          <w:r>
            <w:rPr>
              <w:sz w:val="24"/>
              <w:szCs w:val="24"/>
              <w:lang w:val="en-US"/>
            </w:rPr>
            <w:instrText>owLCJTdGFydFBhZ2UiOnsiJGlkIjoiMjQiLCIkdHlwZSI6IlN3aXNzQWNhZGVtaWMuUGFnZU51bWJlciwgU3dpc3NBY2FkZW1pYyIsIklzRnVsbHlOdW1lcmljIjpmYWxzZSwiTnVtYmVyaW5nVHlwZSI6MCwiTnVtZXJhbFN5c3RlbSI6MH19LCJSZWZlcmVuY2UiOnsiJGlkIjoiMjUiLCIkdHlwZSI6IlN3aXNzQWNhZGVtaWMuQ2l0YXZpLl</w:instrText>
          </w:r>
          <w:r>
            <w:rPr>
              <w:sz w:val="24"/>
              <w:szCs w:val="24"/>
              <w:lang w:val="en-US"/>
            </w:rPr>
            <w:instrText>JlZmVyZW5jZSwgU3dpc3NBY2FkZW1pYy5DaXRhdmkiLCJBYnN0cmFjdENvbXBsZXhpdHkiOjAsIkFic3RyYWN0U291cmNlVGV4dEZvcm1hdCI6MCwiQXV0aG9ycyI6W3siJGlkIjoiMjYiLCIkdHlwZSI6IlN3aXNzQWNhZGVtaWMuQ2l0YXZpLlBlcnNvbiwgU3dpc3NBY2FkZW1pYy5DaXRhdmkiLCJGaXJzdE5hbWUiOiJUcmFjaSIsIkxhc3</w:instrText>
          </w:r>
          <w:r>
            <w:rPr>
              <w:sz w:val="24"/>
              <w:szCs w:val="24"/>
              <w:lang w:val="en-US"/>
            </w:rPr>
            <w:instrText>ROYW1lIjoiTGFNb2lhIiwiTWlkZGxlTmFtZSI6IkUuIiwiUHJvdGVjdGVkIjpmYWxzZSwiU2V4IjoxLCJDcmVhdGVkQnkiOiJfSmVubnkiLCJDcmVhdGVkT24iOiIyMDIyLTA4LTA4VDA4OjQ0OjU0IiwiTW9kaWZpZWRCeSI6Il9KZW5ueSIsIklkIjoiZDYyOTI5MWMtZTQ0Ni00OTE4LWExMzEtYmJjMzQ0ZmQ2MTBkIiwiTW9kaWZpZWRPbi</w:instrText>
          </w:r>
          <w:r>
            <w:rPr>
              <w:sz w:val="24"/>
              <w:szCs w:val="24"/>
              <w:lang w:val="en-US"/>
            </w:rPr>
            <w:instrText>I6IjIwMjItMDgtMDhUMDg6NDQ6NTQiLCJQcm9qZWN0Ijp7IiRyZWYiOiI4In19LHsiJGlkIjoiMjciLCIkdHlwZSI6IlN3aXNzQWNhZGVtaWMuQ2l0YXZpLlBlcnNvbiwgU3dpc3NBY2FkZW1pYy5DaXRhdmkiLCJGaXJzdE5hbWUiOiJHZXJhbGQiLCJMYXN0TmFtZSI6IlNodWxtYW4iLCJNaWRkbGVOYW1lIjoiSS4iLCJQcm90ZWN0ZWQiOm</w:instrText>
          </w:r>
          <w:r>
            <w:rPr>
              <w:sz w:val="24"/>
              <w:szCs w:val="24"/>
              <w:lang w:val="en-US"/>
            </w:rPr>
            <w:instrText>ZhbHNlLCJTZXgiOjIsIkNyZWF0ZWRCeSI6Il9KZW5ueSIsIkNyZWF0ZWRPbiI6IjIwMjItMDgtMDhUMDg6NDQ6NTQiLCJNb2RpZmllZEJ5IjoiX0plbm55IiwiSWQiOiIzMjdkNWU0Yi0wOTQyLTRlOWItOTRiOC0yZGI1MmRjZTUzZjQiLCJNb2RpZmllZE9uIjoiMjAyMi0wOC0wOFQwODo0NDo1NCIsIlByb2plY3QiOnsiJHJlZiI6IjgifX</w:instrText>
          </w:r>
          <w:r>
            <w:rPr>
              <w:sz w:val="24"/>
              <w:szCs w:val="24"/>
              <w:lang w:val="en-US"/>
            </w:rPr>
            <w:instrText>1dLCJDaXRhdGlvbktleVVwZGF0ZVR5cGUiOjAsIkNvbGxhYm9yYXRvcnMiOltdLCJEb2kiOiIxMC4xMjEwL2VuZHJldi9ibmFhMDIzIiwiRWRpdG9ycyI6W10sIkV2YWx1YXRpb25Db21wbGV4aXR5IjowLCJFdmFsdWF0aW9uU291cmNlVGV4dEZvcm1hdCI6MCwiR3JvdXBzIjpbXSwiSGFzTGFiZWwxIjpmYWxzZSwiSGFzTGFiZWwyIjpmYW</w:instrText>
          </w:r>
          <w:r>
            <w:rPr>
              <w:sz w:val="24"/>
              <w:szCs w:val="24"/>
              <w:lang w:val="en-US"/>
            </w:rPr>
            <w:instrText>xzZSwiS2V5d29yZHMiOltdLCJMYW5ndWFnZSI6ImVuZyIsIkxhbmd1YWdlQ29kZSI6ImVuIiwiTG9jYXRpb25zIjpbeyIkaWQiOiIyOCIsIiR0eXBlIjoiU3dpc3NBY2FkZW1pYy5DaXRhdmkuTG9jYXRpb24sIFN3aXNzQWNhZGVtaWMuQ2l0YXZpIiwiQWRkcmVzcyI6eyIkaWQiOiIyOSIsIiR0eXBlIjoiU3dpc3NBY2FkZW1pYy5DaXRhdm</w:instrText>
          </w:r>
          <w:r>
            <w:rPr>
              <w:sz w:val="24"/>
              <w:szCs w:val="24"/>
              <w:lang w:val="en-US"/>
            </w:rPr>
            <w:instrText>kuTGlua2VkUmVzb3VyY2UsIFN3aXNzQWNhZGVtaWMuQ2l0YXZpIiwiTGlua2VkUmVzb3VyY2VUeXBlIjo1LCJPcmlnaW5hbFN0cmluZyI6IjMyODk3Mzg4IiwiVXJpU3RyaW5nIjoiaHR0cDovL3d3dy5uY2JpLm5sbS5uaWguZ292L3B1Ym1lZC8zMjg5NzM4OCIsIkxpbmtlZFJlc291cmNlU3RhdHVzIjo4LCJQcm9wZXJ0aWVzIjp7IiRpZC</w:instrText>
          </w:r>
          <w:r>
            <w:rPr>
              <w:sz w:val="24"/>
              <w:szCs w:val="24"/>
              <w:lang w:val="en-US"/>
            </w:rPr>
            <w:instrText>I6IjMwIiwiJHR5cGUiOiJTd2lzc0FjYWRlbWljLkNpdGF2aS5MaW5rZWRSZXNvdXJjZVByb3BlcnRpZXMsIFN3aXNzQWNhZGVtaWMuQ2l0YXZpIn0sIlN5bmNGb2xkZXJUeXBlIjowLCJJc0xvY2FsQ2xvdWRQcm9qZWN0RmlsZUxpbmsiOmZhbHNlLCJJc0Nsb3VkUmVzdG9yZSI6ZmFsc2UsIklzQ2xvdWRDb3B5IjpmYWxzZSwiQXR0YWNobW</w:instrText>
          </w:r>
          <w:r>
            <w:rPr>
              <w:sz w:val="24"/>
              <w:szCs w:val="24"/>
              <w:lang w:val="en-US"/>
            </w:rPr>
            <w:instrText>VudEZvbGRlcldhc0luRmFsbGJhY2tNb2RlIjpmYWxzZX0sIkFubm90YXRpb25zIjpbXSwiTG9jYXRpb25UeXBlIjowLCJNaXJyb3JzUmVmZXJlbmNlUHJvcGVydHlJZCI6MTY0LCJDcmVhdGVkQnkiOiJfSmVubnkiLCJDcmVhdGVkT24iOiIyMDIyLTA4LTA4VDA4OjQ0OjU0IiwiTW9kaWZpZWRCeSI6Il9KZW5ueSIsIklkIjoiMTI4ZWE2OT</w:instrText>
          </w:r>
          <w:r>
            <w:rPr>
              <w:sz w:val="24"/>
              <w:szCs w:val="24"/>
              <w:lang w:val="en-US"/>
            </w:rPr>
            <w:instrText>ctZmY3MS00YjA2LTk0NmMtZTdjNjkxMTA1MjhiIiwiTW9kaWZpZWRPbiI6IjIwMjItMDgtMDhUMDg6NDQ6NTQiLCJQcm9qZWN0Ijp7IiRyZWYiOiI4In19LHsiJGlkIjoiMzEiLCIkdHlwZSI6IlN3aXNzQWNhZGVtaWMuQ2l0YXZpLkxvY2F0aW9uLCBTd2lzc0FjYWRlbWljLkNpdGF2aSIsIkFkZHJlc3MiOnsiJGlkIjoiMzIiLCIkdHlwZS</w:instrText>
          </w:r>
          <w:r>
            <w:rPr>
              <w:sz w:val="24"/>
              <w:szCs w:val="24"/>
              <w:lang w:val="en-US"/>
            </w:rPr>
            <w:instrText>I6IlN3aXNzQWNhZGVtaWMuQ2l0YXZpLkxpbmtlZFJlc291cmNlLCBTd2lzc0FjYWRlbWljLkNpdGF2aSIsIkxpbmtlZFJlc291cmNlVHlwZSI6NSwiT3JpZ2luYWxTdHJpbmciOiIxMC4xMjEwL2VuZHJldi9ibmFhMDIzIiwiVXJpU3RyaW5nIjoiaHR0cHM6Ly9kb2kub3JnLzEwLjEyMTAvZW5kcmV2L2JuYWEwMjMiLCJMaW5rZWRSZXNvdX</w:instrText>
          </w:r>
          <w:r>
            <w:rPr>
              <w:sz w:val="24"/>
              <w:szCs w:val="24"/>
              <w:lang w:val="en-US"/>
            </w:rPr>
            <w:instrText>JjZVN0YXR1cyI6OCwiUHJvcGVydGllcyI6eyIkaWQiOiIzMyIsIiR0eXBlIjoiU3dpc3NBY2FkZW1pYy5DaXRhdmkuTGlua2VkUmVzb3VyY2VQcm9wZXJ0aWVzLCBTd2lzc0FjYWRlbWljLkNpdGF2aSJ9LCJTeW5jRm9sZGVyVHlwZSI6MCwiSXNMb2NhbENsb3VkUHJvamVjdEZpbGVMaW5rIjpmYWxzZSwiSXNDbG91ZFJlc3RvcmUiOmZhbH</w:instrText>
          </w:r>
          <w:r>
            <w:rPr>
              <w:sz w:val="24"/>
              <w:szCs w:val="24"/>
              <w:lang w:val="en-US"/>
            </w:rPr>
            <w:instrText>NlLCJJc0Nsb3VkQ29weSI6ZmFsc2UsIkF0dGFjaG1lbnRGb2xkZXJXYXNJbkZhbGxiYWNrTW9kZSI6ZmFsc2V9LCJBbm5vdGF0aW9ucyI6W10sIkxvY2F0aW9uVHlwZSI6MCwiTWlycm9yc1JlZmVyZW5jZVByb3BlcnR5SWQiOjEyOCwiQ3JlYXRlZEJ5IjoiX0plbm55IiwiQ3JlYXRlZE9uIjoiMjAyMi0wOC0wOFQwODo0NDo1NCIsIk1vZG</w:instrText>
          </w:r>
          <w:r>
            <w:rPr>
              <w:sz w:val="24"/>
              <w:szCs w:val="24"/>
              <w:lang w:val="en-US"/>
            </w:rPr>
            <w:instrText>lmaWVkQnkiOiJfSmVubnkiLCJJZCI6ImRmNGVhYTFlLWVmZWMtNDIzOS04OTk3LTYzNzkzNTY1NDFhNSIsIk1vZGlmaWVkT24iOiIyMDIyLTA4LTA4VDA4OjQ0OjU0IiwiUHJvamVjdCI6eyIkcmVmIjoiOCJ9fSx7IiRpZCI6IjM0IiwiJHR5cGUiOiJTd2lzc0FjYWRlbWljLkNpdGF2aS5Mb2NhdGlvbiwgU3dpc3NBY2FkZW1pYy5DaXRhdm</w:instrText>
          </w:r>
          <w:r>
            <w:rPr>
              <w:sz w:val="24"/>
              <w:szCs w:val="24"/>
              <w:lang w:val="en-US"/>
            </w:rPr>
            <w:instrText>kiLCJBZGRyZXNzIjp7IiRpZCI6IjM1IiwiJHR5cGUiOiJTd2lzc0FjYWRlbWljLkNpdGF2aS5MaW5rZWRSZXNvdXJjZSwgU3dpc3NBY2FkZW1pYy5DaXRhdmkiLCJMaW5rZWRSZXNvdXJjZVR5cGUiOjUsIk9yaWdpbmFsU3RyaW5nIjoiUE1DNzg0NjA4NiIsIlVyaVN0cmluZyI6Imh0dHBzOi8vd3d3Lm5jYmkubmxtLm5paC5nb3YvcG1jL2</w:instrText>
          </w:r>
          <w:r>
            <w:rPr>
              <w:sz w:val="24"/>
              <w:szCs w:val="24"/>
              <w:lang w:val="en-US"/>
            </w:rPr>
            <w:instrText>FydGljbGVzL1BNQzc4NDYwODYiLCJMaW5rZWRSZXNvdXJjZVN0YXR1cyI6OCwiUHJvcGVydGllcyI6eyIkaWQiOiIzNiIsIiR0eXBlIjoiU3dpc3NBY2FkZW1pYy5DaXRhdmkuTGlua2VkUmVzb3VyY2VQcm9wZXJ0aWVzLCBTd2lzc0FjYWRlbWljLkNpdGF2aSJ9LCJTeW5jRm9sZGVyVHlwZSI6MCwiSXNMb2NhbENsb3VkUHJvamVjdEZpbG</w:instrText>
          </w:r>
          <w:r>
            <w:rPr>
              <w:sz w:val="24"/>
              <w:szCs w:val="24"/>
              <w:lang w:val="en-US"/>
            </w:rPr>
            <w:instrText>VMaW5rIjpmYWxzZSwiSXNDbG91ZFJlc3RvcmUiOmZhbHNlLCJJc0Nsb3VkQ29weSI6ZmFsc2UsIkF0dGFjaG1lbnRGb2xkZXJXYXNJbkZhbGxiYWNrTW9kZSI6ZmFsc2V9LCJBbm5vdGF0aW9ucyI6W10sIkxvY2F0aW9uVHlwZSI6MCwiTWlycm9yc1JlZmVyZW5jZVByb3BlcnR5SWQiOjIwOCwiQ3JlYXRlZEJ5IjoiX0plbm55IiwiQ3JlYX</w:instrText>
          </w:r>
          <w:r>
            <w:rPr>
              <w:sz w:val="24"/>
              <w:szCs w:val="24"/>
              <w:lang w:val="en-US"/>
            </w:rPr>
            <w:instrText>RlZE9uIjoiMjAyMi0wOC0wOFQwODo0NDo1NCIsIk1vZGlmaWVkQnkiOiJfSmVubnkiLCJJZCI6IjdiYzk1NTI5LTc3ZDEtNGFhMC1hNzA0LTA5MWJkMmJlZGRiNiIsIk1vZGlmaWVkT24iOiIyMDIyLTA4LTA4VDA4OjQ0OjU0IiwiUHJvamVjdCI6eyIkcmVmIjoiOCJ9fV0sIk51bWJlciI6IjEiLCJPcmdhbml6YXRpb25zIjpbXSwiT3RoZX</w:instrText>
          </w:r>
          <w:r>
            <w:rPr>
              <w:sz w:val="24"/>
              <w:szCs w:val="24"/>
              <w:lang w:val="en-US"/>
            </w:rPr>
            <w:instrText>JzSW52b2x2ZWQiOltdLCJQYWdlUmFuZ2UiOiI8c3A+XHJcbiAgPG4+Nzc8L24+XHJcbiAgPGluPnRydWU8L2luPlxyXG4gIDxvcz43Nzwvb3M+XHJcbiAgPHBzPjc3PC9wcz5cclxuPC9zcD5cclxuPGVwPlxyXG4gIDxuPjk2PC9uPlxyXG4gIDxpbj50cnVlPC9pbj5cclxuICA8b3M+OTY8L29zPlxyXG4gIDxwcz45NjwvcHM+XHJcbjwvZX</w:instrText>
          </w:r>
          <w:r>
            <w:rPr>
              <w:sz w:val="24"/>
              <w:szCs w:val="24"/>
              <w:lang w:val="en-US"/>
            </w:rPr>
            <w:instrText>A+XHJcbjxvcz43Ny05Njwvb3M+IiwiUGVyaW9kaWNhbCI6eyIkaWQiOiIzNyIsIiR0eXBlIjoiU3dpc3NBY2FkZW1pYy5DaXRhdmkuUGVyaW9kaWNhbCwgU3dpc3NBY2FkZW1pYy5DaXRhdmkiLCJFaXNzbiI6IjE5NDUtNzE4OSIsIk5hbWUiOiJFbmRvY3JpbmUgcmV2aWV3cyIsIlBhZ2luYXRpb24iOjAsIlByb3RlY3RlZCI6ZmFsc2UsIl</w:instrText>
          </w:r>
          <w:r>
            <w:rPr>
              <w:sz w:val="24"/>
              <w:szCs w:val="24"/>
              <w:lang w:val="en-US"/>
            </w:rPr>
            <w:instrText>VzZXJBYmJyZXZpYXRpb24xIjoiRW5kb2NyIFJldiIsIkNyZWF0ZWRCeSI6Il9KZW5ueSIsIkNyZWF0ZWRPbiI6IjIwMjItMDgtMDhUMDg6NDQ6NTQiLCJNb2RpZmllZEJ5IjoiX0plbm55IiwiSWQiOiIzYTVmYzdmNy0zYWJlLTQ5MGUtODJkZS1iOWFjM2EzYTQxNDUiLCJNb2RpZmllZE9uIjoiMjAyMi0wOC0wOFQwODo0NDo1NCIsIlByb2</w:instrText>
          </w:r>
          <w:r>
            <w:rPr>
              <w:sz w:val="24"/>
              <w:szCs w:val="24"/>
              <w:lang w:val="en-US"/>
            </w:rPr>
            <w:instrText>plY3QiOnsiJHJlZiI6IjgifX0sIlBtY0lkIjoiUE1DNzg0NjA4NiIsIlB1Ymxpc2hlcnMiOltdLCJQdWJNZWRJZCI6IjMyODk3Mzg4IiwiUXVvdGF0aW9ucyI6W10sIlJhdGluZyI6MCwiUmVmZXJlbmNlVHlwZSI6IkpvdXJuYWxBcnRpY2xlIiwiU2hvcnRUaXRsZSI6IkxhTW9pYSwgU2h1bG1hbiAyMDIxIOKAkyBDZWxsdWxhciBhbmQgTW</w:instrText>
          </w:r>
          <w:r>
            <w:rPr>
              <w:sz w:val="24"/>
              <w:szCs w:val="24"/>
              <w:lang w:val="en-US"/>
            </w:rPr>
            <w:instrText>9sZWN1bGFyIE1lY2hhbmlzbXMiLCJTaG9ydFRpdGxlVXBkYXRlVHlwZSI6MCwiU291cmNlT2ZCaWJsaW9ncmFwaGljSW5mb3JtYXRpb24iOiJQdWJNZWQiLCJTdGF0aWNJZHMiOlsiMTA1NWIyMTItYmJiYS00MzZhLThjYzAtYTMyNTRlODE2YjY3Il0sIlRhYmxlT2ZDb250ZW50c0NvbXBsZXhpdHkiOjAsIlRhYmxlT2ZDb250ZW50c1NvdX</w:instrText>
          </w:r>
          <w:r>
            <w:rPr>
              <w:sz w:val="24"/>
              <w:szCs w:val="24"/>
              <w:lang w:val="en-US"/>
            </w:rPr>
            <w:instrText>JjZVRleHRGb3JtYXQiOjAsIlRhc2tzIjpbXSwiVGl0bGUiOiJDZWxsdWxhciBhbmQgTW9sZWN1bGFyIE1lY2hhbmlzbXMgb2YgTWV0Zm9ybWluIEFjdGlvbiIsIlRyYW5zbGF0b3JzIjpbXSwiVm9sdW1lIjoiNDIiLCJZZWFyIjoiMjAyMSIsIlllYXJSZXNvbHZlZCI6IjIwMjEiLCJDcmVhdGVkQnkiOiJfSmVubnkiLCJDcmVhdGVkT24iOi</w:instrText>
          </w:r>
          <w:r>
            <w:rPr>
              <w:sz w:val="24"/>
              <w:szCs w:val="24"/>
              <w:lang w:val="en-US"/>
            </w:rPr>
            <w:instrText>IyMDIyLTA4LTA4VDA4OjQ0OjU0IiwiTW9kaWZpZWRCeSI6Il9KZW5ueSIsIklkIjoiNWQ1YmE4MmQtZjkxMS00ODZmLTgwYjItYjQ3NzE4ZWU0MjA3IiwiTW9kaWZpZWRPbiI6IjIwMjItMTAtMjZUMTQ6MDA6MzkiLCJQcm9qZWN0Ijp7IiRyZWYiOiI4In19LCJVc2VOdW1iZXJpbmdUeXBlT2ZQYXJlbnREb2N1bWVudCI6ZmFsc2V9XSwiRm</w:instrText>
          </w:r>
          <w:r>
            <w:rPr>
              <w:sz w:val="24"/>
              <w:szCs w:val="24"/>
              <w:lang w:val="en-US"/>
            </w:rPr>
            <w:instrText>9ybWF0dGVkVGV4dCI6eyIkaWQiOiIzOCIsIkNvdW50IjoxLCJUZXh0VW5pdHMiOlt7IiRpZCI6IjM5IiwiRm9udFN0eWxlIjp7IiRpZCI6IjQwIiwiTmV1dHJhbCI6dHJ1ZX0sIlJlYWRpbmdPcmRlciI6MSwiVGV4dCI6IigxLDIpIn1dfSwiVGFnIjoiQ2l0YXZpUGxhY2Vob2xkZXIjYTdiNGQzMWYtOTE3MS00YzUwLWI5ZWEtMmIzZjE5Mj</w:instrText>
          </w:r>
          <w:r>
            <w:rPr>
              <w:sz w:val="24"/>
              <w:szCs w:val="24"/>
              <w:lang w:val="en-US"/>
            </w:rPr>
            <w:instrText>M4ZDJjIiwiVGV4dCI6IigxLDIpIiwiV0FJVmVyc2lvbiI6IjYuMTQuMC4wIn0=}</w:instrText>
          </w:r>
          <w:r>
            <w:rPr>
              <w:sz w:val="24"/>
              <w:szCs w:val="24"/>
              <w:lang w:val="en-US"/>
            </w:rPr>
            <w:fldChar w:fldCharType="separate"/>
          </w:r>
          <w:r>
            <w:rPr>
              <w:sz w:val="24"/>
              <w:szCs w:val="24"/>
              <w:lang w:val="en-US"/>
            </w:rPr>
            <w:t>(1,2)</w:t>
          </w:r>
          <w:r>
            <w:rPr>
              <w:sz w:val="24"/>
              <w:szCs w:val="24"/>
              <w:lang w:val="en-US"/>
            </w:rPr>
            <w:fldChar w:fldCharType="end"/>
          </w:r>
        </w:sdtContent>
      </w:sdt>
      <w:r>
        <w:rPr>
          <w:sz w:val="24"/>
          <w:szCs w:val="24"/>
          <w:lang w:val="en-US"/>
        </w:rPr>
        <w:t xml:space="preserve">. </w:t>
      </w:r>
    </w:p>
    <w:p w:rsidR="00051524" w:rsidRDefault="00367442">
      <w:pPr>
        <w:jc w:val="both"/>
        <w:rPr>
          <w:sz w:val="24"/>
          <w:szCs w:val="24"/>
          <w:lang w:val="en-US"/>
        </w:rPr>
      </w:pPr>
      <w:r>
        <w:rPr>
          <w:sz w:val="24"/>
          <w:szCs w:val="24"/>
          <w:lang w:val="en-US"/>
        </w:rPr>
        <w:t xml:space="preserve">There is increasing evidence that metformin may exert several beneficial effects beyond its original antidiabetic function </w:t>
      </w:r>
      <w:sdt>
        <w:sdtPr>
          <w:rPr>
            <w:sz w:val="24"/>
            <w:szCs w:val="24"/>
            <w:lang w:val="en-US"/>
          </w:rPr>
          <w:alias w:val="To edit, see citavi.com/edit"/>
          <w:tag w:val="CitaviPlaceholder#ad1f6649-b02e-4bd9-86f9-e09256bb6433"/>
          <w:id w:val="891080546"/>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w:instrText>
          </w:r>
          <w:r>
            <w:rPr>
              <w:sz w:val="24"/>
              <w:szCs w:val="24"/>
              <w:lang w:val="en-US"/>
            </w:rPr>
            <w:instrText>U3dpc3NBY2FkZW1pYy5DaXRhdmkiLCJJZCI6IjNkMjBiYTEyLWViOGYtNDY1NC1iZTAwLWJkZDNiNDk4NjM1YiIsIlJhbmdlTGVuZ3RoIjoyLCJSZWZlcmVuY2VJZCI6ImM2M2FlNDNjLTdjZDEtNGVmNy05YjU2LTMxMTk1Zjc3MDdhMyIsIlBhZ2VSYW5nZSI6eyIkaWQiOiIzIiwiJHR5cGUiOiJTd2lzc0FjYWRlbWljLlBhZ2VSYW5nZSwg</w:instrText>
          </w:r>
          <w:r>
            <w:rPr>
              <w:sz w:val="24"/>
              <w:szCs w:val="24"/>
              <w:lang w:val="en-US"/>
            </w:rPr>
            <w:instrText>U3dpc3NBY2FkZW1pYyIsIkVuZFBhZ2UiOnsiJGlkIjoiNCIsIiR0eXBlIjoiU3dpc3NBY2FkZW1pYy5QYWdlTnVtYmVyLCBTd2lzc0FjYWRlbWljIiwiSXNGdWxseU51bWVyaWMiOmZhbHNlLCJOdW1iZXJpbmdUeXBlIjowLCJOdW1lcmFsU3lzdGVtIjowfSwiTnVtYmVyaW5nVHlwZSI6MCwiTnVtZXJhbFN5c3RlbSI6MCwiU3RhcnRQYWdl</w:instrText>
          </w:r>
          <w:r>
            <w:rPr>
              <w:sz w:val="24"/>
              <w:szCs w:val="24"/>
              <w:lang w:val="en-US"/>
            </w:rPr>
            <w:instrText>Ijp7IiRpZCI6IjUiLCIkdHlwZSI6IlN3aXNzQWNhZGVtaWMuUGFnZU51bWJlciwgU3dpc3NBY2FkZW1pYyIsIklzRnVsbHlOdW1lcmljIjpmYWxzZSwiTnVtYmVyaW5nVHlwZSI6MCwiTnVtZXJhbFN5c3RlbSI6MH19LCJSZWZlcmVuY2UiOnsiJGlkIjoiNiIsIiR0eXBlIjoiU3dpc3NBY2FkZW1pYy5DaXRhdmkuUmVmZXJlbmNlLCBTd2lz</w:instrText>
          </w:r>
          <w:r>
            <w:rPr>
              <w:sz w:val="24"/>
              <w:szCs w:val="24"/>
              <w:lang w:val="en-US"/>
            </w:rPr>
            <w:instrText>c0FjYWRlbWljLkNpdGF2aSIsIkFic3RyYWN0Q29tcGxleGl0eSI6MCwiQWJzdHJhY3RTb3VyY2VUZXh0Rm9ybWF0IjowLCJBdXRob3JzIjpbeyIkaWQiOiI3IiwiJHR5cGUiOiJTd2lzc0FjYWRlbWljLkNpdGF2aS5QZXJzb24sIFN3aXNzQWNhZGVtaWMuQ2l0YXZpIiwiRmlyc3ROYW1lIjoiRGV3aSIsIkxhc3ROYW1lIjoiUm9tZGhvbml5</w:instrText>
          </w:r>
          <w:r>
            <w:rPr>
              <w:sz w:val="24"/>
              <w:szCs w:val="24"/>
              <w:lang w:val="en-US"/>
            </w:rPr>
            <w:instrText>eWFoIiwiTWlkZGxlTmFtZSI6IkZhdGhpbiIsIlByb3RlY3RlZCI6ZmFsc2UsIlNleCI6MiwiQ3JlYXRlZEJ5IjoiX0plbm55IiwiQ3JlYXRlZE9uIjoiMjAyMi0wNy0xOFQxMDoxMzoxNCIsIk1vZGlmaWVkQnkiOiJfSmVubnkiLCJJZCI6IjY2MjgyYzc4LWIwMzgtNDI0MC1iMzUxLTM5ZjY2ZWFhZDA5ZCIsIk1vZGlmaWVkT24iOiIyMDIy</w:instrText>
          </w:r>
          <w:r>
            <w:rPr>
              <w:sz w:val="24"/>
              <w:szCs w:val="24"/>
              <w:lang w:val="en-US"/>
            </w:rPr>
            <w:instrText>LTA3LTE4VDEwOjEzOjE0IiwiUHJvamVjdCI6eyIkaWQiOiI4IiwiJHR5cGUiOiJTd2lzc0FjYWRlbWljLkNpdGF2aS5Qcm9qZWN0LCBTd2lzc0FjYWRlbWljLkNpdGF2aSJ9fSx7IiRpZCI6IjkiLCIkdHlwZSI6IlN3aXNzQWNhZGVtaWMuQ2l0YXZpLlBlcnNvbiwgU3dpc3NBY2FkZW1pYy5DaXRhdmkiLCJGaXJzdE5hbWUiOiJTaW1vbiIs</w:instrText>
          </w:r>
          <w:r>
            <w:rPr>
              <w:sz w:val="24"/>
              <w:szCs w:val="24"/>
              <w:lang w:val="en-US"/>
            </w:rPr>
            <w:instrText>Ikxhc3ROYW1lIjoiSGFyZGluZyIsIk1pZGRsZU5hbWUiOiJQLiIsIlByb3RlY3RlZCI6ZmFsc2UsIlNleCI6MiwiQ3JlYXRlZEJ5IjoiX0plbm55IiwiQ3JlYXRlZE9uIjoiMjAyMi0wNy0xOFQxMDoxMzoxNCIsIk1vZGlmaWVkQnkiOiJfSmVubnkiLCJJZCI6ImE1ZTg4NDAwLTRmOTEtNDdhYy1iOWVlLTAwMTQ4ODY1NDRjZCIsIk1vZGlm</w:instrText>
          </w:r>
          <w:r>
            <w:rPr>
              <w:sz w:val="24"/>
              <w:szCs w:val="24"/>
              <w:lang w:val="en-US"/>
            </w:rPr>
            <w:instrText>aWVkT24iOiIyMDIyLTA3LTE4VDEwOjEzOjE0IiwiUHJvamVjdCI6eyIkcmVmIjoiOCJ9fSx7IiRpZCI6IjEwIiwiJHR5cGUiOiJTd2lzc0FjYWRlbWljLkNpdGF2aS5QZXJzb24sIFN3aXNzQWNhZGVtaWMuQ2l0YXZpIiwiRmlyc3ROYW1lIjoiQ2hyaXN0b3BoZXIiLCJMYXN0TmFtZSI6IkNoZXluZSIsIk1pZGRsZU5hbWUiOiJQLiIsIlBy</w:instrText>
          </w:r>
          <w:r>
            <w:rPr>
              <w:sz w:val="24"/>
              <w:szCs w:val="24"/>
              <w:lang w:val="en-US"/>
            </w:rPr>
            <w:instrText>b3RlY3RlZCI6ZmFsc2UsIlNleCI6MiwiQ3JlYXRlZEJ5IjoiX0plbm55IiwiQ3JlYXRlZE9uIjoiMjAyMi0wNy0xOFQxMDoxMzoxNCIsIk1vZGlmaWVkQnkiOiJfSmVubnkiLCJJZCI6ImE5OGZlMGQ2LTdkMzUtNDYyYi1iODc5LTEwNDk0Yjk5OGI2MiIsIk1vZGlmaWVkT24iOiIyMDIyLTA3LTE4VDEwOjEzOjE0IiwiUHJvamVjdCI6eyIk</w:instrText>
          </w:r>
          <w:r>
            <w:rPr>
              <w:sz w:val="24"/>
              <w:szCs w:val="24"/>
              <w:lang w:val="en-US"/>
            </w:rPr>
            <w:instrText>cmVmIjoiOCJ9fSx7IiRpZCI6IjExIiwiJHR5cGUiOiJTd2lzc0FjYWRlbWljLkNpdGF2aS5QZXJzb24sIFN3aXNzQWNhZGVtaWMuQ2l0YXZpIiwiRmlyc3ROYW1lIjoiTmljaG9sYXMiLCJMYXN0TmFtZSI6IkJlYXJlIiwiTWlkZGxlTmFtZSI6IkEuIFYuIiwiUHJvdGVjdGVkIjpmYWxzZSwiU2V4IjoyLCJDcmVhdGVkQnkiOiJfSmVubnki</w:instrText>
          </w:r>
          <w:r>
            <w:rPr>
              <w:sz w:val="24"/>
              <w:szCs w:val="24"/>
              <w:lang w:val="en-US"/>
            </w:rPr>
            <w:instrText>LCJDcmVhdGVkT24iOiIyMDIyLTA3LTE4VDEwOjEzOjE0IiwiTW9kaWZpZWRCeSI6Il9KZW5ueSIsIklkIjoiMjQ5OTFiNDktNTA4Ni00MDhjLWI1YmEtZjlkMjljZWQzMWIyIiwiTW9kaWZpZWRPbiI6IjIwMjItMDctMThUMTA6MTM6MTQiLCJQcm9qZWN0Ijp7IiRyZWYiOiI4In19XSwiQ2l0YXRpb25LZXlVcGRhdGVUeXBlIjowLCJDb2xs</w:instrText>
          </w:r>
          <w:r>
            <w:rPr>
              <w:sz w:val="24"/>
              <w:szCs w:val="24"/>
              <w:lang w:val="en-US"/>
            </w:rPr>
            <w:instrText>YWJvcmF0b3JzIjpbXSwiQ292ZXJQYXRoIjp7IiRpZCI6IjEyIiwiJHR5cGUiOiJTd2lzc0FjYWRlbWljLkNpdGF2aS5MaW5rZWRSZXNvdXJjZSwgU3dpc3NBY2FkZW1pYy5DaXRhdmkiLCJMaW5rZWRSZXNvdXJjZVR5cGUiOjEsIlVyaVN0cmluZyI6IlJvbWRob25peXlhaCwgSGFyZGluZyBldCBhbCAyMDIxIC0gTWV0Zm9ybWluLCBBIFBv</w:instrText>
          </w:r>
          <w:r>
            <w:rPr>
              <w:sz w:val="24"/>
              <w:szCs w:val="24"/>
              <w:lang w:val="en-US"/>
            </w:rPr>
            <w:instrText>dGVudGlhbCBSb2xlLmpwZyIsIkxpbmtlZFJlc291cmNlU3RhdHVzIjo4LCJQcm9wZXJ0aWVzIjp7IiRpZCI6IjEzIiwiJHR5cGUiOiJTd2lzc0FjYWRlbWljLkNpdGF2aS5MaW5rZWRSZXNvdXJjZVByb3BlcnRpZXMsIFN3aXNzQWNhZGVtaWMuQ2l0YXZpIn0sIlN5bmNGb2xkZXJUeXBlIjowLCJJc0xvY2FsQ2xvdWRQcm9qZWN0RmlsZUxp</w:instrText>
          </w:r>
          <w:r>
            <w:rPr>
              <w:sz w:val="24"/>
              <w:szCs w:val="24"/>
              <w:lang w:val="en-US"/>
            </w:rPr>
            <w:instrText>bmsiOmZhbHNlLCJJc0Nsb3VkUmVzdG9yZSI6ZmFsc2UsIklzQ2xvdWRDb3B5IjpmYWxzZSwiQXR0YWNobWVudEZvbGRlcldhc0luRmFsbGJhY2tNb2RlIjpmYWxzZX0sIkRhdGUyIjoiMTIuMDQuMjAyMSIsIkRvaSI6IjEwLjEwMDcvczQwMTIzLTAyMS0wMDM0NC0zIiwiRWRpdG9ycyI6W10sIkV2YWx1YXRpb25Db21wbGV4aXR5IjowLCJF</w:instrText>
          </w:r>
          <w:r>
            <w:rPr>
              <w:sz w:val="24"/>
              <w:szCs w:val="24"/>
              <w:lang w:val="en-US"/>
            </w:rPr>
            <w:instrText>dmFsdWF0aW9uU291cmNlVGV4dEZvcm1hdCI6MCwiR3JvdXBzIjpbXSwiSGFzTGFiZWwxIjpmYWxzZSwiSGFzTGFiZWwyIjpmYWxzZSwiS2V5d29yZHMiOltdLCJMYW5ndWFnZSI6ImVuZyIsIkxhbmd1YWdlQ29kZSI6ImVuIiwiTG9jYXRpb25zIjpbeyIkaWQiOiIxNCIsIiR0eXBlIjoiU3dpc3NBY2FkZW1pYy5DaXRhdmkuTG9jYXRpb24s</w:instrText>
          </w:r>
          <w:r>
            <w:rPr>
              <w:sz w:val="24"/>
              <w:szCs w:val="24"/>
              <w:lang w:val="en-US"/>
            </w:rPr>
            <w:instrText>IFN3aXNzQWNhZGVtaWMuQ2l0YXZpIiwiQWRkcmVzcyI6eyIkaWQiOiIxNSIsIiR0eXBlIjoiU3dpc3NBY2FkZW1pYy5DaXRhdmkuTGlua2VkUmVzb3VyY2UsIFN3aXNzQWNhZGVtaWMuQ2l0YXZpIiwiTGlua2VkUmVzb3VyY2VUeXBlIjo1LCJPcmlnaW5hbFN0cmluZyI6IjEwLjEwMDcvczQwMTIzLTAyMS0wMDM0NC0zIiwiVXJpU3RyaW5n</w:instrText>
          </w:r>
          <w:r>
            <w:rPr>
              <w:sz w:val="24"/>
              <w:szCs w:val="24"/>
              <w:lang w:val="en-US"/>
            </w:rPr>
            <w:instrText>IjoiaHR0cHM6Ly9kb2kub3JnLzEwLjEwMDcvczQwMTIzLTAyMS0wMDM0NC0zIiwiTGlua2VkUmVzb3VyY2VTdGF0dXMiOjgsIlByb3BlcnRpZXMiOnsiJGlkIjoiMTYiLCIkdHlwZSI6IlN3aXNzQWNhZGVtaWMuQ2l0YXZpLkxpbmtlZFJlc291cmNlUHJvcGVydGllcywgU3dpc3NBY2FkZW1pYy5DaXRhdmkifSwiU3luY0ZvbGRlclR5cGUi</w:instrText>
          </w:r>
          <w:r>
            <w:rPr>
              <w:sz w:val="24"/>
              <w:szCs w:val="24"/>
              <w:lang w:val="en-US"/>
            </w:rPr>
            <w:instrText>OjAsIklzTG9jYWxDbG91ZFByb2plY3RGaWxlTGluayI6ZmFsc2UsIklzQ2xvdWRSZXN0b3JlIjpmYWxzZSwiSXNDbG91ZENvcHkiOmZhbHNlLCJBdHRhY2htZW50Rm9sZGVyV2FzSW5GYWxsYmFja01vZGUiOmZhbHNlfSwiQW5ub3RhdGlvbnMiOltdLCJMb2NhdGlvblR5cGUiOjAsIk1pcnJvcnNSZWZlcmVuY2VQcm9wZXJ0eUlkIjoxMjgs</w:instrText>
          </w:r>
          <w:r>
            <w:rPr>
              <w:sz w:val="24"/>
              <w:szCs w:val="24"/>
              <w:lang w:val="en-US"/>
            </w:rPr>
            <w:instrText>IkNyZWF0ZWRCeSI6Il9KZW5ueSIsIkNyZWF0ZWRPbiI6IjIwMjItMDctMThUMTA6MTM6MTQiLCJNb2RpZmllZEJ5IjoiX0plbm55IiwiSWQiOiJlNDY5YmI0Ny04MzQwLTQwYzEtOGQ3Zi1jZjQ0Yzc3N2IyNWEiLCJNb2RpZmllZE9uIjoiMjAyMi0wNy0xOFQxMDoxMzoxNCIsIlByb2plY3QiOnsiJHJlZiI6IjgifX0seyIkaWQiOiIxNyIs</w:instrText>
          </w:r>
          <w:r>
            <w:rPr>
              <w:sz w:val="24"/>
              <w:szCs w:val="24"/>
              <w:lang w:val="en-US"/>
            </w:rPr>
            <w:instrText>IiR0eXBlIjoiU3dpc3NBY2FkZW1pYy5DaXRhdmkuTG9jYXRpb24sIFN3aXNzQWNhZGVtaWMuQ2l0YXZpIiwiQWRkcmVzcyI6eyIkaWQiOiIxOCIsIiR0eXBlIjoiU3dpc3NBY2FkZW1pYy5DaXRhdmkuTGlua2VkUmVzb3VyY2UsIFN3aXNzQWNhZGVtaWMuQ2l0YXZpIiwiTGlua2VkUmVzb3VyY2VUeXBlIjo1LCJPcmlnaW5hbFN0cmluZyI6</w:instrText>
          </w:r>
          <w:r>
            <w:rPr>
              <w:sz w:val="24"/>
              <w:szCs w:val="24"/>
              <w:lang w:val="en-US"/>
            </w:rPr>
            <w:instrText>IjMzODQ2OTU4IiwiVXJpU3RyaW5nIjoiaHR0cDovL3d3dy5uY2JpLm5sbS5uaWguZ292L3B1Ym1lZC8zMzg0Njk1OCIsIkxpbmtlZFJlc291cmNlU3RhdHVzIjo4LCJQcm9wZXJ0aWVzIjp7IiRpZCI6IjE5IiwiJHR5cGUiOiJTd2lzc0FjYWRlbWljLkNpdGF2aS5MaW5rZWRSZXNvdXJjZVByb3BlcnRpZXMsIFN3aXNzQWNhZGVtaWMuQ2l0</w:instrText>
          </w:r>
          <w:r>
            <w:rPr>
              <w:sz w:val="24"/>
              <w:szCs w:val="24"/>
              <w:lang w:val="en-US"/>
            </w:rPr>
            <w:instrText>YXZpIn0sIlN5bmNGb2xkZXJUeXBlIjowLCJJc0xvY2FsQ2xvdWRQcm9qZWN0RmlsZUxpbmsiOmZhbHNlLCJJc0Nsb3VkUmVzdG9yZSI6ZmFsc2UsIklzQ2xvdWRDb3B5IjpmYWxzZSwiQXR0YWNobWVudEZvbGRlcldhc0luRmFsbGJhY2tNb2RlIjpmYWxzZX0sIkFubm90YXRpb25zIjpbXSwiTG9jYXRpb25UeXBlIjowLCJNaXJyb3JzUmVm</w:instrText>
          </w:r>
          <w:r>
            <w:rPr>
              <w:sz w:val="24"/>
              <w:szCs w:val="24"/>
              <w:lang w:val="en-US"/>
            </w:rPr>
            <w:instrText>ZXJlbmNlUHJvcGVydHlJZCI6MTY0LCJDcmVhdGVkQnkiOiJfSmVubnkiLCJDcmVhdGVkT24iOiIyMDIyLTA3LTE4VDEwOjEzOjE0IiwiTW9kaWZpZWRCeSI6Il9KZW5ueSIsIklkIjoiMTg2OWZmODEtMzhmNy00YWQyLTgwZmUtZTYwMTMxNGIwZGUwIiwiTW9kaWZpZWRPbiI6IjIwMjItMDctMThUMTA6MTM6MTQiLCJQcm9qZWN0Ijp7IiRy</w:instrText>
          </w:r>
          <w:r>
            <w:rPr>
              <w:sz w:val="24"/>
              <w:szCs w:val="24"/>
              <w:lang w:val="en-US"/>
            </w:rPr>
            <w:instrText>ZWYiOiI4In19LHsiJGlkIjoiMjAiLCIkdHlwZSI6IlN3aXNzQWNhZGVtaWMuQ2l0YXZpLkxvY2F0aW9uLCBTd2lzc0FjYWRlbWljLkNpdGF2aSIsIkFkZHJlc3MiOnsiJGlkIjoiMjEiLCIkdHlwZSI6IlN3aXNzQWNhZGVtaWMuQ2l0YXZpLkxpbmtlZFJlc291cmNlLCBTd2lzc0FjYWRlbWljLkNpdGF2aSIsIkxpbmtlZFJlc291cmNlVHlw</w:instrText>
          </w:r>
          <w:r>
            <w:rPr>
              <w:sz w:val="24"/>
              <w:szCs w:val="24"/>
              <w:lang w:val="en-US"/>
            </w:rPr>
            <w:instrText>ZSI6NSwiT3JpZ2luYWxTdHJpbmciOiJQTUM4MDc5NTY4IiwiVXJpU3RyaW5nIjoiaHR0cHM6Ly93d3cubmNiaS5ubG0ubmloLmdvdi9wbWMvYXJ0aWNsZXMvUE1DODA3OTU2OCIsIkxpbmtlZFJlc291cmNlU3RhdHVzIjo4LCJQcm9wZXJ0aWVzIjp7IiRpZCI6IjIyIiwiJHR5cGUiOiJTd2lzc0FjYWRlbWljLkNpdGF2aS5MaW5rZWRSZXNv</w:instrText>
          </w:r>
          <w:r>
            <w:rPr>
              <w:sz w:val="24"/>
              <w:szCs w:val="24"/>
              <w:lang w:val="en-US"/>
            </w:rPr>
            <w:instrText>dXJjZVByb3BlcnRpZXMsIFN3aXNzQWNhZGVtaWMuQ2l0YXZpIn0sIlN5bmNGb2xkZXJUeXBlIjowLCJJc0xvY2FsQ2xvdWRQcm9qZWN0RmlsZUxpbmsiOmZhbHNlLCJJc0Nsb3VkUmVzdG9yZSI6ZmFsc2UsIklzQ2xvdWRDb3B5IjpmYWxzZSwiQXR0YWNobWVudEZvbGRlcldhc0luRmFsbGJhY2tNb2RlIjpmYWxzZX0sIkFubm90YXRpb25z</w:instrText>
          </w:r>
          <w:r>
            <w:rPr>
              <w:sz w:val="24"/>
              <w:szCs w:val="24"/>
              <w:lang w:val="en-US"/>
            </w:rPr>
            <w:instrText>IjpbXSwiTG9jYXRpb25UeXBlIjowLCJNaXJyb3JzUmVmZXJlbmNlUHJvcGVydHlJZCI6MjA4LCJDcmVhdGVkQnkiOiJfSmVubnkiLCJDcmVhdGVkT24iOiIyMDIyLTA3LTE4VDEwOjEzOjE0IiwiTW9kaWZpZWRCeSI6Il9KZW5ueSIsIklkIjoiZjg1YjBhZGUtNzBjYy00OTMxLWEzOTYtNjg3MDU4OWNlMmUzIiwiTW9kaWZpZWRPbiI6IjIw</w:instrText>
          </w:r>
          <w:r>
            <w:rPr>
              <w:sz w:val="24"/>
              <w:szCs w:val="24"/>
              <w:lang w:val="en-US"/>
            </w:rPr>
            <w:instrText>MjItMDctMThUMTA6MTM6MTQiLCJQcm9qZWN0Ijp7IiRyZWYiOiI4In19XSwiTnVtYmVyIjoiMiIsIk9yZ2FuaXphdGlvbnMiOltdLCJPdGhlcnNJbnZvbHZlZCI6W10sIlBhZ2VSYW5nZSI6IjxzcD5cclxuICA8bj4yNDU8L24+XHJcbiAgPGluPnRydWU8L2luPlxyXG4gIDxvcz4yNDU8L29zPlxyXG4gIDxwcz4yNDU8L3BzPlxyXG48L3Nw</w:instrText>
          </w:r>
          <w:r>
            <w:rPr>
              <w:sz w:val="24"/>
              <w:szCs w:val="24"/>
              <w:lang w:val="en-US"/>
            </w:rPr>
            <w:instrText>PlxyXG48ZXA+XHJcbiAgPG4+MjYwPC9uPlxyXG4gIDxpbj50cnVlPC9pbj5cclxuICA8b3M+MjYwPC9vcz5cclxuICA8cHM+MjYwPC9wcz5cclxuPC9lcD5cclxuPG9zPjI0NS0yNjA8L29zPiIsIlBlcmlvZGljYWwiOnsiJGlkIjoiMjMiLCIkdHlwZSI6IlN3aXNzQWNhZGVtaWMuQ2l0YXZpLlBlcmlvZGljYWwsIFN3aXNzQWNhZGVtaWMu</w:instrText>
          </w:r>
          <w:r>
            <w:rPr>
              <w:sz w:val="24"/>
              <w:szCs w:val="24"/>
              <w:lang w:val="en-US"/>
            </w:rPr>
            <w:instrText>Q2l0YXZpIiwiSXNzbiI6IjIxOTMtODI0NSIsIk5hbWUiOiJPcGh0aGFsbW9sb2d5IGFuZCB0aGVyYXB5IiwiUGFnaW5hdGlvbiI6MCwiUHJvdGVjdGVkIjpmYWxzZSwiVXNlckFiYnJldmlhdGlvbjEiOiJPcGh0aGFsbW9sIFRoZXIiLCJDcmVhdGVkQnkiOiJfSmVubnkiLCJDcmVhdGVkT24iOiIyMDIyLTA3LTE4VDEwOjEzOjE0IiwiTW9k</w:instrText>
          </w:r>
          <w:r>
            <w:rPr>
              <w:sz w:val="24"/>
              <w:szCs w:val="24"/>
              <w:lang w:val="en-US"/>
            </w:rPr>
            <w:instrText>aWZpZWRCeSI6Il9KZW5ueSIsIklkIjoiMzVkZjBhM2YtOTRhYy00ZTVkLWI1YjQtN2E0YzJmYzM4YzExIiwiTW9kaWZpZWRPbiI6IjIwMjItMDctMThUMTA6MTM6MTQiLCJQcm9qZWN0Ijp7IiRyZWYiOiI4In19LCJQbWNJZCI6IlBNQzgwNzk1NjgiLCJQdWJsaXNoZXJzIjpbXSwiUHViTWVkSWQiOiIzMzg0Njk1OCIsIlF1b3RhdGlvbnMi</w:instrText>
          </w:r>
          <w:r>
            <w:rPr>
              <w:sz w:val="24"/>
              <w:szCs w:val="24"/>
              <w:lang w:val="en-US"/>
            </w:rPr>
            <w:instrText>OltdLCJSYXRpbmciOjAsIlJlZmVyZW5jZVR5cGUiOiJKb3VybmFsQXJ0aWNsZSIsIlNob3J0VGl0bGUiOiJSb21kaG9uaXl5YWgsIEhhcmRpbmcgZXQgYWwuIDIwMjEg4oCTIE1ldGZvcm1pbiwgQSBQb3RlbnRpYWwgUm9sZSIsIlNob3J0VGl0bGVVcGRhdGVUeXBlIjowLCJTb3VyY2VPZkJpYmxpb2dyYXBoaWNJbmZvcm1hdGlvbiI6IlB1</w:instrText>
          </w:r>
          <w:r>
            <w:rPr>
              <w:sz w:val="24"/>
              <w:szCs w:val="24"/>
              <w:lang w:val="en-US"/>
            </w:rPr>
            <w:instrText>Yk1lZCIsIlN0YXRpY0lkcyI6WyI0OWRlZDcyOC1mNGRiLTQ3MjItYTk0YS01OGZlZjZmZmJiYTUiXSwiVGFibGVPZkNvbnRlbnRzQ29tcGxleGl0eSI6MCwiVGFibGVPZkNvbnRlbnRzU291cmNlVGV4dEZvcm1hdCI6MCwiVGFza3MiOltdLCJUaXRsZSI6Ik1ldGZvcm1pbiwgQSBQb3RlbnRpYWwgUm9sZSBpbiBBZ2UtUmVsYXRlZCBNYWN1</w:instrText>
          </w:r>
          <w:r>
            <w:rPr>
              <w:sz w:val="24"/>
              <w:szCs w:val="24"/>
              <w:lang w:val="en-US"/>
            </w:rPr>
            <w:instrText>bGFyIERlZ2VuZXJhdGlvbjogQSBTeXN0ZW1hdGljIFJldmlldyBhbmQgTWV0YS1BbmFseXNpcyIsIlRyYW5zbGF0b3JzIjpbXSwiVm9sdW1lIjoiMTAiLCJZZWFyIjoiMjAyMSIsIlllYXJSZXNvbHZlZCI6IjIwMjEiLCJDcmVhdGVkQnkiOiJfSmVubnkiLCJDcmVhdGVkT24iOiIyMDIyLTA3LTE4VDEwOjEzOjE0IiwiTW9kaWZpZWRCeSI6</w:instrText>
          </w:r>
          <w:r>
            <w:rPr>
              <w:sz w:val="24"/>
              <w:szCs w:val="24"/>
              <w:lang w:val="en-US"/>
            </w:rPr>
            <w:instrText>Il9KZW5ueSIsIklkIjoiYzYzYWU0M2MtN2NkMS00ZWY3LTliNTYtMzExOTVmNzcwN2EzIiwiTW9kaWZpZWRPbiI6IjIwMjItMTAtMjZUMTQ6MDA6MzkiLCJQcm9qZWN0Ijp7IiRyZWYiOiI4In19LCJVc2VOdW1iZXJpbmdUeXBlT2ZQYXJlbnREb2N1bWVudCI6ZmFsc2V9LHsiJGlkIjoiMjQiLCIkdHlwZSI6IlN3aXNzQWNhZGVtaWMuQ2l0</w:instrText>
          </w:r>
          <w:r>
            <w:rPr>
              <w:sz w:val="24"/>
              <w:szCs w:val="24"/>
              <w:lang w:val="en-US"/>
            </w:rPr>
            <w:instrText>YXZpLkNpdGF0aW9ucy5Xb3JkUGxhY2Vob2xkZXJFbnRyeSwgU3dpc3NBY2FkZW1pYy5DaXRhdmkiLCJJZCI6ImFlNzgzOWE4LWI0NTEtNDVlOC1iYzJhLWZkZGIwYTQxMTcyMyIsIlJhbmdlU3RhcnQiOjIsIlJlZmVyZW5jZUlkIjoiZWQ5Y2U2MTctMjAyZS00YWEwLWIzYjktZmIyMTdmODJkNTIxIiwiUGFnZVJhbmdlIjp7IiRpZCI6IjI1</w:instrText>
          </w:r>
          <w:r>
            <w:rPr>
              <w:sz w:val="24"/>
              <w:szCs w:val="24"/>
              <w:lang w:val="en-US"/>
            </w:rPr>
            <w:instrText>IiwiJHR5cGUiOiJTd2lzc0FjYWRlbWljLlBhZ2VSYW5nZSwgU3dpc3NBY2FkZW1pYyIsIkVuZFBhZ2UiOnsiJGlkIjoiMjYiLCIkdHlwZSI6IlN3aXNzQWNhZGVtaWMuUGFnZU51bWJlciwgU3dpc3NBY2FkZW1pYyIsIklzRnVsbHlOdW1lcmljIjpmYWxzZSwiTnVtYmVyaW5nVHlwZSI6MCwiTnVtZXJhbFN5c3RlbSI6MH0sIk51bWJlcmlu</w:instrText>
          </w:r>
          <w:r>
            <w:rPr>
              <w:sz w:val="24"/>
              <w:szCs w:val="24"/>
              <w:lang w:val="en-US"/>
            </w:rPr>
            <w:instrText>Z1R5cGUiOjAsIk51bWVyYWxTeXN0ZW0iOjAsIlN0YXJ0UGFnZSI6eyIkaWQiOiIyNyIsIiR0eXBlIjoiU3dpc3NBY2FkZW1pYy5QYWdlTnVtYmVyLCBTd2lzc0FjYWRlbWljIiwiSXNGdWxseU51bWVyaWMiOmZhbHNlLCJOdW1iZXJpbmdUeXBlIjowLCJOdW1lcmFsU3lzdGVtIjowfX0sIlJlZmVyZW5jZSI6eyIkaWQiOiIyOCIsIiR0eXBl</w:instrText>
          </w:r>
          <w:r>
            <w:rPr>
              <w:sz w:val="24"/>
              <w:szCs w:val="24"/>
              <w:lang w:val="en-US"/>
            </w:rPr>
            <w:instrText>IjoiU3dpc3NBY2FkZW1pYy5DaXRhdmkuUmVmZXJlbmNlLCBTd2lzc0FjYWRlbWljLkNpdGF2aSIsIkFic3RyYWN0Q29tcGxleGl0eSI6MCwiQWJzdHJhY3RTb3VyY2VUZXh0Rm9ybWF0IjowLCJBdXRob3JzIjpbeyIkaWQiOiIyOSIsIiR0eXBlIjoiU3dpc3NBY2FkZW1pYy5DaXRhdmkuUGVyc29uLCBTd2lzc0FjYWRlbWljLkNpdGF2aSIs</w:instrText>
          </w:r>
          <w:r>
            <w:rPr>
              <w:sz w:val="24"/>
              <w:szCs w:val="24"/>
              <w:lang w:val="en-US"/>
            </w:rPr>
            <w:instrText>IkZpcnN0TmFtZSI6IkphcmVkIiwiTGFzdE5hbWUiOiJDYW1wYmVsbCIsIk1pZGRsZU5hbWUiOiJNLiIsIlByb3RlY3RlZCI6ZmFsc2UsIlNleCI6MiwiQ3JlYXRlZEJ5IjoiX0plbm55IiwiQ3JlYXRlZE9uIjoiMjAyMi0wNy0yMFQwOTowNzoxMiIsIk1vZGlmaWVkQnkiOiJfSmVubnkiLCJJZCI6IjhiMDVmOGExLWZkMjAtNGU1Ny1iYzkw</w:instrText>
          </w:r>
          <w:r>
            <w:rPr>
              <w:sz w:val="24"/>
              <w:szCs w:val="24"/>
              <w:lang w:val="en-US"/>
            </w:rPr>
            <w:instrText>LWYzYWNkOTk1NjExNyIsIk1vZGlmaWVkT24iOiIyMDIyLTA3LTIwVDA5OjA3OjEyIiwiUHJvamVjdCI6eyIkcmVmIjoiOCJ9fSx7IiRpZCI6IjMwIiwiJHR5cGUiOiJTd2lzc0FjYWRlbWljLkNpdGF2aS5QZXJzb24sIFN3aXNzQWNhZGVtaWMuQ2l0YXZpIiwiRmlyc3ROYW1lIjoiU3VzYW4iLCJMYXN0TmFtZSI6IkJlbGxtYW4iLCJNaWRk</w:instrText>
          </w:r>
          <w:r>
            <w:rPr>
              <w:sz w:val="24"/>
              <w:szCs w:val="24"/>
              <w:lang w:val="en-US"/>
            </w:rPr>
            <w:instrText>bGVOYW1lIjoiTS4iLCJQcm90ZWN0ZWQiOmZhbHNlLCJTZXgiOjEsIkNyZWF0ZWRCeSI6Il9KZW5ueSIsIkNyZWF0ZWRPbiI6IjIwMjItMDctMjBUMDk6MDc6MTIiLCJNb2RpZmllZEJ5IjoiX0plbm55IiwiSWQiOiJhNDg1ZjFlZC1iMDBlLTQzNzctYjZkNi1jYjE2Y2UyZDM5ODYiLCJNb2RpZmllZE9uIjoiMjAyMi0wNy0yMFQwOTowNzox</w:instrText>
          </w:r>
          <w:r>
            <w:rPr>
              <w:sz w:val="24"/>
              <w:szCs w:val="24"/>
              <w:lang w:val="en-US"/>
            </w:rPr>
            <w:instrText>MiIsIlByb2plY3QiOnsiJHJlZiI6IjgifX0seyIkaWQiOiIzMSIsIiR0eXBlIjoiU3dpc3NBY2FkZW1pYy5DaXRhdmkuUGVyc29uLCBTd2lzc0FjYWRlbWljLkNpdGF2aSIsIkZpcnN0TmFtZSI6Ik1hdHRoZXciLCJMYXN0TmFtZSI6IlN0ZXBoZW5zb24iLCJNaWRkbGVOYW1lIjoiRC4iLCJQcm90ZWN0ZWQiOmZhbHNlLCJTZXgiOjIsIkNy</w:instrText>
          </w:r>
          <w:r>
            <w:rPr>
              <w:sz w:val="24"/>
              <w:szCs w:val="24"/>
              <w:lang w:val="en-US"/>
            </w:rPr>
            <w:instrText>ZWF0ZWRCeSI6Il9KZW5ueSIsIkNyZWF0ZWRPbiI6IjIwMjItMDctMjBUMDk6MDc6MTIiLCJNb2RpZmllZEJ5IjoiX0plbm55IiwiSWQiOiI1Yjk1YjVlZS00ZTVlLTRhYmEtYWYxNS0wODc5ZTM4MTIyOTciLCJNb2RpZmllZE9uIjoiMjAyMi0wNy0yMFQwOTowNzoxMiIsIlByb2plY3QiOnsiJHJlZiI6IjgifX0seyIkaWQiOiIzMiIsIiR0</w:instrText>
          </w:r>
          <w:r>
            <w:rPr>
              <w:sz w:val="24"/>
              <w:szCs w:val="24"/>
              <w:lang w:val="en-US"/>
            </w:rPr>
            <w:instrText>eXBlIjoiU3dpc3NBY2FkZW1pYy5DaXRhdmkuUGVyc29uLCBTd2lzc0FjYWRlbWljLkNpdGF2aSIsIkZpcnN0TmFtZSI6Ikthcm9saW5hIiwiTGFzdE5hbWUiOiJMaXN5IiwiUHJvdGVjdGVkIjpmYWxzZSwiU2V4IjoxLCJDcmVhdGVkQnkiOiJfSmVubnkiLCJDcmVhdGVkT24iOiIyMDIyLTA3LTIwVDA5OjA3OjEyIiwiTW9kaWZpZWRCeSI6</w:instrText>
          </w:r>
          <w:r>
            <w:rPr>
              <w:sz w:val="24"/>
              <w:szCs w:val="24"/>
              <w:lang w:val="en-US"/>
            </w:rPr>
            <w:instrText>Il9KZW5ueSIsIklkIjoiMThiZjM0YzctNWM2YS00MjZmLTgyYWMtOWRkNGFiNDUxZTQ1IiwiTW9kaWZpZWRPbiI6IjIwMjItMDctMjBUMDk6MDc6MTIiLCJQcm9qZWN0Ijp7IiRyZWYiOiI4In19XSwiQ2l0YXRpb25LZXlVcGRhdGVUeXBlIjowLCJDb2xsYWJvcmF0b3JzIjpbXSwiRGF0ZTIiOiIxMC4wOC4yMDE3IiwiRG9pIjoiMTAuMTAx</w:instrText>
          </w:r>
          <w:r>
            <w:rPr>
              <w:sz w:val="24"/>
              <w:szCs w:val="24"/>
              <w:lang w:val="en-US"/>
            </w:rPr>
            <w:instrText>Ni9qLmFyci4yMDE3LjA4LjAwMyIsIkVkaXRvcnMiOltdLCJFdmFsdWF0aW9uQ29tcGxleGl0eSI6MCwiRXZhbHVhdGlvblNvdXJjZVRleHRGb3JtYXQiOjAsIkdyb3VwcyI6W10sIkhhc0xhYmVsMSI6ZmFsc2UsIkhhc0xhYmVsMiI6ZmFsc2UsIktleXdvcmRzIjpbXSwiTGFuZ3VhZ2UiOiJlbmciLCJMYW5ndWFnZUNvZGUiOiJlbiIsIkxv</w:instrText>
          </w:r>
          <w:r>
            <w:rPr>
              <w:sz w:val="24"/>
              <w:szCs w:val="24"/>
              <w:lang w:val="en-US"/>
            </w:rPr>
            <w:instrText>Y2F0aW9ucyI6W3siJGlkIjoiMzMiLCIkdHlwZSI6IlN3aXNzQWNhZGVtaWMuQ2l0YXZpLkxvY2F0aW9uLCBTd2lzc0FjYWRlbWljLkNpdGF2aSIsIkFkZHJlc3MiOnsiJGlkIjoiMzQiLCIkdHlwZSI6IlN3aXNzQWNhZGVtaWMuQ2l0YXZpLkxpbmtlZFJlc291cmNlLCBTd2lzc0FjYWRlbWljLkNpdGF2aSIsIkxpbmtlZFJlc291cmNlVHlw</w:instrText>
          </w:r>
          <w:r>
            <w:rPr>
              <w:sz w:val="24"/>
              <w:szCs w:val="24"/>
              <w:lang w:val="en-US"/>
            </w:rPr>
            <w:instrText>ZSI6NSwiT3JpZ2luYWxTdHJpbmciOiIxMC4xMDE2L2ouYXJyLjIwMTcuMDguMDAzIiwiVXJpU3RyaW5nIjoiaHR0cHM6Ly9kb2kub3JnLzEwLjEwMTYvai5hcnIuMjAxNy4wOC4wMDMiLCJMaW5rZWRSZXNvdXJjZVN0YXR1cyI6OCwiUHJvcGVydGllcyI6eyIkaWQiOiIzNSIsIiR0eXBlIjoiU3dpc3NBY2FkZW1pYy5DaXRhdmkuTGlua2Vk</w:instrText>
          </w:r>
          <w:r>
            <w:rPr>
              <w:sz w:val="24"/>
              <w:szCs w:val="24"/>
              <w:lang w:val="en-US"/>
            </w:rPr>
            <w:instrText>UmVzb3VyY2VQcm9wZXJ0aWVzLCBTd2lzc0FjYWRlbWljLkNpdGF2aSJ9LCJTeW5jRm9sZGVyVHlwZSI6MCwiSXNMb2NhbENsb3VkUHJvamVjdEZpbGVMaW5rIjpmYWxzZSwiSXNDbG91ZFJlc3RvcmUiOmZhbHNlLCJJc0Nsb3VkQ29weSI6ZmFsc2UsIkF0dGFjaG1lbnRGb2xkZXJXYXNJbkZhbGxiYWNrTW9kZSI6ZmFsc2V9LCJBbm5vdGF0</w:instrText>
          </w:r>
          <w:r>
            <w:rPr>
              <w:sz w:val="24"/>
              <w:szCs w:val="24"/>
              <w:lang w:val="en-US"/>
            </w:rPr>
            <w:instrText>aW9ucyI6W10sIkxvY2F0aW9uVHlwZSI6MCwiTWlycm9yc1JlZmVyZW5jZVByb3BlcnR5SWQiOjEyOCwiQ3JlYXRlZEJ5IjoiX0plbm55IiwiQ3JlYXRlZE9uIjoiMjAyMi0wNy0yMFQwOTowNzoxMiIsIk1vZGlmaWVkQnkiOiJfSmVubnkiLCJJZCI6IjNmNTNkYTBiLTk2YjEtNDExYS04ODY3LTQxYmFhYmY2Y2FjNSIsIk1vZGlmaWVkT24i</w:instrText>
          </w:r>
          <w:r>
            <w:rPr>
              <w:sz w:val="24"/>
              <w:szCs w:val="24"/>
              <w:lang w:val="en-US"/>
            </w:rPr>
            <w:instrText>OiIyMDIyLTA3LTIwVDA5OjA3OjEyIiwiUHJvamVjdCI6eyIkcmVmIjoiOCJ9fSx7IiRpZCI6IjM2IiwiJHR5cGUiOiJTd2lzc0FjYWRlbWljLkNpdGF2aS5Mb2NhdGlvbiwgU3dpc3NBY2FkZW1pYy5DaXRhdmkiLCJBZGRyZXNzIjp7IiRpZCI6IjM3IiwiJHR5cGUiOiJTd2lzc0FjYWRlbWljLkNpdGF2aS5MaW5rZWRSZXNvdXJjZSwgU3dp</w:instrText>
          </w:r>
          <w:r>
            <w:rPr>
              <w:sz w:val="24"/>
              <w:szCs w:val="24"/>
              <w:lang w:val="en-US"/>
            </w:rPr>
            <w:instrText>c3NBY2FkZW1pYy5DaXRhdmkiLCJMaW5rZWRSZXNvdXJjZVR5cGUiOjUsIk9yaWdpbmFsU3RyaW5nIjoiMjg4MDI4MDMiLCJVcmlTdHJpbmciOiJodHRwOi8vd3d3Lm5jYmkubmxtLm5paC5nb3YvcHVibWVkLzI4ODAyODAzIiwiTGlua2VkUmVzb3VyY2VTdGF0dXMiOjgsIlByb3BlcnRpZXMiOnsiJGlkIjoiMzgiLCIkdHlwZSI6IlN3aXNz</w:instrText>
          </w:r>
          <w:r>
            <w:rPr>
              <w:sz w:val="24"/>
              <w:szCs w:val="24"/>
              <w:lang w:val="en-US"/>
            </w:rPr>
            <w:instrText>QWNhZGVtaWMuQ2l0YXZpLkxpbmtlZFJlc291cmNlUHJvcGVydGllcywgU3dpc3NBY2FkZW1pYy5DaXRhdmkifSwiU3luY0ZvbGRlclR5cGUiOjAsIklzTG9jYWxDbG91ZFByb2plY3RGaWxlTGluayI6ZmFsc2UsIklzQ2xvdWRSZXN0b3JlIjpmYWxzZSwiSXNDbG91ZENvcHkiOmZhbHNlLCJBdHRhY2htZW50Rm9sZGVyV2FzSW5GYWxsYmFj</w:instrText>
          </w:r>
          <w:r>
            <w:rPr>
              <w:sz w:val="24"/>
              <w:szCs w:val="24"/>
              <w:lang w:val="en-US"/>
            </w:rPr>
            <w:instrText>a01vZGUiOmZhbHNlfSwiQW5ub3RhdGlvbnMiOltdLCJMb2NhdGlvblR5cGUiOjAsIk1pcnJvcnNSZWZlcmVuY2VQcm9wZXJ0eUlkIjoxNjQsIkNyZWF0ZWRCeSI6Il9KZW5ueSIsIkNyZWF0ZWRPbiI6IjIwMjItMDctMjBUMDk6MDc6MTIiLCJNb2RpZmllZEJ5IjoiX0plbm55IiwiSWQiOiI4YmRiMTdiMy0xNTQwLTQ5MWEtOGViMS04Zjdl</w:instrText>
          </w:r>
          <w:r>
            <w:rPr>
              <w:sz w:val="24"/>
              <w:szCs w:val="24"/>
              <w:lang w:val="en-US"/>
            </w:rPr>
            <w:instrText>NzZhZDVjOTUiLCJNb2RpZmllZE9uIjoiMjAyMi0wNy0yMFQwOTowNzoxMiIsIlByb2plY3QiOnsiJHJlZiI6IjgifX1dLCJPcmdhbml6YXRpb25zIjpbXSwiT3RoZXJzSW52b2x2ZWQiOltdLCJQYWdlUmFuZ2UiOiI8c3A+XHJcbiAgPG4+MzE8L24+XHJcbiAgPGluPnRydWU8L2luPlxyXG4gIDxvcz4zMTwvb3M+XHJcbiAgPHBzPjMxPC9w</w:instrText>
          </w:r>
          <w:r>
            <w:rPr>
              <w:sz w:val="24"/>
              <w:szCs w:val="24"/>
              <w:lang w:val="en-US"/>
            </w:rPr>
            <w:instrText>cz5cclxuPC9zcD5cclxuPGVwPlxyXG4gIDxuPjQ0PC9uPlxyXG4gIDxpbj50cnVlPC9pbj5cclxuICA8b3M+NDQ8L29zPlxyXG4gIDxwcz40NDwvcHM+XHJcbjwvZXA+XHJcbjxvcz4zMS00NDwvb3M+IiwiUGVyaW9kaWNhbCI6eyIkaWQiOiIzOSIsIiR0eXBlIjoiU3dpc3NBY2FkZW1pYy5DaXRhdmkuUGVyaW9kaWNhbCwgU3dpc3NBY2Fk</w:instrText>
          </w:r>
          <w:r>
            <w:rPr>
              <w:sz w:val="24"/>
              <w:szCs w:val="24"/>
              <w:lang w:val="en-US"/>
            </w:rPr>
            <w:instrText>ZW1pYy5DaXRhdmkiLCJFaXNzbiI6IjE4NzItOTY0OSIsIk5hbWUiOiJBZ2VpbmcgcmVzZWFyY2ggcmV2aWV3cyIsIlBhZ2luYXRpb24iOjAsIlByb3RlY3RlZCI6ZmFsc2UsIlVzZXJBYmJyZXZpYXRpb24xIjoiQWdlaW5nIFJlcyBSZXYiLCJDcmVhdGVkQnkiOiJfSmVubnkiLCJDcmVhdGVkT24iOiIyMDIyLTA3LTIwVDA5OjA3OjEyIiwi</w:instrText>
          </w:r>
          <w:r>
            <w:rPr>
              <w:sz w:val="24"/>
              <w:szCs w:val="24"/>
              <w:lang w:val="en-US"/>
            </w:rPr>
            <w:instrText>TW9kaWZpZWRCeSI6Il9KZW5ueSIsIklkIjoiZDE0NTYzNTYtYTdiOC00YWNiLWI1ZWItNjdiYTgzM2QyN2JiIiwiTW9kaWZpZWRPbiI6IjIwMjItMDctMjBUMDk6MDc6MTIiLCJQcm9qZWN0Ijp7IiRyZWYiOiI4In19LCJQdWJsaXNoZXJzIjpbXSwiUHViTWVkSWQiOiIyODgwMjgwMyIsIlF1b3RhdGlvbnMiOltdLCJSYXRpbmciOjAsIlJl</w:instrText>
          </w:r>
          <w:r>
            <w:rPr>
              <w:sz w:val="24"/>
              <w:szCs w:val="24"/>
              <w:lang w:val="en-US"/>
            </w:rPr>
            <w:instrText>ZmVyZW5jZVR5cGUiOiJKb3VybmFsQXJ0aWNsZSIsIlNob3J0VGl0bGUiOiJDYW1wYmVsbCwgQmVsbG1hbiBldCBhbC4gMjAxNyDigJMgTWV0Zm9ybWluIHJlZHVjZXMgYWxsLWNhdXNlIG1vcnRhbGl0eSIsIlNob3J0VGl0bGVVcGRhdGVUeXBlIjowLCJTb3VyY2VPZkJpYmxpb2dyYXBoaWNJbmZvcm1hdGlvbiI6IlB1Yk1lZCIsIlN0YXRp</w:instrText>
          </w:r>
          <w:r>
            <w:rPr>
              <w:sz w:val="24"/>
              <w:szCs w:val="24"/>
              <w:lang w:val="en-US"/>
            </w:rPr>
            <w:instrText>Y0lkcyI6WyIxZmYwYzlmMS05YmUyLTRiMTgtOTU3OC05YzNiZjIxMGZlOWEiXSwiVGFibGVPZkNvbnRlbnRzQ29tcGxleGl0eSI6MCwiVGFibGVPZkNvbnRlbnRzU291cmNlVGV4dEZvcm1hdCI6MCwiVGFza3MiOltdLCJUaXRsZSI6Ik1ldGZvcm1pbiByZWR1Y2VzIGFsbC1jYXVzZSBtb3J0YWxpdHkgYW5kIGRpc2Vhc2VzIG9mIGFnZWlu</w:instrText>
          </w:r>
          <w:r>
            <w:rPr>
              <w:sz w:val="24"/>
              <w:szCs w:val="24"/>
              <w:lang w:val="en-US"/>
            </w:rPr>
            <w:instrText>ZyBpbmRlcGVuZGVudCBvZiBpdHMgZWZmZWN0IG9uIGRpYWJldGVzIGNvbnRyb2w6IEEgc3lzdGVtYXRpYyByZXZpZXcgYW5kIG1ldGEtYW5hbHlzaXMiLCJUcmFuc2xhdG9ycyI6W10sIlZvbHVtZSI6IjQwIiwiWWVhciI6IjIwMTciLCJZZWFyUmVzb2x2ZWQiOiIyMDE3IiwiQ3JlYXRlZEJ5IjoiX0plbm55IiwiQ3JlYXRlZE9uIjoiMjAy</w:instrText>
          </w:r>
          <w:r>
            <w:rPr>
              <w:sz w:val="24"/>
              <w:szCs w:val="24"/>
              <w:lang w:val="en-US"/>
            </w:rPr>
            <w:instrText>Mi0wNy0yMFQwOTowNzoxMiIsIk1vZGlmaWVkQnkiOiJfSmVubnkiLCJJZCI6ImVkOWNlNjE3LTIwMmUtNGFhMC1iM2I5LWZiMjE3ZjgyZDUyMSIsIk1vZGlmaWVkT24iOiIyMDIyLTEwLTI2VDE0OjAwOjM5IiwiUHJvamVjdCI6eyIkcmVmIjoiOCJ9fSwiVXNlTnVtYmVyaW5nVHlwZU9mUGFyZW50RG9jdW1lbnQiOmZhbHNlfSx7IiRpZCI6</w:instrText>
          </w:r>
          <w:r>
            <w:rPr>
              <w:sz w:val="24"/>
              <w:szCs w:val="24"/>
              <w:lang w:val="en-US"/>
            </w:rPr>
            <w:instrText>IjQwIiwiJHR5cGUiOiJTd2lzc0FjYWRlbWljLkNpdGF2aS5DaXRhdGlvbnMuV29yZFBsYWNlaG9sZGVyRW50cnksIFN3aXNzQWNhZGVtaWMuQ2l0YXZpIiwiSWQiOiIwM2ZhODRkMS04NjViLTQ3NGItYTNiZC0yYmM0M2ViZmFkZjgiLCJSYW5nZVN0YXJ0IjoyLCJSYW5nZUxlbmd0aCI6MywiUmVmZXJlbmNlSWQiOiIyNDM1NWRkMS1kMjlk</w:instrText>
          </w:r>
          <w:r>
            <w:rPr>
              <w:sz w:val="24"/>
              <w:szCs w:val="24"/>
              <w:lang w:val="en-US"/>
            </w:rPr>
            <w:instrText>LTQzNTgtOTc4My00ZWQwMTYzNGU2ZWQiLCJQYWdlUmFuZ2UiOnsiJGlkIjoiNDEiLCIkdHlwZSI6IlN3aXNzQWNhZGVtaWMuUGFnZVJhbmdlLCBTd2lzc0FjYWRlbWljIiwiRW5kUGFnZSI6eyIkaWQiOiI0MiIsIiR0eXBlIjoiU3dpc3NBY2FkZW1pYy5QYWdlTnVtYmVyLCBTd2lzc0FjYWRlbWljIiwiSXNGdWxseU51bWVyaWMiOmZhbHNl</w:instrText>
          </w:r>
          <w:r>
            <w:rPr>
              <w:sz w:val="24"/>
              <w:szCs w:val="24"/>
              <w:lang w:val="en-US"/>
            </w:rPr>
            <w:instrText>LCJOdW1iZXJpbmdUeXBlIjowLCJOdW1lcmFsU3lzdGVtIjowfSwiTnVtYmVyaW5nVHlwZSI6MCwiTnVtZXJhbFN5c3RlbSI6MCwiU3RhcnRQYWdlIjp7IiRpZCI6IjQzIiwiJHR5cGUiOiJTd2lzc0FjYWRlbWljLlBhZ2VOdW1iZXIsIFN3aXNzQWNhZGVtaWMiLCJJc0Z1bGx5TnVtZXJpYyI6ZmFsc2UsIk51bWJlcmluZ1R5cGUiOjAsIk51</w:instrText>
          </w:r>
          <w:r>
            <w:rPr>
              <w:sz w:val="24"/>
              <w:szCs w:val="24"/>
              <w:lang w:val="en-US"/>
            </w:rPr>
            <w:instrText>bWVyYWxTeXN0ZW0iOjB9fSwiUmVmZXJlbmNlIjp7IiRpZCI6IjQ0IiwiJHR5cGUiOiJTd2lzc0FjYWRlbWljLkNpdGF2aS5SZWZlcmVuY2UsIFN3aXNzQWNhZGVtaWMuQ2l0YXZpIiwiQWJzdHJhY3RDb21wbGV4aXR5IjowLCJBYnN0cmFjdFNvdXJjZVRleHRGb3JtYXQiOjAsIkF1dGhvcnMiOlt7IiRpZCI6IjQ1IiwiJHR5cGUiOiJTd2lz</w:instrText>
          </w:r>
          <w:r>
            <w:rPr>
              <w:sz w:val="24"/>
              <w:szCs w:val="24"/>
              <w:lang w:val="en-US"/>
            </w:rPr>
            <w:instrText>c0FjYWRlbWljLkNpdGF2aS5QZXJzb24sIFN3aXNzQWNhZGVtaWMuQ2l0YXZpIiwiRmlyc3ROYW1lIjoiWW9zaGlmdW1pIiwiTGFzdE5hbWUiOiJTYWlzaG8iLCJQcm90ZWN0ZWQiOmZhbHNlLCJTZXgiOjAsIkNyZWF0ZWRCeSI6Il9KZW5ueSIsIkNyZWF0ZWRPbiI6IjIwMjItMDctMjBUMDg6NTY6NDkiLCJNb2RpZmllZEJ5IjoiX0plbm55</w:instrText>
          </w:r>
          <w:r>
            <w:rPr>
              <w:sz w:val="24"/>
              <w:szCs w:val="24"/>
              <w:lang w:val="en-US"/>
            </w:rPr>
            <w:instrText>IiwiSWQiOiJkOWZjZjA5YS04MzMxLTQwMTEtYjY1Yy1kYTE3OTMzNzhiNmIiLCJNb2RpZmllZE9uIjoiMjAyMi0wNy0yMFQwODo1Njo0OSIsIlByb2plY3QiOnsiJHJlZiI6IjgifX1dLCJDaXRhdGlvbktleVVwZGF0ZVR5cGUiOjAsIkNvbGxhYm9yYXRvcnMiOltdLCJEb2kiOiIxMC4yMTc0LzE4NzE1MzAzMTU2NjYxNTAzMTYxMjQwMTki</w:instrText>
          </w:r>
          <w:r>
            <w:rPr>
              <w:sz w:val="24"/>
              <w:szCs w:val="24"/>
              <w:lang w:val="en-US"/>
            </w:rPr>
            <w:instrText>LCJFZGl0b3JzIjpbXSwiRXZhbHVhdGlvbkNvbXBsZXhpdHkiOjAsIkV2YWx1YXRpb25Tb3VyY2VUZXh0Rm9ybWF0IjowLCJHcm91cHMiOltdLCJIYXNMYWJlbDEiOmZhbHNlLCJIYXNMYWJlbDIiOmZhbHNlLCJLZXl3b3JkcyI6W10sIkxhbmd1YWdlIjoiZW5nIiwiTGFuZ3VhZ2VDb2RlIjoiZW4iLCJMb2NhdGlvbnMiOlt7IiRpZCI6IjQ2</w:instrText>
          </w:r>
          <w:r>
            <w:rPr>
              <w:sz w:val="24"/>
              <w:szCs w:val="24"/>
              <w:lang w:val="en-US"/>
            </w:rPr>
            <w:instrText>IiwiJHR5cGUiOiJTd2lzc0FjYWRlbWljLkNpdGF2aS5Mb2NhdGlvbiwgU3dpc3NBY2FkZW1pYy5DaXRhdmkiLCJBZGRyZXNzIjp7IiRpZCI6IjQ3IiwiJHR5cGUiOiJTd2lzc0FjYWRlbWljLkNpdGF2aS5MaW5rZWRSZXNvdXJjZSwgU3dpc3NBY2FkZW1pYy5DaXRhdmkiLCJMaW5rZWRSZXNvdXJjZVR5cGUiOjUsIk9yaWdpbmFsU3RyaW5n</w:instrText>
          </w:r>
          <w:r>
            <w:rPr>
              <w:sz w:val="24"/>
              <w:szCs w:val="24"/>
              <w:lang w:val="en-US"/>
            </w:rPr>
            <w:instrText>IjoiMTAuMjE3NC8xODcxNTMwMzE1NjY2MTUwMzE2MTI0MDE5IiwiVXJpU3RyaW5nIjoiaHR0cHM6Ly9kb2kub3JnLzEwLjIxNzQvMTg3MTUzMDMxNTY2NjE1MDMxNjEyNDAxOSIsIkxpbmtlZFJlc291cmNlU3RhdHVzIjo4LCJQcm9wZXJ0aWVzIjp7IiRpZCI6IjQ4IiwiJHR5cGUiOiJTd2lzc0FjYWRlbWljLkNpdGF2aS5MaW5rZWRSZXNv</w:instrText>
          </w:r>
          <w:r>
            <w:rPr>
              <w:sz w:val="24"/>
              <w:szCs w:val="24"/>
              <w:lang w:val="en-US"/>
            </w:rPr>
            <w:instrText>dXJjZVByb3BlcnRpZXMsIFN3aXNzQWNhZGVtaWMuQ2l0YXZpIn0sIlN5bmNGb2xkZXJUeXBlIjowLCJJc0xvY2FsQ2xvdWRQcm9qZWN0RmlsZUxpbmsiOmZhbHNlLCJJc0Nsb3VkUmVzdG9yZSI6ZmFsc2UsIklzQ2xvdWRDb3B5IjpmYWxzZSwiQXR0YWNobWVudEZvbGRlcldhc0luRmFsbGJhY2tNb2RlIjpmYWxzZX0sIkFubm90YXRpb25z</w:instrText>
          </w:r>
          <w:r>
            <w:rPr>
              <w:sz w:val="24"/>
              <w:szCs w:val="24"/>
              <w:lang w:val="en-US"/>
            </w:rPr>
            <w:instrText>IjpbXSwiTG9jYXRpb25UeXBlIjowLCJNaXJyb3JzUmVmZXJlbmNlUHJvcGVydHlJZCI6MTI4LCJDcmVhdGVkQnkiOiJfSmVubnkiLCJDcmVhdGVkT24iOiIyMDIyLTA3LTIwVDA4OjU2OjQ5IiwiTW9kaWZpZWRCeSI6Il9KZW5ueSIsIklkIjoiYjBlOWYxYmUtZThhNy00M2E5LWI3OTgtMDk5M2NkYzRkMzU0IiwiTW9kaWZpZWRPbiI6IjIw</w:instrText>
          </w:r>
          <w:r>
            <w:rPr>
              <w:sz w:val="24"/>
              <w:szCs w:val="24"/>
              <w:lang w:val="en-US"/>
            </w:rPr>
            <w:instrText>MjItMDctMjBUMDg6NTY6NDkiLCJQcm9qZWN0Ijp7IiRyZWYiOiI4In19LHsiJGlkIjoiNDkiLCIkdHlwZSI6IlN3aXNzQWNhZGVtaWMuQ2l0YXZpLkxvY2F0aW9uLCBTd2lzc0FjYWRlbWljLkNpdGF2aSIsIkFkZHJlc3MiOnsiJGlkIjoiNTAiLCIkdHlwZSI6IlN3aXNzQWNhZGVtaWMuQ2l0YXZpLkxpbmtlZFJlc291cmNlLCBTd2lzc0Fj</w:instrText>
          </w:r>
          <w:r>
            <w:rPr>
              <w:sz w:val="24"/>
              <w:szCs w:val="24"/>
              <w:lang w:val="en-US"/>
            </w:rPr>
            <w:instrText>YWRlbWljLkNpdGF2aSIsIkxpbmtlZFJlc291cmNlVHlwZSI6NSwiT3JpZ2luYWxTdHJpbmciOiIyNTc3MjE3NCIsIlVyaVN0cmluZyI6Imh0dHA6Ly93d3cubmNiaS5ubG0ubmloLmdvdi9wdWJtZWQvMjU3NzIxNzQiLCJMaW5rZWRSZXNvdXJjZVN0YXR1cyI6OCwiUHJvcGVydGllcyI6eyIkaWQiOiI1MSIsIiR0eXBlIjoiU3dpc3NBY2Fk</w:instrText>
          </w:r>
          <w:r>
            <w:rPr>
              <w:sz w:val="24"/>
              <w:szCs w:val="24"/>
              <w:lang w:val="en-US"/>
            </w:rPr>
            <w:instrText>ZW1pYy5DaXRhdmkuTGlua2VkUmVzb3VyY2VQcm9wZXJ0aWVzLCBTd2lzc0FjYWRlbWljLkNpdGF2aSJ9LCJTeW5jRm9sZGVyVHlwZSI6MCwiSXNMb2NhbENsb3VkUHJvamVjdEZpbGVMaW5rIjpmYWxzZSwiSXNDbG91ZFJlc3RvcmUiOmZhbHNlLCJJc0Nsb3VkQ29weSI6ZmFsc2UsIkF0dGFjaG1lbnRGb2xkZXJXYXNJbkZhbGxiYWNrTW9k</w:instrText>
          </w:r>
          <w:r>
            <w:rPr>
              <w:sz w:val="24"/>
              <w:szCs w:val="24"/>
              <w:lang w:val="en-US"/>
            </w:rPr>
            <w:instrText>ZSI6ZmFsc2V9LCJBbm5vdGF0aW9ucyI6W10sIkxvY2F0aW9uVHlwZSI6MCwiTWlycm9yc1JlZmVyZW5jZVByb3BlcnR5SWQiOjE2NCwiQ3JlYXRlZEJ5IjoiX0plbm55IiwiQ3JlYXRlZE9uIjoiMjAyMi0wNy0yMFQwODo1Njo0OSIsIk1vZGlmaWVkQnkiOiJfSmVubnkiLCJJZCI6IjM0Zjg1YzNkLWNjY2QtNDZmZC1iMDI1LTUxNmY5NDEy</w:instrText>
          </w:r>
          <w:r>
            <w:rPr>
              <w:sz w:val="24"/>
              <w:szCs w:val="24"/>
              <w:lang w:val="en-US"/>
            </w:rPr>
            <w:instrText>YTk2MSIsIk1vZGlmaWVkT24iOiIyMDIyLTA3LTIwVDA4OjU2OjQ5IiwiUHJvamVjdCI6eyIkcmVmIjoiOCJ9fV0sIk51bWJlciI6IjMiLCJPcmdhbml6YXRpb25zIjpbXSwiT3RoZXJzSW52b2x2ZWQiOltdLCJQYWdlUmFuZ2UiOiI8c3A+XHJcbiAgPG4+MTk2PC9uPlxyXG4gIDxpbj50cnVlPC9pbj5cclxuICA8b3M+MTk2PC9vcz5cclxu</w:instrText>
          </w:r>
          <w:r>
            <w:rPr>
              <w:sz w:val="24"/>
              <w:szCs w:val="24"/>
              <w:lang w:val="en-US"/>
            </w:rPr>
            <w:instrText>ICA8cHM+MTk2PC9wcz5cclxuPC9zcD5cclxuPGVwPlxyXG4gIDxuPjIwNTwvbj5cclxuICA8aW4+dHJ1ZTwvaW4+XHJcbiAgPG9zPjIwNTwvb3M+XHJcbiAgPHBzPjIwNTwvcHM+XHJcbjwvZXA+XHJcbjxvcz4xOTYtMjA1PC9vcz4iLCJQZXJpb2RpY2FsIjp7IiRpZCI6IjUyIiwiJHR5cGUiOiJTd2lzc0FjYWRlbWljLkNpdGF2aS5QZXJp</w:instrText>
          </w:r>
          <w:r>
            <w:rPr>
              <w:sz w:val="24"/>
              <w:szCs w:val="24"/>
              <w:lang w:val="en-US"/>
            </w:rPr>
            <w:instrText>b2RpY2FsLCBTd2lzc0FjYWRlbWljLkNpdGF2aSIsIkVpc3NuIjoiMjIxMi0zODczIiwiTmFtZSI6IkVuZG9jcmluZSwgbWV0YWJvbGljICYgaW1tdW5lIGRpc29yZGVycyBkcnVnIHRhcmdldHMiLCJQYWdpbmF0aW9uIjowLCJQcm90ZWN0ZWQiOmZhbHNlLCJVc2VyQWJicmV2aWF0aW9uMSI6IkVuZG9jciBNZXRhYiBJbW11bmUgRGlzb3Jk</w:instrText>
          </w:r>
          <w:r>
            <w:rPr>
              <w:sz w:val="24"/>
              <w:szCs w:val="24"/>
              <w:lang w:val="en-US"/>
            </w:rPr>
            <w:instrText>IERydWcgVGFyZ2V0cyIsIkNyZWF0ZWRCeSI6Il9KZW5ueSIsIkNyZWF0ZWRPbiI6IjIwMjItMDctMjBUMDg6NTY6NDkiLCJNb2RpZmllZEJ5IjoiX0plbm55IiwiSWQiOiIwNTU4MDAwMi04ZDliLTQ2YWMtODk4NS1kMGM0ODNlNWZiZjEiLCJNb2RpZmllZE9uIjoiMjAyMi0wNy0yMFQwODo1Njo0OSIsIlByb2plY3QiOnsiJHJlZiI6Ijgi</w:instrText>
          </w:r>
          <w:r>
            <w:rPr>
              <w:sz w:val="24"/>
              <w:szCs w:val="24"/>
              <w:lang w:val="en-US"/>
            </w:rPr>
            <w:instrText>fX0sIlB1Ymxpc2hlcnMiOltdLCJQdWJNZWRJZCI6IjI1NzcyMTc0IiwiUXVvdGF0aW9ucyI6W10sIlJhdGluZyI6MCwiUmVmZXJlbmNlVHlwZSI6IkpvdXJuYWxBcnRpY2xlIiwiU2hvcnRUaXRsZSI6IlNhaXNobyAyMDE1IOKAkyBNZXRmb3JtaW4gYW5kIEluZmxhbW1hdGlvbiIsIlNob3J0VGl0bGVVcGRhdGVUeXBlIjowLCJTb3VyY2VP</w:instrText>
          </w:r>
          <w:r>
            <w:rPr>
              <w:sz w:val="24"/>
              <w:szCs w:val="24"/>
              <w:lang w:val="en-US"/>
            </w:rPr>
            <w:instrText>ZkJpYmxpb2dyYXBoaWNJbmZvcm1hdGlvbiI6IlB1Yk1lZCIsIlN0YXRpY0lkcyI6WyIzY2YxOGVhMC0yZjgxLTRmZTMtOGY2MC1jOGQwZjU2YWZiNWUiXSwiVGFibGVPZkNvbnRlbnRzQ29tcGxleGl0eSI6MCwiVGFibGVPZkNvbnRlbnRzU291cmNlVGV4dEZvcm1hdCI6MCwiVGFza3MiOltdLCJUaXRsZSI6Ik1ldGZvcm1pbiBhbmQgSW5m</w:instrText>
          </w:r>
          <w:r>
            <w:rPr>
              <w:sz w:val="24"/>
              <w:szCs w:val="24"/>
              <w:lang w:val="en-US"/>
            </w:rPr>
            <w:instrText>bGFtbWF0aW9uOiBJdHMgUG90ZW50aWFsIEJleW9uZCBHbHVjb3NlLWxvd2VyaW5nIEVmZmVjdCIsIlRyYW5zbGF0b3JzIjpbXSwiVm9sdW1lIjoiMTUiLCJZZWFyIjoiMjAxNSIsIlllYXJSZXNvbHZlZCI6IjIwMTUiLCJDcmVhdGVkQnkiOiJfSmVubnkiLCJDcmVhdGVkT24iOiIyMDIyLTA3LTIwVDA4OjU2OjQ5IiwiTW9kaWZpZWRCeSI6</w:instrText>
          </w:r>
          <w:r>
            <w:rPr>
              <w:sz w:val="24"/>
              <w:szCs w:val="24"/>
              <w:lang w:val="en-US"/>
            </w:rPr>
            <w:instrText>Il9KZW5ueSIsIklkIjoiMjQzNTVkZDEtZDI5ZC00MzU4LTk3ODMtNGVkMDE2MzRlNmVkIiwiTW9kaWZpZWRPbiI6IjIwMjItMTAtMjZUMTQ6MDA6MzkiLCJQcm9qZWN0Ijp7IiRyZWYiOiI4In19LCJVc2VOdW1iZXJpbmdUeXBlT2ZQYXJlbnREb2N1bWVudCI6ZmFsc2V9XSwiRm9ybWF0dGVkVGV4dCI6eyIkaWQiOiI1MyIsIkNvdW50Ijox</w:instrText>
          </w:r>
          <w:r>
            <w:rPr>
              <w:sz w:val="24"/>
              <w:szCs w:val="24"/>
              <w:lang w:val="en-US"/>
            </w:rPr>
            <w:instrText>LCJUZXh0VW5pdHMiOlt7IiRpZCI6IjU0IiwiRm9udFN0eWxlIjp7IiRpZCI6IjU1IiwiTmV1dHJhbCI6dHJ1ZX0sIlJlYWRpbmdPcmRlciI6MSwiVGV4dCI6Iigz4oCTNSkifV19LCJUYWciOiJDaXRhdmlQbGFjZWhvbGRlciNhZDFmNjY0OS1iMDJlLTRiZDktODZmOS1lMDkyNTZiYjY0MzMiLCJUZXh0IjoiKDPigJM1KSIsIldBSVZlcnNp</w:instrText>
          </w:r>
          <w:r>
            <w:rPr>
              <w:sz w:val="24"/>
              <w:szCs w:val="24"/>
              <w:lang w:val="en-US"/>
            </w:rPr>
            <w:instrText>b24iOiI2LjE0LjAuMCJ9}</w:instrText>
          </w:r>
          <w:r>
            <w:rPr>
              <w:sz w:val="24"/>
              <w:szCs w:val="24"/>
              <w:lang w:val="en-US"/>
            </w:rPr>
            <w:fldChar w:fldCharType="separate"/>
          </w:r>
          <w:r>
            <w:rPr>
              <w:sz w:val="24"/>
              <w:szCs w:val="24"/>
              <w:lang w:val="en-US"/>
            </w:rPr>
            <w:t>(3–5)</w:t>
          </w:r>
          <w:r>
            <w:rPr>
              <w:sz w:val="24"/>
              <w:szCs w:val="24"/>
              <w:lang w:val="en-US"/>
            </w:rPr>
            <w:fldChar w:fldCharType="end"/>
          </w:r>
        </w:sdtContent>
      </w:sdt>
      <w:r>
        <w:rPr>
          <w:sz w:val="24"/>
          <w:szCs w:val="24"/>
          <w:lang w:val="en-US"/>
        </w:rPr>
        <w:t xml:space="preserve">. In summary, in vitro and in vivo investigations report anti-angiogenic, anti-inflammatory, anti-oxidative, anti-apoptotic, anti-aging and neuroprotective effects of metformin </w:t>
      </w:r>
      <w:sdt>
        <w:sdtPr>
          <w:rPr>
            <w:sz w:val="24"/>
            <w:szCs w:val="24"/>
            <w:lang w:val="en-US"/>
          </w:rPr>
          <w:alias w:val="To edit, see citavi.com/edit"/>
          <w:tag w:val="CitaviPlaceholder#201d1cd7-f927-4968-ac7e-f7a166bce461"/>
          <w:id w:val="-1433277127"/>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w:instrText>
          </w:r>
          <w:r>
            <w:rPr>
              <w:sz w:val="24"/>
              <w:szCs w:val="24"/>
              <w:lang w:val="en-US"/>
            </w:rPr>
            <w:instrText>OiJTd2lzc0FjYWRlbWljLkNpdGF2aS5DaXRhdGlvbnMuV29yZFBsYWNlaG9sZGVyLCBTd2lzc0FjYWRlbWljLkNpdGF2aSIsIkVudHJpZXMiOlt7IiRpZCI6IjIiLCIkdHlwZSI6IlN3aXNzQWNhZGVtaWMuQ2l0YXZpLkNpdGF0aW9ucy5Xb3JkUGxhY2Vob2xkZXJFbnRyeSwgU3dpc3NBY2FkZW1pYy5DaXRhdmkiLCJJZCI6IjIwOWFkN2Fm</w:instrText>
          </w:r>
          <w:r>
            <w:rPr>
              <w:sz w:val="24"/>
              <w:szCs w:val="24"/>
              <w:lang w:val="en-US"/>
            </w:rPr>
            <w:instrText>LWQzMTktNGU3My04ZjZjLTA5ZmJiYWIxMmVhZSIsIlJhbmdlTGVuZ3RoIjoyLCJSZWZlcmVuY2VJZCI6IjA2NTg2MTBmLTNjYmMtNDYyYy1hNWI2LTc4YzA3NGI1MDU1NiIsIlBhZ2VSYW5nZSI6eyIkaWQiOiIzIiwiJHR5cGUiOiJTd2lzc0FjYWRlbWljLlBhZ2VSYW5nZSwgU3dpc3NBY2FkZW1pYyIsIkVuZFBhZ2UiOnsiJGlkIjoiNCIs</w:instrText>
          </w:r>
          <w:r>
            <w:rPr>
              <w:sz w:val="24"/>
              <w:szCs w:val="24"/>
              <w:lang w:val="en-US"/>
            </w:rPr>
            <w:instrText>IiR0eXBlIjoiU3dpc3NBY2FkZW1pYy5QYWdlTnVtYmVyLCBTd2lzc0FjYWRlbWljIiwiSXNGdWxseU51bWVyaWMiOmZhbHNlLCJOdW1iZXJpbmdUeXBlIjowLCJOdW1lcmFsU3lzdGVtIjowfSwiTnVtYmVyaW5nVHlwZSI6MCwiTnVtZXJhbFN5c3RlbSI6MCwiU3RhcnRQYWdlIjp7IiRpZCI6IjUiLCIkdHlwZSI6IlN3aXNzQWNhZGVtaWMu</w:instrText>
          </w:r>
          <w:r>
            <w:rPr>
              <w:sz w:val="24"/>
              <w:szCs w:val="24"/>
              <w:lang w:val="en-US"/>
            </w:rPr>
            <w:instrText>UGFnZU51bWJlciwgU3dpc3NBY2FkZW1pYyIsIklzRnVsbHlOdW1lcmljIjpmYWxzZSwiTnVtYmVyaW5nVHlwZSI6MCwiTnVtZXJhbFN5c3RlbSI6MH19LCJSZWZlcmVuY2UiOnsiJGlkIjoiNiIsIiR0eXBlIjoiU3dpc3NBY2FkZW1pYy5DaXRhdmkuUmVmZXJlbmNlLCBTd2lzc0FjYWRlbWljLkNpdGF2aSIsIkFic3RyYWN0Q29tcGxleGl0</w:instrText>
          </w:r>
          <w:r>
            <w:rPr>
              <w:sz w:val="24"/>
              <w:szCs w:val="24"/>
              <w:lang w:val="en-US"/>
            </w:rPr>
            <w:instrText>eSI6MCwiQWJzdHJhY3RTb3VyY2VUZXh0Rm9ybWF0IjowLCJBdXRob3JzIjpbeyIkaWQiOiI3IiwiJHR5cGUiOiJTd2lzc0FjYWRlbWljLkNpdGF2aS5QZXJzb24sIFN3aXNzQWNhZGVtaWMuQ2l0YXZpIiwiRmlyc3ROYW1lIjoiU2hpdmFtIiwiTGFzdE5hbWUiOiJBbWluIiwiTWlkZGxlTmFtZSI6IlYuIiwiUHJvdGVjdGVkIjpmYWxzZSwi</w:instrText>
          </w:r>
          <w:r>
            <w:rPr>
              <w:sz w:val="24"/>
              <w:szCs w:val="24"/>
              <w:lang w:val="en-US"/>
            </w:rPr>
            <w:instrText>U2V4IjowLCJDcmVhdGVkQnkiOiJfSmVubnkiLCJDcmVhdGVkT24iOiIyMDIyLTA3LTE4VDEwOjEzOjE0IiwiTW9kaWZpZWRCeSI6Il9KZW5ueSIsIklkIjoiNmEzMjE5OTgtZjBiYi00OThlLWIxNzEtNGZjYjkxNGIxNTc1IiwiTW9kaWZpZWRPbiI6IjIwMjItMDctMThUMTA6MTM6MTQiLCJQcm9qZWN0Ijp7IiRpZCI6IjgiLCIkdHlwZSI6</w:instrText>
          </w:r>
          <w:r>
            <w:rPr>
              <w:sz w:val="24"/>
              <w:szCs w:val="24"/>
              <w:lang w:val="en-US"/>
            </w:rPr>
            <w:instrText>IlN3aXNzQWNhZGVtaWMuQ2l0YXZpLlByb2plY3QsIFN3aXNzQWNhZGVtaWMuQ2l0YXZpIn19LHsiJGlkIjoiOSIsIiR0eXBlIjoiU3dpc3NBY2FkZW1pYy5DaXRhdmkuUGVyc29uLCBTd2lzc0FjYWRlbWljLkNpdGF2aSIsIkZpcnN0TmFtZSI6IlNhaXJhIiwiTGFzdE5hbWUiOiJLaGFubmEiLCJQcm90ZWN0ZWQiOmZhbHNlLCJTZXgiOjAs</w:instrText>
          </w:r>
          <w:r>
            <w:rPr>
              <w:sz w:val="24"/>
              <w:szCs w:val="24"/>
              <w:lang w:val="en-US"/>
            </w:rPr>
            <w:instrText>IkNyZWF0ZWRCeSI6Il9KZW5ueSIsIkNyZWF0ZWRPbiI6IjIwMjItMDctMThUMTA6MTM6MTQiLCJNb2RpZmllZEJ5IjoiX0plbm55IiwiSWQiOiI1YjY2ZmEzZi0yOGI5LTQ0NjEtYWFhOC05MDQ0ZmUxMjZlZWIiLCJNb2RpZmllZE9uIjoiMjAyMi0wNy0xOFQxMDoxMzoxNCIsIlByb2plY3QiOnsiJHJlZiI6IjgifX0seyIkaWQiOiIxMCIs</w:instrText>
          </w:r>
          <w:r>
            <w:rPr>
              <w:sz w:val="24"/>
              <w:szCs w:val="24"/>
              <w:lang w:val="en-US"/>
            </w:rPr>
            <w:instrText>IiR0eXBlIjoiU3dpc3NBY2FkZW1pYy5DaXRhdmkuUGVyc29uLCBTd2lzc0FjYWRlbWljLkNpdGF2aSIsIkZpcnN0TmFtZSI6IlNleWVkZWgiLCJMYXN0TmFtZSI6IlBhcnZhciIsIk1pZGRsZU5hbWUiOiJQLiIsIlByb3RlY3RlZCI6ZmFsc2UsIlNleCI6MCwiQ3JlYXRlZEJ5IjoiX0plbm55IiwiQ3JlYXRlZE9uIjoiMjAyMi0wNy0xOFQx</w:instrText>
          </w:r>
          <w:r>
            <w:rPr>
              <w:sz w:val="24"/>
              <w:szCs w:val="24"/>
              <w:lang w:val="en-US"/>
            </w:rPr>
            <w:instrText>MDoxMzoxNCIsIk1vZGlmaWVkQnkiOiJfSmVubnkiLCJJZCI6IjRkZDE2M2FiLTU5NjQtNDhhNS05MDEyLTEzNzViMjM5NmE1MyIsIk1vZGlmaWVkT24iOiIyMDIyLTA3LTE4VDEwOjEzOjE0IiwiUHJvamVjdCI6eyIkcmVmIjoiOCJ9fSx7IiRpZCI6IjExIiwiJHR5cGUiOiJTd2lzc0FjYWRlbWljLkNpdGF2aS5QZXJzb24sIFN3aXNzQWNh</w:instrText>
          </w:r>
          <w:r>
            <w:rPr>
              <w:sz w:val="24"/>
              <w:szCs w:val="24"/>
              <w:lang w:val="en-US"/>
            </w:rPr>
            <w:instrText>ZGVtaWMuQ2l0YXZpIiwiRmlyc3ROYW1lIjoiTGluY29sbiIsIkxhc3ROYW1lIjoiU2hhdyIsIk1pZGRsZU5hbWUiOiJULiIsIlByb3RlY3RlZCI6ZmFsc2UsIlNleCI6MiwiQ3JlYXRlZEJ5IjoiX0plbm55IiwiQ3JlYXRlZE9uIjoiMjAyMi0wNy0xOFQxMDoxMzoxNCIsIk1vZGlmaWVkQnkiOiJfSmVubnkiLCJJZCI6ImMxNWE5NDM1LTBi</w:instrText>
          </w:r>
          <w:r>
            <w:rPr>
              <w:sz w:val="24"/>
              <w:szCs w:val="24"/>
              <w:lang w:val="en-US"/>
            </w:rPr>
            <w:instrText>ZjQtNDViNC05OTY2LWI1YWQ0OTlmYTNlZiIsIk1vZGlmaWVkT24iOiIyMDIyLTA3LTE4VDEwOjEzOjE0IiwiUHJvamVjdCI6eyIkcmVmIjoiOCJ9fSx7IiRpZCI6IjEyIiwiJHR5cGUiOiJTd2lzc0FjYWRlbWljLkNpdGF2aS5QZXJzb24sIFN3aXNzQWNhZGVtaWMuQ2l0YXZpIiwiRmlyc3ROYW1lIjoiRGF2aWQiLCJMYXN0TmFtZSI6IkRh</w:instrText>
          </w:r>
          <w:r>
            <w:rPr>
              <w:sz w:val="24"/>
              <w:szCs w:val="24"/>
              <w:lang w:val="en-US"/>
            </w:rPr>
            <w:instrText>byIsIlByb3RlY3RlZCI6ZmFsc2UsIlNleCI6MiwiQ3JlYXRlZEJ5IjoiX0plbm55IiwiQ3JlYXRlZE9uIjoiMjAyMi0wNy0xOFQxMDoxMzoxNCIsIk1vZGlmaWVkQnkiOiJfSmVubnkiLCJJZCI6IjU2OTRhOWU1LWQ5MDktNGEzMS1hYWIxLWJiYTZiMThlOGMwNCIsIk1vZGlmaWVkT24iOiIyMDIyLTA3LTE4VDEwOjEzOjE0IiwiUHJvamVj</w:instrText>
          </w:r>
          <w:r>
            <w:rPr>
              <w:sz w:val="24"/>
              <w:szCs w:val="24"/>
              <w:lang w:val="en-US"/>
            </w:rPr>
            <w:instrText>dCI6eyIkcmVmIjoiOCJ9fSx7IiRpZCI6IjEzIiwiJHR5cGUiOiJTd2lzc0FjYWRlbWljLkNpdGF2aS5QZXJzb24sIFN3aXNzQWNhZGVtaWMuQ2l0YXZpIiwiRmlyc3ROYW1lIjoiU2VlbnUiLCJMYXN0TmFtZSI6IkhhcmlwcmFzYWQiLCJNaWRkbGVOYW1lIjoiTS4iLCJQcm90ZWN0ZWQiOmZhbHNlLCJTZXgiOjAsIkNyZWF0ZWRCeSI6Il9K</w:instrText>
          </w:r>
          <w:r>
            <w:rPr>
              <w:sz w:val="24"/>
              <w:szCs w:val="24"/>
              <w:lang w:val="en-US"/>
            </w:rPr>
            <w:instrText>ZW5ueSIsIkNyZWF0ZWRPbiI6IjIwMjItMDctMThUMTA6MTM6MTQiLCJNb2RpZmllZEJ5IjoiX0plbm55IiwiSWQiOiJmOThlZmZmNy1mMmU5LTQ2YzUtYjg0Ni1iMTM5M2Q1MjdhZGIiLCJNb2RpZmllZE9uIjoiMjAyMi0wNy0xOFQxMDoxMzoxNCIsIlByb2plY3QiOnsiJHJlZiI6IjgifX0seyIkaWQiOiIxNCIsIiR0eXBlIjoiU3dpc3NB</w:instrText>
          </w:r>
          <w:r>
            <w:rPr>
              <w:sz w:val="24"/>
              <w:szCs w:val="24"/>
              <w:lang w:val="en-US"/>
            </w:rPr>
            <w:instrText>Y2FkZW1pYy5DaXRhdmkuUGVyc29uLCBTd2lzc0FjYWRlbWljLkNpdGF2aSIsIkZpcnN0TmFtZSI6IkRpbWl0cmEiLCJMYXN0TmFtZSI6IlNrb25kcmEiLCJQcm90ZWN0ZWQiOmZhbHNlLCJTZXgiOjAsIkNyZWF0ZWRCeSI6Il9KZW5ueSIsIkNyZWF0ZWRPbiI6IjIwMjItMDctMThUMTA6MTM6MTQiLCJNb2RpZmllZEJ5IjoiX0plbm55Iiwi</w:instrText>
          </w:r>
          <w:r>
            <w:rPr>
              <w:sz w:val="24"/>
              <w:szCs w:val="24"/>
              <w:lang w:val="en-US"/>
            </w:rPr>
            <w:instrText>SWQiOiIyMDYwZmU2Yy1hOWI2LTRmZjQtYWJlNS03MDE4ZDhmYTk5ZTgiLCJNb2RpZmllZE9uIjoiMjAyMi0wNy0xOFQxMDoxMzoxNCIsIlByb2plY3QiOnsiJHJlZiI6IjgifX1dLCJDaXRhdGlvbktleVVwZGF0ZVR5cGUiOjAsIkNvbGxhYm9yYXRvcnMiOltdLCJEYXRlMiI6IjIyLjAxLjIwMjIiLCJEb2kiOiIxMC4xMTc3LzE1MzUzNzAy</w:instrText>
          </w:r>
          <w:r>
            <w:rPr>
              <w:sz w:val="24"/>
              <w:szCs w:val="24"/>
              <w:lang w:val="en-US"/>
            </w:rPr>
            <w:instrText>MjExMDY5OTg2IiwiRWRpdG9ycyI6W10sIkV2YWx1YXRpb25Db21wbGV4aXR5IjowLCJFdmFsdWF0aW9uU291cmNlVGV4dEZvcm1hdCI6MCwiR3JvdXBzIjpbXSwiSGFzTGFiZWwxIjpmYWxzZSwiSGFzTGFiZWwyIjpmYWxzZSwiS2V5d29yZHMiOltdLCJMYW5ndWFnZSI6ImVuZyIsIkxhbmd1YWdlQ29kZSI6ImVuIiwiTG9jYXRpb25zIjpb</w:instrText>
          </w:r>
          <w:r>
            <w:rPr>
              <w:sz w:val="24"/>
              <w:szCs w:val="24"/>
              <w:lang w:val="en-US"/>
            </w:rPr>
            <w:instrText>eyIkaWQiOiIxNSIsIiR0eXBlIjoiU3dpc3NBY2FkZW1pYy5DaXRhdmkuTG9jYXRpb24sIFN3aXNzQWNhZGVtaWMuQ2l0YXZpIiwiQWRkcmVzcyI6eyIkaWQiOiIxNiIsIiR0eXBlIjoiU3dpc3NBY2FkZW1pYy5DaXRhdmkuTGlua2VkUmVzb3VyY2UsIFN3aXNzQWNhZGVtaWMuQ2l0YXZpIiwiTGlua2VkUmVzb3VyY2VUeXBlIjo1LCJPcmln</w:instrText>
          </w:r>
          <w:r>
            <w:rPr>
              <w:sz w:val="24"/>
              <w:szCs w:val="24"/>
              <w:lang w:val="en-US"/>
            </w:rPr>
            <w:instrText>aW5hbFN0cmluZyI6IlBNQzg4OTkzMzgiLCJVcmlTdHJpbmciOiJodHRwczovL3d3dy5uY2JpLm5sbS5uaWguZ292L3BtYy9hcnRpY2xlcy9QTUM4ODk5MzM4IiwiTGlua2VkUmVzb3VyY2VTdGF0dXMiOjgsIlByb3BlcnRpZXMiOnsiJGlkIjoiMTciLCIkdHlwZSI6IlN3aXNzQWNhZGVtaWMuQ2l0YXZpLkxpbmtlZFJlc291cmNlUHJvcGVy</w:instrText>
          </w:r>
          <w:r>
            <w:rPr>
              <w:sz w:val="24"/>
              <w:szCs w:val="24"/>
              <w:lang w:val="en-US"/>
            </w:rPr>
            <w:instrText>dGllcywgU3dpc3NBY2FkZW1pYy5DaXRhdmkifSwiU3luY0ZvbGRlclR5cGUiOjAsIklzTG9jYWxDbG91ZFByb2plY3RGaWxlTGluayI6ZmFsc2UsIklzQ2xvdWRSZXN0b3JlIjpmYWxzZSwiSXNDbG91ZENvcHkiOmZhbHNlLCJBdHRhY2htZW50Rm9sZGVyV2FzSW5GYWxsYmFja01vZGUiOmZhbHNlfSwiQW5ub3RhdGlvbnMiOltdLCJMb2Nh</w:instrText>
          </w:r>
          <w:r>
            <w:rPr>
              <w:sz w:val="24"/>
              <w:szCs w:val="24"/>
              <w:lang w:val="en-US"/>
            </w:rPr>
            <w:instrText>dGlvblR5cGUiOjAsIk1pcnJvcnNSZWZlcmVuY2VQcm9wZXJ0eUlkIjoyMDgsIkNyZWF0ZWRCeSI6Il9KZW5ueSIsIkNyZWF0ZWRPbiI6IjIwMjItMDctMThUMTA6MTM6MTQiLCJNb2RpZmllZEJ5IjoiX0plbm55IiwiSWQiOiJkODQ2NmEwNC05MjExLTQzMDMtYTQ5OS05OTYyZTU5MWM5M2EiLCJNb2RpZmllZE9uIjoiMjAyMi0wNy0xOFQx</w:instrText>
          </w:r>
          <w:r>
            <w:rPr>
              <w:sz w:val="24"/>
              <w:szCs w:val="24"/>
              <w:lang w:val="en-US"/>
            </w:rPr>
            <w:instrText>MDoxMzoxNCIsIlByb2plY3QiOnsiJHJlZiI6IjgifX0seyIkaWQiOiIxOCIsIiR0eXBlIjoiU3dpc3NBY2FkZW1pYy5DaXRhdmkuTG9jYXRpb24sIFN3aXNzQWNhZGVtaWMuQ2l0YXZpIiwiQWRkcmVzcyI6eyIkaWQiOiIxOSIsIiR0eXBlIjoiU3dpc3NBY2FkZW1pYy5DaXRhdmkuTGlua2VkUmVzb3VyY2UsIFN3aXNzQWNhZGVtaWMuQ2l0</w:instrText>
          </w:r>
          <w:r>
            <w:rPr>
              <w:sz w:val="24"/>
              <w:szCs w:val="24"/>
              <w:lang w:val="en-US"/>
            </w:rPr>
            <w:instrText>YXZpIiwiTGlua2VkUmVzb3VyY2VUeXBlIjo1LCJPcmlnaW5hbFN0cmluZyI6IjEwLjExNzcvMTUzNTM3MDIyMTEwNjk5ODYiLCJVcmlTdHJpbmciOiJodHRwczovL2RvaS5vcmcvMTAuMTE3Ny8xNTM1MzcwMjIxMTA2OTk4NiIsIkxpbmtlZFJlc291cmNlU3RhdHVzIjo4LCJQcm9wZXJ0aWVzIjp7IiRpZCI6IjIwIiwiJHR5cGUiOiJTd2lz</w:instrText>
          </w:r>
          <w:r>
            <w:rPr>
              <w:sz w:val="24"/>
              <w:szCs w:val="24"/>
              <w:lang w:val="en-US"/>
            </w:rPr>
            <w:instrText>c0FjYWRlbWljLkNpdGF2aS5MaW5rZWRSZXNvdXJjZVByb3BlcnRpZXMsIFN3aXNzQWNhZGVtaWMuQ2l0YXZpIn0sIlN5bmNGb2xkZXJUeXBlIjowLCJJc0xvY2FsQ2xvdWRQcm9qZWN0RmlsZUxpbmsiOmZhbHNlLCJJc0Nsb3VkUmVzdG9yZSI6ZmFsc2UsIklzQ2xvdWRDb3B5IjpmYWxzZSwiQXR0YWNobWVudEZvbGRlcldhc0luRmFsbGJh</w:instrText>
          </w:r>
          <w:r>
            <w:rPr>
              <w:sz w:val="24"/>
              <w:szCs w:val="24"/>
              <w:lang w:val="en-US"/>
            </w:rPr>
            <w:instrText>Y2tNb2RlIjpmYWxzZX0sIkFubm90YXRpb25zIjpbXSwiTG9jYXRpb25UeXBlIjowLCJNaXJyb3JzUmVmZXJlbmNlUHJvcGVydHlJZCI6MTI4LCJDcmVhdGVkQnkiOiJfSmVubnkiLCJDcmVhdGVkT24iOiIyMDIyLTA3LTE4VDEwOjEzOjE0IiwiTW9kaWZpZWRCeSI6Il9KZW5ueSIsIklkIjoiYWI4NGU0MmYtZTNjYS00Mzg1LWE1ZjQtNGRj</w:instrText>
          </w:r>
          <w:r>
            <w:rPr>
              <w:sz w:val="24"/>
              <w:szCs w:val="24"/>
              <w:lang w:val="en-US"/>
            </w:rPr>
            <w:instrText>ZDgyZGI5ODE3IiwiTW9kaWZpZWRPbiI6IjIwMjItMDctMThUMTA6MTM6MTQiLCJQcm9qZWN0Ijp7IiRyZWYiOiI4In19LHsiJGlkIjoiMjEiLCIkdHlwZSI6IlN3aXNzQWNhZGVtaWMuQ2l0YXZpLkxvY2F0aW9uLCBTd2lzc0FjYWRlbWljLkNpdGF2aSIsIkFkZHJlc3MiOnsiJGlkIjoiMjIiLCIkdHlwZSI6IlN3aXNzQWNhZGVtaWMuQ2l0</w:instrText>
          </w:r>
          <w:r>
            <w:rPr>
              <w:sz w:val="24"/>
              <w:szCs w:val="24"/>
              <w:lang w:val="en-US"/>
            </w:rPr>
            <w:instrText>YXZpLkxpbmtlZFJlc291cmNlLCBTd2lzc0FjYWRlbWljLkNpdGF2aSIsIkxpbmtlZFJlc291cmNlVHlwZSI6NSwiT3JpZ2luYWxTdHJpbmciOiIzNTA2ODIyMCIsIlVyaVN0cmluZyI6Imh0dHA6Ly93d3cubmNiaS5ubG0ubmloLmdvdi9wdWJtZWQvMzUwNjgyMjAiLCJMaW5rZWRSZXNvdXJjZVN0YXR1cyI6OCwiUHJvcGVydGllcyI6eyIk</w:instrText>
          </w:r>
          <w:r>
            <w:rPr>
              <w:sz w:val="24"/>
              <w:szCs w:val="24"/>
              <w:lang w:val="en-US"/>
            </w:rPr>
            <w:instrText>aWQiOiIyMyIsIiR0eXBlIjoiU3dpc3NBY2FkZW1pYy5DaXRhdmkuTGlua2VkUmVzb3VyY2VQcm9wZXJ0aWVzLCBTd2lzc0FjYWRlbWljLkNpdGF2aSJ9LCJTeW5jRm9sZGVyVHlwZSI6MCwiSXNMb2NhbENsb3VkUHJvamVjdEZpbGVMaW5rIjpmYWxzZSwiSXNDbG91ZFJlc3RvcmUiOmZhbHNlLCJJc0Nsb3VkQ29weSI6ZmFsc2UsIkF0dGFj</w:instrText>
          </w:r>
          <w:r>
            <w:rPr>
              <w:sz w:val="24"/>
              <w:szCs w:val="24"/>
              <w:lang w:val="en-US"/>
            </w:rPr>
            <w:instrText>aG1lbnRGb2xkZXJXYXNJbkZhbGxiYWNrTW9kZSI6ZmFsc2V9LCJBbm5vdGF0aW9ucyI6W10sIkxvY2F0aW9uVHlwZSI6MCwiTWlycm9yc1JlZmVyZW5jZVByb3BlcnR5SWQiOjE2NCwiQ3JlYXRlZEJ5IjoiX0plbm55IiwiQ3JlYXRlZE9uIjoiMjAyMi0wNy0xOFQxMDoxMzoxNCIsIk1vZGlmaWVkQnkiOiJfSmVubnkiLCJJZCI6IjdiZTAw</w:instrText>
          </w:r>
          <w:r>
            <w:rPr>
              <w:sz w:val="24"/>
              <w:szCs w:val="24"/>
              <w:lang w:val="en-US"/>
            </w:rPr>
            <w:instrText>NTBmLTg5NzEtNDc3MS1iZTU2LTEzODI3MTk5NTQ4NCIsIk1vZGlmaWVkT24iOiIyMDIyLTA3LTE4VDEwOjEzOjE0IiwiUHJvamVjdCI6eyIkcmVmIjoiOCJ9fV0sIk51bWJlciI6IjQiLCJPcmdhbml6YXRpb25zIjpbXSwiT3RoZXJzSW52b2x2ZWQiOltdLCJQYWdlUmFuZ2UiOiI8c3A+XHJcbiAgPG4+MzE3PC9uPlxyXG4gIDxpbj50cnVl</w:instrText>
          </w:r>
          <w:r>
            <w:rPr>
              <w:sz w:val="24"/>
              <w:szCs w:val="24"/>
              <w:lang w:val="en-US"/>
            </w:rPr>
            <w:instrText>PC9pbj5cclxuICA8b3M+MzE3PC9vcz5cclxuICA8cHM+MzE3PC9wcz5cclxuPC9zcD5cclxuPGVwPlxyXG4gIDxuPjMyOTwvbj5cclxuICA8aW4+dHJ1ZTwvaW4+XHJcbiAgPG9zPjMyOTwvb3M+XHJcbiAgPHBzPjMyOTwvcHM+XHJcbjwvZXA+XHJcbjxvcz4zMTctMzI5PC9vcz4iLCJQZXJpb2RpY2FsIjp7IiRpZCI6IjI0IiwiJHR5cGUi</w:instrText>
          </w:r>
          <w:r>
            <w:rPr>
              <w:sz w:val="24"/>
              <w:szCs w:val="24"/>
              <w:lang w:val="en-US"/>
            </w:rPr>
            <w:instrText>OiJTd2lzc0FjYWRlbWljLkNpdGF2aS5QZXJpb2RpY2FsLCBTd2lzc0FjYWRlbWljLkNpdGF2aSIsIkVpc3NuIjoiMTUzNS0zNjk5IiwiTmFtZSI6IkV4cGVyaW1lbnRhbCBiaW9sb2d5IGFuZCBtZWRpY2luZSAoTWF5d29vZCwgTi5KLikiLCJQYWdpbmF0aW9uIjowLCJQcm90ZWN0ZWQiOmZhbHNlLCJVc2VyQWJicmV2aWF0aW9uMSI6IkV4</w:instrText>
          </w:r>
          <w:r>
            <w:rPr>
              <w:sz w:val="24"/>
              <w:szCs w:val="24"/>
              <w:lang w:val="en-US"/>
            </w:rPr>
            <w:instrText>cCBCaW9sIE1lZCAoTWF5d29vZCkiLCJDcmVhdGVkQnkiOiJfSmVubnkiLCJDcmVhdGVkT24iOiIyMDIyLTA3LTE4VDEwOjEzOjE0IiwiTW9kaWZpZWRCeSI6Il9KZW5ueSIsIklkIjoiODYwYjUyYzQtMTdkYy00NTkzLTk3NzItMzdmZjRjOGIyZDI4IiwiTW9kaWZpZWRPbiI6IjIwMjItMDctMThUMTA6MTM6MTQiLCJQcm9qZWN0Ijp7IiRy</w:instrText>
          </w:r>
          <w:r>
            <w:rPr>
              <w:sz w:val="24"/>
              <w:szCs w:val="24"/>
              <w:lang w:val="en-US"/>
            </w:rPr>
            <w:instrText>ZWYiOiI4In19LCJQbWNJZCI6IlBNQzg4OTkzMzgiLCJQdWJsaXNoZXJzIjpbXSwiUHViTWVkSWQiOiIzNTA2ODIyMCIsIlF1b3RhdGlvbnMiOltdLCJSYXRpbmciOjAsIlJlZmVyZW5jZVR5cGUiOiJKb3VybmFsQXJ0aWNsZSIsIlNob3J0VGl0bGUiOiJBbWluLCBLaGFubmEgZXQgYWwuIDIwMjIg4oCTIE1ldGZvcm1pbiBhbmQgcmV0aW5h</w:instrText>
          </w:r>
          <w:r>
            <w:rPr>
              <w:sz w:val="24"/>
              <w:szCs w:val="24"/>
              <w:lang w:val="en-US"/>
            </w:rPr>
            <w:instrText>bCBkaXNlYXNlcyIsIlNob3J0VGl0bGVVcGRhdGVUeXBlIjowLCJTb3VyY2VPZkJpYmxpb2dyYXBoaWNJbmZvcm1hdGlvbiI6IlB1Yk1lZCIsIlN0YXRpY0lkcyI6WyI1MjE4YjMyMy03NTRiLTRhNjgtYmFmYi04ZTFjYmM3YmFhMmIiXSwiVGFibGVPZkNvbnRlbnRzQ29tcGxleGl0eSI6MCwiVGFibGVPZkNvbnRlbnRzU291cmNlVGV4dEZv</w:instrText>
          </w:r>
          <w:r>
            <w:rPr>
              <w:sz w:val="24"/>
              <w:szCs w:val="24"/>
              <w:lang w:val="en-US"/>
            </w:rPr>
            <w:instrText>cm1hdCI6MCwiVGFza3MiOltdLCJUaXRsZSI6Ik1ldGZvcm1pbiBhbmQgcmV0aW5hbCBkaXNlYXNlcyBpbiBwcmVjbGluaWNhbCBhbmQgY2xpbmljYWwgc3R1ZGllczogSW5zaWdodHMgYW5kIHJldmlldyBvZiBsaXRlcmF0dXJlIiwiVHJhbnNsYXRvcnMiOltdLCJWb2x1bWUiOiIyNDciLCJZZWFyIjoiMjAyMiIsIlllYXJSZXNvbHZlZCI6</w:instrText>
          </w:r>
          <w:r>
            <w:rPr>
              <w:sz w:val="24"/>
              <w:szCs w:val="24"/>
              <w:lang w:val="en-US"/>
            </w:rPr>
            <w:instrText>IjIwMjIiLCJDcmVhdGVkQnkiOiJfSmVubnkiLCJDcmVhdGVkT24iOiIyMDIyLTA3LTE4VDEwOjEzOjE0IiwiTW9kaWZpZWRCeSI6Il9KZW5ueSIsIklkIjoiMDY1ODYxMGYtM2NiYy00NjJjLWE1YjYtNzhjMDc0YjUwNTU2IiwiTW9kaWZpZWRPbiI6IjIwMjItMTAtMjZUMTQ6MDA6MzkiLCJQcm9qZWN0Ijp7IiRyZWYiOiI4In19LCJVc2VO</w:instrText>
          </w:r>
          <w:r>
            <w:rPr>
              <w:sz w:val="24"/>
              <w:szCs w:val="24"/>
              <w:lang w:val="en-US"/>
            </w:rPr>
            <w:instrText>dW1iZXJpbmdUeXBlT2ZQYXJlbnREb2N1bWVudCI6ZmFsc2V9LHsiJGlkIjoiMjUiLCIkdHlwZSI6IlN3aXNzQWNhZGVtaWMuQ2l0YXZpLkNpdGF0aW9ucy5Xb3JkUGxhY2Vob2xkZXJFbnRyeSwgU3dpc3NBY2FkZW1pYy5DaXRhdmkiLCJJZCI6IjA5MjY4YjdjLTE4MzUtNGZiMy1iMzI3LTRlNDNkMTAyZDQxZiIsIlJhbmdlU3RhcnQiOjIs</w:instrText>
          </w:r>
          <w:r>
            <w:rPr>
              <w:sz w:val="24"/>
              <w:szCs w:val="24"/>
              <w:lang w:val="en-US"/>
            </w:rPr>
            <w:instrText>IlJhbmdlTGVuZ3RoIjozLCJSZWZlcmVuY2VJZCI6IjZmZDdkMTAwLWQ5YmUtNGY2My04NmVjLWYxN2Y5NzJmODNjMSIsIlBhZ2VSYW5nZSI6eyIkaWQiOiIyNiIsIiR0eXBlIjoiU3dpc3NBY2FkZW1pYy5QYWdlUmFuZ2UsIFN3aXNzQWNhZGVtaWMiLCJFbmRQYWdlIjp7IiRpZCI6IjI3IiwiJHR5cGUiOiJTd2lzc0FjYWRlbWljLlBhZ2VO</w:instrText>
          </w:r>
          <w:r>
            <w:rPr>
              <w:sz w:val="24"/>
              <w:szCs w:val="24"/>
              <w:lang w:val="en-US"/>
            </w:rPr>
            <w:instrText>dW1iZXIsIFN3aXNzQWNhZGVtaWMiLCJJc0Z1bGx5TnVtZXJpYyI6ZmFsc2UsIk51bWJlcmluZ1R5cGUiOjAsIk51bWVyYWxTeXN0ZW0iOjB9LCJOdW1iZXJpbmdUeXBlIjowLCJOdW1lcmFsU3lzdGVtIjowLCJTdGFydFBhZ2UiOnsiJGlkIjoiMjgiLCIkdHlwZSI6IlN3aXNzQWNhZGVtaWMuUGFnZU51bWJlciwgU3dpc3NBY2FkZW1pYyIs</w:instrText>
          </w:r>
          <w:r>
            <w:rPr>
              <w:sz w:val="24"/>
              <w:szCs w:val="24"/>
              <w:lang w:val="en-US"/>
            </w:rPr>
            <w:instrText>IklzRnVsbHlOdW1lcmljIjpmYWxzZSwiTnVtYmVyaW5nVHlwZSI6MCwiTnVtZXJhbFN5c3RlbSI6MH19LCJSZWZlcmVuY2UiOnsiJGlkIjoiMjkiLCIkdHlwZSI6IlN3aXNzQWNhZGVtaWMuQ2l0YXZpLlJlZmVyZW5jZSwgU3dpc3NBY2FkZW1pYy5DaXRhdmkiLCJBYnN0cmFjdENvbXBsZXhpdHkiOjAsIkFic3RyYWN0U291cmNlVGV4dEZv</w:instrText>
          </w:r>
          <w:r>
            <w:rPr>
              <w:sz w:val="24"/>
              <w:szCs w:val="24"/>
              <w:lang w:val="en-US"/>
            </w:rPr>
            <w:instrText>cm1hdCI6MCwiQXV0aG9ycyI6W3siJGlkIjoiMzAiLCIkdHlwZSI6IlN3aXNzQWNhZGVtaWMuQ2l0YXZpLlBlcnNvbiwgU3dpc3NBY2FkZW1pYy5DaXRhdmkiLCJGaXJzdE5hbWUiOiJBbGV4YW5kZXIiLCJMYXN0TmFtZSI6IlNvdWthcyIsIk1pZGRsZU5hbWUiOiJBLiIsIlByb3RlY3RlZCI6ZmFsc2UsIlNleCI6MiwiQ3JlYXRlZEJ5Ijoi</w:instrText>
          </w:r>
          <w:r>
            <w:rPr>
              <w:sz w:val="24"/>
              <w:szCs w:val="24"/>
              <w:lang w:val="en-US"/>
            </w:rPr>
            <w:instrText>X0plbm55IiwiQ3JlYXRlZE9uIjoiMjAyMi0wNy0xOFQxMDoxMzoxNCIsIk1vZGlmaWVkQnkiOiJfSmVubnkiLCJJZCI6IjQ5ZDhmYWIxLTQ2ZGUtNDBkYS05NmIzLTFhYWQyOGUzZDcwOSIsIk1vZGlmaWVkT24iOiIyMDIyLTA3LTE4VDEwOjEzOjE0IiwiUHJvamVjdCI6eyIkcmVmIjoiOCJ9fSx7IiRpZCI6IjMxIiwiJHR5cGUiOiJTd2lz</w:instrText>
          </w:r>
          <w:r>
            <w:rPr>
              <w:sz w:val="24"/>
              <w:szCs w:val="24"/>
              <w:lang w:val="en-US"/>
            </w:rPr>
            <w:instrText>c0FjYWRlbWljLkNpdGF2aS5QZXJzb24sIFN3aXNzQWNhZGVtaWMuQ2l0YXZpIiwiRmlyc3ROYW1lIjoiSGFpYmluIiwiTGFzdE5hbWUiOiJIYW8iLCJQcm90ZWN0ZWQiOmZhbHNlLCJTZXgiOjAsIkNyZWF0ZWRCeSI6Il9KZW5ueSIsIkNyZWF0ZWRPbiI6IjIwMjItMDctMThUMTA6MTM6MTQiLCJNb2RpZmllZEJ5IjoiX0plbm55IiwiSWQi</w:instrText>
          </w:r>
          <w:r>
            <w:rPr>
              <w:sz w:val="24"/>
              <w:szCs w:val="24"/>
              <w:lang w:val="en-US"/>
            </w:rPr>
            <w:instrText>OiJhYTI1OGIxNi1mOGUyLTRlNmMtOTliMy0yZmNlZjA1YmFjZTEiLCJNb2RpZmllZE9uIjoiMjAyMi0wNy0xOFQxMDoxMzoxNCIsIlByb2plY3QiOnsiJHJlZiI6IjgifX0seyIkaWQiOiIzMiIsIiR0eXBlIjoiU3dpc3NBY2FkZW1pYy5DaXRhdmkuUGVyc29uLCBTd2lzc0FjYWRlbWljLkNpdGF2aSIsIkZpcnN0TmFtZSI6IkxpYW5mZW5n</w:instrText>
          </w:r>
          <w:r>
            <w:rPr>
              <w:sz w:val="24"/>
              <w:szCs w:val="24"/>
              <w:lang w:val="en-US"/>
            </w:rPr>
            <w:instrText>IiwiTGFzdE5hbWUiOiJXdSIsIlByb3RlY3RlZCI6ZmFsc2UsIlNleCI6MCwiQ3JlYXRlZEJ5IjoiX0plbm55IiwiQ3JlYXRlZE9uIjoiMjAyMi0wNy0xOFQxMDoxMzoxNCIsIk1vZGlmaWVkQnkiOiJfSmVubnkiLCJJZCI6IjQzNGIxOTAyLWI5NjEtNDA1MS05OWZiLTQ2ZjY0MGY2ZGM3YiIsIk1vZGlmaWVkT24iOiIyMDIyLTA3LTE4VDEw</w:instrText>
          </w:r>
          <w:r>
            <w:rPr>
              <w:sz w:val="24"/>
              <w:szCs w:val="24"/>
              <w:lang w:val="en-US"/>
            </w:rPr>
            <w:instrText>OjEzOjE0IiwiUHJvamVjdCI6eyIkcmVmIjoiOCJ9fV0sIkNpdGF0aW9uS2V5VXBkYXRlVHlwZSI6MCwiQ29sbGFib3JhdG9ycyI6W10sIkNvdmVyUGF0aCI6eyIkaWQiOiIzMyIsIiR0eXBlIjoiU3dpc3NBY2FkZW1pYy5DaXRhdmkuTGlua2VkUmVzb3VyY2UsIFN3aXNzQWNhZGVtaWMuQ2l0YXZpIiwiTGlua2VkUmVzb3VyY2VUeXBlIjox</w:instrText>
          </w:r>
          <w:r>
            <w:rPr>
              <w:sz w:val="24"/>
              <w:szCs w:val="24"/>
              <w:lang w:val="en-US"/>
            </w:rPr>
            <w:instrText>LCJVcmlTdHJpbmciOiJTb3VrYXMsIEhhbyBldCBhbCAyMDE5IC0gTWV0Zm9ybWluIGFzIEFudGktQWdpbmcgVGhlcmFweS5qcGciLCJMaW5rZWRSZXNvdXJjZVN0YXR1cyI6OCwiUHJvcGVydGllcyI6eyIkaWQiOiIzNCIsIiR0eXBlIjoiU3dpc3NBY2FkZW1pYy5DaXRhdmkuTGlua2VkUmVzb3VyY2VQcm9wZXJ0aWVzLCBTd2lzc0FjYWRl</w:instrText>
          </w:r>
          <w:r>
            <w:rPr>
              <w:sz w:val="24"/>
              <w:szCs w:val="24"/>
              <w:lang w:val="en-US"/>
            </w:rPr>
            <w:instrText>bWljLkNpdGF2aSJ9LCJTeW5jRm9sZGVyVHlwZSI6MCwiSXNMb2NhbENsb3VkUHJvamVjdEZpbGVMaW5rIjpmYWxzZSwiSXNDbG91ZFJlc3RvcmUiOmZhbHNlLCJJc0Nsb3VkQ29weSI6ZmFsc2UsIkF0dGFjaG1lbnRGb2xkZXJXYXNJbkZhbGxiYWNrTW9kZSI6ZmFsc2V9LCJEYXRlMiI6IjA5LjA4LjIwMTkiLCJEb2kiOiIxMC4xMDE2L2ou</w:instrText>
          </w:r>
          <w:r>
            <w:rPr>
              <w:sz w:val="24"/>
              <w:szCs w:val="24"/>
              <w:lang w:val="en-US"/>
            </w:rPr>
            <w:instrText>dGVtLjIwMTkuMDcuMDE1IiwiRWRpdG9ycyI6W10sIkV2YWx1YXRpb25Db21wbGV4aXR5IjowLCJFdmFsdWF0aW9uU291cmNlVGV4dEZvcm1hdCI6MCwiR3JvdXBzIjpbXSwiSGFzTGFiZWwxIjpmYWxzZSwiSGFzTGFiZWwyIjpmYWxzZSwiS2V5d29yZHMiOltdLCJMYW5ndWFnZSI6ImVuZyIsIkxhbmd1YWdlQ29kZSI6ImVuIiwiTG9jYXRp</w:instrText>
          </w:r>
          <w:r>
            <w:rPr>
              <w:sz w:val="24"/>
              <w:szCs w:val="24"/>
              <w:lang w:val="en-US"/>
            </w:rPr>
            <w:instrText>b25zIjpbeyIkaWQiOiIzNSIsIiR0eXBlIjoiU3dpc3NBY2FkZW1pYy5DaXRhdmkuTG9jYXRpb24sIFN3aXNzQWNhZGVtaWMuQ2l0YXZpIiwiQWRkcmVzcyI6eyIkaWQiOiIzNiIsIiR0eXBlIjoiU3dpc3NBY2FkZW1pYy5DaXRhdmkuTGlua2VkUmVzb3VyY2UsIFN3aXNzQWNhZGVtaWMuQ2l0YXZpIiwiTGlua2VkUmVzb3VyY2VUeXBlIjo1</w:instrText>
          </w:r>
          <w:r>
            <w:rPr>
              <w:sz w:val="24"/>
              <w:szCs w:val="24"/>
              <w:lang w:val="en-US"/>
            </w:rPr>
            <w:instrText>LCJPcmlnaW5hbFN0cmluZyI6IlBNQzY3Nzk1MjQiLCJVcmlTdHJpbmciOiJodHRwczovL3d3dy5uY2JpLm5sbS5uaWguZ292L3BtYy9hcnRpY2xlcy9QTUM2Nzc5NTI0IiwiTGlua2VkUmVzb3VyY2VTdGF0dXMiOjgsIlByb3BlcnRpZXMiOnsiJGlkIjoiMzciLCIkdHlwZSI6IlN3aXNzQWNhZGVtaWMuQ2l0YXZpLkxpbmtlZFJlc291cmNl</w:instrText>
          </w:r>
          <w:r>
            <w:rPr>
              <w:sz w:val="24"/>
              <w:szCs w:val="24"/>
              <w:lang w:val="en-US"/>
            </w:rPr>
            <w:instrText>UHJvcGVydGllcywgU3dpc3NBY2FkZW1pYy5DaXRhdmkifSwiU3luY0ZvbGRlclR5cGUiOjAsIklzTG9jYWxDbG91ZFByb2plY3RGaWxlTGluayI6ZmFsc2UsIklzQ2xvdWRSZXN0b3JlIjpmYWxzZSwiSXNDbG91ZENvcHkiOmZhbHNlLCJBdHRhY2htZW50Rm9sZGVyV2FzSW5GYWxsYmFja01vZGUiOmZhbHNlfSwiQW5ub3RhdGlvbnMiOltd</w:instrText>
          </w:r>
          <w:r>
            <w:rPr>
              <w:sz w:val="24"/>
              <w:szCs w:val="24"/>
              <w:lang w:val="en-US"/>
            </w:rPr>
            <w:instrText>LCJMb2NhdGlvblR5cGUiOjAsIk1pcnJvcnNSZWZlcmVuY2VQcm9wZXJ0eUlkIjoyMDgsIkNyZWF0ZWRCeSI6Il9KZW5ueSIsIkNyZWF0ZWRPbiI6IjIwMjItMDctMThUMTA6MTM6MTQiLCJNb2RpZmllZEJ5IjoiX0plbm55IiwiSWQiOiIyMzQxNDFlYi1jYTg0LTQ1MzgtYWI3Yi0yNGE2YzgwZTFiYTEiLCJNb2RpZmllZE9uIjoiMjAyMi0w</w:instrText>
          </w:r>
          <w:r>
            <w:rPr>
              <w:sz w:val="24"/>
              <w:szCs w:val="24"/>
              <w:lang w:val="en-US"/>
            </w:rPr>
            <w:instrText>Ny0xOFQxMDoxMzoxNCIsIlByb2plY3QiOnsiJHJlZiI6IjgifX0seyIkaWQiOiIzOCIsIiR0eXBlIjoiU3dpc3NBY2FkZW1pYy5DaXRhdmkuTG9jYXRpb24sIFN3aXNzQWNhZGVtaWMuQ2l0YXZpIiwiQWRkcmVzcyI6eyIkaWQiOiIzOSIsIiR0eXBlIjoiU3dpc3NBY2FkZW1pYy5DaXRhdmkuTGlua2VkUmVzb3VyY2UsIFN3aXNzQWNhZGVt</w:instrText>
          </w:r>
          <w:r>
            <w:rPr>
              <w:sz w:val="24"/>
              <w:szCs w:val="24"/>
              <w:lang w:val="en-US"/>
            </w:rPr>
            <w:instrText>aWMuQ2l0YXZpIiwiTGlua2VkUmVzb3VyY2VUeXBlIjo1LCJPcmlnaW5hbFN0cmluZyI6IjEwLjEwMTYvai50ZW0uMjAxOS4wNy4wMTUiLCJVcmlTdHJpbmciOiJodHRwczovL2RvaS5vcmcvMTAuMTAxNi9qLnRlbS4yMDE5LjA3LjAxNSIsIkxpbmtlZFJlc291cmNlU3RhdHVzIjo4LCJQcm9wZXJ0aWVzIjp7IiRpZCI6IjQwIiwiJHR5cGUi</w:instrText>
          </w:r>
          <w:r>
            <w:rPr>
              <w:sz w:val="24"/>
              <w:szCs w:val="24"/>
              <w:lang w:val="en-US"/>
            </w:rPr>
            <w:instrText>OiJTd2lzc0FjYWRlbWljLkNpdGF2aS5MaW5rZWRSZXNvdXJjZVByb3BlcnRpZXMsIFN3aXNzQWNhZGVtaWMuQ2l0YXZpIn0sIlN5bmNGb2xkZXJUeXBlIjowLCJJc0xvY2FsQ2xvdWRQcm9qZWN0RmlsZUxpbmsiOmZhbHNlLCJJc0Nsb3VkUmVzdG9yZSI6ZmFsc2UsIklzQ2xvdWRDb3B5IjpmYWxzZSwiQXR0YWNobWVudEZvbGRlcldhc0lu</w:instrText>
          </w:r>
          <w:r>
            <w:rPr>
              <w:sz w:val="24"/>
              <w:szCs w:val="24"/>
              <w:lang w:val="en-US"/>
            </w:rPr>
            <w:instrText>RmFsbGJhY2tNb2RlIjpmYWxzZX0sIkFubm90YXRpb25zIjpbXSwiTG9jYXRpb25UeXBlIjowLCJNaXJyb3JzUmVmZXJlbmNlUHJvcGVydHlJZCI6MTI4LCJDcmVhdGVkQnkiOiJfSmVubnkiLCJDcmVhdGVkT24iOiIyMDIyLTA3LTE4VDEwOjEzOjE0IiwiTW9kaWZpZWRCeSI6Il9KZW5ueSIsIklkIjoiMWI3NTc3N2EtZTFiYy00ZDAyLWIy</w:instrText>
          </w:r>
          <w:r>
            <w:rPr>
              <w:sz w:val="24"/>
              <w:szCs w:val="24"/>
              <w:lang w:val="en-US"/>
            </w:rPr>
            <w:instrText>ZjItZGM1ZWY0YTdjMTk5IiwiTW9kaWZpZWRPbiI6IjIwMjItMDctMThUMTA6MTM6MTQiLCJQcm9qZWN0Ijp7IiRyZWYiOiI4In19LHsiJGlkIjoiNDEiLCIkdHlwZSI6IlN3aXNzQWNhZGVtaWMuQ2l0YXZpLkxvY2F0aW9uLCBTd2lzc0FjYWRlbWljLkNpdGF2aSIsIkFkZHJlc3MiOnsiJGlkIjoiNDIiLCIkdHlwZSI6IlN3aXNzQWNhZGVt</w:instrText>
          </w:r>
          <w:r>
            <w:rPr>
              <w:sz w:val="24"/>
              <w:szCs w:val="24"/>
              <w:lang w:val="en-US"/>
            </w:rPr>
            <w:instrText>aWMuQ2l0YXZpLkxpbmtlZFJlc291cmNlLCBTd2lzc0FjYWRlbWljLkNpdGF2aSIsIkxpbmtlZFJlc291cmNlVHlwZSI6NSwiT3JpZ2luYWxTdHJpbmciOiIzMTQwNTc3NCIsIlVyaVN0cmluZyI6Imh0dHA6Ly93d3cubmNiaS5ubG0ubmloLmdvdi9wdWJtZWQvMzE0MDU3NzQiLCJMaW5rZWRSZXNvdXJjZVN0YXR1cyI6OCwiUHJvcGVydGll</w:instrText>
          </w:r>
          <w:r>
            <w:rPr>
              <w:sz w:val="24"/>
              <w:szCs w:val="24"/>
              <w:lang w:val="en-US"/>
            </w:rPr>
            <w:instrText>cyI6eyIkaWQiOiI0MyIsIiR0eXBlIjoiU3dpc3NBY2FkZW1pYy5DaXRhdmkuTGlua2VkUmVzb3VyY2VQcm9wZXJ0aWVzLCBTd2lzc0FjYWRlbWljLkNpdGF2aSJ9LCJTeW5jRm9sZGVyVHlwZSI6MCwiSXNMb2NhbENsb3VkUHJvamVjdEZpbGVMaW5rIjpmYWxzZSwiSXNDbG91ZFJlc3RvcmUiOmZhbHNlLCJJc0Nsb3VkQ29weSI6ZmFsc2Us</w:instrText>
          </w:r>
          <w:r>
            <w:rPr>
              <w:sz w:val="24"/>
              <w:szCs w:val="24"/>
              <w:lang w:val="en-US"/>
            </w:rPr>
            <w:instrText>IkF0dGFjaG1lbnRGb2xkZXJXYXNJbkZhbGxiYWNrTW9kZSI6ZmFsc2V9LCJBbm5vdGF0aW9ucyI6W10sIkxvY2F0aW9uVHlwZSI6MCwiTWlycm9yc1JlZmVyZW5jZVByb3BlcnR5SWQiOjE2NCwiQ3JlYXRlZEJ5IjoiX0plbm55IiwiQ3JlYXRlZE9uIjoiMjAyMi0wNy0xOFQxMDoxMzoxNCIsIk1vZGlmaWVkQnkiOiJfSmVubnkiLCJJZCI6</w:instrText>
          </w:r>
          <w:r>
            <w:rPr>
              <w:sz w:val="24"/>
              <w:szCs w:val="24"/>
              <w:lang w:val="en-US"/>
            </w:rPr>
            <w:instrText>ImEyZjhiYzU4LTMyY2YtNGQ5OC1iOWU0LWUwY2YxMjk3MTY1NyIsIk1vZGlmaWVkT24iOiIyMDIyLTA3LTE4VDEwOjEzOjE0IiwiUHJvamVjdCI6eyIkcmVmIjoiOCJ9fV0sIk51bWJlciI6IjEwIiwiT3JnYW5pemF0aW9ucyI6W10sIk90aGVyc0ludm9sdmVkIjpbXSwiUGFnZVJhbmdlIjoiPHNwPlxyXG4gIDxuPjc0NTwvbj5cclxuICA8</w:instrText>
          </w:r>
          <w:r>
            <w:rPr>
              <w:sz w:val="24"/>
              <w:szCs w:val="24"/>
              <w:lang w:val="en-US"/>
            </w:rPr>
            <w:instrText>aW4+dHJ1ZTwvaW4+XHJcbiAgPG9zPjc0NTwvb3M+XHJcbiAgPHBzPjc0NTwvcHM+XHJcbjwvc3A+XHJcbjxlcD5cclxuICA8bj43NTU8L24+XHJcbiAgPGluPnRydWU8L2luPlxyXG4gIDxvcz43NTU8L29zPlxyXG4gIDxwcz43NTU8L3BzPlxyXG48L2VwPlxyXG48b3M+NzQ1LTc1NTwvb3M+IiwiUGVyaW9kaWNhbCI6eyIkaWQiOiI0NCIs</w:instrText>
          </w:r>
          <w:r>
            <w:rPr>
              <w:sz w:val="24"/>
              <w:szCs w:val="24"/>
              <w:lang w:val="en-US"/>
            </w:rPr>
            <w:instrText>IiR0eXBlIjoiU3dpc3NBY2FkZW1pYy5DaXRhdmkuUGVyaW9kaWNhbCwgU3dpc3NBY2FkZW1pYy5DaXRhdmkiLCJFaXNzbiI6IjE4NzktMzA2MSIsIk5hbWUiOiJUcmVuZHMgaW4gZW5kb2NyaW5vbG9neSBhbmQgbWV0YWJvbGlzbTogVEVNIiwiUGFnaW5hdGlvbiI6MCwiUHJvdGVjdGVkIjpmYWxzZSwiVXNlckFiYnJldmlhdGlvbjEiOiJU</w:instrText>
          </w:r>
          <w:r>
            <w:rPr>
              <w:sz w:val="24"/>
              <w:szCs w:val="24"/>
              <w:lang w:val="en-US"/>
            </w:rPr>
            <w:instrText>cmVuZHMgRW5kb2NyaW5vbCBNZXRhYiIsIkNyZWF0ZWRCeSI6Il9KZW5ueSIsIkNyZWF0ZWRPbiI6IjIwMjItMDctMThUMTA6MTM6MTQiLCJNb2RpZmllZEJ5IjoiX0plbm55IiwiSWQiOiIyMjcyZWY4OS1kOGRhLTQ5M2MtOGM3Yy1kYzM4MmIyN2JlMDYiLCJNb2RpZmllZE9uIjoiMjAyMi0wNy0xOFQxMDoxMzoxNCIsIlByb2plY3QiOnsi</w:instrText>
          </w:r>
          <w:r>
            <w:rPr>
              <w:sz w:val="24"/>
              <w:szCs w:val="24"/>
              <w:lang w:val="en-US"/>
            </w:rPr>
            <w:instrText>JHJlZiI6IjgifX0sIlBtY0lkIjoiUE1DNjc3OTUyNCIsIlB1Ymxpc2hlcnMiOltdLCJQdWJNZWRJZCI6IjMxNDA1Nzc0IiwiUXVvdGF0aW9ucyI6W10sIlJhdGluZyI6MCwiUmVmZXJlbmNlVHlwZSI6IkpvdXJuYWxBcnRpY2xlIiwiU2hvcnRUaXRsZSI6IlNvdWthcywgSGFvIGV0IGFsLiAyMDE5IOKAkyBNZXRmb3JtaW4gYXMgQW50aS1B</w:instrText>
          </w:r>
          <w:r>
            <w:rPr>
              <w:sz w:val="24"/>
              <w:szCs w:val="24"/>
              <w:lang w:val="en-US"/>
            </w:rPr>
            <w:instrText>Z2luZyBUaGVyYXB5IiwiU2hvcnRUaXRsZVVwZGF0ZVR5cGUiOjAsIlNvdXJjZU9mQmlibGlvZ3JhcGhpY0luZm9ybWF0aW9uIjoiUHViTWVkIiwiU3RhdGljSWRzIjpbImI2ZjMyNTUyLTZjNTItNGU1Yy04MTQ2LTgxODc4NDZmMDc2MiJdLCJUYWJsZU9mQ29udGVudHNDb21wbGV4aXR5IjowLCJUYWJsZU9mQ29udGVudHNTb3VyY2VUZXh0</w:instrText>
          </w:r>
          <w:r>
            <w:rPr>
              <w:sz w:val="24"/>
              <w:szCs w:val="24"/>
              <w:lang w:val="en-US"/>
            </w:rPr>
            <w:instrText>Rm9ybWF0IjowLCJUYXNrcyI6W10sIlRpdGxlIjoiTWV0Zm9ybWluIGFzIEFudGktQWdpbmcgVGhlcmFweTogSXMgSXQgZm9yIEV2ZXJ5b25lPyIsIlRyYW5zbGF0b3JzIjpbXSwiVm9sdW1lIjoiMzAiLCJZZWFyIjoiMjAxOSIsIlllYXJSZXNvbHZlZCI6IjIwMTkiLCJDcmVhdGVkQnkiOiJfSmVubnkiLCJDcmVhdGVkT24iOiIyMDIyLTA3</w:instrText>
          </w:r>
          <w:r>
            <w:rPr>
              <w:sz w:val="24"/>
              <w:szCs w:val="24"/>
              <w:lang w:val="en-US"/>
            </w:rPr>
            <w:instrText>LTE4VDEwOjEzOjE0IiwiTW9kaWZpZWRCeSI6Il9KZW5ueSIsIklkIjoiNmZkN2QxMDAtZDliZS00ZjYzLTg2ZWMtZjE3Zjk3MmY4M2MxIiwiTW9kaWZpZWRPbiI6IjIwMjItMTAtMjZUMTQ6MDA6MzkiLCJQcm9qZWN0Ijp7IiRyZWYiOiI4In19LCJVc2VOdW1iZXJpbmdUeXBlT2ZQYXJlbnREb2N1bWVudCI6ZmFsc2V9XSwiRm9ybWF0dGVk</w:instrText>
          </w:r>
          <w:r>
            <w:rPr>
              <w:sz w:val="24"/>
              <w:szCs w:val="24"/>
              <w:lang w:val="en-US"/>
            </w:rPr>
            <w:instrText>VGV4dCI6eyIkaWQiOiI0NSIsIkNvdW50IjoxLCJUZXh0VW5pdHMiOlt7IiRpZCI6IjQ2IiwiRm9udFN0eWxlIjp7IiRpZCI6IjQ3IiwiTmV1dHJhbCI6dHJ1ZX0sIlJlYWRpbmdPcmRlciI6MSwiVGV4dCI6Iig2LDcpIn1dfSwiVGFnIjoiQ2l0YXZpUGxhY2Vob2xkZXIjMjAxZDFjZDctZjkyNy00OTY4LWFjN2UtZjdhMTY2YmNlNDYxIiwi</w:instrText>
          </w:r>
          <w:r>
            <w:rPr>
              <w:sz w:val="24"/>
              <w:szCs w:val="24"/>
              <w:lang w:val="en-US"/>
            </w:rPr>
            <w:instrText>VGV4dCI6Iig2LDcpIiwiV0FJVmVyc2lvbiI6IjYuMTQuMC4wIn0=}</w:instrText>
          </w:r>
          <w:r>
            <w:rPr>
              <w:sz w:val="24"/>
              <w:szCs w:val="24"/>
              <w:lang w:val="en-US"/>
            </w:rPr>
            <w:fldChar w:fldCharType="separate"/>
          </w:r>
          <w:r>
            <w:rPr>
              <w:sz w:val="24"/>
              <w:szCs w:val="24"/>
              <w:lang w:val="en-US"/>
            </w:rPr>
            <w:t>(6,7)</w:t>
          </w:r>
          <w:r>
            <w:rPr>
              <w:sz w:val="24"/>
              <w:szCs w:val="24"/>
              <w:lang w:val="en-US"/>
            </w:rPr>
            <w:fldChar w:fldCharType="end"/>
          </w:r>
        </w:sdtContent>
      </w:sdt>
      <w:r>
        <w:rPr>
          <w:sz w:val="24"/>
          <w:szCs w:val="24"/>
          <w:lang w:val="en-US"/>
        </w:rPr>
        <w:t>. Most of these effects also play a crucial role in many retinal diseases such as diabetic retinopathy (DR), age-related macular degeneration (AMD), glaucoma, uveitis or inherited retinal dystr</w:t>
      </w:r>
      <w:r>
        <w:rPr>
          <w:sz w:val="24"/>
          <w:szCs w:val="24"/>
          <w:lang w:val="en-US"/>
        </w:rPr>
        <w:t xml:space="preserve">ophies as retinitis pigmentosa. </w:t>
      </w:r>
    </w:p>
    <w:p w:rsidR="00051524" w:rsidRDefault="00367442">
      <w:pPr>
        <w:jc w:val="both"/>
        <w:rPr>
          <w:sz w:val="24"/>
          <w:szCs w:val="24"/>
          <w:lang w:val="en-US"/>
        </w:rPr>
      </w:pPr>
      <w:r>
        <w:rPr>
          <w:sz w:val="24"/>
          <w:szCs w:val="24"/>
          <w:lang w:val="en-US"/>
        </w:rPr>
        <w:t xml:space="preserve">AMD is a vision-threatening disease of the elderly population worldwide with increasing prevalence. Wong et al. calculated an increase from 196 million affected people in 2020 to 288 million affected people in 2040 </w:t>
      </w:r>
      <w:sdt>
        <w:sdtPr>
          <w:rPr>
            <w:sz w:val="24"/>
            <w:szCs w:val="24"/>
            <w:lang w:val="en-US"/>
          </w:rPr>
          <w:alias w:val="To edit, see citavi.com/edit"/>
          <w:tag w:val="CitaviPlaceholder#b9a712e6-88d5-4888-b999-855d95042334"/>
          <w:id w:val="-32881323"/>
          <w:placeholder>
            <w:docPart w:val="851277CCED9A401A936111810F26CED8"/>
          </w:placeholder>
        </w:sdtPr>
        <w:sdtEndPr/>
        <w:sdtContent>
          <w:r>
            <w:rPr>
              <w:sz w:val="24"/>
              <w:szCs w:val="24"/>
              <w:lang w:val="en-US"/>
            </w:rPr>
            <w:fldChar w:fldCharType="begin"/>
          </w:r>
          <w:r>
            <w:rPr>
              <w:sz w:val="24"/>
              <w:szCs w:val="24"/>
              <w:lang w:val="en-US"/>
            </w:rPr>
            <w:instrText>ADDIN Ci</w:instrText>
          </w:r>
          <w:r>
            <w:rPr>
              <w:sz w:val="24"/>
              <w:szCs w:val="24"/>
              <w:lang w:val="en-US"/>
            </w:rPr>
            <w:instrText>taviPlaceholder{eyIkaWQiOiIxIiwiJHR5cGUiOiJTd2lzc0FjYWRlbWljLkNpdGF2aS5DaXRhdGlvbnMuV29yZFBsYWNlaG9sZGVyLCBTd2lzc0FjYWRlbWljLkNpdGF2aSIsIkVudHJpZXMiOlt7IiRpZCI6IjIiLCIkdHlwZSI6IlN3aXNzQWNhZGVtaWMuQ2l0YXZpLkNpdGF0aW9ucy5Xb3JkUGxhY2Vob2xkZXJFbnRyeSwgU3dpc3NB</w:instrText>
          </w:r>
          <w:r>
            <w:rPr>
              <w:sz w:val="24"/>
              <w:szCs w:val="24"/>
              <w:lang w:val="en-US"/>
            </w:rPr>
            <w:instrText>Y2FkZW1pYy5DaXRhdmkiLCJJZCI6ImRmMzgzNWNmLWE4ZWQtNGE2Ny04YzFlLTdkNDkxOGJjYmUxYiIsIlJhbmdlTGVuZ3RoIjozLCJSZWZlcmVuY2VJZCI6IjdjZmZmNzVlLTA3ZGUtNDI4MS1iNjE3LTcyZWFmOTI4NmI1ZSIsIlBhZ2VSYW5nZSI6eyIkaWQiOiIzIiwiJHR5cGUiOiJTd2lzc0FjYWRlbWljLlBhZ2VSYW5nZSwgU3dpc3NB</w:instrText>
          </w:r>
          <w:r>
            <w:rPr>
              <w:sz w:val="24"/>
              <w:szCs w:val="24"/>
              <w:lang w:val="en-US"/>
            </w:rPr>
            <w:instrText>Y2FkZW1pYyIsIkVuZFBhZ2UiOnsiJGlkIjoiNCIsIiR0eXBlIjoiU3dpc3NBY2FkZW1pYy5QYWdlTnVtYmVyLCBTd2lzc0FjYWRlbWljIiwiSXNGdWxseU51bWVyaWMiOmZhbHNlLCJOdW1iZXJpbmdUeXBlIjowLCJOdW1lcmFsU3lzdGVtIjowfSwiTnVtYmVyaW5nVHlwZSI6MCwiTnVtZXJhbFN5c3RlbSI6MCwiU3RhcnRQYWdlIjp7IiRp</w:instrText>
          </w:r>
          <w:r>
            <w:rPr>
              <w:sz w:val="24"/>
              <w:szCs w:val="24"/>
              <w:lang w:val="en-US"/>
            </w:rPr>
            <w:instrText>ZCI6IjUiLCIkdHlwZSI6IlN3aXNzQWNhZGVtaWMuUGFnZU51bWJlciwgU3dpc3NBY2FkZW1pYyIsIklzRnVsbHlOdW1lcmljIjpmYWxzZSwiTnVtYmVyaW5nVHlwZSI6MCwiTnVtZXJhbFN5c3RlbSI6MH19LCJSZWZlcmVuY2UiOnsiJGlkIjoiNiIsIiR0eXBlIjoiU3dpc3NBY2FkZW1pYy5DaXRhdmkuUmVmZXJlbmNlLCBTd2lzc0FjYWRl</w:instrText>
          </w:r>
          <w:r>
            <w:rPr>
              <w:sz w:val="24"/>
              <w:szCs w:val="24"/>
              <w:lang w:val="en-US"/>
            </w:rPr>
            <w:instrText>bWljLkNpdGF2aSIsIkFic3RyYWN0Q29tcGxleGl0eSI6MCwiQWJzdHJhY3RTb3VyY2VUZXh0Rm9ybWF0IjowLCJBdXRob3JzIjpbeyIkaWQiOiI3IiwiJHR5cGUiOiJTd2lzc0FjYWRlbWljLkNpdGF2aS5QZXJzb24sIFN3aXNzQWNhZGVtaWMuQ2l0YXZpIiwiRmlyc3ROYW1lIjoiV2FuIiwiTGFzdE5hbWUiOiJXb25nIiwiTWlkZGxlTmFt</w:instrText>
          </w:r>
          <w:r>
            <w:rPr>
              <w:sz w:val="24"/>
              <w:szCs w:val="24"/>
              <w:lang w:val="en-US"/>
            </w:rPr>
            <w:instrText>ZSI6IkxpbmciLCJQcm90ZWN0ZWQiOmZhbHNlLCJTZXgiOjEsIkNyZWF0ZWRCeSI6Il9KZW5ueSIsIkNyZWF0ZWRPbiI6IjIwMjItMDctMThUMTI6MTQ6MDMiLCJNb2RpZmllZEJ5IjoiX0plbm55IiwiSWQiOiIyMGUyMzIwNi0wZWFiLTRhMjUtYTZjMC1kNzYxOTIwNGEwNmQiLCJNb2RpZmllZE9uIjoiMjAyMi0wNy0xOFQxMjoxNDowMyIs</w:instrText>
          </w:r>
          <w:r>
            <w:rPr>
              <w:sz w:val="24"/>
              <w:szCs w:val="24"/>
              <w:lang w:val="en-US"/>
            </w:rPr>
            <w:instrText>IlByb2plY3QiOnsiJGlkIjoiOCIsIiR0eXBlIjoiU3dpc3NBY2FkZW1pYy5DaXRhdmkuUHJvamVjdCwgU3dpc3NBY2FkZW1pYy5DaXRhdmkifX0seyIkaWQiOiI5IiwiJHR5cGUiOiJTd2lzc0FjYWRlbWljLkNpdGF2aS5QZXJzb24sIFN3aXNzQWNhZGVtaWMuQ2l0YXZpIiwiRmlyc3ROYW1lIjoiWGlueWkiLCJMYXN0TmFtZSI6IlN1Iiwi</w:instrText>
          </w:r>
          <w:r>
            <w:rPr>
              <w:sz w:val="24"/>
              <w:szCs w:val="24"/>
              <w:lang w:val="en-US"/>
            </w:rPr>
            <w:instrText>UHJvdGVjdGVkIjpmYWxzZSwiU2V4IjowLCJDcmVhdGVkQnkiOiJfSmVubnkiLCJDcmVhdGVkT24iOiIyMDIyLTA3LTE4VDEyOjE0OjAzIiwiTW9kaWZpZWRCeSI6Il9KZW5ueSIsIklkIjoiODJhMTYwOTMtY2YwMi00MjUwLTg2OWItODdmYTJiMTNkN2Y3IiwiTW9kaWZpZWRPbiI6IjIwMjItMDctMThUMTI6MTQ6MDMiLCJQcm9qZWN0Ijp7</w:instrText>
          </w:r>
          <w:r>
            <w:rPr>
              <w:sz w:val="24"/>
              <w:szCs w:val="24"/>
              <w:lang w:val="en-US"/>
            </w:rPr>
            <w:instrText>IiRyZWYiOiI4In19LHsiJGlkIjoiMTAiLCIkdHlwZSI6IlN3aXNzQWNhZGVtaWMuQ2l0YXZpLlBlcnNvbiwgU3dpc3NBY2FkZW1pYy5DaXRhdmkiLCJGaXJzdE5hbWUiOiJYaWFuZyIsIkxhc3ROYW1lIjoiTGkiLCJQcm90ZWN0ZWQiOmZhbHNlLCJTZXgiOjIsIkNyZWF0ZWRCeSI6Il9KZW5ueSIsIkNyZWF0ZWRPbiI6IjIwMjItMDctMThU</w:instrText>
          </w:r>
          <w:r>
            <w:rPr>
              <w:sz w:val="24"/>
              <w:szCs w:val="24"/>
              <w:lang w:val="en-US"/>
            </w:rPr>
            <w:instrText>MTI6MTQ6MDMiLCJNb2RpZmllZEJ5IjoiX0plbm55IiwiSWQiOiJkM2Y2Y2JjNC01NWJkLTQ4NWEtODg0OC03OGYwNjg2YzQ4ZGUiLCJNb2RpZmllZE9uIjoiMjAyMi0wNy0xOFQxMjoxNDowMyIsIlByb2plY3QiOnsiJHJlZiI6IjgifX0seyIkaWQiOiIxMSIsIiR0eXBlIjoiU3dpc3NBY2FkZW1pYy5DaXRhdmkuUGVyc29uLCBTd2lzc0Fj</w:instrText>
          </w:r>
          <w:r>
            <w:rPr>
              <w:sz w:val="24"/>
              <w:szCs w:val="24"/>
              <w:lang w:val="en-US"/>
            </w:rPr>
            <w:instrText>YWRlbWljLkNpdGF2aSIsIkZpcnN0TmFtZSI6IkNodWkiLCJMYXN0TmFtZSI6IkNoZXVuZyIsIk1pZGRsZU5hbWUiOiJNaW5nIEcuIiwiUHJvdGVjdGVkIjpmYWxzZSwiU2V4IjowLCJDcmVhdGVkQnkiOiJfSmVubnkiLCJDcmVhdGVkT24iOiIyMDIyLTA3LTE4VDEyOjE0OjAzIiwiTW9kaWZpZWRCeSI6Il9KZW5ueSIsIklkIjoiYTE5OTEw</w:instrText>
          </w:r>
          <w:r>
            <w:rPr>
              <w:sz w:val="24"/>
              <w:szCs w:val="24"/>
              <w:lang w:val="en-US"/>
            </w:rPr>
            <w:instrText>OWYtNjlhYy00ZGI3LTlmMTctMmFlMDI0Nzg4ZGU1IiwiTW9kaWZpZWRPbiI6IjIwMjItMDctMThUMTI6MTQ6MDMiLCJQcm9qZWN0Ijp7IiRyZWYiOiI4In19LHsiJGlkIjoiMTIiLCIkdHlwZSI6IlN3aXNzQWNhZGVtaWMuQ2l0YXZpLlBlcnNvbiwgU3dpc3NBY2FkZW1pYy5DaXRhdmkiLCJGaXJzdE5hbWUiOiJSb25hbGQiLCJMYXN0TmFt</w:instrText>
          </w:r>
          <w:r>
            <w:rPr>
              <w:sz w:val="24"/>
              <w:szCs w:val="24"/>
              <w:lang w:val="en-US"/>
            </w:rPr>
            <w:instrText>ZSI6IktsZWluIiwiUHJvdGVjdGVkIjpmYWxzZSwiU2V4IjoyLCJDcmVhdGVkQnkiOiJfSmVubnkiLCJDcmVhdGVkT24iOiIyMDIyLTA3LTE4VDEyOjE0OjAzIiwiTW9kaWZpZWRCeSI6Il9KZW5ueSIsIklkIjoiYmNhODcxNTQtNzY5NS00YzE4LWJhM2EtM2Q3NDcwMTU0ZDkwIiwiTW9kaWZpZWRPbiI6IjIwMjItMDctMThUMTI6MTQ6MDMi</w:instrText>
          </w:r>
          <w:r>
            <w:rPr>
              <w:sz w:val="24"/>
              <w:szCs w:val="24"/>
              <w:lang w:val="en-US"/>
            </w:rPr>
            <w:instrText>LCJQcm9qZWN0Ijp7IiRyZWYiOiI4In19LHsiJGlkIjoiMTMiLCIkdHlwZSI6IlN3aXNzQWNhZGVtaWMuQ2l0YXZpLlBlcnNvbiwgU3dpc3NBY2FkZW1pYy5DaXRhdmkiLCJGaXJzdE5hbWUiOiJDaGluZy1ZdSIsIkxhc3ROYW1lIjoiQ2hlbmciLCJQcm90ZWN0ZWQiOmZhbHNlLCJTZXgiOjAsIkNyZWF0ZWRCeSI6Il9KZW5ueSIsIkNyZWF0</w:instrText>
          </w:r>
          <w:r>
            <w:rPr>
              <w:sz w:val="24"/>
              <w:szCs w:val="24"/>
              <w:lang w:val="en-US"/>
            </w:rPr>
            <w:instrText>ZWRPbiI6IjIwMjItMDctMThUMTI6MTQ6MDMiLCJNb2RpZmllZEJ5IjoiX0plbm55IiwiSWQiOiI5YTNkNDMyZS0xNDY4LTRmZDAtOWE0MC1mYWE1MDYzMDgzYTgiLCJNb2RpZmllZE9uIjoiMjAyMi0wNy0xOFQxMjoxNDowMyIsIlByb2plY3QiOnsiJHJlZiI6IjgifX0seyIkaWQiOiIxNCIsIiR0eXBlIjoiU3dpc3NBY2FkZW1pYy5DaXRh</w:instrText>
          </w:r>
          <w:r>
            <w:rPr>
              <w:sz w:val="24"/>
              <w:szCs w:val="24"/>
              <w:lang w:val="en-US"/>
            </w:rPr>
            <w:instrText>dmkuUGVyc29uLCBTd2lzc0FjYWRlbWljLkNpdGF2aSIsIkZpcnN0TmFtZSI6IlRpZW4iLCJMYXN0TmFtZSI6IldvbmciLCJNaWRkbGVOYW1lIjoiWWluIiwiUHJvdGVjdGVkIjpmYWxzZSwiU2V4IjoxLCJDcmVhdGVkQnkiOiJfSmVubnkiLCJDcmVhdGVkT24iOiIyMDIyLTA3LTE4VDEyOjE0OjAzIiwiTW9kaWZpZWRCeSI6Il9KZW5ueSIs</w:instrText>
          </w:r>
          <w:r>
            <w:rPr>
              <w:sz w:val="24"/>
              <w:szCs w:val="24"/>
              <w:lang w:val="en-US"/>
            </w:rPr>
            <w:instrText>IklkIjoiZTg5ODk5NjMtMTM1YS00MTUzLWJiZGYtMWQ0OTQyNTgxMDQ5IiwiTW9kaWZpZWRPbiI6IjIwMjItMDctMThUMTI6MTQ6MDMiLCJQcm9qZWN0Ijp7IiRyZWYiOiI4In19XSwiQ2l0YXRpb25LZXlVcGRhdGVUeXBlIjowLCJDb2xsYWJvcmF0b3JzIjpbXSwiQ292ZXJQYXRoIjp7IiRpZCI6IjE1IiwiJHR5cGUiOiJTd2lzc0FjYWRl</w:instrText>
          </w:r>
          <w:r>
            <w:rPr>
              <w:sz w:val="24"/>
              <w:szCs w:val="24"/>
              <w:lang w:val="en-US"/>
            </w:rPr>
            <w:instrText>bWljLkNpdGF2aS5MaW5rZWRSZXNvdXJjZSwgU3dpc3NBY2FkZW1pYy5DaXRhdmkiLCJMaW5rZWRSZXNvdXJjZVR5cGUiOjEsIlVyaVN0cmluZyI6IldvbmcsIFN1IGV0IGFsIDIwMTQgLSBHbG9iYWwgcHJldmFsZW5jZSBvZiBhZ2UtcmVsYXRlZCBtYWN1bGFyLmpwZyIsIkxpbmtlZFJlc291cmNlU3RhdHVzIjo4LCJQcm9wZXJ0aWVzIjp7</w:instrText>
          </w:r>
          <w:r>
            <w:rPr>
              <w:sz w:val="24"/>
              <w:szCs w:val="24"/>
              <w:lang w:val="en-US"/>
            </w:rPr>
            <w:instrText>IiRpZCI6IjE2IiwiJHR5cGUiOiJTd2lzc0FjYWRlbWljLkNpdGF2aS5MaW5rZWRSZXNvdXJjZVByb3BlcnRpZXMsIFN3aXNzQWNhZGVtaWMuQ2l0YXZpIn0sIlN5bmNGb2xkZXJUeXBlIjowLCJJc0xvY2FsQ2xvdWRQcm9qZWN0RmlsZUxpbmsiOmZhbHNlLCJJc0Nsb3VkUmVzdG9yZSI6ZmFsc2UsIklzQ2xvdWRDb3B5IjpmYWxzZSwiQXR0</w:instrText>
          </w:r>
          <w:r>
            <w:rPr>
              <w:sz w:val="24"/>
              <w:szCs w:val="24"/>
              <w:lang w:val="en-US"/>
            </w:rPr>
            <w:instrText>YWNobWVudEZvbGRlcldhc0luRmFsbGJhY2tNb2RlIjpmYWxzZX0sIkRvaSI6IjEwLjEwMTYvUzIyMTQtMTA5WCgxMyk3MDE0NS0xIiwiRWRpdG9ycyI6W10sIkV2YWx1YXRpb25Db21wbGV4aXR5IjowLCJFdmFsdWF0aW9uU291cmNlVGV4dEZvcm1hdCI6MCwiR3JvdXBzIjpbXSwiSGFzTGFiZWwxIjpmYWxzZSwiSGFzTGFiZWwyIjpmYWxz</w:instrText>
          </w:r>
          <w:r>
            <w:rPr>
              <w:sz w:val="24"/>
              <w:szCs w:val="24"/>
              <w:lang w:val="en-US"/>
            </w:rPr>
            <w:instrText>ZSwiS2V5d29yZHMiOltdLCJMb2NhdGlvbnMiOlt7IiRpZCI6IjE3IiwiJHR5cGUiOiJTd2lzc0FjYWRlbWljLkNpdGF2aS5Mb2NhdGlvbiwgU3dpc3NBY2FkZW1pYy5DaXRhdmkiLCJBZGRyZXNzIjp7IiRpZCI6IjE4IiwiJHR5cGUiOiJTd2lzc0FjYWRlbWljLkNpdGF2aS5MaW5rZWRSZXNvdXJjZSwgU3dpc3NBY2FkZW1pYy5DaXRhdmki</w:instrText>
          </w:r>
          <w:r>
            <w:rPr>
              <w:sz w:val="24"/>
              <w:szCs w:val="24"/>
              <w:lang w:val="en-US"/>
            </w:rPr>
            <w:instrText>LCJMaW5rZWRSZXNvdXJjZVR5cGUiOjUsIk9yaWdpbmFsU3RyaW5nIjoiMTAuMTAxNi9TMjIxNC0xMDlYKDEzKTcwMTQ1LTEiLCJVcmlTdHJpbmciOiJodHRwczovL2RvaS5vcmcvMTAuMTAxNi9TMjIxNC0xMDlYKDEzKTcwMTQ1LTEiLCJMaW5rZWRSZXNvdXJjZVN0YXR1cyI6OCwiUHJvcGVydGllcyI6eyIkaWQiOiIxOSIsIiR0eXBlIjoi</w:instrText>
          </w:r>
          <w:r>
            <w:rPr>
              <w:sz w:val="24"/>
              <w:szCs w:val="24"/>
              <w:lang w:val="en-US"/>
            </w:rPr>
            <w:instrText>U3dpc3NBY2FkZW1pYy5DaXRhdmkuTGlua2VkUmVzb3VyY2VQcm9wZXJ0aWVzLCBTd2lzc0FjYWRlbWljLkNpdGF2aSJ9LCJTeW5jRm9sZGVyVHlwZSI6MCwiSXNMb2NhbENsb3VkUHJvamVjdEZpbGVMaW5rIjpmYWxzZSwiSXNDbG91ZFJlc3RvcmUiOmZhbHNlLCJJc0Nsb3VkQ29weSI6ZmFsc2UsIkF0dGFjaG1lbnRGb2xkZXJXYXNJbkZh</w:instrText>
          </w:r>
          <w:r>
            <w:rPr>
              <w:sz w:val="24"/>
              <w:szCs w:val="24"/>
              <w:lang w:val="en-US"/>
            </w:rPr>
            <w:instrText>bGxiYWNrTW9kZSI6ZmFsc2V9LCJBbm5vdGF0aW9ucyI6W10sIkxvY2F0aW9uVHlwZSI6MCwiTWlycm9yc1JlZmVyZW5jZVByb3BlcnR5SWQiOjEyOCwiQ3JlYXRlZEJ5IjoiX0plbm55IiwiQ3JlYXRlZE9uIjoiMjAyMi0wNy0xOFQxMjoxNDowMyIsIk1vZGlmaWVkQnkiOiJfSmVubnkiLCJJZCI6ImJiM2M5ZjkwLWEyMmMtNGEwNS1hYmNm</w:instrText>
          </w:r>
          <w:r>
            <w:rPr>
              <w:sz w:val="24"/>
              <w:szCs w:val="24"/>
              <w:lang w:val="en-US"/>
            </w:rPr>
            <w:instrText>LWJmMzkxMmU2YzI2OSIsIk1vZGlmaWVkT24iOiIyMDIyLTA3LTE4VDEyOjE0OjAzIiwiUHJvamVjdCI6eyIkcmVmIjoiOCJ9fV0sIk51bWJlciI6IjIiLCJPcmdhbml6YXRpb25zIjpbXSwiT3RoZXJzSW52b2x2ZWQiOltdLCJQYWdlUmFuZ2UiOiI8c3A+XHJcbiAgPG5zPk9taXQ8L25zPlxyXG4gIDxvcz5lMTA2LWUxMTY8L29zPlxyXG4g</w:instrText>
          </w:r>
          <w:r>
            <w:rPr>
              <w:sz w:val="24"/>
              <w:szCs w:val="24"/>
              <w:lang w:val="en-US"/>
            </w:rPr>
            <w:instrText>IDxwcz5lMTA2LWUxMTY8L3BzPlxyXG48L3NwPlxyXG48b3M+ZTEwNi1lMTE2PC9vcz4iLCJQZXJpb2RpY2FsIjp7IiRpZCI6IjIwIiwiJHR5cGUiOiJTd2lzc0FjYWRlbWljLkNpdGF2aS5QZXJpb2RpY2FsLCBTd2lzc0FjYWRlbWljLkNpdGF2aSIsIklzc24iOiIyMjE0MTA5WCIsIk5hbWUiOiJUaGUgTGFuY2V0IEdsb2JhbCBIZWFsdGgi</w:instrText>
          </w:r>
          <w:r>
            <w:rPr>
              <w:sz w:val="24"/>
              <w:szCs w:val="24"/>
              <w:lang w:val="en-US"/>
            </w:rPr>
            <w:instrText>LCJQYWdpbmF0aW9uIjowLCJQcm90ZWN0ZWQiOmZhbHNlLCJDcmVhdGVkQnkiOiJfSmVubnkiLCJDcmVhdGVkT24iOiIyMDIyLTA3LTE4VDEyOjE0OjAzIiwiTW9kaWZpZWRCeSI6Il9KZW5ueSIsIklkIjoiNTNmZmFkZGMtNGRlMS00MzJiLTk3MzQtMjI3MGRkNGQ0NDI3IiwiTW9kaWZpZWRPbiI6IjIwMjItMDctMThUMTI6MTQ6MDMiLCJQ</w:instrText>
          </w:r>
          <w:r>
            <w:rPr>
              <w:sz w:val="24"/>
              <w:szCs w:val="24"/>
              <w:lang w:val="en-US"/>
            </w:rPr>
            <w:instrText>cm9qZWN0Ijp7IiRyZWYiOiI4In19LCJQdWJsaXNoZXJzIjpbXSwiUXVvdGF0aW9ucyI6W10sIlJhdGluZyI6MCwiUmVmZXJlbmNlVHlwZSI6IkpvdXJuYWxBcnRpY2xlIiwiU2hvcnRUaXRsZSI6IldvbmcsIFN1IGV0IGFsLiAyMDE0IOKAkyBHbG9iYWwgcHJldmFsZW5jZSBvZiBhZ2UtcmVsYXRlZCBtYWN1bGFyIiwiU2hvcnRUaXRsZVVw</w:instrText>
          </w:r>
          <w:r>
            <w:rPr>
              <w:sz w:val="24"/>
              <w:szCs w:val="24"/>
              <w:lang w:val="en-US"/>
            </w:rPr>
            <w:instrText>ZGF0ZVR5cGUiOjAsIlNvdXJjZU9mQmlibGlvZ3JhcGhpY0luZm9ybWF0aW9uIjoiQ3Jvc3NSZWYiLCJTdGF0aWNJZHMiOlsiZTYwNDQ0MDYtNmY1OS00ODUxLWE4ZGUtZWY1OWFiYWU2NTRhIl0sIlRhYmxlT2ZDb250ZW50c0NvbXBsZXhpdHkiOjAsIlRhYmxlT2ZDb250ZW50c1NvdXJjZVRleHRGb3JtYXQiOjAsIlRhc2tzIjpbXSwiVGl0</w:instrText>
          </w:r>
          <w:r>
            <w:rPr>
              <w:sz w:val="24"/>
              <w:szCs w:val="24"/>
              <w:lang w:val="en-US"/>
            </w:rPr>
            <w:instrText>bGUiOiJHbG9iYWwgcHJldmFsZW5jZSBvZiBhZ2UtcmVsYXRlZCBtYWN1bGFyIGRlZ2VuZXJhdGlvbiBhbmQgZGlzZWFzZSBidXJkZW4gcHJvamVjdGlvbiBmb3IgMjAyMCBhbmQgMjA0MDogYSBzeXN0ZW1hdGljIHJldmlldyBhbmQgbWV0YS1hbmFseXNpcyIsIlRyYW5zbGF0b3JzIjpbXSwiVm9sdW1lIjoiMiIsIlllYXIiOiIyMDE0Iiwi</w:instrText>
          </w:r>
          <w:r>
            <w:rPr>
              <w:sz w:val="24"/>
              <w:szCs w:val="24"/>
              <w:lang w:val="en-US"/>
            </w:rPr>
            <w:instrText>WWVhclJlc29sdmVkIjoiMjAxNCIsIkNyZWF0ZWRCeSI6Il9KZW5ueSIsIkNyZWF0ZWRPbiI6IjIwMjItMDctMThUMTI6MTQ6MDMiLCJNb2RpZmllZEJ5IjoiX0plbm55IiwiSWQiOiI3Y2ZmZjc1ZS0wN2RlLTQyODEtYjYxNy03MmVhZjkyODZiNWUiLCJNb2RpZmllZE9uIjoiMjAyMi0xMC0yNlQxNDowMDozOSIsIlByb2plY3QiOnsiJHJl</w:instrText>
          </w:r>
          <w:r>
            <w:rPr>
              <w:sz w:val="24"/>
              <w:szCs w:val="24"/>
              <w:lang w:val="en-US"/>
            </w:rPr>
            <w:instrText>ZiI6IjgifX0sIlVzZU51bWJlcmluZ1R5cGVPZlBhcmVudERvY3VtZW50IjpmYWxzZX1dLCJGb3JtYXR0ZWRUZXh0Ijp7IiRpZCI6IjIxIiwiQ291bnQiOjEsIlRleHRVbml0cyI6W3siJGlkIjoiMjIiLCJGb250U3R5bGUiOnsiJGlkIjoiMjMiLCJOZXV0cmFsIjp0cnVlfSwiUmVhZGluZ09yZGVyIjoxLCJUZXh0IjoiKDgpIn1dfSwiVGFn</w:instrText>
          </w:r>
          <w:r>
            <w:rPr>
              <w:sz w:val="24"/>
              <w:szCs w:val="24"/>
              <w:lang w:val="en-US"/>
            </w:rPr>
            <w:instrText>IjoiQ2l0YXZpUGxhY2Vob2xkZXIjYjlhNzEyZTYtODhkNS00ODg4LWI5OTktODU1ZDk1MDQyMzM0IiwiVGV4dCI6Iig4KSIsIldBSVZlcnNpb24iOiI2LjE0LjAuMCJ9}</w:instrText>
          </w:r>
          <w:r>
            <w:rPr>
              <w:sz w:val="24"/>
              <w:szCs w:val="24"/>
              <w:lang w:val="en-US"/>
            </w:rPr>
            <w:fldChar w:fldCharType="separate"/>
          </w:r>
          <w:r>
            <w:rPr>
              <w:sz w:val="24"/>
              <w:szCs w:val="24"/>
              <w:lang w:val="en-US"/>
            </w:rPr>
            <w:t>(8)</w:t>
          </w:r>
          <w:r>
            <w:rPr>
              <w:sz w:val="24"/>
              <w:szCs w:val="24"/>
              <w:lang w:val="en-US"/>
            </w:rPr>
            <w:fldChar w:fldCharType="end"/>
          </w:r>
        </w:sdtContent>
      </w:sdt>
      <w:r>
        <w:rPr>
          <w:sz w:val="24"/>
          <w:szCs w:val="24"/>
          <w:lang w:val="en-US"/>
        </w:rPr>
        <w:t xml:space="preserve">. Together with diabetic retinopathy and glaucoma, AMD accounts for the majority of legal blindness cases in developed </w:t>
      </w:r>
      <w:r>
        <w:rPr>
          <w:sz w:val="24"/>
          <w:szCs w:val="24"/>
          <w:lang w:val="en-US"/>
        </w:rPr>
        <w:t xml:space="preserve">countries. In Germany, for example, it is estimated that AMD is responsible for up to 50% of legally blind people. </w:t>
      </w:r>
      <w:sdt>
        <w:sdtPr>
          <w:rPr>
            <w:sz w:val="24"/>
            <w:szCs w:val="24"/>
            <w:lang w:val="en-US"/>
          </w:rPr>
          <w:alias w:val="To edit, see citavi.com/edit"/>
          <w:tag w:val="CitaviPlaceholder#9f61ea3a-7b03-4318-b26d-d39f02653989"/>
          <w:id w:val="982206327"/>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w:instrText>
          </w:r>
          <w:r>
            <w:rPr>
              <w:sz w:val="24"/>
              <w:szCs w:val="24"/>
              <w:lang w:val="en-US"/>
            </w:rPr>
            <w:instrText>SIsIkVudHJpZXMiOlt7IiRpZCI6IjIiLCIkdHlwZSI6IlN3aXNzQWNhZGVtaWMuQ2l0YXZpLkNpdGF0aW9ucy5Xb3JkUGxhY2Vob2xkZXJFbnRyeSwgU3dpc3NBY2FkZW1pYy5DaXRhdmkiLCJJZCI6IjM1MzgzODJhLTQ2MTgtNGU2Ni1iMTM2LTc4ZTQ4MTk1Y2EwNCIsIlJhbmdlTGVuZ3RoIjozLCJSZWZlcmVuY2VJZCI6IjY4YTI0MDIzL</w:instrText>
          </w:r>
          <w:r>
            <w:rPr>
              <w:sz w:val="24"/>
              <w:szCs w:val="24"/>
              <w:lang w:val="en-US"/>
            </w:rPr>
            <w:instrText>WFkMzktNDNjOC1iYWJmLWZjODE3YjM1Mjg5MCIsIlBhZ2VSYW5nZSI6eyIkaWQiOiIzIiwiJHR5cGUiOiJTd2lzc0FjYWRlbWljLlBhZ2VSYW5nZSwgU3dpc3NBY2FkZW1pYyIsIkVuZFBhZ2UiOnsiJGlkIjoiNCIsIiR0eXBlIjoiU3dpc3NBY2FkZW1pYy5QYWdlTnVtYmVyLCBTd2lzc0FjYWRlbWljIiwiSXNGdWxseU51bWVyaWMiOmZhb</w:instrText>
          </w:r>
          <w:r>
            <w:rPr>
              <w:sz w:val="24"/>
              <w:szCs w:val="24"/>
              <w:lang w:val="en-US"/>
            </w:rPr>
            <w:instrText>HNlLCJOdW1iZXJpbmdUeXBlIjowLCJOdW1lcmFsU3lzdGVtIjowfSwiTnVtYmVyaW5nVHlwZSI6MCwiTnVtZXJhbFN5c3RlbSI6MCwiU3RhcnRQYWdlIjp7IiRpZCI6IjUiLCIkdHlwZSI6IlN3aXNzQWNhZGVtaWMuUGFnZU51bWJlciwgU3dpc3NBY2FkZW1pYyIsIklzRnVsbHlOdW1lcmljIjpmYWxzZSwiTnVtYmVyaW5nVHlwZSI6MCwiT</w:instrText>
          </w:r>
          <w:r>
            <w:rPr>
              <w:sz w:val="24"/>
              <w:szCs w:val="24"/>
              <w:lang w:val="en-US"/>
            </w:rPr>
            <w:instrText>nVtZXJhbFN5c3RlbSI6MH19LCJSZWZlcmVuY2UiOnsiJGlkIjoiNiIsIiR0eXBlIjoiU3dpc3NBY2FkZW1pYy5DaXRhdmkuUmVmZXJlbmNlLCBTd2lzc0FjYWRlbWljLkNpdGF2aSIsIkFic3RyYWN0Q29tcGxleGl0eSI6MCwiQWJzdHJhY3RTb3VyY2VUZXh0Rm9ybWF0IjowLCJBdXRob3JzIjpbeyIkaWQiOiI3IiwiJHR5cGUiOiJTd2lzc</w:instrText>
          </w:r>
          <w:r>
            <w:rPr>
              <w:sz w:val="24"/>
              <w:szCs w:val="24"/>
              <w:lang w:val="en-US"/>
            </w:rPr>
            <w:instrText>0FjYWRlbWljLkNpdGF2aS5QZXJzb24sIFN3aXNzQWNhZGVtaWMuQ2l0YXZpIiwiRmlyc3ROYW1lIjoiQW5kcmVhcyIsIkxhc3ROYW1lIjoiU3RhaGwiLCJQcm90ZWN0ZWQiOmZhbHNlLCJTZXgiOjIsIkNyZWF0ZWRCeSI6Il9KZW5ueSIsIkNyZWF0ZWRPbiI6IjIwMjItMDctMjBUMTI6NTE6MTEiLCJNb2RpZmllZEJ5IjoiX0plbm55IiwiS</w:instrText>
          </w:r>
          <w:r>
            <w:rPr>
              <w:sz w:val="24"/>
              <w:szCs w:val="24"/>
              <w:lang w:val="en-US"/>
            </w:rPr>
            <w:instrText>WQiOiI0MDRiYWY0NC1mYzI3LTRhOTItYTkwNS1mYzQ1ZmNiNjk1YzIiLCJNb2RpZmllZE9uIjoiMjAyMi0wNy0yMFQxMjo1MToxMSIsIlByb2plY3QiOnsiJGlkIjoiOCIsIiR0eXBlIjoiU3dpc3NBY2FkZW1pYy5DaXRhdmkuUHJvamVjdCwgU3dpc3NBY2FkZW1pYy5DaXRhdmkifX1dLCJDaXRhdGlvbktleVVwZGF0ZVR5cGUiOjAsIkNvb</w:instrText>
          </w:r>
          <w:r>
            <w:rPr>
              <w:sz w:val="24"/>
              <w:szCs w:val="24"/>
              <w:lang w:val="en-US"/>
            </w:rPr>
            <w:instrText>GxhYm9yYXRvcnMiOltdLCJEb2kiOiIxMC4zMjM4L2FyenRlYmwuMjAyMC4wNTEzIiwiRWRpdG9ycyI6W10sIkV2YWx1YXRpb25Db21wbGV4aXR5IjowLCJFdmFsdWF0aW9uU291cmNlVGV4dEZvcm1hdCI6MCwiR3JvdXBzIjpbXSwiSGFzTGFiZWwxIjpmYWxzZSwiSGFzTGFiZWwyIjpmYWxzZSwiS2V5d29yZHMiOltdLCJMYW5ndWFnZSI6I</w:instrText>
          </w:r>
          <w:r>
            <w:rPr>
              <w:sz w:val="24"/>
              <w:szCs w:val="24"/>
              <w:lang w:val="en-US"/>
            </w:rPr>
            <w:instrText>mVuZyIsIkxhbmd1YWdlQ29kZSI6ImVuIiwiTG9jYXRpb25zIjpbeyIkaWQiOiI5IiwiJHR5cGUiOiJTd2lzc0FjYWRlbWljLkNpdGF2aS5Mb2NhdGlvbiwgU3dpc3NBY2FkZW1pYy5DaXRhdmkiLCJBZGRyZXNzIjp7IiRpZCI6IjEwIiwiJHR5cGUiOiJTd2lzc0FjYWRlbWljLkNpdGF2aS5MaW5rZWRSZXNvdXJjZSwgU3dpc3NBY2FkZW1pY</w:instrText>
          </w:r>
          <w:r>
            <w:rPr>
              <w:sz w:val="24"/>
              <w:szCs w:val="24"/>
              <w:lang w:val="en-US"/>
            </w:rPr>
            <w:instrText>y5DaXRhdmkiLCJMaW5rZWRSZXNvdXJjZVR5cGUiOjUsIk9yaWdpbmFsU3RyaW5nIjoiUE1DNzU4ODYxOSIsIlVyaVN0cmluZyI6Imh0dHBzOi8vd3d3Lm5jYmkubmxtLm5paC5nb3YvcG1jL2FydGljbGVzL1BNQzc1ODg2MTkiLCJMaW5rZWRSZXNvdXJjZVN0YXR1cyI6OCwiUHJvcGVydGllcyI6eyIkaWQiOiIxMSIsIiR0eXBlIjoiU3dpc</w:instrText>
          </w:r>
          <w:r>
            <w:rPr>
              <w:sz w:val="24"/>
              <w:szCs w:val="24"/>
              <w:lang w:val="en-US"/>
            </w:rPr>
            <w:instrText>3NBY2FkZW1pYy5DaXRhdmkuTGlua2VkUmVzb3VyY2VQcm9wZXJ0aWVzLCBTd2lzc0FjYWRlbWljLkNpdGF2aSJ9LCJTeW5jRm9sZGVyVHlwZSI6MCwiSXNMb2NhbENsb3VkUHJvamVjdEZpbGVMaW5rIjpmYWxzZSwiSXNDbG91ZFJlc3RvcmUiOmZhbHNlLCJJc0Nsb3VkQ29weSI6ZmFsc2UsIkF0dGFjaG1lbnRGb2xkZXJXYXNJbkZhbGxiY</w:instrText>
          </w:r>
          <w:r>
            <w:rPr>
              <w:sz w:val="24"/>
              <w:szCs w:val="24"/>
              <w:lang w:val="en-US"/>
            </w:rPr>
            <w:instrText>WNrTW9kZSI6ZmFsc2V9LCJBbm5vdGF0aW9ucyI6W10sIkxvY2F0aW9uVHlwZSI6MCwiTWlycm9yc1JlZmVyZW5jZVByb3BlcnR5SWQiOjIwOCwiQ3JlYXRlZEJ5IjoiX0plbm55IiwiQ3JlYXRlZE9uIjoiMjAyMi0wNy0yMFQxMjo1MToxMSIsIk1vZGlmaWVkQnkiOiJfSmVubnkiLCJJZCI6ImM2MjY0YjYyLThiMGItNDQxOC05MDcxLTU0M</w:instrText>
          </w:r>
          <w:r>
            <w:rPr>
              <w:sz w:val="24"/>
              <w:szCs w:val="24"/>
              <w:lang w:val="en-US"/>
            </w:rPr>
            <w:instrText>zQxNjMwYTE5YiIsIk1vZGlmaWVkT24iOiIyMDIyLTA3LTIwVDEyOjUxOjExIiwiUHJvamVjdCI6eyIkcmVmIjoiOCJ9fSx7IiRpZCI6IjEyIiwiJHR5cGUiOiJTd2lzc0FjYWRlbWljLkNpdGF2aS5Mb2NhdGlvbiwgU3dpc3NBY2FkZW1pYy5DaXRhdmkiLCJBZGRyZXNzIjp7IiRpZCI6IjEzIiwiJHR5cGUiOiJTd2lzc0FjYWRlbWljLkNpd</w:instrText>
          </w:r>
          <w:r>
            <w:rPr>
              <w:sz w:val="24"/>
              <w:szCs w:val="24"/>
              <w:lang w:val="en-US"/>
            </w:rPr>
            <w:instrText>GF2aS5MaW5rZWRSZXNvdXJjZSwgU3dpc3NBY2FkZW1pYy5DaXRhdmkiLCJMaW5rZWRSZXNvdXJjZVR5cGUiOjUsIk9yaWdpbmFsU3RyaW5nIjoiMTAuMzIzOC9hcnp0ZWJsLjIwMjAuMDUxMyIsIlVyaVN0cmluZyI6Imh0dHBzOi8vZG9pLm9yZy8xMC4zMjM4L2FyenRlYmwuMjAyMC4wNTEzIiwiTGlua2VkUmVzb3VyY2VTdGF0dXMiOjgsI</w:instrText>
          </w:r>
          <w:r>
            <w:rPr>
              <w:sz w:val="24"/>
              <w:szCs w:val="24"/>
              <w:lang w:val="en-US"/>
            </w:rPr>
            <w:instrText>lByb3BlcnRpZXMiOnsiJGlkIjoiMTQiLCIkdHlwZSI6IlN3aXNzQWNhZGVtaWMuQ2l0YXZpLkxpbmtlZFJlc291cmNlUHJvcGVydGllcywgU3dpc3NBY2FkZW1pYy5DaXRhdmkifSwiU3luY0ZvbGRlclR5cGUiOjAsIklzTG9jYWxDbG91ZFByb2plY3RGaWxlTGluayI6ZmFsc2UsIklzQ2xvdWRSZXN0b3JlIjpmYWxzZSwiSXNDbG91ZENvc</w:instrText>
          </w:r>
          <w:r>
            <w:rPr>
              <w:sz w:val="24"/>
              <w:szCs w:val="24"/>
              <w:lang w:val="en-US"/>
            </w:rPr>
            <w:instrText>HkiOmZhbHNlLCJBdHRhY2htZW50Rm9sZGVyV2FzSW5GYWxsYmFja01vZGUiOmZhbHNlfSwiQW5ub3RhdGlvbnMiOltdLCJMb2NhdGlvblR5cGUiOjAsIk1pcnJvcnNSZWZlcmVuY2VQcm9wZXJ0eUlkIjoxMjgsIkNyZWF0ZWRCeSI6Il9KZW5ueSIsIkNyZWF0ZWRPbiI6IjIwMjItMDctMjBUMTI6NTE6MTEiLCJNb2RpZmllZEJ5IjoiX0plb</w:instrText>
          </w:r>
          <w:r>
            <w:rPr>
              <w:sz w:val="24"/>
              <w:szCs w:val="24"/>
              <w:lang w:val="en-US"/>
            </w:rPr>
            <w:instrText>m55IiwiSWQiOiI1ZmU5YjNiNC1hNzEyLTQxMzMtODQ1NS05NDJhNGZhNmQxZmMiLCJNb2RpZmllZE9uIjoiMjAyMi0wNy0yMFQxMjo1MToxMSIsIlByb2plY3QiOnsiJHJlZiI6IjgifX0seyIkaWQiOiIxNSIsIiR0eXBlIjoiU3dpc3NBY2FkZW1pYy5DaXRhdmkuTG9jYXRpb24sIFN3aXNzQWNhZGVtaWMuQ2l0YXZpIiwiQWRkcmVzcyI6e</w:instrText>
          </w:r>
          <w:r>
            <w:rPr>
              <w:sz w:val="24"/>
              <w:szCs w:val="24"/>
              <w:lang w:val="en-US"/>
            </w:rPr>
            <w:instrText>yIkaWQiOiIxNiIsIiR0eXBlIjoiU3dpc3NBY2FkZW1pYy5DaXRhdmkuTGlua2VkUmVzb3VyY2UsIFN3aXNzQWNhZGVtaWMuQ2l0YXZpIiwiTGlua2VkUmVzb3VyY2VUeXBlIjo1LCJPcmlnaW5hbFN0cmluZyI6IjMzMDg3MjM5IiwiVXJpU3RyaW5nIjoiaHR0cDovL3d3dy5uY2JpLm5sbS5uaWguZ292L3B1Ym1lZC8zMzA4NzIzOSIsIkxpb</w:instrText>
          </w:r>
          <w:r>
            <w:rPr>
              <w:sz w:val="24"/>
              <w:szCs w:val="24"/>
              <w:lang w:val="en-US"/>
            </w:rPr>
            <w:instrText>mtlZFJlc291cmNlU3RhdHVzIjo4LCJQcm9wZXJ0aWVzIjp7IiRpZCI6IjE3IiwiJHR5cGUiOiJTd2lzc0FjYWRlbWljLkNpdGF2aS5MaW5rZWRSZXNvdXJjZVByb3BlcnRpZXMsIFN3aXNzQWNhZGVtaWMuQ2l0YXZpIn0sIlN5bmNGb2xkZXJUeXBlIjowLCJJc0xvY2FsQ2xvdWRQcm9qZWN0RmlsZUxpbmsiOmZhbHNlLCJJc0Nsb3VkUmVzd</w:instrText>
          </w:r>
          <w:r>
            <w:rPr>
              <w:sz w:val="24"/>
              <w:szCs w:val="24"/>
              <w:lang w:val="en-US"/>
            </w:rPr>
            <w:instrText>G9yZSI6ZmFsc2UsIklzQ2xvdWRDb3B5IjpmYWxzZSwiQXR0YWNobWVudEZvbGRlcldhc0luRmFsbGJhY2tNb2RlIjpmYWxzZX0sIkFubm90YXRpb25zIjpbXSwiTG9jYXRpb25UeXBlIjowLCJNaXJyb3JzUmVmZXJlbmNlUHJvcGVydHlJZCI6MTY0LCJDcmVhdGVkQnkiOiJfSmVubnkiLCJDcmVhdGVkT24iOiIyMDIyLTA3LTIwVDEyOjUxO</w:instrText>
          </w:r>
          <w:r>
            <w:rPr>
              <w:sz w:val="24"/>
              <w:szCs w:val="24"/>
              <w:lang w:val="en-US"/>
            </w:rPr>
            <w:instrText>jExIiwiTW9kaWZpZWRCeSI6Il9KZW5ueSIsIklkIjoiMjc0YzAwMTMtMjk0MC00MWUzLWFkOWYtMDE0NjdjZDViZTFjIiwiTW9kaWZpZWRPbiI6IjIwMjItMDctMjBUMTI6NTE6MTEiLCJQcm9qZWN0Ijp7IiRyZWYiOiI4In19XSwiTnVtYmVyIjoiMjktMzAiLCJPcmdhbml6YXRpb25zIjpbXSwiT3RoZXJzSW52b2x2ZWQiOltdLCJQYWdlU</w:instrText>
          </w:r>
          <w:r>
            <w:rPr>
              <w:sz w:val="24"/>
              <w:szCs w:val="24"/>
              <w:lang w:val="en-US"/>
            </w:rPr>
            <w:instrText>mFuZ2UiOiI8c3A+XHJcbiAgPG4+NTEzPC9uPlxyXG4gIDxpbj50cnVlPC9pbj5cclxuICA8b3M+NTEzPC9vcz5cclxuICA8cHM+NTEzPC9wcz5cclxuPC9zcD5cclxuPGVwPlxyXG4gIDxuPjUyMDwvbj5cclxuICA8aW4+dHJ1ZTwvaW4+XHJcbiAgPG9zPjUyMDwvb3M+XHJcbiAgPHBzPjUyMDwvcHM+XHJcbjwvZXA+XHJcbjxvcz41MTMtN</w:instrText>
          </w:r>
          <w:r>
            <w:rPr>
              <w:sz w:val="24"/>
              <w:szCs w:val="24"/>
              <w:lang w:val="en-US"/>
            </w:rPr>
            <w:instrText>TIwPC9vcz4iLCJQZXJpb2RpY2FsIjp7IiRpZCI6IjE4IiwiJHR5cGUiOiJTd2lzc0FjYWRlbWljLkNpdGF2aS5QZXJpb2RpY2FsLCBTd2lzc0FjYWRlbWljLkNpdGF2aSIsIkVpc3NuIjoiMTg2Ni0wNDUyIiwiTmFtZSI6IkRldXRzY2hlcyBBcnp0ZWJsYXR0IGludGVybmF0aW9uYWwiLCJQYWdpbmF0aW9uIjowLCJQcm90ZWN0ZWQiOmZhb</w:instrText>
          </w:r>
          <w:r>
            <w:rPr>
              <w:sz w:val="24"/>
              <w:szCs w:val="24"/>
              <w:lang w:val="en-US"/>
            </w:rPr>
            <w:instrText>HNlLCJVc2VyQWJicmV2aWF0aW9uMSI6IkR0c2NoIEFyenRlYmwgSW50IiwiQ3JlYXRlZEJ5IjoiX0plbm55IiwiQ3JlYXRlZE9uIjoiMjAyMi0wNy0yMFQxMjo1MToxMSIsIk1vZGlmaWVkQnkiOiJfSmVubnkiLCJJZCI6IjE5MDZjZmZmLTUxMWMtNGM2Ni04YzI1LTY4YWI2YzhjNjQ2ZCIsIk1vZGlmaWVkT24iOiIyMDIyLTA3LTIwVDEyO</w:instrText>
          </w:r>
          <w:r>
            <w:rPr>
              <w:sz w:val="24"/>
              <w:szCs w:val="24"/>
              <w:lang w:val="en-US"/>
            </w:rPr>
            <w:instrText>jUxOjExIiwiUHJvamVjdCI6eyIkcmVmIjoiOCJ9fSwiUG1jSWQiOiJQTUM3NTg4NjE5IiwiUHVibGlzaGVycyI6W10sIlB1Yk1lZElkIjoiMzMwODcyMzkiLCJRdW90YXRpb25zIjpbXSwiUmF0aW5nIjowLCJSZWZlcmVuY2VUeXBlIjoiSm91cm5hbEFydGljbGUiLCJTaG9ydFRpdGxlIjoiU3RhaGwgMjAyMCDigJMgVGhlIERpYWdub3Npc</w:instrText>
          </w:r>
          <w:r>
            <w:rPr>
              <w:sz w:val="24"/>
              <w:szCs w:val="24"/>
              <w:lang w:val="en-US"/>
            </w:rPr>
            <w:instrText>yBhbmQgVHJlYXRtZW50IiwiU2hvcnRUaXRsZVVwZGF0ZVR5cGUiOjAsIlNvdXJjZU9mQmlibGlvZ3JhcGhpY0luZm9ybWF0aW9uIjoiUHViTWVkIiwiU3RhdGljSWRzIjpbImVhM2UzYzZkLWYzNDYtNDJkZC1iYmYwLTcxNDZiZTc5N2NlYSJdLCJUYWJsZU9mQ29udGVudHNDb21wbGV4aXR5IjowLCJUYWJsZU9mQ29udGVudHNTb3VyY2VUZ</w:instrText>
          </w:r>
          <w:r>
            <w:rPr>
              <w:sz w:val="24"/>
              <w:szCs w:val="24"/>
              <w:lang w:val="en-US"/>
            </w:rPr>
            <w:instrText>Xh0Rm9ybWF0IjowLCJUYXNrcyI6W10sIlRpdGxlIjoiVGhlIERpYWdub3NpcyBhbmQgVHJlYXRtZW50IG9mIEFnZS1SZWxhdGVkIE1hY3VsYXIgRGVnZW5lcmF0aW9uIiwiVHJhbnNsYXRvcnMiOltdLCJWb2x1bWUiOiIxMTciLCJZZWFyIjoiMjAyMCIsIlllYXJSZXNvbHZlZCI6IjIwMjAiLCJDcmVhdGVkQnkiOiJfSmVubnkiLCJDcmVhd</w:instrText>
          </w:r>
          <w:r>
            <w:rPr>
              <w:sz w:val="24"/>
              <w:szCs w:val="24"/>
              <w:lang w:val="en-US"/>
            </w:rPr>
            <w:instrText>GVkT24iOiIyMDIyLTA3LTIwVDEyOjUxOjExIiwiTW9kaWZpZWRCeSI6Il9KZW5ueSIsIklkIjoiNjhhMjQwMjMtYWQzOS00M2M4LWJhYmYtZmM4MTdiMzUyODkwIiwiTW9kaWZpZWRPbiI6IjIwMjItMTAtMjZUMTQ6MDA6MzkiLCJQcm9qZWN0Ijp7IiRyZWYiOiI4In19LCJVc2VOdW1iZXJpbmdUeXBlT2ZQYXJlbnREb2N1bWVudCI6ZmFsc</w:instrText>
          </w:r>
          <w:r>
            <w:rPr>
              <w:sz w:val="24"/>
              <w:szCs w:val="24"/>
              <w:lang w:val="en-US"/>
            </w:rPr>
            <w:instrText>2V9XSwiRm9ybWF0dGVkVGV4dCI6eyIkaWQiOiIxOSIsIkNvdW50IjoxLCJUZXh0VW5pdHMiOlt7IiRpZCI6IjIwIiwiRm9udFN0eWxlIjp7IiRpZCI6IjIxIiwiTmV1dHJhbCI6dHJ1ZX0sIlJlYWRpbmdPcmRlciI6MSwiVGV4dCI6Iig5KSJ9XX0sIlRhZyI6IkNpdGF2aVBsYWNlaG9sZGVyIzlmNjFlYTNhLTdiMDMtNDMxOC1iMjZkLWQzO</w:instrText>
          </w:r>
          <w:r>
            <w:rPr>
              <w:sz w:val="24"/>
              <w:szCs w:val="24"/>
              <w:lang w:val="en-US"/>
            </w:rPr>
            <w:instrText>WYwMjY1Mzk4OSIsIlRleHQiOiIoOSkiLCJXQUlWZXJzaW9uIjoiNi4xNC4wLjAifQ==}</w:instrText>
          </w:r>
          <w:r>
            <w:rPr>
              <w:sz w:val="24"/>
              <w:szCs w:val="24"/>
              <w:lang w:val="en-US"/>
            </w:rPr>
            <w:fldChar w:fldCharType="separate"/>
          </w:r>
          <w:r>
            <w:rPr>
              <w:sz w:val="24"/>
              <w:szCs w:val="24"/>
              <w:lang w:val="en-US"/>
            </w:rPr>
            <w:t>(9)</w:t>
          </w:r>
          <w:r>
            <w:rPr>
              <w:sz w:val="24"/>
              <w:szCs w:val="24"/>
              <w:lang w:val="en-US"/>
            </w:rPr>
            <w:fldChar w:fldCharType="end"/>
          </w:r>
        </w:sdtContent>
      </w:sdt>
      <w:r>
        <w:rPr>
          <w:sz w:val="24"/>
          <w:szCs w:val="24"/>
          <w:lang w:val="en-US"/>
        </w:rPr>
        <w:t xml:space="preserve"> </w:t>
      </w:r>
    </w:p>
    <w:p w:rsidR="00051524" w:rsidRDefault="00367442">
      <w:pPr>
        <w:jc w:val="both"/>
        <w:rPr>
          <w:sz w:val="24"/>
          <w:szCs w:val="24"/>
          <w:lang w:val="en-US"/>
        </w:rPr>
      </w:pPr>
      <w:r>
        <w:rPr>
          <w:sz w:val="24"/>
          <w:szCs w:val="24"/>
          <w:lang w:val="en-US"/>
        </w:rPr>
        <w:t>AMD is a progressive, multi-factorial disease with a complex pathophysiology which is still not fully understood in all its details. The main risk factor is age. It is also known</w:t>
      </w:r>
      <w:r>
        <w:rPr>
          <w:sz w:val="24"/>
          <w:szCs w:val="24"/>
          <w:lang w:val="en-US"/>
        </w:rPr>
        <w:t xml:space="preserve"> that a history of smoking, hyperlipidemia, ethnicity and a certain genetic disposition as well as inflammatory processes play a role </w:t>
      </w:r>
      <w:sdt>
        <w:sdtPr>
          <w:rPr>
            <w:sz w:val="24"/>
            <w:szCs w:val="24"/>
            <w:lang w:val="en-US"/>
          </w:rPr>
          <w:alias w:val="To edit, see citavi.com/edit"/>
          <w:tag w:val="CitaviPlaceholder#04c50baf-654a-4e31-a846-800715957a88"/>
          <w:id w:val="-1984297181"/>
          <w:placeholder>
            <w:docPart w:val="851277CCED9A401A936111810F26CED8"/>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w:instrText>
          </w:r>
          <w:r>
            <w:rPr>
              <w:sz w:val="24"/>
              <w:szCs w:val="24"/>
              <w:lang w:val="en-US"/>
            </w:rPr>
            <w:instrText>FjYWRlbWljLkNpdGF2aSIsIkVudHJpZXMiOlt7IiRpZCI6IjIiLCIkdHlwZSI6IlN3aXNzQWNhZGVtaWMuQ2l0YXZpLkNpdGF0aW9ucy5Xb3JkUGxhY2Vob2xkZXJFbnRyeSwgU3dpc3NBY2FkZW1pYy5DaXRhdmkiLCJJZCI6IjEzY2NkZTM1LWNmZGMtNGY4Yi05NTU1LTY4MGNhYzUyZmEwMiIsIlJhbmdlTGVuZ3RoIjozLCJSZWZlcmVuY2</w:instrText>
          </w:r>
          <w:r>
            <w:rPr>
              <w:sz w:val="24"/>
              <w:szCs w:val="24"/>
              <w:lang w:val="en-US"/>
            </w:rPr>
            <w:instrText>VJZCI6IjJmZDNlZTM1LTkzNzEtNDhjNi04NmZkLWZiMWUyYzcwNGUwNCIsIlBhZ2VSYW5nZSI6eyIkaWQiOiIzIiwiJHR5cGUiOiJTd2lzc0FjYWRlbWljLlBhZ2VSYW5nZSwgU3dpc3NBY2FkZW1pYyIsIkVuZFBhZ2UiOnsiJGlkIjoiNCIsIiR0eXBlIjoiU3dpc3NBY2FkZW1pYy5QYWdlTnVtYmVyLCBTd2lzc0FjYWRlbWljIiwiSXNGdW</w:instrText>
          </w:r>
          <w:r>
            <w:rPr>
              <w:sz w:val="24"/>
              <w:szCs w:val="24"/>
              <w:lang w:val="en-US"/>
            </w:rPr>
            <w:instrText>xseU51bWVyaWMiOmZhbHNlLCJOdW1iZXJpbmdUeXBlIjowLCJOdW1lcmFsU3lzdGVtIjowfSwiTnVtYmVyaW5nVHlwZSI6MCwiTnVtZXJhbFN5c3RlbSI6MCwiU3RhcnRQYWdlIjp7IiRpZCI6IjUiLCIkdHlwZSI6IlN3aXNzQWNhZGVtaWMuUGFnZU51bWJlciwgU3dpc3NBY2FkZW1pYyIsIklzRnVsbHlOdW1lcmljIjpmYWxzZSwiTnVtYm</w:instrText>
          </w:r>
          <w:r>
            <w:rPr>
              <w:sz w:val="24"/>
              <w:szCs w:val="24"/>
              <w:lang w:val="en-US"/>
            </w:rPr>
            <w:instrText>VyaW5nVHlwZSI6MCwiTnVtZXJhbFN5c3RlbSI6MH19LCJSZWZlcmVuY2UiOnsiJGlkIjoiNiIsIiR0eXBlIjoiU3dpc3NBY2FkZW1pYy5DaXRhdmkuUmVmZXJlbmNlLCBTd2lzc0FjYWRlbWljLkNpdGF2aSIsIkFic3RyYWN0Q29tcGxleGl0eSI6MCwiQWJzdHJhY3RTb3VyY2VUZXh0Rm9ybWF0IjowLCJBdXRob3JzIjpbeyIkaWQiOiI3Ii</w:instrText>
          </w:r>
          <w:r>
            <w:rPr>
              <w:sz w:val="24"/>
              <w:szCs w:val="24"/>
              <w:lang w:val="en-US"/>
            </w:rPr>
            <w:instrText>wiJHR5cGUiOiJTd2lzc0FjYWRlbWljLkNpdGF2aS5QZXJzb24sIFN3aXNzQWNhZGVtaWMuQ2l0YXZpIiwiRmlyc3ROYW1lIjoiQ2F0aGVyaW5lIiwiTGFzdE5hbWUiOiJUaG9tYXMiLCJNaWRkbGVOYW1lIjoiSi4iLCJQcm90ZWN0ZWQiOmZhbHNlLCJTZXgiOjEsIkNyZWF0ZWRCeSI6Il9KZW5ueSIsIkNyZWF0ZWRPbiI6IjIwMjItMDctMT</w:instrText>
          </w:r>
          <w:r>
            <w:rPr>
              <w:sz w:val="24"/>
              <w:szCs w:val="24"/>
              <w:lang w:val="en-US"/>
            </w:rPr>
            <w:instrText>hUMTI6MTQ6MDMiLCJNb2RpZmllZEJ5IjoiX0plbm55IiwiSWQiOiIxMzFlYWJkNS01YTJmLTQ3ZDYtOTk1ZS1iMzRmNWQ0MDNlMmIiLCJNb2RpZmllZE9uIjoiMjAyMi0wNy0xOFQxMjoxNDowMyIsIlByb2plY3QiOnsiJGlkIjoiOCIsIiR0eXBlIjoiU3dpc3NBY2FkZW1pYy5DaXRhdmkuUHJvamVjdCwgU3dpc3NBY2FkZW1pYy5DaXRhdm</w:instrText>
          </w:r>
          <w:r>
            <w:rPr>
              <w:sz w:val="24"/>
              <w:szCs w:val="24"/>
              <w:lang w:val="en-US"/>
            </w:rPr>
            <w:instrText>kifX0seyIkaWQiOiI5IiwiJHR5cGUiOiJTd2lzc0FjYWRlbWljLkNpdGF2aS5QZXJzb24sIFN3aXNzQWNhZGVtaWMuQ2l0YXZpIiwiRmlyc3ROYW1lIjoiUnVraHNhbmEiLCJMYXN0TmFtZSI6Ik1pcnphIiwiTWlkZGxlTmFtZSI6IkcuIiwiUHJvdGVjdGVkIjpmYWxzZSwiU2V4IjowLCJDcmVhdGVkQnkiOiJfSmVubnkiLCJDcmVhdGVkT2</w:instrText>
          </w:r>
          <w:r>
            <w:rPr>
              <w:sz w:val="24"/>
              <w:szCs w:val="24"/>
              <w:lang w:val="en-US"/>
            </w:rPr>
            <w:instrText>4iOiIyMDIyLTA3LTE4VDEyOjE0OjAzIiwiTW9kaWZpZWRCeSI6Il9KZW5ueSIsIklkIjoiNGJjOWUzOTktMWY1OC00ZTVjLTk2OTItNDUxNThkNDk1ZGViIiwiTW9kaWZpZWRPbiI6IjIwMjItMDctMThUMTI6MTQ6MDMiLCJQcm9qZWN0Ijp7IiRyZWYiOiI4In19LHsiJGlkIjoiMTAiLCIkdHlwZSI6IlN3aXNzQWNhZGVtaWMuQ2l0YXZpLl</w:instrText>
          </w:r>
          <w:r>
            <w:rPr>
              <w:sz w:val="24"/>
              <w:szCs w:val="24"/>
              <w:lang w:val="en-US"/>
            </w:rPr>
            <w:instrText>BlcnNvbiwgU3dpc3NBY2FkZW1pYy5DaXRhdmkiLCJGaXJzdE5hbWUiOiJNYW5qb3QiLCJMYXN0TmFtZSI6IkdpbGwiLCJNaWRkbGVOYW1lIjoiSy4iLCJQcm90ZWN0ZWQiOmZhbHNlLCJTZXgiOjAsIkNyZWF0ZWRCeSI6Il9KZW5ueSIsIkNyZWF0ZWRPbiI6IjIwMjItMDctMThUMTI6MTQ6MDMiLCJNb2RpZmllZEJ5IjoiX0plbm55IiwiSW</w:instrText>
          </w:r>
          <w:r>
            <w:rPr>
              <w:sz w:val="24"/>
              <w:szCs w:val="24"/>
              <w:lang w:val="en-US"/>
            </w:rPr>
            <w:instrText>QiOiJhMjc2MzgyZi01NTQ0LTQ1NTAtYjI5My0zMDU5NDdhYzEzNGQiLCJNb2RpZmllZE9uIjoiMjAyMi0wNy0xOFQxMjoxNDowMyIsIlByb2plY3QiOnsiJHJlZiI6IjgifX1dLCJDaXRhdGlvbktleVVwZGF0ZVR5cGUiOjAsIkNvbGxhYm9yYXRvcnMiOltdLCJDb3ZlclBhdGgiOnsiJGlkIjoiMTEiLCIkdHlwZSI6IlN3aXNzQWNhZGVtaW</w:instrText>
          </w:r>
          <w:r>
            <w:rPr>
              <w:sz w:val="24"/>
              <w:szCs w:val="24"/>
              <w:lang w:val="en-US"/>
            </w:rPr>
            <w:instrText>MuQ2l0YXZpLkxpbmtlZFJlc291cmNlLCBTd2lzc0FjYWRlbWljLkNpdGF2aSIsIkxpbmtlZFJlc291cmNlVHlwZSI6MSwiVXJpU3RyaW5nIjoiVGhvbWFzLCBNaXJ6YSBldCBhbCAyMDIxIC0gQWdlLVJlbGF0ZWQgTWFjdWxhciBEZWdlbmVyYXRpb24uanBnIiwiTGlua2VkUmVzb3VyY2VTdGF0dXMiOjgsIlByb3BlcnRpZXMiOnsiJGlkIj</w:instrText>
          </w:r>
          <w:r>
            <w:rPr>
              <w:sz w:val="24"/>
              <w:szCs w:val="24"/>
              <w:lang w:val="en-US"/>
            </w:rPr>
            <w:instrText>oiMTIiLCIkdHlwZSI6IlN3aXNzQWNhZGVtaWMuQ2l0YXZpLkxpbmtlZFJlc291cmNlUHJvcGVydGllcywgU3dpc3NBY2FkZW1pYy5DaXRhdmkifSwiU3luY0ZvbGRlclR5cGUiOjAsIklzTG9jYWxDbG91ZFByb2plY3RGaWxlTGluayI6ZmFsc2UsIklzQ2xvdWRSZXN0b3JlIjpmYWxzZSwiSXNDbG91ZENvcHkiOmZhbHNlLCJBdHRhY2htZW</w:instrText>
          </w:r>
          <w:r>
            <w:rPr>
              <w:sz w:val="24"/>
              <w:szCs w:val="24"/>
              <w:lang w:val="en-US"/>
            </w:rPr>
            <w:instrText>50Rm9sZGVyV2FzSW5GYWxsYmFja01vZGUiOmZhbHNlfSwiRGF0ZTIiOiIwMi4wNC4yMDIxIiwiRG9pIjoiMTAuMTAxNi9qLm1jbmEuMjAyMS4wMS4wMDMiLCJFZGl0b3JzIjpbXSwiRXZhbHVhdGlvbkNvbXBsZXhpdHkiOjAsIkV2YWx1YXRpb25Tb3VyY2VUZXh0Rm9ybWF0IjowLCJHcm91cHMiOltdLCJIYXNMYWJlbDEiOmZhbHNlLCJIYX</w:instrText>
          </w:r>
          <w:r>
            <w:rPr>
              <w:sz w:val="24"/>
              <w:szCs w:val="24"/>
              <w:lang w:val="en-US"/>
            </w:rPr>
            <w:instrText>NMYWJlbDIiOmZhbHNlLCJLZXl3b3JkcyI6W10sIkxhbmd1YWdlIjoiZW5nIiwiTGFuZ3VhZ2VDb2RlIjoiZW4iLCJMb2NhdGlvbnMiOlt7IiRpZCI6IjEzIiwiJHR5cGUiOiJTd2lzc0FjYWRlbWljLkNpdGF2aS5Mb2NhdGlvbiwgU3dpc3NBY2FkZW1pYy5DaXRhdmkiLCJBZGRyZXNzIjp7IiRpZCI6IjE0IiwiJHR5cGUiOiJTd2lzc0FjYW</w:instrText>
          </w:r>
          <w:r>
            <w:rPr>
              <w:sz w:val="24"/>
              <w:szCs w:val="24"/>
              <w:lang w:val="en-US"/>
            </w:rPr>
            <w:instrText>RlbWljLkNpdGF2aS5MaW5rZWRSZXNvdXJjZSwgU3dpc3NBY2FkZW1pYy5DaXRhdmkiLCJMaW5rZWRSZXNvdXJjZVR5cGUiOjUsIk9yaWdpbmFsU3RyaW5nIjoiMzM5MjY2NDIiLCJVcmlTdHJpbmciOiJodHRwOi8vd3d3Lm5jYmkubmxtLm5paC5nb3YvcHVibWVkLzMzOTI2NjQyIiwiTGlua2VkUmVzb3VyY2VTdGF0dXMiOjgsIlByb3Blcn</w:instrText>
          </w:r>
          <w:r>
            <w:rPr>
              <w:sz w:val="24"/>
              <w:szCs w:val="24"/>
              <w:lang w:val="en-US"/>
            </w:rPr>
            <w:instrText>RpZXMiOnsiJGlkIjoiMTUiLCIkdHlwZSI6IlN3aXNzQWNhZGVtaWMuQ2l0YXZpLkxpbmtlZFJlc291cmNlUHJvcGVydGllcywgU3dpc3NBY2FkZW1pYy5DaXRhdmkifSwiU3luY0ZvbGRlclR5cGUiOjAsIklzTG9jYWxDbG91ZFByb2plY3RGaWxlTGluayI6ZmFsc2UsIklzQ2xvdWRSZXN0b3JlIjpmYWxzZSwiSXNDbG91ZENvcHkiOmZhbH</w:instrText>
          </w:r>
          <w:r>
            <w:rPr>
              <w:sz w:val="24"/>
              <w:szCs w:val="24"/>
              <w:lang w:val="en-US"/>
            </w:rPr>
            <w:instrText>NlLCJBdHRhY2htZW50Rm9sZGVyV2FzSW5GYWxsYmFja01vZGUiOmZhbHNlfSwiQW5ub3RhdGlvbnMiOltdLCJMb2NhdGlvblR5cGUiOjAsIk1pcnJvcnNSZWZlcmVuY2VQcm9wZXJ0eUlkIjoxNjQsIkNyZWF0ZWRCeSI6Il9KZW5ueSIsIkNyZWF0ZWRPbiI6IjIwMjItMDctMThUMTI6MTQ6MDMiLCJNb2RpZmllZEJ5IjoiX0plbm55IiwiSW</w:instrText>
          </w:r>
          <w:r>
            <w:rPr>
              <w:sz w:val="24"/>
              <w:szCs w:val="24"/>
              <w:lang w:val="en-US"/>
            </w:rPr>
            <w:instrText>QiOiIzZDUwZGE0NC1kOWRmLTQ2ODYtYWM4Yy1mNDNiNmEzNjZiNDAiLCJNb2RpZmllZE9uIjoiMjAyMi0wNy0xOFQxMjoxNDowMyIsIlByb2plY3QiOnsiJHJlZiI6IjgifX0seyIkaWQiOiIxNiIsIiR0eXBlIjoiU3dpc3NBY2FkZW1pYy5DaXRhdmkuTG9jYXRpb24sIFN3aXNzQWNhZGVtaWMuQ2l0YXZpIiwiQWRkcmVzcyI6eyIkaWQiOi</w:instrText>
          </w:r>
          <w:r>
            <w:rPr>
              <w:sz w:val="24"/>
              <w:szCs w:val="24"/>
              <w:lang w:val="en-US"/>
            </w:rPr>
            <w:instrText>IxNyIsIiR0eXBlIjoiU3dpc3NBY2FkZW1pYy5DaXRhdmkuTGlua2VkUmVzb3VyY2UsIFN3aXNzQWNhZGVtaWMuQ2l0YXZpIiwiTGlua2VkUmVzb3VyY2VUeXBlIjo1LCJPcmlnaW5hbFN0cmluZyI6IjEwLjEwMTYvai5tY25hLjIwMjEuMDEuMDAzIiwiVXJpU3RyaW5nIjoiaHR0cHM6Ly9kb2kub3JnLzEwLjEwMTYvai5tY25hLjIwMjEuMD</w:instrText>
          </w:r>
          <w:r>
            <w:rPr>
              <w:sz w:val="24"/>
              <w:szCs w:val="24"/>
              <w:lang w:val="en-US"/>
            </w:rPr>
            <w:instrText>EuMDAzIiwiTGlua2VkUmVzb3VyY2VTdGF0dXMiOjgsIlByb3BlcnRpZXMiOnsiJGlkIjoiMTgiLCIkdHlwZSI6IlN3aXNzQWNhZGVtaWMuQ2l0YXZpLkxpbmtlZFJlc291cmNlUHJvcGVydGllcywgU3dpc3NBY2FkZW1pYy5DaXRhdmkifSwiU3luY0ZvbGRlclR5cGUiOjAsIklzTG9jYWxDbG91ZFByb2plY3RGaWxlTGluayI6ZmFsc2UsIk</w:instrText>
          </w:r>
          <w:r>
            <w:rPr>
              <w:sz w:val="24"/>
              <w:szCs w:val="24"/>
              <w:lang w:val="en-US"/>
            </w:rPr>
            <w:instrText>lzQ2xvdWRSZXN0b3JlIjpmYWxzZSwiSXNDbG91ZENvcHkiOmZhbHNlLCJBdHRhY2htZW50Rm9sZGVyV2FzSW5GYWxsYmFja01vZGUiOmZhbHNlfSwiQW5ub3RhdGlvbnMiOltdLCJMb2NhdGlvblR5cGUiOjAsIk1pcnJvcnNSZWZlcmVuY2VQcm9wZXJ0eUlkIjoxMjgsIkNyZWF0ZWRCeSI6Il9KZW5ueSIsIkNyZWF0ZWRPbiI6IjIwMjItMD</w:instrText>
          </w:r>
          <w:r>
            <w:rPr>
              <w:sz w:val="24"/>
              <w:szCs w:val="24"/>
              <w:lang w:val="en-US"/>
            </w:rPr>
            <w:instrText>ctMThUMTI6MTQ6MDMiLCJNb2RpZmllZEJ5IjoiX0plbm55IiwiSWQiOiJhNmMzMGMxMS1iZTExLTQ1NTgtOWEwZC1hNjA3YTkyMjczNWYiLCJNb2RpZmllZE9uIjoiMjAyMi0wNy0xOFQxMjoxNDowMyIsIlByb2plY3QiOnsiJHJlZiI6IjgifX1dLCJOdW1iZXIiOiIzIiwiT3JnYW5pemF0aW9ucyI6W10sIk90aGVyc0ludm9sdmVkIjpbXS</w:instrText>
          </w:r>
          <w:r>
            <w:rPr>
              <w:sz w:val="24"/>
              <w:szCs w:val="24"/>
              <w:lang w:val="en-US"/>
            </w:rPr>
            <w:instrText>wiUGFnZVJhbmdlIjoiPHNwPlxyXG4gIDxuPjQ3Mzwvbj5cclxuICA8aW4+dHJ1ZTwvaW4+XHJcbiAgPG9zPjQ3Mzwvb3M+XHJcbiAgPHBzPjQ3MzwvcHM+XHJcbjwvc3A+XHJcbjxlcD5cclxuICA8bj40OTE8L24+XHJcbiAgPGluPnRydWU8L2luPlxyXG4gIDxvcz40OTE8L29zPlxyXG4gIDxwcz40OTE8L3BzPlxyXG48L2VwPlxyXG48b3</w:instrText>
          </w:r>
          <w:r>
            <w:rPr>
              <w:sz w:val="24"/>
              <w:szCs w:val="24"/>
              <w:lang w:val="en-US"/>
            </w:rPr>
            <w:instrText>M+NDczLTQ5MTwvb3M+IiwiUGVyaW9kaWNhbCI6eyIkaWQiOiIxOSIsIiR0eXBlIjoiU3dpc3NBY2FkZW1pYy5DaXRhdmkuUGVyaW9kaWNhbCwgU3dpc3NBY2FkZW1pYy5DaXRhdmkiLCJFaXNzbiI6IjE1NTctOTg1OSIsIk5hbWUiOiJUaGUgTWVkaWNhbCBjbGluaWNzIG9mIE5vcnRoIEFtZXJpY2EiLCJQYWdpbmF0aW9uIjowLCJQcm90ZW</w:instrText>
          </w:r>
          <w:r>
            <w:rPr>
              <w:sz w:val="24"/>
              <w:szCs w:val="24"/>
              <w:lang w:val="en-US"/>
            </w:rPr>
            <w:instrText>N0ZWQiOmZhbHNlLCJVc2VyQWJicmV2aWF0aW9uMSI6Ik1lZCBDbGluIE5vcnRoIEFtIiwiQ3JlYXRlZEJ5IjoiX0plbm55IiwiQ3JlYXRlZE9uIjoiMjAyMi0wNy0xOFQxMjoxNDowMyIsIk1vZGlmaWVkQnkiOiJfSmVubnkiLCJJZCI6ImU1NDk4MzljLTA4NGMtNGE1Ny1iYjljLTkzZDBkNTViZDYzOSIsIk1vZGlmaWVkT24iOiIyMDIyLT</w:instrText>
          </w:r>
          <w:r>
            <w:rPr>
              <w:sz w:val="24"/>
              <w:szCs w:val="24"/>
              <w:lang w:val="en-US"/>
            </w:rPr>
            <w:instrText>A3LTE4VDEyOjE0OjAzIiwiUHJvamVjdCI6eyIkcmVmIjoiOCJ9fSwiUHVibGlzaGVycyI6W10sIlB1Yk1lZElkIjoiMzM5MjY2NDIiLCJRdW90YXRpb25zIjpbXSwiUmF0aW5nIjowLCJSZWZlcmVuY2VUeXBlIjoiSm91cm5hbEFydGljbGUiLCJTaG9ydFRpdGxlIjoiVGhvbWFzLCBNaXJ6YSBldCBhbC4gMjAyMSDigJMgQWdlLVJlbGF0ZW</w:instrText>
          </w:r>
          <w:r>
            <w:rPr>
              <w:sz w:val="24"/>
              <w:szCs w:val="24"/>
              <w:lang w:val="en-US"/>
            </w:rPr>
            <w:instrText>QgTWFjdWxhciBEZWdlbmVyYXRpb24iLCJTaG9ydFRpdGxlVXBkYXRlVHlwZSI6MCwiU291cmNlT2ZCaWJsaW9ncmFwaGljSW5mb3JtYXRpb24iOiJQdWJNZWQiLCJTdGF0aWNJZHMiOlsiYWVmNTg1YjgtNmI4Ny00YjVkLWI2NzItNDg2OTU2ZjU2ZjNhIl0sIlRhYmxlT2ZDb250ZW50c0NvbXBsZXhpdHkiOjAsIlRhYmxlT2ZDb250ZW50c1</w:instrText>
          </w:r>
          <w:r>
            <w:rPr>
              <w:sz w:val="24"/>
              <w:szCs w:val="24"/>
              <w:lang w:val="en-US"/>
            </w:rPr>
            <w:instrText>NvdXJjZVRleHRGb3JtYXQiOjAsIlRhc2tzIjpbXSwiVGl0bGUiOiJBZ2UtUmVsYXRlZCBNYWN1bGFyIERlZ2VuZXJhdGlvbiIsIlRyYW5zbGF0b3JzIjpbXSwiVm9sdW1lIjoiMTA1IiwiWWVhciI6IjIwMjEiLCJZZWFyUmVzb2x2ZWQiOiIyMDIxIiwiQ3JlYXRlZEJ5IjoiX0plbm55IiwiQ3JlYXRlZE9uIjoiMjAyMi0wNy0xOFQxMjoxND</w:instrText>
          </w:r>
          <w:r>
            <w:rPr>
              <w:sz w:val="24"/>
              <w:szCs w:val="24"/>
              <w:lang w:val="en-US"/>
            </w:rPr>
            <w:instrText>owMyIsIk1vZGlmaWVkQnkiOiJfSmVubnkiLCJJZCI6IjJmZDNlZTM1LTkzNzEtNDhjNi04NmZkLWZiMWUyYzcwNGUwNCIsIk1vZGlmaWVkT24iOiIyMDIyLTEwLTI2VDE0OjAwOjM5IiwiUHJvamVjdCI6eyIkcmVmIjoiOCJ9fSwiVXNlTnVtYmVyaW5nVHlwZU9mUGFyZW50RG9jdW1lbnQiOmZhbHNlfSx7IiRpZCI6IjIwIiwiJHR5cGUiOi</w:instrText>
          </w:r>
          <w:r>
            <w:rPr>
              <w:sz w:val="24"/>
              <w:szCs w:val="24"/>
              <w:lang w:val="en-US"/>
            </w:rPr>
            <w:instrText>JTd2lzc0FjYWRlbWljLkNpdGF2aS5DaXRhdGlvbnMuV29yZFBsYWNlaG9sZGVyRW50cnksIFN3aXNzQWNhZGVtaWMuQ2l0YXZpIiwiSWQiOiI0YjAwYWI5MS1mYTExLTRlNzYtYWZmMy00MGJkZWUwMDhlNDkiLCJSYW5nZVN0YXJ0IjozLCJSYW5nZUxlbmd0aCI6NCwiUmVmZXJlbmNlSWQiOiI1ZmUxM2YyNC03NDdkLTRlYzItYjk4OS0zNz</w:instrText>
          </w:r>
          <w:r>
            <w:rPr>
              <w:sz w:val="24"/>
              <w:szCs w:val="24"/>
              <w:lang w:val="en-US"/>
            </w:rPr>
            <w:instrText>hmODNkOWNhYzYiLCJQYWdlUmFuZ2UiOnsiJGlkIjoiMjEiLCIkdHlwZSI6IlN3aXNzQWNhZGVtaWMuUGFnZVJhbmdlLCBTd2lzc0FjYWRlbWljIiwiRW5kUGFnZSI6eyIkaWQiOiIyMiIsIiR0eXBlIjoiU3dpc3NBY2FkZW1pYy5QYWdlTnVtYmVyLCBTd2lzc0FjYWRlbWljIiwiSXNGdWxseU51bWVyaWMiOmZhbHNlLCJOdW1iZXJpbmdUeX</w:instrText>
          </w:r>
          <w:r>
            <w:rPr>
              <w:sz w:val="24"/>
              <w:szCs w:val="24"/>
              <w:lang w:val="en-US"/>
            </w:rPr>
            <w:instrText>BlIjowLCJOdW1lcmFsU3lzdGVtIjowfSwiTnVtYmVyaW5nVHlwZSI6MCwiTnVtZXJhbFN5c3RlbSI6MCwiU3RhcnRQYWdlIjp7IiRpZCI6IjIzIiwiJHR5cGUiOiJTd2lzc0FjYWRlbWljLlBhZ2VOdW1iZXIsIFN3aXNzQWNhZGVtaWMiLCJJc0Z1bGx5TnVtZXJpYyI6ZmFsc2UsIk51bWJlcmluZ1R5cGUiOjAsIk51bWVyYWxTeXN0ZW0iOj</w:instrText>
          </w:r>
          <w:r>
            <w:rPr>
              <w:sz w:val="24"/>
              <w:szCs w:val="24"/>
              <w:lang w:val="en-US"/>
            </w:rPr>
            <w:instrText>B9fSwiUmVmZXJlbmNlIjp7IiRpZCI6IjI0IiwiJHR5cGUiOiJTd2lzc0FjYWRlbWljLkNpdGF2aS5SZWZlcmVuY2UsIFN3aXNzQWNhZGVtaWMuQ2l0YXZpIiwiQWJzdHJhY3RDb21wbGV4aXR5IjowLCJBYnN0cmFjdFNvdXJjZVRleHRGb3JtYXQiOjAsIkF1dGhvcnMiOlt7IiRpZCI6IjI1IiwiJHR5cGUiOiJTd2lzc0FjYWRlbWljLkNpdG</w:instrText>
          </w:r>
          <w:r>
            <w:rPr>
              <w:sz w:val="24"/>
              <w:szCs w:val="24"/>
              <w:lang w:val="en-US"/>
            </w:rPr>
            <w:instrText>F2aS5QZXJzb24sIFN3aXNzQWNhZGVtaWMuQ2l0YXZpIiwiRmlyc3ROYW1lIjoiQW5nZWxhIiwiTGFzdE5hbWUiOiJBcm1lbnRvIiwiUHJvdGVjdGVkIjpmYWxzZSwiU2V4IjoxLCJDcmVhdGVkQnkiOiJfSmVubnkiLCJDcmVhdGVkT24iOiIyMDIyLTA3LTIwVDA4OjAyOjM5IiwiTW9kaWZpZWRCeSI6Il9KZW5ueSIsIklkIjoiNDg3OTliMD</w:instrText>
          </w:r>
          <w:r>
            <w:rPr>
              <w:sz w:val="24"/>
              <w:szCs w:val="24"/>
              <w:lang w:val="en-US"/>
            </w:rPr>
            <w:instrText>QtNzAzOS00MzBjLThhYzEtNmJmOTliNDRmNmExIiwiTW9kaWZpZWRPbiI6IjIwMjItMDctMjBUMDg6MDI6MzkiLCJQcm9qZWN0Ijp7IiRyZWYiOiI4In19LHsiJGlkIjoiMjYiLCIkdHlwZSI6IlN3aXNzQWNhZGVtaWMuQ2l0YXZpLlBlcnNvbiwgU3dpc3NBY2FkZW1pYy5DaXRhdmkiLCJGaXJzdE5hbWUiOiJNYXJpdXMiLCJMYXN0TmFtZS</w:instrText>
          </w:r>
          <w:r>
            <w:rPr>
              <w:sz w:val="24"/>
              <w:szCs w:val="24"/>
              <w:lang w:val="en-US"/>
            </w:rPr>
            <w:instrText>I6IlVlZmZpbmciLCJQcm90ZWN0ZWQiOmZhbHNlLCJTZXgiOjIsIkNyZWF0ZWRCeSI6Il9KZW5ueSIsIkNyZWF0ZWRPbiI6IjIwMjItMDctMjBUMDg6MDI6MzkiLCJNb2RpZmllZEJ5IjoiX0plbm55IiwiSWQiOiJkN2NmNmVhNy0wYWFkLTRhMDEtOWUyMi04NjZjYzMxZDQ2ZWIiLCJNb2RpZmllZE9uIjoiMjAyMi0wNy0yMFQwODowMjozOS</w:instrText>
          </w:r>
          <w:r>
            <w:rPr>
              <w:sz w:val="24"/>
              <w:szCs w:val="24"/>
              <w:lang w:val="en-US"/>
            </w:rPr>
            <w:instrText>IsIlByb2plY3QiOnsiJHJlZiI6IjgifX0seyIkaWQiOiIyNyIsIiR0eXBlIjoiU3dpc3NBY2FkZW1pYy5DaXRhdmkuUGVyc29uLCBTd2lzc0FjYWRlbWljLkNpdGF2aSIsIkZpcnN0TmFtZSI6IlNpbW9uIiwiTGFzdE5hbWUiOiJDbGFyayIsIk1pZGRsZU5hbWUiOiJKLiIsIlByb3RlY3RlZCI6ZmFsc2UsIlNleCI6MiwiQ3JlYXRlZEJ5Ij</w:instrText>
          </w:r>
          <w:r>
            <w:rPr>
              <w:sz w:val="24"/>
              <w:szCs w:val="24"/>
              <w:lang w:val="en-US"/>
            </w:rPr>
            <w:instrText>oiX0plbm55IiwiQ3JlYXRlZE9uIjoiMjAyMi0wNy0yMFQwODowMjozOSIsIk1vZGlmaWVkQnkiOiJfSmVubnkiLCJJZCI6IjYyMTVlNmQ3LTkxNjMtNDJhYS04YmNmLTNjNjA2OTVjNThmYiIsIk1vZGlmaWVkT24iOiIyMDIyLTA3LTIwVDA4OjAyOjM5IiwiUHJvamVjdCI6eyIkcmVmIjoiOCJ9fV0sIkNpdGF0aW9uS2V5VXBkYXRlVHlwZS</w:instrText>
          </w:r>
          <w:r>
            <w:rPr>
              <w:sz w:val="24"/>
              <w:szCs w:val="24"/>
              <w:lang w:val="en-US"/>
            </w:rPr>
            <w:instrText>I6MCwiQ29sbGFib3JhdG9ycyI6W10sIkNvdmVyUGF0aCI6eyIkaWQiOiIyOCIsIiR0eXBlIjoiU3dpc3NBY2FkZW1pYy5DaXRhdmkuTGlua2VkUmVzb3VyY2UsIFN3aXNzQWNhZGVtaWMuQ2l0YXZpIiwiTGlua2VkUmVzb3VyY2VUeXBlIjoxLCJVcmlTdHJpbmciOiJBcm1lbnRvLCBVZWZmaW5nIGV0IGFsIDIwMjEgLSBUaGUgY29tcGxlbW</w:instrText>
          </w:r>
          <w:r>
            <w:rPr>
              <w:sz w:val="24"/>
              <w:szCs w:val="24"/>
              <w:lang w:val="en-US"/>
            </w:rPr>
            <w:instrText>VudCBzeXN0ZW0gaW4gYWdlLXJlbGF0ZWQuanBnIiwiTGlua2VkUmVzb3VyY2VTdGF0dXMiOjgsIlByb3BlcnRpZXMiOnsiJGlkIjoiMjkiLCIkdHlwZSI6IlN3aXNzQWNhZGVtaWMuQ2l0YXZpLkxpbmtlZFJlc291cmNlUHJvcGVydGllcywgU3dpc3NBY2FkZW1pYy5DaXRhdmkifSwiU3luY0ZvbGRlclR5cGUiOjAsIklzTG9jYWxDbG91ZF</w:instrText>
          </w:r>
          <w:r>
            <w:rPr>
              <w:sz w:val="24"/>
              <w:szCs w:val="24"/>
              <w:lang w:val="en-US"/>
            </w:rPr>
            <w:instrText>Byb2plY3RGaWxlTGluayI6ZmFsc2UsIklzQ2xvdWRSZXN0b3JlIjpmYWxzZSwiSXNDbG91ZENvcHkiOmZhbHNlLCJBdHRhY2htZW50Rm9sZGVyV2FzSW5GYWxsYmFja01vZGUiOmZhbHNlfSwiRGF0ZTIiOiIwOS4wMy4yMDIxIiwiRG9pIjoiMTAuMTAwNy9zMDAwMTgtMDIxLTAzNzk2LTkiLCJFZGl0b3JzIjpbXSwiRXZhbHVhdGlvbkNvbX</w:instrText>
          </w:r>
          <w:r>
            <w:rPr>
              <w:sz w:val="24"/>
              <w:szCs w:val="24"/>
              <w:lang w:val="en-US"/>
            </w:rPr>
            <w:instrText>BsZXhpdHkiOjAsIkV2YWx1YXRpb25Tb3VyY2VUZXh0Rm9ybWF0IjowLCJHcm91cHMiOltdLCJIYXNMYWJlbDEiOmZhbHNlLCJIYXNMYWJlbDIiOmZhbHNlLCJLZXl3b3JkcyI6W10sIkxhbmd1YWdlIjoiZW5nIiwiTGFuZ3VhZ2VDb2RlIjoiZW4iLCJMb2NhdGlvbnMiOlt7IiRpZCI6IjMwIiwiJHR5cGUiOiJTd2lzc0FjYWRlbWljLkNpdG</w:instrText>
          </w:r>
          <w:r>
            <w:rPr>
              <w:sz w:val="24"/>
              <w:szCs w:val="24"/>
              <w:lang w:val="en-US"/>
            </w:rPr>
            <w:instrText>F2aS5Mb2NhdGlvbiwgU3dpc3NBY2FkZW1pYy5DaXRhdmkiLCJBZGRyZXNzIjp7IiRpZCI6IjMxIiwiJHR5cGUiOiJTd2lzc0FjYWRlbWljLkNpdGF2aS5MaW5rZWRSZXNvdXJjZSwgU3dpc3NBY2FkZW1pYy5DaXRhdmkiLCJMaW5rZWRSZXNvdXJjZVR5cGUiOjUsIk9yaWdpbmFsU3RyaW5nIjoiMTAuMTAwNy9zMDAwMTgtMDIxLTAzNzk2LT</w:instrText>
          </w:r>
          <w:r>
            <w:rPr>
              <w:sz w:val="24"/>
              <w:szCs w:val="24"/>
              <w:lang w:val="en-US"/>
            </w:rPr>
            <w:instrText>kiLCJVcmlTdHJpbmciOiJodHRwczovL2RvaS5vcmcvMTAuMTAwNy9zMDAwMTgtMDIxLTAzNzk2LTkiLCJMaW5rZWRSZXNvdXJjZVN0YXR1cyI6OCwiUHJvcGVydGllcyI6eyIkaWQiOiIzMiIsIiR0eXBlIjoiU3dpc3NBY2FkZW1pYy5DaXRhdmkuTGlua2VkUmVzb3VyY2VQcm9wZXJ0aWVzLCBTd2lzc0FjYWRlbWljLkNpdGF2aSJ9LCJTeW</w:instrText>
          </w:r>
          <w:r>
            <w:rPr>
              <w:sz w:val="24"/>
              <w:szCs w:val="24"/>
              <w:lang w:val="en-US"/>
            </w:rPr>
            <w:instrText>5jRm9sZGVyVHlwZSI6MCwiSXNMb2NhbENsb3VkUHJvamVjdEZpbGVMaW5rIjpmYWxzZSwiSXNDbG91ZFJlc3RvcmUiOmZhbHNlLCJJc0Nsb3VkQ29weSI6ZmFsc2UsIkF0dGFjaG1lbnRGb2xkZXJXYXNJbkZhbGxiYWNrTW9kZSI6ZmFsc2V9LCJBbm5vdGF0aW9ucyI6W10sIkxvY2F0aW9uVHlwZSI6MCwiTWlycm9yc1JlZmVyZW5jZVByb3</w:instrText>
          </w:r>
          <w:r>
            <w:rPr>
              <w:sz w:val="24"/>
              <w:szCs w:val="24"/>
              <w:lang w:val="en-US"/>
            </w:rPr>
            <w:instrText>BlcnR5SWQiOjEyOCwiQ3JlYXRlZEJ5IjoiX0plbm55IiwiQ3JlYXRlZE9uIjoiMjAyMi0wNy0yMFQwODowMjozOSIsIk1vZGlmaWVkQnkiOiJfSmVubnkiLCJJZCI6Ijg3NmZhMDc2LTI0NTQtNDA2NS1hYjMyLTA2Zjc2N2IwYTUyOSIsIk1vZGlmaWVkT24iOiIyMDIyLTA3LTIwVDA4OjAyOjM5IiwiUHJvamVjdCI6eyIkcmVmIjoiOCJ9fS</w:instrText>
          </w:r>
          <w:r>
            <w:rPr>
              <w:sz w:val="24"/>
              <w:szCs w:val="24"/>
              <w:lang w:val="en-US"/>
            </w:rPr>
            <w:instrText>x7IiRpZCI6IjMzIiwiJHR5cGUiOiJTd2lzc0FjYWRlbWljLkNpdGF2aS5Mb2NhdGlvbiwgU3dpc3NBY2FkZW1pYy5DaXRhdmkiLCJBZGRyZXNzIjp7IiRpZCI6IjM0IiwiJHR5cGUiOiJTd2lzc0FjYWRlbWljLkNpdGF2aS5MaW5rZWRSZXNvdXJjZSwgU3dpc3NBY2FkZW1pYy5DaXRhdmkiLCJMaW5rZWRSZXNvdXJjZVR5cGUiOjUsIk9yaW</w:instrText>
          </w:r>
          <w:r>
            <w:rPr>
              <w:sz w:val="24"/>
              <w:szCs w:val="24"/>
              <w:lang w:val="en-US"/>
            </w:rPr>
            <w:instrText>dpbmFsU3RyaW5nIjoiUE1DODE5NTkwNyIsIlVyaVN0cmluZyI6Imh0dHBzOi8vd3d3Lm5jYmkubmxtLm5paC5nb3YvcG1jL2FydGljbGVzL1BNQzgxOTU5MDciLCJMaW5rZWRSZXNvdXJjZVN0YXR1cyI6OCwiUHJvcGVydGllcyI6eyIkaWQiOiIzNSIsIiR0eXBlIjoiU3dpc3NBY2FkZW1pYy5DaXRhdmkuTGlua2VkUmVzb3VyY2VQcm9wZX</w:instrText>
          </w:r>
          <w:r>
            <w:rPr>
              <w:sz w:val="24"/>
              <w:szCs w:val="24"/>
              <w:lang w:val="en-US"/>
            </w:rPr>
            <w:instrText>J0aWVzLCBTd2lzc0FjYWRlbWljLkNpdGF2aSJ9LCJTeW5jRm9sZGVyVHlwZSI6MCwiSXNMb2NhbENsb3VkUHJvamVjdEZpbGVMaW5rIjpmYWxzZSwiSXNDbG91ZFJlc3RvcmUiOmZhbHNlLCJJc0Nsb3VkQ29weSI6ZmFsc2UsIkF0dGFjaG1lbnRGb2xkZXJXYXNJbkZhbGxiYWNrTW9kZSI6ZmFsc2V9LCJBbm5vdGF0aW9ucyI6W10sIkxvY2</w:instrText>
          </w:r>
          <w:r>
            <w:rPr>
              <w:sz w:val="24"/>
              <w:szCs w:val="24"/>
              <w:lang w:val="en-US"/>
            </w:rPr>
            <w:instrText>F0aW9uVHlwZSI6MCwiTWlycm9yc1JlZmVyZW5jZVByb3BlcnR5SWQiOjIwOCwiQ3JlYXRlZEJ5IjoiX0plbm55IiwiQ3JlYXRlZE9uIjoiMjAyMi0wNy0yMFQwODowMjozOSIsIk1vZGlmaWVkQnkiOiJfSmVubnkiLCJJZCI6IjZlNmUyODc0LTM3NjYtNDhlYi1iMGYwLTkzNWM1ZTZhNGNjNSIsIk1vZGlmaWVkT24iOiIyMDIyLTA3LTIwVD</w:instrText>
          </w:r>
          <w:r>
            <w:rPr>
              <w:sz w:val="24"/>
              <w:szCs w:val="24"/>
              <w:lang w:val="en-US"/>
            </w:rPr>
            <w:instrText>A4OjAyOjM5IiwiUHJvamVjdCI6eyIkcmVmIjoiOCJ9fSx7IiRpZCI6IjM2IiwiJHR5cGUiOiJTd2lzc0FjYWRlbWljLkNpdGF2aS5Mb2NhdGlvbiwgU3dpc3NBY2FkZW1pYy5DaXRhdmkiLCJBZGRyZXNzIjp7IiRpZCI6IjM3IiwiJHR5cGUiOiJTd2lzc0FjYWRlbWljLkNpdGF2aS5MaW5rZWRSZXNvdXJjZSwgU3dpc3NBY2FkZW1pYy5DaX</w:instrText>
          </w:r>
          <w:r>
            <w:rPr>
              <w:sz w:val="24"/>
              <w:szCs w:val="24"/>
              <w:lang w:val="en-US"/>
            </w:rPr>
            <w:instrText>RhdmkiLCJMaW5rZWRSZXNvdXJjZVR5cGUiOjUsIk9yaWdpbmFsU3RyaW5nIjoiMzM3NTExNDgiLCJVcmlTdHJpbmciOiJodHRwOi8vd3d3Lm5jYmkubmxtLm5paC5nb3YvcHVibWVkLzMzNzUxMTQ4IiwiTGlua2VkUmVzb3VyY2VTdGF0dXMiOjgsIlByb3BlcnRpZXMiOnsiJGlkIjoiMzgiLCIkdHlwZSI6IlN3aXNzQWNhZGVtaWMuQ2l0YX</w:instrText>
          </w:r>
          <w:r>
            <w:rPr>
              <w:sz w:val="24"/>
              <w:szCs w:val="24"/>
              <w:lang w:val="en-US"/>
            </w:rPr>
            <w:instrText>ZpLkxpbmtlZFJlc291cmNlUHJvcGVydGllcywgU3dpc3NBY2FkZW1pYy5DaXRhdmkifSwiU3luY0ZvbGRlclR5cGUiOjAsIklzTG9jYWxDbG91ZFByb2plY3RGaWxlTGluayI6ZmFsc2UsIklzQ2xvdWRSZXN0b3JlIjpmYWxzZSwiSXNDbG91ZENvcHkiOmZhbHNlLCJBdHRhY2htZW50Rm9sZGVyV2FzSW5GYWxsYmFja01vZGUiOmZhbHNlfS</w:instrText>
          </w:r>
          <w:r>
            <w:rPr>
              <w:sz w:val="24"/>
              <w:szCs w:val="24"/>
              <w:lang w:val="en-US"/>
            </w:rPr>
            <w:instrText>wiQW5ub3RhdGlvbnMiOltdLCJMb2NhdGlvblR5cGUiOjAsIk1pcnJvcnNSZWZlcmVuY2VQcm9wZXJ0eUlkIjoxNjQsIkNyZWF0ZWRCeSI6Il9KZW5ueSIsIkNyZWF0ZWRPbiI6IjIwMjItMDctMjBUMDg6MDI6MzkiLCJNb2RpZmllZEJ5IjoiX0plbm55IiwiSWQiOiIyMzRkZGY2YS1kYWFkLTQxYzctOTI5Mi1kM2RiMGFiNzhjYTAiLCJNb2</w:instrText>
          </w:r>
          <w:r>
            <w:rPr>
              <w:sz w:val="24"/>
              <w:szCs w:val="24"/>
              <w:lang w:val="en-US"/>
            </w:rPr>
            <w:instrText>RpZmllZE9uIjoiMjAyMi0wNy0yMFQwODowMjozOSIsIlByb2plY3QiOnsiJHJlZiI6IjgifX1dLCJOdW1iZXIiOiIxMCIsIk9yZ2FuaXphdGlvbnMiOltdLCJPdGhlcnNJbnZvbHZlZCI6W10sIlBhZ2VSYW5nZSI6IjxzcD5cclxuICA8bj40NDg3PC9uPlxyXG4gIDxpbj50cnVlPC9pbj5cclxuICA8b3M+NDQ4Nzwvb3M+XHJcbiAgPHBzPj</w:instrText>
          </w:r>
          <w:r>
            <w:rPr>
              <w:sz w:val="24"/>
              <w:szCs w:val="24"/>
              <w:lang w:val="en-US"/>
            </w:rPr>
            <w:instrText>Q0ODc8L3BzPlxyXG48L3NwPlxyXG48ZXA+XHJcbiAgPG4+NDUwNTwvbj5cclxuICA8aW4+dHJ1ZTwvaW4+XHJcbiAgPG9zPjQ1MDU8L29zPlxyXG4gIDxwcz40NTA1PC9wcz5cclxuPC9lcD5cclxuPG9zPjQ0ODctNDUwNTwvb3M+IiwiUGVyaW9kaWNhbCI6eyIkaWQiOiIzOSIsIiR0eXBlIjoiU3dpc3NBY2FkZW1pYy5DaXRhdmkuUGVyaW</w:instrText>
          </w:r>
          <w:r>
            <w:rPr>
              <w:sz w:val="24"/>
              <w:szCs w:val="24"/>
              <w:lang w:val="en-US"/>
            </w:rPr>
            <w:instrText>9kaWNhbCwgU3dpc3NBY2FkZW1pYy5DaXRhdmkiLCJFaXNzbiI6IjE0MjAtOTA3MSIsIk5hbWUiOiJDZWxsdWxhciBhbmQgbW9sZWN1bGFyIGxpZmUgc2NpZW5jZXMgOiBDTUxTIiwiUGFnaW5hdGlvbiI6MCwiUHJvdGVjdGVkIjpmYWxzZSwiVXNlckFiYnJldmlhdGlvbjEiOiJDZWxsIE1vbCBMaWZlIFNjaSIsIkNyZWF0ZWRCeSI6Il9KZW</w:instrText>
          </w:r>
          <w:r>
            <w:rPr>
              <w:sz w:val="24"/>
              <w:szCs w:val="24"/>
              <w:lang w:val="en-US"/>
            </w:rPr>
            <w:instrText>5ueSIsIkNyZWF0ZWRPbiI6IjIwMjItMDctMjBUMDg6MDI6MzkiLCJNb2RpZmllZEJ5IjoiX0plbm55IiwiSWQiOiI3NTQzMDRiZC0yOTFmLTQ3ZjYtYWViYi00MDgzOWQyMGFkNTYiLCJNb2RpZmllZE9uIjoiMjAyMi0wNy0yMFQwODowMjozOSIsIlByb2plY3QiOnsiJHJlZiI6IjgifX0sIlBtY0lkIjoiUE1DODE5NTkwNyIsIlB1Ymxpc2</w:instrText>
          </w:r>
          <w:r>
            <w:rPr>
              <w:sz w:val="24"/>
              <w:szCs w:val="24"/>
              <w:lang w:val="en-US"/>
            </w:rPr>
            <w:instrText>hlcnMiOltdLCJQdWJNZWRJZCI6IjMzNzUxMTQ4IiwiUXVvdGF0aW9ucyI6W10sIlJhdGluZyI6MCwiUmVmZXJlbmNlVHlwZSI6IkpvdXJuYWxBcnRpY2xlIiwiU2hvcnRUaXRsZSI6IkFybWVudG8sIFVlZmZpbmcgZXQgYWwuIDIwMjEg4oCTIFRoZSBjb21wbGVtZW50IHN5c3RlbSBpbiBhZ2UtcmVsYXRlZCIsIlNob3J0VGl0bGVVcGRhdG</w:instrText>
          </w:r>
          <w:r>
            <w:rPr>
              <w:sz w:val="24"/>
              <w:szCs w:val="24"/>
              <w:lang w:val="en-US"/>
            </w:rPr>
            <w:instrText>VUeXBlIjowLCJTb3VyY2VPZkJpYmxpb2dyYXBoaWNJbmZvcm1hdGlvbiI6IlB1Yk1lZCIsIlN0YXRpY0lkcyI6WyI2ZTc0ZTliYi01YzBiLTQ1YTQtODk5ZC0yOTQ4MGE3N2ZlZjIiXSwiVGFibGVPZkNvbnRlbnRzQ29tcGxleGl0eSI6MCwiVGFibGVPZkNvbnRlbnRzU291cmNlVGV4dEZvcm1hdCI6MCwiVGFza3MiOltdLCJUaXRsZSI6Il</w:instrText>
          </w:r>
          <w:r>
            <w:rPr>
              <w:sz w:val="24"/>
              <w:szCs w:val="24"/>
              <w:lang w:val="en-US"/>
            </w:rPr>
            <w:instrText>RoZSBjb21wbGVtZW50IHN5c3RlbSBpbiBhZ2UtcmVsYXRlZCBtYWN1bGFyIGRlZ2VuZXJhdGlvbiIsIlRyYW5zbGF0b3JzIjpbXSwiVm9sdW1lIjoiNzgiLCJZZWFyIjoiMjAyMSIsIlllYXJSZXNvbHZlZCI6IjIwMjEiLCJDcmVhdGVkQnkiOiJfSmVubnkiLCJDcmVhdGVkT24iOiIyMDIyLTA3LTIwVDA4OjAyOjM5IiwiTW9kaWZpZWRCeS</w:instrText>
          </w:r>
          <w:r>
            <w:rPr>
              <w:sz w:val="24"/>
              <w:szCs w:val="24"/>
              <w:lang w:val="en-US"/>
            </w:rPr>
            <w:instrText>I6Il9KZW5ueSIsIklkIjoiNWZlMTNmMjQtNzQ3ZC00ZWMyLWI5ODktMzc4ZjgzZDljYWM2IiwiTW9kaWZpZWRPbiI6IjIwMjItMTAtMjZUMTQ6MDA6MzkiLCJQcm9qZWN0Ijp7IiRyZWYiOiI4In19LCJVc2VOdW1iZXJpbmdUeXBlT2ZQYXJlbnREb2N1bWVudCI6ZmFsc2V9XSwiRm9ybWF0dGVkVGV4dCI6eyIkaWQiOiI0MCIsIkNvdW50Ij</w:instrText>
          </w:r>
          <w:r>
            <w:rPr>
              <w:sz w:val="24"/>
              <w:szCs w:val="24"/>
              <w:lang w:val="en-US"/>
            </w:rPr>
            <w:instrText>oxLCJUZXh0VW5pdHMiOlt7IiRpZCI6IjQxIiwiRm9udFN0eWxlIjp7IiRpZCI6IjQyIiwiTmV1dHJhbCI6dHJ1ZX0sIlJlYWRpbmdPcmRlciI6MSwiVGV4dCI6IigxMCwxMSkifV19LCJUYWciOiJDaXRhdmlQbGFjZWhvbGRlciMwNGM1MGJhZi02NTRhLTRlMzEtYTg0Ni04MDA3MTU5NTdhODgiLCJUZXh0IjoiKDEwLDExKSIsIldBSVZlcn</w:instrText>
          </w:r>
          <w:r>
            <w:rPr>
              <w:sz w:val="24"/>
              <w:szCs w:val="24"/>
              <w:lang w:val="en-US"/>
            </w:rPr>
            <w:instrText>Npb24iOiI2LjE0LjAuMCJ9}</w:instrText>
          </w:r>
          <w:r>
            <w:rPr>
              <w:sz w:val="24"/>
              <w:szCs w:val="24"/>
              <w:lang w:val="en-US"/>
            </w:rPr>
            <w:fldChar w:fldCharType="separate"/>
          </w:r>
          <w:r>
            <w:rPr>
              <w:sz w:val="24"/>
              <w:szCs w:val="24"/>
              <w:lang w:val="en-US"/>
            </w:rPr>
            <w:t>(10,11)</w:t>
          </w:r>
          <w:r>
            <w:rPr>
              <w:sz w:val="24"/>
              <w:szCs w:val="24"/>
              <w:lang w:val="en-US"/>
            </w:rPr>
            <w:fldChar w:fldCharType="end"/>
          </w:r>
        </w:sdtContent>
      </w:sdt>
      <w:r>
        <w:rPr>
          <w:sz w:val="24"/>
          <w:szCs w:val="24"/>
          <w:lang w:val="en-US"/>
        </w:rPr>
        <w:t>. Clinically, AMD is classified into different stages: an early, an intermediate and two late stages:  dry, non-neovascular and  wet, neovascular late stage AMD (</w:t>
      </w:r>
      <w:r>
        <w:rPr>
          <w:sz w:val="24"/>
          <w:szCs w:val="24"/>
          <w:lang w:val="en-US"/>
        </w:rPr>
        <w:fldChar w:fldCharType="begin"/>
      </w:r>
      <w:r>
        <w:rPr>
          <w:sz w:val="24"/>
          <w:szCs w:val="24"/>
          <w:lang w:val="en-US"/>
        </w:rPr>
        <w:instrText xml:space="preserve"> REF _Ref109200584 \h  \* MERGEFORMAT </w:instrText>
      </w:r>
      <w:r>
        <w:rPr>
          <w:sz w:val="24"/>
          <w:szCs w:val="24"/>
          <w:lang w:val="en-US"/>
        </w:rPr>
      </w:r>
      <w:r>
        <w:rPr>
          <w:sz w:val="24"/>
          <w:szCs w:val="24"/>
          <w:lang w:val="en-US"/>
        </w:rPr>
        <w:fldChar w:fldCharType="separate"/>
      </w:r>
      <w:r>
        <w:rPr>
          <w:sz w:val="24"/>
          <w:szCs w:val="24"/>
          <w:lang w:val="en-US"/>
        </w:rPr>
        <w:t>Figure 1</w:t>
      </w:r>
      <w:r>
        <w:rPr>
          <w:sz w:val="24"/>
          <w:szCs w:val="24"/>
          <w:lang w:val="en-US"/>
        </w:rPr>
        <w:fldChar w:fldCharType="end"/>
      </w:r>
      <w:r>
        <w:rPr>
          <w:sz w:val="24"/>
          <w:szCs w:val="24"/>
          <w:lang w:val="en-US"/>
        </w:rPr>
        <w:t xml:space="preserve">) </w:t>
      </w:r>
      <w:sdt>
        <w:sdtPr>
          <w:rPr>
            <w:sz w:val="24"/>
            <w:szCs w:val="24"/>
            <w:lang w:val="en-US"/>
          </w:rPr>
          <w:alias w:val="To edit, see citavi.com/edit"/>
          <w:tag w:val="CitaviPlaceholder#7c7d59d5-5e40-44b8-9457-13712454bde0"/>
          <w:id w:val="-2087995648"/>
          <w:placeholder>
            <w:docPart w:val="6310FFADACB444E5833645E60D17DB66"/>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w:instrText>
          </w:r>
          <w:r>
            <w:rPr>
              <w:sz w:val="24"/>
              <w:szCs w:val="24"/>
              <w:lang w:val="en-US"/>
            </w:rPr>
            <w:instrText>aWMuQ2l0YXZpLkNpdGF0aW9ucy5Xb3JkUGxhY2Vob2xkZXJFbnRyeSwgU3dpc3NBY2FkZW1pYy5DaXRhdmkiLCJJZCI6IjE3ZDdkODA1LTU3MzItNDcxNS04YzkwLTQ3NDljNzY2ZWRmNyIsIlJhbmdlTGVuZ3RoIjo0LCJSZWZlcmVuY2VJZCI6Ijc1YjY2YTdhLTQzMjktNGZlNC04YTBmLTZmMzE2YjcxMDg4YiIsIlBhZ2VSYW5nZSI6eyIk</w:instrText>
          </w:r>
          <w:r>
            <w:rPr>
              <w:sz w:val="24"/>
              <w:szCs w:val="24"/>
              <w:lang w:val="en-US"/>
            </w:rPr>
            <w:instrText>aWQiOiIzIiwiJHR5cGUiOiJTd2lzc0FjYWRlbWljLlBhZ2VSYW5nZSwgU3dpc3NBY2FkZW1pYyIsIkVuZFBhZ2UiOnsiJGlkIjoiNCIsIiR0eXBlIjoiU3dpc3NBY2FkZW1pYy5QYWdlTnVtYmVyLCBTd2lzc0FjYWRlbWljIiwiSXNGdWxseU51bWVyaWMiOmZhbHNlLCJOdW1iZXJpbmdUeXBlIjowLCJOdW1lcmFsU3lzdGVtIjowfSwiTnVt</w:instrText>
          </w:r>
          <w:r>
            <w:rPr>
              <w:sz w:val="24"/>
              <w:szCs w:val="24"/>
              <w:lang w:val="en-US"/>
            </w:rPr>
            <w:instrText>YmVyaW5nVHlwZSI6MCwiTnVtZXJhbFN5c3RlbSI6MCwiU3RhcnRQYWdlIjp7IiRpZCI6IjUiLCIkdHlwZSI6IlN3aXNzQWNhZGVtaWMuUGFnZU51bWJlciwgU3dpc3NBY2FkZW1pYyIsIklzRnVsbHlOdW1lcmljIjpmYWxzZSwiTnVtYmVyaW5nVHlwZSI6MCwiTnVtZXJhbFN5c3RlbSI6MH19LCJSZWZlcmVuY2UiOnsiJGlkIjoiNiIsIiR0</w:instrText>
          </w:r>
          <w:r>
            <w:rPr>
              <w:sz w:val="24"/>
              <w:szCs w:val="24"/>
              <w:lang w:val="en-US"/>
            </w:rPr>
            <w:instrText>eXBlIjoiU3dpc3NBY2FkZW1pYy5DaXRhdmkuUmVmZXJlbmNlLCBTd2lzc0FjYWRlbWljLkNpdGF2aSIsIkFic3RyYWN0Q29tcGxleGl0eSI6MCwiQWJzdHJhY3RTb3VyY2VUZXh0Rm9ybWF0IjowLCJBdXRob3JzIjpbeyIkaWQiOiI3IiwiJHR5cGUiOiJTd2lzc0FjYWRlbWljLkNpdGF2aS5QZXJzb24sIFN3aXNzQWNhZGVtaWMuQ2l0YXZp</w:instrText>
          </w:r>
          <w:r>
            <w:rPr>
              <w:sz w:val="24"/>
              <w:szCs w:val="24"/>
              <w:lang w:val="en-US"/>
            </w:rPr>
            <w:instrText>IiwiRmlyc3ROYW1lIjoiRnJlZGVyaWNrIiwiTGFzdE5hbWUiOiJGZXJyaXMiLCJNaWRkbGVOYW1lIjoiTC4iLCJQcm90ZWN0ZWQiOmZhbHNlLCJTZXgiOjIsIkNyZWF0ZWRCeSI6Il9KZW5ueSIsIkNyZWF0ZWRPbiI6IjIwMjItMDctMThUMTM6MTM6MDciLCJNb2RpZmllZEJ5IjoiX0plbm55IiwiSWQiOiI3YTc2NjZmNS1jODAxLTRiY2It</w:instrText>
          </w:r>
          <w:r>
            <w:rPr>
              <w:sz w:val="24"/>
              <w:szCs w:val="24"/>
              <w:lang w:val="en-US"/>
            </w:rPr>
            <w:instrText>ODQzZC02ZTI1MGNiYzBmZTciLCJNb2RpZmllZE9uIjoiMjAyMi0wNy0xOFQxMzoxMzowNyIsIlByb2plY3QiOnsiJGlkIjoiOCIsIiR0eXBlIjoiU3dpc3NBY2FkZW1pYy5DaXRhdmkuUHJvamVjdCwgU3dpc3NBY2FkZW1pYy5DaXRhdmkifX0seyIkaWQiOiI5IiwiJHR5cGUiOiJTd2lzc0FjYWRlbWljLkNpdGF2aS5QZXJzb24sIFN3aXNz</w:instrText>
          </w:r>
          <w:r>
            <w:rPr>
              <w:sz w:val="24"/>
              <w:szCs w:val="24"/>
              <w:lang w:val="en-US"/>
            </w:rPr>
            <w:instrText>QWNhZGVtaWMuQ2l0YXZpIiwiRmlyc3ROYW1lIjoiQy4iLCJMYXN0TmFtZSI6IldpbGtpbnNvbiIsIk1pZGRsZU5hbWUiOiJQLiIsIlByb3RlY3RlZCI6ZmFsc2UsIlNleCI6MCwiQ3JlYXRlZEJ5IjoiX0plbm55IiwiQ3JlYXRlZE9uIjoiMjAyMi0wNy0xOFQxMzoxMzowNyIsIk1vZGlmaWVkQnkiOiJfSmVubnkiLCJJZCI6IjhjODYzOGM2</w:instrText>
          </w:r>
          <w:r>
            <w:rPr>
              <w:sz w:val="24"/>
              <w:szCs w:val="24"/>
              <w:lang w:val="en-US"/>
            </w:rPr>
            <w:instrText>LTRhMjMtNDczOS1iMjdmLTA1MWU1YWZhMWJlMiIsIk1vZGlmaWVkT24iOiIyMDIyLTA3LTE4VDEzOjEzOjA3IiwiUHJvamVjdCI6eyIkcmVmIjoiOCJ9fSx7IiRpZCI6IjEwIiwiJHR5cGUiOiJTd2lzc0FjYWRlbWljLkNpdGF2aS5QZXJzb24sIFN3aXNzQWNhZGVtaWMuQ2l0YXZpIiwiRmlyc3ROYW1lIjoiQWxhbiIsIkxhc3ROYW1lIjoi</w:instrText>
          </w:r>
          <w:r>
            <w:rPr>
              <w:sz w:val="24"/>
              <w:szCs w:val="24"/>
              <w:lang w:val="en-US"/>
            </w:rPr>
            <w:instrText>QmlyZCIsIlByb3RlY3RlZCI6ZmFsc2UsIlNleCI6MiwiQ3JlYXRlZEJ5IjoiX0plbm55IiwiQ3JlYXRlZE9uIjoiMjAyMi0wNy0xOFQxMzoxMzowNyIsIk1vZGlmaWVkQnkiOiJfSmVubnkiLCJJZCI6ImRkMzI4NWJkLTY5ZWMtNDVhOC05NTEyLWViMGM2MDFhYmJhYSIsIk1vZGlmaWVkT24iOiIyMDIyLTA3LTE4VDEzOjEzOjA3IiwiUHJv</w:instrText>
          </w:r>
          <w:r>
            <w:rPr>
              <w:sz w:val="24"/>
              <w:szCs w:val="24"/>
              <w:lang w:val="en-US"/>
            </w:rPr>
            <w:instrText>amVjdCI6eyIkcmVmIjoiOCJ9fSx7IiRpZCI6IjExIiwiJHR5cGUiOiJTd2lzc0FjYWRlbWljLkNpdGF2aS5QZXJzb24sIFN3aXNzQWNhZGVtaWMuQ2l0YXZpIiwiRmlyc3ROYW1lIjoiVXNoYSIsIkxhc3ROYW1lIjoiQ2hha3JhdmFydGh5IiwiUHJvdGVjdGVkIjpmYWxzZSwiU2V4IjoxLCJDcmVhdGVkQnkiOiJfSmVubnkiLCJDcmVhdGVk</w:instrText>
          </w:r>
          <w:r>
            <w:rPr>
              <w:sz w:val="24"/>
              <w:szCs w:val="24"/>
              <w:lang w:val="en-US"/>
            </w:rPr>
            <w:instrText>T24iOiIyMDIyLTA3LTE4VDEzOjEzOjA3IiwiTW9kaWZpZWRCeSI6Il9KZW5ueSIsIklkIjoiZDYwMjgzZDAtNTgwZi00M2ZhLWJhZDAtMmY0MGI5MDk4OTJmIiwiTW9kaWZpZWRPbiI6IjIwMjItMDctMThUMTM6MTM6MDciLCJQcm9qZWN0Ijp7IiRyZWYiOiI4In19LHsiJGlkIjoiMTIiLCIkdHlwZSI6IlN3aXNzQWNhZGVtaWMuQ2l0YXZp</w:instrText>
          </w:r>
          <w:r>
            <w:rPr>
              <w:sz w:val="24"/>
              <w:szCs w:val="24"/>
              <w:lang w:val="en-US"/>
            </w:rPr>
            <w:instrText>LlBlcnNvbiwgU3dpc3NBY2FkZW1pYy5DaXRhdmkiLCJGaXJzdE5hbWUiOiJFbWlseSIsIkxhc3ROYW1lIjoiQ2hldyIsIlByb3RlY3RlZCI6ZmFsc2UsIlNleCI6MSwiQ3JlYXRlZEJ5IjoiX0plbm55IiwiQ3JlYXRlZE9uIjoiMjAyMi0wNy0xOFQxMzoxMzowNyIsIk1vZGlmaWVkQnkiOiJfSmVubnkiLCJJZCI6ImNlZTY1NzFkLTY0MWEt</w:instrText>
          </w:r>
          <w:r>
            <w:rPr>
              <w:sz w:val="24"/>
              <w:szCs w:val="24"/>
              <w:lang w:val="en-US"/>
            </w:rPr>
            <w:instrText>NDY5NC1iYzQ4LTcxZTY5NTYxYWI1ZiIsIk1vZGlmaWVkT24iOiIyMDIyLTA3LTE4VDEzOjEzOjA3IiwiUHJvamVjdCI6eyIkcmVmIjoiOCJ9fSx7IiRpZCI6IjEzIiwiJHR5cGUiOiJTd2lzc0FjYWRlbWljLkNpdGF2aS5QZXJzb24sIFN3aXNzQWNhZGVtaWMuQ2l0YXZpIiwiRmlyc3ROYW1lIjoiS2FybCIsIkxhc3ROYW1lIjoiQ3Nha3ki</w:instrText>
          </w:r>
          <w:r>
            <w:rPr>
              <w:sz w:val="24"/>
              <w:szCs w:val="24"/>
              <w:lang w:val="en-US"/>
            </w:rPr>
            <w:instrText>LCJQcm90ZWN0ZWQiOmZhbHNlLCJTZXgiOjIsIkNyZWF0ZWRCeSI6Il9KZW5ueSIsIkNyZWF0ZWRPbiI6IjIwMjItMDctMThUMTM6MTM6MDciLCJNb2RpZmllZEJ5IjoiX0plbm55IiwiSWQiOiJkYzA5MjJiMC00YTQ0LTQ2NWItYTc5ZS1iZDIwN2E2NWI3Y2EiLCJNb2RpZmllZE9uIjoiMjAyMi0wNy0xOFQxMzoxMzowNyIsIlByb2plY3Qi</w:instrText>
          </w:r>
          <w:r>
            <w:rPr>
              <w:sz w:val="24"/>
              <w:szCs w:val="24"/>
              <w:lang w:val="en-US"/>
            </w:rPr>
            <w:instrText>OnsiJHJlZiI6IjgifX0seyIkaWQiOiIxNCIsIiR0eXBlIjoiU3dpc3NBY2FkZW1pYy5DaXRhdmkuUGVyc29uLCBTd2lzc0FjYWRlbWljLkNpdGF2aSIsIkZpcnN0TmFtZSI6IlNyaW5pVmFzIiwiTGFzdE5hbWUiOiJTYWRkYSIsIk1pZGRsZU5hbWUiOiJSLiIsIlByb3RlY3RlZCI6ZmFsc2UsIlNleCI6MCwiQ3JlYXRlZEJ5IjoiX0plbm55</w:instrText>
          </w:r>
          <w:r>
            <w:rPr>
              <w:sz w:val="24"/>
              <w:szCs w:val="24"/>
              <w:lang w:val="en-US"/>
            </w:rPr>
            <w:instrText>IiwiQ3JlYXRlZE9uIjoiMjAyMi0wNy0xOFQxMzoxMzowNyIsIk1vZGlmaWVkQnkiOiJfSmVubnkiLCJJZCI6ImM2MDMzZGViLTZjYTgtNDJmYS1iYjk3LWY4ZDU3YTI4ZWY0MyIsIk1vZGlmaWVkT24iOiIyMDIyLTA3LTE4VDEzOjEzOjA3IiwiUHJvamVjdCI6eyIkcmVmIjoiOCJ9fV0sIkNpdGF0aW9uS2V5VXBkYXRlVHlwZSI6MCwiQ29s</w:instrText>
          </w:r>
          <w:r>
            <w:rPr>
              <w:sz w:val="24"/>
              <w:szCs w:val="24"/>
              <w:lang w:val="en-US"/>
            </w:rPr>
            <w:instrText>bGFib3JhdG9ycyI6W10sIkRhdGUyIjoiMTYuMDEuMjAxMyIsIkRvaSI6IjEwLjEwMTYvai5vcGh0aGEuMjAxMi4xMC4wMzYiLCJFZGl0b3JzIjpbXSwiRXZhbHVhdGlvbkNvbXBsZXhpdHkiOjAsIkV2YWx1YXRpb25Tb3VyY2VUZXh0Rm9ybWF0IjowLCJHcm91cHMiOltdLCJIYXNMYWJlbDEiOmZhbHNlLCJIYXNMYWJlbDIiOmZhbHNlLCJL</w:instrText>
          </w:r>
          <w:r>
            <w:rPr>
              <w:sz w:val="24"/>
              <w:szCs w:val="24"/>
              <w:lang w:val="en-US"/>
            </w:rPr>
            <w:instrText>ZXl3b3JkcyI6W10sIkxhbmd1YWdlIjoiZW5nIiwiTGFuZ3VhZ2VDb2RlIjoiZW4iLCJMb2NhdGlvbnMiOlt7IiRpZCI6IjE1IiwiJHR5cGUiOiJTd2lzc0FjYWRlbWljLkNpdGF2aS5Mb2NhdGlvbiwgU3dpc3NBY2FkZW1pYy5DaXRhdmkiLCJBZGRyZXNzIjp7IiRpZCI6IjE2IiwiJHR5cGUiOiJTd2lzc0FjYWRlbWljLkNpdGF2aS5MaW5r</w:instrText>
          </w:r>
          <w:r>
            <w:rPr>
              <w:sz w:val="24"/>
              <w:szCs w:val="24"/>
              <w:lang w:val="en-US"/>
            </w:rPr>
            <w:instrText>ZWRSZXNvdXJjZSwgU3dpc3NBY2FkZW1pYy5DaXRhdmkiLCJMaW5rZWRSZXNvdXJjZVR5cGUiOjUsIk9yaWdpbmFsU3RyaW5nIjoiMTAuMTAxNi9qLm9waHRoYS4yMDEyLjEwLjAzNiIsIlVyaVN0cmluZyI6Imh0dHBzOi8vZG9pLm9yZy8xMC4xMDE2L2oub3BodGhhLjIwMTIuMTAuMDM2IiwiTGlua2VkUmVzb3VyY2VTdGF0dXMiOjgsIlBy</w:instrText>
          </w:r>
          <w:r>
            <w:rPr>
              <w:sz w:val="24"/>
              <w:szCs w:val="24"/>
              <w:lang w:val="en-US"/>
            </w:rPr>
            <w:instrText>b3BlcnRpZXMiOnsiJGlkIjoiMTciLCIkdHlwZSI6IlN3aXNzQWNhZGVtaWMuQ2l0YXZpLkxpbmtlZFJlc291cmNlUHJvcGVydGllcywgU3dpc3NBY2FkZW1pYy5DaXRhdmkifSwiU3luY0ZvbGRlclR5cGUiOjAsIklzTG9jYWxDbG91ZFByb2plY3RGaWxlTGluayI6ZmFsc2UsIklzQ2xvdWRSZXN0b3JlIjpmYWxzZSwiSXNDbG91ZENvcHki</w:instrText>
          </w:r>
          <w:r>
            <w:rPr>
              <w:sz w:val="24"/>
              <w:szCs w:val="24"/>
              <w:lang w:val="en-US"/>
            </w:rPr>
            <w:instrText>OmZhbHNlLCJBdHRhY2htZW50Rm9sZGVyV2FzSW5GYWxsYmFja01vZGUiOmZhbHNlfSwiQW5ub3RhdGlvbnMiOltdLCJMb2NhdGlvblR5cGUiOjAsIk1pcnJvcnNSZWZlcmVuY2VQcm9wZXJ0eUlkIjoxMjgsIkNyZWF0ZWRCeSI6Il9KZW5ueSIsIkNyZWF0ZWRPbiI6IjIwMjItMDctMThUMTM6MTM6MDciLCJNb2RpZmllZEJ5IjoiX0plbm55</w:instrText>
          </w:r>
          <w:r>
            <w:rPr>
              <w:sz w:val="24"/>
              <w:szCs w:val="24"/>
              <w:lang w:val="en-US"/>
            </w:rPr>
            <w:instrText>IiwiSWQiOiJiYjRlMjgyOS0zMThjLTQyZTItOTFmZS1mMjRhYzExYWNiZjkiLCJNb2RpZmllZE9uIjoiMjAyMi0wNy0xOFQxMzoxMzowNyIsIlByb2plY3QiOnsiJHJlZiI6IjgifX0seyIkaWQiOiIxOCIsIiR0eXBlIjoiU3dpc3NBY2FkZW1pYy5DaXRhdmkuTG9jYXRpb24sIFN3aXNzQWNhZGVtaWMuQ2l0YXZpIiwiQWRkcmVzcyI6eyIk</w:instrText>
          </w:r>
          <w:r>
            <w:rPr>
              <w:sz w:val="24"/>
              <w:szCs w:val="24"/>
              <w:lang w:val="en-US"/>
            </w:rPr>
            <w:instrText>aWQiOiIxOSIsIiR0eXBlIjoiU3dpc3NBY2FkZW1pYy5DaXRhdmkuTGlua2VkUmVzb3VyY2UsIFN3aXNzQWNhZGVtaWMuQ2l0YXZpIiwiTGlua2VkUmVzb3VyY2VUeXBlIjo1LCJPcmlnaW5hbFN0cmluZyI6IjIzMzMyNTkwIiwiVXJpU3RyaW5nIjoiaHR0cDovL3d3dy5uY2JpLm5sbS5uaWguZ292L3B1Ym1lZC8yMzMzMjU5MCIsIkxpbmtl</w:instrText>
          </w:r>
          <w:r>
            <w:rPr>
              <w:sz w:val="24"/>
              <w:szCs w:val="24"/>
              <w:lang w:val="en-US"/>
            </w:rPr>
            <w:instrText>ZFJlc291cmNlU3RhdHVzIjo4LCJQcm9wZXJ0aWVzIjp7IiRpZCI6IjIwIiwiJHR5cGUiOiJTd2lzc0FjYWRlbWljLkNpdGF2aS5MaW5rZWRSZXNvdXJjZVByb3BlcnRpZXMsIFN3aXNzQWNhZGVtaWMuQ2l0YXZpIn0sIlN5bmNGb2xkZXJUeXBlIjowLCJJc0xvY2FsQ2xvdWRQcm9qZWN0RmlsZUxpbmsiOmZhbHNlLCJJc0Nsb3VkUmVzdG9y</w:instrText>
          </w:r>
          <w:r>
            <w:rPr>
              <w:sz w:val="24"/>
              <w:szCs w:val="24"/>
              <w:lang w:val="en-US"/>
            </w:rPr>
            <w:instrText>ZSI6ZmFsc2UsIklzQ2xvdWRDb3B5IjpmYWxzZSwiQXR0YWNobWVudEZvbGRlcldhc0luRmFsbGJhY2tNb2RlIjpmYWxzZX0sIkFubm90YXRpb25zIjpbXSwiTG9jYXRpb25UeXBlIjowLCJNaXJyb3JzUmVmZXJlbmNlUHJvcGVydHlJZCI6MTY0LCJDcmVhdGVkQnkiOiJfSmVubnkiLCJDcmVhdGVkT24iOiIyMDIyLTA3LTE4VDEzOjEzOjA3</w:instrText>
          </w:r>
          <w:r>
            <w:rPr>
              <w:sz w:val="24"/>
              <w:szCs w:val="24"/>
              <w:lang w:val="en-US"/>
            </w:rPr>
            <w:instrText>IiwiTW9kaWZpZWRCeSI6Il9KZW5ueSIsIklkIjoiMWUxMDYxNmUtNjFmNC00ZWY2LWJiZWEtZWRhNjE2YmZmNTMzIiwiTW9kaWZpZWRPbiI6IjIwMjItMDctMThUMTM6MTM6MDciLCJQcm9qZWN0Ijp7IiRyZWYiOiI4In19XSwiTnVtYmVyIjoiNCIsIk9yZ2FuaXphdGlvbnMiOltdLCJPdGhlcnNJbnZvbHZlZCI6W10sIlBhZ2VSYW5nZSI6</w:instrText>
          </w:r>
          <w:r>
            <w:rPr>
              <w:sz w:val="24"/>
              <w:szCs w:val="24"/>
              <w:lang w:val="en-US"/>
            </w:rPr>
            <w:instrText>IjxzcD5cclxuICA8bj44NDQ8L24+XHJcbiAgPGluPnRydWU8L2luPlxyXG4gIDxvcz44NDQ8L29zPlxyXG4gIDxwcz44NDQ8L3BzPlxyXG48L3NwPlxyXG48ZXA+XHJcbiAgPG4+ODUxPC9uPlxyXG4gIDxpbj50cnVlPC9pbj5cclxuICA8b3M+ODUxPC9vcz5cclxuICA8cHM+ODUxPC9wcz5cclxuPC9lcD5cclxuPG9zPjg0NC01MTwvb3M+</w:instrText>
          </w:r>
          <w:r>
            <w:rPr>
              <w:sz w:val="24"/>
              <w:szCs w:val="24"/>
              <w:lang w:val="en-US"/>
            </w:rPr>
            <w:instrText>IiwiUGVyaW9kaWNhbCI6eyIkaWQiOiIyMSIsIiR0eXBlIjoiU3dpc3NBY2FkZW1pYy5DaXRhdmkuUGVyaW9kaWNhbCwgU3dpc3NBY2FkZW1pYy5DaXRhdmkiLCJFaXNzbiI6IjE1NDktNDcxMyIsIk5hbWUiOiJPcGh0aGFsbW9sb2d5IiwiUGFnaW5hdGlvbiI6MCwiUHJvdGVjdGVkIjpmYWxzZSwiVXNlckFiYnJldmlhdGlvbjEiOiJPcGh0</w:instrText>
          </w:r>
          <w:r>
            <w:rPr>
              <w:sz w:val="24"/>
              <w:szCs w:val="24"/>
              <w:lang w:val="en-US"/>
            </w:rPr>
            <w:instrText>aGFsbW9sb2d5IiwiQ3JlYXRlZEJ5IjoiX0plbm55IiwiQ3JlYXRlZE9uIjoiMjAyMi0wNy0xOFQxMzoxMzowNyIsIk1vZGlmaWVkQnkiOiJfSmVubnkiLCJJZCI6Ijc2NzhhMmI1LTI0MzMtNDRhMS04Mjg3LTkwNTYwZTI1MjM2ZCIsIk1vZGlmaWVkT24iOiIyMDIyLTA3LTE4VDEzOjEzOjA3IiwiUHJvamVjdCI6eyIkcmVmIjoiOCJ9fSwi</w:instrText>
          </w:r>
          <w:r>
            <w:rPr>
              <w:sz w:val="24"/>
              <w:szCs w:val="24"/>
              <w:lang w:val="en-US"/>
            </w:rPr>
            <w:instrText>UHVibGlzaGVycyI6W10sIlB1Yk1lZElkIjoiMjMzMzI1OTAiLCJRdW90YXRpb25zIjpbXSwiUmF0aW5nIjowLCJSZWZlcmVuY2VUeXBlIjoiSm91cm5hbEFydGljbGUiLCJTaG9ydFRpdGxlIjoiRmVycmlzLCBXaWxraW5zb24gZXQgYWwuIDIwMTMg4oCTIENsaW5pY2FsIGNsYXNzaWZpY2F0aW9uIG9mIGFnZS1yZWxhdGVkIG1hY3VsYXIi</w:instrText>
          </w:r>
          <w:r>
            <w:rPr>
              <w:sz w:val="24"/>
              <w:szCs w:val="24"/>
              <w:lang w:val="en-US"/>
            </w:rPr>
            <w:instrText>LCJTaG9ydFRpdGxlVXBkYXRlVHlwZSI6MCwiU291cmNlT2ZCaWJsaW9ncmFwaGljSW5mb3JtYXRpb24iOiJQdWJNZWQiLCJTdGF0aWNJZHMiOlsiYTFmMTZlNWUtN2YzNC00NTQ0LWJiYmYtOWUyNjE4NGFkNzY0Il0sIlRhYmxlT2ZDb250ZW50c0NvbXBsZXhpdHkiOjAsIlRhYmxlT2ZDb250ZW50c1NvdXJjZVRleHRGb3JtYXQiOjAsIlRh</w:instrText>
          </w:r>
          <w:r>
            <w:rPr>
              <w:sz w:val="24"/>
              <w:szCs w:val="24"/>
              <w:lang w:val="en-US"/>
            </w:rPr>
            <w:instrText>c2tzIjpbXSwiVGl0bGUiOiJDbGluaWNhbCBjbGFzc2lmaWNhdGlvbiBvZiBhZ2UtcmVsYXRlZCBtYWN1bGFyIGRlZ2VuZXJhdGlvbiIsIlRyYW5zbGF0b3JzIjpbXSwiVm9sdW1lIjoiMTIwIiwiWWVhciI6IjIwMTMiLCJZZWFyUmVzb2x2ZWQiOiIyMDEzIiwiQ3JlYXRlZEJ5IjoiX0plbm55IiwiQ3JlYXRlZE9uIjoiMjAyMi0wNy0xOFQx</w:instrText>
          </w:r>
          <w:r>
            <w:rPr>
              <w:sz w:val="24"/>
              <w:szCs w:val="24"/>
              <w:lang w:val="en-US"/>
            </w:rPr>
            <w:instrText>MzoxMzowNyIsIk1vZGlmaWVkQnkiOiJfSmVubnkiLCJJZCI6Ijc1YjY2YTdhLTQzMjktNGZlNC04YTBmLTZmMzE2YjcxMDg4YiIsIk1vZGlmaWVkT24iOiIyMDIyLTEwLTI2VDE0OjAwOjM5IiwiUHJvamVjdCI6eyIkcmVmIjoiOCJ9fSwiVXNlTnVtYmVyaW5nVHlwZU9mUGFyZW50RG9jdW1lbnQiOmZhbHNlfV0sIkZvcm1hdHRlZFRleHQi</w:instrText>
          </w:r>
          <w:r>
            <w:rPr>
              <w:sz w:val="24"/>
              <w:szCs w:val="24"/>
              <w:lang w:val="en-US"/>
            </w:rPr>
            <w:instrText>OnsiJGlkIjoiMjIiLCJDb3VudCI6MSwiVGV4dFVuaXRzIjpbeyIkaWQiOiIyMyIsIkZvbnRTdHlsZSI6eyIkaWQiOiIyNCIsIk5ldXRyYWwiOnRydWV9LCJSZWFkaW5nT3JkZXIiOjEsIlRleHQiOiIoMTIpIn1dfSwiVGFnIjoiQ2l0YXZpUGxhY2Vob2xkZXIjN2M3ZDU5ZDUtNWU0MC00NGI4LTk0NTctMTM3MTI0NTRiZGUwIiwiVGV4dCI6</w:instrText>
          </w:r>
          <w:r>
            <w:rPr>
              <w:sz w:val="24"/>
              <w:szCs w:val="24"/>
              <w:lang w:val="en-US"/>
            </w:rPr>
            <w:instrText>IigxMikiLCJXQUlWZXJzaW9uIjoiNi4xNC4wLjAifQ==}</w:instrText>
          </w:r>
          <w:r>
            <w:rPr>
              <w:sz w:val="24"/>
              <w:szCs w:val="24"/>
              <w:lang w:val="en-US"/>
            </w:rPr>
            <w:fldChar w:fldCharType="separate"/>
          </w:r>
          <w:r>
            <w:rPr>
              <w:sz w:val="24"/>
              <w:szCs w:val="24"/>
              <w:lang w:val="en-US"/>
            </w:rPr>
            <w:t>(12)</w:t>
          </w:r>
          <w:r>
            <w:rPr>
              <w:sz w:val="24"/>
              <w:szCs w:val="24"/>
              <w:lang w:val="en-US"/>
            </w:rPr>
            <w:fldChar w:fldCharType="end"/>
          </w:r>
        </w:sdtContent>
      </w:sdt>
      <w:r>
        <w:rPr>
          <w:sz w:val="24"/>
          <w:szCs w:val="24"/>
          <w:lang w:val="en-US"/>
        </w:rPr>
        <w:t>. The early and intermediate stages are characterized by the size of the drusen deposits and by the presence or absence of pigmentary changes.  The early and intermediate stage usually have no or only m</w:t>
      </w:r>
      <w:r>
        <w:rPr>
          <w:sz w:val="24"/>
          <w:szCs w:val="24"/>
          <w:lang w:val="en-US"/>
        </w:rPr>
        <w:t xml:space="preserve">inimal symptoms </w:t>
      </w:r>
      <w:sdt>
        <w:sdtPr>
          <w:rPr>
            <w:sz w:val="24"/>
            <w:szCs w:val="24"/>
            <w:lang w:val="en-US"/>
          </w:rPr>
          <w:alias w:val="To edit, see citavi.com/edit"/>
          <w:tag w:val="CitaviPlaceholder#3114e80a-3f86-4490-b2fe-8c471f037e23"/>
          <w:id w:val="-581910629"/>
          <w:placeholder>
            <w:docPart w:val="6310FFADACB444E5833645E60D17DB66"/>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w:instrText>
          </w:r>
          <w:r>
            <w:rPr>
              <w:sz w:val="24"/>
              <w:szCs w:val="24"/>
              <w:lang w:val="en-US"/>
            </w:rPr>
            <w:instrText>b2xkZXJFbnRyeSwgU3dpc3NBY2FkZW1pYy5DaXRhdmkiLCJJZCI6Ijg2YTY2OTI5LWI0NWYtNGMxMy04YWUwLTRjZTdhMGM4ZWI3MiIsIlJhbmdlTGVuZ3RoIjo0LCJSZWZlcmVuY2VJZCI6IjJmZDNlZTM1LTkzNzEtNDhjNi04NmZkLWZiMWUyYzcwNGUwNCIsIlBhZ2VSYW5nZSI6eyIkaWQiOiIzIiwiJHR5cGUiOiJTd2lzc0FjYWRlbWlj</w:instrText>
          </w:r>
          <w:r>
            <w:rPr>
              <w:sz w:val="24"/>
              <w:szCs w:val="24"/>
              <w:lang w:val="en-US"/>
            </w:rPr>
            <w:instrText>LlBhZ2VSYW5nZSwgU3dpc3NBY2FkZW1pYyIsIkVuZFBhZ2UiOnsiJGlkIjoiNCIsIiR0eXBlIjoiU3dpc3NBY2FkZW1pYy5QYWdlTnVtYmVyLCBTd2lzc0FjYWRlbWljIiwiSXNGdWxseU51bWVyaWMiOmZhbHNlLCJOdW1iZXJpbmdUeXBlIjowLCJOdW1lcmFsU3lzdGVtIjowfSwiTnVtYmVyaW5nVHlwZSI6MCwiTnVtZXJhbFN5c3RlbSI6</w:instrText>
          </w:r>
          <w:r>
            <w:rPr>
              <w:sz w:val="24"/>
              <w:szCs w:val="24"/>
              <w:lang w:val="en-US"/>
            </w:rPr>
            <w:instrText>MCwiU3RhcnRQYWdlIjp7IiRpZCI6IjUiLCIkdHlwZSI6IlN3aXNzQWNhZGVtaWMuUGFnZU51bWJlciwgU3dpc3NBY2FkZW1pYyIsIklzRnVsbHlOdW1lcmljIjpmYWxzZSwiTnVtYmVyaW5nVHlwZSI6MCwiTnVtZXJhbFN5c3RlbSI6MH19LCJSZWZlcmVuY2UiOnsiJGlkIjoiNiIsIiR0eXBlIjoiU3dpc3NBY2FkZW1pYy5DaXRhdmkuUmVm</w:instrText>
          </w:r>
          <w:r>
            <w:rPr>
              <w:sz w:val="24"/>
              <w:szCs w:val="24"/>
              <w:lang w:val="en-US"/>
            </w:rPr>
            <w:instrText>ZXJlbmNlLCBTd2lzc0FjYWRlbWljLkNpdGF2aSIsIkFic3RyYWN0Q29tcGxleGl0eSI6MCwiQWJzdHJhY3RTb3VyY2VUZXh0Rm9ybWF0IjowLCJBdXRob3JzIjpbeyIkaWQiOiI3IiwiJHR5cGUiOiJTd2lzc0FjYWRlbWljLkNpdGF2aS5QZXJzb24sIFN3aXNzQWNhZGVtaWMuQ2l0YXZpIiwiRmlyc3ROYW1lIjoiQ2F0aGVyaW5lIiwiTGFz</w:instrText>
          </w:r>
          <w:r>
            <w:rPr>
              <w:sz w:val="24"/>
              <w:szCs w:val="24"/>
              <w:lang w:val="en-US"/>
            </w:rPr>
            <w:instrText>dE5hbWUiOiJUaG9tYXMiLCJNaWRkbGVOYW1lIjoiSi4iLCJQcm90ZWN0ZWQiOmZhbHNlLCJTZXgiOjEsIkNyZWF0ZWRCeSI6Il9KZW5ueSIsIkNyZWF0ZWRPbiI6IjIwMjItMDctMThUMTI6MTQ6MDMiLCJNb2RpZmllZEJ5IjoiX0plbm55IiwiSWQiOiIxMzFlYWJkNS01YTJmLTQ3ZDYtOTk1ZS1iMzRmNWQ0MDNlMmIiLCJNb2RpZmllZE9u</w:instrText>
          </w:r>
          <w:r>
            <w:rPr>
              <w:sz w:val="24"/>
              <w:szCs w:val="24"/>
              <w:lang w:val="en-US"/>
            </w:rPr>
            <w:instrText>IjoiMjAyMi0wNy0xOFQxMjoxNDowMyIsIlByb2plY3QiOnsiJGlkIjoiOCIsIiR0eXBlIjoiU3dpc3NBY2FkZW1pYy5DaXRhdmkuUHJvamVjdCwgU3dpc3NBY2FkZW1pYy5DaXRhdmkifX0seyIkaWQiOiI5IiwiJHR5cGUiOiJTd2lzc0FjYWRlbWljLkNpdGF2aS5QZXJzb24sIFN3aXNzQWNhZGVtaWMuQ2l0YXZpIiwiRmlyc3ROYW1lIjoi</w:instrText>
          </w:r>
          <w:r>
            <w:rPr>
              <w:sz w:val="24"/>
              <w:szCs w:val="24"/>
              <w:lang w:val="en-US"/>
            </w:rPr>
            <w:instrText>UnVraHNhbmEiLCJMYXN0TmFtZSI6Ik1pcnphIiwiTWlkZGxlTmFtZSI6IkcuIiwiUHJvdGVjdGVkIjpmYWxzZSwiU2V4IjowLCJDcmVhdGVkQnkiOiJfSmVubnkiLCJDcmVhdGVkT24iOiIyMDIyLTA3LTE4VDEyOjE0OjAzIiwiTW9kaWZpZWRCeSI6Il9KZW5ueSIsIklkIjoiNGJjOWUzOTktMWY1OC00ZTVjLTk2OTItNDUxNThkNDk1ZGVi</w:instrText>
          </w:r>
          <w:r>
            <w:rPr>
              <w:sz w:val="24"/>
              <w:szCs w:val="24"/>
              <w:lang w:val="en-US"/>
            </w:rPr>
            <w:instrText>IiwiTW9kaWZpZWRPbiI6IjIwMjItMDctMThUMTI6MTQ6MDMiLCJQcm9qZWN0Ijp7IiRyZWYiOiI4In19LHsiJGlkIjoiMTAiLCIkdHlwZSI6IlN3aXNzQWNhZGVtaWMuQ2l0YXZpLlBlcnNvbiwgU3dpc3NBY2FkZW1pYy5DaXRhdmkiLCJGaXJzdE5hbWUiOiJNYW5qb3QiLCJMYXN0TmFtZSI6IkdpbGwiLCJNaWRkbGVOYW1lIjoiSy4iLCJQ</w:instrText>
          </w:r>
          <w:r>
            <w:rPr>
              <w:sz w:val="24"/>
              <w:szCs w:val="24"/>
              <w:lang w:val="en-US"/>
            </w:rPr>
            <w:instrText>cm90ZWN0ZWQiOmZhbHNlLCJTZXgiOjAsIkNyZWF0ZWRCeSI6Il9KZW5ueSIsIkNyZWF0ZWRPbiI6IjIwMjItMDctMThUMTI6MTQ6MDMiLCJNb2RpZmllZEJ5IjoiX0plbm55IiwiSWQiOiJhMjc2MzgyZi01NTQ0LTQ1NTAtYjI5My0zMDU5NDdhYzEzNGQiLCJNb2RpZmllZE9uIjoiMjAyMi0wNy0xOFQxMjoxNDowMyIsIlByb2plY3QiOnsi</w:instrText>
          </w:r>
          <w:r>
            <w:rPr>
              <w:sz w:val="24"/>
              <w:szCs w:val="24"/>
              <w:lang w:val="en-US"/>
            </w:rPr>
            <w:instrText>JHJlZiI6IjgifX1dLCJDaXRhdGlvbktleVVwZGF0ZVR5cGUiOjAsIkNvbGxhYm9yYXRvcnMiOltdLCJDb3ZlclBhdGgiOnsiJGlkIjoiMTEiLCIkdHlwZSI6IlN3aXNzQWNhZGVtaWMuQ2l0YXZpLkxpbmtlZFJlc291cmNlLCBTd2lzc0FjYWRlbWljLkNpdGF2aSIsIkxpbmtlZFJlc291cmNlVHlwZSI6MSwiVXJpU3RyaW5nIjoiVGhvbWFz</w:instrText>
          </w:r>
          <w:r>
            <w:rPr>
              <w:sz w:val="24"/>
              <w:szCs w:val="24"/>
              <w:lang w:val="en-US"/>
            </w:rPr>
            <w:instrText>LCBNaXJ6YSBldCBhbCAyMDIxIC0gQWdlLVJlbGF0ZWQgTWFjdWxhciBEZWdlbmVyYXRpb24uanBnIiwiTGlua2VkUmVzb3VyY2VTdGF0dXMiOjgsIlByb3BlcnRpZXMiOnsiJGlkIjoiMTIiLCIkdHlwZSI6IlN3aXNzQWNhZGVtaWMuQ2l0YXZpLkxpbmtlZFJlc291cmNlUHJvcGVydGllcywgU3dpc3NBY2FkZW1pYy5DaXRhdmkifSwiU3lu</w:instrText>
          </w:r>
          <w:r>
            <w:rPr>
              <w:sz w:val="24"/>
              <w:szCs w:val="24"/>
              <w:lang w:val="en-US"/>
            </w:rPr>
            <w:instrText>Y0ZvbGRlclR5cGUiOjAsIklzTG9jYWxDbG91ZFByb2plY3RGaWxlTGluayI6ZmFsc2UsIklzQ2xvdWRSZXN0b3JlIjpmYWxzZSwiSXNDbG91ZENvcHkiOmZhbHNlLCJBdHRhY2htZW50Rm9sZGVyV2FzSW5GYWxsYmFja01vZGUiOmZhbHNlfSwiRGF0ZTIiOiIwMi4wNC4yMDIxIiwiRG9pIjoiMTAuMTAxNi9qLm1jbmEuMjAyMS4wMS4wMDMi</w:instrText>
          </w:r>
          <w:r>
            <w:rPr>
              <w:sz w:val="24"/>
              <w:szCs w:val="24"/>
              <w:lang w:val="en-US"/>
            </w:rPr>
            <w:instrText>LCJFZGl0b3JzIjpbXSwiRXZhbHVhdGlvbkNvbXBsZXhpdHkiOjAsIkV2YWx1YXRpb25Tb3VyY2VUZXh0Rm9ybWF0IjowLCJHcm91cHMiOltdLCJIYXNMYWJlbDEiOmZhbHNlLCJIYXNMYWJlbDIiOmZhbHNlLCJLZXl3b3JkcyI6W10sIkxhbmd1YWdlIjoiZW5nIiwiTGFuZ3VhZ2VDb2RlIjoiZW4iLCJMb2NhdGlvbnMiOlt7IiRpZCI6IjEz</w:instrText>
          </w:r>
          <w:r>
            <w:rPr>
              <w:sz w:val="24"/>
              <w:szCs w:val="24"/>
              <w:lang w:val="en-US"/>
            </w:rPr>
            <w:instrText>IiwiJHR5cGUiOiJTd2lzc0FjYWRlbWljLkNpdGF2aS5Mb2NhdGlvbiwgU3dpc3NBY2FkZW1pYy5DaXRhdmkiLCJBZGRyZXNzIjp7IiRpZCI6IjE0IiwiJHR5cGUiOiJTd2lzc0FjYWRlbWljLkNpdGF2aS5MaW5rZWRSZXNvdXJjZSwgU3dpc3NBY2FkZW1pYy5DaXRhdmkiLCJMaW5rZWRSZXNvdXJjZVR5cGUiOjUsIk9yaWdpbmFsU3RyaW5n</w:instrText>
          </w:r>
          <w:r>
            <w:rPr>
              <w:sz w:val="24"/>
              <w:szCs w:val="24"/>
              <w:lang w:val="en-US"/>
            </w:rPr>
            <w:instrText>IjoiMzM5MjY2NDIiLCJVcmlTdHJpbmciOiJodHRwOi8vd3d3Lm5jYmkubmxtLm5paC5nb3YvcHVibWVkLzMzOTI2NjQyIiwiTGlua2VkUmVzb3VyY2VTdGF0dXMiOjgsIlByb3BlcnRpZXMiOnsiJGlkIjoiMTUiLCIkdHlwZSI6IlN3aXNzQWNhZGVtaWMuQ2l0YXZpLkxpbmtlZFJlc291cmNlUHJvcGVydGllcywgU3dpc3NBY2FkZW1pYy5D</w:instrText>
          </w:r>
          <w:r>
            <w:rPr>
              <w:sz w:val="24"/>
              <w:szCs w:val="24"/>
              <w:lang w:val="en-US"/>
            </w:rPr>
            <w:instrText>aXRhdmkifSwiU3luY0ZvbGRlclR5cGUiOjAsIklzTG9jYWxDbG91ZFByb2plY3RGaWxlTGluayI6ZmFsc2UsIklzQ2xvdWRSZXN0b3JlIjpmYWxzZSwiSXNDbG91ZENvcHkiOmZhbHNlLCJBdHRhY2htZW50Rm9sZGVyV2FzSW5GYWxsYmFja01vZGUiOmZhbHNlfSwiQW5ub3RhdGlvbnMiOltdLCJMb2NhdGlvblR5cGUiOjAsIk1pcnJvcnNS</w:instrText>
          </w:r>
          <w:r>
            <w:rPr>
              <w:sz w:val="24"/>
              <w:szCs w:val="24"/>
              <w:lang w:val="en-US"/>
            </w:rPr>
            <w:instrText>ZWZlcmVuY2VQcm9wZXJ0eUlkIjoxNjQsIkNyZWF0ZWRCeSI6Il9KZW5ueSIsIkNyZWF0ZWRPbiI6IjIwMjItMDctMThUMTI6MTQ6MDMiLCJNb2RpZmllZEJ5IjoiX0plbm55IiwiSWQiOiIzZDUwZGE0NC1kOWRmLTQ2ODYtYWM4Yy1mNDNiNmEzNjZiNDAiLCJNb2RpZmllZE9uIjoiMjAyMi0wNy0xOFQxMjoxNDowMyIsIlByb2plY3QiOnsi</w:instrText>
          </w:r>
          <w:r>
            <w:rPr>
              <w:sz w:val="24"/>
              <w:szCs w:val="24"/>
              <w:lang w:val="en-US"/>
            </w:rPr>
            <w:instrText>JHJlZiI6IjgifX0seyIkaWQiOiIxNiIsIiR0eXBlIjoiU3dpc3NBY2FkZW1pYy5DaXRhdmkuTG9jYXRpb24sIFN3aXNzQWNhZGVtaWMuQ2l0YXZpIiwiQWRkcmVzcyI6eyIkaWQiOiIxNyIsIiR0eXBlIjoiU3dpc3NBY2FkZW1pYy5DaXRhdmkuTGlua2VkUmVzb3VyY2UsIFN3aXNzQWNhZGVtaWMuQ2l0YXZpIiwiTGlua2VkUmVzb3VyY2VU</w:instrText>
          </w:r>
          <w:r>
            <w:rPr>
              <w:sz w:val="24"/>
              <w:szCs w:val="24"/>
              <w:lang w:val="en-US"/>
            </w:rPr>
            <w:instrText>eXBlIjo1LCJPcmlnaW5hbFN0cmluZyI6IjEwLjEwMTYvai5tY25hLjIwMjEuMDEuMDAzIiwiVXJpU3RyaW5nIjoiaHR0cHM6Ly9kb2kub3JnLzEwLjEwMTYvai5tY25hLjIwMjEuMDEuMDAzIiwiTGlua2VkUmVzb3VyY2VTdGF0dXMiOjgsIlByb3BlcnRpZXMiOnsiJGlkIjoiMTgiLCIkdHlwZSI6IlN3aXNzQWNhZGVtaWMuQ2l0YXZpLkxp</w:instrText>
          </w:r>
          <w:r>
            <w:rPr>
              <w:sz w:val="24"/>
              <w:szCs w:val="24"/>
              <w:lang w:val="en-US"/>
            </w:rPr>
            <w:instrText>bmtlZFJlc291cmNlUHJvcGVydGllcywgU3dpc3NBY2FkZW1pYy5DaXRhdmkifSwiU3luY0ZvbGRlclR5cGUiOjAsIklzTG9jYWxDbG91ZFByb2plY3RGaWxlTGluayI6ZmFsc2UsIklzQ2xvdWRSZXN0b3JlIjpmYWxzZSwiSXNDbG91ZENvcHkiOmZhbHNlLCJBdHRhY2htZW50Rm9sZGVyV2FzSW5GYWxsYmFja01vZGUiOmZhbHNlfSwiQW5u</w:instrText>
          </w:r>
          <w:r>
            <w:rPr>
              <w:sz w:val="24"/>
              <w:szCs w:val="24"/>
              <w:lang w:val="en-US"/>
            </w:rPr>
            <w:instrText>b3RhdGlvbnMiOltdLCJMb2NhdGlvblR5cGUiOjAsIk1pcnJvcnNSZWZlcmVuY2VQcm9wZXJ0eUlkIjoxMjgsIkNyZWF0ZWRCeSI6Il9KZW5ueSIsIkNyZWF0ZWRPbiI6IjIwMjItMDctMThUMTI6MTQ6MDMiLCJNb2RpZmllZEJ5IjoiX0plbm55IiwiSWQiOiJhNmMzMGMxMS1iZTExLTQ1NTgtOWEwZC1hNjA3YTkyMjczNWYiLCJNb2RpZmll</w:instrText>
          </w:r>
          <w:r>
            <w:rPr>
              <w:sz w:val="24"/>
              <w:szCs w:val="24"/>
              <w:lang w:val="en-US"/>
            </w:rPr>
            <w:instrText>ZE9uIjoiMjAyMi0wNy0xOFQxMjoxNDowMyIsIlByb2plY3QiOnsiJHJlZiI6IjgifX1dLCJOdW1iZXIiOiIzIiwiT3JnYW5pemF0aW9ucyI6W10sIk90aGVyc0ludm9sdmVkIjpbXSwiUGFnZVJhbmdlIjoiPHNwPlxyXG4gIDxuPjQ3Mzwvbj5cclxuICA8aW4+dHJ1ZTwvaW4+XHJcbiAgPG9zPjQ3Mzwvb3M+XHJcbiAgPHBzPjQ3MzwvcHM+</w:instrText>
          </w:r>
          <w:r>
            <w:rPr>
              <w:sz w:val="24"/>
              <w:szCs w:val="24"/>
              <w:lang w:val="en-US"/>
            </w:rPr>
            <w:instrText>XHJcbjwvc3A+XHJcbjxlcD5cclxuICA8bj40OTE8L24+XHJcbiAgPGluPnRydWU8L2luPlxyXG4gIDxvcz40OTE8L29zPlxyXG4gIDxwcz40OTE8L3BzPlxyXG48L2VwPlxyXG48b3M+NDczLTQ5MTwvb3M+IiwiUGVyaW9kaWNhbCI6eyIkaWQiOiIxOSIsIiR0eXBlIjoiU3dpc3NBY2FkZW1pYy5DaXRhdmkuUGVyaW9kaWNhbCwgU3dpc3NB</w:instrText>
          </w:r>
          <w:r>
            <w:rPr>
              <w:sz w:val="24"/>
              <w:szCs w:val="24"/>
              <w:lang w:val="en-US"/>
            </w:rPr>
            <w:instrText>Y2FkZW1pYy5DaXRhdmkiLCJFaXNzbiI6IjE1NTctOTg1OSIsIk5hbWUiOiJUaGUgTWVkaWNhbCBjbGluaWNzIG9mIE5vcnRoIEFtZXJpY2EiLCJQYWdpbmF0aW9uIjowLCJQcm90ZWN0ZWQiOmZhbHNlLCJVc2VyQWJicmV2aWF0aW9uMSI6Ik1lZCBDbGluIE5vcnRoIEFtIiwiQ3JlYXRlZEJ5IjoiX0plbm55IiwiQ3JlYXRlZE9uIjoiMjAy</w:instrText>
          </w:r>
          <w:r>
            <w:rPr>
              <w:sz w:val="24"/>
              <w:szCs w:val="24"/>
              <w:lang w:val="en-US"/>
            </w:rPr>
            <w:instrText>Mi0wNy0xOFQxMjoxNDowMyIsIk1vZGlmaWVkQnkiOiJfSmVubnkiLCJJZCI6ImU1NDk4MzljLTA4NGMtNGE1Ny1iYjljLTkzZDBkNTViZDYzOSIsIk1vZGlmaWVkT24iOiIyMDIyLTA3LTE4VDEyOjE0OjAzIiwiUHJvamVjdCI6eyIkcmVmIjoiOCJ9fSwiUHVibGlzaGVycyI6W10sIlB1Yk1lZElkIjoiMzM5MjY2NDIiLCJRdW90YXRpb25z</w:instrText>
          </w:r>
          <w:r>
            <w:rPr>
              <w:sz w:val="24"/>
              <w:szCs w:val="24"/>
              <w:lang w:val="en-US"/>
            </w:rPr>
            <w:instrText>IjpbXSwiUmF0aW5nIjowLCJSZWZlcmVuY2VUeXBlIjoiSm91cm5hbEFydGljbGUiLCJTaG9ydFRpdGxlIjoiVGhvbWFzLCBNaXJ6YSBldCBhbC4gMjAyMSDigJMgQWdlLVJlbGF0ZWQgTWFjdWxhciBEZWdlbmVyYXRpb24iLCJTaG9ydFRpdGxlVXBkYXRlVHlwZSI6MCwiU291cmNlT2ZCaWJsaW9ncmFwaGljSW5mb3JtYXRpb24iOiJQdWJN</w:instrText>
          </w:r>
          <w:r>
            <w:rPr>
              <w:sz w:val="24"/>
              <w:szCs w:val="24"/>
              <w:lang w:val="en-US"/>
            </w:rPr>
            <w:instrText>ZWQiLCJTdGF0aWNJZHMiOlsiYWVmNTg1YjgtNmI4Ny00YjVkLWI2NzItNDg2OTU2ZjU2ZjNhIl0sIlRhYmxlT2ZDb250ZW50c0NvbXBsZXhpdHkiOjAsIlRhYmxlT2ZDb250ZW50c1NvdXJjZVRleHRGb3JtYXQiOjAsIlRhc2tzIjpbXSwiVGl0bGUiOiJBZ2UtUmVsYXRlZCBNYWN1bGFyIERlZ2VuZXJhdGlvbiIsIlRyYW5zbGF0b3JzIjpb</w:instrText>
          </w:r>
          <w:r>
            <w:rPr>
              <w:sz w:val="24"/>
              <w:szCs w:val="24"/>
              <w:lang w:val="en-US"/>
            </w:rPr>
            <w:instrText>XSwiVm9sdW1lIjoiMTA1IiwiWWVhciI6IjIwMjEiLCJZZWFyUmVzb2x2ZWQiOiIyMDIxIiwiQ3JlYXRlZEJ5IjoiX0plbm55IiwiQ3JlYXRlZE9uIjoiMjAyMi0wNy0xOFQxMjoxNDowMyIsIk1vZGlmaWVkQnkiOiJfSmVubnkiLCJJZCI6IjJmZDNlZTM1LTkzNzEtNDhjNi04NmZkLWZiMWUyYzcwNGUwNCIsIk1vZGlmaWVkT24iOiIyMDIy</w:instrText>
          </w:r>
          <w:r>
            <w:rPr>
              <w:sz w:val="24"/>
              <w:szCs w:val="24"/>
              <w:lang w:val="en-US"/>
            </w:rPr>
            <w:instrText>LTEwLTI2VDE0OjAwOjM5IiwiUHJvamVjdCI6eyIkcmVmIjoiOCJ9fSwiVXNlTnVtYmVyaW5nVHlwZU9mUGFyZW50RG9jdW1lbnQiOmZhbHNlfV0sIkZvcm1hdHRlZFRleHQiOnsiJGlkIjoiMjAiLCJDb3VudCI6MSwiVGV4dFVuaXRzIjpbeyIkaWQiOiIyMSIsIkZvbnRTdHlsZSI6eyIkaWQiOiIyMiIsIk5ldXRyYWwiOnRydWV9LCJSZWFk</w:instrText>
          </w:r>
          <w:r>
            <w:rPr>
              <w:sz w:val="24"/>
              <w:szCs w:val="24"/>
              <w:lang w:val="en-US"/>
            </w:rPr>
            <w:instrText>aW5nT3JkZXIiOjEsIlRleHQiOiIoMTApIn1dfSwiVGFnIjoiQ2l0YXZpUGxhY2Vob2xkZXIjMzExNGU4MGEtM2Y4Ni00NDkwLWIyZmUtOGM0NzFmMDM3ZTIzIiwiVGV4dCI6IigxMCkiLCJXQUlWZXJzaW9uIjoiNi4xNC4wLjAifQ==}</w:instrText>
          </w:r>
          <w:r>
            <w:rPr>
              <w:sz w:val="24"/>
              <w:szCs w:val="24"/>
              <w:lang w:val="en-US"/>
            </w:rPr>
            <w:fldChar w:fldCharType="separate"/>
          </w:r>
          <w:r>
            <w:rPr>
              <w:sz w:val="24"/>
              <w:szCs w:val="24"/>
              <w:lang w:val="en-US"/>
            </w:rPr>
            <w:t>(10)</w:t>
          </w:r>
          <w:r>
            <w:rPr>
              <w:sz w:val="24"/>
              <w:szCs w:val="24"/>
              <w:lang w:val="en-US"/>
            </w:rPr>
            <w:fldChar w:fldCharType="end"/>
          </w:r>
        </w:sdtContent>
      </w:sdt>
      <w:r>
        <w:rPr>
          <w:sz w:val="24"/>
          <w:szCs w:val="24"/>
          <w:lang w:val="en-US"/>
        </w:rPr>
        <w:t>. Late, neovascular AMD, however, has more profound visual symptoms th</w:t>
      </w:r>
      <w:r>
        <w:rPr>
          <w:sz w:val="24"/>
          <w:szCs w:val="24"/>
          <w:lang w:val="en-US"/>
        </w:rPr>
        <w:t xml:space="preserve">at can progress rapidly. The symptoms include distortion and/or large central scotoma or blind spot due to hemorrhage or fluid accumulation in the macular region. If left untreated, fibrosis and permanent vision loss are the consequences </w:t>
      </w:r>
      <w:sdt>
        <w:sdtPr>
          <w:rPr>
            <w:sz w:val="24"/>
            <w:szCs w:val="24"/>
            <w:lang w:val="en-US"/>
          </w:rPr>
          <w:alias w:val="To edit, see citavi.com/edit"/>
          <w:tag w:val="CitaviPlaceholder#23c59a8f-4dfc-4340-92a9-165ba046acff"/>
          <w:id w:val="1666747312"/>
          <w:placeholder>
            <w:docPart w:val="8DC4D94BC6FD48728ABAF26EF3B328B0"/>
          </w:placeholder>
        </w:sdtPr>
        <w:sdtEndPr/>
        <w:sdtContent>
          <w:r>
            <w:rPr>
              <w:sz w:val="24"/>
              <w:szCs w:val="24"/>
              <w:lang w:val="en-US"/>
            </w:rPr>
            <w:fldChar w:fldCharType="begin"/>
          </w:r>
          <w:r>
            <w:rPr>
              <w:sz w:val="24"/>
              <w:szCs w:val="24"/>
              <w:lang w:val="en-US"/>
            </w:rPr>
            <w:instrText>ADDIN CitaviPlaceh</w:instrText>
          </w:r>
          <w:r>
            <w:rPr>
              <w:sz w:val="24"/>
              <w:szCs w:val="24"/>
              <w:lang w:val="en-US"/>
            </w:rPr>
            <w:instrText>older{eyIkaWQiOiIxIiwiJHR5cGUiOiJTd2lzc0FjYWRlbWljLkNpdGF2aS5DaXRhdGlvbnMuV29yZFBsYWNlaG9sZGVyLCBTd2lzc0FjYWRlbWljLkNpdGF2aSIsIkVudHJpZXMiOlt7IiRpZCI6IjIiLCIkdHlwZSI6IlN3aXNzQWNhZGVtaWMuQ2l0YXZpLkNpdGF0aW9ucy5Xb3JkUGxhY2Vob2xkZXJFbnRyeSwgU3dpc3NBY2FkZW1pYy</w:instrText>
          </w:r>
          <w:r>
            <w:rPr>
              <w:sz w:val="24"/>
              <w:szCs w:val="24"/>
              <w:lang w:val="en-US"/>
            </w:rPr>
            <w:instrText>5DaXRhdmkiLCJJZCI6ImNhZjlhYTU2LWRjOGEtNDViNy04YWFlLWIwNzAzZGFmNGFkNyIsIlJhbmdlTGVuZ3RoIjo0LCJSZWZlcmVuY2VJZCI6IjJmZDNlZTM1LTkzNzEtNDhjNi04NmZkLWZiMWUyYzcwNGUwNCIsIlBhZ2VSYW5nZSI6eyIkaWQiOiIzIiwiJHR5cGUiOiJTd2lzc0FjYWRlbWljLlBhZ2VSYW5nZSwgU3dpc3NBY2FkZW1pYy</w:instrText>
          </w:r>
          <w:r>
            <w:rPr>
              <w:sz w:val="24"/>
              <w:szCs w:val="24"/>
              <w:lang w:val="en-US"/>
            </w:rPr>
            <w:instrText>IsIkVuZFBhZ2UiOnsiJGlkIjoiNCIsIiR0eXBlIjoiU3dpc3NBY2FkZW1pYy5QYWdlTnVtYmVyLCBTd2lzc0FjYWRlbWljIiwiSXNGdWxseU51bWVyaWMiOmZhbHNlLCJOdW1iZXJpbmdUeXBlIjowLCJOdW1lcmFsU3lzdGVtIjowfSwiTnVtYmVyaW5nVHlwZSI6MCwiTnVtZXJhbFN5c3RlbSI6MCwiU3RhcnRQYWdlIjp7IiRpZCI6IjUiLC</w:instrText>
          </w:r>
          <w:r>
            <w:rPr>
              <w:sz w:val="24"/>
              <w:szCs w:val="24"/>
              <w:lang w:val="en-US"/>
            </w:rPr>
            <w:instrText>IkdHlwZSI6IlN3aXNzQWNhZGVtaWMuUGFnZU51bWJlciwgU3dpc3NBY2FkZW1pYyIsIklzRnVsbHlOdW1lcmljIjpmYWxzZSwiTnVtYmVyaW5nVHlwZSI6MCwiTnVtZXJhbFN5c3RlbSI6MH19LCJSZWZlcmVuY2UiOnsiJGlkIjoiNiIsIiR0eXBlIjoiU3dpc3NBY2FkZW1pYy5DaXRhdmkuUmVmZXJlbmNlLCBTd2lzc0FjYWRlbWljLkNpdG</w:instrText>
          </w:r>
          <w:r>
            <w:rPr>
              <w:sz w:val="24"/>
              <w:szCs w:val="24"/>
              <w:lang w:val="en-US"/>
            </w:rPr>
            <w:instrText>F2aSIsIkFic3RyYWN0Q29tcGxleGl0eSI6MCwiQWJzdHJhY3RTb3VyY2VUZXh0Rm9ybWF0IjowLCJBdXRob3JzIjpbeyIkaWQiOiI3IiwiJHR5cGUiOiJTd2lzc0FjYWRlbWljLkNpdGF2aS5QZXJzb24sIFN3aXNzQWNhZGVtaWMuQ2l0YXZpIiwiRmlyc3ROYW1lIjoiQ2F0aGVyaW5lIiwiTGFzdE5hbWUiOiJUaG9tYXMiLCJNaWRkbGVOYW</w:instrText>
          </w:r>
          <w:r>
            <w:rPr>
              <w:sz w:val="24"/>
              <w:szCs w:val="24"/>
              <w:lang w:val="en-US"/>
            </w:rPr>
            <w:instrText>1lIjoiSi4iLCJQcm90ZWN0ZWQiOmZhbHNlLCJTZXgiOjEsIkNyZWF0ZWRCeSI6Il9KZW5ueSIsIkNyZWF0ZWRPbiI6IjIwMjItMDctMThUMTI6MTQ6MDMiLCJNb2RpZmllZEJ5IjoiX0plbm55IiwiSWQiOiIxMzFlYWJkNS01YTJmLTQ3ZDYtOTk1ZS1iMzRmNWQ0MDNlMmIiLCJNb2RpZmllZE9uIjoiMjAyMi0wNy0xOFQxMjoxNDowMyIsIl</w:instrText>
          </w:r>
          <w:r>
            <w:rPr>
              <w:sz w:val="24"/>
              <w:szCs w:val="24"/>
              <w:lang w:val="en-US"/>
            </w:rPr>
            <w:instrText>Byb2plY3QiOnsiJGlkIjoiOCIsIiR0eXBlIjoiU3dpc3NBY2FkZW1pYy5DaXRhdmkuUHJvamVjdCwgU3dpc3NBY2FkZW1pYy5DaXRhdmkifX0seyIkaWQiOiI5IiwiJHR5cGUiOiJTd2lzc0FjYWRlbWljLkNpdGF2aS5QZXJzb24sIFN3aXNzQWNhZGVtaWMuQ2l0YXZpIiwiRmlyc3ROYW1lIjoiUnVraHNhbmEiLCJMYXN0TmFtZSI6Ik1pcn</w:instrText>
          </w:r>
          <w:r>
            <w:rPr>
              <w:sz w:val="24"/>
              <w:szCs w:val="24"/>
              <w:lang w:val="en-US"/>
            </w:rPr>
            <w:instrText>phIiwiTWlkZGxlTmFtZSI6IkcuIiwiUHJvdGVjdGVkIjpmYWxzZSwiU2V4IjowLCJDcmVhdGVkQnkiOiJfSmVubnkiLCJDcmVhdGVkT24iOiIyMDIyLTA3LTE4VDEyOjE0OjAzIiwiTW9kaWZpZWRCeSI6Il9KZW5ueSIsIklkIjoiNGJjOWUzOTktMWY1OC00ZTVjLTk2OTItNDUxNThkNDk1ZGViIiwiTW9kaWZpZWRPbiI6IjIwMjItMDctMT</w:instrText>
          </w:r>
          <w:r>
            <w:rPr>
              <w:sz w:val="24"/>
              <w:szCs w:val="24"/>
              <w:lang w:val="en-US"/>
            </w:rPr>
            <w:instrText>hUMTI6MTQ6MDMiLCJQcm9qZWN0Ijp7IiRyZWYiOiI4In19LHsiJGlkIjoiMTAiLCIkdHlwZSI6IlN3aXNzQWNhZGVtaWMuQ2l0YXZpLlBlcnNvbiwgU3dpc3NBY2FkZW1pYy5DaXRhdmkiLCJGaXJzdE5hbWUiOiJNYW5qb3QiLCJMYXN0TmFtZSI6IkdpbGwiLCJNaWRkbGVOYW1lIjoiSy4iLCJQcm90ZWN0ZWQiOmZhbHNlLCJTZXgiOjAsIk</w:instrText>
          </w:r>
          <w:r>
            <w:rPr>
              <w:sz w:val="24"/>
              <w:szCs w:val="24"/>
              <w:lang w:val="en-US"/>
            </w:rPr>
            <w:instrText>NyZWF0ZWRCeSI6Il9KZW5ueSIsIkNyZWF0ZWRPbiI6IjIwMjItMDctMThUMTI6MTQ6MDMiLCJNb2RpZmllZEJ5IjoiX0plbm55IiwiSWQiOiJhMjc2MzgyZi01NTQ0LTQ1NTAtYjI5My0zMDU5NDdhYzEzNGQiLCJNb2RpZmllZE9uIjoiMjAyMi0wNy0xOFQxMjoxNDowMyIsIlByb2plY3QiOnsiJHJlZiI6IjgifX1dLCJDaXRhdGlvbktleV</w:instrText>
          </w:r>
          <w:r>
            <w:rPr>
              <w:sz w:val="24"/>
              <w:szCs w:val="24"/>
              <w:lang w:val="en-US"/>
            </w:rPr>
            <w:instrText>VwZGF0ZVR5cGUiOjAsIkNvbGxhYm9yYXRvcnMiOltdLCJDb3ZlclBhdGgiOnsiJGlkIjoiMTEiLCIkdHlwZSI6IlN3aXNzQWNhZGVtaWMuQ2l0YXZpLkxpbmtlZFJlc291cmNlLCBTd2lzc0FjYWRlbWljLkNpdGF2aSIsIkxpbmtlZFJlc291cmNlVHlwZSI6MSwiVXJpU3RyaW5nIjoiVGhvbWFzLCBNaXJ6YSBldCBhbCAyMDIxIC0gQWdlLV</w:instrText>
          </w:r>
          <w:r>
            <w:rPr>
              <w:sz w:val="24"/>
              <w:szCs w:val="24"/>
              <w:lang w:val="en-US"/>
            </w:rPr>
            <w:instrText>JlbGF0ZWQgTWFjdWxhciBEZWdlbmVyYXRpb24uanBnIiwiTGlua2VkUmVzb3VyY2VTdGF0dXMiOjgsIlByb3BlcnRpZXMiOnsiJGlkIjoiMTIiLCIkdHlwZSI6IlN3aXNzQWNhZGVtaWMuQ2l0YXZpLkxpbmtlZFJlc291cmNlUHJvcGVydGllcywgU3dpc3NBY2FkZW1pYy5DaXRhdmkifSwiU3luY0ZvbGRlclR5cGUiOjAsIklzTG9jYWxDbG</w:instrText>
          </w:r>
          <w:r>
            <w:rPr>
              <w:sz w:val="24"/>
              <w:szCs w:val="24"/>
              <w:lang w:val="en-US"/>
            </w:rPr>
            <w:instrText>91ZFByb2plY3RGaWxlTGluayI6ZmFsc2UsIklzQ2xvdWRSZXN0b3JlIjpmYWxzZSwiSXNDbG91ZENvcHkiOmZhbHNlLCJBdHRhY2htZW50Rm9sZGVyV2FzSW5GYWxsYmFja01vZGUiOmZhbHNlfSwiRGF0ZTIiOiIwMi4wNC4yMDIxIiwiRG9pIjoiMTAuMTAxNi9qLm1jbmEuMjAyMS4wMS4wMDMiLCJFZGl0b3JzIjpbXSwiRXZhbHVhdGlvbk</w:instrText>
          </w:r>
          <w:r>
            <w:rPr>
              <w:sz w:val="24"/>
              <w:szCs w:val="24"/>
              <w:lang w:val="en-US"/>
            </w:rPr>
            <w:instrText>NvbXBsZXhpdHkiOjAsIkV2YWx1YXRpb25Tb3VyY2VUZXh0Rm9ybWF0IjowLCJHcm91cHMiOltdLCJIYXNMYWJlbDEiOmZhbHNlLCJIYXNMYWJlbDIiOmZhbHNlLCJLZXl3b3JkcyI6W10sIkxhbmd1YWdlIjoiZW5nIiwiTGFuZ3VhZ2VDb2RlIjoiZW4iLCJMb2NhdGlvbnMiOlt7IiRpZCI6IjEzIiwiJHR5cGUiOiJTd2lzc0FjYWRlbWljLk</w:instrText>
          </w:r>
          <w:r>
            <w:rPr>
              <w:sz w:val="24"/>
              <w:szCs w:val="24"/>
              <w:lang w:val="en-US"/>
            </w:rPr>
            <w:instrText>NpdGF2aS5Mb2NhdGlvbiwgU3dpc3NBY2FkZW1pYy5DaXRhdmkiLCJBZGRyZXNzIjp7IiRpZCI6IjE0IiwiJHR5cGUiOiJTd2lzc0FjYWRlbWljLkNpdGF2aS5MaW5rZWRSZXNvdXJjZSwgU3dpc3NBY2FkZW1pYy5DaXRhdmkiLCJMaW5rZWRSZXNvdXJjZVR5cGUiOjUsIk9yaWdpbmFsU3RyaW5nIjoiMzM5MjY2NDIiLCJVcmlTdHJpbmciOi</w:instrText>
          </w:r>
          <w:r>
            <w:rPr>
              <w:sz w:val="24"/>
              <w:szCs w:val="24"/>
              <w:lang w:val="en-US"/>
            </w:rPr>
            <w:instrText>JodHRwOi8vd3d3Lm5jYmkubmxtLm5paC5nb3YvcHVibWVkLzMzOTI2NjQyIiwiTGlua2VkUmVzb3VyY2VTdGF0dXMiOjgsIlByb3BlcnRpZXMiOnsiJGlkIjoiMTUiLCIkdHlwZSI6IlN3aXNzQWNhZGVtaWMuQ2l0YXZpLkxpbmtlZFJlc291cmNlUHJvcGVydGllcywgU3dpc3NBY2FkZW1pYy5DaXRhdmkifSwiU3luY0ZvbGRlclR5cGUiOj</w:instrText>
          </w:r>
          <w:r>
            <w:rPr>
              <w:sz w:val="24"/>
              <w:szCs w:val="24"/>
              <w:lang w:val="en-US"/>
            </w:rPr>
            <w:instrText>AsIklzTG9jYWxDbG91ZFByb2plY3RGaWxlTGluayI6ZmFsc2UsIklzQ2xvdWRSZXN0b3JlIjpmYWxzZSwiSXNDbG91ZENvcHkiOmZhbHNlLCJBdHRhY2htZW50Rm9sZGVyV2FzSW5GYWxsYmFja01vZGUiOmZhbHNlfSwiQW5ub3RhdGlvbnMiOltdLCJMb2NhdGlvblR5cGUiOjAsIk1pcnJvcnNSZWZlcmVuY2VQcm9wZXJ0eUlkIjoxNjQsIk</w:instrText>
          </w:r>
          <w:r>
            <w:rPr>
              <w:sz w:val="24"/>
              <w:szCs w:val="24"/>
              <w:lang w:val="en-US"/>
            </w:rPr>
            <w:instrText>NyZWF0ZWRCeSI6Il9KZW5ueSIsIkNyZWF0ZWRPbiI6IjIwMjItMDctMThUMTI6MTQ6MDMiLCJNb2RpZmllZEJ5IjoiX0plbm55IiwiSWQiOiIzZDUwZGE0NC1kOWRmLTQ2ODYtYWM4Yy1mNDNiNmEzNjZiNDAiLCJNb2RpZmllZE9uIjoiMjAyMi0wNy0xOFQxMjoxNDowMyIsIlByb2plY3QiOnsiJHJlZiI6IjgifX0seyIkaWQiOiIxNiIsIi</w:instrText>
          </w:r>
          <w:r>
            <w:rPr>
              <w:sz w:val="24"/>
              <w:szCs w:val="24"/>
              <w:lang w:val="en-US"/>
            </w:rPr>
            <w:instrText>R0eXBlIjoiU3dpc3NBY2FkZW1pYy5DaXRhdmkuTG9jYXRpb24sIFN3aXNzQWNhZGVtaWMuQ2l0YXZpIiwiQWRkcmVzcyI6eyIkaWQiOiIxNyIsIiR0eXBlIjoiU3dpc3NBY2FkZW1pYy5DaXRhdmkuTGlua2VkUmVzb3VyY2UsIFN3aXNzQWNhZGVtaWMuQ2l0YXZpIiwiTGlua2VkUmVzb3VyY2VUeXBlIjo1LCJPcmlnaW5hbFN0cmluZyI6Ij</w:instrText>
          </w:r>
          <w:r>
            <w:rPr>
              <w:sz w:val="24"/>
              <w:szCs w:val="24"/>
              <w:lang w:val="en-US"/>
            </w:rPr>
            <w:instrText>EwLjEwMTYvai5tY25hLjIwMjEuMDEuMDAzIiwiVXJpU3RyaW5nIjoiaHR0cHM6Ly9kb2kub3JnLzEwLjEwMTYvai5tY25hLjIwMjEuMDEuMDAzIiwiTGlua2VkUmVzb3VyY2VTdGF0dXMiOjgsIlByb3BlcnRpZXMiOnsiJGlkIjoiMTgiLCIkdHlwZSI6IlN3aXNzQWNhZGVtaWMuQ2l0YXZpLkxpbmtlZFJlc291cmNlUHJvcGVydGllcywgU3</w:instrText>
          </w:r>
          <w:r>
            <w:rPr>
              <w:sz w:val="24"/>
              <w:szCs w:val="24"/>
              <w:lang w:val="en-US"/>
            </w:rPr>
            <w:instrText>dpc3NBY2FkZW1pYy5DaXRhdmkifSwiU3luY0ZvbGRlclR5cGUiOjAsIklzTG9jYWxDbG91ZFByb2plY3RGaWxlTGluayI6ZmFsc2UsIklzQ2xvdWRSZXN0b3JlIjpmYWxzZSwiSXNDbG91ZENvcHkiOmZhbHNlLCJBdHRhY2htZW50Rm9sZGVyV2FzSW5GYWxsYmFja01vZGUiOmZhbHNlfSwiQW5ub3RhdGlvbnMiOltdLCJMb2NhdGlvblR5cG</w:instrText>
          </w:r>
          <w:r>
            <w:rPr>
              <w:sz w:val="24"/>
              <w:szCs w:val="24"/>
              <w:lang w:val="en-US"/>
            </w:rPr>
            <w:instrText>UiOjAsIk1pcnJvcnNSZWZlcmVuY2VQcm9wZXJ0eUlkIjoxMjgsIkNyZWF0ZWRCeSI6Il9KZW5ueSIsIkNyZWF0ZWRPbiI6IjIwMjItMDctMThUMTI6MTQ6MDMiLCJNb2RpZmllZEJ5IjoiX0plbm55IiwiSWQiOiJhNmMzMGMxMS1iZTExLTQ1NTgtOWEwZC1hNjA3YTkyMjczNWYiLCJNb2RpZmllZE9uIjoiMjAyMi0wNy0xOFQxMjoxNDowMy</w:instrText>
          </w:r>
          <w:r>
            <w:rPr>
              <w:sz w:val="24"/>
              <w:szCs w:val="24"/>
              <w:lang w:val="en-US"/>
            </w:rPr>
            <w:instrText>IsIlByb2plY3QiOnsiJHJlZiI6IjgifX1dLCJOdW1iZXIiOiIzIiwiT3JnYW5pemF0aW9ucyI6W10sIk90aGVyc0ludm9sdmVkIjpbXSwiUGFnZVJhbmdlIjoiPHNwPlxyXG4gIDxuPjQ3Mzwvbj5cclxuICA8aW4+dHJ1ZTwvaW4+XHJcbiAgPG9zPjQ3Mzwvb3M+XHJcbiAgPHBzPjQ3MzwvcHM+XHJcbjwvc3A+XHJcbjxlcD5cclxuICA8bj</w:instrText>
          </w:r>
          <w:r>
            <w:rPr>
              <w:sz w:val="24"/>
              <w:szCs w:val="24"/>
              <w:lang w:val="en-US"/>
            </w:rPr>
            <w:instrText>40OTE8L24+XHJcbiAgPGluPnRydWU8L2luPlxyXG4gIDxvcz40OTE8L29zPlxyXG4gIDxwcz40OTE8L3BzPlxyXG48L2VwPlxyXG48b3M+NDczLTQ5MTwvb3M+IiwiUGVyaW9kaWNhbCI6eyIkaWQiOiIxOSIsIiR0eXBlIjoiU3dpc3NBY2FkZW1pYy5DaXRhdmkuUGVyaW9kaWNhbCwgU3dpc3NBY2FkZW1pYy5DaXRhdmkiLCJFaXNzbiI6Ij</w:instrText>
          </w:r>
          <w:r>
            <w:rPr>
              <w:sz w:val="24"/>
              <w:szCs w:val="24"/>
              <w:lang w:val="en-US"/>
            </w:rPr>
            <w:instrText>E1NTctOTg1OSIsIk5hbWUiOiJUaGUgTWVkaWNhbCBjbGluaWNzIG9mIE5vcnRoIEFtZXJpY2EiLCJQYWdpbmF0aW9uIjowLCJQcm90ZWN0ZWQiOmZhbHNlLCJVc2VyQWJicmV2aWF0aW9uMSI6Ik1lZCBDbGluIE5vcnRoIEFtIiwiQ3JlYXRlZEJ5IjoiX0plbm55IiwiQ3JlYXRlZE9uIjoiMjAyMi0wNy0xOFQxMjoxNDowMyIsIk1vZGlmaW</w:instrText>
          </w:r>
          <w:r>
            <w:rPr>
              <w:sz w:val="24"/>
              <w:szCs w:val="24"/>
              <w:lang w:val="en-US"/>
            </w:rPr>
            <w:instrText>VkQnkiOiJfSmVubnkiLCJJZCI6ImU1NDk4MzljLTA4NGMtNGE1Ny1iYjljLTkzZDBkNTViZDYzOSIsIk1vZGlmaWVkT24iOiIyMDIyLTA3LTE4VDEyOjE0OjAzIiwiUHJvamVjdCI6eyIkcmVmIjoiOCJ9fSwiUHVibGlzaGVycyI6W10sIlB1Yk1lZElkIjoiMzM5MjY2NDIiLCJRdW90YXRpb25zIjpbXSwiUmF0aW5nIjowLCJSZWZlcmVuY2</w:instrText>
          </w:r>
          <w:r>
            <w:rPr>
              <w:sz w:val="24"/>
              <w:szCs w:val="24"/>
              <w:lang w:val="en-US"/>
            </w:rPr>
            <w:instrText>VUeXBlIjoiSm91cm5hbEFydGljbGUiLCJTaG9ydFRpdGxlIjoiVGhvbWFzLCBNaXJ6YSBldCBhbC4gMjAyMSDigJMgQWdlLVJlbGF0ZWQgTWFjdWxhciBEZWdlbmVyYXRpb24iLCJTaG9ydFRpdGxlVXBkYXRlVHlwZSI6MCwiU291cmNlT2ZCaWJsaW9ncmFwaGljSW5mb3JtYXRpb24iOiJQdWJNZWQiLCJTdGF0aWNJZHMiOlsiYWVmNTg1Yj</w:instrText>
          </w:r>
          <w:r>
            <w:rPr>
              <w:sz w:val="24"/>
              <w:szCs w:val="24"/>
              <w:lang w:val="en-US"/>
            </w:rPr>
            <w:instrText>gtNmI4Ny00YjVkLWI2NzItNDg2OTU2ZjU2ZjNhIl0sIlRhYmxlT2ZDb250ZW50c0NvbXBsZXhpdHkiOjAsIlRhYmxlT2ZDb250ZW50c1NvdXJjZVRleHRGb3JtYXQiOjAsIlRhc2tzIjpbXSwiVGl0bGUiOiJBZ2UtUmVsYXRlZCBNYWN1bGFyIERlZ2VuZXJhdGlvbiIsIlRyYW5zbGF0b3JzIjpbXSwiVm9sdW1lIjoiMTA1IiwiWWVhciI6Ij</w:instrText>
          </w:r>
          <w:r>
            <w:rPr>
              <w:sz w:val="24"/>
              <w:szCs w:val="24"/>
              <w:lang w:val="en-US"/>
            </w:rPr>
            <w:instrText>IwMjEiLCJZZWFyUmVzb2x2ZWQiOiIyMDIxIiwiQ3JlYXRlZEJ5IjoiX0plbm55IiwiQ3JlYXRlZE9uIjoiMjAyMi0wNy0xOFQxMjoxNDowMyIsIk1vZGlmaWVkQnkiOiJfSmVubnkiLCJJZCI6IjJmZDNlZTM1LTkzNzEtNDhjNi04NmZkLWZiMWUyYzcwNGUwNCIsIk1vZGlmaWVkT24iOiIyMDIyLTEwLTI2VDE0OjAwOjM5IiwiUHJvamVjdC</w:instrText>
          </w:r>
          <w:r>
            <w:rPr>
              <w:sz w:val="24"/>
              <w:szCs w:val="24"/>
              <w:lang w:val="en-US"/>
            </w:rPr>
            <w:instrText>I6eyIkcmVmIjoiOCJ9fSwiVXNlTnVtYmVyaW5nVHlwZU9mUGFyZW50RG9jdW1lbnQiOmZhbHNlfV0sIkZvcm1hdHRlZFRleHQiOnsiJGlkIjoiMjAiLCJDb3VudCI6MSwiVGV4dFVuaXRzIjpbeyIkaWQiOiIyMSIsIkZvbnRTdHlsZSI6eyIkaWQiOiIyMiIsIk5ldXRyYWwiOnRydWV9LCJSZWFkaW5nT3JkZXIiOjEsIlRleHQiOiIoMTApIn</w:instrText>
          </w:r>
          <w:r>
            <w:rPr>
              <w:sz w:val="24"/>
              <w:szCs w:val="24"/>
              <w:lang w:val="en-US"/>
            </w:rPr>
            <w:instrText>1dfSwiVGFnIjoiQ2l0YXZpUGxhY2Vob2xkZXIjMjNjNTlhOGYtNGRmYy00MzQwLTkyYTktMTY1YmEwNDZhY2ZmIiwiVGV4dCI6IigxMCkiLCJXQUlWZXJzaW9uIjoiNi4xNC4wLjAifQ==}</w:instrText>
          </w:r>
          <w:r>
            <w:rPr>
              <w:sz w:val="24"/>
              <w:szCs w:val="24"/>
              <w:lang w:val="en-US"/>
            </w:rPr>
            <w:fldChar w:fldCharType="separate"/>
          </w:r>
          <w:r>
            <w:rPr>
              <w:sz w:val="24"/>
              <w:szCs w:val="24"/>
              <w:lang w:val="en-US"/>
            </w:rPr>
            <w:t>(10)</w:t>
          </w:r>
          <w:r>
            <w:rPr>
              <w:sz w:val="24"/>
              <w:szCs w:val="24"/>
              <w:lang w:val="en-US"/>
            </w:rPr>
            <w:fldChar w:fldCharType="end"/>
          </w:r>
        </w:sdtContent>
      </w:sdt>
      <w:r>
        <w:rPr>
          <w:sz w:val="24"/>
          <w:szCs w:val="24"/>
          <w:lang w:val="en-US"/>
        </w:rPr>
        <w:t>. Late, non-neovascular AMD is characterized by progressive central vision loss due to degeneration of t</w:t>
      </w:r>
      <w:r>
        <w:rPr>
          <w:sz w:val="24"/>
          <w:szCs w:val="24"/>
          <w:lang w:val="en-US"/>
        </w:rPr>
        <w:t xml:space="preserve">he retinal pigment epithelium (RPE) and the photoreceptor cells, referred to as geographic atrophy (GA) </w:t>
      </w:r>
      <w:sdt>
        <w:sdtPr>
          <w:rPr>
            <w:sz w:val="24"/>
            <w:szCs w:val="24"/>
            <w:lang w:val="en-US"/>
          </w:rPr>
          <w:alias w:val="To edit, see citavi.com/edit"/>
          <w:tag w:val="CitaviPlaceholder#2e6027df-0c41-4b3b-a42b-6ad8c8529830"/>
          <w:id w:val="-184061975"/>
          <w:placeholder>
            <w:docPart w:val="6310FFADACB444E5833645E60D17DB66"/>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w:instrText>
          </w:r>
          <w:r>
            <w:rPr>
              <w:sz w:val="24"/>
              <w:szCs w:val="24"/>
              <w:lang w:val="en-US"/>
            </w:rPr>
            <w:instrText>ZXMiOlt7IiRpZCI6IjIiLCIkdHlwZSI6IlN3aXNzQWNhZGVtaWMuQ2l0YXZpLkNpdGF0aW9ucy5Xb3JkUGxhY2Vob2xkZXJFbnRyeSwgU3dpc3NBY2FkZW1pYy5DaXRhdmkiLCJJZCI6IjY2MzRjMTAzLTM4NzUtNGExYy04NzRkLTU1MjlhNTUzYTc4YyIsIlJhbmdlU3RhcnQiOjMsIlJhbmdlTGVuZ3RoIjo0LCJSZWZlcmVuY2VJZCI6IjVm</w:instrText>
          </w:r>
          <w:r>
            <w:rPr>
              <w:sz w:val="24"/>
              <w:szCs w:val="24"/>
              <w:lang w:val="en-US"/>
            </w:rPr>
            <w:instrText>ZTEzZjI0LTc0N2QtNGVjMi1iOTg5LTM3OGY4M2Q5Y2FjNiIsIlBhZ2VSYW5nZSI6eyIkaWQiOiIzIiwiJHR5cGUiOiJTd2lzc0FjYWRlbWljLlBhZ2VSYW5nZSwgU3dpc3NBY2FkZW1pYyIsIkVuZFBhZ2UiOnsiJGlkIjoiNCIsIiR0eXBlIjoiU3dpc3NBY2FkZW1pYy5QYWdlTnVtYmVyLCBTd2lzc0FjYWRlbWljIiwiSXNGdWxseU51bWVy</w:instrText>
          </w:r>
          <w:r>
            <w:rPr>
              <w:sz w:val="24"/>
              <w:szCs w:val="24"/>
              <w:lang w:val="en-US"/>
            </w:rPr>
            <w:instrText>aWMiOmZhbHNlLCJOdW1iZXJpbmdUeXBlIjowLCJOdW1lcmFsU3lzdGVtIjowfSwiTnVtYmVyaW5nVHlwZSI6MCwiTnVtZXJhbFN5c3RlbSI6MCwiU3RhcnRQYWdlIjp7IiRpZCI6IjUiLCIkdHlwZSI6IlN3aXNzQWNhZGVtaWMuUGFnZU51bWJlciwgU3dpc3NBY2FkZW1pYyIsIklzRnVsbHlOdW1lcmljIjpmYWxzZSwiTnVtYmVyaW5nVHlw</w:instrText>
          </w:r>
          <w:r>
            <w:rPr>
              <w:sz w:val="24"/>
              <w:szCs w:val="24"/>
              <w:lang w:val="en-US"/>
            </w:rPr>
            <w:instrText>ZSI6MCwiTnVtZXJhbFN5c3RlbSI6MH19LCJSZWZlcmVuY2UiOnsiJGlkIjoiNiIsIiR0eXBlIjoiU3dpc3NBY2FkZW1pYy5DaXRhdmkuUmVmZXJlbmNlLCBTd2lzc0FjYWRlbWljLkNpdGF2aSIsIkFic3RyYWN0Q29tcGxleGl0eSI6MCwiQWJzdHJhY3RTb3VyY2VUZXh0Rm9ybWF0IjowLCJBdXRob3JzIjpbeyIkaWQiOiI3IiwiJHR5cGUi</w:instrText>
          </w:r>
          <w:r>
            <w:rPr>
              <w:sz w:val="24"/>
              <w:szCs w:val="24"/>
              <w:lang w:val="en-US"/>
            </w:rPr>
            <w:instrText>OiJTd2lzc0FjYWRlbWljLkNpdGF2aS5QZXJzb24sIFN3aXNzQWNhZGVtaWMuQ2l0YXZpIiwiRmlyc3ROYW1lIjoiQW5nZWxhIiwiTGFzdE5hbWUiOiJBcm1lbnRvIiwiUHJvdGVjdGVkIjpmYWxzZSwiU2V4IjoxLCJDcmVhdGVkQnkiOiJfSmVubnkiLCJDcmVhdGVkT24iOiIyMDIyLTA3LTIwVDA4OjAyOjM5IiwiTW9kaWZpZWRCeSI6Il9K</w:instrText>
          </w:r>
          <w:r>
            <w:rPr>
              <w:sz w:val="24"/>
              <w:szCs w:val="24"/>
              <w:lang w:val="en-US"/>
            </w:rPr>
            <w:instrText>ZW5ueSIsIklkIjoiNDg3OTliMDQtNzAzOS00MzBjLThhYzEtNmJmOTliNDRmNmExIiwiTW9kaWZpZWRPbiI6IjIwMjItMDctMjBUMDg6MDI6MzkiLCJQcm9qZWN0Ijp7IiRpZCI6IjgiLCIkdHlwZSI6IlN3aXNzQWNhZGVtaWMuQ2l0YXZpLlByb2plY3QsIFN3aXNzQWNhZGVtaWMuQ2l0YXZpIn19LHsiJGlkIjoiOSIsIiR0eXBlIjoiU3dp</w:instrText>
          </w:r>
          <w:r>
            <w:rPr>
              <w:sz w:val="24"/>
              <w:szCs w:val="24"/>
              <w:lang w:val="en-US"/>
            </w:rPr>
            <w:instrText>c3NBY2FkZW1pYy5DaXRhdmkuUGVyc29uLCBTd2lzc0FjYWRlbWljLkNpdGF2aSIsIkZpcnN0TmFtZSI6Ik1hcml1cyIsIkxhc3ROYW1lIjoiVWVmZmluZyIsIlByb3RlY3RlZCI6ZmFsc2UsIlNleCI6MiwiQ3JlYXRlZEJ5IjoiX0plbm55IiwiQ3JlYXRlZE9uIjoiMjAyMi0wNy0yMFQwODowMjozOSIsIk1vZGlmaWVkQnkiOiJfSmVubnki</w:instrText>
          </w:r>
          <w:r>
            <w:rPr>
              <w:sz w:val="24"/>
              <w:szCs w:val="24"/>
              <w:lang w:val="en-US"/>
            </w:rPr>
            <w:instrText>LCJJZCI6ImQ3Y2Y2ZWE3LTBhYWQtNGEwMS05ZTIyLTg2NmNjMzFkNDZlYiIsIk1vZGlmaWVkT24iOiIyMDIyLTA3LTIwVDA4OjAyOjM5IiwiUHJvamVjdCI6eyIkcmVmIjoiOCJ9fSx7IiRpZCI6IjEwIiwiJHR5cGUiOiJTd2lzc0FjYWRlbWljLkNpdGF2aS5QZXJzb24sIFN3aXNzQWNhZGVtaWMuQ2l0YXZpIiwiRmlyc3ROYW1lIjoiU2lt</w:instrText>
          </w:r>
          <w:r>
            <w:rPr>
              <w:sz w:val="24"/>
              <w:szCs w:val="24"/>
              <w:lang w:val="en-US"/>
            </w:rPr>
            <w:instrText>b24iLCJMYXN0TmFtZSI6IkNsYXJrIiwiTWlkZGxlTmFtZSI6IkouIiwiUHJvdGVjdGVkIjpmYWxzZSwiU2V4IjoyLCJDcmVhdGVkQnkiOiJfSmVubnkiLCJDcmVhdGVkT24iOiIyMDIyLTA3LTIwVDA4OjAyOjM5IiwiTW9kaWZpZWRCeSI6Il9KZW5ueSIsIklkIjoiNjIxNWU2ZDctOTE2My00MmFhLThiY2YtM2M2MDY5NWM1OGZiIiwiTW9k</w:instrText>
          </w:r>
          <w:r>
            <w:rPr>
              <w:sz w:val="24"/>
              <w:szCs w:val="24"/>
              <w:lang w:val="en-US"/>
            </w:rPr>
            <w:instrText>aWZpZWRPbiI6IjIwMjItMDctMjBUMDg6MDI6MzkiLCJQcm9qZWN0Ijp7IiRyZWYiOiI4In19XSwiQ2l0YXRpb25LZXlVcGRhdGVUeXBlIjowLCJDb2xsYWJvcmF0b3JzIjpbXSwiQ292ZXJQYXRoIjp7IiRpZCI6IjExIiwiJHR5cGUiOiJTd2lzc0FjYWRlbWljLkNpdGF2aS5MaW5rZWRSZXNvdXJjZSwgU3dpc3NBY2FkZW1pYy5DaXRhdmki</w:instrText>
          </w:r>
          <w:r>
            <w:rPr>
              <w:sz w:val="24"/>
              <w:szCs w:val="24"/>
              <w:lang w:val="en-US"/>
            </w:rPr>
            <w:instrText>LCJMaW5rZWRSZXNvdXJjZVR5cGUiOjEsIlVyaVN0cmluZyI6IkFybWVudG8sIFVlZmZpbmcgZXQgYWwgMjAyMSAtIFRoZSBjb21wbGVtZW50IHN5c3RlbSBpbiBhZ2UtcmVsYXRlZC5qcGciLCJMaW5rZWRSZXNvdXJjZVN0YXR1cyI6OCwiUHJvcGVydGllcyI6eyIkaWQiOiIxMiIsIiR0eXBlIjoiU3dpc3NBY2FkZW1pYy5DaXRhdmkuTGlu</w:instrText>
          </w:r>
          <w:r>
            <w:rPr>
              <w:sz w:val="24"/>
              <w:szCs w:val="24"/>
              <w:lang w:val="en-US"/>
            </w:rPr>
            <w:instrText>a2VkUmVzb3VyY2VQcm9wZXJ0aWVzLCBTd2lzc0FjYWRlbWljLkNpdGF2aSJ9LCJTeW5jRm9sZGVyVHlwZSI6MCwiSXNMb2NhbENsb3VkUHJvamVjdEZpbGVMaW5rIjpmYWxzZSwiSXNDbG91ZFJlc3RvcmUiOmZhbHNlLCJJc0Nsb3VkQ29weSI6ZmFsc2UsIkF0dGFjaG1lbnRGb2xkZXJXYXNJbkZhbGxiYWNrTW9kZSI6ZmFsc2V9LCJEYXRl</w:instrText>
          </w:r>
          <w:r>
            <w:rPr>
              <w:sz w:val="24"/>
              <w:szCs w:val="24"/>
              <w:lang w:val="en-US"/>
            </w:rPr>
            <w:instrText>MiI6IjA5LjAzLjIwMjEiLCJEb2kiOiIxMC4xMDA3L3MwMDAxOC0wMjEtMDM3OTYtOSIsIkVkaXRvcnMiOltdLCJFdmFsdWF0aW9uQ29tcGxleGl0eSI6MCwiRXZhbHVhdGlvblNvdXJjZVRleHRGb3JtYXQiOjAsIkdyb3VwcyI6W10sIkhhc0xhYmVsMSI6ZmFsc2UsIkhhc0xhYmVsMiI6ZmFsc2UsIktleXdvcmRzIjpbXSwiTGFuZ3VhZ2Ui</w:instrText>
          </w:r>
          <w:r>
            <w:rPr>
              <w:sz w:val="24"/>
              <w:szCs w:val="24"/>
              <w:lang w:val="en-US"/>
            </w:rPr>
            <w:instrText>OiJlbmciLCJMYW5ndWFnZUNvZGUiOiJlbiIsIkxvY2F0aW9ucyI6W3siJGlkIjoiMTMiLCIkdHlwZSI6IlN3aXNzQWNhZGVtaWMuQ2l0YXZpLkxvY2F0aW9uLCBTd2lzc0FjYWRlbWljLkNpdGF2aSIsIkFkZHJlc3MiOnsiJGlkIjoiMTQiLCIkdHlwZSI6IlN3aXNzQWNhZGVtaWMuQ2l0YXZpLkxpbmtlZFJlc291cmNlLCBTd2lzc0FjYWRl</w:instrText>
          </w:r>
          <w:r>
            <w:rPr>
              <w:sz w:val="24"/>
              <w:szCs w:val="24"/>
              <w:lang w:val="en-US"/>
            </w:rPr>
            <w:instrText>bWljLkNpdGF2aSIsIkxpbmtlZFJlc291cmNlVHlwZSI6NSwiT3JpZ2luYWxTdHJpbmciOiIxMC4xMDA3L3MwMDAxOC0wMjEtMDM3OTYtOSIsIlVyaVN0cmluZyI6Imh0dHBzOi8vZG9pLm9yZy8xMC4xMDA3L3MwMDAxOC0wMjEtMDM3OTYtOSIsIkxpbmtlZFJlc291cmNlU3RhdHVzIjo4LCJQcm9wZXJ0aWVzIjp7IiRpZCI6IjE1IiwiJHR5</w:instrText>
          </w:r>
          <w:r>
            <w:rPr>
              <w:sz w:val="24"/>
              <w:szCs w:val="24"/>
              <w:lang w:val="en-US"/>
            </w:rPr>
            <w:instrText>cGUiOiJTd2lzc0FjYWRlbWljLkNpdGF2aS5MaW5rZWRSZXNvdXJjZVByb3BlcnRpZXMsIFN3aXNzQWNhZGVtaWMuQ2l0YXZpIn0sIlN5bmNGb2xkZXJUeXBlIjowLCJJc0xvY2FsQ2xvdWRQcm9qZWN0RmlsZUxpbmsiOmZhbHNlLCJJc0Nsb3VkUmVzdG9yZSI6ZmFsc2UsIklzQ2xvdWRDb3B5IjpmYWxzZSwiQXR0YWNobWVudEZvbGRlcldh</w:instrText>
          </w:r>
          <w:r>
            <w:rPr>
              <w:sz w:val="24"/>
              <w:szCs w:val="24"/>
              <w:lang w:val="en-US"/>
            </w:rPr>
            <w:instrText>c0luRmFsbGJhY2tNb2RlIjpmYWxzZX0sIkFubm90YXRpb25zIjpbXSwiTG9jYXRpb25UeXBlIjowLCJNaXJyb3JzUmVmZXJlbmNlUHJvcGVydHlJZCI6MTI4LCJDcmVhdGVkQnkiOiJfSmVubnkiLCJDcmVhdGVkT24iOiIyMDIyLTA3LTIwVDA4OjAyOjM5IiwiTW9kaWZpZWRCeSI6Il9KZW5ueSIsIklkIjoiODc2ZmEwNzYtMjQ1NC00MDY1</w:instrText>
          </w:r>
          <w:r>
            <w:rPr>
              <w:sz w:val="24"/>
              <w:szCs w:val="24"/>
              <w:lang w:val="en-US"/>
            </w:rPr>
            <w:instrText>LWFiMzItMDZmNzY3YjBhNTI5IiwiTW9kaWZpZWRPbiI6IjIwMjItMDctMjBUMDg6MDI6MzkiLCJQcm9qZWN0Ijp7IiRyZWYiOiI4In19LHsiJGlkIjoiMTYiLCIkdHlwZSI6IlN3aXNzQWNhZGVtaWMuQ2l0YXZpLkxvY2F0aW9uLCBTd2lzc0FjYWRlbWljLkNpdGF2aSIsIkFkZHJlc3MiOnsiJGlkIjoiMTciLCIkdHlwZSI6IlN3aXNzQWNh</w:instrText>
          </w:r>
          <w:r>
            <w:rPr>
              <w:sz w:val="24"/>
              <w:szCs w:val="24"/>
              <w:lang w:val="en-US"/>
            </w:rPr>
            <w:instrText>ZGVtaWMuQ2l0YXZpLkxpbmtlZFJlc291cmNlLCBTd2lzc0FjYWRlbWljLkNpdGF2aSIsIkxpbmtlZFJlc291cmNlVHlwZSI6NSwiT3JpZ2luYWxTdHJpbmciOiJQTUM4MTk1OTA3IiwiVXJpU3RyaW5nIjoiaHR0cHM6Ly93d3cubmNiaS5ubG0ubmloLmdvdi9wbWMvYXJ0aWNsZXMvUE1DODE5NTkwNyIsIkxpbmtlZFJlc291cmNlU3RhdHVz</w:instrText>
          </w:r>
          <w:r>
            <w:rPr>
              <w:sz w:val="24"/>
              <w:szCs w:val="24"/>
              <w:lang w:val="en-US"/>
            </w:rPr>
            <w:instrText>Ijo4LCJQcm9wZXJ0aWVzIjp7IiRpZCI6IjE4IiwiJHR5cGUiOiJTd2lzc0FjYWRlbWljLkNpdGF2aS5MaW5rZWRSZXNvdXJjZVByb3BlcnRpZXMsIFN3aXNzQWNhZGVtaWMuQ2l0YXZpIn0sIlN5bmNGb2xkZXJUeXBlIjowLCJJc0xvY2FsQ2xvdWRQcm9qZWN0RmlsZUxpbmsiOmZhbHNlLCJJc0Nsb3VkUmVzdG9yZSI6ZmFsc2UsIklzQ2xv</w:instrText>
          </w:r>
          <w:r>
            <w:rPr>
              <w:sz w:val="24"/>
              <w:szCs w:val="24"/>
              <w:lang w:val="en-US"/>
            </w:rPr>
            <w:instrText>dWRDb3B5IjpmYWxzZSwiQXR0YWNobWVudEZvbGRlcldhc0luRmFsbGJhY2tNb2RlIjpmYWxzZX0sIkFubm90YXRpb25zIjpbXSwiTG9jYXRpb25UeXBlIjowLCJNaXJyb3JzUmVmZXJlbmNlUHJvcGVydHlJZCI6MjA4LCJDcmVhdGVkQnkiOiJfSmVubnkiLCJDcmVhdGVkT24iOiIyMDIyLTA3LTIwVDA4OjAyOjM5IiwiTW9kaWZpZWRCeSI6</w:instrText>
          </w:r>
          <w:r>
            <w:rPr>
              <w:sz w:val="24"/>
              <w:szCs w:val="24"/>
              <w:lang w:val="en-US"/>
            </w:rPr>
            <w:instrText>Il9KZW5ueSIsIklkIjoiNmU2ZTI4NzQtMzc2Ni00OGViLWIwZjAtOTM1YzVlNmE0Y2M1IiwiTW9kaWZpZWRPbiI6IjIwMjItMDctMjBUMDg6MDI6MzkiLCJQcm9qZWN0Ijp7IiRyZWYiOiI4In19LHsiJGlkIjoiMTkiLCIkdHlwZSI6IlN3aXNzQWNhZGVtaWMuQ2l0YXZpLkxvY2F0aW9uLCBTd2lzc0FjYWRlbWljLkNpdGF2aSIsIkFkZHJl</w:instrText>
          </w:r>
          <w:r>
            <w:rPr>
              <w:sz w:val="24"/>
              <w:szCs w:val="24"/>
              <w:lang w:val="en-US"/>
            </w:rPr>
            <w:instrText>c3MiOnsiJGlkIjoiMjAiLCIkdHlwZSI6IlN3aXNzQWNhZGVtaWMuQ2l0YXZpLkxpbmtlZFJlc291cmNlLCBTd2lzc0FjYWRlbWljLkNpdGF2aSIsIkxpbmtlZFJlc291cmNlVHlwZSI6NSwiT3JpZ2luYWxTdHJpbmciOiIzMzc1MTE0OCIsIlVyaVN0cmluZyI6Imh0dHA6Ly93d3cubmNiaS5ubG0ubmloLmdvdi9wdWJtZWQvMzM3NTExNDgi</w:instrText>
          </w:r>
          <w:r>
            <w:rPr>
              <w:sz w:val="24"/>
              <w:szCs w:val="24"/>
              <w:lang w:val="en-US"/>
            </w:rPr>
            <w:instrText>LCJMaW5rZWRSZXNvdXJjZVN0YXR1cyI6OCwiUHJvcGVydGllcyI6eyIkaWQiOiIyMSIsIiR0eXBlIjoiU3dpc3NBY2FkZW1pYy5DaXRhdmkuTGlua2VkUmVzb3VyY2VQcm9wZXJ0aWVzLCBTd2lzc0FjYWRlbWljLkNpdGF2aSJ9LCJTeW5jRm9sZGVyVHlwZSI6MCwiSXNMb2NhbENsb3VkUHJvamVjdEZpbGVMaW5rIjpmYWxzZSwiSXNDbG91</w:instrText>
          </w:r>
          <w:r>
            <w:rPr>
              <w:sz w:val="24"/>
              <w:szCs w:val="24"/>
              <w:lang w:val="en-US"/>
            </w:rPr>
            <w:instrText>ZFJlc3RvcmUiOmZhbHNlLCJJc0Nsb3VkQ29weSI6ZmFsc2UsIkF0dGFjaG1lbnRGb2xkZXJXYXNJbkZhbGxiYWNrTW9kZSI6ZmFsc2V9LCJBbm5vdGF0aW9ucyI6W10sIkxvY2F0aW9uVHlwZSI6MCwiTWlycm9yc1JlZmVyZW5jZVByb3BlcnR5SWQiOjE2NCwiQ3JlYXRlZEJ5IjoiX0plbm55IiwiQ3JlYXRlZE9uIjoiMjAyMi0wNy0yMFQw</w:instrText>
          </w:r>
          <w:r>
            <w:rPr>
              <w:sz w:val="24"/>
              <w:szCs w:val="24"/>
              <w:lang w:val="en-US"/>
            </w:rPr>
            <w:instrText>ODowMjozOSIsIk1vZGlmaWVkQnkiOiJfSmVubnkiLCJJZCI6IjIzNGRkZjZhLWRhYWQtNDFjNy05MjkyLWQzZGIwYWI3OGNhMCIsIk1vZGlmaWVkT24iOiIyMDIyLTA3LTIwVDA4OjAyOjM5IiwiUHJvamVjdCI6eyIkcmVmIjoiOCJ9fV0sIk51bWJlciI6IjEwIiwiT3JnYW5pemF0aW9ucyI6W10sIk90aGVyc0ludm9sdmVkIjpbXSwiUGFn</w:instrText>
          </w:r>
          <w:r>
            <w:rPr>
              <w:sz w:val="24"/>
              <w:szCs w:val="24"/>
              <w:lang w:val="en-US"/>
            </w:rPr>
            <w:instrText>ZVJhbmdlIjoiPHNwPlxyXG4gIDxuPjQ0ODc8L24+XHJcbiAgPGluPnRydWU8L2luPlxyXG4gIDxvcz40NDg3PC9vcz5cclxuICA8cHM+NDQ4NzwvcHM+XHJcbjwvc3A+XHJcbjxlcD5cclxuICA8bj40NTA1PC9uPlxyXG4gIDxpbj50cnVlPC9pbj5cclxuICA8b3M+NDUwNTwvb3M+XHJcbiAgPHBzPjQ1MDU8L3BzPlxyXG48L2VwPlxyXG48</w:instrText>
          </w:r>
          <w:r>
            <w:rPr>
              <w:sz w:val="24"/>
              <w:szCs w:val="24"/>
              <w:lang w:val="en-US"/>
            </w:rPr>
            <w:instrText>b3M+NDQ4Ny00NTA1PC9vcz4iLCJQZXJpb2RpY2FsIjp7IiRpZCI6IjIyIiwiJHR5cGUiOiJTd2lzc0FjYWRlbWljLkNpdGF2aS5QZXJpb2RpY2FsLCBTd2lzc0FjYWRlbWljLkNpdGF2aSIsIkVpc3NuIjoiMTQyMC05MDcxIiwiTmFtZSI6IkNlbGx1bGFyIGFuZCBtb2xlY3VsYXIgbGlmZSBzY2llbmNlcyA6IENNTFMiLCJQYWdpbmF0aW9u</w:instrText>
          </w:r>
          <w:r>
            <w:rPr>
              <w:sz w:val="24"/>
              <w:szCs w:val="24"/>
              <w:lang w:val="en-US"/>
            </w:rPr>
            <w:instrText>IjowLCJQcm90ZWN0ZWQiOmZhbHNlLCJVc2VyQWJicmV2aWF0aW9uMSI6IkNlbGwgTW9sIExpZmUgU2NpIiwiQ3JlYXRlZEJ5IjoiX0plbm55IiwiQ3JlYXRlZE9uIjoiMjAyMi0wNy0yMFQwODowMjozOSIsIk1vZGlmaWVkQnkiOiJfSmVubnkiLCJJZCI6Ijc1NDMwNGJkLTI5MWYtNDdmNi1hZWJiLTQwODM5ZDIwYWQ1NiIsIk1vZGlmaWVk</w:instrText>
          </w:r>
          <w:r>
            <w:rPr>
              <w:sz w:val="24"/>
              <w:szCs w:val="24"/>
              <w:lang w:val="en-US"/>
            </w:rPr>
            <w:instrText>T24iOiIyMDIyLTA3LTIwVDA4OjAyOjM5IiwiUHJvamVjdCI6eyIkcmVmIjoiOCJ9fSwiUG1jSWQiOiJQTUM4MTk1OTA3IiwiUHVibGlzaGVycyI6W10sIlB1Yk1lZElkIjoiMzM3NTExNDgiLCJRdW90YXRpb25zIjpbXSwiUmF0aW5nIjowLCJSZWZlcmVuY2VUeXBlIjoiSm91cm5hbEFydGljbGUiLCJTaG9ydFRpdGxlIjoiQXJtZW50bywg</w:instrText>
          </w:r>
          <w:r>
            <w:rPr>
              <w:sz w:val="24"/>
              <w:szCs w:val="24"/>
              <w:lang w:val="en-US"/>
            </w:rPr>
            <w:instrText>VWVmZmluZyBldCBhbC4gMjAyMSDigJMgVGhlIGNvbXBsZW1lbnQgc3lzdGVtIGluIGFnZS1yZWxhdGVkIiwiU2hvcnRUaXRsZVVwZGF0ZVR5cGUiOjAsIlNvdXJjZU9mQmlibGlvZ3JhcGhpY0luZm9ybWF0aW9uIjoiUHViTWVkIiwiU3RhdGljSWRzIjpbIjZlNzRlOWJiLTVjMGItNDVhNC04OTlkLTI5NDgwYTc3ZmVmMiJdLCJUYWJsZU9m</w:instrText>
          </w:r>
          <w:r>
            <w:rPr>
              <w:sz w:val="24"/>
              <w:szCs w:val="24"/>
              <w:lang w:val="en-US"/>
            </w:rPr>
            <w:instrText>Q29udGVudHNDb21wbGV4aXR5IjowLCJUYWJsZU9mQ29udGVudHNTb3VyY2VUZXh0Rm9ybWF0IjowLCJUYXNrcyI6W10sIlRpdGxlIjoiVGhlIGNvbXBsZW1lbnQgc3lzdGVtIGluIGFnZS1yZWxhdGVkIG1hY3VsYXIgZGVnZW5lcmF0aW9uIiwiVHJhbnNsYXRvcnMiOltdLCJWb2x1bWUiOiI3OCIsIlllYXIiOiIyMDIxIiwiWWVhclJlc29s</w:instrText>
          </w:r>
          <w:r>
            <w:rPr>
              <w:sz w:val="24"/>
              <w:szCs w:val="24"/>
              <w:lang w:val="en-US"/>
            </w:rPr>
            <w:instrText>dmVkIjoiMjAyMSIsIkNyZWF0ZWRCeSI6Il9KZW5ueSIsIkNyZWF0ZWRPbiI6IjIwMjItMDctMjBUMDg6MDI6MzkiLCJNb2RpZmllZEJ5IjoiX0plbm55IiwiSWQiOiI1ZmUxM2YyNC03NDdkLTRlYzItYjk4OS0zNzhmODNkOWNhYzYiLCJNb2RpZmllZE9uIjoiMjAyMi0xMC0yNlQxNDowMDozOSIsIlByb2plY3QiOnsiJHJlZiI6IjgifX0s</w:instrText>
          </w:r>
          <w:r>
            <w:rPr>
              <w:sz w:val="24"/>
              <w:szCs w:val="24"/>
              <w:lang w:val="en-US"/>
            </w:rPr>
            <w:instrText>IlVzZU51bWJlcmluZ1R5cGVPZlBhcmVudERvY3VtZW50IjpmYWxzZX0seyIkaWQiOiIyMyIsIiR0eXBlIjoiU3dpc3NBY2FkZW1pYy5DaXRhdmkuQ2l0YXRpb25zLldvcmRQbGFjZWhvbGRlckVudHJ5LCBTd2lzc0FjYWRlbWljLkNpdGF2aSIsIklkIjoiZmI4NjBhZTAtYmNjZi00OWM3LTg0MGUtYTg3ODEzZGMzOWJkIiwiUmFuZ2VMZW5n</w:instrText>
          </w:r>
          <w:r>
            <w:rPr>
              <w:sz w:val="24"/>
              <w:szCs w:val="24"/>
              <w:lang w:val="en-US"/>
            </w:rPr>
            <w:instrText>dGgiOjMsIlJlZmVyZW5jZUlkIjoiMmZkM2VlMzUtOTM3MS00OGM2LTg2ZmQtZmIxZTJjNzA0ZTA0IiwiUGFnZVJhbmdlIjp7IiRpZCI6IjI0IiwiJHR5cGUiOiJTd2lzc0FjYWRlbWljLlBhZ2VSYW5nZSwgU3dpc3NBY2FkZW1pYyIsIkVuZFBhZ2UiOnsiJGlkIjoiMjUiLCIkdHlwZSI6IlN3aXNzQWNhZGVtaWMuUGFnZU51bWJlciwgU3dp</w:instrText>
          </w:r>
          <w:r>
            <w:rPr>
              <w:sz w:val="24"/>
              <w:szCs w:val="24"/>
              <w:lang w:val="en-US"/>
            </w:rPr>
            <w:instrText>c3NBY2FkZW1pYyIsIklzRnVsbHlOdW1lcmljIjpmYWxzZSwiTnVtYmVyaW5nVHlwZSI6MCwiTnVtZXJhbFN5c3RlbSI6MH0sIk51bWJlcmluZ1R5cGUiOjAsIk51bWVyYWxTeXN0ZW0iOjAsIlN0YXJ0UGFnZSI6eyIkaWQiOiIyNiIsIiR0eXBlIjoiU3dpc3NBY2FkZW1pYy5QYWdlTnVtYmVyLCBTd2lzc0FjYWRlbWljIiwiSXNGdWxseU51</w:instrText>
          </w:r>
          <w:r>
            <w:rPr>
              <w:sz w:val="24"/>
              <w:szCs w:val="24"/>
              <w:lang w:val="en-US"/>
            </w:rPr>
            <w:instrText>bWVyaWMiOmZhbHNlLCJOdW1iZXJpbmdUeXBlIjowLCJOdW1lcmFsU3lzdGVtIjowfX0sIlJlZmVyZW5jZSI6eyIkaWQiOiIyNyIsIiR0eXBlIjoiU3dpc3NBY2FkZW1pYy5DaXRhdmkuUmVmZXJlbmNlLCBTd2lzc0FjYWRlbWljLkNpdGF2aSIsIkFic3RyYWN0Q29tcGxleGl0eSI6MCwiQWJzdHJhY3RTb3VyY2VUZXh0Rm9ybWF0IjowLCJB</w:instrText>
          </w:r>
          <w:r>
            <w:rPr>
              <w:sz w:val="24"/>
              <w:szCs w:val="24"/>
              <w:lang w:val="en-US"/>
            </w:rPr>
            <w:instrText>dXRob3JzIjpbeyIkaWQiOiIyOCIsIiR0eXBlIjoiU3dpc3NBY2FkZW1pYy5DaXRhdmkuUGVyc29uLCBTd2lzc0FjYWRlbWljLkNpdGF2aSIsIkZpcnN0TmFtZSI6IkNhdGhlcmluZSIsIkxhc3ROYW1lIjoiVGhvbWFzIiwiTWlkZGxlTmFtZSI6IkouIiwiUHJvdGVjdGVkIjpmYWxzZSwiU2V4IjoxLCJDcmVhdGVkQnkiOiJfSmVubnkiLCJD</w:instrText>
          </w:r>
          <w:r>
            <w:rPr>
              <w:sz w:val="24"/>
              <w:szCs w:val="24"/>
              <w:lang w:val="en-US"/>
            </w:rPr>
            <w:instrText>cmVhdGVkT24iOiIyMDIyLTA3LTE4VDEyOjE0OjAzIiwiTW9kaWZpZWRCeSI6Il9KZW5ueSIsIklkIjoiMTMxZWFiZDUtNWEyZi00N2Q2LTk5NWUtYjM0ZjVkNDAzZTJiIiwiTW9kaWZpZWRPbiI6IjIwMjItMDctMThUMTI6MTQ6MDMiLCJQcm9qZWN0Ijp7IiRyZWYiOiI4In19LHsiJGlkIjoiMjkiLCIkdHlwZSI6IlN3aXNzQWNhZGVtaWMu</w:instrText>
          </w:r>
          <w:r>
            <w:rPr>
              <w:sz w:val="24"/>
              <w:szCs w:val="24"/>
              <w:lang w:val="en-US"/>
            </w:rPr>
            <w:instrText>Q2l0YXZpLlBlcnNvbiwgU3dpc3NBY2FkZW1pYy5DaXRhdmkiLCJGaXJzdE5hbWUiOiJSdWtoc2FuYSIsIkxhc3ROYW1lIjoiTWlyemEiLCJNaWRkbGVOYW1lIjoiRy4iLCJQcm90ZWN0ZWQiOmZhbHNlLCJTZXgiOjAsIkNyZWF0ZWRCeSI6Il9KZW5ueSIsIkNyZWF0ZWRPbiI6IjIwMjItMDctMThUMTI6MTQ6MDMiLCJNb2RpZmllZEJ5Ijoi</w:instrText>
          </w:r>
          <w:r>
            <w:rPr>
              <w:sz w:val="24"/>
              <w:szCs w:val="24"/>
              <w:lang w:val="en-US"/>
            </w:rPr>
            <w:instrText>X0plbm55IiwiSWQiOiI0YmM5ZTM5OS0xZjU4LTRlNWMtOTY5Mi00NTE1OGQ0OTVkZWIiLCJNb2RpZmllZE9uIjoiMjAyMi0wNy0xOFQxMjoxNDowMyIsIlByb2plY3QiOnsiJHJlZiI6IjgifX0seyIkaWQiOiIzMCIsIiR0eXBlIjoiU3dpc3NBY2FkZW1pYy5DaXRhdmkuUGVyc29uLCBTd2lzc0FjYWRlbWljLkNpdGF2aSIsIkZpcnN0TmFt</w:instrText>
          </w:r>
          <w:r>
            <w:rPr>
              <w:sz w:val="24"/>
              <w:szCs w:val="24"/>
              <w:lang w:val="en-US"/>
            </w:rPr>
            <w:instrText>ZSI6Ik1hbmpvdCIsIkxhc3ROYW1lIjoiR2lsbCIsIk1pZGRsZU5hbWUiOiJLLiIsIlByb3RlY3RlZCI6ZmFsc2UsIlNleCI6MCwiQ3JlYXRlZEJ5IjoiX0plbm55IiwiQ3JlYXRlZE9uIjoiMjAyMi0wNy0xOFQxMjoxNDowMyIsIk1vZGlmaWVkQnkiOiJfSmVubnkiLCJJZCI6ImEyNzYzODJmLTU1NDQtNDU1MC1iMjkzLTMwNTk0N2FjMTM0</w:instrText>
          </w:r>
          <w:r>
            <w:rPr>
              <w:sz w:val="24"/>
              <w:szCs w:val="24"/>
              <w:lang w:val="en-US"/>
            </w:rPr>
            <w:instrText>ZCIsIk1vZGlmaWVkT24iOiIyMDIyLTA3LTE4VDEyOjE0OjAzIiwiUHJvamVjdCI6eyIkcmVmIjoiOCJ9fV0sIkNpdGF0aW9uS2V5VXBkYXRlVHlwZSI6MCwiQ29sbGFib3JhdG9ycyI6W10sIkNvdmVyUGF0aCI6eyIkaWQiOiIzMSIsIiR0eXBlIjoiU3dpc3NBY2FkZW1pYy5DaXRhdmkuTGlua2VkUmVzb3VyY2UsIFN3aXNzQWNhZGVtaWMu</w:instrText>
          </w:r>
          <w:r>
            <w:rPr>
              <w:sz w:val="24"/>
              <w:szCs w:val="24"/>
              <w:lang w:val="en-US"/>
            </w:rPr>
            <w:instrText>Q2l0YXZpIiwiTGlua2VkUmVzb3VyY2VUeXBlIjoxLCJVcmlTdHJpbmciOiJUaG9tYXMsIE1pcnphIGV0IGFsIDIwMjEgLSBBZ2UtUmVsYXRlZCBNYWN1bGFyIERlZ2VuZXJhdGlvbi5qcGciLCJMaW5rZWRSZXNvdXJjZVN0YXR1cyI6OCwiUHJvcGVydGllcyI6eyIkaWQiOiIzMiIsIiR0eXBlIjoiU3dpc3NBY2FkZW1pYy5DaXRhdmkuTGlu</w:instrText>
          </w:r>
          <w:r>
            <w:rPr>
              <w:sz w:val="24"/>
              <w:szCs w:val="24"/>
              <w:lang w:val="en-US"/>
            </w:rPr>
            <w:instrText>a2VkUmVzb3VyY2VQcm9wZXJ0aWVzLCBTd2lzc0FjYWRlbWljLkNpdGF2aSJ9LCJTeW5jRm9sZGVyVHlwZSI6MCwiSXNMb2NhbENsb3VkUHJvamVjdEZpbGVMaW5rIjpmYWxzZSwiSXNDbG91ZFJlc3RvcmUiOmZhbHNlLCJJc0Nsb3VkQ29weSI6ZmFsc2UsIkF0dGFjaG1lbnRGb2xkZXJXYXNJbkZhbGxiYWNrTW9kZSI6ZmFsc2V9LCJEYXRl</w:instrText>
          </w:r>
          <w:r>
            <w:rPr>
              <w:sz w:val="24"/>
              <w:szCs w:val="24"/>
              <w:lang w:val="en-US"/>
            </w:rPr>
            <w:instrText>MiI6IjAyLjA0LjIwMjEiLCJEb2kiOiIxMC4xMDE2L2oubWNuYS4yMDIxLjAxLjAwMyIsIkVkaXRvcnMiOltdLCJFdmFsdWF0aW9uQ29tcGxleGl0eSI6MCwiRXZhbHVhdGlvblNvdXJjZVRleHRGb3JtYXQiOjAsIkdyb3VwcyI6W10sIkhhc0xhYmVsMSI6ZmFsc2UsIkhhc0xhYmVsMiI6ZmFsc2UsIktleXdvcmRzIjpbXSwiTGFuZ3VhZ2Ui</w:instrText>
          </w:r>
          <w:r>
            <w:rPr>
              <w:sz w:val="24"/>
              <w:szCs w:val="24"/>
              <w:lang w:val="en-US"/>
            </w:rPr>
            <w:instrText>OiJlbmciLCJMYW5ndWFnZUNvZGUiOiJlbiIsIkxvY2F0aW9ucyI6W3siJGlkIjoiMzMiLCIkdHlwZSI6IlN3aXNzQWNhZGVtaWMuQ2l0YXZpLkxvY2F0aW9uLCBTd2lzc0FjYWRlbWljLkNpdGF2aSIsIkFkZHJlc3MiOnsiJGlkIjoiMzQiLCIkdHlwZSI6IlN3aXNzQWNhZGVtaWMuQ2l0YXZpLkxpbmtlZFJlc291cmNlLCBTd2lzc0FjYWRl</w:instrText>
          </w:r>
          <w:r>
            <w:rPr>
              <w:sz w:val="24"/>
              <w:szCs w:val="24"/>
              <w:lang w:val="en-US"/>
            </w:rPr>
            <w:instrText>bWljLkNpdGF2aSIsIkxpbmtlZFJlc291cmNlVHlwZSI6NSwiT3JpZ2luYWxTdHJpbmciOiIzMzkyNjY0MiIsIlVyaVN0cmluZyI6Imh0dHA6Ly93d3cubmNiaS5ubG0ubmloLmdvdi9wdWJtZWQvMzM5MjY2NDIiLCJMaW5rZWRSZXNvdXJjZVN0YXR1cyI6OCwiUHJvcGVydGllcyI6eyIkaWQiOiIzNSIsIiR0eXBlIjoiU3dpc3NBY2FkZW1p</w:instrText>
          </w:r>
          <w:r>
            <w:rPr>
              <w:sz w:val="24"/>
              <w:szCs w:val="24"/>
              <w:lang w:val="en-US"/>
            </w:rPr>
            <w:instrText>Yy5DaXRhdmkuTGlua2VkUmVzb3VyY2VQcm9wZXJ0aWVzLCBTd2lzc0FjYWRlbWljLkNpdGF2aSJ9LCJTeW5jRm9sZGVyVHlwZSI6MCwiSXNMb2NhbENsb3VkUHJvamVjdEZpbGVMaW5rIjpmYWxzZSwiSXNDbG91ZFJlc3RvcmUiOmZhbHNlLCJJc0Nsb3VkQ29weSI6ZmFsc2UsIkF0dGFjaG1lbnRGb2xkZXJXYXNJbkZhbGxiYWNrTW9kZSI6</w:instrText>
          </w:r>
          <w:r>
            <w:rPr>
              <w:sz w:val="24"/>
              <w:szCs w:val="24"/>
              <w:lang w:val="en-US"/>
            </w:rPr>
            <w:instrText>ZmFsc2V9LCJBbm5vdGF0aW9ucyI6W10sIkxvY2F0aW9uVHlwZSI6MCwiTWlycm9yc1JlZmVyZW5jZVByb3BlcnR5SWQiOjE2NCwiQ3JlYXRlZEJ5IjoiX0plbm55IiwiQ3JlYXRlZE9uIjoiMjAyMi0wNy0xOFQxMjoxNDowMyIsIk1vZGlmaWVkQnkiOiJfSmVubnkiLCJJZCI6IjNkNTBkYTQ0LWQ5ZGYtNDY4Ni1hYzhjLWY0M2I2YTM2NmI0</w:instrText>
          </w:r>
          <w:r>
            <w:rPr>
              <w:sz w:val="24"/>
              <w:szCs w:val="24"/>
              <w:lang w:val="en-US"/>
            </w:rPr>
            <w:instrText>MCIsIk1vZGlmaWVkT24iOiIyMDIyLTA3LTE4VDEyOjE0OjAzIiwiUHJvamVjdCI6eyIkcmVmIjoiOCJ9fSx7IiRpZCI6IjM2IiwiJHR5cGUiOiJTd2lzc0FjYWRlbWljLkNpdGF2aS5Mb2NhdGlvbiwgU3dpc3NBY2FkZW1pYy5DaXRhdmkiLCJBZGRyZXNzIjp7IiRpZCI6IjM3IiwiJHR5cGUiOiJTd2lzc0FjYWRlbWljLkNpdGF2aS5MaW5r</w:instrText>
          </w:r>
          <w:r>
            <w:rPr>
              <w:sz w:val="24"/>
              <w:szCs w:val="24"/>
              <w:lang w:val="en-US"/>
            </w:rPr>
            <w:instrText>ZWRSZXNvdXJjZSwgU3dpc3NBY2FkZW1pYy5DaXRhdmkiLCJMaW5rZWRSZXNvdXJjZVR5cGUiOjUsIk9yaWdpbmFsU3RyaW5nIjoiMTAuMTAxNi9qLm1jbmEuMjAyMS4wMS4wMDMiLCJVcmlTdHJpbmciOiJodHRwczovL2RvaS5vcmcvMTAuMTAxNi9qLm1jbmEuMjAyMS4wMS4wMDMiLCJMaW5rZWRSZXNvdXJjZVN0YXR1cyI6OCwiUHJvcGVy</w:instrText>
          </w:r>
          <w:r>
            <w:rPr>
              <w:sz w:val="24"/>
              <w:szCs w:val="24"/>
              <w:lang w:val="en-US"/>
            </w:rPr>
            <w:instrText>dGllcyI6eyIkaWQiOiIzOCIsIiR0eXBlIjoiU3dpc3NBY2FkZW1pYy5DaXRhdmkuTGlua2VkUmVzb3VyY2VQcm9wZXJ0aWVzLCBTd2lzc0FjYWRlbWljLkNpdGF2aSJ9LCJTeW5jRm9sZGVyVHlwZSI6MCwiSXNMb2NhbENsb3VkUHJvamVjdEZpbGVMaW5rIjpmYWxzZSwiSXNDbG91ZFJlc3RvcmUiOmZhbHNlLCJJc0Nsb3VkQ29weSI6ZmFs</w:instrText>
          </w:r>
          <w:r>
            <w:rPr>
              <w:sz w:val="24"/>
              <w:szCs w:val="24"/>
              <w:lang w:val="en-US"/>
            </w:rPr>
            <w:instrText>c2UsIkF0dGFjaG1lbnRGb2xkZXJXYXNJbkZhbGxiYWNrTW9kZSI6ZmFsc2V9LCJBbm5vdGF0aW9ucyI6W10sIkxvY2F0aW9uVHlwZSI6MCwiTWlycm9yc1JlZmVyZW5jZVByb3BlcnR5SWQiOjEyOCwiQ3JlYXRlZEJ5IjoiX0plbm55IiwiQ3JlYXRlZE9uIjoiMjAyMi0wNy0xOFQxMjoxNDowMyIsIk1vZGlmaWVkQnkiOiJfSmVubnkiLCJJ</w:instrText>
          </w:r>
          <w:r>
            <w:rPr>
              <w:sz w:val="24"/>
              <w:szCs w:val="24"/>
              <w:lang w:val="en-US"/>
            </w:rPr>
            <w:instrText>ZCI6ImE2YzMwYzExLWJlMTEtNDU1OC05YTBkLWE2MDdhOTIyNzM1ZiIsIk1vZGlmaWVkT24iOiIyMDIyLTA3LTE4VDEyOjE0OjAzIiwiUHJvamVjdCI6eyIkcmVmIjoiOCJ9fV0sIk51bWJlciI6IjMiLCJPcmdhbml6YXRpb25zIjpbXSwiT3RoZXJzSW52b2x2ZWQiOltdLCJQYWdlUmFuZ2UiOiI8c3A+XHJcbiAgPG4+NDczPC9uPlxyXG4g</w:instrText>
          </w:r>
          <w:r>
            <w:rPr>
              <w:sz w:val="24"/>
              <w:szCs w:val="24"/>
              <w:lang w:val="en-US"/>
            </w:rPr>
            <w:instrText>IDxpbj50cnVlPC9pbj5cclxuICA8b3M+NDczPC9vcz5cclxuICA8cHM+NDczPC9wcz5cclxuPC9zcD5cclxuPGVwPlxyXG4gIDxuPjQ5MTwvbj5cclxuICA8aW4+dHJ1ZTwvaW4+XHJcbiAgPG9zPjQ5MTwvb3M+XHJcbiAgPHBzPjQ5MTwvcHM+XHJcbjwvZXA+XHJcbjxvcz40NzMtNDkxPC9vcz4iLCJQZXJpb2RpY2FsIjp7IiRpZCI6IjM5</w:instrText>
          </w:r>
          <w:r>
            <w:rPr>
              <w:sz w:val="24"/>
              <w:szCs w:val="24"/>
              <w:lang w:val="en-US"/>
            </w:rPr>
            <w:instrText>IiwiJHR5cGUiOiJTd2lzc0FjYWRlbWljLkNpdGF2aS5QZXJpb2RpY2FsLCBTd2lzc0FjYWRlbWljLkNpdGF2aSIsIkVpc3NuIjoiMTU1Ny05ODU5IiwiTmFtZSI6IlRoZSBNZWRpY2FsIGNsaW5pY3Mgb2YgTm9ydGggQW1lcmljYSIsIlBhZ2luYXRpb24iOjAsIlByb3RlY3RlZCI6ZmFsc2UsIlVzZXJBYmJyZXZpYXRpb24xIjoiTWVkIENs</w:instrText>
          </w:r>
          <w:r>
            <w:rPr>
              <w:sz w:val="24"/>
              <w:szCs w:val="24"/>
              <w:lang w:val="en-US"/>
            </w:rPr>
            <w:instrText>aW4gTm9ydGggQW0iLCJDcmVhdGVkQnkiOiJfSmVubnkiLCJDcmVhdGVkT24iOiIyMDIyLTA3LTE4VDEyOjE0OjAzIiwiTW9kaWZpZWRCeSI6Il9KZW5ueSIsIklkIjoiZTU0OTgzOWMtMDg0Yy00YTU3LWJiOWMtOTNkMGQ1NWJkNjM5IiwiTW9kaWZpZWRPbiI6IjIwMjItMDctMThUMTI6MTQ6MDMiLCJQcm9qZWN0Ijp7IiRyZWYiOiI4In19</w:instrText>
          </w:r>
          <w:r>
            <w:rPr>
              <w:sz w:val="24"/>
              <w:szCs w:val="24"/>
              <w:lang w:val="en-US"/>
            </w:rPr>
            <w:instrText>LCJQdWJsaXNoZXJzIjpbXSwiUHViTWVkSWQiOiIzMzkyNjY0MiIsIlF1b3RhdGlvbnMiOltdLCJSYXRpbmciOjAsIlJlZmVyZW5jZVR5cGUiOiJKb3VybmFsQXJ0aWNsZSIsIlNob3J0VGl0bGUiOiJUaG9tYXMsIE1pcnphIGV0IGFsLiAyMDIxIOKAkyBBZ2UtUmVsYXRlZCBNYWN1bGFyIERlZ2VuZXJhdGlvbiIsIlNob3J0VGl0bGVVcGRh</w:instrText>
          </w:r>
          <w:r>
            <w:rPr>
              <w:sz w:val="24"/>
              <w:szCs w:val="24"/>
              <w:lang w:val="en-US"/>
            </w:rPr>
            <w:instrText>dGVUeXBlIjowLCJTb3VyY2VPZkJpYmxpb2dyYXBoaWNJbmZvcm1hdGlvbiI6IlB1Yk1lZCIsIlN0YXRpY0lkcyI6WyJhZWY1ODViOC02Yjg3LTRiNWQtYjY3Mi00ODY5NTZmNTZmM2EiXSwiVGFibGVPZkNvbnRlbnRzQ29tcGxleGl0eSI6MCwiVGFibGVPZkNvbnRlbnRzU291cmNlVGV4dEZvcm1hdCI6MCwiVGFza3MiOltdLCJUaXRsZSI6</w:instrText>
          </w:r>
          <w:r>
            <w:rPr>
              <w:sz w:val="24"/>
              <w:szCs w:val="24"/>
              <w:lang w:val="en-US"/>
            </w:rPr>
            <w:instrText>IkFnZS1SZWxhdGVkIE1hY3VsYXIgRGVnZW5lcmF0aW9uIiwiVHJhbnNsYXRvcnMiOltdLCJWb2x1bWUiOiIxMDUiLCJZZWFyIjoiMjAyMSIsIlllYXJSZXNvbHZlZCI6IjIwMjEiLCJDcmVhdGVkQnkiOiJfSmVubnkiLCJDcmVhdGVkT24iOiIyMDIyLTA3LTE4VDEyOjE0OjAzIiwiTW9kaWZpZWRCeSI6Il9KZW5ueSIsIklkIjoiMmZkM2Vl</w:instrText>
          </w:r>
          <w:r>
            <w:rPr>
              <w:sz w:val="24"/>
              <w:szCs w:val="24"/>
              <w:lang w:val="en-US"/>
            </w:rPr>
            <w:instrText>MzUtOTM3MS00OGM2LTg2ZmQtZmIxZTJjNzA0ZTA0IiwiTW9kaWZpZWRPbiI6IjIwMjItMTAtMjZUMTQ6MDA6MzkiLCJQcm9qZWN0Ijp7IiRyZWYiOiI4In19LCJVc2VOdW1iZXJpbmdUeXBlT2ZQYXJlbnREb2N1bWVudCI6ZmFsc2V9XSwiRm9ybWF0dGVkVGV4dCI6eyIkaWQiOiI0MCIsIkNvdW50IjoxLCJUZXh0VW5pdHMiOlt7IiRpZCI6</w:instrText>
          </w:r>
          <w:r>
            <w:rPr>
              <w:sz w:val="24"/>
              <w:szCs w:val="24"/>
              <w:lang w:val="en-US"/>
            </w:rPr>
            <w:instrText>IjQxIiwiRm9udFN0eWxlIjp7IiRpZCI6IjQyIiwiTmV1dHJhbCI6dHJ1ZX0sIlJlYWRpbmdPcmRlciI6MSwiVGV4dCI6IigxMCwxMSkifV19LCJUYWciOiJDaXRhdmlQbGFjZWhvbGRlciMyZTYwMjdkZi0wYzQxLTRiM2ItYTQyYi02YWQ4Yzg1Mjk4MzAiLCJUZXh0IjoiKDEwLDExKSIsIldBSVZlcnNpb24iOiI2LjE0LjAuMCJ9}</w:instrText>
          </w:r>
          <w:r>
            <w:rPr>
              <w:sz w:val="24"/>
              <w:szCs w:val="24"/>
              <w:lang w:val="en-US"/>
            </w:rPr>
            <w:fldChar w:fldCharType="separate"/>
          </w:r>
          <w:r>
            <w:rPr>
              <w:sz w:val="24"/>
              <w:szCs w:val="24"/>
              <w:lang w:val="en-US"/>
            </w:rPr>
            <w:t>(10,11)</w:t>
          </w:r>
          <w:r>
            <w:rPr>
              <w:sz w:val="24"/>
              <w:szCs w:val="24"/>
              <w:lang w:val="en-US"/>
            </w:rPr>
            <w:fldChar w:fldCharType="end"/>
          </w:r>
        </w:sdtContent>
      </w:sdt>
      <w:r>
        <w:rPr>
          <w:sz w:val="24"/>
          <w:szCs w:val="24"/>
          <w:lang w:val="en-US"/>
        </w:rPr>
        <w:t xml:space="preserve">. </w:t>
      </w:r>
    </w:p>
    <w:p w:rsidR="00051524" w:rsidRDefault="00367442">
      <w:pPr>
        <w:keepNext/>
        <w:jc w:val="center"/>
      </w:pPr>
      <w:r>
        <w:rPr>
          <w:noProof/>
          <w:sz w:val="24"/>
          <w:szCs w:val="24"/>
          <w:lang w:val="en-US" w:eastAsia="zh-CN"/>
        </w:rPr>
        <w:lastRenderedPageBreak/>
        <w:drawing>
          <wp:inline distT="0" distB="0" distL="0" distR="0">
            <wp:extent cx="2625725" cy="5680710"/>
            <wp:effectExtent l="0" t="0" r="317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25980" cy="5680870"/>
                    </a:xfrm>
                    <a:prstGeom prst="rect">
                      <a:avLst/>
                    </a:prstGeom>
                  </pic:spPr>
                </pic:pic>
              </a:graphicData>
            </a:graphic>
          </wp:inline>
        </w:drawing>
      </w:r>
    </w:p>
    <w:p w:rsidR="00051524" w:rsidRDefault="00367442">
      <w:pPr>
        <w:pStyle w:val="a3"/>
        <w:jc w:val="both"/>
        <w:rPr>
          <w:sz w:val="24"/>
          <w:szCs w:val="24"/>
          <w:lang w:val="en-US"/>
        </w:rPr>
      </w:pPr>
      <w:r>
        <w:rPr>
          <w:lang w:val="en-US"/>
        </w:rPr>
        <w:t xml:space="preserve">Figure </w:t>
      </w:r>
      <w:r>
        <w:fldChar w:fldCharType="begin"/>
      </w:r>
      <w:r>
        <w:rPr>
          <w:lang w:val="en-US"/>
        </w:rPr>
        <w:instrText xml:space="preserve"> SEQ Figure \* ARABIC </w:instrText>
      </w:r>
      <w:r>
        <w:fldChar w:fldCharType="separate"/>
      </w:r>
      <w:r>
        <w:rPr>
          <w:lang w:val="en-US"/>
        </w:rPr>
        <w:t>1</w:t>
      </w:r>
      <w:r>
        <w:fldChar w:fldCharType="end"/>
      </w:r>
      <w:r>
        <w:rPr>
          <w:lang w:val="en-US"/>
        </w:rPr>
        <w:t>: Classification and course of age-relate macular degeneration (AMD). The earliest precursor signs of AMD are small drusen that are classified as normal age-related changes. Early AMD is characterized by the presence of medium drusen but the absence of AMD</w:t>
      </w:r>
      <w:r>
        <w:rPr>
          <w:lang w:val="en-US"/>
        </w:rPr>
        <w:t xml:space="preserve"> pigmentary changes which are defined as any hyper- or hypopigmentary abnormality. Intermediate AMD shows large drusen and/or the presence of any AMD pigmentary abnormalities. The late stages of AMD are its two distinct forms: neovascular AMD (wet AMD) and</w:t>
      </w:r>
      <w:r>
        <w:rPr>
          <w:lang w:val="en-US"/>
        </w:rPr>
        <w:t xml:space="preserve"> geographic atrophy (dry AMD) with the latter being the more common form. Both forms may merge into one another or be present simultaneously. (modified from Ferris et al. </w:t>
      </w:r>
      <w:sdt>
        <w:sdtPr>
          <w:rPr>
            <w:lang w:val="en-US"/>
          </w:rPr>
          <w:alias w:val="To edit, see citavi.com/edit"/>
          <w:tag w:val="CitaviPlaceholder#4cf183bc-2726-4dfd-b3f0-744bf2c0ef9f"/>
          <w:id w:val="-657760385"/>
          <w:placeholder>
            <w:docPart w:val="37791D55751F4067AC4D51D9F4D11D7D"/>
          </w:placeholder>
        </w:sdtPr>
        <w:sdtEndPr/>
        <w:sdtContent>
          <w:r>
            <w:rPr>
              <w:lang w:val="en-US"/>
            </w:rPr>
            <w:fldChar w:fldCharType="begin"/>
          </w:r>
          <w:r>
            <w:rPr>
              <w:lang w:val="en-US"/>
            </w:rPr>
            <w:instrText>ADDIN CitaviPlaceholder{eyIkaWQiOiIxIiwiJHR5cGUiOiJTd2lzc0FjYWRlbWljLkNpdGF2aS5DaXRhd</w:instrText>
          </w:r>
          <w:r>
            <w:rPr>
              <w:lang w:val="en-US"/>
            </w:rPr>
            <w:instrText>GlvbnMuV29yZFBsYWNlaG9sZGVyLCBTd2lzc0FjYWRlbWljLkNpdGF2aSIsIkVudHJpZXMiOlt7IiRpZCI6IjIiLCIkdHlwZSI6IlN3aXNzQWNhZGVtaWMuQ2l0YXZpLkNpdGF0aW9ucy5Xb3JkUGxhY2Vob2xkZXJFbnRyeSwgU3dpc3NBY2FkZW1pYy5DaXRhdmkiLCJJZCI6IjExOTM0NmQwLTI0YjUtNGJiOS1hNzk0LWIxYTM1MDVkMzI5N</w:instrText>
          </w:r>
          <w:r>
            <w:rPr>
              <w:lang w:val="en-US"/>
            </w:rPr>
            <w:instrText>SIsIlJhbmdlTGVuZ3RoIjo0LCJSZWZlcmVuY2VJZCI6Ijc1YjY2YTdhLTQzMjktNGZlNC04YTBmLTZmMzE2YjcxMDg4YiIsIlBhZ2VSYW5nZSI6eyIkaWQiOiIzIiwiJHR5cGUiOiJTd2lzc0FjYWRlbWljLlBhZ2VSYW5nZSwgU3dpc3NBY2FkZW1pYyIsIkVuZFBhZ2UiOnsiJGlkIjoiNCIsIiR0eXBlIjoiU3dpc3NBY2FkZW1pYy5QYWdlT</w:instrText>
          </w:r>
          <w:r>
            <w:rPr>
              <w:lang w:val="en-US"/>
            </w:rPr>
            <w:instrText>nVtYmVyLCBTd2lzc0FjYWRlbWljIiwiSXNGdWxseU51bWVyaWMiOmZhbHNlLCJOdW1iZXJpbmdUeXBlIjowLCJOdW1lcmFsU3lzdGVtIjowfSwiTnVtYmVyaW5nVHlwZSI6MCwiTnVtZXJhbFN5c3RlbSI6MCwiU3RhcnRQYWdlIjp7IiRpZCI6IjUiLCIkdHlwZSI6IlN3aXNzQWNhZGVtaWMuUGFnZU51bWJlciwgU3dpc3NBY2FkZW1pYyIsI</w:instrText>
          </w:r>
          <w:r>
            <w:rPr>
              <w:lang w:val="en-US"/>
            </w:rPr>
            <w:instrText>klzRnVsbHlOdW1lcmljIjpmYWxzZSwiTnVtYmVyaW5nVHlwZSI6MCwiTnVtZXJhbFN5c3RlbSI6MH19LCJSZWZlcmVuY2UiOnsiJGlkIjoiNiIsIiR0eXBlIjoiU3dpc3NBY2FkZW1pYy5DaXRhdmkuUmVmZXJlbmNlLCBTd2lzc0FjYWRlbWljLkNpdGF2aSIsIkFic3RyYWN0Q29tcGxleGl0eSI6MCwiQWJzdHJhY3RTb3VyY2VUZXh0Rm9yb</w:instrText>
          </w:r>
          <w:r>
            <w:rPr>
              <w:lang w:val="en-US"/>
            </w:rPr>
            <w:instrText>WF0IjowLCJBdXRob3JzIjpbeyIkaWQiOiI3IiwiJHR5cGUiOiJTd2lzc0FjYWRlbWljLkNpdGF2aS5QZXJzb24sIFN3aXNzQWNhZGVtaWMuQ2l0YXZpIiwiRmlyc3ROYW1lIjoiRnJlZGVyaWNrIiwiTGFzdE5hbWUiOiJGZXJyaXMiLCJNaWRkbGVOYW1lIjoiTC4iLCJQcm90ZWN0ZWQiOmZhbHNlLCJTZXgiOjIsIkNyZWF0ZWRCeSI6Il9KZ</w:instrText>
          </w:r>
          <w:r>
            <w:rPr>
              <w:lang w:val="en-US"/>
            </w:rPr>
            <w:instrText>W5ueSIsIkNyZWF0ZWRPbiI6IjIwMjItMDctMThUMTM6MTM6MDciLCJNb2RpZmllZEJ5IjoiX0plbm55IiwiSWQiOiI3YTc2NjZmNS1jODAxLTRiY2ItODQzZC02ZTI1MGNiYzBmZTciLCJNb2RpZmllZE9uIjoiMjAyMi0wNy0xOFQxMzoxMzowNyIsIlByb2plY3QiOnsiJGlkIjoiOCIsIiR0eXBlIjoiU3dpc3NBY2FkZW1pYy5DaXRhdmkuU</w:instrText>
          </w:r>
          <w:r>
            <w:rPr>
              <w:lang w:val="en-US"/>
            </w:rPr>
            <w:instrText>HJvamVjdCwgU3dpc3NBY2FkZW1pYy5DaXRhdmkifX0seyIkaWQiOiI5IiwiJHR5cGUiOiJTd2lzc0FjYWRlbWljLkNpdGF2aS5QZXJzb24sIFN3aXNzQWNhZGVtaWMuQ2l0YXZpIiwiRmlyc3ROYW1lIjoiQy4iLCJMYXN0TmFtZSI6IldpbGtpbnNvbiIsIk1pZGRsZU5hbWUiOiJQLiIsIlByb3RlY3RlZCI6ZmFsc2UsIlNleCI6MCwiQ3JlY</w:instrText>
          </w:r>
          <w:r>
            <w:rPr>
              <w:lang w:val="en-US"/>
            </w:rPr>
            <w:instrText>XRlZEJ5IjoiX0plbm55IiwiQ3JlYXRlZE9uIjoiMjAyMi0wNy0xOFQxMzoxMzowNyIsIk1vZGlmaWVkQnkiOiJfSmVubnkiLCJJZCI6IjhjODYzOGM2LTRhMjMtNDczOS1iMjdmLTA1MWU1YWZhMWJlMiIsIk1vZGlmaWVkT24iOiIyMDIyLTA3LTE4VDEzOjEzOjA3IiwiUHJvamVjdCI6eyIkcmVmIjoiOCJ9fSx7IiRpZCI6IjEwIiwiJHR5c</w:instrText>
          </w:r>
          <w:r>
            <w:rPr>
              <w:lang w:val="en-US"/>
            </w:rPr>
            <w:instrText>GUiOiJTd2lzc0FjYWRlbWljLkNpdGF2aS5QZXJzb24sIFN3aXNzQWNhZGVtaWMuQ2l0YXZpIiwiRmlyc3ROYW1lIjoiQWxhbiIsIkxhc3ROYW1lIjoiQmlyZCIsIlByb3RlY3RlZCI6ZmFsc2UsIlNleCI6MiwiQ3JlYXRlZEJ5IjoiX0plbm55IiwiQ3JlYXRlZE9uIjoiMjAyMi0wNy0xOFQxMzoxMzowNyIsIk1vZGlmaWVkQnkiOiJfSmVub</w:instrText>
          </w:r>
          <w:r>
            <w:rPr>
              <w:lang w:val="en-US"/>
            </w:rPr>
            <w:instrText>nkiLCJJZCI6ImRkMzI4NWJkLTY5ZWMtNDVhOC05NTEyLWViMGM2MDFhYmJhYSIsIk1vZGlmaWVkT24iOiIyMDIyLTA3LTE4VDEzOjEzOjA3IiwiUHJvamVjdCI6eyIkcmVmIjoiOCJ9fSx7IiRpZCI6IjExIiwiJHR5cGUiOiJTd2lzc0FjYWRlbWljLkNpdGF2aS5QZXJzb24sIFN3aXNzQWNhZGVtaWMuQ2l0YXZpIiwiRmlyc3ROYW1lIjoiV</w:instrText>
          </w:r>
          <w:r>
            <w:rPr>
              <w:lang w:val="en-US"/>
            </w:rPr>
            <w:instrText>XNoYSIsIkxhc3ROYW1lIjoiQ2hha3JhdmFydGh5IiwiUHJvdGVjdGVkIjpmYWxzZSwiU2V4IjoxLCJDcmVhdGVkQnkiOiJfSmVubnkiLCJDcmVhdGVkT24iOiIyMDIyLTA3LTE4VDEzOjEzOjA3IiwiTW9kaWZpZWRCeSI6Il9KZW5ueSIsIklkIjoiZDYwMjgzZDAtNTgwZi00M2ZhLWJhZDAtMmY0MGI5MDk4OTJmIiwiTW9kaWZpZWRPbiI6I</w:instrText>
          </w:r>
          <w:r>
            <w:rPr>
              <w:lang w:val="en-US"/>
            </w:rPr>
            <w:instrText>jIwMjItMDctMThUMTM6MTM6MDciLCJQcm9qZWN0Ijp7IiRyZWYiOiI4In19LHsiJGlkIjoiMTIiLCIkdHlwZSI6IlN3aXNzQWNhZGVtaWMuQ2l0YXZpLlBlcnNvbiwgU3dpc3NBY2FkZW1pYy5DaXRhdmkiLCJGaXJzdE5hbWUiOiJFbWlseSIsIkxhc3ROYW1lIjoiQ2hldyIsIlByb3RlY3RlZCI6ZmFsc2UsIlNleCI6MSwiQ3JlYXRlZEJ5I</w:instrText>
          </w:r>
          <w:r>
            <w:rPr>
              <w:lang w:val="en-US"/>
            </w:rPr>
            <w:instrText>joiX0plbm55IiwiQ3JlYXRlZE9uIjoiMjAyMi0wNy0xOFQxMzoxMzowNyIsIk1vZGlmaWVkQnkiOiJfSmVubnkiLCJJZCI6ImNlZTY1NzFkLTY0MWEtNDY5NC1iYzQ4LTcxZTY5NTYxYWI1ZiIsIk1vZGlmaWVkT24iOiIyMDIyLTA3LTE4VDEzOjEzOjA3IiwiUHJvamVjdCI6eyIkcmVmIjoiOCJ9fSx7IiRpZCI6IjEzIiwiJHR5cGUiOiJTd</w:instrText>
          </w:r>
          <w:r>
            <w:rPr>
              <w:lang w:val="en-US"/>
            </w:rPr>
            <w:instrText>2lzc0FjYWRlbWljLkNpdGF2aS5QZXJzb24sIFN3aXNzQWNhZGVtaWMuQ2l0YXZpIiwiRmlyc3ROYW1lIjoiS2FybCIsIkxhc3ROYW1lIjoiQ3Nha3kiLCJQcm90ZWN0ZWQiOmZhbHNlLCJTZXgiOjIsIkNyZWF0ZWRCeSI6Il9KZW5ueSIsIkNyZWF0ZWRPbiI6IjIwMjItMDctMThUMTM6MTM6MDciLCJNb2RpZmllZEJ5IjoiX0plbm55IiwiS</w:instrText>
          </w:r>
          <w:r>
            <w:rPr>
              <w:lang w:val="en-US"/>
            </w:rPr>
            <w:instrText>WQiOiJkYzA5MjJiMC00YTQ0LTQ2NWItYTc5ZS1iZDIwN2E2NWI3Y2EiLCJNb2RpZmllZE9uIjoiMjAyMi0wNy0xOFQxMzoxMzowNyIsIlByb2plY3QiOnsiJHJlZiI6IjgifX0seyIkaWQiOiIxNCIsIiR0eXBlIjoiU3dpc3NBY2FkZW1pYy5DaXRhdmkuUGVyc29uLCBTd2lzc0FjYWRlbWljLkNpdGF2aSIsIkZpcnN0TmFtZSI6IlNyaW5pV</w:instrText>
          </w:r>
          <w:r>
            <w:rPr>
              <w:lang w:val="en-US"/>
            </w:rPr>
            <w:instrText>mFzIiwiTGFzdE5hbWUiOiJTYWRkYSIsIk1pZGRsZU5hbWUiOiJSLiIsIlByb3RlY3RlZCI6ZmFsc2UsIlNleCI6MCwiQ3JlYXRlZEJ5IjoiX0plbm55IiwiQ3JlYXRlZE9uIjoiMjAyMi0wNy0xOFQxMzoxMzowNyIsIk1vZGlmaWVkQnkiOiJfSmVubnkiLCJJZCI6ImM2MDMzZGViLTZjYTgtNDJmYS1iYjk3LWY4ZDU3YTI4ZWY0MyIsIk1vZ</w:instrText>
          </w:r>
          <w:r>
            <w:rPr>
              <w:lang w:val="en-US"/>
            </w:rPr>
            <w:instrText>GlmaWVkT24iOiIyMDIyLTA3LTE4VDEzOjEzOjA3IiwiUHJvamVjdCI6eyIkcmVmIjoiOCJ9fV0sIkNpdGF0aW9uS2V5VXBkYXRlVHlwZSI6MCwiQ29sbGFib3JhdG9ycyI6W10sIkRhdGUyIjoiMTYuMDEuMjAxMyIsIkRvaSI6IjEwLjEwMTYvai5vcGh0aGEuMjAxMi4xMC4wMzYiLCJFZGl0b3JzIjpbXSwiRXZhbHVhdGlvbkNvbXBsZXhpd</w:instrText>
          </w:r>
          <w:r>
            <w:rPr>
              <w:lang w:val="en-US"/>
            </w:rPr>
            <w:instrText>HkiOjAsIkV2YWx1YXRpb25Tb3VyY2VUZXh0Rm9ybWF0IjowLCJHcm91cHMiOltdLCJIYXNMYWJlbDEiOmZhbHNlLCJIYXNMYWJlbDIiOmZhbHNlLCJLZXl3b3JkcyI6W10sIkxhbmd1YWdlIjoiZW5nIiwiTGFuZ3VhZ2VDb2RlIjoiZW4iLCJMb2NhdGlvbnMiOlt7IiRpZCI6IjE1IiwiJHR5cGUiOiJTd2lzc0FjYWRlbWljLkNpdGF2aS5Mb</w:instrText>
          </w:r>
          <w:r>
            <w:rPr>
              <w:lang w:val="en-US"/>
            </w:rPr>
            <w:instrText>2NhdGlvbiwgU3dpc3NBY2FkZW1pYy5DaXRhdmkiLCJBZGRyZXNzIjp7IiRpZCI6IjE2IiwiJHR5cGUiOiJTd2lzc0FjYWRlbWljLkNpdGF2aS5MaW5rZWRSZXNvdXJjZSwgU3dpc3NBY2FkZW1pYy5DaXRhdmkiLCJMaW5rZWRSZXNvdXJjZVR5cGUiOjUsIk9yaWdpbmFsU3RyaW5nIjoiMTAuMTAxNi9qLm9waHRoYS4yMDEyLjEwLjAzNiIsI</w:instrText>
          </w:r>
          <w:r>
            <w:rPr>
              <w:lang w:val="en-US"/>
            </w:rPr>
            <w:instrText>lVyaVN0cmluZyI6Imh0dHBzOi8vZG9pLm9yZy8xMC4xMDE2L2oub3BodGhhLjIwMTIuMTAuMDM2IiwiTGlua2VkUmVzb3VyY2VTdGF0dXMiOjgsIlByb3BlcnRpZXMiOnsiJGlkIjoiMTciLCIkdHlwZSI6IlN3aXNzQWNhZGVtaWMuQ2l0YXZpLkxpbmtlZFJlc291cmNlUHJvcGVydGllcywgU3dpc3NBY2FkZW1pYy5DaXRhdmkifSwiU3luY</w:instrText>
          </w:r>
          <w:r>
            <w:rPr>
              <w:lang w:val="en-US"/>
            </w:rPr>
            <w:instrText>0ZvbGRlclR5cGUiOjAsIklzTG9jYWxDbG91ZFByb2plY3RGaWxlTGluayI6ZmFsc2UsIklzQ2xvdWRSZXN0b3JlIjpmYWxzZSwiSXNDbG91ZENvcHkiOmZhbHNlLCJBdHRhY2htZW50Rm9sZGVyV2FzSW5GYWxsYmFja01vZGUiOmZhbHNlfSwiQW5ub3RhdGlvbnMiOltdLCJMb2NhdGlvblR5cGUiOjAsIk1pcnJvcnNSZWZlcmVuY2VQcm9wZ</w:instrText>
          </w:r>
          <w:r>
            <w:rPr>
              <w:lang w:val="en-US"/>
            </w:rPr>
            <w:instrText>XJ0eUlkIjoxMjgsIkNyZWF0ZWRCeSI6Il9KZW5ueSIsIkNyZWF0ZWRPbiI6IjIwMjItMDctMThUMTM6MTM6MDciLCJNb2RpZmllZEJ5IjoiX0plbm55IiwiSWQiOiJiYjRlMjgyOS0zMThjLTQyZTItOTFmZS1mMjRhYzExYWNiZjkiLCJNb2RpZmllZE9uIjoiMjAyMi0wNy0xOFQxMzoxMzowNyIsIlByb2plY3QiOnsiJHJlZiI6IjgifX0se</w:instrText>
          </w:r>
          <w:r>
            <w:rPr>
              <w:lang w:val="en-US"/>
            </w:rPr>
            <w:instrText>yIkaWQiOiIxOCIsIiR0eXBlIjoiU3dpc3NBY2FkZW1pYy5DaXRhdmkuTG9jYXRpb24sIFN3aXNzQWNhZGVtaWMuQ2l0YXZpIiwiQWRkcmVzcyI6eyIkaWQiOiIxOSIsIiR0eXBlIjoiU3dpc3NBY2FkZW1pYy5DaXRhdmkuTGlua2VkUmVzb3VyY2UsIFN3aXNzQWNhZGVtaWMuQ2l0YXZpIiwiTGlua2VkUmVzb3VyY2VUeXBlIjo1LCJPcmlna</w:instrText>
          </w:r>
          <w:r>
            <w:rPr>
              <w:lang w:val="en-US"/>
            </w:rPr>
            <w:instrText>W5hbFN0cmluZyI6IjIzMzMyNTkwIiwiVXJpU3RyaW5nIjoiaHR0cDovL3d3dy5uY2JpLm5sbS5uaWguZ292L3B1Ym1lZC8yMzMzMjU5MCIsIkxpbmtlZFJlc291cmNlU3RhdHVzIjo4LCJQcm9wZXJ0aWVzIjp7IiRpZCI6IjIwIiwiJHR5cGUiOiJTd2lzc0FjYWRlbWljLkNpdGF2aS5MaW5rZWRSZXNvdXJjZVByb3BlcnRpZXMsIFN3aXNzQ</w:instrText>
          </w:r>
          <w:r>
            <w:rPr>
              <w:lang w:val="en-US"/>
            </w:rPr>
            <w:instrText>WNhZGVtaWMuQ2l0YXZpIn0sIlN5bmNGb2xkZXJUeXBlIjowLCJJc0xvY2FsQ2xvdWRQcm9qZWN0RmlsZUxpbmsiOmZhbHNlLCJJc0Nsb3VkUmVzdG9yZSI6ZmFsc2UsIklzQ2xvdWRDb3B5IjpmYWxzZSwiQXR0YWNobWVudEZvbGRlcldhc0luRmFsbGJhY2tNb2RlIjpmYWxzZX0sIkFubm90YXRpb25zIjpbXSwiTG9jYXRpb25UeXBlIjowL</w:instrText>
          </w:r>
          <w:r>
            <w:rPr>
              <w:lang w:val="en-US"/>
            </w:rPr>
            <w:instrText>CJNaXJyb3JzUmVmZXJlbmNlUHJvcGVydHlJZCI6MTY0LCJDcmVhdGVkQnkiOiJfSmVubnkiLCJDcmVhdGVkT24iOiIyMDIyLTA3LTE4VDEzOjEzOjA3IiwiTW9kaWZpZWRCeSI6Il9KZW5ueSIsIklkIjoiMWUxMDYxNmUtNjFmNC00ZWY2LWJiZWEtZWRhNjE2YmZmNTMzIiwiTW9kaWZpZWRPbiI6IjIwMjItMDctMThUMTM6MTM6MDciLCJQc</w:instrText>
          </w:r>
          <w:r>
            <w:rPr>
              <w:lang w:val="en-US"/>
            </w:rPr>
            <w:instrText>m9qZWN0Ijp7IiRyZWYiOiI4In19XSwiTnVtYmVyIjoiNCIsIk9yZ2FuaXphdGlvbnMiOltdLCJPdGhlcnNJbnZvbHZlZCI6W10sIlBhZ2VSYW5nZSI6IjxzcD5cclxuICA8bj44NDQ8L24+XHJcbiAgPGluPnRydWU8L2luPlxyXG4gIDxvcz44NDQ8L29zPlxyXG4gIDxwcz44NDQ8L3BzPlxyXG48L3NwPlxyXG48ZXA+XHJcbiAgPG4+ODUxP</w:instrText>
          </w:r>
          <w:r>
            <w:rPr>
              <w:lang w:val="en-US"/>
            </w:rPr>
            <w:instrText>C9uPlxyXG4gIDxpbj50cnVlPC9pbj5cclxuICA8b3M+ODUxPC9vcz5cclxuICA8cHM+ODUxPC9wcz5cclxuPC9lcD5cclxuPG9zPjg0NC01MTwvb3M+IiwiUGVyaW9kaWNhbCI6eyIkaWQiOiIyMSIsIiR0eXBlIjoiU3dpc3NBY2FkZW1pYy5DaXRhdmkuUGVyaW9kaWNhbCwgU3dpc3NBY2FkZW1pYy5DaXRhdmkiLCJFaXNzbiI6IjE1NDktN</w:instrText>
          </w:r>
          <w:r>
            <w:rPr>
              <w:lang w:val="en-US"/>
            </w:rPr>
            <w:instrText>DcxMyIsIk5hbWUiOiJPcGh0aGFsbW9sb2d5IiwiUGFnaW5hdGlvbiI6MCwiUHJvdGVjdGVkIjpmYWxzZSwiVXNlckFiYnJldmlhdGlvbjEiOiJPcGh0aGFsbW9sb2d5IiwiQ3JlYXRlZEJ5IjoiX0plbm55IiwiQ3JlYXRlZE9uIjoiMjAyMi0wNy0xOFQxMzoxMzowNyIsIk1vZGlmaWVkQnkiOiJfSmVubnkiLCJJZCI6Ijc2NzhhMmI1LTI0M</w:instrText>
          </w:r>
          <w:r>
            <w:rPr>
              <w:lang w:val="en-US"/>
            </w:rPr>
            <w:instrText>zMtNDRhMS04Mjg3LTkwNTYwZTI1MjM2ZCIsIk1vZGlmaWVkT24iOiIyMDIyLTA3LTE4VDEzOjEzOjA3IiwiUHJvamVjdCI6eyIkcmVmIjoiOCJ9fSwiUHVibGlzaGVycyI6W10sIlB1Yk1lZElkIjoiMjMzMzI1OTAiLCJRdW90YXRpb25zIjpbXSwiUmF0aW5nIjowLCJSZWZlcmVuY2VUeXBlIjoiSm91cm5hbEFydGljbGUiLCJTaG9ydFRpd</w:instrText>
          </w:r>
          <w:r>
            <w:rPr>
              <w:lang w:val="en-US"/>
            </w:rPr>
            <w:instrText>GxlIjoiRmVycmlzLCBXaWxraW5zb24gZXQgYWwuIDIwMTMg4oCTIENsaW5pY2FsIGNsYXNzaWZpY2F0aW9uIG9mIGFnZS1yZWxhdGVkIG1hY3VsYXIiLCJTaG9ydFRpdGxlVXBkYXRlVHlwZSI6MCwiU291cmNlT2ZCaWJsaW9ncmFwaGljSW5mb3JtYXRpb24iOiJQdWJNZWQiLCJTdGF0aWNJZHMiOlsiYTFmMTZlNWUtN2YzNC00NTQ0LWJiY</w:instrText>
          </w:r>
          <w:r>
            <w:rPr>
              <w:lang w:val="en-US"/>
            </w:rPr>
            <w:instrText>mYtOWUyNjE4NGFkNzY0Il0sIlRhYmxlT2ZDb250ZW50c0NvbXBsZXhpdHkiOjAsIlRhYmxlT2ZDb250ZW50c1NvdXJjZVRleHRGb3JtYXQiOjAsIlRhc2tzIjpbXSwiVGl0bGUiOiJDbGluaWNhbCBjbGFzc2lmaWNhdGlvbiBvZiBhZ2UtcmVsYXRlZCBtYWN1bGFyIGRlZ2VuZXJhdGlvbiIsIlRyYW5zbGF0b3JzIjpbXSwiVm9sdW1lIjoiM</w:instrText>
          </w:r>
          <w:r>
            <w:rPr>
              <w:lang w:val="en-US"/>
            </w:rPr>
            <w:instrText>TIwIiwiWWVhciI6IjIwMTMiLCJZZWFyUmVzb2x2ZWQiOiIyMDEzIiwiQ3JlYXRlZEJ5IjoiX0plbm55IiwiQ3JlYXRlZE9uIjoiMjAyMi0wNy0xOFQxMzoxMzowNyIsIk1vZGlmaWVkQnkiOiJfSmVubnkiLCJJZCI6Ijc1YjY2YTdhLTQzMjktNGZlNC04YTBmLTZmMzE2YjcxMDg4YiIsIk1vZGlmaWVkT24iOiIyMDIyLTEwLTI2VDE0OjAwO</w:instrText>
          </w:r>
          <w:r>
            <w:rPr>
              <w:lang w:val="en-US"/>
            </w:rPr>
            <w:instrText>jM5IiwiUHJvamVjdCI6eyIkcmVmIjoiOCJ9fSwiVXNlTnVtYmVyaW5nVHlwZU9mUGFyZW50RG9jdW1lbnQiOmZhbHNlfV0sIkZvcm1hdHRlZFRleHQiOnsiJGlkIjoiMjIiLCJDb3VudCI6MSwiVGV4dFVuaXRzIjpbeyIkaWQiOiIyMyIsIkZvbnRTdHlsZSI6eyIkaWQiOiIyNCIsIk5ldXRyYWwiOnRydWV9LCJSZWFkaW5nT3JkZXIiOjEsI</w:instrText>
          </w:r>
          <w:r>
            <w:rPr>
              <w:lang w:val="en-US"/>
            </w:rPr>
            <w:instrText>lRleHQiOiIoMTIpIn1dfSwiVGFnIjoiQ2l0YXZpUGxhY2Vob2xkZXIjNGNmMTgzYmMtMjcyNi00ZGZkLWIzZjAtNzQ0YmYyYzBlZjlmIiwiVGV4dCI6IigxMikiLCJXQUlWZXJzaW9uIjoiNi4xNC4wLjAifQ==}</w:instrText>
          </w:r>
          <w:r>
            <w:rPr>
              <w:lang w:val="en-US"/>
            </w:rPr>
            <w:fldChar w:fldCharType="separate"/>
          </w:r>
          <w:r>
            <w:rPr>
              <w:lang w:val="en-US"/>
            </w:rPr>
            <w:t>(12)</w:t>
          </w:r>
          <w:r>
            <w:rPr>
              <w:lang w:val="en-US"/>
            </w:rPr>
            <w:fldChar w:fldCharType="end"/>
          </w:r>
        </w:sdtContent>
      </w:sdt>
      <w:r>
        <w:rPr>
          <w:lang w:val="en-US"/>
        </w:rPr>
        <w:t>)</w:t>
      </w:r>
    </w:p>
    <w:p w:rsidR="00051524" w:rsidRDefault="00367442">
      <w:pPr>
        <w:jc w:val="both"/>
        <w:rPr>
          <w:sz w:val="24"/>
          <w:szCs w:val="24"/>
          <w:lang w:val="en-US"/>
        </w:rPr>
      </w:pPr>
      <w:r>
        <w:rPr>
          <w:sz w:val="24"/>
          <w:szCs w:val="24"/>
          <w:lang w:val="en-US"/>
        </w:rPr>
        <w:t>Approved treatment options are currently only available for late, neovascular AMD. St</w:t>
      </w:r>
      <w:r>
        <w:rPr>
          <w:sz w:val="24"/>
          <w:szCs w:val="24"/>
          <w:lang w:val="en-US"/>
        </w:rPr>
        <w:t>andard of care is the intravitreal injection of anti-VEGF agents to block angiogenic factors that induce the formation of pathological neovascular vessels. Pathologic neovascularisation leads to retinal damage by sub- and/or intraretinal fluid or blood acc</w:t>
      </w:r>
      <w:r>
        <w:rPr>
          <w:sz w:val="24"/>
          <w:szCs w:val="24"/>
          <w:lang w:val="en-US"/>
        </w:rPr>
        <w:t xml:space="preserve">umulation </w:t>
      </w:r>
      <w:sdt>
        <w:sdtPr>
          <w:rPr>
            <w:sz w:val="24"/>
            <w:szCs w:val="24"/>
            <w:lang w:val="en-US"/>
          </w:rPr>
          <w:alias w:val="To edit, see citavi.com/edit"/>
          <w:tag w:val="CitaviPlaceholder#0a96e555-15bf-4a05-a688-2c760077bdab"/>
          <w:id w:val="2044632335"/>
          <w:placeholder>
            <w:docPart w:val="26D7F396C11441E8AC1665E0D62CABC4"/>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w:instrText>
          </w:r>
          <w:r>
            <w:rPr>
              <w:sz w:val="24"/>
              <w:szCs w:val="24"/>
              <w:lang w:val="en-US"/>
            </w:rPr>
            <w:instrText>JFbnRyeSwgU3dpc3NBY2FkZW1pYy5DaXRhdmkiLCJJZCI6IjQ1MDJkMjcxLTA3ZGEtNDI0Mi04YTIyLWJkYzg4ZTE0ZmFmNSIsIlJhbmdlTGVuZ3RoIjo0LCJSZWZlcmVuY2VJZCI6ImVkYTM4Mzg5LWJiYTQtNDQ0OC1iMjc1LWM4NGQwY2ZmOWFiNCIsIlBhZ2VSYW5nZSI6eyIkaWQiOiIzIiwiJHR5cGUiOiJTd2lzc0FjYWRlbWljLlBhZ2</w:instrText>
          </w:r>
          <w:r>
            <w:rPr>
              <w:sz w:val="24"/>
              <w:szCs w:val="24"/>
              <w:lang w:val="en-US"/>
            </w:rPr>
            <w:instrText>VSYW5nZSwgU3dpc3NBY2FkZW1pYyIsIkVuZFBhZ2UiOnsiJGlkIjoiNCIsIiR0eXBlIjoiU3dpc3NBY2FkZW1pYy5QYWdlTnVtYmVyLCBTd2lzc0FjYWRlbWljIiwiSXNGdWxseU51bWVyaWMiOmZhbHNlLCJOdW1iZXJpbmdUeXBlIjowLCJOdW1lcmFsU3lzdGVtIjowfSwiTnVtYmVyaW5nVHlwZSI6MCwiTnVtZXJhbFN5c3RlbSI6MCwiU3</w:instrText>
          </w:r>
          <w:r>
            <w:rPr>
              <w:sz w:val="24"/>
              <w:szCs w:val="24"/>
              <w:lang w:val="en-US"/>
            </w:rPr>
            <w:instrText>RhcnRQYWdlIjp7IiRpZCI6IjUiLCIkdHlwZSI6IlN3aXNzQWNhZGVtaWMuUGFnZU51bWJlciwgU3dpc3NBY2FkZW1pYyIsIklzRnVsbHlOdW1lcmljIjpmYWxzZSwiTnVtYmVyaW5nVHlwZSI6MCwiTnVtZXJhbFN5c3RlbSI6MH19LCJSZWZlcmVuY2UiOnsiJGlkIjoiNiIsIiR0eXBlIjoiU3dpc3NBY2FkZW1pYy5DaXRhdmkuUmVmZXJlbm</w:instrText>
          </w:r>
          <w:r>
            <w:rPr>
              <w:sz w:val="24"/>
              <w:szCs w:val="24"/>
              <w:lang w:val="en-US"/>
            </w:rPr>
            <w:instrText>NlLCBTd2lzc0FjYWRlbWljLkNpdGF2aSIsIkFic3RyYWN0Q29tcGxleGl0eSI6MCwiQWJzdHJhY3RTb3VyY2VUZXh0Rm9ybWF0IjowLCJBdXRob3JzIjpbeyIkaWQiOiI3IiwiJHR5cGUiOiJTd2lzc0FjYWRlbWljLkNpdGF2aS5QZXJzb24sIFN3aXNzQWNhZGVtaWMuQ2l0YXZpIiwiRmlyc3ROYW1lIjoiVXJzdWxhIiwiTGFzdE5hbWUiOi</w:instrText>
          </w:r>
          <w:r>
            <w:rPr>
              <w:sz w:val="24"/>
              <w:szCs w:val="24"/>
              <w:lang w:val="en-US"/>
            </w:rPr>
            <w:instrText>JTY2htaWR0LUVyZnVydGgiLCJQcm90ZWN0ZWQiOmZhbHNlLCJTZXgiOjEsIkNyZWF0ZWRCeSI6Il9KZW5ueSIsIkNyZWF0ZWRPbiI6IjIwMjItMDctMjdUMDc6MDk6NDEiLCJNb2RpZmllZEJ5IjoiX0plbm55IiwiSWQiOiJmY2IzY2MxNS0wMmMzLTRmODAtYTJjZC1jYjZlYmI0NzdiZTYiLCJNb2RpZmllZE9uIjoiMjAyMi0wNy0yN1QwNz</w:instrText>
          </w:r>
          <w:r>
            <w:rPr>
              <w:sz w:val="24"/>
              <w:szCs w:val="24"/>
              <w:lang w:val="en-US"/>
            </w:rPr>
            <w:instrText>owOTo0MSIsIlByb2plY3QiOnsiJGlkIjoiOCIsIiR0eXBlIjoiU3dpc3NBY2FkZW1pYy5DaXRhdmkuUHJvamVjdCwgU3dpc3NBY2FkZW1pYy5DaXRhdmkifX0seyIkaWQiOiI5IiwiJHR5cGUiOiJTd2lzc0FjYWRlbWljLkNpdGF2aS5QZXJzb24sIFN3aXNzQWNhZGVtaWMuQ2l0YXZpIiwiRmlyc3ROYW1lIjoiVmljdG9yIiwiTGFzdE5hbW</w:instrText>
          </w:r>
          <w:r>
            <w:rPr>
              <w:sz w:val="24"/>
              <w:szCs w:val="24"/>
              <w:lang w:val="en-US"/>
            </w:rPr>
            <w:instrText>UiOiJDaG9uZyIsIlByb3RlY3RlZCI6ZmFsc2UsIlNleCI6MiwiQ3JlYXRlZEJ5IjoiX0plbm55IiwiQ3JlYXRlZE9uIjoiMjAyMi0wNy0yN1QwNzowOTo0MSIsIk1vZGlmaWVkQnkiOiJfSmVubnkiLCJJZCI6ImNkY2U0MzkzLTI1YmEtNDgyMC1hNTdiLWY2YjI1ZmJhMGRlZSIsIk1vZGlmaWVkT24iOiIyMDIyLTA3LTI3VDA3OjA5OjQxIi</w:instrText>
          </w:r>
          <w:r>
            <w:rPr>
              <w:sz w:val="24"/>
              <w:szCs w:val="24"/>
              <w:lang w:val="en-US"/>
            </w:rPr>
            <w:instrText>wiUHJvamVjdCI6eyIkcmVmIjoiOCJ9fSx7IiRpZCI6IjEwIiwiJHR5cGUiOiJTd2lzc0FjYWRlbWljLkNpdGF2aS5QZXJzb24sIFN3aXNzQWNhZGVtaWMuQ2l0YXZpIiwiRmlyc3ROYW1lIjoiQW5hdCIsIkxhc3ROYW1lIjoiTG9ld2Vuc3RlaW4iLCJQcm90ZWN0ZWQiOmZhbHNlLCJTZXgiOjEsIkNyZWF0ZWRCeSI6Il9KZW5ueSIsIkNyZW</w:instrText>
          </w:r>
          <w:r>
            <w:rPr>
              <w:sz w:val="24"/>
              <w:szCs w:val="24"/>
              <w:lang w:val="en-US"/>
            </w:rPr>
            <w:instrText>F0ZWRPbiI6IjIwMjItMDctMjdUMDc6MDk6NDEiLCJNb2RpZmllZEJ5IjoiX0plbm55IiwiSWQiOiJkYjE4YzUzMS02OTg5LTRiNmUtYTgyOC1iMWIwYjdhMzg2YmQiLCJNb2RpZmllZE9uIjoiMjAyMi0wNy0yN1QwNzowOTo0MSIsIlByb2plY3QiOnsiJHJlZiI6IjgifX0seyIkaWQiOiIxMSIsIiR0eXBlIjoiU3dpc3NBY2FkZW1pYy5DaX</w:instrText>
          </w:r>
          <w:r>
            <w:rPr>
              <w:sz w:val="24"/>
              <w:szCs w:val="24"/>
              <w:lang w:val="en-US"/>
            </w:rPr>
            <w:instrText>RhdmkuUGVyc29uLCBTd2lzc0FjYWRlbWljLkNpdGF2aSIsIkZpcnN0TmFtZSI6Ik1pY2hhZWwiLCJMYXN0TmFtZSI6IkxhcnNlbiIsIlByb3RlY3RlZCI6ZmFsc2UsIlNleCI6MiwiQ3JlYXRlZEJ5IjoiX0plbm55IiwiQ3JlYXRlZE9uIjoiMjAyMi0wNy0yN1QwNzowOTo0MSIsIk1vZGlmaWVkQnkiOiJfSmVubnkiLCJJZCI6Ijg5OGYyMz</w:instrText>
          </w:r>
          <w:r>
            <w:rPr>
              <w:sz w:val="24"/>
              <w:szCs w:val="24"/>
              <w:lang w:val="en-US"/>
            </w:rPr>
            <w:instrText>czLTkwODYtNDllNC1hOWE0LTc2MjRhOWUwNThjMiIsIk1vZGlmaWVkT24iOiIyMDIyLTA3LTI3VDA3OjA5OjQxIiwiUHJvamVjdCI6eyIkcmVmIjoiOCJ9fSx7IiRpZCI6IjEyIiwiJHR5cGUiOiJTd2lzc0FjYWRlbWljLkNpdGF2aS5QZXJzb24sIFN3aXNzQWNhZGVtaWMuQ2l0YXZpIiwiRmlyc3ROYW1lIjoiRXJpYyIsIkxhc3ROYW1lIj</w:instrText>
          </w:r>
          <w:r>
            <w:rPr>
              <w:sz w:val="24"/>
              <w:szCs w:val="24"/>
              <w:lang w:val="en-US"/>
            </w:rPr>
            <w:instrText>oiU291aWVkIiwiUHJvdGVjdGVkIjpmYWxzZSwiU2V4IjoyLCJDcmVhdGVkQnkiOiJfSmVubnkiLCJDcmVhdGVkT24iOiIyMDIyLTA3LTI3VDA3OjA5OjQxIiwiTW9kaWZpZWRCeSI6Il9KZW5ueSIsIklkIjoiM2U0MzZhOTctMjAwNC00ZWM3LThhOTUtYzlkYTQ0ZGRmOThjIiwiTW9kaWZpZWRPbiI6IjIwMjItMDctMjdUMDc6MDk6NDEiLC</w:instrText>
          </w:r>
          <w:r>
            <w:rPr>
              <w:sz w:val="24"/>
              <w:szCs w:val="24"/>
              <w:lang w:val="en-US"/>
            </w:rPr>
            <w:instrText>JQcm9qZWN0Ijp7IiRyZWYiOiI4In19LHsiJGlkIjoiMTMiLCIkdHlwZSI6IlN3aXNzQWNhZGVtaWMuQ2l0YXZpLlBlcnNvbiwgU3dpc3NBY2FkZW1pYy5DaXRhdmkiLCJGaXJzdE5hbWUiOiJSZWluaWVyIiwiTGFzdE5hbWUiOiJTY2hsaW5nZW1hbm4iLCJQcm90ZWN0ZWQiOmZhbHNlLCJTZXgiOjAsIkNyZWF0ZWRCeSI6Il9KZW5ueSIsIk</w:instrText>
          </w:r>
          <w:r>
            <w:rPr>
              <w:sz w:val="24"/>
              <w:szCs w:val="24"/>
              <w:lang w:val="en-US"/>
            </w:rPr>
            <w:instrText>NyZWF0ZWRPbiI6IjIwMjItMDctMjdUMDc6MDk6NDEiLCJNb2RpZmllZEJ5IjoiX0plbm55IiwiSWQiOiIwOWI1YTEyOS1jYjc4LTQxNTItYjk2Mi1lNWU3NWIyOTZkN2IiLCJNb2RpZmllZE9uIjoiMjAyMi0wNy0yN1QwNzowOTo0MSIsIlByb2plY3QiOnsiJHJlZiI6IjgifX0seyIkaWQiOiIxNCIsIiR0eXBlIjoiU3dpc3NBY2FkZW1pYy</w:instrText>
          </w:r>
          <w:r>
            <w:rPr>
              <w:sz w:val="24"/>
              <w:szCs w:val="24"/>
              <w:lang w:val="en-US"/>
            </w:rPr>
            <w:instrText>5DaXRhdmkuUGVyc29uLCBTd2lzc0FjYWRlbWljLkNpdGF2aSIsIkZpcnN0TmFtZSI6IkJvcmEiLCJMYXN0TmFtZSI6IkVsZGVtIiwiUHJvdGVjdGVkIjpmYWxzZSwiU2V4IjoyLCJDcmVhdGVkQnkiOiJfSmVubnkiLCJDcmVhdGVkT24iOiIyMDIyLTA3LTI3VDA3OjA5OjQxIiwiTW9kaWZpZWRCeSI6Il9KZW5ueSIsIklkIjoiYWVmNWNlOT</w:instrText>
          </w:r>
          <w:r>
            <w:rPr>
              <w:sz w:val="24"/>
              <w:szCs w:val="24"/>
              <w:lang w:val="en-US"/>
            </w:rPr>
            <w:instrText>ktNDNiNi00MDBmLWE4YTEtZjAxMzcyYzgwMTQ4IiwiTW9kaWZpZWRPbiI6IjIwMjItMDctMjdUMDc6MDk6NDEiLCJQcm9qZWN0Ijp7IiRyZWYiOiI4In19LHsiJGlkIjoiMTUiLCIkdHlwZSI6IlN3aXNzQWNhZGVtaWMuQ2l0YXZpLlBlcnNvbiwgU3dpc3NBY2FkZW1pYy5DaXRhdmkiLCJGaXJzdE5hbWUiOiJKb3JkaSIsIkxhc3ROYW1lIj</w:instrText>
          </w:r>
          <w:r>
            <w:rPr>
              <w:sz w:val="24"/>
              <w:szCs w:val="24"/>
              <w:lang w:val="en-US"/>
            </w:rPr>
            <w:instrText>oiTW9uw6lzIiwiUHJvdGVjdGVkIjpmYWxzZSwiU2V4IjoyLCJDcmVhdGVkQnkiOiJfSmVubnkiLCJDcmVhdGVkT24iOiIyMDIyLTA3LTI3VDA3OjA5OjQxIiwiTW9kaWZpZWRCeSI6Il9KZW5ueSIsIklkIjoiY2IyNzVkMDEtNjBjYy00MGVlLTg2ZjgtNTExN2YyZjVlOGFmIiwiTW9kaWZpZWRPbiI6IjIwMjItMDctMjdUMDc6MDk6NDEiLC</w:instrText>
          </w:r>
          <w:r>
            <w:rPr>
              <w:sz w:val="24"/>
              <w:szCs w:val="24"/>
              <w:lang w:val="en-US"/>
            </w:rPr>
            <w:instrText>JQcm9qZWN0Ijp7IiRyZWYiOiI4In19LHsiJGlkIjoiMTYiLCIkdHlwZSI6IlN3aXNzQWNhZGVtaWMuQ2l0YXZpLlBlcnNvbiwgU3dpc3NBY2FkZW1pYy5DaXRhdmkiLCJGaXJzdE5hbWUiOiJHaXNiZXJ0IiwiTGFzdE5hbWUiOiJSaWNoYXJkIiwiUHJvdGVjdGVkIjpmYWxzZSwiU2V4IjoyLCJDcmVhdGVkQnkiOiJfSmVubnkiLCJDcmVhdG</w:instrText>
          </w:r>
          <w:r>
            <w:rPr>
              <w:sz w:val="24"/>
              <w:szCs w:val="24"/>
              <w:lang w:val="en-US"/>
            </w:rPr>
            <w:instrText>VkT24iOiIyMDIyLTA3LTI3VDA3OjA5OjQxIiwiTW9kaWZpZWRCeSI6Il9KZW5ueSIsIklkIjoiMjIxZGJhZjgtNDVmOS00YjI5LTk1MjYtNTk0NjE5ZjBkZWRmIiwiTW9kaWZpZWRPbiI6IjIwMjItMDctMjdUMDc6MDk6NDEiLCJQcm9qZWN0Ijp7IiRyZWYiOiI4In19LHsiJGlkIjoiMTciLCIkdHlwZSI6IlN3aXNzQWNhZGVtaWMuQ2l0YX</w:instrText>
          </w:r>
          <w:r>
            <w:rPr>
              <w:sz w:val="24"/>
              <w:szCs w:val="24"/>
              <w:lang w:val="en-US"/>
            </w:rPr>
            <w:instrText>ZpLlBlcnNvbiwgU3dpc3NBY2FkZW1pYy5DaXRhdmkiLCJGaXJzdE5hbWUiOiJGcmFuY2VzY28iLCJMYXN0TmFtZSI6IkJhbmRlbGxvIiwiUHJvdGVjdGVkIjpmYWxzZSwiU2V4IjoyLCJDcmVhdGVkQnkiOiJfSmVubnkiLCJDcmVhdGVkT24iOiIyMDIyLTA3LTI3VDA3OjA5OjQxIiwiTW9kaWZpZWRCeSI6Il9KZW5ueSIsIklkIjoiN2JmMz</w:instrText>
          </w:r>
          <w:r>
            <w:rPr>
              <w:sz w:val="24"/>
              <w:szCs w:val="24"/>
              <w:lang w:val="en-US"/>
            </w:rPr>
            <w:instrText>BkODQtOWMzNy00YWI4LThiYzQtMDUyN2U2OWRmOTNiIiwiTW9kaWZpZWRPbiI6IjIwMjItMDctMjdUMDc6MDk6NDEiLCJQcm9qZWN0Ijp7IiRyZWYiOiI4In19XSwiQ2l0YXRpb25LZXlVcGRhdGVUeXBlIjowLCJDb2xsYWJvcmF0b3JzIjpbXSwiRG9pIjoiMTAuMTEzNi9iam9waHRoYWxtb2wtMjAxNC0zMDU3MDIiLCJFZGl0b3JzIjpbXS</w:instrText>
          </w:r>
          <w:r>
            <w:rPr>
              <w:sz w:val="24"/>
              <w:szCs w:val="24"/>
              <w:lang w:val="en-US"/>
            </w:rPr>
            <w:instrText>wiRXZhbHVhdGlvbkNvbXBsZXhpdHkiOjAsIkV2YWx1YXRpb25Tb3VyY2VUZXh0Rm9ybWF0IjowLCJHcm91cHMiOltdLCJIYXNMYWJlbDEiOmZhbHNlLCJIYXNMYWJlbDIiOmZhbHNlLCJLZXl3b3JkcyI6W10sIkxhbmd1YWdlIjoiZW5nIiwiTGFuZ3VhZ2VDb2RlIjoiZW4iLCJMb2NhdGlvbnMiOlt7IiRpZCI6IjE4IiwiJHR5cGUiOiJTd2</w:instrText>
          </w:r>
          <w:r>
            <w:rPr>
              <w:sz w:val="24"/>
              <w:szCs w:val="24"/>
              <w:lang w:val="en-US"/>
            </w:rPr>
            <w:instrText>lzc0FjYWRlbWljLkNpdGF2aS5Mb2NhdGlvbiwgU3dpc3NBY2FkZW1pYy5DaXRhdmkiLCJBZGRyZXNzIjp7IiRpZCI6IjE5IiwiJHR5cGUiOiJTd2lzc0FjYWRlbWljLkNpdGF2aS5MaW5rZWRSZXNvdXJjZSwgU3dpc3NBY2FkZW1pYy5DaXRhdmkiLCJMaW5rZWRSZXNvdXJjZVR5cGUiOjUsIk9yaWdpbmFsU3RyaW5nIjoiMjUxMzYwNzkiLC</w:instrText>
          </w:r>
          <w:r>
            <w:rPr>
              <w:sz w:val="24"/>
              <w:szCs w:val="24"/>
              <w:lang w:val="en-US"/>
            </w:rPr>
            <w:instrText>JVcmlTdHJpbmciOiJodHRwOi8vd3d3Lm5jYmkubmxtLm5paC5nb3YvcHVibWVkLzI1MTM2MDc5IiwiTGlua2VkUmVzb3VyY2VTdGF0dXMiOjgsIlByb3BlcnRpZXMiOnsiJGlkIjoiMjAiLCIkdHlwZSI6IlN3aXNzQWNhZGVtaWMuQ2l0YXZpLkxpbmtlZFJlc291cmNlUHJvcGVydGllcywgU3dpc3NBY2FkZW1pYy5DaXRhdmkifSwiU3luY0</w:instrText>
          </w:r>
          <w:r>
            <w:rPr>
              <w:sz w:val="24"/>
              <w:szCs w:val="24"/>
              <w:lang w:val="en-US"/>
            </w:rPr>
            <w:instrText>ZvbGRlclR5cGUiOjAsIklzTG9jYWxDbG91ZFByb2plY3RGaWxlTGluayI6ZmFsc2UsIklzQ2xvdWRSZXN0b3JlIjpmYWxzZSwiSXNDbG91ZENvcHkiOmZhbHNlLCJBdHRhY2htZW50Rm9sZGVyV2FzSW5GYWxsYmFja01vZGUiOmZhbHNlfSwiQW5ub3RhdGlvbnMiOltdLCJMb2NhdGlvblR5cGUiOjAsIk1pcnJvcnNSZWZlcmVuY2VQcm9wZX</w:instrText>
          </w:r>
          <w:r>
            <w:rPr>
              <w:sz w:val="24"/>
              <w:szCs w:val="24"/>
              <w:lang w:val="en-US"/>
            </w:rPr>
            <w:instrText>J0eUlkIjoxNjQsIkNyZWF0ZWRCeSI6Il9KZW5ueSIsIkNyZWF0ZWRPbiI6IjIwMjItMDctMjdUMDc6MDk6NDEiLCJNb2RpZmllZEJ5IjoiX0plbm55IiwiSWQiOiI2ZTg4MWZjYy1mYjdiLTQ5MzUtYTlmMS1mZDkzZDIzMzYxYTciLCJNb2RpZmllZE9uIjoiMjAyMi0wNy0yN1QwNzowOTo0MSIsIlByb2plY3QiOnsiJHJlZiI6IjgifX0sey</w:instrText>
          </w:r>
          <w:r>
            <w:rPr>
              <w:sz w:val="24"/>
              <w:szCs w:val="24"/>
              <w:lang w:val="en-US"/>
            </w:rPr>
            <w:instrText>IkaWQiOiIyMSIsIiR0eXBlIjoiU3dpc3NBY2FkZW1pYy5DaXRhdmkuTG9jYXRpb24sIFN3aXNzQWNhZGVtaWMuQ2l0YXZpIiwiQWRkcmVzcyI6eyIkaWQiOiIyMiIsIiR0eXBlIjoiU3dpc3NBY2FkZW1pYy5DaXRhdmkuTGlua2VkUmVzb3VyY2UsIFN3aXNzQWNhZGVtaWMuQ2l0YXZpIiwiTGlua2VkUmVzb3VyY2VUeXBlIjo1LCJPcmlnaW</w:instrText>
          </w:r>
          <w:r>
            <w:rPr>
              <w:sz w:val="24"/>
              <w:szCs w:val="24"/>
              <w:lang w:val="en-US"/>
            </w:rPr>
            <w:instrText>5hbFN0cmluZyI6IjEwLjExMzYvYmpvcGh0aGFsbW9sLTIwMTQtMzA1NzAyIiwiVXJpU3RyaW5nIjoiaHR0cHM6Ly9kb2kub3JnLzEwLjExMzYvYmpvcGh0aGFsbW9sLTIwMTQtMzA1NzAyIiwiTGlua2VkUmVzb3VyY2VTdGF0dXMiOjgsIlByb3BlcnRpZXMiOnsiJGlkIjoiMjMiLCIkdHlwZSI6IlN3aXNzQWNhZGVtaWMuQ2l0YXZpLkxpbm</w:instrText>
          </w:r>
          <w:r>
            <w:rPr>
              <w:sz w:val="24"/>
              <w:szCs w:val="24"/>
              <w:lang w:val="en-US"/>
            </w:rPr>
            <w:instrText>tlZFJlc291cmNlUHJvcGVydGllcywgU3dpc3NBY2FkZW1pYy5DaXRhdmkifSwiU3luY0ZvbGRlclR5cGUiOjAsIklzTG9jYWxDbG91ZFByb2plY3RGaWxlTGluayI6ZmFsc2UsIklzQ2xvdWRSZXN0b3JlIjpmYWxzZSwiSXNDbG91ZENvcHkiOmZhbHNlLCJBdHRhY2htZW50Rm9sZGVyV2FzSW5GYWxsYmFja01vZGUiOmZhbHNlfSwiQW5ub3</w:instrText>
          </w:r>
          <w:r>
            <w:rPr>
              <w:sz w:val="24"/>
              <w:szCs w:val="24"/>
              <w:lang w:val="en-US"/>
            </w:rPr>
            <w:instrText>RhdGlvbnMiOltdLCJMb2NhdGlvblR5cGUiOjAsIk1pcnJvcnNSZWZlcmVuY2VQcm9wZXJ0eUlkIjoxMjgsIkNyZWF0ZWRCeSI6Il9KZW5ueSIsIkNyZWF0ZWRPbiI6IjIwMjItMDctMjdUMDc6MDk6NDEiLCJNb2RpZmllZEJ5IjoiX0plbm55IiwiSWQiOiI1ZWM2YjFiOS1kMjI1LTQyNjItOTlkZi1lZjZjZTdkYTlmN2UiLCJNb2RpZmllZE</w:instrText>
          </w:r>
          <w:r>
            <w:rPr>
              <w:sz w:val="24"/>
              <w:szCs w:val="24"/>
              <w:lang w:val="en-US"/>
            </w:rPr>
            <w:instrText>9uIjoiMjAyMi0wNy0yN1QwNzowOTo0MSIsIlByb2plY3QiOnsiJHJlZiI6IjgifX0seyIkaWQiOiIyNCIsIiR0eXBlIjoiU3dpc3NBY2FkZW1pYy5DaXRhdmkuTG9jYXRpb24sIFN3aXNzQWNhZGVtaWMuQ2l0YXZpIiwiQWRkcmVzcyI6eyIkaWQiOiIyNSIsIiR0eXBlIjoiU3dpc3NBY2FkZW1pYy5DaXRhdmkuTGlua2VkUmVzb3VyY2UsIF</w:instrText>
          </w:r>
          <w:r>
            <w:rPr>
              <w:sz w:val="24"/>
              <w:szCs w:val="24"/>
              <w:lang w:val="en-US"/>
            </w:rPr>
            <w:instrText>N3aXNzQWNhZGVtaWMuQ2l0YXZpIiwiTGlua2VkUmVzb3VyY2VUeXBlIjo1LCJPcmlnaW5hbFN0cmluZyI6IlBNQzQxNDU0NDMiLCJVcmlTdHJpbmciOiJodHRwczovL3d3dy5uY2JpLm5sbS5uaWguZ292L3BtYy9hcnRpY2xlcy9QTUM0MTQ1NDQzIiwiTGlua2VkUmVzb3VyY2VTdGF0dXMiOjgsIlByb3BlcnRpZXMiOnsiJGlkIjoiMjYiLC</w:instrText>
          </w:r>
          <w:r>
            <w:rPr>
              <w:sz w:val="24"/>
              <w:szCs w:val="24"/>
              <w:lang w:val="en-US"/>
            </w:rPr>
            <w:instrText>IkdHlwZSI6IlN3aXNzQWNhZGVtaWMuQ2l0YXZpLkxpbmtlZFJlc291cmNlUHJvcGVydGllcywgU3dpc3NBY2FkZW1pYy5DaXRhdmkifSwiU3luY0ZvbGRlclR5cGUiOjAsIklzTG9jYWxDbG91ZFByb2plY3RGaWxlTGluayI6ZmFsc2UsIklzQ2xvdWRSZXN0b3JlIjpmYWxzZSwiSXNDbG91ZENvcHkiOmZhbHNlLCJBdHRhY2htZW50Rm9sZG</w:instrText>
          </w:r>
          <w:r>
            <w:rPr>
              <w:sz w:val="24"/>
              <w:szCs w:val="24"/>
              <w:lang w:val="en-US"/>
            </w:rPr>
            <w:instrText>VyV2FzSW5GYWxsYmFja01vZGUiOmZhbHNlfSwiQW5ub3RhdGlvbnMiOltdLCJMb2NhdGlvblR5cGUiOjAsIk1pcnJvcnNSZWZlcmVuY2VQcm9wZXJ0eUlkIjoyMDgsIkNyZWF0ZWRCeSI6Il9KZW5ueSIsIkNyZWF0ZWRPbiI6IjIwMjItMDctMjdUMDc6MDk6NDEiLCJNb2RpZmllZEJ5IjoiX0plbm55IiwiSWQiOiI5NDBhNThkNS01NGFhLT</w:instrText>
          </w:r>
          <w:r>
            <w:rPr>
              <w:sz w:val="24"/>
              <w:szCs w:val="24"/>
              <w:lang w:val="en-US"/>
            </w:rPr>
            <w:instrText>Q0YjQtYWM3NS1jYmU0MDMzYjhiZWYiLCJNb2RpZmllZE9uIjoiMjAyMi0wNy0yN1QwNzowOTo0MSIsIlByb2plY3QiOnsiJHJlZiI6IjgifX1dLCJOdW1iZXIiOiI5IiwiT3JnYW5pemF0aW9ucyI6W10sIk90aGVyc0ludm9sdmVkIjpbXSwiUGFnZVJhbmdlIjoiPHNwPlxyXG4gIDxuPjExNDQ8L24+XHJcbiAgPGluPnRydWU8L2luPlxyXG</w:instrText>
          </w:r>
          <w:r>
            <w:rPr>
              <w:sz w:val="24"/>
              <w:szCs w:val="24"/>
              <w:lang w:val="en-US"/>
            </w:rPr>
            <w:instrText>4gIDxvcz4xMTQ0PC9vcz5cclxuICA8cHM+MTE0NDwvcHM+XHJcbjwvc3A+XHJcbjxlcD5cclxuICA8bj4xMTY3PC9uPlxyXG4gIDxpbj50cnVlPC9pbj5cclxuICA8b3M+MTE2Nzwvb3M+XHJcbiAgPHBzPjExNjc8L3BzPlxyXG48L2VwPlxyXG48b3M+MTE0NC02Nzwvb3M+IiwiUGVyaW9kaWNhbCI6eyIkaWQiOiIyNyIsIiR0eXBlIjoiU3</w:instrText>
          </w:r>
          <w:r>
            <w:rPr>
              <w:sz w:val="24"/>
              <w:szCs w:val="24"/>
              <w:lang w:val="en-US"/>
            </w:rPr>
            <w:instrText>dpc3NBY2FkZW1pYy5DaXRhdmkuUGVyaW9kaWNhbCwgU3dpc3NBY2FkZW1pYy5DaXRhdmkiLCJFaXNzbiI6IjE0NjgtMjA3OSIsIk5hbWUiOiJUaGUgQnJpdGlzaCBqb3VybmFsIG9mIG9waHRoYWxtb2xvZ3kiLCJQYWdpbmF0aW9uIjowLCJQcm90ZWN0ZWQiOmZhbHNlLCJVc2VyQWJicmV2aWF0aW9uMSI6IkJyIEogT3BodGhhbG1vbCIsIk</w:instrText>
          </w:r>
          <w:r>
            <w:rPr>
              <w:sz w:val="24"/>
              <w:szCs w:val="24"/>
              <w:lang w:val="en-US"/>
            </w:rPr>
            <w:instrText>NyZWF0ZWRCeSI6Il9KZW5ueSIsIkNyZWF0ZWRPbiI6IjIwMjItMDctMThUMTA6MTM6MTQiLCJNb2RpZmllZEJ5IjoiX0plbm55IiwiSWQiOiIwYzUzMGY1MC0wNmFlLTQyNjMtODQyYy1mMTg1MmE3ODQwZmYiLCJNb2RpZmllZE9uIjoiMjAyMi0wNy0xOFQxMDoxMzoxNCIsIlByb2plY3QiOnsiJHJlZiI6IjgifX0sIlBtY0lkIjoiUE1DND</w:instrText>
          </w:r>
          <w:r>
            <w:rPr>
              <w:sz w:val="24"/>
              <w:szCs w:val="24"/>
              <w:lang w:val="en-US"/>
            </w:rPr>
            <w:instrText>E0NTQ0MyIsIlB1Ymxpc2hlcnMiOltdLCJQdWJNZWRJZCI6IjI1MTM2MDc5IiwiUXVvdGF0aW9ucyI6W10sIlJhdGluZyI6MCwiUmVmZXJlbmNlVHlwZSI6IkpvdXJuYWxBcnRpY2xlIiwiU2hvcnRUaXRsZSI6IlNjaG1pZHQtRXJmdXJ0aCwgQ2hvbmcgZXQgYWwuIDIwMTQg4oCTIEd1aWRlbGluZXMgZm9yIHRoZSBtYW5hZ2VtZW50IiwiU2</w:instrText>
          </w:r>
          <w:r>
            <w:rPr>
              <w:sz w:val="24"/>
              <w:szCs w:val="24"/>
              <w:lang w:val="en-US"/>
            </w:rPr>
            <w:instrText>hvcnRUaXRsZVVwZGF0ZVR5cGUiOjAsIlNvdXJjZU9mQmlibGlvZ3JhcGhpY0luZm9ybWF0aW9uIjoiUHViTWVkIiwiU3RhdGljSWRzIjpbIjkzNTZiNzZmLWQ2YjktNDk1MS1hNDVkLTM3ZWJmZTYwYzFlNCJdLCJUYWJsZU9mQ29udGVudHNDb21wbGV4aXR5IjowLCJUYWJsZU9mQ29udGVudHNTb3VyY2VUZXh0Rm9ybWF0IjowLCJUYXNrcy</w:instrText>
          </w:r>
          <w:r>
            <w:rPr>
              <w:sz w:val="24"/>
              <w:szCs w:val="24"/>
              <w:lang w:val="en-US"/>
            </w:rPr>
            <w:instrText>I6W10sIlRpdGxlIjoiR3VpZGVsaW5lcyBmb3IgdGhlIG1hbmFnZW1lbnQgb2YgbmVvdmFzY3VsYXIgYWdlLXJlbGF0ZWQgbWFjdWxhciBkZWdlbmVyYXRpb24gYnkgdGhlIEV1cm9wZWFuIFNvY2lldHkgb2YgUmV0aW5hIFNwZWNpYWxpc3RzIChFVVJFVElOQSkiLCJUcmFuc2xhdG9ycyI6W10sIlZvbHVtZSI6Ijk4IiwiWWVhciI6IjIwMT</w:instrText>
          </w:r>
          <w:r>
            <w:rPr>
              <w:sz w:val="24"/>
              <w:szCs w:val="24"/>
              <w:lang w:val="en-US"/>
            </w:rPr>
            <w:instrText>QiLCJZZWFyUmVzb2x2ZWQiOiIyMDE0IiwiQ3JlYXRlZEJ5IjoiX0plbm55IiwiQ3JlYXRlZE9uIjoiMjAyMi0wNy0yN1QwNzowOTo0MSIsIk1vZGlmaWVkQnkiOiJfSmVubnkiLCJJZCI6ImVkYTM4Mzg5LWJiYTQtNDQ0OC1iMjc1LWM4NGQwY2ZmOWFiNCIsIk1vZGlmaWVkT24iOiIyMDIyLTEwLTI2VDE0OjAwOjM5IiwiUHJvamVjdCI6ey</w:instrText>
          </w:r>
          <w:r>
            <w:rPr>
              <w:sz w:val="24"/>
              <w:szCs w:val="24"/>
              <w:lang w:val="en-US"/>
            </w:rPr>
            <w:instrText>IkcmVmIjoiOCJ9fSwiVXNlTnVtYmVyaW5nVHlwZU9mUGFyZW50RG9jdW1lbnQiOmZhbHNlfV0sIkZvcm1hdHRlZFRleHQiOnsiJGlkIjoiMjgiLCJDb3VudCI6MSwiVGV4dFVuaXRzIjpbeyIkaWQiOiIyOSIsIkZvbnRTdHlsZSI6eyIkaWQiOiIzMCIsIk5ldXRyYWwiOnRydWV9LCJSZWFkaW5nT3JkZXIiOjEsIlRleHQiOiIoMTMpIn1dfS</w:instrText>
          </w:r>
          <w:r>
            <w:rPr>
              <w:sz w:val="24"/>
              <w:szCs w:val="24"/>
              <w:lang w:val="en-US"/>
            </w:rPr>
            <w:instrText>wiVGFnIjoiQ2l0YXZpUGxhY2Vob2xkZXIjMGE5NmU1NTUtMTViZi00YTA1LWE2ODgtMmM3NjAwNzdiZGFiIiwiVGV4dCI6IigxMykiLCJXQUlWZXJzaW9uIjoiNi4xNC4wLjAifQ==}</w:instrText>
          </w:r>
          <w:r>
            <w:rPr>
              <w:sz w:val="24"/>
              <w:szCs w:val="24"/>
              <w:lang w:val="en-US"/>
            </w:rPr>
            <w:fldChar w:fldCharType="separate"/>
          </w:r>
          <w:r>
            <w:rPr>
              <w:sz w:val="24"/>
              <w:szCs w:val="24"/>
              <w:lang w:val="en-US"/>
            </w:rPr>
            <w:t>(13)</w:t>
          </w:r>
          <w:r>
            <w:rPr>
              <w:sz w:val="24"/>
              <w:szCs w:val="24"/>
              <w:lang w:val="en-US"/>
            </w:rPr>
            <w:fldChar w:fldCharType="end"/>
          </w:r>
        </w:sdtContent>
      </w:sdt>
      <w:r>
        <w:rPr>
          <w:sz w:val="24"/>
          <w:szCs w:val="24"/>
          <w:lang w:val="en-US"/>
        </w:rPr>
        <w:t>. Additionally, larger subretinal hemorrhages can be treated by surgical intervention to eliminate the subre</w:t>
      </w:r>
      <w:r>
        <w:rPr>
          <w:sz w:val="24"/>
          <w:szCs w:val="24"/>
          <w:lang w:val="en-US"/>
        </w:rPr>
        <w:t xml:space="preserve">tinal blood mechanically </w:t>
      </w:r>
      <w:sdt>
        <w:sdtPr>
          <w:rPr>
            <w:sz w:val="24"/>
            <w:szCs w:val="24"/>
            <w:lang w:val="en-US"/>
          </w:rPr>
          <w:alias w:val="To edit, see citavi.com/edit"/>
          <w:tag w:val="CitaviPlaceholder#203a0cb1-41ad-422f-b22a-6b8caf729fab"/>
          <w:id w:val="-1544519665"/>
          <w:placeholder>
            <w:docPart w:val="26D7F396C11441E8AC1665E0D62CABC4"/>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w:instrText>
          </w:r>
          <w:r>
            <w:rPr>
              <w:sz w:val="24"/>
              <w:szCs w:val="24"/>
              <w:lang w:val="en-US"/>
            </w:rPr>
            <w:instrText>kUGxhY2Vob2xkZXJFbnRyeSwgU3dpc3NBY2FkZW1pYy5DaXRhdmkiLCJJZCI6IjA4MWM1MTllLWYwNjAtNGVmMS05OGYwLTQyNzZhZjAyMjZkNSIsIlJhbmdlTGVuZ3RoIjo0LCJSZWZlcmVuY2VJZCI6ImVlZDQ4M2QyLWMxNDEtNDA1ZS04MWE2LWUyYWZmNDlhZGNjMyIsIlBhZ2VSYW5nZSI6eyIkaWQiOiIzIiwiJHR5cGUiOiJTd2lzc0F</w:instrText>
          </w:r>
          <w:r>
            <w:rPr>
              <w:sz w:val="24"/>
              <w:szCs w:val="24"/>
              <w:lang w:val="en-US"/>
            </w:rPr>
            <w:instrText>jYWRlbWljLlBhZ2VSYW5nZSwgU3dpc3NBY2FkZW1pYyIsIkVuZFBhZ2UiOnsiJGlkIjoiNCIsIiR0eXBlIjoiU3dpc3NBY2FkZW1pYy5QYWdlTnVtYmVyLCBTd2lzc0FjYWRlbWljIiwiSXNGdWxseU51bWVyaWMiOmZhbHNlLCJOdW1iZXJpbmdUeXBlIjowLCJOdW1lcmFsU3lzdGVtIjowfSwiTnVtYmVyaW5nVHlwZSI6MCwiTnVtZXJhbFN</w:instrText>
          </w:r>
          <w:r>
            <w:rPr>
              <w:sz w:val="24"/>
              <w:szCs w:val="24"/>
              <w:lang w:val="en-US"/>
            </w:rPr>
            <w:instrText>5c3RlbSI6MCwiU3RhcnRQYWdlIjp7IiRpZCI6IjUiLCIkdHlwZSI6IlN3aXNzQWNhZGVtaWMuUGFnZU51bWJlciwgU3dpc3NBY2FkZW1pYyIsIklzRnVsbHlOdW1lcmljIjpmYWxzZSwiTnVtYmVyaW5nVHlwZSI6MCwiTnVtZXJhbFN5c3RlbSI6MH19LCJSZWZlcmVuY2UiOnsiJGlkIjoiNiIsIiR0eXBlIjoiU3dpc3NBY2FkZW1pYy5DaXR</w:instrText>
          </w:r>
          <w:r>
            <w:rPr>
              <w:sz w:val="24"/>
              <w:szCs w:val="24"/>
              <w:lang w:val="en-US"/>
            </w:rPr>
            <w:instrText>hdmkuUmVmZXJlbmNlLCBTd2lzc0FjYWRlbWljLkNpdGF2aSIsIkFic3RyYWN0Q29tcGxleGl0eSI6MCwiQWJzdHJhY3RTb3VyY2VUZXh0Rm9ybWF0IjowLCJBdXRob3JzIjpbeyIkaWQiOiI3IiwiJHR5cGUiOiJTd2lzc0FjYWRlbWljLkNpdGF2aS5QZXJzb24sIFN3aXNzQWNhZGVtaWMuQ2l0YXZpIiwiRmlyc3ROYW1lIjoiQWxiZXJ0Iiw</w:instrText>
          </w:r>
          <w:r>
            <w:rPr>
              <w:sz w:val="24"/>
              <w:szCs w:val="24"/>
              <w:lang w:val="en-US"/>
            </w:rPr>
            <w:instrText>iTGFzdE5hbWUiOiJBdWd1c3RpbiIsIk1pZGRsZU5hbWUiOiJKLiIsIlByb3RlY3RlZCI6dHJ1ZSwiU2V4IjoyLCJDcmVhdGVkQnkiOiJfSmVubnkiLCJDcmVhdGVkT24iOiIyMDIyLTA3LTI3VDA2OjQyOjQ3IiwiTW9kaWZpZWRCeSI6Il9KZW5ueSIsIklkIjoiZGUwMDYzYzUtYzY4Yy00Mzg5LTllM2YtOWEyMTgzODVmOTk3IiwiTW9kaWZ</w:instrText>
          </w:r>
          <w:r>
            <w:rPr>
              <w:sz w:val="24"/>
              <w:szCs w:val="24"/>
              <w:lang w:val="en-US"/>
            </w:rPr>
            <w:instrText>pZWRPbiI6IjIwMjItMDctMjdUMDY6NDI6NDciLCJQcm9qZWN0Ijp7IiRpZCI6IjgiLCIkdHlwZSI6IlN3aXNzQWNhZGVtaWMuQ2l0YXZpLlByb2plY3QsIFN3aXNzQWNhZGVtaWMuQ2l0YXZpIn19LHsiJGlkIjoiOSIsIiR0eXBlIjoiU3dpc3NBY2FkZW1pYy5DaXRhdmkuUGVyc29uLCBTd2lzc0FjYWRlbWljLkNpdGF2aSIsIkZpcnN0TmF</w:instrText>
          </w:r>
          <w:r>
            <w:rPr>
              <w:sz w:val="24"/>
              <w:szCs w:val="24"/>
              <w:lang w:val="en-US"/>
            </w:rPr>
            <w:instrText>tZSI6IkouIiwiTGFzdE5hbWUiOiJBdG9yZiIsIlByb3RlY3RlZCI6ZmFsc2UsIlNleCI6MCwiQ3JlYXRlZEJ5IjoiX0plbm55IiwiQ3JlYXRlZE9uIjoiMjAyMi0wNy0yN1QwNjo0Mjo0NyIsIk1vZGlmaWVkQnkiOiJfSmVubnkiLCJJZCI6IjM2YWVhMGE4LTgxNzktNDg1MC05Zjg4LWU1NjVhYTFkNThkOSIsIk1vZGlmaWVkT24iOiIyMDI</w:instrText>
          </w:r>
          <w:r>
            <w:rPr>
              <w:sz w:val="24"/>
              <w:szCs w:val="24"/>
              <w:lang w:val="en-US"/>
            </w:rPr>
            <w:instrText>yLTA3LTI3VDA2OjQyOjQ3IiwiUHJvamVjdCI6eyIkcmVmIjoiOCJ9fV0sIkNpdGF0aW9uS2V5VXBkYXRlVHlwZSI6MCwiQ29sbGFib3JhdG9ycyI6W10sIkN1c3RvbUZpZWxkMSI6IkhlaWRlbGJlcmciLCJFZGl0b3JzIjpbXSwiRXZhbHVhdGlvbkNvbXBsZXhpdHkiOjAsIkV2YWx1YXRpb25Tb3VyY2VUZXh0Rm9ybWF0IjowLCJHcm91cHM</w:instrText>
          </w:r>
          <w:r>
            <w:rPr>
              <w:sz w:val="24"/>
              <w:szCs w:val="24"/>
              <w:lang w:val="en-US"/>
            </w:rPr>
            <w:instrText>iOltdLCJIYXNMYWJlbDEiOmZhbHNlLCJIYXNMYWJlbDIiOmZhbHNlLCJLZXl3b3JkcyI6W10sIkxvY2F0aW9ucyI6W10sIk51bWJlciI6IjEiLCJPcmdhbml6YXRpb25zIjpbXSwiT3RoZXJzSW52b2x2ZWQiOltdLCJQYWdlUmFuZ2UiOiI8c3A+XHJcbiAgPG4+Mjc8L24+XHJcbiAgPGluPnRydWU8L2luPlxyXG4gIDxvcz4yNzwvb3M+XHJ</w:instrText>
          </w:r>
          <w:r>
            <w:rPr>
              <w:sz w:val="24"/>
              <w:szCs w:val="24"/>
              <w:lang w:val="en-US"/>
            </w:rPr>
            <w:instrText>cbiAgPHBzPjI3PC9wcz5cclxuPC9zcD5cclxuPGVwPlxyXG4gIDxuPjMxPC9uPlxyXG4gIDxpbj50cnVlPC9pbj5cclxuICA8b3M+MzE8L29zPlxyXG4gIDxwcz4zMTwvcHM+XHJcbjwvZXA+XHJcbjxvcz4yNy0zMTwvb3M+IiwiUGVyaW9kaWNhbCI6eyIkaWQiOiIxMCIsIiR0eXBlIjoiU3dpc3NBY2FkZW1pYy5DaXRhdmkuUGVyaW9kaWN</w:instrText>
          </w:r>
          <w:r>
            <w:rPr>
              <w:sz w:val="24"/>
              <w:szCs w:val="24"/>
              <w:lang w:val="en-US"/>
            </w:rPr>
            <w:instrText>hbCwgU3dpc3NBY2FkZW1pYy5DaXRhdmkiLCJOYW1lIjoiT3BodGhhbG1vLUNoaXJ1cmdpZSIsIlBhZ2luYXRpb24iOjAsIlByb3RlY3RlZCI6dHJ1ZSwiQ3JlYXRlZEJ5IjoiX0plbm55IiwiQ3JlYXRlZE9uIjoiMjAyMi0wNy0yN1QwNjo0Mjo0NyIsIk1vZGlmaWVkQnkiOiJfSmVubnkiLCJJZCI6ImQ3NDlmMTk4LTc0OWItNDAwNi05NDU</w:instrText>
          </w:r>
          <w:r>
            <w:rPr>
              <w:sz w:val="24"/>
              <w:szCs w:val="24"/>
              <w:lang w:val="en-US"/>
            </w:rPr>
            <w:instrText>0LTJkZmEyNzRjY2VmNiIsIk1vZGlmaWVkT24iOiIyMDIyLTA3LTI3VDA2OjQyOjQ3IiwiUHJvamVjdCI6eyIkcmVmIjoiOCJ9fSwiUHVibGlzaGVycyI6W3siJGlkIjoiMTEiLCIkdHlwZSI6IlN3aXNzQWNhZGVtaWMuQ2l0YXZpLlB1Ymxpc2hlciwgU3dpc3NBY2FkZW1pYy5DaXRhdmkiLCJOYW1lIjoiS2FkZW4iLCJQcm90ZWN0ZWQiOmZ</w:instrText>
          </w:r>
          <w:r>
            <w:rPr>
              <w:sz w:val="24"/>
              <w:szCs w:val="24"/>
              <w:lang w:val="en-US"/>
            </w:rPr>
            <w:instrText>hbHNlLCJDcmVhdGVkQnkiOiJfSmVubnkiLCJDcmVhdGVkT24iOiIyMDIyLTA3LTI3VDA2OjQyOjQ3IiwiTW9kaWZpZWRCeSI6Il9KZW5ueSIsIklkIjoiZmFmNzMwYTctMDYwZi00NzJkLThiNGMtZDVkZTg2OTRlZGFkIiwiTW9kaWZpZWRPbiI6IjIwMjItMDctMjdUMDY6NDI6NDciLCJQcm9qZWN0Ijp7IiRyZWYiOiI4In19XSwiUXVvdGF</w:instrText>
          </w:r>
          <w:r>
            <w:rPr>
              <w:sz w:val="24"/>
              <w:szCs w:val="24"/>
              <w:lang w:val="en-US"/>
            </w:rPr>
            <w:instrText>0aW9ucyI6W10sIlJhdGluZyI6MCwiUmVmZXJlbmNlVHlwZSI6IkpvdXJuYWxBcnRpY2xlIiwiU2hvcnRUaXRsZSI6IkF1Z3VzdGluLCBBdG9yZiAyMDIyIOKAkyBDaGlydXJnaWUgYmVpIE1ha3VsYWJsdXR1bmciLCJTaG9ydFRpdGxlVXBkYXRlVHlwZSI6MCwiU3RhdGljSWRzIjpbImM2YWRhMDk2LWJkMWUtNDMyOC04MzRmLTIxNjFkNTJ</w:instrText>
          </w:r>
          <w:r>
            <w:rPr>
              <w:sz w:val="24"/>
              <w:szCs w:val="24"/>
              <w:lang w:val="en-US"/>
            </w:rPr>
            <w:instrText>hZTM5OSJdLCJUYWJsZU9mQ29udGVudHNDb21wbGV4aXR5IjowLCJUYWJsZU9mQ29udGVudHNTb3VyY2VUZXh0Rm9ybWF0IjowLCJUYXNrcyI6W10sIlRpdGxlIjoiQ2hpcnVyZ2llIGJlaSBNYWt1bGFibHV0dW5nOiBXYW5uIHVuZCB1bnRlciB3ZWxjaGVuIFVtc3TDpG5kZW4/IiwiVHJhbnNsYXRvcnMiOltdLCJWb2x1bWUiOiIzNCIsIll</w:instrText>
          </w:r>
          <w:r>
            <w:rPr>
              <w:sz w:val="24"/>
              <w:szCs w:val="24"/>
              <w:lang w:val="en-US"/>
            </w:rPr>
            <w:instrText>lYXIiOiIyMDIyIiwiWWVhclJlc29sdmVkIjoiMjAyMiIsIkNyZWF0ZWRCeSI6Il9KZW5ueSIsIkNyZWF0ZWRPbiI6IjIwMjItMDctMjdUMDY6NDI6NDciLCJNb2RpZmllZEJ5IjoiX0plbm55IiwiSWQiOiJlZWQ0ODNkMi1jMTQxLTQwNWUtODFhNi1lMmFmZjQ5YWRjYzMiLCJNb2RpZmllZE9uIjoiMjAyMi0wNy0yN1QwNjo0Mjo0NyIsIlB</w:instrText>
          </w:r>
          <w:r>
            <w:rPr>
              <w:sz w:val="24"/>
              <w:szCs w:val="24"/>
              <w:lang w:val="en-US"/>
            </w:rPr>
            <w:instrText>yb2plY3QiOnsiJHJlZiI6IjgifX0sIlVzZU51bWJlcmluZ1R5cGVPZlBhcmVudERvY3VtZW50IjpmYWxzZX1dLCJGb3JtYXR0ZWRUZXh0Ijp7IiRpZCI6IjEyIiwiQ291bnQiOjEsIlRleHRVbml0cyI6W3siJGlkIjoiMTMiLCJGb250U3R5bGUiOnsiJGlkIjoiMTQiLCJOZXV0cmFsIjp0cnVlfSwiUmVhZGluZ09yZGVyIjoxLCJUZXh0Ijo</w:instrText>
          </w:r>
          <w:r>
            <w:rPr>
              <w:sz w:val="24"/>
              <w:szCs w:val="24"/>
              <w:lang w:val="en-US"/>
            </w:rPr>
            <w:instrText>iKDE0KSJ9XX0sIlRhZyI6IkNpdGF2aVBsYWNlaG9sZGVyIzIwM2EwY2IxLTQxYWQtNDIyZi1iMjJhLTZiOGNhZjcyOWZhYiIsIlRleHQiOiIoMTQpIiwiV0FJVmVyc2lvbiI6IjYuMTQuMC4wIn0=}</w:instrText>
          </w:r>
          <w:r>
            <w:rPr>
              <w:sz w:val="24"/>
              <w:szCs w:val="24"/>
              <w:lang w:val="en-US"/>
            </w:rPr>
            <w:fldChar w:fldCharType="separate"/>
          </w:r>
          <w:r>
            <w:rPr>
              <w:sz w:val="24"/>
              <w:szCs w:val="24"/>
              <w:lang w:val="en-US"/>
            </w:rPr>
            <w:t>(14)</w:t>
          </w:r>
          <w:r>
            <w:rPr>
              <w:sz w:val="24"/>
              <w:szCs w:val="24"/>
              <w:lang w:val="en-US"/>
            </w:rPr>
            <w:fldChar w:fldCharType="end"/>
          </w:r>
        </w:sdtContent>
      </w:sdt>
      <w:r>
        <w:rPr>
          <w:sz w:val="24"/>
          <w:szCs w:val="24"/>
          <w:lang w:val="en-US"/>
        </w:rPr>
        <w:t>. The late, dry stage of AMD remains untreatable to date thus efforts are made to find a way to m</w:t>
      </w:r>
      <w:r>
        <w:rPr>
          <w:sz w:val="24"/>
          <w:szCs w:val="24"/>
          <w:lang w:val="en-US"/>
        </w:rPr>
        <w:t>odify the disease. In the last years, an increasing number of scientific publications report on several potential associations of metformin with the course of the disease. This is true for both the development and the treatment of AMD. In this review, we s</w:t>
      </w:r>
      <w:r>
        <w:rPr>
          <w:sz w:val="24"/>
          <w:szCs w:val="24"/>
          <w:lang w:val="en-US"/>
        </w:rPr>
        <w:t>ummarize the current knowledge about these associations and the potential underlying (patho)physiological mechanisms.</w:t>
      </w:r>
    </w:p>
    <w:p w:rsidR="00051524" w:rsidRDefault="00367442">
      <w:pPr>
        <w:pStyle w:val="1"/>
        <w:rPr>
          <w:b/>
          <w:bCs/>
          <w:sz w:val="24"/>
          <w:szCs w:val="24"/>
          <w:lang w:val="en-US"/>
        </w:rPr>
      </w:pPr>
      <w:r>
        <w:rPr>
          <w:b/>
          <w:bCs/>
          <w:sz w:val="24"/>
          <w:szCs w:val="24"/>
          <w:lang w:val="en-US"/>
        </w:rPr>
        <w:lastRenderedPageBreak/>
        <w:t>METHOD</w:t>
      </w:r>
    </w:p>
    <w:p w:rsidR="00051524" w:rsidRDefault="00367442">
      <w:pPr>
        <w:jc w:val="both"/>
        <w:rPr>
          <w:sz w:val="24"/>
          <w:szCs w:val="24"/>
          <w:lang w:val="en-US"/>
        </w:rPr>
      </w:pPr>
      <w:r>
        <w:rPr>
          <w:sz w:val="24"/>
          <w:szCs w:val="24"/>
          <w:lang w:val="en-US"/>
        </w:rPr>
        <w:t xml:space="preserve">Systematic literature search was performed using the PubMed library. The search term “metformin age-related macular degeneration” </w:t>
      </w:r>
      <w:r>
        <w:rPr>
          <w:sz w:val="24"/>
          <w:szCs w:val="24"/>
          <w:lang w:val="en-US"/>
        </w:rPr>
        <w:t>revealed a total of 35 publications (search was performed on July 20</w:t>
      </w:r>
      <w:r>
        <w:rPr>
          <w:sz w:val="24"/>
          <w:szCs w:val="24"/>
          <w:vertAlign w:val="superscript"/>
          <w:lang w:val="en-US"/>
        </w:rPr>
        <w:t>th</w:t>
      </w:r>
      <w:r>
        <w:rPr>
          <w:sz w:val="24"/>
          <w:szCs w:val="24"/>
          <w:lang w:val="en-US"/>
        </w:rPr>
        <w:t xml:space="preserve"> 2022). After screening of titles and abstracts, 22 publications qualified as being suited for the topic of this review. Further database searches with adjusted search terms (metformin A</w:t>
      </w:r>
      <w:r>
        <w:rPr>
          <w:sz w:val="24"/>
          <w:szCs w:val="24"/>
          <w:lang w:val="en-US"/>
        </w:rPr>
        <w:t>MD, metformin macular degeneration pathways, etc.) did not reveal any further relevant articles.</w:t>
      </w:r>
    </w:p>
    <w:p w:rsidR="00051524" w:rsidRDefault="00367442">
      <w:pPr>
        <w:jc w:val="both"/>
        <w:rPr>
          <w:sz w:val="24"/>
          <w:szCs w:val="24"/>
          <w:lang w:val="en-US"/>
        </w:rPr>
      </w:pPr>
      <w:r>
        <w:rPr>
          <w:sz w:val="24"/>
          <w:szCs w:val="24"/>
          <w:lang w:val="en-US"/>
        </w:rPr>
        <w:t>Additional publications have been included for the introductory part as well as for the background part on the pathophysiology of AMD and on the mode of action</w:t>
      </w:r>
      <w:r>
        <w:rPr>
          <w:sz w:val="24"/>
          <w:szCs w:val="24"/>
          <w:lang w:val="en-US"/>
        </w:rPr>
        <w:t xml:space="preserve"> of metformin. These publications were identified by direct database search as well as by backward citation searching.</w:t>
      </w:r>
    </w:p>
    <w:p w:rsidR="00051524" w:rsidRDefault="00367442">
      <w:pPr>
        <w:pStyle w:val="1"/>
        <w:rPr>
          <w:b/>
          <w:bCs/>
          <w:sz w:val="24"/>
          <w:szCs w:val="24"/>
          <w:lang w:val="en-US"/>
        </w:rPr>
      </w:pPr>
      <w:r>
        <w:rPr>
          <w:b/>
          <w:bCs/>
          <w:sz w:val="24"/>
          <w:szCs w:val="24"/>
          <w:lang w:val="en-US"/>
        </w:rPr>
        <w:t>MAIN TEXT</w:t>
      </w:r>
    </w:p>
    <w:p w:rsidR="00051524" w:rsidRDefault="00367442">
      <w:pPr>
        <w:pStyle w:val="2"/>
        <w:rPr>
          <w:b/>
          <w:bCs/>
          <w:sz w:val="24"/>
          <w:szCs w:val="24"/>
          <w:lang w:val="en-US"/>
        </w:rPr>
      </w:pPr>
      <w:r>
        <w:rPr>
          <w:b/>
          <w:bCs/>
          <w:sz w:val="24"/>
          <w:szCs w:val="24"/>
          <w:lang w:val="en-US"/>
        </w:rPr>
        <w:t>Pathophysiology of AMD</w:t>
      </w:r>
    </w:p>
    <w:p w:rsidR="00051524" w:rsidRDefault="00367442">
      <w:pPr>
        <w:jc w:val="both"/>
        <w:rPr>
          <w:sz w:val="24"/>
          <w:szCs w:val="24"/>
          <w:lang w:val="en-US"/>
        </w:rPr>
      </w:pPr>
      <w:r>
        <w:rPr>
          <w:sz w:val="24"/>
          <w:szCs w:val="24"/>
          <w:lang w:val="en-US"/>
        </w:rPr>
        <w:t>As mentioned above, the pathophysiology of AMD is complex and several risk factors are associated with t</w:t>
      </w:r>
      <w:r>
        <w:rPr>
          <w:sz w:val="24"/>
          <w:szCs w:val="24"/>
          <w:lang w:val="en-US"/>
        </w:rPr>
        <w:t>his disease. As a neurosensory tissue, the retina, especially the photoreceptor cells, are metabolically highly active. This requires a constant balance between breakdown of metabolic waste products and supply of necessary nutrients, including oxygen. In t</w:t>
      </w:r>
      <w:r>
        <w:rPr>
          <w:sz w:val="24"/>
          <w:szCs w:val="24"/>
          <w:lang w:val="en-US"/>
        </w:rPr>
        <w:t xml:space="preserve">he healthy retina, the RPE with its tight contact to the photoreceptor cells, Bruch’s membrane and the choroidal vasculature executes this important task </w:t>
      </w:r>
      <w:sdt>
        <w:sdtPr>
          <w:rPr>
            <w:sz w:val="24"/>
            <w:szCs w:val="24"/>
            <w:lang w:val="en-US"/>
          </w:rPr>
          <w:alias w:val="To edit, see citavi.com/edit"/>
          <w:tag w:val="CitaviPlaceholder#8bb1cef3-70d4-4f4b-82e4-b4b197d01734"/>
          <w:id w:val="-2050373686"/>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w:instrText>
          </w:r>
          <w:r>
            <w:rPr>
              <w:sz w:val="24"/>
              <w:szCs w:val="24"/>
              <w:lang w:val="en-US"/>
            </w:rPr>
            <w:instrText>NlaG9sZGVyLCBTd2lzc0FjYWRlbWljLkNpdGF2aSIsIkVudHJpZXMiOlt7IiRpZCI6IjIiLCIkdHlwZSI6IlN3aXNzQWNhZGVtaWMuQ2l0YXZpLkNpdGF0aW9ucy5Xb3JkUGxhY2Vob2xkZXJFbnRyeSwgU3dpc3NBY2FkZW1pYy5DaXRhdmkiLCJJZCI6ImQ1ZjIyMDZlLWU3MjItNDJmZS1iYzdkLTE4MWFhZWNjZmI2YiIsIlJhbmdlTGVuZ3</w:instrText>
          </w:r>
          <w:r>
            <w:rPr>
              <w:sz w:val="24"/>
              <w:szCs w:val="24"/>
              <w:lang w:val="en-US"/>
            </w:rPr>
            <w:instrText>RoIjo0LCJSZWZlcmVuY2VJZCI6ImUyODY4ODlkLTcxZjQtNDYxZS04OTBmLTBiYzAyYmRlNzJmOSIsIlBhZ2VSYW5nZSI6eyIkaWQiOiIzIiwiJHR5cGUiOiJTd2lzc0FjYWRlbWljLlBhZ2VSYW5nZSwgU3dpc3NBY2FkZW1pYyIsIkVuZFBhZ2UiOnsiJGlkIjoiNCIsIiR0eXBlIjoiU3dpc3NBY2FkZW1pYy5QYWdlTnVtYmVyLCBTd2lzc0</w:instrText>
          </w:r>
          <w:r>
            <w:rPr>
              <w:sz w:val="24"/>
              <w:szCs w:val="24"/>
              <w:lang w:val="en-US"/>
            </w:rPr>
            <w:instrText>FjYWRlbWljIiwiSXNGdWxseU51bWVyaWMiOmZhbHNlLCJOdW1iZXJpbmdUeXBlIjowLCJOdW1lcmFsU3lzdGVtIjowfSwiTnVtYmVyaW5nVHlwZSI6MCwiTnVtZXJhbFN5c3RlbSI6MCwiU3RhcnRQYWdlIjp7IiRpZCI6IjUiLCIkdHlwZSI6IlN3aXNzQWNhZGVtaWMuUGFnZU51bWJlciwgU3dpc3NBY2FkZW1pYyIsIklzRnVsbHlOdW1lcm</w:instrText>
          </w:r>
          <w:r>
            <w:rPr>
              <w:sz w:val="24"/>
              <w:szCs w:val="24"/>
              <w:lang w:val="en-US"/>
            </w:rPr>
            <w:instrText>ljIjpmYWxzZSwiTnVtYmVyaW5nVHlwZSI6MCwiTnVtZXJhbFN5c3RlbSI6MH19LCJSZWZlcmVuY2UiOnsiJGlkIjoiNiIsIiR0eXBlIjoiU3dpc3NBY2FkZW1pYy5DaXRhdmkuUmVmZXJlbmNlLCBTd2lzc0FjYWRlbWljLkNpdGF2aSIsIkFic3RyYWN0Q29tcGxleGl0eSI6MCwiQWJzdHJhY3RTb3VyY2VUZXh0Rm9ybWF0IjowLCJBdXRob3</w:instrText>
          </w:r>
          <w:r>
            <w:rPr>
              <w:sz w:val="24"/>
              <w:szCs w:val="24"/>
              <w:lang w:val="en-US"/>
            </w:rPr>
            <w:instrText>JzIjpbeyIkaWQiOiI3IiwiJHR5cGUiOiJTd2lzc0FjYWRlbWljLkNpdGF2aS5QZXJzb24sIFN3aXNzQWNhZGVtaWMuQ2l0YXZpIiwiRmlyc3ROYW1lIjoiSmFtZXMiLCJMYXN0TmFtZSI6Ikh1cmxleSIsIk1pZGRsZU5hbWUiOiJCLiIsIlByb3RlY3RlZCI6ZmFsc2UsIlNleCI6MiwiQ3JlYXRlZEJ5IjoiX0plbm55IiwiQ3JlYXRlZE9uIj</w:instrText>
          </w:r>
          <w:r>
            <w:rPr>
              <w:sz w:val="24"/>
              <w:szCs w:val="24"/>
              <w:lang w:val="en-US"/>
            </w:rPr>
            <w:instrText>oiMjAyMi0wNy0yN1QxMToyMjo0MSIsIk1vZGlmaWVkQnkiOiJfSmVubnkiLCJJZCI6IjY1NTlmYjIwLTk1ZWYtNDNlNy05YjIwLTM3ZjE5MWVkMTU5MyIsIk1vZGlmaWVkT24iOiIyMDIyLTA3LTI3VDExOjIyOjQxIiwiUHJvamVjdCI6eyIkaWQiOiI4IiwiJHR5cGUiOiJTd2lzc0FjYWRlbWljLkNpdGF2aS5Qcm9qZWN0LCBTd2lzc0FjYW</w:instrText>
          </w:r>
          <w:r>
            <w:rPr>
              <w:sz w:val="24"/>
              <w:szCs w:val="24"/>
              <w:lang w:val="en-US"/>
            </w:rPr>
            <w:instrText>RlbWljLkNpdGF2aSJ9fV0sIkNpdGF0aW9uS2V5VXBkYXRlVHlwZSI6MCwiQ29sbGFib3JhdG9ycyI6W10sIkRhdGUyIjoiMDguMDYuMjAyMSIsIkRvaSI6IjEwLjExNDYvYW5udXJldi12aXNpb24tMTAwNDE5LTExNTE1NiIsIkVkaXRvcnMiOltdLCJFdmFsdWF0aW9uQ29tcGxleGl0eSI6MCwiRXZhbHVhdGlvblNvdXJjZVRleHRGb3JtYX</w:instrText>
          </w:r>
          <w:r>
            <w:rPr>
              <w:sz w:val="24"/>
              <w:szCs w:val="24"/>
              <w:lang w:val="en-US"/>
            </w:rPr>
            <w:instrText>QiOjAsIkdyb3VwcyI6W10sIkhhc0xhYmVsMSI6ZmFsc2UsIkhhc0xhYmVsMiI6ZmFsc2UsIktleXdvcmRzIjpbXSwiTGFuZ3VhZ2UiOiJlbmciLCJMYW5ndWFnZUNvZGUiOiJlbiIsIkxvY2F0aW9ucyI6W3siJGlkIjoiOSIsIiR0eXBlIjoiU3dpc3NBY2FkZW1pYy5DaXRhdmkuTG9jYXRpb24sIFN3aXNzQWNhZGVtaWMuQ2l0YXZpIiwiQW</w:instrText>
          </w:r>
          <w:r>
            <w:rPr>
              <w:sz w:val="24"/>
              <w:szCs w:val="24"/>
              <w:lang w:val="en-US"/>
            </w:rPr>
            <w:instrText>RkcmVzcyI6eyIkaWQiOiIxMCIsIiR0eXBlIjoiU3dpc3NBY2FkZW1pYy5DaXRhdmkuTGlua2VkUmVzb3VyY2UsIFN3aXNzQWNhZGVtaWMuQ2l0YXZpIiwiTGlua2VkUmVzb3VyY2VUeXBlIjo1LCJPcmlnaW5hbFN0cmluZyI6IjM0MTAyMDY2IiwiVXJpU3RyaW5nIjoiaHR0cDovL3d3dy5uY2JpLm5sbS5uaWguZ292L3B1Ym1lZC8zNDEwMj</w:instrText>
          </w:r>
          <w:r>
            <w:rPr>
              <w:sz w:val="24"/>
              <w:szCs w:val="24"/>
              <w:lang w:val="en-US"/>
            </w:rPr>
            <w:instrText>A2NiIsIkxpbmtlZFJlc291cmNlU3RhdHVzIjo4LCJQcm9wZXJ0aWVzIjp7IiRpZCI6IjExIiwiJHR5cGUiOiJTd2lzc0FjYWRlbWljLkNpdGF2aS5MaW5rZWRSZXNvdXJjZVByb3BlcnRpZXMsIFN3aXNzQWNhZGVtaWMuQ2l0YXZpIn0sIlN5bmNGb2xkZXJUeXBlIjowLCJJc0xvY2FsQ2xvdWRQcm9qZWN0RmlsZUxpbmsiOmZhbHNlLCJJc0</w:instrText>
          </w:r>
          <w:r>
            <w:rPr>
              <w:sz w:val="24"/>
              <w:szCs w:val="24"/>
              <w:lang w:val="en-US"/>
            </w:rPr>
            <w:instrText>Nsb3VkUmVzdG9yZSI6ZmFsc2UsIklzQ2xvdWRDb3B5IjpmYWxzZSwiQXR0YWNobWVudEZvbGRlcldhc0luRmFsbGJhY2tNb2RlIjpmYWxzZX0sIkFubm90YXRpb25zIjpbXSwiTG9jYXRpb25UeXBlIjowLCJNaXJyb3JzUmVmZXJlbmNlUHJvcGVydHlJZCI6MTY0LCJDcmVhdGVkQnkiOiJfSmVubnkiLCJDcmVhdGVkT24iOiIyMDIyLTA3LT</w:instrText>
          </w:r>
          <w:r>
            <w:rPr>
              <w:sz w:val="24"/>
              <w:szCs w:val="24"/>
              <w:lang w:val="en-US"/>
            </w:rPr>
            <w:instrText>I3VDExOjIyOjQxIiwiTW9kaWZpZWRCeSI6Il9KZW5ueSIsIklkIjoiN2M4NWM3ZTMtZjA0My00NjBmLTkxNjMtNDc1MTdhOGQ5ZjAzIiwiTW9kaWZpZWRPbiI6IjIwMjItMDctMjdUMTE6MjI6NDEiLCJQcm9qZWN0Ijp7IiRyZWYiOiI4In19LHsiJGlkIjoiMTIiLCIkdHlwZSI6IlN3aXNzQWNhZGVtaWMuQ2l0YXZpLkxvY2F0aW9uLCBTd2</w:instrText>
          </w:r>
          <w:r>
            <w:rPr>
              <w:sz w:val="24"/>
              <w:szCs w:val="24"/>
              <w:lang w:val="en-US"/>
            </w:rPr>
            <w:instrText>lzc0FjYWRlbWljLkNpdGF2aSIsIkFkZHJlc3MiOnsiJGlkIjoiMTMiLCIkdHlwZSI6IlN3aXNzQWNhZGVtaWMuQ2l0YXZpLkxpbmtlZFJlc291cmNlLCBTd2lzc0FjYWRlbWljLkNpdGF2aSIsIkxpbmtlZFJlc291cmNlVHlwZSI6NSwiT3JpZ2luYWxTdHJpbmciOiJQTUM4OTIyMDUxIiwiVXJpU3RyaW5nIjoiaHR0cHM6Ly93d3cubmNiaS</w:instrText>
          </w:r>
          <w:r>
            <w:rPr>
              <w:sz w:val="24"/>
              <w:szCs w:val="24"/>
              <w:lang w:val="en-US"/>
            </w:rPr>
            <w:instrText>5ubG0ubmloLmdvdi9wbWMvYXJ0aWNsZXMvUE1DODkyMjA1MSIsIkxpbmtlZFJlc291cmNlU3RhdHVzIjo4LCJQcm9wZXJ0aWVzIjp7IiRpZCI6IjE0IiwiJHR5cGUiOiJTd2lzc0FjYWRlbWljLkNpdGF2aS5MaW5rZWRSZXNvdXJjZVByb3BlcnRpZXMsIFN3aXNzQWNhZGVtaWMuQ2l0YXZpIn0sIlN5bmNGb2xkZXJUeXBlIjowLCJJc0xvY2</w:instrText>
          </w:r>
          <w:r>
            <w:rPr>
              <w:sz w:val="24"/>
              <w:szCs w:val="24"/>
              <w:lang w:val="en-US"/>
            </w:rPr>
            <w:instrText>FsQ2xvdWRQcm9qZWN0RmlsZUxpbmsiOmZhbHNlLCJJc0Nsb3VkUmVzdG9yZSI6ZmFsc2UsIklzQ2xvdWRDb3B5IjpmYWxzZSwiQXR0YWNobWVudEZvbGRlcldhc0luRmFsbGJhY2tNb2RlIjpmYWxzZX0sIkFubm90YXRpb25zIjpbXSwiTG9jYXRpb25UeXBlIjowLCJNaXJyb3JzUmVmZXJlbmNlUHJvcGVydHlJZCI6MjA4LCJDcmVhdGVkQn</w:instrText>
          </w:r>
          <w:r>
            <w:rPr>
              <w:sz w:val="24"/>
              <w:szCs w:val="24"/>
              <w:lang w:val="en-US"/>
            </w:rPr>
            <w:instrText>kiOiJfSmVubnkiLCJDcmVhdGVkT24iOiIyMDIyLTA3LTI3VDExOjIyOjQxIiwiTW9kaWZpZWRCeSI6Il9KZW5ueSIsIklkIjoiNjBmM2Q0ZDItMDZiMS00MWJlLWFkYzItNTI5ODM2YjljZjY2IiwiTW9kaWZpZWRPbiI6IjIwMjItMDctMjdUMTE6MjI6NDEiLCJQcm9qZWN0Ijp7IiRyZWYiOiI4In19LHsiJGlkIjoiMTUiLCIkdHlwZSI6Il</w:instrText>
          </w:r>
          <w:r>
            <w:rPr>
              <w:sz w:val="24"/>
              <w:szCs w:val="24"/>
              <w:lang w:val="en-US"/>
            </w:rPr>
            <w:instrText>N3aXNzQWNhZGVtaWMuQ2l0YXZpLkxvY2F0aW9uLCBTd2lzc0FjYWRlbWljLkNpdGF2aSIsIkFkZHJlc3MiOnsiJGlkIjoiMTYiLCIkdHlwZSI6IlN3aXNzQWNhZGVtaWMuQ2l0YXZpLkxpbmtlZFJlc291cmNlLCBTd2lzc0FjYWRlbWljLkNpdGF2aSIsIkxpbmtlZFJlc291cmNlVHlwZSI6NSwiT3JpZ2luYWxTdHJpbmciOiIxMC4xMTQ2L2</w:instrText>
          </w:r>
          <w:r>
            <w:rPr>
              <w:sz w:val="24"/>
              <w:szCs w:val="24"/>
              <w:lang w:val="en-US"/>
            </w:rPr>
            <w:instrText>FubnVyZXYtdmlzaW9uLTEwMDQxOS0xMTUxNTYiLCJVcmlTdHJpbmciOiJodHRwczovL2RvaS5vcmcvMTAuMTE0Ni9hbm51cmV2LXZpc2lvbi0xMDA0MTktMTE1MTU2IiwiTGlua2VkUmVzb3VyY2VTdGF0dXMiOjgsIlByb3BlcnRpZXMiOnsiJGlkIjoiMTciLCIkdHlwZSI6IlN3aXNzQWNhZGVtaWMuQ2l0YXZpLkxpbmtlZFJlc291cmNlUH</w:instrText>
          </w:r>
          <w:r>
            <w:rPr>
              <w:sz w:val="24"/>
              <w:szCs w:val="24"/>
              <w:lang w:val="en-US"/>
            </w:rPr>
            <w:instrText>JvcGVydGllcywgU3dpc3NBY2FkZW1pYy5DaXRhdmkifSwiU3luY0ZvbGRlclR5cGUiOjAsIklzTG9jYWxDbG91ZFByb2plY3RGaWxlTGluayI6ZmFsc2UsIklzQ2xvdWRSZXN0b3JlIjpmYWxzZSwiSXNDbG91ZENvcHkiOmZhbHNlLCJBdHRhY2htZW50Rm9sZGVyV2FzSW5GYWxsYmFja01vZGUiOmZhbHNlfSwiQW5ub3RhdGlvbnMiOltdLC</w:instrText>
          </w:r>
          <w:r>
            <w:rPr>
              <w:sz w:val="24"/>
              <w:szCs w:val="24"/>
              <w:lang w:val="en-US"/>
            </w:rPr>
            <w:instrText>JMb2NhdGlvblR5cGUiOjAsIk1pcnJvcnNSZWZlcmVuY2VQcm9wZXJ0eUlkIjoxMjgsIkNyZWF0ZWRCeSI6Il9KZW5ueSIsIkNyZWF0ZWRPbiI6IjIwMjItMDctMjdUMTE6MjI6NDEiLCJNb2RpZmllZEJ5IjoiX0plbm55IiwiSWQiOiIyYzg0YjFhNi0wMmVhLTQ5ZTgtOTNhZi01ZGRlMGQ0NzVjYWIiLCJNb2RpZmllZE9uIjoiMjAyMi0wNy</w:instrText>
          </w:r>
          <w:r>
            <w:rPr>
              <w:sz w:val="24"/>
              <w:szCs w:val="24"/>
              <w:lang w:val="en-US"/>
            </w:rPr>
            <w:instrText>0yN1QxMToyMjo0MSIsIlByb2plY3QiOnsiJHJlZiI6IjgifX1dLCJPcmdhbml6YXRpb25zIjpbXSwiT3RoZXJzSW52b2x2ZWQiOltdLCJQYWdlUmFuZ2UiOiI8c3A+XHJcbiAgPG4+NjY1PC9uPlxyXG4gIDxpbj50cnVlPC9pbj5cclxuICA8b3M+NjY1PC9vcz5cclxuICA8cHM+NjY1PC9wcz5cclxuPC9zcD5cclxuPGVwPlxyXG4gIDxuPj</w:instrText>
          </w:r>
          <w:r>
            <w:rPr>
              <w:sz w:val="24"/>
              <w:szCs w:val="24"/>
              <w:lang w:val="en-US"/>
            </w:rPr>
            <w:instrText>Y5Mjwvbj5cclxuICA8aW4+dHJ1ZTwvaW4+XHJcbiAgPG9zPjY5Mjwvb3M+XHJcbiAgPHBzPjY5MjwvcHM+XHJcbjwvZXA+XHJcbjxvcz42NjUtNjkyPC9vcz4iLCJQZXJpb2RpY2FsIjp7IiRpZCI6IjE4IiwiJHR5cGUiOiJTd2lzc0FjYWRlbWljLkNpdGF2aS5QZXJpb2RpY2FsLCBTd2lzc0FjYWRlbWljLkNpdGF2aSIsIkVpc3NuIjoiMj</w:instrText>
          </w:r>
          <w:r>
            <w:rPr>
              <w:sz w:val="24"/>
              <w:szCs w:val="24"/>
              <w:lang w:val="en-US"/>
            </w:rPr>
            <w:instrText>M3NC00NjUwIiwiTmFtZSI6IkFubnVhbCByZXZpZXcgb2YgdmlzaW9uIHNjaWVuY2UiLCJQYWdpbmF0aW9uIjowLCJQcm90ZWN0ZWQiOmZhbHNlLCJVc2VyQWJicmV2aWF0aW9uMSI6IkFubnUgUmV2IFZpcyBTY2kiLCJDcmVhdGVkQnkiOiJfSmVubnkiLCJDcmVhdGVkT24iOiIyMDIyLTA3LTI3VDExOjIyOjQxIiwiTW9kaWZpZWRCeSI6Il</w:instrText>
          </w:r>
          <w:r>
            <w:rPr>
              <w:sz w:val="24"/>
              <w:szCs w:val="24"/>
              <w:lang w:val="en-US"/>
            </w:rPr>
            <w:instrText>9KZW5ueSIsIklkIjoiMDNhYTI0Y2YtYmIwMC00MWRlLWIwZTctZDFlYjhlMWU2NmMwIiwiTW9kaWZpZWRPbiI6IjIwMjItMDctMjdUMTE6MjI6NDEiLCJQcm9qZWN0Ijp7IiRyZWYiOiI4In19LCJQbWNJZCI6IlBNQzg5MjIwNTEiLCJQdWJsaXNoZXJzIjpbXSwiUHViTWVkSWQiOiIzNDEwMjA2NiIsIlF1b3RhdGlvbnMiOltdLCJSYXRpbm</w:instrText>
          </w:r>
          <w:r>
            <w:rPr>
              <w:sz w:val="24"/>
              <w:szCs w:val="24"/>
              <w:lang w:val="en-US"/>
            </w:rPr>
            <w:instrText>ciOjAsIlJlZmVyZW5jZVR5cGUiOiJKb3VybmFsQXJ0aWNsZSIsIlNob3J0VGl0bGUiOiJIdXJsZXkgMjAyMSDigJMgUmV0aW5hIE1ldGFib2xpc20gYW5kIE1ldGFib2xpc20iLCJTaG9ydFRpdGxlVXBkYXRlVHlwZSI6MCwiU291cmNlT2ZCaWJsaW9ncmFwaGljSW5mb3JtYXRpb24iOiJQdWJNZWQiLCJTdGF0aWNJZHMiOlsiOWExMTU1Nj</w:instrText>
          </w:r>
          <w:r>
            <w:rPr>
              <w:sz w:val="24"/>
              <w:szCs w:val="24"/>
              <w:lang w:val="en-US"/>
            </w:rPr>
            <w:instrText>ktMmU3My00Mjg0LTlkZmEtOGI0NmE1NzQzNDJjIl0sIlRhYmxlT2ZDb250ZW50c0NvbXBsZXhpdHkiOjAsIlRhYmxlT2ZDb250ZW50c1NvdXJjZVRleHRGb3JtYXQiOjAsIlRhc2tzIjpbXSwiVGl0bGUiOiJSZXRpbmEgTWV0YWJvbGlzbSBhbmQgTWV0YWJvbGlzbSBpbiB0aGUgUGlnbWVudGVkIEVwaXRoZWxpdW06IEEgQnVzeSBJbnRlcn</w:instrText>
          </w:r>
          <w:r>
            <w:rPr>
              <w:sz w:val="24"/>
              <w:szCs w:val="24"/>
              <w:lang w:val="en-US"/>
            </w:rPr>
            <w:instrText>NlY3Rpb24iLCJUcmFuc2xhdG9ycyI6W10sIlZvbHVtZSI6IjciLCJZZWFyIjoiMjAyMSIsIlllYXJSZXNvbHZlZCI6IjIwMjEiLCJDcmVhdGVkQnkiOiJfSmVubnkiLCJDcmVhdGVkT24iOiIyMDIyLTA3LTI3VDExOjIyOjQxIiwiTW9kaWZpZWRCeSI6Il9KZW5ueSIsIklkIjoiZTI4Njg4OWQtNzFmNC00NjFlLTg5MGYtMGJjMDJiZGU3Mm</w:instrText>
          </w:r>
          <w:r>
            <w:rPr>
              <w:sz w:val="24"/>
              <w:szCs w:val="24"/>
              <w:lang w:val="en-US"/>
            </w:rPr>
            <w:instrText>Y5IiwiTW9kaWZpZWRPbiI6IjIwMjItMTAtMzFUMDg6MTY6MjUiLCJQcm9qZWN0Ijp7IiRyZWYiOiI4In19LCJVc2VOdW1iZXJpbmdUeXBlT2ZQYXJlbnREb2N1bWVudCI6ZmFsc2V9XSwiRm9ybWF0dGVkVGV4dCI6eyIkaWQiOiIxOSIsIkNvdW50IjoxLCJUZXh0VW5pdHMiOlt7IiRpZCI6IjIwIiwiRm9udFN0eWxlIjp7IiRpZCI6IjIxIi</w:instrText>
          </w:r>
          <w:r>
            <w:rPr>
              <w:sz w:val="24"/>
              <w:szCs w:val="24"/>
              <w:lang w:val="en-US"/>
            </w:rPr>
            <w:instrText>wiTmV1dHJhbCI6dHJ1ZX0sIlJlYWRpbmdPcmRlciI6MSwiVGV4dCI6IigxNSkifV19LCJUYWciOiJDaXRhdmlQbGFjZWhvbGRlciM4YmIxY2VmMy03MGQ0LTRmNGItODJlNC1iNGIxOTdkMDE3MzQiLCJUZXh0IjoiKDE1KSIsIldBSVZlcnNpb24iOiI2LjE0LjAuMCJ9}</w:instrText>
          </w:r>
          <w:r>
            <w:rPr>
              <w:sz w:val="24"/>
              <w:szCs w:val="24"/>
              <w:lang w:val="en-US"/>
            </w:rPr>
            <w:fldChar w:fldCharType="separate"/>
          </w:r>
          <w:r>
            <w:rPr>
              <w:sz w:val="24"/>
              <w:szCs w:val="24"/>
              <w:lang w:val="en-US"/>
            </w:rPr>
            <w:t>(15)</w:t>
          </w:r>
          <w:r>
            <w:rPr>
              <w:sz w:val="24"/>
              <w:szCs w:val="24"/>
              <w:lang w:val="en-US"/>
            </w:rPr>
            <w:fldChar w:fldCharType="end"/>
          </w:r>
        </w:sdtContent>
      </w:sdt>
      <w:r>
        <w:rPr>
          <w:sz w:val="24"/>
          <w:szCs w:val="24"/>
          <w:lang w:val="en-US"/>
        </w:rPr>
        <w:t>. The RPE cells form a single cell layer wit</w:t>
      </w:r>
      <w:r>
        <w:rPr>
          <w:sz w:val="24"/>
          <w:szCs w:val="24"/>
          <w:lang w:val="en-US"/>
        </w:rPr>
        <w:t>h neighboring cells being connected via tight junctions. This single cell layer is supported by Bruch’s membrane lying underneath. This complex forms the selective diffusion barrier known as the blood-retina-barrier (BRB) which precisely regulates the pass</w:t>
      </w:r>
      <w:r>
        <w:rPr>
          <w:sz w:val="24"/>
          <w:szCs w:val="24"/>
          <w:lang w:val="en-US"/>
        </w:rPr>
        <w:t xml:space="preserve">age of ions, water, nutrients, proteins and oxygen </w:t>
      </w:r>
      <w:sdt>
        <w:sdtPr>
          <w:rPr>
            <w:sz w:val="24"/>
            <w:szCs w:val="24"/>
            <w:lang w:val="en-US"/>
          </w:rPr>
          <w:alias w:val="To edit, see citavi.com/edit"/>
          <w:tag w:val="CitaviPlaceholder#97c8c273-b345-46f0-b87b-632495ddf81d"/>
          <w:id w:val="-2007901897"/>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w:instrText>
          </w:r>
          <w:r>
            <w:rPr>
              <w:sz w:val="24"/>
              <w:szCs w:val="24"/>
              <w:lang w:val="en-US"/>
            </w:rPr>
            <w:instrText>2l0YXZpLkNpdGF0aW9ucy5Xb3JkUGxhY2Vob2xkZXJFbnRyeSwgU3dpc3NBY2FkZW1pYy5DaXRhdmkiLCJJZCI6IjhkZDlkZmE4LTVlNDItNGQzMC1hNWRmLWI3MWE0YmYzYjI3ZSIsIlJhbmdlTGVuZ3RoIjo0LCJSZWZlcmVuY2VJZCI6ImUyMjBmMjU5LWRiM2UtNGQwMy1iMmQyLTUwYTYxMjQ2MGRjMCIsIlBhZ2VSYW5nZSI6eyIkaWQiO</w:instrText>
          </w:r>
          <w:r>
            <w:rPr>
              <w:sz w:val="24"/>
              <w:szCs w:val="24"/>
              <w:lang w:val="en-US"/>
            </w:rPr>
            <w:instrText>iIzIiwiJHR5cGUiOiJTd2lzc0FjYWRlbWljLlBhZ2VSYW5nZSwgU3dpc3NBY2FkZW1pYyIsIkVuZFBhZ2UiOnsiJGlkIjoiNCIsIiR0eXBlIjoiU3dpc3NBY2FkZW1pYy5QYWdlTnVtYmVyLCBTd2lzc0FjYWRlbWljIiwiSXNGdWxseU51bWVyaWMiOmZhbHNlLCJOdW1iZXJpbmdUeXBlIjowLCJOdW1lcmFsU3lzdGVtIjowfSwiTnVtYmVya</w:instrText>
          </w:r>
          <w:r>
            <w:rPr>
              <w:sz w:val="24"/>
              <w:szCs w:val="24"/>
              <w:lang w:val="en-US"/>
            </w:rPr>
            <w:instrText>W5nVHlwZSI6MCwiTnVtZXJhbFN5c3RlbSI6MCwiU3RhcnRQYWdlIjp7IiRpZCI6IjUiLCIkdHlwZSI6IlN3aXNzQWNhZGVtaWMuUGFnZU51bWJlciwgU3dpc3NBY2FkZW1pYyIsIklzRnVsbHlOdW1lcmljIjpmYWxzZSwiTnVtYmVyaW5nVHlwZSI6MCwiTnVtZXJhbFN5c3RlbSI6MH19LCJSZWZlcmVuY2UiOnsiJGlkIjoiNiIsIiR0eXBlI</w:instrText>
          </w:r>
          <w:r>
            <w:rPr>
              <w:sz w:val="24"/>
              <w:szCs w:val="24"/>
              <w:lang w:val="en-US"/>
            </w:rPr>
            <w:instrText>joiU3dpc3NBY2FkZW1pYy5DaXRhdmkuUmVmZXJlbmNlLCBTd2lzc0FjYWRlbWljLkNpdGF2aSIsIkFic3RyYWN0Q29tcGxleGl0eSI6MCwiQWJzdHJhY3RTb3VyY2VUZXh0Rm9ybWF0IjowLCJBdXRob3JzIjpbeyIkaWQiOiI3IiwiJHR5cGUiOiJTd2lzc0FjYWRlbWljLkNpdGF2aS5QZXJzb24sIFN3aXNzQWNhZGVtaWMuQ2l0YXZpIiwiR</w:instrText>
          </w:r>
          <w:r>
            <w:rPr>
              <w:sz w:val="24"/>
              <w:szCs w:val="24"/>
              <w:lang w:val="en-US"/>
            </w:rPr>
            <w:instrText>mlyc3ROYW1lIjoiSm9zw6kiLCJMYXN0TmFtZSI6IkN1bmhhLVZheiIsIlByb3RlY3RlZCI6ZmFsc2UsIlNleCI6MiwiQ3JlYXRlZEJ5IjoiX0plbm55IiwiQ3JlYXRlZE9uIjoiMjAyMi0wNy0yN1QxMTozOTozMSIsIk1vZGlmaWVkQnkiOiJfSmVubnkiLCJJZCI6IjgyODM1MTJiLTFlZjYtNDcyZS1iMzJmLTFlZWE1OWZlMjJhZCIsIk1vZ</w:instrText>
          </w:r>
          <w:r>
            <w:rPr>
              <w:sz w:val="24"/>
              <w:szCs w:val="24"/>
              <w:lang w:val="en-US"/>
            </w:rPr>
            <w:instrText>GlmaWVkT24iOiIyMDIyLTA3LTI3VDExOjM5OjMxIiwiUHJvamVjdCI6eyIkaWQiOiI4IiwiJHR5cGUiOiJTd2lzc0FjYWRlbWljLkNpdGF2aS5Qcm9qZWN0LCBTd2lzc0FjYWRlbWljLkNpdGF2aSJ9fSx7IiRpZCI6IjkiLCIkdHlwZSI6IlN3aXNzQWNhZGVtaWMuQ2l0YXZpLlBlcnNvbiwgU3dpc3NBY2FkZW1pYy5DaXRhdmkiLCJGaXJzd</w:instrText>
          </w:r>
          <w:r>
            <w:rPr>
              <w:sz w:val="24"/>
              <w:szCs w:val="24"/>
              <w:lang w:val="en-US"/>
            </w:rPr>
            <w:instrText>E5hbWUiOiJSdWkiLCJMYXN0TmFtZSI6IkJlcm5hcmRlcyIsIlByb3RlY3RlZCI6ZmFsc2UsIlNleCI6MiwiQ3JlYXRlZEJ5IjoiX0plbm55IiwiQ3JlYXRlZE9uIjoiMjAyMi0wNy0yN1QxMTozOTozMSIsIk1vZGlmaWVkQnkiOiJfSmVubnkiLCJJZCI6ImI0NDdjODkxLTBiOTktNGQ0YS04YzFhLTk0OGI5YjgzOGI4ZSIsIk1vZGlmaWVkT</w:instrText>
          </w:r>
          <w:r>
            <w:rPr>
              <w:sz w:val="24"/>
              <w:szCs w:val="24"/>
              <w:lang w:val="en-US"/>
            </w:rPr>
            <w:instrText>24iOiIyMDIyLTA3LTI3VDExOjM5OjMxIiwiUHJvamVjdCI6eyIkcmVmIjoiOCJ9fSx7IiRpZCI6IjEwIiwiJHR5cGUiOiJTd2lzc0FjYWRlbWljLkNpdGF2aS5QZXJzb24sIFN3aXNzQWNhZGVtaWMuQ2l0YXZpIiwiRmlyc3ROYW1lIjoiQ29uY2Vpw6fDo28iLCJMYXN0TmFtZSI6IkxvYm8iLCJQcm90ZWN0ZWQiOmZhbHNlLCJTZXgiOjAsI</w:instrText>
          </w:r>
          <w:r>
            <w:rPr>
              <w:sz w:val="24"/>
              <w:szCs w:val="24"/>
              <w:lang w:val="en-US"/>
            </w:rPr>
            <w:instrText>kNyZWF0ZWRCeSI6Il9KZW5ueSIsIkNyZWF0ZWRPbiI6IjIwMjItMDctMjdUMTE6Mzk6MzEiLCJNb2RpZmllZEJ5IjoiX0plbm55IiwiSWQiOiI1OGZiN2JmZS0zY2ZhLTQ2YzQtOTU3ZS0xOThmZWIxZGMwZjUiLCJNb2RpZmllZE9uIjoiMjAyMi0wNy0yN1QxMTozOTozMSIsIlByb2plY3QiOnsiJHJlZiI6IjgifX1dLCJDaXRhdGlvbktle</w:instrText>
          </w:r>
          <w:r>
            <w:rPr>
              <w:sz w:val="24"/>
              <w:szCs w:val="24"/>
              <w:lang w:val="en-US"/>
            </w:rPr>
            <w:instrText>VVwZGF0ZVR5cGUiOjAsIkNvbGxhYm9yYXRvcnMiOltdLCJEb2kiOiIxMC41MzAxL0VKTy4yMDEwLjYwNDkiLCJFZGl0b3JzIjpbXSwiRXZhbHVhdGlvbkNvbXBsZXhpdHkiOjAsIkV2YWx1YXRpb25Tb3VyY2VUZXh0Rm9ybWF0IjowLCJHcm91cHMiOltdLCJIYXNMYWJlbDEiOmZhbHNlLCJIYXNMYWJlbDIiOmZhbHNlLCJLZXl3b3JkcyI6W</w:instrText>
          </w:r>
          <w:r>
            <w:rPr>
              <w:sz w:val="24"/>
              <w:szCs w:val="24"/>
              <w:lang w:val="en-US"/>
            </w:rPr>
            <w:instrText>10sIkxhbmd1YWdlIjoiZW5nIiwiTGFuZ3VhZ2VDb2RlIjoiZW4iLCJMb2NhdGlvbnMiOlt7IiRpZCI6IjExIiwiJHR5cGUiOiJTd2lzc0FjYWRlbWljLkNpdGF2aS5Mb2NhdGlvbiwgU3dpc3NBY2FkZW1pYy5DaXRhdmkiLCJBZGRyZXNzIjp7IiRpZCI6IjEyIiwiJHR5cGUiOiJTd2lzc0FjYWRlbWljLkNpdGF2aS5MaW5rZWRSZXNvdXJjZ</w:instrText>
          </w:r>
          <w:r>
            <w:rPr>
              <w:sz w:val="24"/>
              <w:szCs w:val="24"/>
              <w:lang w:val="en-US"/>
            </w:rPr>
            <w:instrText>SwgU3dpc3NBY2FkZW1pYy5DaXRhdmkiLCJMaW5rZWRSZXNvdXJjZVR5cGUiOjUsIk9yaWdpbmFsU3RyaW5nIjoiMTAuNTMwMS9FSk8uMjAxMC42MDQ5IiwiVXJpU3RyaW5nIjoiaHR0cHM6Ly9kb2kub3JnLzEwLjUzMDEvRUpPLjIwMTAuNjA0OSIsIkxpbmtlZFJlc291cmNlU3RhdHVzIjo4LCJQcm9wZXJ0aWVzIjp7IiRpZCI6IjEzIiwiJ</w:instrText>
          </w:r>
          <w:r>
            <w:rPr>
              <w:sz w:val="24"/>
              <w:szCs w:val="24"/>
              <w:lang w:val="en-US"/>
            </w:rPr>
            <w:instrText>HR5cGUiOiJTd2lzc0FjYWRlbWljLkNpdGF2aS5MaW5rZWRSZXNvdXJjZVByb3BlcnRpZXMsIFN3aXNzQWNhZGVtaWMuQ2l0YXZpIn0sIlN5bmNGb2xkZXJUeXBlIjowLCJJc0xvY2FsQ2xvdWRQcm9qZWN0RmlsZUxpbmsiOmZhbHNlLCJJc0Nsb3VkUmVzdG9yZSI6ZmFsc2UsIklzQ2xvdWRDb3B5IjpmYWxzZSwiQXR0YWNobWVudEZvbGRlc</w:instrText>
          </w:r>
          <w:r>
            <w:rPr>
              <w:sz w:val="24"/>
              <w:szCs w:val="24"/>
              <w:lang w:val="en-US"/>
            </w:rPr>
            <w:instrText>ldhc0luRmFsbGJhY2tNb2RlIjpmYWxzZX0sIkFubm90YXRpb25zIjpbXSwiTG9jYXRpb25UeXBlIjowLCJNaXJyb3JzUmVmZXJlbmNlUHJvcGVydHlJZCI6MTI4LCJDcmVhdGVkQnkiOiJfSmVubnkiLCJDcmVhdGVkT24iOiIyMDIyLTA3LTI3VDExOjM5OjMxIiwiTW9kaWZpZWRCeSI6Il9KZW5ueSIsIklkIjoiYTQ3NjFmODAtNWU4My00N</w:instrText>
          </w:r>
          <w:r>
            <w:rPr>
              <w:sz w:val="24"/>
              <w:szCs w:val="24"/>
              <w:lang w:val="en-US"/>
            </w:rPr>
            <w:instrText>jA4LWE1ZWItNGQ1Yzk1MjE1OTBjIiwiTW9kaWZpZWRPbiI6IjIwMjItMDctMjdUMTE6Mzk6MzEiLCJQcm9qZWN0Ijp7IiRyZWYiOiI4In19LHsiJGlkIjoiMTQiLCIkdHlwZSI6IlN3aXNzQWNhZGVtaWMuQ2l0YXZpLkxvY2F0aW9uLCBTd2lzc0FjYWRlbWljLkNpdGF2aSIsIkFkZHJlc3MiOnsiJGlkIjoiMTUiLCIkdHlwZSI6IlN3aXNzQ</w:instrText>
          </w:r>
          <w:r>
            <w:rPr>
              <w:sz w:val="24"/>
              <w:szCs w:val="24"/>
              <w:lang w:val="en-US"/>
            </w:rPr>
            <w:instrText>WNhZGVtaWMuQ2l0YXZpLkxpbmtlZFJlc291cmNlLCBTd2lzc0FjYWRlbWljLkNpdGF2aSIsIkxpbmtlZFJlc291cmNlVHlwZSI6NSwiT3JpZ2luYWxTdHJpbmciOiIyMzI2NDMyMyIsIlVyaVN0cmluZyI6Imh0dHA6Ly93d3cubmNiaS5ubG0ubmloLmdvdi9wdWJtZWQvMjMyNjQzMjMiLCJMaW5rZWRSZXNvdXJjZVN0YXR1cyI6OCwiUHJvc</w:instrText>
          </w:r>
          <w:r>
            <w:rPr>
              <w:sz w:val="24"/>
              <w:szCs w:val="24"/>
              <w:lang w:val="en-US"/>
            </w:rPr>
            <w:instrText>GVydGllcyI6eyIkaWQiOiIxNiIsIiR0eXBlIjoiU3dpc3NBY2FkZW1pYy5DaXRhdmkuTGlua2VkUmVzb3VyY2VQcm9wZXJ0aWVzLCBTd2lzc0FjYWRlbWljLkNpdGF2aSJ9LCJTeW5jRm9sZGVyVHlwZSI6MCwiSXNMb2NhbENsb3VkUHJvamVjdEZpbGVMaW5rIjpmYWxzZSwiSXNDbG91ZFJlc3RvcmUiOmZhbHNlLCJJc0Nsb3VkQ29weSI6Z</w:instrText>
          </w:r>
          <w:r>
            <w:rPr>
              <w:sz w:val="24"/>
              <w:szCs w:val="24"/>
              <w:lang w:val="en-US"/>
            </w:rPr>
            <w:instrText>mFsc2UsIkF0dGFjaG1lbnRGb2xkZXJXYXNJbkZhbGxiYWNrTW9kZSI6ZmFsc2V9LCJBbm5vdGF0aW9ucyI6W10sIkxvY2F0aW9uVHlwZSI6MCwiTWlycm9yc1JlZmVyZW5jZVByb3BlcnR5SWQiOjE2NCwiQ3JlYXRlZEJ5IjoiX0plbm55IiwiQ3JlYXRlZE9uIjoiMjAyMi0wNy0yN1QxMTozOTozMSIsIk1vZGlmaWVkQnkiOiJfSmVubnkiL</w:instrText>
          </w:r>
          <w:r>
            <w:rPr>
              <w:sz w:val="24"/>
              <w:szCs w:val="24"/>
              <w:lang w:val="en-US"/>
            </w:rPr>
            <w:instrText>CJJZCI6IjkwMmQ2MjUzLTI1YjMtNGIxNC1hZmRhLTgzYjVmNzYxMjhkMyIsIk1vZGlmaWVkT24iOiIyMDIyLTA3LTI3VDExOjM5OjMxIiwiUHJvamVjdCI6eyIkcmVmIjoiOCJ9fV0sIk51bWJlciI6IlN1cHBsIDYiLCJPcmdhbml6YXRpb25zIjpbXSwiT3RoZXJzSW52b2x2ZWQiOltdLCJQYWdlUmFuZ2UiOiI8c3A+XHJcbiAgPG4+OTwvb</w:instrText>
          </w:r>
          <w:r>
            <w:rPr>
              <w:sz w:val="24"/>
              <w:szCs w:val="24"/>
              <w:lang w:val="en-US"/>
            </w:rPr>
            <w:instrText>j5cclxuICA8bnM+T21pdDwvbnM+XHJcbiAgPG9zPlMzLTk8L29zPlxyXG4gIDxwcz5TMy05PC9wcz5cclxuPC9zcD5cclxuPG9zPlMzLTk8L29zPiIsIlBlcmlvZGljYWwiOnsiJGlkIjoiMTciLCIkdHlwZSI6IlN3aXNzQWNhZGVtaWMuQ2l0YXZpLlBlcmlvZGljYWwsIFN3aXNzQWNhZGVtaWMuQ2l0YXZpIiwiRWlzc24iOiIxNzI0LTYwM</w:instrText>
          </w:r>
          <w:r>
            <w:rPr>
              <w:sz w:val="24"/>
              <w:szCs w:val="24"/>
              <w:lang w:val="en-US"/>
            </w:rPr>
            <w:instrText>TYiLCJOYW1lIjoiRXVyb3BlYW4gam91cm5hbCBvZiBvcGh0aGFsbW9sb2d5IiwiUGFnaW5hdGlvbiI6MCwiUHJvdGVjdGVkIjpmYWxzZSwiVXNlckFiYnJldmlhdGlvbjEiOiJFdXIgSiBPcGh0aGFsbW9sIiwiQ3JlYXRlZEJ5IjoiX0plbm55IiwiQ3JlYXRlZE9uIjoiMjAyMi0wNy0xOFQxMDoxMzoxNCIsIk1vZGlmaWVkQnkiOiJfSmVub</w:instrText>
          </w:r>
          <w:r>
            <w:rPr>
              <w:sz w:val="24"/>
              <w:szCs w:val="24"/>
              <w:lang w:val="en-US"/>
            </w:rPr>
            <w:instrText>nkiLCJJZCI6ImUyNDY1NDMyLWI0NTQtNGVlOS1hZmRjLTdiYjM1NjA2YjE1NiIsIk1vZGlmaWVkT24iOiIyMDIyLTA3LTE4VDEwOjEzOjE0IiwiUHJvamVjdCI6eyIkcmVmIjoiOCJ9fSwiUHVibGlzaGVycyI6W10sIlB1Yk1lZElkIjoiMjMyNjQzMjMiLCJRdW90YXRpb25zIjpbXSwiUmF0aW5nIjowLCJSZWZlcmVuY2VUeXBlIjoiSm91c</w:instrText>
          </w:r>
          <w:r>
            <w:rPr>
              <w:sz w:val="24"/>
              <w:szCs w:val="24"/>
              <w:lang w:val="en-US"/>
            </w:rPr>
            <w:instrText>m5hbEFydGljbGUiLCJTaG9ydFRpdGxlIjoiQ3VuaGEtVmF6LCBCZXJuYXJkZXMgZXQgYWwuIDIwMTEg4oCTIEJsb29kLXJldGluYWwgYmFycmllciIsIlNob3J0VGl0bGVVcGRhdGVUeXBlIjowLCJTb3VyY2VPZkJpYmxpb2dyYXBoaWNJbmZvcm1hdGlvbiI6IlB1Yk1lZCIsIlN0YXRpY0lkcyI6WyI3MzYxNGVkOC1kNmZhLTQxNWUtOTQ3Z</w:instrText>
          </w:r>
          <w:r>
            <w:rPr>
              <w:sz w:val="24"/>
              <w:szCs w:val="24"/>
              <w:lang w:val="en-US"/>
            </w:rPr>
            <w:instrText>C0zYWUzZDU3MWU0NTIiXSwiVGFibGVPZkNvbnRlbnRzQ29tcGxleGl0eSI6MCwiVGFibGVPZkNvbnRlbnRzU291cmNlVGV4dEZvcm1hdCI6MCwiVGFza3MiOltdLCJUaXRsZSI6IkJsb29kLXJldGluYWwgYmFycmllciIsIlRyYW5zbGF0b3JzIjpbXSwiVm9sdW1lIjoiMjEiLCJZZWFyIjoiMjAxMSIsIlllYXJSZXNvbHZlZCI6IjIwMTEiL</w:instrText>
          </w:r>
          <w:r>
            <w:rPr>
              <w:sz w:val="24"/>
              <w:szCs w:val="24"/>
              <w:lang w:val="en-US"/>
            </w:rPr>
            <w:instrText>CJDcmVhdGVkQnkiOiJfSmVubnkiLCJDcmVhdGVkT24iOiIyMDIyLTA3LTI3VDExOjM5OjMxIiwiTW9kaWZpZWRCeSI6Il9KZW5ueSIsIklkIjoiZTIyMGYyNTktZGIzZS00ZDAzLWIyZDItNTBhNjEyNDYwZGMwIiwiTW9kaWZpZWRPbiI6IjIwMjItMTAtMzFUMDg6MTY6MjUiLCJQcm9qZWN0Ijp7IiRyZWYiOiI4In19LCJVc2VOdW1iZXJpb</w:instrText>
          </w:r>
          <w:r>
            <w:rPr>
              <w:sz w:val="24"/>
              <w:szCs w:val="24"/>
              <w:lang w:val="en-US"/>
            </w:rPr>
            <w:instrText>mdUeXBlT2ZQYXJlbnREb2N1bWVudCI6ZmFsc2V9XSwiRm9ybWF0dGVkVGV4dCI6eyIkaWQiOiIxOCIsIkNvdW50IjoxLCJUZXh0VW5pdHMiOlt7IiRpZCI6IjE5IiwiRm9udFN0eWxlIjp7IiRpZCI6IjIwIiwiTmV1dHJhbCI6dHJ1ZX0sIlJlYWRpbmdPcmRlciI6MSwiVGV4dCI6IigxNikifV19LCJUYWciOiJDaXRhdmlQbGFjZWhvbGRlc</w:instrText>
          </w:r>
          <w:r>
            <w:rPr>
              <w:sz w:val="24"/>
              <w:szCs w:val="24"/>
              <w:lang w:val="en-US"/>
            </w:rPr>
            <w:instrText>iM5N2M4YzI3My1iMzQ1LTQ2ZjAtYjg3Yi02MzI0OTVkZGY4MWQiLCJUZXh0IjoiKDE2KSIsIldBSVZlcnNpb24iOiI2LjE0LjAuMCJ9}</w:instrText>
          </w:r>
          <w:r>
            <w:rPr>
              <w:sz w:val="24"/>
              <w:szCs w:val="24"/>
              <w:lang w:val="en-US"/>
            </w:rPr>
            <w:fldChar w:fldCharType="separate"/>
          </w:r>
          <w:r>
            <w:rPr>
              <w:sz w:val="24"/>
              <w:szCs w:val="24"/>
              <w:lang w:val="en-US"/>
            </w:rPr>
            <w:t>(16)</w:t>
          </w:r>
          <w:r>
            <w:rPr>
              <w:sz w:val="24"/>
              <w:szCs w:val="24"/>
              <w:lang w:val="en-US"/>
            </w:rPr>
            <w:fldChar w:fldCharType="end"/>
          </w:r>
        </w:sdtContent>
      </w:sdt>
      <w:r>
        <w:rPr>
          <w:sz w:val="24"/>
          <w:szCs w:val="24"/>
          <w:lang w:val="en-US"/>
        </w:rPr>
        <w:t>. Any change to this sensitive interface, irrespective of its cause (e.g. age, disease, environmental factors), will affect the precise metabol</w:t>
      </w:r>
      <w:r>
        <w:rPr>
          <w:sz w:val="24"/>
          <w:szCs w:val="24"/>
          <w:lang w:val="en-US"/>
        </w:rPr>
        <w:t xml:space="preserve">ic balance </w:t>
      </w:r>
      <w:sdt>
        <w:sdtPr>
          <w:rPr>
            <w:sz w:val="24"/>
            <w:szCs w:val="24"/>
            <w:lang w:val="en-US"/>
          </w:rPr>
          <w:alias w:val="To edit, see citavi.com/edit"/>
          <w:tag w:val="CitaviPlaceholder#61dc11ab-7031-4cec-b327-c445dc1f562f"/>
          <w:id w:val="427626822"/>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w:instrText>
          </w:r>
          <w:r>
            <w:rPr>
              <w:sz w:val="24"/>
              <w:szCs w:val="24"/>
              <w:lang w:val="en-US"/>
            </w:rPr>
            <w:instrText>XJFbnRyeSwgU3dpc3NBY2FkZW1pYy5DaXRhdmkiLCJJZCI6IjNhYjExNWZjLWUyODAtNDBhZC05MmVhLTg0NWQzYjE0MzQyMSIsIlJhbmdlTGVuZ3RoIjozLCJSZWZlcmVuY2VJZCI6IjVmZTEzZjI0LTc0N2QtNGVjMi1iOTg5LTM3OGY4M2Q5Y2FjNiIsIlBhZ2VSYW5nZSI6eyIkaWQiOiIzIiwiJHR5cGUiOiJTd2lzc0FjYWRlbWljLlBhZ</w:instrText>
          </w:r>
          <w:r>
            <w:rPr>
              <w:sz w:val="24"/>
              <w:szCs w:val="24"/>
              <w:lang w:val="en-US"/>
            </w:rPr>
            <w:instrText>2VSYW5nZSwgU3dpc3NBY2FkZW1pYyIsIkVuZFBhZ2UiOnsiJGlkIjoiNCIsIiR0eXBlIjoiU3dpc3NBY2FkZW1pYy5QYWdlTnVtYmVyLCBTd2lzc0FjYWRlbWljIiwiSXNGdWxseU51bWVyaWMiOmZhbHNlLCJOdW1iZXJpbmdUeXBlIjowLCJOdW1lcmFsU3lzdGVtIjowfSwiTnVtYmVyaW5nVHlwZSI6MCwiTnVtZXJhbFN5c3RlbSI6MCwiU</w:instrText>
          </w:r>
          <w:r>
            <w:rPr>
              <w:sz w:val="24"/>
              <w:szCs w:val="24"/>
              <w:lang w:val="en-US"/>
            </w:rPr>
            <w:instrText>3RhcnRQYWdlIjp7IiRpZCI6IjUiLCIkdHlwZSI6IlN3aXNzQWNhZGVtaWMuUGFnZU51bWJlciwgU3dpc3NBY2FkZW1pYyIsIklzRnVsbHlOdW1lcmljIjpmYWxzZSwiTnVtYmVyaW5nVHlwZSI6MCwiTnVtZXJhbFN5c3RlbSI6MH19LCJSZWZlcmVuY2UiOnsiJGlkIjoiNiIsIiR0eXBlIjoiU3dpc3NBY2FkZW1pYy5DaXRhdmkuUmVmZXJlb</w:instrText>
          </w:r>
          <w:r>
            <w:rPr>
              <w:sz w:val="24"/>
              <w:szCs w:val="24"/>
              <w:lang w:val="en-US"/>
            </w:rPr>
            <w:instrText>mNlLCBTd2lzc0FjYWRlbWljLkNpdGF2aSIsIkFic3RyYWN0Q29tcGxleGl0eSI6MCwiQWJzdHJhY3RTb3VyY2VUZXh0Rm9ybWF0IjowLCJBdXRob3JzIjpbeyIkaWQiOiI3IiwiJHR5cGUiOiJTd2lzc0FjYWRlbWljLkNpdGF2aS5QZXJzb24sIFN3aXNzQWNhZGVtaWMuQ2l0YXZpIiwiRmlyc3ROYW1lIjoiQW5nZWxhIiwiTGFzdE5hbWUiO</w:instrText>
          </w:r>
          <w:r>
            <w:rPr>
              <w:sz w:val="24"/>
              <w:szCs w:val="24"/>
              <w:lang w:val="en-US"/>
            </w:rPr>
            <w:instrText>iJBcm1lbnRvIiwiUHJvdGVjdGVkIjpmYWxzZSwiU2V4IjoxLCJDcmVhdGVkQnkiOiJfSmVubnkiLCJDcmVhdGVkT24iOiIyMDIyLTA3LTIwVDA4OjAyOjM5IiwiTW9kaWZpZWRCeSI6Il9KZW5ueSIsIklkIjoiNDg3OTliMDQtNzAzOS00MzBjLThhYzEtNmJmOTliNDRmNmExIiwiTW9kaWZpZWRPbiI6IjIwMjItMDctMjBUMDg6MDI6MzkiL</w:instrText>
          </w:r>
          <w:r>
            <w:rPr>
              <w:sz w:val="24"/>
              <w:szCs w:val="24"/>
              <w:lang w:val="en-US"/>
            </w:rPr>
            <w:instrText>CJQcm9qZWN0Ijp7IiRpZCI6IjgiLCIkdHlwZSI6IlN3aXNzQWNhZGVtaWMuQ2l0YXZpLlByb2plY3QsIFN3aXNzQWNhZGVtaWMuQ2l0YXZpIn19LHsiJGlkIjoiOSIsIiR0eXBlIjoiU3dpc3NBY2FkZW1pYy5DaXRhdmkuUGVyc29uLCBTd2lzc0FjYWRlbWljLkNpdGF2aSIsIkZpcnN0TmFtZSI6Ik1hcml1cyIsIkxhc3ROYW1lIjoiVWVmZ</w:instrText>
          </w:r>
          <w:r>
            <w:rPr>
              <w:sz w:val="24"/>
              <w:szCs w:val="24"/>
              <w:lang w:val="en-US"/>
            </w:rPr>
            <w:instrText>mluZyIsIlByb3RlY3RlZCI6ZmFsc2UsIlNleCI6MiwiQ3JlYXRlZEJ5IjoiX0plbm55IiwiQ3JlYXRlZE9uIjoiMjAyMi0wNy0yMFQwODowMjozOSIsIk1vZGlmaWVkQnkiOiJfSmVubnkiLCJJZCI6ImQ3Y2Y2ZWE3LTBhYWQtNGEwMS05ZTIyLTg2NmNjMzFkNDZlYiIsIk1vZGlmaWVkT24iOiIyMDIyLTA3LTIwVDA4OjAyOjM5IiwiUHJva</w:instrText>
          </w:r>
          <w:r>
            <w:rPr>
              <w:sz w:val="24"/>
              <w:szCs w:val="24"/>
              <w:lang w:val="en-US"/>
            </w:rPr>
            <w:instrText>mVjdCI6eyIkcmVmIjoiOCJ9fSx7IiRpZCI6IjEwIiwiJHR5cGUiOiJTd2lzc0FjYWRlbWljLkNpdGF2aS5QZXJzb24sIFN3aXNzQWNhZGVtaWMuQ2l0YXZpIiwiRmlyc3ROYW1lIjoiU2ltb24iLCJMYXN0TmFtZSI6IkNsYXJrIiwiTWlkZGxlTmFtZSI6IkouIiwiUHJvdGVjdGVkIjpmYWxzZSwiU2V4IjoyLCJDcmVhdGVkQnkiOiJfSmVub</w:instrText>
          </w:r>
          <w:r>
            <w:rPr>
              <w:sz w:val="24"/>
              <w:szCs w:val="24"/>
              <w:lang w:val="en-US"/>
            </w:rPr>
            <w:instrText>nkiLCJDcmVhdGVkT24iOiIyMDIyLTA3LTIwVDA4OjAyOjM5IiwiTW9kaWZpZWRCeSI6Il9KZW5ueSIsIklkIjoiNjIxNWU2ZDctOTE2My00MmFhLThiY2YtM2M2MDY5NWM1OGZiIiwiTW9kaWZpZWRPbiI6IjIwMjItMDctMjBUMDg6MDI6MzkiLCJQcm9qZWN0Ijp7IiRyZWYiOiI4In19XSwiQ2l0YXRpb25LZXlVcGRhdGVUeXBlIjowLCJDb</w:instrText>
          </w:r>
          <w:r>
            <w:rPr>
              <w:sz w:val="24"/>
              <w:szCs w:val="24"/>
              <w:lang w:val="en-US"/>
            </w:rPr>
            <w:instrText>2xsYWJvcmF0b3JzIjpbXSwiQ292ZXJQYXRoIjp7IiRpZCI6IjExIiwiJHR5cGUiOiJTd2lzc0FjYWRlbWljLkNpdGF2aS5MaW5rZWRSZXNvdXJjZSwgU3dpc3NBY2FkZW1pYy5DaXRhdmkiLCJMaW5rZWRSZXNvdXJjZVR5cGUiOjEsIlVyaVN0cmluZyI6IkFybWVudG8sIFVlZmZpbmcgZXQgYWwgMjAyMSAtIFRoZSBjb21wbGVtZW50IHN5c</w:instrText>
          </w:r>
          <w:r>
            <w:rPr>
              <w:sz w:val="24"/>
              <w:szCs w:val="24"/>
              <w:lang w:val="en-US"/>
            </w:rPr>
            <w:instrText>3RlbSBpbiBhZ2UtcmVsYXRlZC5qcGciLCJMaW5rZWRSZXNvdXJjZVN0YXR1cyI6OCwiUHJvcGVydGllcyI6eyIkaWQiOiIxMiIsIiR0eXBlIjoiU3dpc3NBY2FkZW1pYy5DaXRhdmkuTGlua2VkUmVzb3VyY2VQcm9wZXJ0aWVzLCBTd2lzc0FjYWRlbWljLkNpdGF2aSJ9LCJTeW5jRm9sZGVyVHlwZSI6MCwiSXNMb2NhbENsb3VkUHJvamVjd</w:instrText>
          </w:r>
          <w:r>
            <w:rPr>
              <w:sz w:val="24"/>
              <w:szCs w:val="24"/>
              <w:lang w:val="en-US"/>
            </w:rPr>
            <w:instrText>EZpbGVMaW5rIjpmYWxzZSwiSXNDbG91ZFJlc3RvcmUiOmZhbHNlLCJJc0Nsb3VkQ29weSI6ZmFsc2UsIkF0dGFjaG1lbnRGb2xkZXJXYXNJbkZhbGxiYWNrTW9kZSI6ZmFsc2V9LCJEYXRlMiI6IjA5LjAzLjIwMjEiLCJEb2kiOiIxMC4xMDA3L3MwMDAxOC0wMjEtMDM3OTYtOSIsIkVkaXRvcnMiOltdLCJFdmFsdWF0aW9uQ29tcGxleGl0e</w:instrText>
          </w:r>
          <w:r>
            <w:rPr>
              <w:sz w:val="24"/>
              <w:szCs w:val="24"/>
              <w:lang w:val="en-US"/>
            </w:rPr>
            <w:instrText>SI6MCwiRXZhbHVhdGlvblNvdXJjZVRleHRGb3JtYXQiOjAsIkdyb3VwcyI6W10sIkhhc0xhYmVsMSI6ZmFsc2UsIkhhc0xhYmVsMiI6ZmFsc2UsIktleXdvcmRzIjpbXSwiTGFuZ3VhZ2UiOiJlbmciLCJMYW5ndWFnZUNvZGUiOiJlbiIsIkxvY2F0aW9ucyI6W3siJGlkIjoiMTMiLCIkdHlwZSI6IlN3aXNzQWNhZGVtaWMuQ2l0YXZpLkxvY</w:instrText>
          </w:r>
          <w:r>
            <w:rPr>
              <w:sz w:val="24"/>
              <w:szCs w:val="24"/>
              <w:lang w:val="en-US"/>
            </w:rPr>
            <w:instrText>2F0aW9uLCBTd2lzc0FjYWRlbWljLkNpdGF2aSIsIkFkZHJlc3MiOnsiJGlkIjoiMTQiLCIkdHlwZSI6IlN3aXNzQWNhZGVtaWMuQ2l0YXZpLkxpbmtlZFJlc291cmNlLCBTd2lzc0FjYWRlbWljLkNpdGF2aSIsIkxpbmtlZFJlc291cmNlVHlwZSI6NSwiT3JpZ2luYWxTdHJpbmciOiIxMC4xMDA3L3MwMDAxOC0wMjEtMDM3OTYtOSIsIlVya</w:instrText>
          </w:r>
          <w:r>
            <w:rPr>
              <w:sz w:val="24"/>
              <w:szCs w:val="24"/>
              <w:lang w:val="en-US"/>
            </w:rPr>
            <w:instrText>VN0cmluZyI6Imh0dHBzOi8vZG9pLm9yZy8xMC4xMDA3L3MwMDAxOC0wMjEtMDM3OTYtOSIsIkxpbmtlZFJlc291cmNlU3RhdHVzIjo4LCJQcm9wZXJ0aWVzIjp7IiRpZCI6IjE1IiwiJHR5cGUiOiJTd2lzc0FjYWRlbWljLkNpdGF2aS5MaW5rZWRSZXNvdXJjZVByb3BlcnRpZXMsIFN3aXNzQWNhZGVtaWMuQ2l0YXZpIn0sIlN5bmNGb2xkZ</w:instrText>
          </w:r>
          <w:r>
            <w:rPr>
              <w:sz w:val="24"/>
              <w:szCs w:val="24"/>
              <w:lang w:val="en-US"/>
            </w:rPr>
            <w:instrText>XJUeXBlIjowLCJJc0xvY2FsQ2xvdWRQcm9qZWN0RmlsZUxpbmsiOmZhbHNlLCJJc0Nsb3VkUmVzdG9yZSI6ZmFsc2UsIklzQ2xvdWRDb3B5IjpmYWxzZSwiQXR0YWNobWVudEZvbGRlcldhc0luRmFsbGJhY2tNb2RlIjpmYWxzZX0sIkFubm90YXRpb25zIjpbXSwiTG9jYXRpb25UeXBlIjowLCJNaXJyb3JzUmVmZXJlbmNlUHJvcGVydHlJZ</w:instrText>
          </w:r>
          <w:r>
            <w:rPr>
              <w:sz w:val="24"/>
              <w:szCs w:val="24"/>
              <w:lang w:val="en-US"/>
            </w:rPr>
            <w:instrText>CI6MTI4LCJDcmVhdGVkQnkiOiJfSmVubnkiLCJDcmVhdGVkT24iOiIyMDIyLTA3LTIwVDA4OjAyOjM5IiwiTW9kaWZpZWRCeSI6Il9KZW5ueSIsIklkIjoiODc2ZmEwNzYtMjQ1NC00MDY1LWFiMzItMDZmNzY3YjBhNTI5IiwiTW9kaWZpZWRPbiI6IjIwMjItMDctMjBUMDg6MDI6MzkiLCJQcm9qZWN0Ijp7IiRyZWYiOiI4In19LHsiJGlkI</w:instrText>
          </w:r>
          <w:r>
            <w:rPr>
              <w:sz w:val="24"/>
              <w:szCs w:val="24"/>
              <w:lang w:val="en-US"/>
            </w:rPr>
            <w:instrText>joiMTYiLCIkdHlwZSI6IlN3aXNzQWNhZGVtaWMuQ2l0YXZpLkxvY2F0aW9uLCBTd2lzc0FjYWRlbWljLkNpdGF2aSIsIkFkZHJlc3MiOnsiJGlkIjoiMTciLCIkdHlwZSI6IlN3aXNzQWNhZGVtaWMuQ2l0YXZpLkxpbmtlZFJlc291cmNlLCBTd2lzc0FjYWRlbWljLkNpdGF2aSIsIkxpbmtlZFJlc291cmNlVHlwZSI6NSwiT3JpZ2luYWxTd</w:instrText>
          </w:r>
          <w:r>
            <w:rPr>
              <w:sz w:val="24"/>
              <w:szCs w:val="24"/>
              <w:lang w:val="en-US"/>
            </w:rPr>
            <w:instrText>HJpbmciOiJQTUM4MTk1OTA3IiwiVXJpU3RyaW5nIjoiaHR0cHM6Ly93d3cubmNiaS5ubG0ubmloLmdvdi9wbWMvYXJ0aWNsZXMvUE1DODE5NTkwNyIsIkxpbmtlZFJlc291cmNlU3RhdHVzIjo4LCJQcm9wZXJ0aWVzIjp7IiRpZCI6IjE4IiwiJHR5cGUiOiJTd2lzc0FjYWRlbWljLkNpdGF2aS5MaW5rZWRSZXNvdXJjZVByb3BlcnRpZXMsI</w:instrText>
          </w:r>
          <w:r>
            <w:rPr>
              <w:sz w:val="24"/>
              <w:szCs w:val="24"/>
              <w:lang w:val="en-US"/>
            </w:rPr>
            <w:instrText>FN3aXNzQWNhZGVtaWMuQ2l0YXZpIn0sIlN5bmNGb2xkZXJUeXBlIjowLCJJc0xvY2FsQ2xvdWRQcm9qZWN0RmlsZUxpbmsiOmZhbHNlLCJJc0Nsb3VkUmVzdG9yZSI6ZmFsc2UsIklzQ2xvdWRDb3B5IjpmYWxzZSwiQXR0YWNobWVudEZvbGRlcldhc0luRmFsbGJhY2tNb2RlIjpmYWxzZX0sIkFubm90YXRpb25zIjpbXSwiTG9jYXRpb25Ue</w:instrText>
          </w:r>
          <w:r>
            <w:rPr>
              <w:sz w:val="24"/>
              <w:szCs w:val="24"/>
              <w:lang w:val="en-US"/>
            </w:rPr>
            <w:instrText>XBlIjowLCJNaXJyb3JzUmVmZXJlbmNlUHJvcGVydHlJZCI6MjA4LCJDcmVhdGVkQnkiOiJfSmVubnkiLCJDcmVhdGVkT24iOiIyMDIyLTA3LTIwVDA4OjAyOjM5IiwiTW9kaWZpZWRCeSI6Il9KZW5ueSIsIklkIjoiNmU2ZTI4NzQtMzc2Ni00OGViLWIwZjAtOTM1YzVlNmE0Y2M1IiwiTW9kaWZpZWRPbiI6IjIwMjItMDctMjBUMDg6MDI6M</w:instrText>
          </w:r>
          <w:r>
            <w:rPr>
              <w:sz w:val="24"/>
              <w:szCs w:val="24"/>
              <w:lang w:val="en-US"/>
            </w:rPr>
            <w:instrText>zkiLCJQcm9qZWN0Ijp7IiRyZWYiOiI4In19LHsiJGlkIjoiMTkiLCIkdHlwZSI6IlN3aXNzQWNhZGVtaWMuQ2l0YXZpLkxvY2F0aW9uLCBTd2lzc0FjYWRlbWljLkNpdGF2aSIsIkFkZHJlc3MiOnsiJGlkIjoiMjAiLCIkdHlwZSI6IlN3aXNzQWNhZGVtaWMuQ2l0YXZpLkxpbmtlZFJlc291cmNlLCBTd2lzc0FjYWRlbWljLkNpdGF2aSIsI</w:instrText>
          </w:r>
          <w:r>
            <w:rPr>
              <w:sz w:val="24"/>
              <w:szCs w:val="24"/>
              <w:lang w:val="en-US"/>
            </w:rPr>
            <w:instrText>kxpbmtlZFJlc291cmNlVHlwZSI6NSwiT3JpZ2luYWxTdHJpbmciOiIzMzc1MTE0OCIsIlVyaVN0cmluZyI6Imh0dHA6Ly93d3cubmNiaS5ubG0ubmloLmdvdi9wdWJtZWQvMzM3NTExNDgiLCJMaW5rZWRSZXNvdXJjZVN0YXR1cyI6OCwiUHJvcGVydGllcyI6eyIkaWQiOiIyMSIsIiR0eXBlIjoiU3dpc3NBY2FkZW1pYy5DaXRhdmkuTGlua</w:instrText>
          </w:r>
          <w:r>
            <w:rPr>
              <w:sz w:val="24"/>
              <w:szCs w:val="24"/>
              <w:lang w:val="en-US"/>
            </w:rPr>
            <w:instrText>2VkUmVzb3VyY2VQcm9wZXJ0aWVzLCBTd2lzc0FjYWRlbWljLkNpdGF2aSJ9LCJTeW5jRm9sZGVyVHlwZSI6MCwiSXNMb2NhbENsb3VkUHJvamVjdEZpbGVMaW5rIjpmYWxzZSwiSXNDbG91ZFJlc3RvcmUiOmZhbHNlLCJJc0Nsb3VkQ29weSI6ZmFsc2UsIkF0dGFjaG1lbnRGb2xkZXJXYXNJbkZhbGxiYWNrTW9kZSI6ZmFsc2V9LCJBbm5vd</w:instrText>
          </w:r>
          <w:r>
            <w:rPr>
              <w:sz w:val="24"/>
              <w:szCs w:val="24"/>
              <w:lang w:val="en-US"/>
            </w:rPr>
            <w:instrText>GF0aW9ucyI6W10sIkxvY2F0aW9uVHlwZSI6MCwiTWlycm9yc1JlZmVyZW5jZVByb3BlcnR5SWQiOjE2NCwiQ3JlYXRlZEJ5IjoiX0plbm55IiwiQ3JlYXRlZE9uIjoiMjAyMi0wNy0yMFQwODowMjozOSIsIk1vZGlmaWVkQnkiOiJfSmVubnkiLCJJZCI6IjIzNGRkZjZhLWRhYWQtNDFjNy05MjkyLWQzZGIwYWI3OGNhMCIsIk1vZGlmaWVkT</w:instrText>
          </w:r>
          <w:r>
            <w:rPr>
              <w:sz w:val="24"/>
              <w:szCs w:val="24"/>
              <w:lang w:val="en-US"/>
            </w:rPr>
            <w:instrText>24iOiIyMDIyLTA3LTIwVDA4OjAyOjM5IiwiUHJvamVjdCI6eyIkcmVmIjoiOCJ9fV0sIk51bWJlciI6IjEwIiwiT3JnYW5pemF0aW9ucyI6W10sIk90aGVyc0ludm9sdmVkIjpbXSwiUGFnZVJhbmdlIjoiPHNwPlxyXG4gIDxuPjQ0ODc8L24+XHJcbiAgPGluPnRydWU8L2luPlxyXG4gIDxvcz40NDg3PC9vcz5cclxuICA8cHM+NDQ4Nzwvc</w:instrText>
          </w:r>
          <w:r>
            <w:rPr>
              <w:sz w:val="24"/>
              <w:szCs w:val="24"/>
              <w:lang w:val="en-US"/>
            </w:rPr>
            <w:instrText>HM+XHJcbjwvc3A+XHJcbjxlcD5cclxuICA8bj40NTA1PC9uPlxyXG4gIDxpbj50cnVlPC9pbj5cclxuICA8b3M+NDUwNTwvb3M+XHJcbiAgPHBzPjQ1MDU8L3BzPlxyXG48L2VwPlxyXG48b3M+NDQ4Ny00NTA1PC9vcz4iLCJQZXJpb2RpY2FsIjp7IiRpZCI6IjIyIiwiJHR5cGUiOiJTd2lzc0FjYWRlbWljLkNpdGF2aS5QZXJpb2RpY2FsL</w:instrText>
          </w:r>
          <w:r>
            <w:rPr>
              <w:sz w:val="24"/>
              <w:szCs w:val="24"/>
              <w:lang w:val="en-US"/>
            </w:rPr>
            <w:instrText>CBTd2lzc0FjYWRlbWljLkNpdGF2aSIsIkVpc3NuIjoiMTQyMC05MDcxIiwiTmFtZSI6IkNlbGx1bGFyIGFuZCBtb2xlY3VsYXIgbGlmZSBzY2llbmNlcyA6IENNTFMiLCJQYWdpbmF0aW9uIjowLCJQcm90ZWN0ZWQiOmZhbHNlLCJVc2VyQWJicmV2aWF0aW9uMSI6IkNlbGwgTW9sIExpZmUgU2NpIiwiQ3JlYXRlZEJ5IjoiX0plbm55IiwiQ</w:instrText>
          </w:r>
          <w:r>
            <w:rPr>
              <w:sz w:val="24"/>
              <w:szCs w:val="24"/>
              <w:lang w:val="en-US"/>
            </w:rPr>
            <w:instrText>3JlYXRlZE9uIjoiMjAyMi0wNy0yMFQwODowMjozOSIsIk1vZGlmaWVkQnkiOiJfSmVubnkiLCJJZCI6Ijc1NDMwNGJkLTI5MWYtNDdmNi1hZWJiLTQwODM5ZDIwYWQ1NiIsIk1vZGlmaWVkT24iOiIyMDIyLTA3LTIwVDA4OjAyOjM5IiwiUHJvamVjdCI6eyIkcmVmIjoiOCJ9fSwiUG1jSWQiOiJQTUM4MTk1OTA3IiwiUHVibGlzaGVycyI6W</w:instrText>
          </w:r>
          <w:r>
            <w:rPr>
              <w:sz w:val="24"/>
              <w:szCs w:val="24"/>
              <w:lang w:val="en-US"/>
            </w:rPr>
            <w:instrText>10sIlB1Yk1lZElkIjoiMzM3NTExNDgiLCJRdW90YXRpb25zIjpbXSwiUmF0aW5nIjowLCJSZWZlcmVuY2VUeXBlIjoiSm91cm5hbEFydGljbGUiLCJTaG9ydFRpdGxlIjoiQXJtZW50bywgVWVmZmluZyBldCBhbC4gMjAyMSDigJMgVGhlIGNvbXBsZW1lbnQgc3lzdGVtIGluIGFnZS1yZWxhdGVkIiwiU2hvcnRUaXRsZVVwZGF0ZVR5cGUiO</w:instrText>
          </w:r>
          <w:r>
            <w:rPr>
              <w:sz w:val="24"/>
              <w:szCs w:val="24"/>
              <w:lang w:val="en-US"/>
            </w:rPr>
            <w:instrText>jAsIlNvdXJjZU9mQmlibGlvZ3JhcGhpY0luZm9ybWF0aW9uIjoiUHViTWVkIiwiU3RhdGljSWRzIjpbIjZlNzRlOWJiLTVjMGItNDVhNC04OTlkLTI5NDgwYTc3ZmVmMiJdLCJUYWJsZU9mQ29udGVudHNDb21wbGV4aXR5IjowLCJUYWJsZU9mQ29udGVudHNTb3VyY2VUZXh0Rm9ybWF0IjowLCJUYXNrcyI6W10sIlRpdGxlIjoiVGhlIGNvb</w:instrText>
          </w:r>
          <w:r>
            <w:rPr>
              <w:sz w:val="24"/>
              <w:szCs w:val="24"/>
              <w:lang w:val="en-US"/>
            </w:rPr>
            <w:instrText>XBsZW1lbnQgc3lzdGVtIGluIGFnZS1yZWxhdGVkIG1hY3VsYXIgZGVnZW5lcmF0aW9uIiwiVHJhbnNsYXRvcnMiOltdLCJWb2x1bWUiOiI3OCIsIlllYXIiOiIyMDIxIiwiWWVhclJlc29sdmVkIjoiMjAyMSIsIkNyZWF0ZWRCeSI6Il9KZW5ueSIsIkNyZWF0ZWRPbiI6IjIwMjItMDctMjBUMDg6MDI6MzkiLCJNb2RpZmllZEJ5IjoiX0plb</w:instrText>
          </w:r>
          <w:r>
            <w:rPr>
              <w:sz w:val="24"/>
              <w:szCs w:val="24"/>
              <w:lang w:val="en-US"/>
            </w:rPr>
            <w:instrText>m55IiwiSWQiOiI1ZmUxM2YyNC03NDdkLTRlYzItYjk4OS0zNzhmODNkOWNhYzYiLCJNb2RpZmllZE9uIjoiMjAyMi0xMC0zMVQwODoxNjoyNSIsIlByb2plY3QiOnsiJHJlZiI6IjgifX0sIlVzZU51bWJlcmluZ1R5cGVPZlBhcmVudERvY3VtZW50IjpmYWxzZX0seyIkaWQiOiIyMyIsIiR0eXBlIjoiU3dpc3NBY2FkZW1pYy5DaXRhdmkuQ</w:instrText>
          </w:r>
          <w:r>
            <w:rPr>
              <w:sz w:val="24"/>
              <w:szCs w:val="24"/>
              <w:lang w:val="en-US"/>
            </w:rPr>
            <w:instrText>2l0YXRpb25zLldvcmRQbGFjZWhvbGRlckVudHJ5LCBTd2lzc0FjYWRlbWljLkNpdGF2aSIsIklkIjoiODQzNjdlMmQtMDYyMy00MTlmLTkxZDMtZmJhZjIxMzU5Mjk2IiwiUmFuZ2VTdGFydCI6MywiUmFuZ2VMZW5ndGgiOjMsIlJlZmVyZW5jZUlkIjoiZTIyMGYyNTktZGIzZS00ZDAzLWIyZDItNTBhNjEyNDYwZGMwIiwiUGFnZVJhbmdlI</w:instrText>
          </w:r>
          <w:r>
            <w:rPr>
              <w:sz w:val="24"/>
              <w:szCs w:val="24"/>
              <w:lang w:val="en-US"/>
            </w:rPr>
            <w:instrText>jp7IiRpZCI6IjI0IiwiJHR5cGUiOiJTd2lzc0FjYWRlbWljLlBhZ2VSYW5nZSwgU3dpc3NBY2FkZW1pYyIsIkVuZFBhZ2UiOnsiJGlkIjoiMjUiLCIkdHlwZSI6IlN3aXNzQWNhZGVtaWMuUGFnZU51bWJlciwgU3dpc3NBY2FkZW1pYyIsIklzRnVsbHlOdW1lcmljIjpmYWxzZSwiTnVtYmVyaW5nVHlwZSI6MCwiTnVtZXJhbFN5c3RlbSI6M</w:instrText>
          </w:r>
          <w:r>
            <w:rPr>
              <w:sz w:val="24"/>
              <w:szCs w:val="24"/>
              <w:lang w:val="en-US"/>
            </w:rPr>
            <w:instrText>H0sIk51bWJlcmluZ1R5cGUiOjAsIk51bWVyYWxTeXN0ZW0iOjAsIlN0YXJ0UGFnZSI6eyIkaWQiOiIyNiIsIiR0eXBlIjoiU3dpc3NBY2FkZW1pYy5QYWdlTnVtYmVyLCBTd2lzc0FjYWRlbWljIiwiSXNGdWxseU51bWVyaWMiOmZhbHNlLCJOdW1iZXJpbmdUeXBlIjowLCJOdW1lcmFsU3lzdGVtIjowfX0sIlJlZmVyZW5jZSI6eyIkaWQiO</w:instrText>
          </w:r>
          <w:r>
            <w:rPr>
              <w:sz w:val="24"/>
              <w:szCs w:val="24"/>
              <w:lang w:val="en-US"/>
            </w:rPr>
            <w:instrText>iIyNyIsIiR0eXBlIjoiU3dpc3NBY2FkZW1pYy5DaXRhdmkuUmVmZXJlbmNlLCBTd2lzc0FjYWRlbWljLkNpdGF2aSIsIkFic3RyYWN0Q29tcGxleGl0eSI6MCwiQWJzdHJhY3RTb3VyY2VUZXh0Rm9ybWF0IjowLCJBdXRob3JzIjpbeyIkaWQiOiIyOCIsIiR0eXBlIjoiU3dpc3NBY2FkZW1pYy5DaXRhdmkuUGVyc29uLCBTd2lzc0FjYWRlb</w:instrText>
          </w:r>
          <w:r>
            <w:rPr>
              <w:sz w:val="24"/>
              <w:szCs w:val="24"/>
              <w:lang w:val="en-US"/>
            </w:rPr>
            <w:instrText>WljLkNpdGF2aSIsIkZpcnN0TmFtZSI6Ikpvc8OpIiwiTGFzdE5hbWUiOiJDdW5oYS1WYXoiLCJQcm90ZWN0ZWQiOmZhbHNlLCJTZXgiOjIsIkNyZWF0ZWRCeSI6Il9KZW5ueSIsIkNyZWF0ZWRPbiI6IjIwMjItMDctMjdUMTE6Mzk6MzEiLCJNb2RpZmllZEJ5IjoiX0plbm55IiwiSWQiOiI4MjgzNTEyYi0xZWY2LTQ3MmUtYjMyZi0xZWVhN</w:instrText>
          </w:r>
          <w:r>
            <w:rPr>
              <w:sz w:val="24"/>
              <w:szCs w:val="24"/>
              <w:lang w:val="en-US"/>
            </w:rPr>
            <w:instrText>TlmZTIyYWQiLCJNb2RpZmllZE9uIjoiMjAyMi0wNy0yN1QxMTozOTozMSIsIlByb2plY3QiOnsiJHJlZiI6IjgifX0seyIkaWQiOiIyOSIsIiR0eXBlIjoiU3dpc3NBY2FkZW1pYy5DaXRhdmkuUGVyc29uLCBTd2lzc0FjYWRlbWljLkNpdGF2aSIsIkZpcnN0TmFtZSI6IlJ1aSIsIkxhc3ROYW1lIjoiQmVybmFyZGVzIiwiUHJvdGVjdGVkI</w:instrText>
          </w:r>
          <w:r>
            <w:rPr>
              <w:sz w:val="24"/>
              <w:szCs w:val="24"/>
              <w:lang w:val="en-US"/>
            </w:rPr>
            <w:instrText>jpmYWxzZSwiU2V4IjoyLCJDcmVhdGVkQnkiOiJfSmVubnkiLCJDcmVhdGVkT24iOiIyMDIyLTA3LTI3VDExOjM5OjMxIiwiTW9kaWZpZWRCeSI6Il9KZW5ueSIsIklkIjoiYjQ0N2M4OTEtMGI5OS00ZDRhLThjMWEtOTQ4YjliODM4YjhlIiwiTW9kaWZpZWRPbiI6IjIwMjItMDctMjdUMTE6Mzk6MzEiLCJQcm9qZWN0Ijp7IiRyZWYiOiI4I</w:instrText>
          </w:r>
          <w:r>
            <w:rPr>
              <w:sz w:val="24"/>
              <w:szCs w:val="24"/>
              <w:lang w:val="en-US"/>
            </w:rPr>
            <w:instrText>n19LHsiJGlkIjoiMzAiLCIkdHlwZSI6IlN3aXNzQWNhZGVtaWMuQ2l0YXZpLlBlcnNvbiwgU3dpc3NBY2FkZW1pYy5DaXRhdmkiLCJGaXJzdE5hbWUiOiJDb25jZWnDp8OjbyIsIkxhc3ROYW1lIjoiTG9ibyIsIlByb3RlY3RlZCI6ZmFsc2UsIlNleCI6MCwiQ3JlYXRlZEJ5IjoiX0plbm55IiwiQ3JlYXRlZE9uIjoiMjAyMi0wNy0yN1QxM</w:instrText>
          </w:r>
          <w:r>
            <w:rPr>
              <w:sz w:val="24"/>
              <w:szCs w:val="24"/>
              <w:lang w:val="en-US"/>
            </w:rPr>
            <w:instrText>TozOTozMSIsIk1vZGlmaWVkQnkiOiJfSmVubnkiLCJJZCI6IjU4ZmI3YmZlLTNjZmEtNDZjNC05NTdlLTE5OGZlYjFkYzBmNSIsIk1vZGlmaWVkT24iOiIyMDIyLTA3LTI3VDExOjM5OjMxIiwiUHJvamVjdCI6eyIkcmVmIjoiOCJ9fV0sIkNpdGF0aW9uS2V5VXBkYXRlVHlwZSI6MCwiQ29sbGFib3JhdG9ycyI6W10sIkRvaSI6IjEwLjUzM</w:instrText>
          </w:r>
          <w:r>
            <w:rPr>
              <w:sz w:val="24"/>
              <w:szCs w:val="24"/>
              <w:lang w:val="en-US"/>
            </w:rPr>
            <w:instrText>DEvRUpPLjIwMTAuNjA0OSIsIkVkaXRvcnMiOltdLCJFdmFsdWF0aW9uQ29tcGxleGl0eSI6MCwiRXZhbHVhdGlvblNvdXJjZVRleHRGb3JtYXQiOjAsIkdyb3VwcyI6W10sIkhhc0xhYmVsMSI6ZmFsc2UsIkhhc0xhYmVsMiI6ZmFsc2UsIktleXdvcmRzIjpbXSwiTGFuZ3VhZ2UiOiJlbmciLCJMYW5ndWFnZUNvZGUiOiJlbiIsIkxvY2F0a</w:instrText>
          </w:r>
          <w:r>
            <w:rPr>
              <w:sz w:val="24"/>
              <w:szCs w:val="24"/>
              <w:lang w:val="en-US"/>
            </w:rPr>
            <w:instrText>W9ucyI6W3siJGlkIjoiMzEiLCIkdHlwZSI6IlN3aXNzQWNhZGVtaWMuQ2l0YXZpLkxvY2F0aW9uLCBTd2lzc0FjYWRlbWljLkNpdGF2aSIsIkFkZHJlc3MiOnsiJGlkIjoiMzIiLCIkdHlwZSI6IlN3aXNzQWNhZGVtaWMuQ2l0YXZpLkxpbmtlZFJlc291cmNlLCBTd2lzc0FjYWRlbWljLkNpdGF2aSIsIkxpbmtlZFJlc291cmNlVHlwZSI6N</w:instrText>
          </w:r>
          <w:r>
            <w:rPr>
              <w:sz w:val="24"/>
              <w:szCs w:val="24"/>
              <w:lang w:val="en-US"/>
            </w:rPr>
            <w:instrText>SwiT3JpZ2luYWxTdHJpbmciOiIxMC41MzAxL0VKTy4yMDEwLjYwNDkiLCJVcmlTdHJpbmciOiJodHRwczovL2RvaS5vcmcvMTAuNTMwMS9FSk8uMjAxMC42MDQ5IiwiTGlua2VkUmVzb3VyY2VTdGF0dXMiOjgsIlByb3BlcnRpZXMiOnsiJGlkIjoiMzMiLCIkdHlwZSI6IlN3aXNzQWNhZGVtaWMuQ2l0YXZpLkxpbmtlZFJlc291cmNlUHJvc</w:instrText>
          </w:r>
          <w:r>
            <w:rPr>
              <w:sz w:val="24"/>
              <w:szCs w:val="24"/>
              <w:lang w:val="en-US"/>
            </w:rPr>
            <w:instrText>GVydGllcywgU3dpc3NBY2FkZW1pYy5DaXRhdmkifSwiU3luY0ZvbGRlclR5cGUiOjAsIklzTG9jYWxDbG91ZFByb2plY3RGaWxlTGluayI6ZmFsc2UsIklzQ2xvdWRSZXN0b3JlIjpmYWxzZSwiSXNDbG91ZENvcHkiOmZhbHNlLCJBdHRhY2htZW50Rm9sZGVyV2FzSW5GYWxsYmFja01vZGUiOmZhbHNlfSwiQW5ub3RhdGlvbnMiOltdLCJMb</w:instrText>
          </w:r>
          <w:r>
            <w:rPr>
              <w:sz w:val="24"/>
              <w:szCs w:val="24"/>
              <w:lang w:val="en-US"/>
            </w:rPr>
            <w:instrText>2NhdGlvblR5cGUiOjAsIk1pcnJvcnNSZWZlcmVuY2VQcm9wZXJ0eUlkIjoxMjgsIkNyZWF0ZWRCeSI6Il9KZW5ueSIsIkNyZWF0ZWRPbiI6IjIwMjItMDctMjdUMTE6Mzk6MzEiLCJNb2RpZmllZEJ5IjoiX0plbm55IiwiSWQiOiJhNDc2MWY4MC01ZTgzLTQ2MDgtYTVlYi00ZDVjOTUyMTU5MGMiLCJNb2RpZmllZE9uIjoiMjAyMi0wNy0yN</w:instrText>
          </w:r>
          <w:r>
            <w:rPr>
              <w:sz w:val="24"/>
              <w:szCs w:val="24"/>
              <w:lang w:val="en-US"/>
            </w:rPr>
            <w:instrText>1QxMTozOTozMSIsIlByb2plY3QiOnsiJHJlZiI6IjgifX0seyIkaWQiOiIzNCIsIiR0eXBlIjoiU3dpc3NBY2FkZW1pYy5DaXRhdmkuTG9jYXRpb24sIFN3aXNzQWNhZGVtaWMuQ2l0YXZpIiwiQWRkcmVzcyI6eyIkaWQiOiIzNSIsIiR0eXBlIjoiU3dpc3NBY2FkZW1pYy5DaXRhdmkuTGlua2VkUmVzb3VyY2UsIFN3aXNzQWNhZGVtaWMuQ</w:instrText>
          </w:r>
          <w:r>
            <w:rPr>
              <w:sz w:val="24"/>
              <w:szCs w:val="24"/>
              <w:lang w:val="en-US"/>
            </w:rPr>
            <w:instrText>2l0YXZpIiwiTGlua2VkUmVzb3VyY2VUeXBlIjo1LCJPcmlnaW5hbFN0cmluZyI6IjIzMjY0MzIzIiwiVXJpU3RyaW5nIjoiaHR0cDovL3d3dy5uY2JpLm5sbS5uaWguZ292L3B1Ym1lZC8yMzI2NDMyMyIsIkxpbmtlZFJlc291cmNlU3RhdHVzIjo4LCJQcm9wZXJ0aWVzIjp7IiRpZCI6IjM2IiwiJHR5cGUiOiJTd2lzc0FjYWRlbWljLkNpd</w:instrText>
          </w:r>
          <w:r>
            <w:rPr>
              <w:sz w:val="24"/>
              <w:szCs w:val="24"/>
              <w:lang w:val="en-US"/>
            </w:rPr>
            <w:instrText>GF2aS5MaW5rZWRSZXNvdXJjZVByb3BlcnRpZXMsIFN3aXNzQWNhZGVtaWMuQ2l0YXZpIn0sIlN5bmNGb2xkZXJUeXBlIjowLCJJc0xvY2FsQ2xvdWRQcm9qZWN0RmlsZUxpbmsiOmZhbHNlLCJJc0Nsb3VkUmVzdG9yZSI6ZmFsc2UsIklzQ2xvdWRDb3B5IjpmYWxzZSwiQXR0YWNobWVudEZvbGRlcldhc0luRmFsbGJhY2tNb2RlIjpmYWxzZ</w:instrText>
          </w:r>
          <w:r>
            <w:rPr>
              <w:sz w:val="24"/>
              <w:szCs w:val="24"/>
              <w:lang w:val="en-US"/>
            </w:rPr>
            <w:instrText>X0sIkFubm90YXRpb25zIjpbXSwiTG9jYXRpb25UeXBlIjowLCJNaXJyb3JzUmVmZXJlbmNlUHJvcGVydHlJZCI6MTY0LCJDcmVhdGVkQnkiOiJfSmVubnkiLCJDcmVhdGVkT24iOiIyMDIyLTA3LTI3VDExOjM5OjMxIiwiTW9kaWZpZWRCeSI6Il9KZW5ueSIsIklkIjoiOTAyZDYyNTMtMjViMy00YjE0LWFmZGEtODNiNWY3NjEyOGQzIiwiT</w:instrText>
          </w:r>
          <w:r>
            <w:rPr>
              <w:sz w:val="24"/>
              <w:szCs w:val="24"/>
              <w:lang w:val="en-US"/>
            </w:rPr>
            <w:instrText>W9kaWZpZWRPbiI6IjIwMjItMDctMjdUMTE6Mzk6MzEiLCJQcm9qZWN0Ijp7IiRyZWYiOiI4In19XSwiTnVtYmVyIjoiU3VwcGwgNiIsIk9yZ2FuaXphdGlvbnMiOltdLCJPdGhlcnNJbnZvbHZlZCI6W10sIlBhZ2VSYW5nZSI6IjxzcD5cclxuICA8bj45PC9uPlxyXG4gIDxucz5PbWl0PC9ucz5cclxuICA8b3M+UzMtOTwvb3M+XHJcbiAgP</w:instrText>
          </w:r>
          <w:r>
            <w:rPr>
              <w:sz w:val="24"/>
              <w:szCs w:val="24"/>
              <w:lang w:val="en-US"/>
            </w:rPr>
            <w:instrText>HBzPlMzLTk8L3BzPlxyXG48L3NwPlxyXG48b3M+UzMtOTwvb3M+IiwiUGVyaW9kaWNhbCI6eyIkaWQiOiIzNyIsIiR0eXBlIjoiU3dpc3NBY2FkZW1pYy5DaXRhdmkuUGVyaW9kaWNhbCwgU3dpc3NBY2FkZW1pYy5DaXRhdmkiLCJFaXNzbiI6IjE3MjQtNjAxNiIsIk5hbWUiOiJFdXJvcGVhbiBqb3VybmFsIG9mIG9waHRoYWxtb2xvZ3kiL</w:instrText>
          </w:r>
          <w:r>
            <w:rPr>
              <w:sz w:val="24"/>
              <w:szCs w:val="24"/>
              <w:lang w:val="en-US"/>
            </w:rPr>
            <w:instrText>CJQYWdpbmF0aW9uIjowLCJQcm90ZWN0ZWQiOmZhbHNlLCJVc2VyQWJicmV2aWF0aW9uMSI6IkV1ciBKIE9waHRoYWxtb2wiLCJDcmVhdGVkQnkiOiJfSmVubnkiLCJDcmVhdGVkT24iOiIyMDIyLTA3LTE4VDEwOjEzOjE0IiwiTW9kaWZpZWRCeSI6Il9KZW5ueSIsIklkIjoiZTI0NjU0MzItYjQ1NC00ZWU5LWFmZGMtN2JiMzU2MDZiMTU2I</w:instrText>
          </w:r>
          <w:r>
            <w:rPr>
              <w:sz w:val="24"/>
              <w:szCs w:val="24"/>
              <w:lang w:val="en-US"/>
            </w:rPr>
            <w:instrText>iwiTW9kaWZpZWRPbiI6IjIwMjItMDctMThUMTA6MTM6MTQiLCJQcm9qZWN0Ijp7IiRyZWYiOiI4In19LCJQdWJsaXNoZXJzIjpbXSwiUHViTWVkSWQiOiIyMzI2NDMyMyIsIlF1b3RhdGlvbnMiOltdLCJSYXRpbmciOjAsIlJlZmVyZW5jZVR5cGUiOiJKb3VybmFsQXJ0aWNsZSIsIlNob3J0VGl0bGUiOiJDdW5oYS1WYXosIEJlcm5hcmRlc</w:instrText>
          </w:r>
          <w:r>
            <w:rPr>
              <w:sz w:val="24"/>
              <w:szCs w:val="24"/>
              <w:lang w:val="en-US"/>
            </w:rPr>
            <w:instrText>yBldCBhbC4gMjAxMSDigJMgQmxvb2QtcmV0aW5hbCBiYXJyaWVyIiwiU2hvcnRUaXRsZVVwZGF0ZVR5cGUiOjAsIlNvdXJjZU9mQmlibGlvZ3JhcGhpY0luZm9ybWF0aW9uIjoiUHViTWVkIiwiU3RhdGljSWRzIjpbIjczNjE0ZWQ4LWQ2ZmEtNDE1ZS05NDdkLTNhZTNkNTcxZTQ1MiJdLCJUYWJsZU9mQ29udGVudHNDb21wbGV4aXR5IjowL</w:instrText>
          </w:r>
          <w:r>
            <w:rPr>
              <w:sz w:val="24"/>
              <w:szCs w:val="24"/>
              <w:lang w:val="en-US"/>
            </w:rPr>
            <w:instrText>CJUYWJsZU9mQ29udGVudHNTb3VyY2VUZXh0Rm9ybWF0IjowLCJUYXNrcyI6W10sIlRpdGxlIjoiQmxvb2QtcmV0aW5hbCBiYXJyaWVyIiwiVHJhbnNsYXRvcnMiOltdLCJWb2x1bWUiOiIyMSIsIlllYXIiOiIyMDExIiwiWWVhclJlc29sdmVkIjoiMjAxMSIsIkNyZWF0ZWRCeSI6Il9KZW5ueSIsIkNyZWF0ZWRPbiI6IjIwMjItMDctMjdUM</w:instrText>
          </w:r>
          <w:r>
            <w:rPr>
              <w:sz w:val="24"/>
              <w:szCs w:val="24"/>
              <w:lang w:val="en-US"/>
            </w:rPr>
            <w:instrText>TE6Mzk6MzEiLCJNb2RpZmllZEJ5IjoiX0plbm55IiwiSWQiOiJlMjIwZjI1OS1kYjNlLTRkMDMtYjJkMi01MGE2MTI0NjBkYzAiLCJNb2RpZmllZE9uIjoiMjAyMi0xMC0zMVQwODoxNjoyNSIsIlByb2plY3QiOnsiJHJlZiI6IjgifX0sIlVzZU51bWJlcmluZ1R5cGVPZlBhcmVudERvY3VtZW50IjpmYWxzZX0seyIkaWQiOiIzOCIsIiR0e</w:instrText>
          </w:r>
          <w:r>
            <w:rPr>
              <w:sz w:val="24"/>
              <w:szCs w:val="24"/>
              <w:lang w:val="en-US"/>
            </w:rPr>
            <w:instrText>XBlIjoiU3dpc3NBY2FkZW1pYy5DaXRhdmkuQ2l0YXRpb25zLldvcmRQbGFjZWhvbGRlckVudHJ5LCBTd2lzc0FjYWRlbWljLkNpdGF2aSIsIklkIjoiYjYxM2U0MTctODhmZi00MDUyLTk3YjktNmM2NjA1MmY0YTZkIiwiUmFuZ2VTdGFydCI6NiwiUmFuZ2VMZW5ndGgiOjQsIlJlZmVyZW5jZUlkIjoiMDMxZjIyNmMtMGZmZS00MzRlLWI1N</w:instrText>
          </w:r>
          <w:r>
            <w:rPr>
              <w:sz w:val="24"/>
              <w:szCs w:val="24"/>
              <w:lang w:val="en-US"/>
            </w:rPr>
            <w:instrText>GEtMjlmMjRlMmExMTFiIiwiUGFnZVJhbmdlIjp7IiRpZCI6IjM5IiwiJHR5cGUiOiJTd2lzc0FjYWRlbWljLlBhZ2VSYW5nZSwgU3dpc3NBY2FkZW1pYyIsIkVuZFBhZ2UiOnsiJGlkIjoiNDAiLCIkdHlwZSI6IlN3aXNzQWNhZGVtaWMuUGFnZU51bWJlciwgU3dpc3NBY2FkZW1pYyIsIklzRnVsbHlOdW1lcmljIjpmYWxzZSwiTnVtYmVya</w:instrText>
          </w:r>
          <w:r>
            <w:rPr>
              <w:sz w:val="24"/>
              <w:szCs w:val="24"/>
              <w:lang w:val="en-US"/>
            </w:rPr>
            <w:instrText>W5nVHlwZSI6MCwiTnVtZXJhbFN5c3RlbSI6MH0sIk51bWJlcmluZ1R5cGUiOjAsIk51bWVyYWxTeXN0ZW0iOjAsIlN0YXJ0UGFnZSI6eyIkaWQiOiI0MSIsIiR0eXBlIjoiU3dpc3NBY2FkZW1pYy5QYWdlTnVtYmVyLCBTd2lzc0FjYWRlbWljIiwiSXNGdWxseU51bWVyaWMiOmZhbHNlLCJOdW1iZXJpbmdUeXBlIjowLCJOdW1lcmFsU3lzd</w:instrText>
          </w:r>
          <w:r>
            <w:rPr>
              <w:sz w:val="24"/>
              <w:szCs w:val="24"/>
              <w:lang w:val="en-US"/>
            </w:rPr>
            <w:instrText>GVtIjowfX0sIlJlZmVyZW5jZSI6eyIkaWQiOiI0MiIsIiR0eXBlIjoiU3dpc3NBY2FkZW1pYy5DaXRhdmkuUmVmZXJlbmNlLCBTd2lzc0FjYWRlbWljLkNpdGF2aSIsIkFic3RyYWN0Q29tcGxleGl0eSI6MCwiQWJzdHJhY3RTb3VyY2VUZXh0Rm9ybWF0IjowLCJBdXRob3JzIjpbeyIkaWQiOiI0MyIsIiR0eXBlIjoiU3dpc3NBY2FkZW1pY</w:instrText>
          </w:r>
          <w:r>
            <w:rPr>
              <w:sz w:val="24"/>
              <w:szCs w:val="24"/>
              <w:lang w:val="en-US"/>
            </w:rPr>
            <w:instrText>y5DaXRhdmkuUGVyc29uLCBTd2lzc0FjYWRlbWljLkNpdGF2aSIsIkZpcnN0TmFtZSI6IlhpYW9yb25nIiwiTGFzdE5hbWUiOiJHdSIsIlByb3RlY3RlZCI6ZmFsc2UsIlNleCI6MCwiQ3JlYXRlZEJ5IjoiX0plbm55IiwiQ3JlYXRlZE9uIjoiMjAyMi0wOC0xN1QwOTowMzo0MSIsIk1vZGlmaWVkQnkiOiJfSmVubnkiLCJJZCI6IjU2ZTYxO</w:instrText>
          </w:r>
          <w:r>
            <w:rPr>
              <w:sz w:val="24"/>
              <w:szCs w:val="24"/>
              <w:lang w:val="en-US"/>
            </w:rPr>
            <w:instrText>TllLWJjOGItNDQyNC1hZGUzLWM5ZWE5MjliZjUxNCIsIk1vZGlmaWVkT24iOiIyMDIyLTA4LTE3VDA5OjAzOjQxIiwiUHJvamVjdCI6eyIkcmVmIjoiOCJ9fSx7IiRpZCI6IjQ0IiwiJHR5cGUiOiJTd2lzc0FjYWRlbWljLkNpdGF2aS5QZXJzb24sIFN3aXNzQWNhZGVtaWMuQ2l0YXZpIiwiRmlyc3ROYW1lIjoiTmlrb2xhcyIsIkxhc3ROY</w:instrText>
          </w:r>
          <w:r>
            <w:rPr>
              <w:sz w:val="24"/>
              <w:szCs w:val="24"/>
              <w:lang w:val="en-US"/>
            </w:rPr>
            <w:instrText>W1lIjoiTmVyaWMiLCJNaWRkbGVOYW1lIjoiSi4iLCJQcm90ZWN0ZWQiOmZhbHNlLCJTZXgiOjIsIkNyZWF0ZWRCeSI6Il9KZW5ueSIsIkNyZWF0ZWRPbiI6IjIwMjItMTAtMjFUMDc6NTU6MTQiLCJNb2RpZmllZEJ5IjoiX0plbm55IiwiSWQiOiIzYzI3ZWU4Yy04YzU1LTQ0ZmYtOTBlMC1kMGJiNDI1Mzg2M2UiLCJNb2RpZmllZE9uIjoiM</w:instrText>
          </w:r>
          <w:r>
            <w:rPr>
              <w:sz w:val="24"/>
              <w:szCs w:val="24"/>
              <w:lang w:val="en-US"/>
            </w:rPr>
            <w:instrText>jAyMi0xMC0yMVQwNzo1NToxNCIsIlByb2plY3QiOnsiJHJlZiI6IjgifX0seyIkaWQiOiI0NSIsIiR0eXBlIjoiU3dpc3NBY2FkZW1pYy5DaXRhdmkuUGVyc29uLCBTd2lzc0FjYWRlbWljLkNpdGF2aSIsIkZpcnN0TmFtZSI6IkpvaG4iLCJMYXN0TmFtZSI6IkNyYWJiIiwiTWlkZGxlTmFtZSI6IlMuIiwiUHJvdGVjdGVkIjpmYWxzZSwiU</w:instrText>
          </w:r>
          <w:r>
            <w:rPr>
              <w:sz w:val="24"/>
              <w:szCs w:val="24"/>
              <w:lang w:val="en-US"/>
            </w:rPr>
            <w:instrText>2V4IjoyLCJDcmVhdGVkQnkiOiJfSmVubnkiLCJDcmVhdGVkT24iOiIyMDIyLTEwLTIxVDA3OjU1OjE0IiwiTW9kaWZpZWRCeSI6Il9KZW5ueSIsIklkIjoiMWY4NjgwZTUtMTQyNy00ODNjLWFhMWUtYWZhZDA2ZTY3ZWEzIiwiTW9kaWZpZWRPbiI6IjIwMjItMTAtMjFUMDc6NTU6MTQiLCJQcm9qZWN0Ijp7IiRyZWYiOiI4In19LHsiJGlkI</w:instrText>
          </w:r>
          <w:r>
            <w:rPr>
              <w:sz w:val="24"/>
              <w:szCs w:val="24"/>
              <w:lang w:val="en-US"/>
            </w:rPr>
            <w:instrText>joiNDYiLCIkdHlwZSI6IlN3aXNzQWNhZGVtaWMuQ2l0YXZpLlBlcnNvbiwgU3dpc3NBY2FkZW1pYy5DaXRhdmkiLCJGaXJzdE5hbWUiOiJKb2huIiwiTGFzdE5hbWUiOiJDcmFiYiIsIk1pZGRsZU5hbWUiOiJXLiIsIlByb3RlY3RlZCI6ZmFsc2UsIlNleCI6MiwiQ3JlYXRlZEJ5IjoiX0plbm55IiwiQ3JlYXRlZE9uIjoiMjAyMi0wOC0xN</w:instrText>
          </w:r>
          <w:r>
            <w:rPr>
              <w:sz w:val="24"/>
              <w:szCs w:val="24"/>
              <w:lang w:val="en-US"/>
            </w:rPr>
            <w:instrText>1QwOTowMzo0MSIsIk1vZGlmaWVkQnkiOiJfSmVubnkiLCJJZCI6ImQ3YjM4MmE5LTNkZTgtNGY0NS1hZjNiLWVmNmI5NjBjNmIyZiIsIk1vZGlmaWVkT24iOiIyMDIyLTA4LTE3VDA5OjAzOjQxIiwiUHJvamVjdCI6eyIkcmVmIjoiOCJ9fSx7IiRpZCI6IjQ3IiwiJHR5cGUiOiJTd2lzc0FjYWRlbWljLkNpdGF2aS5QZXJzb24sIFN3aXNzQ</w:instrText>
          </w:r>
          <w:r>
            <w:rPr>
              <w:sz w:val="24"/>
              <w:szCs w:val="24"/>
              <w:lang w:val="en-US"/>
            </w:rPr>
            <w:instrText>WNhZGVtaWMuQ2l0YXZpIiwiRmlyc3ROYW1lIjoiU2Fuam95IiwiTGFzdE5hbWUiOiJCaGF0dGFjaGFyeWEiLCJNaWRkbGVOYW1lIjoiSy4iLCJQcm90ZWN0ZWQiOmZhbHNlLCJTZXgiOjAsIkNyZWF0ZWRCeSI6Il9KZW5ueSIsIkNyZWF0ZWRPbiI6IjIwMjItMTAtMjFUMDc6NTU6MTQiLCJNb2RpZmllZEJ5IjoiX0plbm55IiwiSWQiOiI2Y</w:instrText>
          </w:r>
          <w:r>
            <w:rPr>
              <w:sz w:val="24"/>
              <w:szCs w:val="24"/>
              <w:lang w:val="en-US"/>
            </w:rPr>
            <w:instrText>zMyNjYwZi0xMzUxLTQ3MzYtYTA1Mi05YTg5MDAwMWY2YWIiLCJNb2RpZmllZE9uIjoiMjAyMi0xMC0yMVQwNzo1NToxNCIsIlByb2plY3QiOnsiJHJlZiI6IjgifX0seyIkaWQiOiI0OCIsIiR0eXBlIjoiU3dpc3NBY2FkZW1pYy5DaXRhdmkuUGVyc29uLCBTd2lzc0FjYWRlbWljLkNpdGF2aSIsIkZpcnN0TmFtZSI6Ik1hcnkiLCJMYXN0T</w:instrText>
          </w:r>
          <w:r>
            <w:rPr>
              <w:sz w:val="24"/>
              <w:szCs w:val="24"/>
              <w:lang w:val="en-US"/>
            </w:rPr>
            <w:instrText>mFtZSI6IlJheWJvcm4iLCJNaWRkbGVOYW1lIjoiRS4iLCJQcm90ZWN0ZWQiOmZhbHNlLCJTZXgiOjEsIkNyZWF0ZWRCeSI6Il9KZW5ueSIsIkNyZWF0ZWRPbiI6IjIwMjItMDgtMTdUMDk6MDM6NDEiLCJNb2RpZmllZEJ5IjoiX0plbm55IiwiSWQiOiJlMTdjYWYwYi1jZTI0LTQ4NzQtOGMxNC1lOTY3MGZhOTU4OGQiLCJNb2RpZmllZE9uI</w:instrText>
          </w:r>
          <w:r>
            <w:rPr>
              <w:sz w:val="24"/>
              <w:szCs w:val="24"/>
              <w:lang w:val="en-US"/>
            </w:rPr>
            <w:instrText>joiMjAyMi0wOC0xN1QwOTowMzo0MSIsIlByb2plY3QiOnsiJHJlZiI6IjgifX0seyIkaWQiOiI0OSIsIiR0eXBlIjoiU3dpc3NBY2FkZW1pYy5DaXRhdmkuUGVyc29uLCBTd2lzc0FjYWRlbWljLkNpdGF2aSIsIkZpcnN0TmFtZSI6IkpvZSIsIkxhc3ROYW1lIjoiSG9sbHlmaWVsZCIsIk1pZGRsZU5hbWUiOiJHLiIsIlByb3RlY3RlZCI6Z</w:instrText>
          </w:r>
          <w:r>
            <w:rPr>
              <w:sz w:val="24"/>
              <w:szCs w:val="24"/>
              <w:lang w:val="en-US"/>
            </w:rPr>
            <w:instrText>mFsc2UsIlNleCI6MiwiQ3JlYXRlZEJ5IjoiX0plbm55IiwiQ3JlYXRlZE9uIjoiMjAyMi0wOC0xN1QwOTowMzo0MSIsIk1vZGlmaWVkQnkiOiJfSmVubnkiLCJJZCI6ImIwN2VkMWI5LWM3ZTMtNGFmMS1hNTc4LTNkMWEyMzk4MGFiYSIsIk1vZGlmaWVkT24iOiIyMDIyLTA4LTE3VDA5OjAzOjQxIiwiUHJvamVjdCI6eyIkcmVmIjoiOCJ9f</w:instrText>
          </w:r>
          <w:r>
            <w:rPr>
              <w:sz w:val="24"/>
              <w:szCs w:val="24"/>
              <w:lang w:val="en-US"/>
            </w:rPr>
            <w:instrText>Sx7IiRpZCI6IjUwIiwiJHR5cGUiOiJTd2lzc0FjYWRlbWljLkNpdGF2aS5QZXJzb24sIFN3aXNzQWNhZGVtaWMuQ2l0YXZpIiwiRmlyc3ROYW1lIjoiVmVyYSIsIkxhc3ROYW1lIjoiQm9uaWxoYSIsIk1pZGRsZU5hbWUiOiJMLiIsIlByb3RlY3RlZCI6ZmFsc2UsIlNleCI6MSwiQ3JlYXRlZEJ5IjoiX0plbm55IiwiQ3JlYXRlZE9uIjoiM</w:instrText>
          </w:r>
          <w:r>
            <w:rPr>
              <w:sz w:val="24"/>
              <w:szCs w:val="24"/>
              <w:lang w:val="en-US"/>
            </w:rPr>
            <w:instrText>jAyMi0xMC0yMVQwNzo1NToxNCIsIk1vZGlmaWVkQnkiOiJfSmVubnkiLCJJZCI6IjQ1MDkxMTg2LTJhZDctNGE1Mi04MmQ5LTFkMTI4ZWI4YzMwMyIsIk1vZGlmaWVkT24iOiIyMDIyLTEwLTIxVDA3OjU1OjE0IiwiUHJvamVjdCI6eyIkcmVmIjoiOCJ9fV0sIkNpdGF0aW9uS2V5VXBkYXRlVHlwZSI6MCwiQ29sbGFib3JhdG9ycyI6W10sI</w:instrText>
          </w:r>
          <w:r>
            <w:rPr>
              <w:sz w:val="24"/>
              <w:szCs w:val="24"/>
              <w:lang w:val="en-US"/>
            </w:rPr>
            <w:instrText>kRhdGUyIjoiMTEuMDYuMjAxMiIsIkRvaSI6IjEwLjEzNzEvam91cm5hbC5wb25lLjAwMzg2NzMiLCJFZGl0b3JzIjpbXSwiRXZhbHVhdGlvbkNvbXBsZXhpdHkiOjAsIkV2YWx1YXRpb25Tb3VyY2VUZXh0Rm9ybWF0IjowLCJHcm91cHMiOltdLCJIYXNMYWJlbDEiOmZhbHNlLCJIYXNMYWJlbDIiOmZhbHNlLCJLZXl3b3JkcyI6W10sIkxhb</w:instrText>
          </w:r>
          <w:r>
            <w:rPr>
              <w:sz w:val="24"/>
              <w:szCs w:val="24"/>
              <w:lang w:val="en-US"/>
            </w:rPr>
            <w:instrText>md1YWdlIjoiZW5nIiwiTGFuZ3VhZ2VDb2RlIjoiZW4iLCJMb2NhdGlvbnMiOlt7IiRpZCI6IjUxIiwiJHR5cGUiOiJTd2lzc0FjYWRlbWljLkNpdGF2aS5Mb2NhdGlvbiwgU3dpc3NBY2FkZW1pYy5DaXRhdmkiLCJBZGRyZXNzIjp7IiRpZCI6IjUyIiwiJHR5cGUiOiJTd2lzc0FjYWRlbWljLkNpdGF2aS5MaW5rZWRSZXNvdXJjZSwgU3dpc</w:instrText>
          </w:r>
          <w:r>
            <w:rPr>
              <w:sz w:val="24"/>
              <w:szCs w:val="24"/>
              <w:lang w:val="en-US"/>
            </w:rPr>
            <w:instrText>3NBY2FkZW1pYy5DaXRhdmkiLCJMaW5rZWRSZXNvdXJjZVR5cGUiOjUsIk9yaWdpbmFsU3RyaW5nIjoiUE1DMzM3MjQ5NSIsIlVyaVN0cmluZyI6Imh0dHBzOi8vd3d3Lm5jYmkubmxtLm5paC5nb3YvcG1jL2FydGljbGVzL1BNQzMzNzI0OTUiLCJMaW5rZWRSZXNvdXJjZVN0YXR1cyI6OCwiUHJvcGVydGllcyI6eyIkaWQiOiI1MyIsIiR0e</w:instrText>
          </w:r>
          <w:r>
            <w:rPr>
              <w:sz w:val="24"/>
              <w:szCs w:val="24"/>
              <w:lang w:val="en-US"/>
            </w:rPr>
            <w:instrText>XBlIjoiU3dpc3NBY2FkZW1pYy5DaXRhdmkuTGlua2VkUmVzb3VyY2VQcm9wZXJ0aWVzLCBTd2lzc0FjYWRlbWljLkNpdGF2aSJ9LCJTeW5jRm9sZGVyVHlwZSI6MCwiSXNMb2NhbENsb3VkUHJvamVjdEZpbGVMaW5rIjpmYWxzZSwiSXNDbG91ZFJlc3RvcmUiOmZhbHNlLCJJc0Nsb3VkQ29weSI6ZmFsc2UsIkF0dGFjaG1lbnRGb2xkZXJXY</w:instrText>
          </w:r>
          <w:r>
            <w:rPr>
              <w:sz w:val="24"/>
              <w:szCs w:val="24"/>
              <w:lang w:val="en-US"/>
            </w:rPr>
            <w:instrText>XNJbkZhbGxiYWNrTW9kZSI6ZmFsc2V9LCJBbm5vdGF0aW9ucyI6W10sIkxvY2F0aW9uVHlwZSI6MCwiTWlycm9yc1JlZmVyZW5jZVByb3BlcnR5SWQiOjIwOCwiQ3JlYXRlZEJ5IjoiX0plbm55IiwiQ3JlYXRlZE9uIjoiMjAyMi0xMC0yMVQwNzo1NToxNCIsIk1vZGlmaWVkQnkiOiJfSmVubnkiLCJJZCI6ImZlOTU1ODQyLWVlOTgtNDkwY</w:instrText>
          </w:r>
          <w:r>
            <w:rPr>
              <w:sz w:val="24"/>
              <w:szCs w:val="24"/>
              <w:lang w:val="en-US"/>
            </w:rPr>
            <w:instrText>y1iODQyLTY1MjQ0MzMwYTY5NyIsIk1vZGlmaWVkT24iOiIyMDIyLTEwLTIxVDA3OjU1OjE0IiwiUHJvamVjdCI6eyIkcmVmIjoiOCJ9fSx7IiRpZCI6IjU0IiwiJHR5cGUiOiJTd2lzc0FjYWRlbWljLkNpdGF2aS5Mb2NhdGlvbiwgU3dpc3NBY2FkZW1pYy5DaXRhdmkiLCJBZGRyZXNzIjp7IiRpZCI6IjU1IiwiJHR5cGUiOiJTd2lzc0FjY</w:instrText>
          </w:r>
          <w:r>
            <w:rPr>
              <w:sz w:val="24"/>
              <w:szCs w:val="24"/>
              <w:lang w:val="en-US"/>
            </w:rPr>
            <w:instrText>WRlbWljLkNpdGF2aS5MaW5rZWRSZXNvdXJjZSwgU3dpc3NBY2FkZW1pYy5DaXRhdmkiLCJMaW5rZWRSZXNvdXJjZVR5cGUiOjUsIk9yaWdpbmFsU3RyaW5nIjoiMjI3MDE2OTAiLCJVcmlTdHJpbmciOiJodHRwOi8vd3d3Lm5jYmkubmxtLm5paC5nb3YvcHVibWVkLzIyNzAxNjkwIiwiTGlua2VkUmVzb3VyY2VTdGF0dXMiOjgsIlByb3Blc</w:instrText>
          </w:r>
          <w:r>
            <w:rPr>
              <w:sz w:val="24"/>
              <w:szCs w:val="24"/>
              <w:lang w:val="en-US"/>
            </w:rPr>
            <w:instrText>nRpZXMiOnsiJGlkIjoiNTYiLCIkdHlwZSI6IlN3aXNzQWNhZGVtaWMuQ2l0YXZpLkxpbmtlZFJlc291cmNlUHJvcGVydGllcywgU3dpc3NBY2FkZW1pYy5DaXRhdmkifSwiU3luY0ZvbGRlclR5cGUiOjAsIklzTG9jYWxDbG91ZFByb2plY3RGaWxlTGluayI6ZmFsc2UsIklzQ2xvdWRSZXN0b3JlIjpmYWxzZSwiSXNDbG91ZENvcHkiOmZhb</w:instrText>
          </w:r>
          <w:r>
            <w:rPr>
              <w:sz w:val="24"/>
              <w:szCs w:val="24"/>
              <w:lang w:val="en-US"/>
            </w:rPr>
            <w:instrText>HNlLCJBdHRhY2htZW50Rm9sZGVyV2FzSW5GYWxsYmFja01vZGUiOmZhbHNlfSwiQW5ub3RhdGlvbnMiOltdLCJMb2NhdGlvblR5cGUiOjAsIk1pcnJvcnNSZWZlcmVuY2VQcm9wZXJ0eUlkIjoxNjQsIkNyZWF0ZWRCeSI6Il9KZW5ueSIsIkNyZWF0ZWRPbiI6IjIwMjItMTAtMjFUMDc6NTU6MTQiLCJNb2RpZmllZEJ5IjoiX0plbm55IiwiS</w:instrText>
          </w:r>
          <w:r>
            <w:rPr>
              <w:sz w:val="24"/>
              <w:szCs w:val="24"/>
              <w:lang w:val="en-US"/>
            </w:rPr>
            <w:instrText>WQiOiJkYTc1OWVkMC1jMTI1LTQ0ZWEtYmUxNi02YjYyMzRmMDA0MjEiLCJNb2RpZmllZE9uIjoiMjAyMi0xMC0yMVQwNzo1NToxNCIsIlByb2plY3QiOnsiJHJlZiI6IjgifX0seyIkaWQiOiI1NyIsIiR0eXBlIjoiU3dpc3NBY2FkZW1pYy5DaXRhdmkuTG9jYXRpb24sIFN3aXNzQWNhZGVtaWMuQ2l0YXZpIiwiQWRkcmVzcyI6eyIkaWQiO</w:instrText>
          </w:r>
          <w:r>
            <w:rPr>
              <w:sz w:val="24"/>
              <w:szCs w:val="24"/>
              <w:lang w:val="en-US"/>
            </w:rPr>
            <w:instrText>iI1OCIsIiR0eXBlIjoiU3dpc3NBY2FkZW1pYy5DaXRhdmkuTGlua2VkUmVzb3VyY2UsIFN3aXNzQWNhZGVtaWMuQ2l0YXZpIiwiTGlua2VkUmVzb3VyY2VUeXBlIjo1LCJPcmlnaW5hbFN0cmluZyI6IjEwLjEzNzEvam91cm5hbC5wb25lLjAwMzg2NzMiLCJVcmlTdHJpbmciOiJodHRwczovL2RvaS5vcmcvMTAuMTM3MS9qb3VybmFsLnBvb</w:instrText>
          </w:r>
          <w:r>
            <w:rPr>
              <w:sz w:val="24"/>
              <w:szCs w:val="24"/>
              <w:lang w:val="en-US"/>
            </w:rPr>
            <w:instrText>mUuMDAzODY3MyIsIkxpbmtlZFJlc291cmNlU3RhdHVzIjo4LCJQcm9wZXJ0aWVzIjp7IiRpZCI6IjU5IiwiJHR5cGUiOiJTd2lzc0FjYWRlbWljLkNpdGF2aS5MaW5rZWRSZXNvdXJjZVByb3BlcnRpZXMsIFN3aXNzQWNhZGVtaWMuQ2l0YXZpIn0sIlN5bmNGb2xkZXJUeXBlIjowLCJJc0xvY2FsQ2xvdWRQcm9qZWN0RmlsZUxpbmsiOmZhb</w:instrText>
          </w:r>
          <w:r>
            <w:rPr>
              <w:sz w:val="24"/>
              <w:szCs w:val="24"/>
              <w:lang w:val="en-US"/>
            </w:rPr>
            <w:instrText>HNlLCJJc0Nsb3VkUmVzdG9yZSI6ZmFsc2UsIklzQ2xvdWRDb3B5IjpmYWxzZSwiQXR0YWNobWVudEZvbGRlcldhc0luRmFsbGJhY2tNb2RlIjpmYWxzZX0sIkFubm90YXRpb25zIjpbXSwiTG9jYXRpb25UeXBlIjowLCJNaXJyb3JzUmVmZXJlbmNlUHJvcGVydHlJZCI6MTI4LCJDcmVhdGVkQnkiOiJfSmVubnkiLCJDcmVhdGVkT24iOiIyM</w:instrText>
          </w:r>
          <w:r>
            <w:rPr>
              <w:sz w:val="24"/>
              <w:szCs w:val="24"/>
              <w:lang w:val="en-US"/>
            </w:rPr>
            <w:instrText>DIyLTEwLTIxVDA3OjU1OjE0IiwiTW9kaWZpZWRCeSI6Il9KZW5ueSIsIklkIjoiZDcyMTAyNTgtMjJhMy00NTE2LTg2OGEtYjYwMzNmM2I0ZDVhIiwiTW9kaWZpZWRPbiI6IjIwMjItMTAtMjFUMDc6NTU6MTQiLCJQcm9qZWN0Ijp7IiRyZWYiOiI4In19XSwiTnVtYmVyIjoiNiIsIk9yZ2FuaXphdGlvbnMiOltdLCJPdGhlcnNJbnZvbHZlZ</w:instrText>
          </w:r>
          <w:r>
            <w:rPr>
              <w:sz w:val="24"/>
              <w:szCs w:val="24"/>
              <w:lang w:val="en-US"/>
            </w:rPr>
            <w:instrText>CI6W10sIlBhZ2VSYW5nZSI6IjxzcD5cclxuICA8bnM+T21pdDwvbnM+XHJcbiAgPG9zPmUzODY3Mzwvb3M+XHJcbiAgPHBzPmUzODY3MzwvcHM+XHJcbjwvc3A+XHJcbjxvcz5lMzg2NzM8L29zPiIsIlBlcmlvZGljYWwiOnsiJGlkIjoiNjAiLCIkdHlwZSI6IlN3aXNzQWNhZGVtaWMuQ2l0YXZpLlBlcmlvZGljYWwsIFN3aXNzQWNhZGVta</w:instrText>
          </w:r>
          <w:r>
            <w:rPr>
              <w:sz w:val="24"/>
              <w:szCs w:val="24"/>
              <w:lang w:val="en-US"/>
            </w:rPr>
            <w:instrText>WMuQ2l0YXZpIiwiRWlzc24iOiIxOTMyLTYyMDMiLCJOYW1lIjoiUGxvUyBvbmUiLCJQYWdpbmF0aW9uIjowLCJQcm90ZWN0ZWQiOmZhbHNlLCJVc2VyQWJicmV2aWF0aW9uMSI6IlBMb1MgT25lIiwiQ3JlYXRlZEJ5IjoiX0plbm55IiwiQ3JlYXRlZE9uIjoiMjAyMi0wNy0yMFQwODo0OTowNyIsIk1vZGlmaWVkQnkiOiJfSmVubnkiLCJJZ</w:instrText>
          </w:r>
          <w:r>
            <w:rPr>
              <w:sz w:val="24"/>
              <w:szCs w:val="24"/>
              <w:lang w:val="en-US"/>
            </w:rPr>
            <w:instrText>CI6Ijk2ZjkyZDExLTViNzgtNDhjMi1iNzU5LTBiMWFiYTJlYzA3NyIsIk1vZGlmaWVkT24iOiIyMDIyLTA3LTIwVDA4OjQ5OjA3IiwiUHJvamVjdCI6eyIkcmVmIjoiOCJ9fSwiUG1jSWQiOiJQTUMzMzcyNDk1IiwiUHVibGlzaGVycyI6W10sIlB1Yk1lZElkIjoiMjI3MDE2OTAiLCJRdW90YXRpb25zIjpbXSwiUmF0aW5nIjowLCJSZWZlc</w:instrText>
          </w:r>
          <w:r>
            <w:rPr>
              <w:sz w:val="24"/>
              <w:szCs w:val="24"/>
              <w:lang w:val="en-US"/>
            </w:rPr>
            <w:instrText>mVuY2VUeXBlIjoiSm91cm5hbEFydGljbGUiLCJTaG9ydFRpdGxlIjoiR3UsIE5lcmljIGV0IGFsLiAyMDEyIOKAkyBBZ2UtcmVsYXRlZCBjaGFuZ2VzIGluIHRoZSByZXRpbmFsIiwiU2hvcnRUaXRsZVVwZGF0ZVR5cGUiOjAsIlNvdXJjZU9mQmlibGlvZ3JhcGhpY0luZm9ybWF0aW9uIjoiUHViTWVkIiwiU3RhdGljSWRzIjpbIjM0MzRiN</w:instrText>
          </w:r>
          <w:r>
            <w:rPr>
              <w:sz w:val="24"/>
              <w:szCs w:val="24"/>
              <w:lang w:val="en-US"/>
            </w:rPr>
            <w:instrText>TU3LTQ4NDYtNDRiYS1hODY0LTAwNmRmZmIyMDZlNiJdLCJUYWJsZU9mQ29udGVudHNDb21wbGV4aXR5IjowLCJUYWJsZU9mQ29udGVudHNTb3VyY2VUZXh0Rm9ybWF0IjowLCJUYXNrcyI6W10sIlRpdGxlIjoiQWdlLXJlbGF0ZWQgY2hhbmdlcyBpbiB0aGUgcmV0aW5hbCBwaWdtZW50IGVwaXRoZWxpdW0gKFJQRSkiLCJUcmFuc2xhdG9yc</w:instrText>
          </w:r>
          <w:r>
            <w:rPr>
              <w:sz w:val="24"/>
              <w:szCs w:val="24"/>
              <w:lang w:val="en-US"/>
            </w:rPr>
            <w:instrText>yI6W10sIlZvbHVtZSI6IjciLCJZZWFyIjoiMjAxMiIsIlllYXJSZXNvbHZlZCI6IjIwMTIiLCJDcmVhdGVkQnkiOiJfSmVubnkiLCJDcmVhdGVkT24iOiIyMDIyLTEwLTIxVDA3OjU1OjE0IiwiTW9kaWZpZWRCeSI6Il9KZW5ueSIsIklkIjoiMDMxZjIyNmMtMGZmZS00MzRlLWI1NGEtMjlmMjRlMmExMTFiIiwiTW9kaWZpZWRPbiI6IjIwM</w:instrText>
          </w:r>
          <w:r>
            <w:rPr>
              <w:sz w:val="24"/>
              <w:szCs w:val="24"/>
              <w:lang w:val="en-US"/>
            </w:rPr>
            <w:instrText>jItMTAtMzFUMDg6MTY6MjUiLCJQcm9qZWN0Ijp7IiRyZWYiOiI4In19LCJVc2VOdW1iZXJpbmdUeXBlT2ZQYXJlbnREb2N1bWVudCI6ZmFsc2V9XSwiRm9ybWF0dGVkVGV4dCI6eyIkaWQiOiI2MSIsIkNvdW50IjoxLCJUZXh0VW5pdHMiOlt7IiRpZCI6IjYyIiwiRm9udFN0eWxlIjp7IiRpZCI6IjYzIiwiTmV1dHJhbCI6dHJ1ZX0sIlJlY</w:instrText>
          </w:r>
          <w:r>
            <w:rPr>
              <w:sz w:val="24"/>
              <w:szCs w:val="24"/>
              <w:lang w:val="en-US"/>
            </w:rPr>
            <w:instrText>WRpbmdPcmRlciI6MSwiVGV4dCI6IigxMSwxNiwxNykifV19LCJUYWciOiJDaXRhdmlQbGFjZWhvbGRlciM2MWRjMTFhYi03MDMxLTRjZWMtYjMyNy1jNDQ1ZGMxZjU2MmYiLCJUZXh0IjoiKDExLDE2LDE3KSIsIldBSVZlcnNpb24iOiI2LjE0LjAuMCJ9}</w:instrText>
          </w:r>
          <w:r>
            <w:rPr>
              <w:sz w:val="24"/>
              <w:szCs w:val="24"/>
              <w:lang w:val="en-US"/>
            </w:rPr>
            <w:fldChar w:fldCharType="separate"/>
          </w:r>
          <w:r>
            <w:rPr>
              <w:sz w:val="24"/>
              <w:szCs w:val="24"/>
              <w:lang w:val="en-US"/>
            </w:rPr>
            <w:t>(11,16,17)</w:t>
          </w:r>
          <w:r>
            <w:rPr>
              <w:sz w:val="24"/>
              <w:szCs w:val="24"/>
              <w:lang w:val="en-US"/>
            </w:rPr>
            <w:fldChar w:fldCharType="end"/>
          </w:r>
        </w:sdtContent>
      </w:sdt>
      <w:r>
        <w:rPr>
          <w:sz w:val="24"/>
          <w:szCs w:val="24"/>
          <w:lang w:val="en-US"/>
        </w:rPr>
        <w:t xml:space="preserve">. </w:t>
      </w:r>
    </w:p>
    <w:p w:rsidR="00051524" w:rsidRDefault="00367442">
      <w:pPr>
        <w:jc w:val="both"/>
        <w:rPr>
          <w:sz w:val="24"/>
          <w:szCs w:val="24"/>
          <w:lang w:val="en-US"/>
        </w:rPr>
      </w:pPr>
      <w:r>
        <w:rPr>
          <w:sz w:val="24"/>
          <w:szCs w:val="24"/>
          <w:lang w:val="en-US"/>
        </w:rPr>
        <w:t>The three main risk factors for AMD are age, e</w:t>
      </w:r>
      <w:r>
        <w:rPr>
          <w:sz w:val="24"/>
          <w:szCs w:val="24"/>
          <w:lang w:val="en-US"/>
        </w:rPr>
        <w:t xml:space="preserve">nvironmental risk factors and genetic predisposition. Age itself has an influence on the viability of both the RPE cells and Bruch’s membrane </w:t>
      </w:r>
      <w:sdt>
        <w:sdtPr>
          <w:rPr>
            <w:sz w:val="24"/>
            <w:szCs w:val="24"/>
            <w:lang w:val="en-US"/>
          </w:rPr>
          <w:alias w:val="To edit, see citavi.com/edit"/>
          <w:tag w:val="CitaviPlaceholder#d41bc23a-3e90-49d6-a481-511600d24b52"/>
          <w:id w:val="-832295010"/>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w:instrText>
          </w:r>
          <w:r>
            <w:rPr>
              <w:sz w:val="24"/>
              <w:szCs w:val="24"/>
              <w:lang w:val="en-US"/>
            </w:rPr>
            <w:instrText>BTd2lzc0FjYWRlbWljLkNpdGF2aSIsIkVudHJpZXMiOlt7IiRpZCI6IjIiLCIkdHlwZSI6IlN3aXNzQWNhZGVtaWMuQ2l0YXZpLkNpdGF0aW9ucy5Xb3JkUGxhY2Vob2xkZXJFbnRyeSwgU3dpc3NBY2FkZW1pYy5DaXRhdmkiLCJJZCI6IjRkMTMyMmZhLTI4OTYtNDQ0My04N2IxLTgwNjM3ZDljNzFmZCIsIlJhbmdlTGVuZ3RoIjo0LCJSZW</w:instrText>
          </w:r>
          <w:r>
            <w:rPr>
              <w:sz w:val="24"/>
              <w:szCs w:val="24"/>
              <w:lang w:val="en-US"/>
            </w:rPr>
            <w:instrText>ZlcmVuY2VJZCI6IjVmZTEzZjI0LTc0N2QtNGVjMi1iOTg5LTM3OGY4M2Q5Y2FjNiIsIlBhZ2VSYW5nZSI6eyIkaWQiOiIzIiwiJHR5cGUiOiJTd2lzc0FjYWRlbWljLlBhZ2VSYW5nZSwgU3dpc3NBY2FkZW1pYyIsIkVuZFBhZ2UiOnsiJGlkIjoiNCIsIiR0eXBlIjoiU3dpc3NBY2FkZW1pYy5QYWdlTnVtYmVyLCBTd2lzc0FjYWRlbWljIi</w:instrText>
          </w:r>
          <w:r>
            <w:rPr>
              <w:sz w:val="24"/>
              <w:szCs w:val="24"/>
              <w:lang w:val="en-US"/>
            </w:rPr>
            <w:instrText>wiSXNGdWxseU51bWVyaWMiOmZhbHNlLCJOdW1iZXJpbmdUeXBlIjowLCJOdW1lcmFsU3lzdGVtIjowfSwiTnVtYmVyaW5nVHlwZSI6MCwiTnVtZXJhbFN5c3RlbSI6MCwiU3RhcnRQYWdlIjp7IiRpZCI6IjUiLCIkdHlwZSI6IlN3aXNzQWNhZGVtaWMuUGFnZU51bWJlciwgU3dpc3NBY2FkZW1pYyIsIklzRnVsbHlOdW1lcmljIjpmYWxzZS</w:instrText>
          </w:r>
          <w:r>
            <w:rPr>
              <w:sz w:val="24"/>
              <w:szCs w:val="24"/>
              <w:lang w:val="en-US"/>
            </w:rPr>
            <w:instrText>wiTnVtYmVyaW5nVHlwZSI6MCwiTnVtZXJhbFN5c3RlbSI6MH19LCJSZWZlcmVuY2UiOnsiJGlkIjoiNiIsIiR0eXBlIjoiU3dpc3NBY2FkZW1pYy5DaXRhdmkuUmVmZXJlbmNlLCBTd2lzc0FjYWRlbWljLkNpdGF2aSIsIkFic3RyYWN0Q29tcGxleGl0eSI6MCwiQWJzdHJhY3RTb3VyY2VUZXh0Rm9ybWF0IjowLCJBdXRob3JzIjpbeyIkaW</w:instrText>
          </w:r>
          <w:r>
            <w:rPr>
              <w:sz w:val="24"/>
              <w:szCs w:val="24"/>
              <w:lang w:val="en-US"/>
            </w:rPr>
            <w:instrText>QiOiI3IiwiJHR5cGUiOiJTd2lzc0FjYWRlbWljLkNpdGF2aS5QZXJzb24sIFN3aXNzQWNhZGVtaWMuQ2l0YXZpIiwiRmlyc3ROYW1lIjoiQW5nZWxhIiwiTGFzdE5hbWUiOiJBcm1lbnRvIiwiUHJvdGVjdGVkIjpmYWxzZSwiU2V4IjoxLCJDcmVhdGVkQnkiOiJfSmVubnkiLCJDcmVhdGVkT24iOiIyMDIyLTA3LTIwVDA4OjAyOjM5IiwiTW</w:instrText>
          </w:r>
          <w:r>
            <w:rPr>
              <w:sz w:val="24"/>
              <w:szCs w:val="24"/>
              <w:lang w:val="en-US"/>
            </w:rPr>
            <w:instrText>9kaWZpZWRCeSI6Il9KZW5ueSIsIklkIjoiNDg3OTliMDQtNzAzOS00MzBjLThhYzEtNmJmOTliNDRmNmExIiwiTW9kaWZpZWRPbiI6IjIwMjItMDctMjBUMDg6MDI6MzkiLCJQcm9qZWN0Ijp7IiRpZCI6IjgiLCIkdHlwZSI6IlN3aXNzQWNhZGVtaWMuQ2l0YXZpLlByb2plY3QsIFN3aXNzQWNhZGVtaWMuQ2l0YXZpIn19LHsiJGlkIjoiOS</w:instrText>
          </w:r>
          <w:r>
            <w:rPr>
              <w:sz w:val="24"/>
              <w:szCs w:val="24"/>
              <w:lang w:val="en-US"/>
            </w:rPr>
            <w:instrText>IsIiR0eXBlIjoiU3dpc3NBY2FkZW1pYy5DaXRhdmkuUGVyc29uLCBTd2lzc0FjYWRlbWljLkNpdGF2aSIsIkZpcnN0TmFtZSI6Ik1hcml1cyIsIkxhc3ROYW1lIjoiVWVmZmluZyIsIlByb3RlY3RlZCI6ZmFsc2UsIlNleCI6MiwiQ3JlYXRlZEJ5IjoiX0plbm55IiwiQ3JlYXRlZE9uIjoiMjAyMi0wNy0yMFQwODowMjozOSIsIk1vZGlmaW</w:instrText>
          </w:r>
          <w:r>
            <w:rPr>
              <w:sz w:val="24"/>
              <w:szCs w:val="24"/>
              <w:lang w:val="en-US"/>
            </w:rPr>
            <w:instrText>VkQnkiOiJfSmVubnkiLCJJZCI6ImQ3Y2Y2ZWE3LTBhYWQtNGEwMS05ZTIyLTg2NmNjMzFkNDZlYiIsIk1vZGlmaWVkT24iOiIyMDIyLTA3LTIwVDA4OjAyOjM5IiwiUHJvamVjdCI6eyIkcmVmIjoiOCJ9fSx7IiRpZCI6IjEwIiwiJHR5cGUiOiJTd2lzc0FjYWRlbWljLkNpdGF2aS5QZXJzb24sIFN3aXNzQWNhZGVtaWMuQ2l0YXZpIiwiRm</w:instrText>
          </w:r>
          <w:r>
            <w:rPr>
              <w:sz w:val="24"/>
              <w:szCs w:val="24"/>
              <w:lang w:val="en-US"/>
            </w:rPr>
            <w:instrText>lyc3ROYW1lIjoiU2ltb24iLCJMYXN0TmFtZSI6IkNsYXJrIiwiTWlkZGxlTmFtZSI6IkouIiwiUHJvdGVjdGVkIjpmYWxzZSwiU2V4IjoyLCJDcmVhdGVkQnkiOiJfSmVubnkiLCJDcmVhdGVkT24iOiIyMDIyLTA3LTIwVDA4OjAyOjM5IiwiTW9kaWZpZWRCeSI6Il9KZW5ueSIsIklkIjoiNjIxNWU2ZDctOTE2My00MmFhLThiY2YtM2M2MD</w:instrText>
          </w:r>
          <w:r>
            <w:rPr>
              <w:sz w:val="24"/>
              <w:szCs w:val="24"/>
              <w:lang w:val="en-US"/>
            </w:rPr>
            <w:instrText>Y5NWM1OGZiIiwiTW9kaWZpZWRPbiI6IjIwMjItMDctMjBUMDg6MDI6MzkiLCJQcm9qZWN0Ijp7IiRyZWYiOiI4In19XSwiQ2l0YXRpb25LZXlVcGRhdGVUeXBlIjowLCJDb2xsYWJvcmF0b3JzIjpbXSwiQ292ZXJQYXRoIjp7IiRpZCI6IjExIiwiJHR5cGUiOiJTd2lzc0FjYWRlbWljLkNpdGF2aS5MaW5rZWRSZXNvdXJjZSwgU3dpc3NBY2</w:instrText>
          </w:r>
          <w:r>
            <w:rPr>
              <w:sz w:val="24"/>
              <w:szCs w:val="24"/>
              <w:lang w:val="en-US"/>
            </w:rPr>
            <w:instrText>FkZW1pYy5DaXRhdmkiLCJMaW5rZWRSZXNvdXJjZVR5cGUiOjEsIlVyaVN0cmluZyI6IkFybWVudG8sIFVlZmZpbmcgZXQgYWwgMjAyMSAtIFRoZSBjb21wbGVtZW50IHN5c3RlbSBpbiBhZ2UtcmVsYXRlZC5qcGciLCJMaW5rZWRSZXNvdXJjZVN0YXR1cyI6OCwiUHJvcGVydGllcyI6eyIkaWQiOiIxMiIsIiR0eXBlIjoiU3dpc3NBY2FkZW</w:instrText>
          </w:r>
          <w:r>
            <w:rPr>
              <w:sz w:val="24"/>
              <w:szCs w:val="24"/>
              <w:lang w:val="en-US"/>
            </w:rPr>
            <w:instrText>1pYy5DaXRhdmkuTGlua2VkUmVzb3VyY2VQcm9wZXJ0aWVzLCBTd2lzc0FjYWRlbWljLkNpdGF2aSJ9LCJTeW5jRm9sZGVyVHlwZSI6MCwiSXNMb2NhbENsb3VkUHJvamVjdEZpbGVMaW5rIjpmYWxzZSwiSXNDbG91ZFJlc3RvcmUiOmZhbHNlLCJJc0Nsb3VkQ29weSI6ZmFsc2UsIkF0dGFjaG1lbnRGb2xkZXJXYXNJbkZhbGxiYWNrTW9kZS</w:instrText>
          </w:r>
          <w:r>
            <w:rPr>
              <w:sz w:val="24"/>
              <w:szCs w:val="24"/>
              <w:lang w:val="en-US"/>
            </w:rPr>
            <w:instrText>I6ZmFsc2V9LCJEYXRlMiI6IjA5LjAzLjIwMjEiLCJEb2kiOiIxMC4xMDA3L3MwMDAxOC0wMjEtMDM3OTYtOSIsIkVkaXRvcnMiOltdLCJFdmFsdWF0aW9uQ29tcGxleGl0eSI6MCwiRXZhbHVhdGlvblNvdXJjZVRleHRGb3JtYXQiOjAsIkdyb3VwcyI6W10sIkhhc0xhYmVsMSI6ZmFsc2UsIkhhc0xhYmVsMiI6ZmFsc2UsIktleXdvcmRzIj</w:instrText>
          </w:r>
          <w:r>
            <w:rPr>
              <w:sz w:val="24"/>
              <w:szCs w:val="24"/>
              <w:lang w:val="en-US"/>
            </w:rPr>
            <w:instrText>pbXSwiTGFuZ3VhZ2UiOiJlbmciLCJMYW5ndWFnZUNvZGUiOiJlbiIsIkxvY2F0aW9ucyI6W3siJGlkIjoiMTMiLCIkdHlwZSI6IlN3aXNzQWNhZGVtaWMuQ2l0YXZpLkxvY2F0aW9uLCBTd2lzc0FjYWRlbWljLkNpdGF2aSIsIkFkZHJlc3MiOnsiJGlkIjoiMTQiLCIkdHlwZSI6IlN3aXNzQWNhZGVtaWMuQ2l0YXZpLkxpbmtlZFJlc291cm</w:instrText>
          </w:r>
          <w:r>
            <w:rPr>
              <w:sz w:val="24"/>
              <w:szCs w:val="24"/>
              <w:lang w:val="en-US"/>
            </w:rPr>
            <w:instrText>NlLCBTd2lzc0FjYWRlbWljLkNpdGF2aSIsIkxpbmtlZFJlc291cmNlVHlwZSI6NSwiT3JpZ2luYWxTdHJpbmciOiIxMC4xMDA3L3MwMDAxOC0wMjEtMDM3OTYtOSIsIlVyaVN0cmluZyI6Imh0dHBzOi8vZG9pLm9yZy8xMC4xMDA3L3MwMDAxOC0wMjEtMDM3OTYtOSIsIkxpbmtlZFJlc291cmNlU3RhdHVzIjo4LCJQcm9wZXJ0aWVzIjp7Ii</w:instrText>
          </w:r>
          <w:r>
            <w:rPr>
              <w:sz w:val="24"/>
              <w:szCs w:val="24"/>
              <w:lang w:val="en-US"/>
            </w:rPr>
            <w:instrText>RpZCI6IjE1IiwiJHR5cGUiOiJTd2lzc0FjYWRlbWljLkNpdGF2aS5MaW5rZWRSZXNvdXJjZVByb3BlcnRpZXMsIFN3aXNzQWNhZGVtaWMuQ2l0YXZpIn0sIlN5bmNGb2xkZXJUeXBlIjowLCJJc0xvY2FsQ2xvdWRQcm9qZWN0RmlsZUxpbmsiOmZhbHNlLCJJc0Nsb3VkUmVzdG9yZSI6ZmFsc2UsIklzQ2xvdWRDb3B5IjpmYWxzZSwiQXR0YW</w:instrText>
          </w:r>
          <w:r>
            <w:rPr>
              <w:sz w:val="24"/>
              <w:szCs w:val="24"/>
              <w:lang w:val="en-US"/>
            </w:rPr>
            <w:instrText>NobWVudEZvbGRlcldhc0luRmFsbGJhY2tNb2RlIjpmYWxzZX0sIkFubm90YXRpb25zIjpbXSwiTG9jYXRpb25UeXBlIjowLCJNaXJyb3JzUmVmZXJlbmNlUHJvcGVydHlJZCI6MTI4LCJDcmVhdGVkQnkiOiJfSmVubnkiLCJDcmVhdGVkT24iOiIyMDIyLTA3LTIwVDA4OjAyOjM5IiwiTW9kaWZpZWRCeSI6Il9KZW5ueSIsIklkIjoiODc2Zm</w:instrText>
          </w:r>
          <w:r>
            <w:rPr>
              <w:sz w:val="24"/>
              <w:szCs w:val="24"/>
              <w:lang w:val="en-US"/>
            </w:rPr>
            <w:instrText>EwNzYtMjQ1NC00MDY1LWFiMzItMDZmNzY3YjBhNTI5IiwiTW9kaWZpZWRPbiI6IjIwMjItMDctMjBUMDg6MDI6MzkiLCJQcm9qZWN0Ijp7IiRyZWYiOiI4In19LHsiJGlkIjoiMTYiLCIkdHlwZSI6IlN3aXNzQWNhZGVtaWMuQ2l0YXZpLkxvY2F0aW9uLCBTd2lzc0FjYWRlbWljLkNpdGF2aSIsIkFkZHJlc3MiOnsiJGlkIjoiMTciLCIkdH</w:instrText>
          </w:r>
          <w:r>
            <w:rPr>
              <w:sz w:val="24"/>
              <w:szCs w:val="24"/>
              <w:lang w:val="en-US"/>
            </w:rPr>
            <w:instrText>lwZSI6IlN3aXNzQWNhZGVtaWMuQ2l0YXZpLkxpbmtlZFJlc291cmNlLCBTd2lzc0FjYWRlbWljLkNpdGF2aSIsIkxpbmtlZFJlc291cmNlVHlwZSI6NSwiT3JpZ2luYWxTdHJpbmciOiJQTUM4MTk1OTA3IiwiVXJpU3RyaW5nIjoiaHR0cHM6Ly93d3cubmNiaS5ubG0ubmloLmdvdi9wbWMvYXJ0aWNsZXMvUE1DODE5NTkwNyIsIkxpbmtlZF</w:instrText>
          </w:r>
          <w:r>
            <w:rPr>
              <w:sz w:val="24"/>
              <w:szCs w:val="24"/>
              <w:lang w:val="en-US"/>
            </w:rPr>
            <w:instrText>Jlc291cmNlU3RhdHVzIjo4LCJQcm9wZXJ0aWVzIjp7IiRpZCI6IjE4IiwiJHR5cGUiOiJTd2lzc0FjYWRlbWljLkNpdGF2aS5MaW5rZWRSZXNvdXJjZVByb3BlcnRpZXMsIFN3aXNzQWNhZGVtaWMuQ2l0YXZpIn0sIlN5bmNGb2xkZXJUeXBlIjowLCJJc0xvY2FsQ2xvdWRQcm9qZWN0RmlsZUxpbmsiOmZhbHNlLCJJc0Nsb3VkUmVzdG9yZS</w:instrText>
          </w:r>
          <w:r>
            <w:rPr>
              <w:sz w:val="24"/>
              <w:szCs w:val="24"/>
              <w:lang w:val="en-US"/>
            </w:rPr>
            <w:instrText>I6ZmFsc2UsIklzQ2xvdWRDb3B5IjpmYWxzZSwiQXR0YWNobWVudEZvbGRlcldhc0luRmFsbGJhY2tNb2RlIjpmYWxzZX0sIkFubm90YXRpb25zIjpbXSwiTG9jYXRpb25UeXBlIjowLCJNaXJyb3JzUmVmZXJlbmNlUHJvcGVydHlJZCI6MjA4LCJDcmVhdGVkQnkiOiJfSmVubnkiLCJDcmVhdGVkT24iOiIyMDIyLTA3LTIwVDA4OjAyOjM5Ii</w:instrText>
          </w:r>
          <w:r>
            <w:rPr>
              <w:sz w:val="24"/>
              <w:szCs w:val="24"/>
              <w:lang w:val="en-US"/>
            </w:rPr>
            <w:instrText>wiTW9kaWZpZWRCeSI6Il9KZW5ueSIsIklkIjoiNmU2ZTI4NzQtMzc2Ni00OGViLWIwZjAtOTM1YzVlNmE0Y2M1IiwiTW9kaWZpZWRPbiI6IjIwMjItMDctMjBUMDg6MDI6MzkiLCJQcm9qZWN0Ijp7IiRyZWYiOiI4In19LHsiJGlkIjoiMTkiLCIkdHlwZSI6IlN3aXNzQWNhZGVtaWMuQ2l0YXZpLkxvY2F0aW9uLCBTd2lzc0FjYWRlbWljLk</w:instrText>
          </w:r>
          <w:r>
            <w:rPr>
              <w:sz w:val="24"/>
              <w:szCs w:val="24"/>
              <w:lang w:val="en-US"/>
            </w:rPr>
            <w:instrText>NpdGF2aSIsIkFkZHJlc3MiOnsiJGlkIjoiMjAiLCIkdHlwZSI6IlN3aXNzQWNhZGVtaWMuQ2l0YXZpLkxpbmtlZFJlc291cmNlLCBTd2lzc0FjYWRlbWljLkNpdGF2aSIsIkxpbmtlZFJlc291cmNlVHlwZSI6NSwiT3JpZ2luYWxTdHJpbmciOiIzMzc1MTE0OCIsIlVyaVN0cmluZyI6Imh0dHA6Ly93d3cubmNiaS5ubG0ubmloLmdvdi9wdW</w:instrText>
          </w:r>
          <w:r>
            <w:rPr>
              <w:sz w:val="24"/>
              <w:szCs w:val="24"/>
              <w:lang w:val="en-US"/>
            </w:rPr>
            <w:instrText>JtZWQvMzM3NTExNDgiLCJMaW5rZWRSZXNvdXJjZVN0YXR1cyI6OCwiUHJvcGVydGllcyI6eyIkaWQiOiIyMSIsIiR0eXBlIjoiU3dpc3NBY2FkZW1pYy5DaXRhdmkuTGlua2VkUmVzb3VyY2VQcm9wZXJ0aWVzLCBTd2lzc0FjYWRlbWljLkNpdGF2aSJ9LCJTeW5jRm9sZGVyVHlwZSI6MCwiSXNMb2NhbENsb3VkUHJvamVjdEZpbGVMaW5rIj</w:instrText>
          </w:r>
          <w:r>
            <w:rPr>
              <w:sz w:val="24"/>
              <w:szCs w:val="24"/>
              <w:lang w:val="en-US"/>
            </w:rPr>
            <w:instrText>pmYWxzZSwiSXNDbG91ZFJlc3RvcmUiOmZhbHNlLCJJc0Nsb3VkQ29weSI6ZmFsc2UsIkF0dGFjaG1lbnRGb2xkZXJXYXNJbkZhbGxiYWNrTW9kZSI6ZmFsc2V9LCJBbm5vdGF0aW9ucyI6W10sIkxvY2F0aW9uVHlwZSI6MCwiTWlycm9yc1JlZmVyZW5jZVByb3BlcnR5SWQiOjE2NCwiQ3JlYXRlZEJ5IjoiX0plbm55IiwiQ3JlYXRlZE9uIj</w:instrText>
          </w:r>
          <w:r>
            <w:rPr>
              <w:sz w:val="24"/>
              <w:szCs w:val="24"/>
              <w:lang w:val="en-US"/>
            </w:rPr>
            <w:instrText>oiMjAyMi0wNy0yMFQwODowMjozOSIsIk1vZGlmaWVkQnkiOiJfSmVubnkiLCJJZCI6IjIzNGRkZjZhLWRhYWQtNDFjNy05MjkyLWQzZGIwYWI3OGNhMCIsIk1vZGlmaWVkT24iOiIyMDIyLTA3LTIwVDA4OjAyOjM5IiwiUHJvamVjdCI6eyIkcmVmIjoiOCJ9fV0sIk51bWJlciI6IjEwIiwiT3JnYW5pemF0aW9ucyI6W10sIk90aGVyc0ludm</w:instrText>
          </w:r>
          <w:r>
            <w:rPr>
              <w:sz w:val="24"/>
              <w:szCs w:val="24"/>
              <w:lang w:val="en-US"/>
            </w:rPr>
            <w:instrText>9sdmVkIjpbXSwiUGFnZVJhbmdlIjoiPHNwPlxyXG4gIDxuPjQ0ODc8L24+XHJcbiAgPGluPnRydWU8L2luPlxyXG4gIDxvcz40NDg3PC9vcz5cclxuICA8cHM+NDQ4NzwvcHM+XHJcbjwvc3A+XHJcbjxlcD5cclxuICA8bj40NTA1PC9uPlxyXG4gIDxpbj50cnVlPC9pbj5cclxuICA8b3M+NDUwNTwvb3M+XHJcbiAgPHBzPjQ1MDU8L3BzPl</w:instrText>
          </w:r>
          <w:r>
            <w:rPr>
              <w:sz w:val="24"/>
              <w:szCs w:val="24"/>
              <w:lang w:val="en-US"/>
            </w:rPr>
            <w:instrText>xyXG48L2VwPlxyXG48b3M+NDQ4Ny00NTA1PC9vcz4iLCJQZXJpb2RpY2FsIjp7IiRpZCI6IjIyIiwiJHR5cGUiOiJTd2lzc0FjYWRlbWljLkNpdGF2aS5QZXJpb2RpY2FsLCBTd2lzc0FjYWRlbWljLkNpdGF2aSIsIkVpc3NuIjoiMTQyMC05MDcxIiwiTmFtZSI6IkNlbGx1bGFyIGFuZCBtb2xlY3VsYXIgbGlmZSBzY2llbmNlcyA6IENNTF</w:instrText>
          </w:r>
          <w:r>
            <w:rPr>
              <w:sz w:val="24"/>
              <w:szCs w:val="24"/>
              <w:lang w:val="en-US"/>
            </w:rPr>
            <w:instrText>MiLCJQYWdpbmF0aW9uIjowLCJQcm90ZWN0ZWQiOmZhbHNlLCJVc2VyQWJicmV2aWF0aW9uMSI6IkNlbGwgTW9sIExpZmUgU2NpIiwiQ3JlYXRlZEJ5IjoiX0plbm55IiwiQ3JlYXRlZE9uIjoiMjAyMi0wNy0yMFQwODowMjozOSIsIk1vZGlmaWVkQnkiOiJfSmVubnkiLCJJZCI6Ijc1NDMwNGJkLTI5MWYtNDdmNi1hZWJiLTQwODM5ZDIwYW</w:instrText>
          </w:r>
          <w:r>
            <w:rPr>
              <w:sz w:val="24"/>
              <w:szCs w:val="24"/>
              <w:lang w:val="en-US"/>
            </w:rPr>
            <w:instrText>Q1NiIsIk1vZGlmaWVkT24iOiIyMDIyLTA3LTIwVDA4OjAyOjM5IiwiUHJvamVjdCI6eyIkcmVmIjoiOCJ9fSwiUG1jSWQiOiJQTUM4MTk1OTA3IiwiUHVibGlzaGVycyI6W10sIlB1Yk1lZElkIjoiMzM3NTExNDgiLCJRdW90YXRpb25zIjpbXSwiUmF0aW5nIjowLCJSZWZlcmVuY2VUeXBlIjoiSm91cm5hbEFydGljbGUiLCJTaG9ydFRpdG</w:instrText>
          </w:r>
          <w:r>
            <w:rPr>
              <w:sz w:val="24"/>
              <w:szCs w:val="24"/>
              <w:lang w:val="en-US"/>
            </w:rPr>
            <w:instrText>xlIjoiQXJtZW50bywgVWVmZmluZyBldCBhbC4gMjAyMSDigJMgVGhlIGNvbXBsZW1lbnQgc3lzdGVtIGluIGFnZS1yZWxhdGVkIiwiU2hvcnRUaXRsZVVwZGF0ZVR5cGUiOjAsIlNvdXJjZU9mQmlibGlvZ3JhcGhpY0luZm9ybWF0aW9uIjoiUHViTWVkIiwiU3RhdGljSWRzIjpbIjZlNzRlOWJiLTVjMGItNDVhNC04OTlkLTI5NDgwYTc3Zm</w:instrText>
          </w:r>
          <w:r>
            <w:rPr>
              <w:sz w:val="24"/>
              <w:szCs w:val="24"/>
              <w:lang w:val="en-US"/>
            </w:rPr>
            <w:instrText>VmMiJdLCJUYWJsZU9mQ29udGVudHNDb21wbGV4aXR5IjowLCJUYWJsZU9mQ29udGVudHNTb3VyY2VUZXh0Rm9ybWF0IjowLCJUYXNrcyI6W10sIlRpdGxlIjoiVGhlIGNvbXBsZW1lbnQgc3lzdGVtIGluIGFnZS1yZWxhdGVkIG1hY3VsYXIgZGVnZW5lcmF0aW9uIiwiVHJhbnNsYXRvcnMiOltdLCJWb2x1bWUiOiI3OCIsIlllYXIiOiIyMD</w:instrText>
          </w:r>
          <w:r>
            <w:rPr>
              <w:sz w:val="24"/>
              <w:szCs w:val="24"/>
              <w:lang w:val="en-US"/>
            </w:rPr>
            <w:instrText>IxIiwiWWVhclJlc29sdmVkIjoiMjAyMSIsIkNyZWF0ZWRCeSI6Il9KZW5ueSIsIkNyZWF0ZWRPbiI6IjIwMjItMDctMjBUMDg6MDI6MzkiLCJNb2RpZmllZEJ5IjoiX0plbm55IiwiSWQiOiI1ZmUxM2YyNC03NDdkLTRlYzItYjk4OS0zNzhmODNkOWNhYzYiLCJNb2RpZmllZE9uIjoiMjAyMi0xMC0yNlQxNDowMDozOSIsIlByb2plY3QiOn</w:instrText>
          </w:r>
          <w:r>
            <w:rPr>
              <w:sz w:val="24"/>
              <w:szCs w:val="24"/>
              <w:lang w:val="en-US"/>
            </w:rPr>
            <w:instrText>siJHJlZiI6IjgifX0sIlVzZU51bWJlcmluZ1R5cGVPZlBhcmVudERvY3VtZW50IjpmYWxzZX1dLCJGb3JtYXR0ZWRUZXh0Ijp7IiRpZCI6IjIzIiwiQ291bnQiOjEsIlRleHRVbml0cyI6W3siJGlkIjoiMjQiLCJGb250U3R5bGUiOnsiJGlkIjoiMjUiLCJOZXV0cmFsIjp0cnVlfSwiUmVhZGluZ09yZGVyIjoxLCJUZXh0IjoiKDExKSJ9XX</w:instrText>
          </w:r>
          <w:r>
            <w:rPr>
              <w:sz w:val="24"/>
              <w:szCs w:val="24"/>
              <w:lang w:val="en-US"/>
            </w:rPr>
            <w:instrText>0sIlRhZyI6IkNpdGF2aVBsYWNlaG9sZGVyI2Q0MWJjMjNhLTNlOTAtNDlkNi1hNDgxLTUxMTYwMGQyNGI1Mi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Age has several negative effects on many intracellular structures of the RPE cells, finally leading to cha</w:t>
      </w:r>
      <w:r>
        <w:rPr>
          <w:sz w:val="24"/>
          <w:szCs w:val="24"/>
          <w:lang w:val="en-US"/>
        </w:rPr>
        <w:t xml:space="preserve">nges of RPE metabolism </w:t>
      </w:r>
      <w:sdt>
        <w:sdtPr>
          <w:rPr>
            <w:sz w:val="24"/>
            <w:szCs w:val="24"/>
            <w:lang w:val="en-US"/>
          </w:rPr>
          <w:alias w:val="To edit, see citavi.com/edit"/>
          <w:tag w:val="CitaviPlaceholder#f6627045-8d13-45cf-9676-7fd06a20e6e9"/>
          <w:id w:val="-95107035"/>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w:instrText>
          </w:r>
          <w:r>
            <w:rPr>
              <w:sz w:val="24"/>
              <w:szCs w:val="24"/>
              <w:lang w:val="en-US"/>
            </w:rPr>
            <w:instrText>GxhY2Vob2xkZXJFbnRyeSwgU3dpc3NBY2FkZW1pYy5DaXRhdmkiLCJJZCI6ImY5YmIyNThjLTY0YTQtNDU0NS04NzY0LWUzMTA5M2ZkYjViNyIsIlJhbmdlTGVuZ3RoIjo0LCJSZWZlcmVuY2VJZCI6IjVmZTEzZjI0LTc0N2QtNGVjMi1iOTg5LTM3OGY4M2Q5Y2FjNiIsIlBhZ2VSYW5nZSI6eyIkaWQiOiIzIiwiJHR5cGUiOiJTd2lzc0FjY</w:instrText>
          </w:r>
          <w:r>
            <w:rPr>
              <w:sz w:val="24"/>
              <w:szCs w:val="24"/>
              <w:lang w:val="en-US"/>
            </w:rPr>
            <w:instrText>WRlbWljLlBhZ2VSYW5nZSwgU3dpc3NBY2FkZW1pYyIsIkVuZFBhZ2UiOnsiJGlkIjoiNCIsIiR0eXBlIjoiU3dpc3NBY2FkZW1pYy5QYWdlTnVtYmVyLCBTd2lzc0FjYWRlbWljIiwiSXNGdWxseU51bWVyaWMiOmZhbHNlLCJOdW1iZXJpbmdUeXBlIjowLCJOdW1lcmFsU3lzdGVtIjowfSwiTnVtYmVyaW5nVHlwZSI6MCwiTnVtZXJhbFN5c</w:instrText>
          </w:r>
          <w:r>
            <w:rPr>
              <w:sz w:val="24"/>
              <w:szCs w:val="24"/>
              <w:lang w:val="en-US"/>
            </w:rPr>
            <w:instrText>3RlbSI6MCwiU3RhcnRQYWdlIjp7IiRpZCI6IjUiLCIkdHlwZSI6IlN3aXNzQWNhZGVtaWMuUGFnZU51bWJlciwgU3dpc3NBY2FkZW1pYyIsIklzRnVsbHlOdW1lcmljIjpmYWxzZSwiTnVtYmVyaW5nVHlwZSI6MCwiTnVtZXJhbFN5c3RlbSI6MH19LCJSZWZlcmVuY2UiOnsiJGlkIjoiNiIsIiR0eXBlIjoiU3dpc3NBY2FkZW1pYy5DaXRhd</w:instrText>
          </w:r>
          <w:r>
            <w:rPr>
              <w:sz w:val="24"/>
              <w:szCs w:val="24"/>
              <w:lang w:val="en-US"/>
            </w:rPr>
            <w:instrText>mkuUmVmZXJlbmNlLCBTd2lzc0FjYWRlbWljLkNpdGF2aSIsIkFic3RyYWN0Q29tcGxleGl0eSI6MCwiQWJzdHJhY3RTb3VyY2VUZXh0Rm9ybWF0IjowLCJBdXRob3JzIjpbeyIkaWQiOiI3IiwiJHR5cGUiOiJTd2lzc0FjYWRlbWljLkNpdGF2aS5QZXJzb24sIFN3aXNzQWNhZGVtaWMuQ2l0YXZpIiwiRmlyc3ROYW1lIjoiQW5nZWxhIiwiT</w:instrText>
          </w:r>
          <w:r>
            <w:rPr>
              <w:sz w:val="24"/>
              <w:szCs w:val="24"/>
              <w:lang w:val="en-US"/>
            </w:rPr>
            <w:instrText>GFzdE5hbWUiOiJBcm1lbnRvIiwiUHJvdGVjdGVkIjpmYWxzZSwiU2V4IjoxLCJDcmVhdGVkQnkiOiJfSmVubnkiLCJDcmVhdGVkT24iOiIyMDIyLTA3LTIwVDA4OjAyOjM5IiwiTW9kaWZpZWRCeSI6Il9KZW5ueSIsIklkIjoiNDg3OTliMDQtNzAzOS00MzBjLThhYzEtNmJmOTliNDRmNmExIiwiTW9kaWZpZWRPbiI6IjIwMjItMDctMjBUM</w:instrText>
          </w:r>
          <w:r>
            <w:rPr>
              <w:sz w:val="24"/>
              <w:szCs w:val="24"/>
              <w:lang w:val="en-US"/>
            </w:rPr>
            <w:instrText>Dg6MDI6MzkiLCJQcm9qZWN0Ijp7IiRpZCI6IjgiLCIkdHlwZSI6IlN3aXNzQWNhZGVtaWMuQ2l0YXZpLlByb2plY3QsIFN3aXNzQWNhZGVtaWMuQ2l0YXZpIn19LHsiJGlkIjoiOSIsIiR0eXBlIjoiU3dpc3NBY2FkZW1pYy5DaXRhdmkuUGVyc29uLCBTd2lzc0FjYWRlbWljLkNpdGF2aSIsIkZpcnN0TmFtZSI6Ik1hcml1cyIsIkxhc3ROY</w:instrText>
          </w:r>
          <w:r>
            <w:rPr>
              <w:sz w:val="24"/>
              <w:szCs w:val="24"/>
              <w:lang w:val="en-US"/>
            </w:rPr>
            <w:instrText>W1lIjoiVWVmZmluZyIsIlByb3RlY3RlZCI6ZmFsc2UsIlNleCI6MiwiQ3JlYXRlZEJ5IjoiX0plbm55IiwiQ3JlYXRlZE9uIjoiMjAyMi0wNy0yMFQwODowMjozOSIsIk1vZGlmaWVkQnkiOiJfSmVubnkiLCJJZCI6ImQ3Y2Y2ZWE3LTBhYWQtNGEwMS05ZTIyLTg2NmNjMzFkNDZlYiIsIk1vZGlmaWVkT24iOiIyMDIyLTA3LTIwVDA4OjAyO</w:instrText>
          </w:r>
          <w:r>
            <w:rPr>
              <w:sz w:val="24"/>
              <w:szCs w:val="24"/>
              <w:lang w:val="en-US"/>
            </w:rPr>
            <w:instrText>jM5IiwiUHJvamVjdCI6eyIkcmVmIjoiOCJ9fSx7IiRpZCI6IjEwIiwiJHR5cGUiOiJTd2lzc0FjYWRlbWljLkNpdGF2aS5QZXJzb24sIFN3aXNzQWNhZGVtaWMuQ2l0YXZpIiwiRmlyc3ROYW1lIjoiU2ltb24iLCJMYXN0TmFtZSI6IkNsYXJrIiwiTWlkZGxlTmFtZSI6IkouIiwiUHJvdGVjdGVkIjpmYWxzZSwiU2V4IjoyLCJDcmVhdGVkQ</w:instrText>
          </w:r>
          <w:r>
            <w:rPr>
              <w:sz w:val="24"/>
              <w:szCs w:val="24"/>
              <w:lang w:val="en-US"/>
            </w:rPr>
            <w:instrText>nkiOiJfSmVubnkiLCJDcmVhdGVkT24iOiIyMDIyLTA3LTIwVDA4OjAyOjM5IiwiTW9kaWZpZWRCeSI6Il9KZW5ueSIsIklkIjoiNjIxNWU2ZDctOTE2My00MmFhLThiY2YtM2M2MDY5NWM1OGZiIiwiTW9kaWZpZWRPbiI6IjIwMjItMDctMjBUMDg6MDI6MzkiLCJQcm9qZWN0Ijp7IiRyZWYiOiI4In19XSwiQ2l0YXRpb25LZXlVcGRhdGVUe</w:instrText>
          </w:r>
          <w:r>
            <w:rPr>
              <w:sz w:val="24"/>
              <w:szCs w:val="24"/>
              <w:lang w:val="en-US"/>
            </w:rPr>
            <w:instrText>XBlIjowLCJDb2xsYWJvcmF0b3JzIjpbXSwiQ292ZXJQYXRoIjp7IiRpZCI6IjExIiwiJHR5cGUiOiJTd2lzc0FjYWRlbWljLkNpdGF2aS5MaW5rZWRSZXNvdXJjZSwgU3dpc3NBY2FkZW1pYy5DaXRhdmkiLCJMaW5rZWRSZXNvdXJjZVR5cGUiOjEsIlVyaVN0cmluZyI6IkFybWVudG8sIFVlZmZpbmcgZXQgYWwgMjAyMSAtIFRoZSBjb21wb</w:instrText>
          </w:r>
          <w:r>
            <w:rPr>
              <w:sz w:val="24"/>
              <w:szCs w:val="24"/>
              <w:lang w:val="en-US"/>
            </w:rPr>
            <w:instrText>GVtZW50IHN5c3RlbSBpbiBhZ2UtcmVsYXRlZC5qcGciLCJMaW5rZWRSZXNvdXJjZVN0YXR1cyI6OCwiUHJvcGVydGllcyI6eyIkaWQiOiIxMiIsIiR0eXBlIjoiU3dpc3NBY2FkZW1pYy5DaXRhdmkuTGlua2VkUmVzb3VyY2VQcm9wZXJ0aWVzLCBTd2lzc0FjYWRlbWljLkNpdGF2aSJ9LCJTeW5jRm9sZGVyVHlwZSI6MCwiSXNMb2NhbENsb</w:instrText>
          </w:r>
          <w:r>
            <w:rPr>
              <w:sz w:val="24"/>
              <w:szCs w:val="24"/>
              <w:lang w:val="en-US"/>
            </w:rPr>
            <w:instrText>3VkUHJvamVjdEZpbGVMaW5rIjpmYWxzZSwiSXNDbG91ZFJlc3RvcmUiOmZhbHNlLCJJc0Nsb3VkQ29weSI6ZmFsc2UsIkF0dGFjaG1lbnRGb2xkZXJXYXNJbkZhbGxiYWNrTW9kZSI6ZmFsc2V9LCJEYXRlMiI6IjA5LjAzLjIwMjEiLCJEb2kiOiIxMC4xMDA3L3MwMDAxOC0wMjEtMDM3OTYtOSIsIkVkaXRvcnMiOltdLCJFdmFsdWF0aW9uQ</w:instrText>
          </w:r>
          <w:r>
            <w:rPr>
              <w:sz w:val="24"/>
              <w:szCs w:val="24"/>
              <w:lang w:val="en-US"/>
            </w:rPr>
            <w:instrText>29tcGxleGl0eSI6MCwiRXZhbHVhdGlvblNvdXJjZVRleHRGb3JtYXQiOjAsIkdyb3VwcyI6W10sIkhhc0xhYmVsMSI6ZmFsc2UsIkhhc0xhYmVsMiI6ZmFsc2UsIktleXdvcmRzIjpbXSwiTGFuZ3VhZ2UiOiJlbmciLCJMYW5ndWFnZUNvZGUiOiJlbiIsIkxvY2F0aW9ucyI6W3siJGlkIjoiMTMiLCIkdHlwZSI6IlN3aXNzQWNhZGVtaWMuQ</w:instrText>
          </w:r>
          <w:r>
            <w:rPr>
              <w:sz w:val="24"/>
              <w:szCs w:val="24"/>
              <w:lang w:val="en-US"/>
            </w:rPr>
            <w:instrText>2l0YXZpLkxvY2F0aW9uLCBTd2lzc0FjYWRlbWljLkNpdGF2aSIsIkFkZHJlc3MiOnsiJGlkIjoiMTQiLCIkdHlwZSI6IlN3aXNzQWNhZGVtaWMuQ2l0YXZpLkxpbmtlZFJlc291cmNlLCBTd2lzc0FjYWRlbWljLkNpdGF2aSIsIkxpbmtlZFJlc291cmNlVHlwZSI6NSwiT3JpZ2luYWxTdHJpbmciOiIxMC4xMDA3L3MwMDAxOC0wMjEtMDM3O</w:instrText>
          </w:r>
          <w:r>
            <w:rPr>
              <w:sz w:val="24"/>
              <w:szCs w:val="24"/>
              <w:lang w:val="en-US"/>
            </w:rPr>
            <w:instrText>TYtOSIsIlVyaVN0cmluZyI6Imh0dHBzOi8vZG9pLm9yZy8xMC4xMDA3L3MwMDAxOC0wMjEtMDM3OTYtOSIsIkxpbmtlZFJlc291cmNlU3RhdHVzIjo4LCJQcm9wZXJ0aWVzIjp7IiRpZCI6IjE1IiwiJHR5cGUiOiJTd2lzc0FjYWRlbWljLkNpdGF2aS5MaW5rZWRSZXNvdXJjZVByb3BlcnRpZXMsIFN3aXNzQWNhZGVtaWMuQ2l0YXZpIn0sI</w:instrText>
          </w:r>
          <w:r>
            <w:rPr>
              <w:sz w:val="24"/>
              <w:szCs w:val="24"/>
              <w:lang w:val="en-US"/>
            </w:rPr>
            <w:instrText>lN5bmNGb2xkZXJUeXBlIjowLCJJc0xvY2FsQ2xvdWRQcm9qZWN0RmlsZUxpbmsiOmZhbHNlLCJJc0Nsb3VkUmVzdG9yZSI6ZmFsc2UsIklzQ2xvdWRDb3B5IjpmYWxzZSwiQXR0YWNobWVudEZvbGRlcldhc0luRmFsbGJhY2tNb2RlIjpmYWxzZX0sIkFubm90YXRpb25zIjpbXSwiTG9jYXRpb25UeXBlIjowLCJNaXJyb3JzUmVmZXJlbmNlU</w:instrText>
          </w:r>
          <w:r>
            <w:rPr>
              <w:sz w:val="24"/>
              <w:szCs w:val="24"/>
              <w:lang w:val="en-US"/>
            </w:rPr>
            <w:instrText>HJvcGVydHlJZCI6MTI4LCJDcmVhdGVkQnkiOiJfSmVubnkiLCJDcmVhdGVkT24iOiIyMDIyLTA3LTIwVDA4OjAyOjM5IiwiTW9kaWZpZWRCeSI6Il9KZW5ueSIsIklkIjoiODc2ZmEwNzYtMjQ1NC00MDY1LWFiMzItMDZmNzY3YjBhNTI5IiwiTW9kaWZpZWRPbiI6IjIwMjItMDctMjBUMDg6MDI6MzkiLCJQcm9qZWN0Ijp7IiRyZWYiOiI4I</w:instrText>
          </w:r>
          <w:r>
            <w:rPr>
              <w:sz w:val="24"/>
              <w:szCs w:val="24"/>
              <w:lang w:val="en-US"/>
            </w:rPr>
            <w:instrText>n19LHsiJGlkIjoiMTYiLCIkdHlwZSI6IlN3aXNzQWNhZGVtaWMuQ2l0YXZpLkxvY2F0aW9uLCBTd2lzc0FjYWRlbWljLkNpdGF2aSIsIkFkZHJlc3MiOnsiJGlkIjoiMTciLCIkdHlwZSI6IlN3aXNzQWNhZGVtaWMuQ2l0YXZpLkxpbmtlZFJlc291cmNlLCBTd2lzc0FjYWRlbWljLkNpdGF2aSIsIkxpbmtlZFJlc291cmNlVHlwZSI6NSwiT</w:instrText>
          </w:r>
          <w:r>
            <w:rPr>
              <w:sz w:val="24"/>
              <w:szCs w:val="24"/>
              <w:lang w:val="en-US"/>
            </w:rPr>
            <w:instrText>3JpZ2luYWxTdHJpbmciOiJQTUM4MTk1OTA3IiwiVXJpU3RyaW5nIjoiaHR0cHM6Ly93d3cubmNiaS5ubG0ubmloLmdvdi9wbWMvYXJ0aWNsZXMvUE1DODE5NTkwNyIsIkxpbmtlZFJlc291cmNlU3RhdHVzIjo4LCJQcm9wZXJ0aWVzIjp7IiRpZCI6IjE4IiwiJHR5cGUiOiJTd2lzc0FjYWRlbWljLkNpdGF2aS5MaW5rZWRSZXNvdXJjZVByb</w:instrText>
          </w:r>
          <w:r>
            <w:rPr>
              <w:sz w:val="24"/>
              <w:szCs w:val="24"/>
              <w:lang w:val="en-US"/>
            </w:rPr>
            <w:instrText>3BlcnRpZXMsIFN3aXNzQWNhZGVtaWMuQ2l0YXZpIn0sIlN5bmNGb2xkZXJUeXBlIjowLCJJc0xvY2FsQ2xvdWRQcm9qZWN0RmlsZUxpbmsiOmZhbHNlLCJJc0Nsb3VkUmVzdG9yZSI6ZmFsc2UsIklzQ2xvdWRDb3B5IjpmYWxzZSwiQXR0YWNobWVudEZvbGRlcldhc0luRmFsbGJhY2tNb2RlIjpmYWxzZX0sIkFubm90YXRpb25zIjpbXSwiT</w:instrText>
          </w:r>
          <w:r>
            <w:rPr>
              <w:sz w:val="24"/>
              <w:szCs w:val="24"/>
              <w:lang w:val="en-US"/>
            </w:rPr>
            <w:instrText>G9jYXRpb25UeXBlIjowLCJNaXJyb3JzUmVmZXJlbmNlUHJvcGVydHlJZCI6MjA4LCJDcmVhdGVkQnkiOiJfSmVubnkiLCJDcmVhdGVkT24iOiIyMDIyLTA3LTIwVDA4OjAyOjM5IiwiTW9kaWZpZWRCeSI6Il9KZW5ueSIsIklkIjoiNmU2ZTI4NzQtMzc2Ni00OGViLWIwZjAtOTM1YzVlNmE0Y2M1IiwiTW9kaWZpZWRPbiI6IjIwMjItMDctM</w:instrText>
          </w:r>
          <w:r>
            <w:rPr>
              <w:sz w:val="24"/>
              <w:szCs w:val="24"/>
              <w:lang w:val="en-US"/>
            </w:rPr>
            <w:instrText>jBUMDg6MDI6MzkiLCJQcm9qZWN0Ijp7IiRyZWYiOiI4In19LHsiJGlkIjoiMTkiLCIkdHlwZSI6IlN3aXNzQWNhZGVtaWMuQ2l0YXZpLkxvY2F0aW9uLCBTd2lzc0FjYWRlbWljLkNpdGF2aSIsIkFkZHJlc3MiOnsiJGlkIjoiMjAiLCIkdHlwZSI6IlN3aXNzQWNhZGVtaWMuQ2l0YXZpLkxpbmtlZFJlc291cmNlLCBTd2lzc0FjYWRlbWljL</w:instrText>
          </w:r>
          <w:r>
            <w:rPr>
              <w:sz w:val="24"/>
              <w:szCs w:val="24"/>
              <w:lang w:val="en-US"/>
            </w:rPr>
            <w:instrText>kNpdGF2aSIsIkxpbmtlZFJlc291cmNlVHlwZSI6NSwiT3JpZ2luYWxTdHJpbmciOiIzMzc1MTE0OCIsIlVyaVN0cmluZyI6Imh0dHA6Ly93d3cubmNiaS5ubG0ubmloLmdvdi9wdWJtZWQvMzM3NTExNDgiLCJMaW5rZWRSZXNvdXJjZVN0YXR1cyI6OCwiUHJvcGVydGllcyI6eyIkaWQiOiIyMSIsIiR0eXBlIjoiU3dpc3NBY2FkZW1pYy5Da</w:instrText>
          </w:r>
          <w:r>
            <w:rPr>
              <w:sz w:val="24"/>
              <w:szCs w:val="24"/>
              <w:lang w:val="en-US"/>
            </w:rPr>
            <w:instrText>XRhdmkuTGlua2VkUmVzb3VyY2VQcm9wZXJ0aWVzLCBTd2lzc0FjYWRlbWljLkNpdGF2aSJ9LCJTeW5jRm9sZGVyVHlwZSI6MCwiSXNMb2NhbENsb3VkUHJvamVjdEZpbGVMaW5rIjpmYWxzZSwiSXNDbG91ZFJlc3RvcmUiOmZhbHNlLCJJc0Nsb3VkQ29weSI6ZmFsc2UsIkF0dGFjaG1lbnRGb2xkZXJXYXNJbkZhbGxiYWNrTW9kZSI6ZmFsc</w:instrText>
          </w:r>
          <w:r>
            <w:rPr>
              <w:sz w:val="24"/>
              <w:szCs w:val="24"/>
              <w:lang w:val="en-US"/>
            </w:rPr>
            <w:instrText>2V9LCJBbm5vdGF0aW9ucyI6W10sIkxvY2F0aW9uVHlwZSI6MCwiTWlycm9yc1JlZmVyZW5jZVByb3BlcnR5SWQiOjE2NCwiQ3JlYXRlZEJ5IjoiX0plbm55IiwiQ3JlYXRlZE9uIjoiMjAyMi0wNy0yMFQwODowMjozOSIsIk1vZGlmaWVkQnkiOiJfSmVubnkiLCJJZCI6IjIzNGRkZjZhLWRhYWQtNDFjNy05MjkyLWQzZGIwYWI3OGNhMCIsI</w:instrText>
          </w:r>
          <w:r>
            <w:rPr>
              <w:sz w:val="24"/>
              <w:szCs w:val="24"/>
              <w:lang w:val="en-US"/>
            </w:rPr>
            <w:instrText>k1vZGlmaWVkT24iOiIyMDIyLTA3LTIwVDA4OjAyOjM5IiwiUHJvamVjdCI6eyIkcmVmIjoiOCJ9fV0sIk51bWJlciI6IjEwIiwiT3JnYW5pemF0aW9ucyI6W10sIk90aGVyc0ludm9sdmVkIjpbXSwiUGFnZVJhbmdlIjoiPHNwPlxyXG4gIDxuPjQ0ODc8L24+XHJcbiAgPGluPnRydWU8L2luPlxyXG4gIDxvcz40NDg3PC9vcz5cclxuICA8c</w:instrText>
          </w:r>
          <w:r>
            <w:rPr>
              <w:sz w:val="24"/>
              <w:szCs w:val="24"/>
              <w:lang w:val="en-US"/>
            </w:rPr>
            <w:instrText>HM+NDQ4NzwvcHM+XHJcbjwvc3A+XHJcbjxlcD5cclxuICA8bj40NTA1PC9uPlxyXG4gIDxpbj50cnVlPC9pbj5cclxuICA8b3M+NDUwNTwvb3M+XHJcbiAgPHBzPjQ1MDU8L3BzPlxyXG48L2VwPlxyXG48b3M+NDQ4Ny00NTA1PC9vcz4iLCJQZXJpb2RpY2FsIjp7IiRpZCI6IjIyIiwiJHR5cGUiOiJTd2lzc0FjYWRlbWljLkNpdGF2aS5QZ</w:instrText>
          </w:r>
          <w:r>
            <w:rPr>
              <w:sz w:val="24"/>
              <w:szCs w:val="24"/>
              <w:lang w:val="en-US"/>
            </w:rPr>
            <w:instrText>XJpb2RpY2FsLCBTd2lzc0FjYWRlbWljLkNpdGF2aSIsIkVpc3NuIjoiMTQyMC05MDcxIiwiTmFtZSI6IkNlbGx1bGFyIGFuZCBtb2xlY3VsYXIgbGlmZSBzY2llbmNlcyA6IENNTFMiLCJQYWdpbmF0aW9uIjowLCJQcm90ZWN0ZWQiOmZhbHNlLCJVc2VyQWJicmV2aWF0aW9uMSI6IkNlbGwgTW9sIExpZmUgU2NpIiwiQ3JlYXRlZEJ5IjoiX</w:instrText>
          </w:r>
          <w:r>
            <w:rPr>
              <w:sz w:val="24"/>
              <w:szCs w:val="24"/>
              <w:lang w:val="en-US"/>
            </w:rPr>
            <w:instrText>0plbm55IiwiQ3JlYXRlZE9uIjoiMjAyMi0wNy0yMFQwODowMjozOSIsIk1vZGlmaWVkQnkiOiJfSmVubnkiLCJJZCI6Ijc1NDMwNGJkLTI5MWYtNDdmNi1hZWJiLTQwODM5ZDIwYWQ1NiIsIk1vZGlmaWVkT24iOiIyMDIyLTA3LTIwVDA4OjAyOjM5IiwiUHJvamVjdCI6eyIkcmVmIjoiOCJ9fSwiUG1jSWQiOiJQTUM4MTk1OTA3IiwiUHVib</w:instrText>
          </w:r>
          <w:r>
            <w:rPr>
              <w:sz w:val="24"/>
              <w:szCs w:val="24"/>
              <w:lang w:val="en-US"/>
            </w:rPr>
            <w:instrText>GlzaGVycyI6W10sIlB1Yk1lZElkIjoiMzM3NTExNDgiLCJRdW90YXRpb25zIjpbXSwiUmF0aW5nIjowLCJSZWZlcmVuY2VUeXBlIjoiSm91cm5hbEFydGljbGUiLCJTaG9ydFRpdGxlIjoiQXJtZW50bywgVWVmZmluZyBldCBhbC4gMjAyMSDigJMgVGhlIGNvbXBsZW1lbnQgc3lzdGVtIGluIGFnZS1yZWxhdGVkIiwiU2hvcnRUaXRsZVVwZ</w:instrText>
          </w:r>
          <w:r>
            <w:rPr>
              <w:sz w:val="24"/>
              <w:szCs w:val="24"/>
              <w:lang w:val="en-US"/>
            </w:rPr>
            <w:instrText>GF0ZVR5cGUiOjAsIlNvdXJjZU9mQmlibGlvZ3JhcGhpY0luZm9ybWF0aW9uIjoiUHViTWVkIiwiU3RhdGljSWRzIjpbIjZlNzRlOWJiLTVjMGItNDVhNC04OTlkLTI5NDgwYTc3ZmVmMiJdLCJUYWJsZU9mQ29udGVudHNDb21wbGV4aXR5IjowLCJUYWJsZU9mQ29udGVudHNTb3VyY2VUZXh0Rm9ybWF0IjowLCJUYXNrcyI6W10sIlRpdGxlI</w:instrText>
          </w:r>
          <w:r>
            <w:rPr>
              <w:sz w:val="24"/>
              <w:szCs w:val="24"/>
              <w:lang w:val="en-US"/>
            </w:rPr>
            <w:instrText>joiVGhlIGNvbXBsZW1lbnQgc3lzdGVtIGluIGFnZS1yZWxhdGVkIG1hY3VsYXIgZGVnZW5lcmF0aW9uIiwiVHJhbnNsYXRvcnMiOltdLCJWb2x1bWUiOiI3OCIsIlllYXIiOiIyMDIxIiwiWWVhclJlc29sdmVkIjoiMjAyMSIsIkNyZWF0ZWRCeSI6Il9KZW5ueSIsIkNyZWF0ZWRPbiI6IjIwMjItMDctMjBUMDg6MDI6MzkiLCJNb2RpZmllZ</w:instrText>
          </w:r>
          <w:r>
            <w:rPr>
              <w:sz w:val="24"/>
              <w:szCs w:val="24"/>
              <w:lang w:val="en-US"/>
            </w:rPr>
            <w:instrText>EJ5IjoiX0plbm55IiwiSWQiOiI1ZmUxM2YyNC03NDdkLTRlYzItYjk4OS0zNzhmODNkOWNhYzYiLCJNb2RpZmllZE9uIjoiMjAyMi0xMC0yNlQxNDowMDozOSIsIlByb2plY3QiOnsiJHJlZiI6IjgifX0sIlVzZU51bWJlcmluZ1R5cGVPZlBhcmVudERvY3VtZW50IjpmYWxzZX1dLCJGb3JtYXR0ZWRUZXh0Ijp7IiRpZCI6IjIzIiwiQ291b</w:instrText>
          </w:r>
          <w:r>
            <w:rPr>
              <w:sz w:val="24"/>
              <w:szCs w:val="24"/>
              <w:lang w:val="en-US"/>
            </w:rPr>
            <w:instrText>nQiOjEsIlRleHRVbml0cyI6W3siJGlkIjoiMjQiLCJGb250U3R5bGUiOnsiJGlkIjoiMjUiLCJOZXV0cmFsIjp0cnVlfSwiUmVhZGluZ09yZGVyIjoxLCJUZXh0IjoiKDExKSJ9XX0sIlRhZyI6IkNpdGF2aVBsYWNlaG9sZGVyI2Y2NjI3MDQ1LThkMTMtNDVjZi05Njc2LTdmZDA2YTIwZTZlOSIsIlRleHQiOiIoMTEpIiwiV0FJVmVyc2lvb</w:instrText>
          </w:r>
          <w:r>
            <w:rPr>
              <w:sz w:val="24"/>
              <w:szCs w:val="24"/>
              <w:lang w:val="en-US"/>
            </w:rPr>
            <w:instrText>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Similarly, Bruch’s membrane suffers from age-related changes, such as thickening and other structural changes that change its permeability. Altogether, these age-related changes have the potential to negatively influence the </w:t>
      </w:r>
      <w:r>
        <w:rPr>
          <w:sz w:val="24"/>
          <w:szCs w:val="24"/>
          <w:lang w:val="en-US"/>
        </w:rPr>
        <w:t xml:space="preserve">integrity of the RPE/Bruch’s membrane interface leading to accumulation of debris that ultimately leads to the formation of drusen </w:t>
      </w:r>
      <w:sdt>
        <w:sdtPr>
          <w:rPr>
            <w:sz w:val="24"/>
            <w:szCs w:val="24"/>
            <w:lang w:val="en-US"/>
          </w:rPr>
          <w:alias w:val="To edit, see citavi.com/edit"/>
          <w:tag w:val="CitaviPlaceholder#e6147233-a0d8-42f5-9f76-d104122d69eb"/>
          <w:id w:val="564377814"/>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instrText>
          </w:r>
          <w:r>
            <w:rPr>
              <w:sz w:val="24"/>
              <w:szCs w:val="24"/>
              <w:lang w:val="en-US"/>
            </w:rPr>
            <w:instrText>WRlbWljLkNpdGF2aSIsIkVudHJpZXMiOlt7IiRpZCI6IjIiLCIkdHlwZSI6IlN3aXNzQWNhZGVtaWMuQ2l0YXZpLkNpdGF0aW9ucy5Xb3JkUGxhY2Vob2xkZXJFbnRyeSwgU3dpc3NBY2FkZW1pYy5DaXRhdmkiLCJJZCI6ImQxYWY4MDg3LTk4YWMtNDczZS05MDhlLTA1Njg3OTc2OTBmZCIsIlJhbmdlTGVuZ3RoIjo0LCJSZWZlcmVuY2VJZ</w:instrText>
          </w:r>
          <w:r>
            <w:rPr>
              <w:sz w:val="24"/>
              <w:szCs w:val="24"/>
              <w:lang w:val="en-US"/>
            </w:rPr>
            <w:instrText>CI6IjVmZTEzZjI0LTc0N2QtNGVjMi1iOTg5LTM3OGY4M2Q5Y2FjNiIsIlBhZ2VSYW5nZSI6eyIkaWQiOiIzIiwiJHR5cGUiOiJTd2lzc0FjYWRlbWljLlBhZ2VSYW5nZSwgU3dpc3NBY2FkZW1pYyIsIkVuZFBhZ2UiOnsiJGlkIjoiNCIsIiR0eXBlIjoiU3dpc3NBY2FkZW1pYy5QYWdlTnVtYmVyLCBTd2lzc0FjYWRlbWljIiwiSXNGdWxse</w:instrText>
          </w:r>
          <w:r>
            <w:rPr>
              <w:sz w:val="24"/>
              <w:szCs w:val="24"/>
              <w:lang w:val="en-US"/>
            </w:rPr>
            <w:instrText>U51bWVyaWMiOmZhbHNlLCJOdW1iZXJpbmdUeXBlIjowLCJOdW1lcmFsU3lzdGVtIjowfSwiTnVtYmVyaW5nVHlwZSI6MCwiTnVtZXJhbFN5c3RlbSI6MCwiU3RhcnRQYWdlIjp7IiRpZCI6IjUiLCIkdHlwZSI6IlN3aXNzQWNhZGVtaWMuUGFnZU51bWJlciwgU3dpc3NBY2FkZW1pYyIsIklzRnVsbHlOdW1lcmljIjpmYWxzZSwiTnVtYmVya</w:instrText>
          </w:r>
          <w:r>
            <w:rPr>
              <w:sz w:val="24"/>
              <w:szCs w:val="24"/>
              <w:lang w:val="en-US"/>
            </w:rPr>
            <w:instrText>W5nVHlwZSI6MCwiTnVtZXJhbFN5c3RlbSI6MH19LCJSZWZlcmVuY2UiOnsiJGlkIjoiNiIsIiR0eXBlIjoiU3dpc3NBY2FkZW1pYy5DaXRhdmkuUmVmZXJlbmNlLCBTd2lzc0FjYWRlbWljLkNpdGF2aSIsIkFic3RyYWN0Q29tcGxleGl0eSI6MCwiQWJzdHJhY3RTb3VyY2VUZXh0Rm9ybWF0IjowLCJBdXRob3JzIjpbeyIkaWQiOiI3IiwiJ</w:instrText>
          </w:r>
          <w:r>
            <w:rPr>
              <w:sz w:val="24"/>
              <w:szCs w:val="24"/>
              <w:lang w:val="en-US"/>
            </w:rPr>
            <w:instrText>HR5cGUiOiJTd2lzc0FjYWRlbWljLkNpdGF2aS5QZXJzb24sIFN3aXNzQWNhZGVtaWMuQ2l0YXZpIiwiRmlyc3ROYW1lIjoiQW5nZWxhIiwiTGFzdE5hbWUiOiJBcm1lbnRvIiwiUHJvdGVjdGVkIjpmYWxzZSwiU2V4IjoxLCJDcmVhdGVkQnkiOiJfSmVubnkiLCJDcmVhdGVkT24iOiIyMDIyLTA3LTIwVDA4OjAyOjM5IiwiTW9kaWZpZWRCe</w:instrText>
          </w:r>
          <w:r>
            <w:rPr>
              <w:sz w:val="24"/>
              <w:szCs w:val="24"/>
              <w:lang w:val="en-US"/>
            </w:rPr>
            <w:instrText>SI6Il9KZW5ueSIsIklkIjoiNDg3OTliMDQtNzAzOS00MzBjLThhYzEtNmJmOTliNDRmNmExIiwiTW9kaWZpZWRPbiI6IjIwMjItMDctMjBUMDg6MDI6MzkiLCJQcm9qZWN0Ijp7IiRpZCI6IjgiLCIkdHlwZSI6IlN3aXNzQWNhZGVtaWMuQ2l0YXZpLlByb2plY3QsIFN3aXNzQWNhZGVtaWMuQ2l0YXZpIn19LHsiJGlkIjoiOSIsIiR0eXBlI</w:instrText>
          </w:r>
          <w:r>
            <w:rPr>
              <w:sz w:val="24"/>
              <w:szCs w:val="24"/>
              <w:lang w:val="en-US"/>
            </w:rPr>
            <w:instrText>joiU3dpc3NBY2FkZW1pYy5DaXRhdmkuUGVyc29uLCBTd2lzc0FjYWRlbWljLkNpdGF2aSIsIkZpcnN0TmFtZSI6Ik1hcml1cyIsIkxhc3ROYW1lIjoiVWVmZmluZyIsIlByb3RlY3RlZCI6ZmFsc2UsIlNleCI6MiwiQ3JlYXRlZEJ5IjoiX0plbm55IiwiQ3JlYXRlZE9uIjoiMjAyMi0wNy0yMFQwODowMjozOSIsIk1vZGlmaWVkQnkiOiJfS</w:instrText>
          </w:r>
          <w:r>
            <w:rPr>
              <w:sz w:val="24"/>
              <w:szCs w:val="24"/>
              <w:lang w:val="en-US"/>
            </w:rPr>
            <w:instrText>mVubnkiLCJJZCI6ImQ3Y2Y2ZWE3LTBhYWQtNGEwMS05ZTIyLTg2NmNjMzFkNDZlYiIsIk1vZGlmaWVkT24iOiIyMDIyLTA3LTIwVDA4OjAyOjM5IiwiUHJvamVjdCI6eyIkcmVmIjoiOCJ9fSx7IiRpZCI6IjEwIiwiJHR5cGUiOiJTd2lzc0FjYWRlbWljLkNpdGF2aS5QZXJzb24sIFN3aXNzQWNhZGVtaWMuQ2l0YXZpIiwiRmlyc3ROYW1lI</w:instrText>
          </w:r>
          <w:r>
            <w:rPr>
              <w:sz w:val="24"/>
              <w:szCs w:val="24"/>
              <w:lang w:val="en-US"/>
            </w:rPr>
            <w:instrText>joiU2ltb24iLCJMYXN0TmFtZSI6IkNsYXJrIiwiTWlkZGxlTmFtZSI6IkouIiwiUHJvdGVjdGVkIjpmYWxzZSwiU2V4IjoyLCJDcmVhdGVkQnkiOiJfSmVubnkiLCJDcmVhdGVkT24iOiIyMDIyLTA3LTIwVDA4OjAyOjM5IiwiTW9kaWZpZWRCeSI6Il9KZW5ueSIsIklkIjoiNjIxNWU2ZDctOTE2My00MmFhLThiY2YtM2M2MDY5NWM1OGZiI</w:instrText>
          </w:r>
          <w:r>
            <w:rPr>
              <w:sz w:val="24"/>
              <w:szCs w:val="24"/>
              <w:lang w:val="en-US"/>
            </w:rPr>
            <w:instrText>iwiTW9kaWZpZWRPbiI6IjIwMjItMDctMjBUMDg6MDI6MzkiLCJQcm9qZWN0Ijp7IiRyZWYiOiI4In19XSwiQ2l0YXRpb25LZXlVcGRhdGVUeXBlIjowLCJDb2xsYWJvcmF0b3JzIjpbXSwiQ292ZXJQYXRoIjp7IiRpZCI6IjExIiwiJHR5cGUiOiJTd2lzc0FjYWRlbWljLkNpdGF2aS5MaW5rZWRSZXNvdXJjZSwgU3dpc3NBY2FkZW1pYy5Da</w:instrText>
          </w:r>
          <w:r>
            <w:rPr>
              <w:sz w:val="24"/>
              <w:szCs w:val="24"/>
              <w:lang w:val="en-US"/>
            </w:rPr>
            <w:instrText>XRhdmkiLCJMaW5rZWRSZXNvdXJjZVR5cGUiOjEsIlVyaVN0cmluZyI6IkFybWVudG8sIFVlZmZpbmcgZXQgYWwgMjAyMSAtIFRoZSBjb21wbGVtZW50IHN5c3RlbSBpbiBhZ2UtcmVsYXRlZC5qcGciLCJMaW5rZWRSZXNvdXJjZVN0YXR1cyI6OCwiUHJvcGVydGllcyI6eyIkaWQiOiIxMiIsIiR0eXBlIjoiU3dpc3NBY2FkZW1pYy5DaXRhd</w:instrText>
          </w:r>
          <w:r>
            <w:rPr>
              <w:sz w:val="24"/>
              <w:szCs w:val="24"/>
              <w:lang w:val="en-US"/>
            </w:rPr>
            <w:instrText>mkuTGlua2VkUmVzb3VyY2VQcm9wZXJ0aWVzLCBTd2lzc0FjYWRlbWljLkNpdGF2aSJ9LCJTeW5jRm9sZGVyVHlwZSI6MCwiSXNMb2NhbENsb3VkUHJvamVjdEZpbGVMaW5rIjpmYWxzZSwiSXNDbG91ZFJlc3RvcmUiOmZhbHNlLCJJc0Nsb3VkQ29weSI6ZmFsc2UsIkF0dGFjaG1lbnRGb2xkZXJXYXNJbkZhbGxiYWNrTW9kZSI6ZmFsc2V9L</w:instrText>
          </w:r>
          <w:r>
            <w:rPr>
              <w:sz w:val="24"/>
              <w:szCs w:val="24"/>
              <w:lang w:val="en-US"/>
            </w:rPr>
            <w:instrText>CJEYXRlMiI6IjA5LjAzLjIwMjEiLCJEb2kiOiIxMC4xMDA3L3MwMDAxOC0wMjEtMDM3OTYtOSIsIkVkaXRvcnMiOltdLCJFdmFsdWF0aW9uQ29tcGxleGl0eSI6MCwiRXZhbHVhdGlvblNvdXJjZVRleHRGb3JtYXQiOjAsIkdyb3VwcyI6W10sIkhhc0xhYmVsMSI6ZmFsc2UsIkhhc0xhYmVsMiI6ZmFsc2UsIktleXdvcmRzIjpbXSwiTGFuZ</w:instrText>
          </w:r>
          <w:r>
            <w:rPr>
              <w:sz w:val="24"/>
              <w:szCs w:val="24"/>
              <w:lang w:val="en-US"/>
            </w:rPr>
            <w:instrText>3VhZ2UiOiJlbmciLCJMYW5ndWFnZUNvZGUiOiJlbiIsIkxvY2F0aW9ucyI6W3siJGlkIjoiMTMiLCIkdHlwZSI6IlN3aXNzQWNhZGVtaWMuQ2l0YXZpLkxvY2F0aW9uLCBTd2lzc0FjYWRlbWljLkNpdGF2aSIsIkFkZHJlc3MiOnsiJGlkIjoiMTQiLCIkdHlwZSI6IlN3aXNzQWNhZGVtaWMuQ2l0YXZpLkxpbmtlZFJlc291cmNlLCBTd2lzc</w:instrText>
          </w:r>
          <w:r>
            <w:rPr>
              <w:sz w:val="24"/>
              <w:szCs w:val="24"/>
              <w:lang w:val="en-US"/>
            </w:rPr>
            <w:instrText>0FjYWRlbWljLkNpdGF2aSIsIkxpbmtlZFJlc291cmNlVHlwZSI6NSwiT3JpZ2luYWxTdHJpbmciOiIxMC4xMDA3L3MwMDAxOC0wMjEtMDM3OTYtOSIsIlVyaVN0cmluZyI6Imh0dHBzOi8vZG9pLm9yZy8xMC4xMDA3L3MwMDAxOC0wMjEtMDM3OTYtOSIsIkxpbmtlZFJlc291cmNlU3RhdHVzIjo4LCJQcm9wZXJ0aWVzIjp7IiRpZCI6IjE1I</w:instrText>
          </w:r>
          <w:r>
            <w:rPr>
              <w:sz w:val="24"/>
              <w:szCs w:val="24"/>
              <w:lang w:val="en-US"/>
            </w:rPr>
            <w:instrText>iwiJHR5cGUiOiJTd2lzc0FjYWRlbWljLkNpdGF2aS5MaW5rZWRSZXNvdXJjZVByb3BlcnRpZXMsIFN3aXNzQWNhZGVtaWMuQ2l0YXZpIn0sIlN5bmNGb2xkZXJUeXBlIjowLCJJc0xvY2FsQ2xvdWRQcm9qZWN0RmlsZUxpbmsiOmZhbHNlLCJJc0Nsb3VkUmVzdG9yZSI6ZmFsc2UsIklzQ2xvdWRDb3B5IjpmYWxzZSwiQXR0YWNobWVudEZvb</w:instrText>
          </w:r>
          <w:r>
            <w:rPr>
              <w:sz w:val="24"/>
              <w:szCs w:val="24"/>
              <w:lang w:val="en-US"/>
            </w:rPr>
            <w:instrText>GRlcldhc0luRmFsbGJhY2tNb2RlIjpmYWxzZX0sIkFubm90YXRpb25zIjpbXSwiTG9jYXRpb25UeXBlIjowLCJNaXJyb3JzUmVmZXJlbmNlUHJvcGVydHlJZCI6MTI4LCJDcmVhdGVkQnkiOiJfSmVubnkiLCJDcmVhdGVkT24iOiIyMDIyLTA3LTIwVDA4OjAyOjM5IiwiTW9kaWZpZWRCeSI6Il9KZW5ueSIsIklkIjoiODc2ZmEwNzYtMjQ1N</w:instrText>
          </w:r>
          <w:r>
            <w:rPr>
              <w:sz w:val="24"/>
              <w:szCs w:val="24"/>
              <w:lang w:val="en-US"/>
            </w:rPr>
            <w:instrText>C00MDY1LWFiMzItMDZmNzY3YjBhNTI5IiwiTW9kaWZpZWRPbiI6IjIwMjItMDctMjBUMDg6MDI6MzkiLCJQcm9qZWN0Ijp7IiRyZWYiOiI4In19LHsiJGlkIjoiMTYiLCIkdHlwZSI6IlN3aXNzQWNhZGVtaWMuQ2l0YXZpLkxvY2F0aW9uLCBTd2lzc0FjYWRlbWljLkNpdGF2aSIsIkFkZHJlc3MiOnsiJGlkIjoiMTciLCIkdHlwZSI6IlN3a</w:instrText>
          </w:r>
          <w:r>
            <w:rPr>
              <w:sz w:val="24"/>
              <w:szCs w:val="24"/>
              <w:lang w:val="en-US"/>
            </w:rPr>
            <w:instrText>XNzQWNhZGVtaWMuQ2l0YXZpLkxpbmtlZFJlc291cmNlLCBTd2lzc0FjYWRlbWljLkNpdGF2aSIsIkxpbmtlZFJlc291cmNlVHlwZSI6NSwiT3JpZ2luYWxTdHJpbmciOiJQTUM4MTk1OTA3IiwiVXJpU3RyaW5nIjoiaHR0cHM6Ly93d3cubmNiaS5ubG0ubmloLmdvdi9wbWMvYXJ0aWNsZXMvUE1DODE5NTkwNyIsIkxpbmtlZFJlc291cmNlU</w:instrText>
          </w:r>
          <w:r>
            <w:rPr>
              <w:sz w:val="24"/>
              <w:szCs w:val="24"/>
              <w:lang w:val="en-US"/>
            </w:rPr>
            <w:instrText>3RhdHVzIjo4LCJQcm9wZXJ0aWVzIjp7IiRpZCI6IjE4IiwiJHR5cGUiOiJTd2lzc0FjYWRlbWljLkNpdGF2aS5MaW5rZWRSZXNvdXJjZVByb3BlcnRpZXMsIFN3aXNzQWNhZGVtaWMuQ2l0YXZpIn0sIlN5bmNGb2xkZXJUeXBlIjowLCJJc0xvY2FsQ2xvdWRQcm9qZWN0RmlsZUxpbmsiOmZhbHNlLCJJc0Nsb3VkUmVzdG9yZSI6ZmFsc2UsI</w:instrText>
          </w:r>
          <w:r>
            <w:rPr>
              <w:sz w:val="24"/>
              <w:szCs w:val="24"/>
              <w:lang w:val="en-US"/>
            </w:rPr>
            <w:instrText>klzQ2xvdWRDb3B5IjpmYWxzZSwiQXR0YWNobWVudEZvbGRlcldhc0luRmFsbGJhY2tNb2RlIjpmYWxzZX0sIkFubm90YXRpb25zIjpbXSwiTG9jYXRpb25UeXBlIjowLCJNaXJyb3JzUmVmZXJlbmNlUHJvcGVydHlJZCI6MjA4LCJDcmVhdGVkQnkiOiJfSmVubnkiLCJDcmVhdGVkT24iOiIyMDIyLTA3LTIwVDA4OjAyOjM5IiwiTW9kaWZpZ</w:instrText>
          </w:r>
          <w:r>
            <w:rPr>
              <w:sz w:val="24"/>
              <w:szCs w:val="24"/>
              <w:lang w:val="en-US"/>
            </w:rPr>
            <w:instrText>WRCeSI6Il9KZW5ueSIsIklkIjoiNmU2ZTI4NzQtMzc2Ni00OGViLWIwZjAtOTM1YzVlNmE0Y2M1IiwiTW9kaWZpZWRPbiI6IjIwMjItMDctMjBUMDg6MDI6MzkiLCJQcm9qZWN0Ijp7IiRyZWYiOiI4In19LHsiJGlkIjoiMTkiLCIkdHlwZSI6IlN3aXNzQWNhZGVtaWMuQ2l0YXZpLkxvY2F0aW9uLCBTd2lzc0FjYWRlbWljLkNpdGF2aSIsI</w:instrText>
          </w:r>
          <w:r>
            <w:rPr>
              <w:sz w:val="24"/>
              <w:szCs w:val="24"/>
              <w:lang w:val="en-US"/>
            </w:rPr>
            <w:instrText>kFkZHJlc3MiOnsiJGlkIjoiMjAiLCIkdHlwZSI6IlN3aXNzQWNhZGVtaWMuQ2l0YXZpLkxpbmtlZFJlc291cmNlLCBTd2lzc0FjYWRlbWljLkNpdGF2aSIsIkxpbmtlZFJlc291cmNlVHlwZSI6NSwiT3JpZ2luYWxTdHJpbmciOiIzMzc1MTE0OCIsIlVyaVN0cmluZyI6Imh0dHA6Ly93d3cubmNiaS5ubG0ubmloLmdvdi9wdWJtZWQvMzM3N</w:instrText>
          </w:r>
          <w:r>
            <w:rPr>
              <w:sz w:val="24"/>
              <w:szCs w:val="24"/>
              <w:lang w:val="en-US"/>
            </w:rPr>
            <w:instrText>TExNDgiLCJMaW5rZWRSZXNvdXJjZVN0YXR1cyI6OCwiUHJvcGVydGllcyI6eyIkaWQiOiIyMSIsIiR0eXBlIjoiU3dpc3NBY2FkZW1pYy5DaXRhdmkuTGlua2VkUmVzb3VyY2VQcm9wZXJ0aWVzLCBTd2lzc0FjYWRlbWljLkNpdGF2aSJ9LCJTeW5jRm9sZGVyVHlwZSI6MCwiSXNMb2NhbENsb3VkUHJvamVjdEZpbGVMaW5rIjpmYWxzZSwiS</w:instrText>
          </w:r>
          <w:r>
            <w:rPr>
              <w:sz w:val="24"/>
              <w:szCs w:val="24"/>
              <w:lang w:val="en-US"/>
            </w:rPr>
            <w:instrText>XNDbG91ZFJlc3RvcmUiOmZhbHNlLCJJc0Nsb3VkQ29weSI6ZmFsc2UsIkF0dGFjaG1lbnRGb2xkZXJXYXNJbkZhbGxiYWNrTW9kZSI6ZmFsc2V9LCJBbm5vdGF0aW9ucyI6W10sIkxvY2F0aW9uVHlwZSI6MCwiTWlycm9yc1JlZmVyZW5jZVByb3BlcnR5SWQiOjE2NCwiQ3JlYXRlZEJ5IjoiX0plbm55IiwiQ3JlYXRlZE9uIjoiMjAyMi0wN</w:instrText>
          </w:r>
          <w:r>
            <w:rPr>
              <w:sz w:val="24"/>
              <w:szCs w:val="24"/>
              <w:lang w:val="en-US"/>
            </w:rPr>
            <w:instrText>y0yMFQwODowMjozOSIsIk1vZGlmaWVkQnkiOiJfSmVubnkiLCJJZCI6IjIzNGRkZjZhLWRhYWQtNDFjNy05MjkyLWQzZGIwYWI3OGNhMCIsIk1vZGlmaWVkT24iOiIyMDIyLTA3LTIwVDA4OjAyOjM5IiwiUHJvamVjdCI6eyIkcmVmIjoiOCJ9fV0sIk51bWJlciI6IjEwIiwiT3JnYW5pemF0aW9ucyI6W10sIk90aGVyc0ludm9sdmVkIjpbX</w:instrText>
          </w:r>
          <w:r>
            <w:rPr>
              <w:sz w:val="24"/>
              <w:szCs w:val="24"/>
              <w:lang w:val="en-US"/>
            </w:rPr>
            <w:instrText>SwiUGFnZVJhbmdlIjoiPHNwPlxyXG4gIDxuPjQ0ODc8L24+XHJcbiAgPGluPnRydWU8L2luPlxyXG4gIDxvcz40NDg3PC9vcz5cclxuICA8cHM+NDQ4NzwvcHM+XHJcbjwvc3A+XHJcbjxlcD5cclxuICA8bj40NTA1PC9uPlxyXG4gIDxpbj50cnVlPC9pbj5cclxuICA8b3M+NDUwNTwvb3M+XHJcbiAgPHBzPjQ1MDU8L3BzPlxyXG48L2VwP</w:instrText>
          </w:r>
          <w:r>
            <w:rPr>
              <w:sz w:val="24"/>
              <w:szCs w:val="24"/>
              <w:lang w:val="en-US"/>
            </w:rPr>
            <w:instrText>lxyXG48b3M+NDQ4Ny00NTA1PC9vcz4iLCJQZXJpb2RpY2FsIjp7IiRpZCI6IjIyIiwiJHR5cGUiOiJTd2lzc0FjYWRlbWljLkNpdGF2aS5QZXJpb2RpY2FsLCBTd2lzc0FjYWRlbWljLkNpdGF2aSIsIkVpc3NuIjoiMTQyMC05MDcxIiwiTmFtZSI6IkNlbGx1bGFyIGFuZCBtb2xlY3VsYXIgbGlmZSBzY2llbmNlcyA6IENNTFMiLCJQYWdpb</w:instrText>
          </w:r>
          <w:r>
            <w:rPr>
              <w:sz w:val="24"/>
              <w:szCs w:val="24"/>
              <w:lang w:val="en-US"/>
            </w:rPr>
            <w:instrText>mF0aW9uIjowLCJQcm90ZWN0ZWQiOmZhbHNlLCJVc2VyQWJicmV2aWF0aW9uMSI6IkNlbGwgTW9sIExpZmUgU2NpIiwiQ3JlYXRlZEJ5IjoiX0plbm55IiwiQ3JlYXRlZE9uIjoiMjAyMi0wNy0yMFQwODowMjozOSIsIk1vZGlmaWVkQnkiOiJfSmVubnkiLCJJZCI6Ijc1NDMwNGJkLTI5MWYtNDdmNi1hZWJiLTQwODM5ZDIwYWQ1NiIsIk1vZ</w:instrText>
          </w:r>
          <w:r>
            <w:rPr>
              <w:sz w:val="24"/>
              <w:szCs w:val="24"/>
              <w:lang w:val="en-US"/>
            </w:rPr>
            <w:instrText>GlmaWVkT24iOiIyMDIyLTA3LTIwVDA4OjAyOjM5IiwiUHJvamVjdCI6eyIkcmVmIjoiOCJ9fSwiUG1jSWQiOiJQTUM4MTk1OTA3IiwiUHVibGlzaGVycyI6W10sIlB1Yk1lZElkIjoiMzM3NTExNDgiLCJRdW90YXRpb25zIjpbXSwiUmF0aW5nIjowLCJSZWZlcmVuY2VUeXBlIjoiSm91cm5hbEFydGljbGUiLCJTaG9ydFRpdGxlIjoiQXJtZ</w:instrText>
          </w:r>
          <w:r>
            <w:rPr>
              <w:sz w:val="24"/>
              <w:szCs w:val="24"/>
              <w:lang w:val="en-US"/>
            </w:rPr>
            <w:instrText>W50bywgVWVmZmluZyBldCBhbC4gMjAyMSDigJMgVGhlIGNvbXBsZW1lbnQgc3lzdGVtIGluIGFnZS1yZWxhdGVkIiwiU2hvcnRUaXRsZVVwZGF0ZVR5cGUiOjAsIlNvdXJjZU9mQmlibGlvZ3JhcGhpY0luZm9ybWF0aW9uIjoiUHViTWVkIiwiU3RhdGljSWRzIjpbIjZlNzRlOWJiLTVjMGItNDVhNC04OTlkLTI5NDgwYTc3ZmVmMiJdLCJUY</w:instrText>
          </w:r>
          <w:r>
            <w:rPr>
              <w:sz w:val="24"/>
              <w:szCs w:val="24"/>
              <w:lang w:val="en-US"/>
            </w:rPr>
            <w:instrText>WJsZU9mQ29udGVudHNDb21wbGV4aXR5IjowLCJUYWJsZU9mQ29udGVudHNTb3VyY2VUZXh0Rm9ybWF0IjowLCJUYXNrcyI6W10sIlRpdGxlIjoiVGhlIGNvbXBsZW1lbnQgc3lzdGVtIGluIGFnZS1yZWxhdGVkIG1hY3VsYXIgZGVnZW5lcmF0aW9uIiwiVHJhbnNsYXRvcnMiOltdLCJWb2x1bWUiOiI3OCIsIlllYXIiOiIyMDIxIiwiWWVhc</w:instrText>
          </w:r>
          <w:r>
            <w:rPr>
              <w:sz w:val="24"/>
              <w:szCs w:val="24"/>
              <w:lang w:val="en-US"/>
            </w:rPr>
            <w:instrText>lJlc29sdmVkIjoiMjAyMSIsIkNyZWF0ZWRCeSI6Il9KZW5ueSIsIkNyZWF0ZWRPbiI6IjIwMjItMDctMjBUMDg6MDI6MzkiLCJNb2RpZmllZEJ5IjoiX0plbm55IiwiSWQiOiI1ZmUxM2YyNC03NDdkLTRlYzItYjk4OS0zNzhmODNkOWNhYzYiLCJNb2RpZmllZE9uIjoiMjAyMi0xMC0yNlQxNDowMDozOSIsIlByb2plY3QiOnsiJHJlZiI6I</w:instrText>
          </w:r>
          <w:r>
            <w:rPr>
              <w:sz w:val="24"/>
              <w:szCs w:val="24"/>
              <w:lang w:val="en-US"/>
            </w:rPr>
            <w:instrText>jgifX0sIlVzZU51bWJlcmluZ1R5cGVPZlBhcmVudERvY3VtZW50IjpmYWxzZX1dLCJGb3JtYXR0ZWRUZXh0Ijp7IiRpZCI6IjIzIiwiQ291bnQiOjEsIlRleHRVbml0cyI6W3siJGlkIjoiMjQiLCJGb250U3R5bGUiOnsiJGlkIjoiMjUiLCJOZXV0cmFsIjp0cnVlfSwiUmVhZGluZ09yZGVyIjoxLCJUZXh0IjoiKDExKSJ9XX0sIlRhZyI6I</w:instrText>
          </w:r>
          <w:r>
            <w:rPr>
              <w:sz w:val="24"/>
              <w:szCs w:val="24"/>
              <w:lang w:val="en-US"/>
            </w:rPr>
            <w:instrText>kNpdGF2aVBsYWNlaG9sZGVyI2U2MTQ3MjMzLWEwZDgtNDJmNS05Zjc2LWQxMDQxMjJkNjllYi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However, this assumption still has to be confirmed. According to Anderson et al. local inflammation as a response to </w:t>
      </w:r>
      <w:r>
        <w:rPr>
          <w:sz w:val="24"/>
          <w:szCs w:val="24"/>
          <w:lang w:val="en-US"/>
        </w:rPr>
        <w:t xml:space="preserve">debris accumulation plays a critical role in the formation of drusen </w:t>
      </w:r>
      <w:sdt>
        <w:sdtPr>
          <w:rPr>
            <w:sz w:val="24"/>
            <w:szCs w:val="24"/>
            <w:lang w:val="en-US"/>
          </w:rPr>
          <w:alias w:val="To edit, see citavi.com/edit"/>
          <w:tag w:val="CitaviPlaceholder#c6748ff5-792b-43ca-907c-777a3ef5fa69"/>
          <w:id w:val="1778903739"/>
          <w:placeholder>
            <w:docPart w:val="966A0A29D0C84A358613D83B99BD68B5"/>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w:instrText>
          </w:r>
          <w:r>
            <w:rPr>
              <w:sz w:val="24"/>
              <w:szCs w:val="24"/>
              <w:lang w:val="en-US"/>
            </w:rPr>
            <w:instrText>3aXNzQWNhZGVtaWMuQ2l0YXZpLkNpdGF0aW9ucy5Xb3JkUGxhY2Vob2xkZXJFbnRyeSwgU3dpc3NBY2FkZW1pYy5DaXRhdmkiLCJJZCI6IjcxNDJlM2IwLTA5MDUtNDUyMC04ZDc2LTI0YTk5MWZkZTI5MiIsIlJhbmdlTGVuZ3RoIjo0LCJSZWZlcmVuY2VJZCI6IjQ4YzA4NzJiLWQ4MmItNDYxNS1hZjkxLTIwNjk4YTczZGQwYSIsIlBhZ2V</w:instrText>
          </w:r>
          <w:r>
            <w:rPr>
              <w:sz w:val="24"/>
              <w:szCs w:val="24"/>
              <w:lang w:val="en-US"/>
            </w:rPr>
            <w:instrText>SYW5nZSI6eyIkaWQiOiIzIiwiJHR5cGUiOiJTd2lzc0FjYWRlbWljLlBhZ2VSYW5nZSwgU3dpc3NBY2FkZW1pYyIsIkVuZFBhZ2UiOnsiJGlkIjoiNCIsIiR0eXBlIjoiU3dpc3NBY2FkZW1pYy5QYWdlTnVtYmVyLCBTd2lzc0FjYWRlbWljIiwiSXNGdWxseU51bWVyaWMiOmZhbHNlLCJOdW1iZXJpbmdUeXBlIjowLCJOdW1lcmFsU3lzdGV</w:instrText>
          </w:r>
          <w:r>
            <w:rPr>
              <w:sz w:val="24"/>
              <w:szCs w:val="24"/>
              <w:lang w:val="en-US"/>
            </w:rPr>
            <w:instrText>tIjowfSwiTnVtYmVyaW5nVHlwZSI6MCwiTnVtZXJhbFN5c3RlbSI6MCwiU3RhcnRQYWdlIjp7IiRpZCI6IjUiLCIkdHlwZSI6IlN3aXNzQWNhZGVtaWMuUGFnZU51bWJlciwgU3dpc3NBY2FkZW1pYyIsIklzRnVsbHlOdW1lcmljIjpmYWxzZSwiTnVtYmVyaW5nVHlwZSI6MCwiTnVtZXJhbFN5c3RlbSI6MH19LCJSZWZlcmVuY2UiOnsiJGl</w:instrText>
          </w:r>
          <w:r>
            <w:rPr>
              <w:sz w:val="24"/>
              <w:szCs w:val="24"/>
              <w:lang w:val="en-US"/>
            </w:rPr>
            <w:instrText>kIjoiNiIsIiR0eXBlIjoiU3dpc3NBY2FkZW1pYy5DaXRhdmkuUmVmZXJlbmNlLCBTd2lzc0FjYWRlbWljLkNpdGF2aSIsIkFic3RyYWN0Q29tcGxleGl0eSI6MCwiQWJzdHJhY3RTb3VyY2VUZXh0Rm9ybWF0IjowLCJBdXRob3JzIjpbeyIkaWQiOiI3IiwiJHR5cGUiOiJTd2lzc0FjYWRlbWljLkNpdGF2aS5QZXJzb24sIFN3aXNzQWNhZGV</w:instrText>
          </w:r>
          <w:r>
            <w:rPr>
              <w:sz w:val="24"/>
              <w:szCs w:val="24"/>
              <w:lang w:val="en-US"/>
            </w:rPr>
            <w:instrText>taWMuQ2l0YXZpIiwiRmlyc3ROYW1lIjoiRG9uIiwiTGFzdE5hbWUiOiJBbmRlcnNvbiIsIk1pZGRsZU5hbWUiOiJILiIsIlByb3RlY3RlZCI6ZmFsc2UsIlNleCI6MiwiQ3JlYXRlZEJ5IjoiX0plbm55IiwiQ3JlYXRlZE9uIjoiMjAyMi0wOC0xN1QwODo0Mjo0NCIsIk1vZGlmaWVkQnkiOiJfSmVubnkiLCJJZCI6IjMzN2M4MjI0LWZkMGQ</w:instrText>
          </w:r>
          <w:r>
            <w:rPr>
              <w:sz w:val="24"/>
              <w:szCs w:val="24"/>
              <w:lang w:val="en-US"/>
            </w:rPr>
            <w:instrText>tNGY0YS1iMTY0LWFmNDQ4YjRjYjUzYyIsIk1vZGlmaWVkT24iOiIyMDIyLTA4LTE3VDA4OjQyOjQ0IiwiUHJvamVjdCI6eyIkaWQiOiI4IiwiJHR5cGUiOiJTd2lzc0FjYWRlbWljLkNpdGF2aS5Qcm9qZWN0LCBTd2lzc0FjYWRlbWljLkNpdGF2aSJ9fSx7IiRpZCI6IjkiLCIkdHlwZSI6IlN3aXNzQWNhZGVtaWMuQ2l0YXZpLlBlcnNvbiw</w:instrText>
          </w:r>
          <w:r>
            <w:rPr>
              <w:sz w:val="24"/>
              <w:szCs w:val="24"/>
              <w:lang w:val="en-US"/>
            </w:rPr>
            <w:instrText>gU3dpc3NBY2FkZW1pYy5DaXRhdmkiLCJGaXJzdE5hbWUiOiJSb2JlcnQiLCJMYXN0TmFtZSI6Ik11bGxpbnMiLCJNaWRkbGVOYW1lIjoiRi4iLCJQcm90ZWN0ZWQiOmZhbHNlLCJTZXgiOjIsIkNyZWF0ZWRCeSI6Il9KZW5ueSIsIkNyZWF0ZWRPbiI6IjIwMjItMDgtMTdUMDg6NDI6NDQiLCJNb2RpZmllZEJ5IjoiX0plbm55IiwiSWQiOiJ</w:instrText>
          </w:r>
          <w:r>
            <w:rPr>
              <w:sz w:val="24"/>
              <w:szCs w:val="24"/>
              <w:lang w:val="en-US"/>
            </w:rPr>
            <w:instrText>iNjNjMzhiNC1kOWE5LTQ3NjItYWM3Ni0yMjNmM2E5NzE3NmMiLCJNb2RpZmllZE9uIjoiMjAyMi0wOC0xN1QwODo0Mjo0NCIsIlByb2plY3QiOnsiJHJlZiI6IjgifX0seyIkaWQiOiIxMCIsIiR0eXBlIjoiU3dpc3NBY2FkZW1pYy5DaXRhdmkuUGVyc29uLCBTd2lzc0FjYWRlbWljLkNpdGF2aSIsIkZpcnN0TmFtZSI6IkdyZWdvcnkiLCJ</w:instrText>
          </w:r>
          <w:r>
            <w:rPr>
              <w:sz w:val="24"/>
              <w:szCs w:val="24"/>
              <w:lang w:val="en-US"/>
            </w:rPr>
            <w:instrText>MYXN0TmFtZSI6IkhhZ2VtYW4iLCJNaWRkbGVOYW1lIjoiUy4iLCJQcm90ZWN0ZWQiOmZhbHNlLCJTZXgiOjIsIkNyZWF0ZWRCeSI6Il9KZW5ueSIsIkNyZWF0ZWRPbiI6IjIwMjItMDgtMTdUMDg6NDI6NDQiLCJNb2RpZmllZEJ5IjoiX0plbm55IiwiSWQiOiI1NmY0MjU1ZC0zZDE0LTQwYjktOTY2OS1jOGViY2E5ZTZkZjkiLCJNb2RpZml</w:instrText>
          </w:r>
          <w:r>
            <w:rPr>
              <w:sz w:val="24"/>
              <w:szCs w:val="24"/>
              <w:lang w:val="en-US"/>
            </w:rPr>
            <w:instrText>lZE9uIjoiMjAyMi0wOC0xN1QwODo0Mjo0NCIsIlByb2plY3QiOnsiJHJlZiI6IjgifX0seyIkaWQiOiIxMSIsIiR0eXBlIjoiU3dpc3NBY2FkZW1pYy5DaXRhdmkuUGVyc29uLCBTd2lzc0FjYWRlbWljLkNpdGF2aSIsIkZpcnN0TmFtZSI6IkxpbmNvbG4iLCJMYXN0TmFtZSI6IkpvaG5zb24iLCJNaWRkbGVOYW1lIjoiVi4iLCJQcm90ZWN</w:instrText>
          </w:r>
          <w:r>
            <w:rPr>
              <w:sz w:val="24"/>
              <w:szCs w:val="24"/>
              <w:lang w:val="en-US"/>
            </w:rPr>
            <w:instrText>0ZWQiOmZhbHNlLCJTZXgiOjIsIkNyZWF0ZWRCeSI6Il9KZW5ueSIsIkNyZWF0ZWRPbiI6IjIwMjItMDgtMTdUMDg6NDI6NDQiLCJNb2RpZmllZEJ5IjoiX0plbm55IiwiSWQiOiJkZmRlMTcwZS05NjNlLTRjYjctYmZkZS1lYTQxNGI3YWQ4NGQiLCJNb2RpZmllZE9uIjoiMjAyMi0wOC0xN1QwODo0Mjo0NCIsIlByb2plY3QiOnsiJHJlZiI</w:instrText>
          </w:r>
          <w:r>
            <w:rPr>
              <w:sz w:val="24"/>
              <w:szCs w:val="24"/>
              <w:lang w:val="en-US"/>
            </w:rPr>
            <w:instrText>6IjgifX1dLCJDaXRhdGlvbktleVVwZGF0ZVR5cGUiOjAsIkNvbGxhYm9yYXRvcnMiOltdLCJEb2kiOiIxMC4xMDE2L3MwMDAyLTkzOTQoMDIpMDE2MjQtMCIsIkVkaXRvcnMiOltdLCJFdmFsdWF0aW9uQ29tcGxleGl0eSI6MCwiRXZhbHVhdGlvblNvdXJjZVRleHRGb3JtYXQiOjAsIkdyb3VwcyI6W10sIkhhc0xhYmVsMSI6ZmFsc2UsIkh</w:instrText>
          </w:r>
          <w:r>
            <w:rPr>
              <w:sz w:val="24"/>
              <w:szCs w:val="24"/>
              <w:lang w:val="en-US"/>
            </w:rPr>
            <w:instrText>hc0xhYmVsMiI6ZmFsc2UsIktleXdvcmRzIjpbXSwiTG9jYXRpb25zIjpbeyIkaWQiOiIxMiIsIiR0eXBlIjoiU3dpc3NBY2FkZW1pYy5DaXRhdmkuTG9jYXRpb24sIFN3aXNzQWNhZGVtaWMuQ2l0YXZpIiwiQWRkcmVzcyI6eyIkaWQiOiIxMyIsIiR0eXBlIjoiU3dpc3NBY2FkZW1pYy5DaXRhdmkuTGlua2VkUmVzb3VyY2UsIFN3aXNzQWN</w:instrText>
          </w:r>
          <w:r>
            <w:rPr>
              <w:sz w:val="24"/>
              <w:szCs w:val="24"/>
              <w:lang w:val="en-US"/>
            </w:rPr>
            <w:instrText>hZGVtaWMuQ2l0YXZpIiwiTGlua2VkUmVzb3VyY2VUeXBlIjo1LCJPcmlnaW5hbFN0cmluZyI6IjEwLjEwMTYvUzAwMDItOTM5NCgwMikwMTYyNC0wIiwiVXJpU3RyaW5nIjoiaHR0cHM6Ly9kb2kub3JnLzEwLjEwMTYvczAwMDItOTM5NCgwMikwMTYyNC0wIiwiTGlua2VkUmVzb3VyY2VTdGF0dXMiOjgsIlByb3BlcnRpZXMiOnsiJGlkIjo</w:instrText>
          </w:r>
          <w:r>
            <w:rPr>
              <w:sz w:val="24"/>
              <w:szCs w:val="24"/>
              <w:lang w:val="en-US"/>
            </w:rPr>
            <w:instrText>iMTQiLCIkdHlwZSI6IlN3aXNzQWNhZGVtaWMuQ2l0YXZpLkxpbmtlZFJlc291cmNlUHJvcGVydGllcywgU3dpc3NBY2FkZW1pYy5DaXRhdmkifSwiU3luY0ZvbGRlclR5cGUiOjAsIklzTG9jYWxDbG91ZFByb2plY3RGaWxlTGluayI6ZmFsc2UsIklzQ2xvdWRSZXN0b3JlIjpmYWxzZSwiSXNDbG91ZENvcHkiOmZhbHNlLCJBdHRhY2htZW5</w:instrText>
          </w:r>
          <w:r>
            <w:rPr>
              <w:sz w:val="24"/>
              <w:szCs w:val="24"/>
              <w:lang w:val="en-US"/>
            </w:rPr>
            <w:instrText>0Rm9sZGVyV2FzSW5GYWxsYmFja01vZGUiOmZhbHNlfSwiQW5ub3RhdGlvbnMiOltdLCJMb2NhdGlvblR5cGUiOjAsIk1pcnJvcnNSZWZlcmVuY2VQcm9wZXJ0eUlkIjoxMjgsIkNyZWF0ZWRCeSI6Il9KZW5ueSIsIkNyZWF0ZWRPbiI6IjIwMjItMDgtMTdUMDg6NDI6NDQiLCJNb2RpZmllZEJ5IjoiX0plbm55IiwiSWQiOiIzOTBjMjMyYy0</w:instrText>
          </w:r>
          <w:r>
            <w:rPr>
              <w:sz w:val="24"/>
              <w:szCs w:val="24"/>
              <w:lang w:val="en-US"/>
            </w:rPr>
            <w:instrText>0ZmI3LTQ0YzctYWM3NS1jZTc4MjdhZWYyM2EiLCJNb2RpZmllZE9uIjoiMjAyMi0wOC0xN1QwODo0Mjo0NCIsIlByb2plY3QiOnsiJHJlZiI6IjgifX1dLCJOdW1iZXIiOiIzIiwiT3JnYW5pemF0aW9ucyI6W10sIk90aGVyc0ludm9sdmVkIjpbXSwiUGFnZVJhbmdlIjoiPHNwPlxyXG4gIDxuPjQxMTwvbj5cclxuICA8aW4+dHJ1ZTwvaW4</w:instrText>
          </w:r>
          <w:r>
            <w:rPr>
              <w:sz w:val="24"/>
              <w:szCs w:val="24"/>
              <w:lang w:val="en-US"/>
            </w:rPr>
            <w:instrText>+XHJcbiAgPG9zPjQxMTwvb3M+XHJcbiAgPHBzPjQxMTwvcHM+XHJcbjwvc3A+XHJcbjxlcD5cclxuICA8bj40MzE8L24+XHJcbiAgPGluPnRydWU8L2luPlxyXG4gIDxvcz40MzE8L29zPlxyXG4gIDxwcz40MzE8L3BzPlxyXG48L2VwPlxyXG48b3M+NDExLTQzMTwvb3M+IiwiUGVyaW9kaWNhbCI6eyIkaWQiOiIxNSIsIiR0eXBlIjoiU3d</w:instrText>
          </w:r>
          <w:r>
            <w:rPr>
              <w:sz w:val="24"/>
              <w:szCs w:val="24"/>
              <w:lang w:val="en-US"/>
            </w:rPr>
            <w:instrText>pc3NBY2FkZW1pYy5DaXRhdmkuUGVyaW9kaWNhbCwgU3dpc3NBY2FkZW1pYy5DaXRhdmkiLCJJc3NuIjoiMDAwMjkzOTQiLCJOYW1lIjoiQW1lcmljYW4gSm91cm5hbCBvZiBPcGh0aGFsbW9sb2d5IiwiUGFnaW5hdGlvbiI6MCwiUHJvdGVjdGVkIjpmYWxzZSwiQ3JlYXRlZEJ5IjoiX0plbm55IiwiQ3JlYXRlZE9uIjoiMjAyMi0wOC0xN1Q</w:instrText>
          </w:r>
          <w:r>
            <w:rPr>
              <w:sz w:val="24"/>
              <w:szCs w:val="24"/>
              <w:lang w:val="en-US"/>
            </w:rPr>
            <w:instrText>wODo0Mjo0NCIsIk1vZGlmaWVkQnkiOiJfSmVubnkiLCJJZCI6IjQ0OTg3ZTVkLTNmYmItNDMzNi1iZjc5LWYzNTIwOWQ5NTBiMCIsIk1vZGlmaWVkT24iOiIyMDIyLTA4LTE3VDA4OjQyOjQ0IiwiUHJvamVjdCI6eyIkcmVmIjoiOCJ9fSwiUHVibGlzaGVycyI6W10sIlF1b3RhdGlvbnMiOltdLCJSYXRpbmciOjAsIlJlZmVyZW5jZVR5cGU</w:instrText>
          </w:r>
          <w:r>
            <w:rPr>
              <w:sz w:val="24"/>
              <w:szCs w:val="24"/>
              <w:lang w:val="en-US"/>
            </w:rPr>
            <w:instrText>iOiJKb3VybmFsQXJ0aWNsZSIsIlNob3J0VGl0bGUiOiJBbmRlcnNvbiwgTXVsbGlucyBldCBhbC4gMjAwMiDigJMgQSByb2xlIGZvciBsb2NhbCBpbmZsYW1tYXRpb24iLCJTaG9ydFRpdGxlVXBkYXRlVHlwZSI6MCwiU291cmNlT2ZCaWJsaW9ncmFwaGljSW5mb3JtYXRpb24iOiJDcm9zc1JlZiIsIlN0YXRpY0lkcyI6WyJiM2JmYzQ3NS0</w:instrText>
          </w:r>
          <w:r>
            <w:rPr>
              <w:sz w:val="24"/>
              <w:szCs w:val="24"/>
              <w:lang w:val="en-US"/>
            </w:rPr>
            <w:instrText>5MThmLTQxYTAtOWQ3Yi1hY2EzZWI5MDc4NDIiXSwiVGFibGVPZkNvbnRlbnRzQ29tcGxleGl0eSI6MCwiVGFibGVPZkNvbnRlbnRzU291cmNlVGV4dEZvcm1hdCI6MCwiVGFza3MiOltdLCJUaXRsZSI6IkEgcm9sZSBmb3IgbG9jYWwgaW5mbGFtbWF0aW9uIGluIHRoZSBmb3JtYXRpb24gb2YgZHJ1c2VuIGluIHRoZSBhZ2luZyBleWUiLCJ</w:instrText>
          </w:r>
          <w:r>
            <w:rPr>
              <w:sz w:val="24"/>
              <w:szCs w:val="24"/>
              <w:lang w:val="en-US"/>
            </w:rPr>
            <w:instrText>UcmFuc2xhdG9ycyI6W10sIlZvbHVtZSI6IjEzNCIsIlllYXIiOiIyMDAyIiwiWWVhclJlc29sdmVkIjoiMjAwMiIsIkNyZWF0ZWRCeSI6Il9KZW5ueSIsIkNyZWF0ZWRPbiI6IjIwMjItMDgtMTdUMDg6NDI6NDQiLCJNb2RpZmllZEJ5IjoiX0plbm55IiwiSWQiOiI0OGMwODcyYi1kODJiLTQ2MTUtYWY5MS0yMDY5OGE3M2RkMGEiLCJNb2R</w:instrText>
          </w:r>
          <w:r>
            <w:rPr>
              <w:sz w:val="24"/>
              <w:szCs w:val="24"/>
              <w:lang w:val="en-US"/>
            </w:rPr>
            <w:instrText>pZmllZE9uIjoiMjAyMi0xMC0zMVQwODoxNjoyNSIsIlByb2plY3QiOnsiJHJlZiI6IjgifX0sIlVzZU51bWJlcmluZ1R5cGVPZlBhcmVudERvY3VtZW50IjpmYWxzZX1dLCJGb3JtYXR0ZWRUZXh0Ijp7IiRpZCI6IjE2IiwiQ291bnQiOjEsIlRleHRVbml0cyI6W3siJGlkIjoiMTciLCJGb250U3R5bGUiOnsiJGlkIjoiMTgiLCJOZXV0cmF</w:instrText>
          </w:r>
          <w:r>
            <w:rPr>
              <w:sz w:val="24"/>
              <w:szCs w:val="24"/>
              <w:lang w:val="en-US"/>
            </w:rPr>
            <w:instrText>sIjp0cnVlfSwiUmVhZGluZ09yZGVyIjoxLCJUZXh0IjoiKDE4KSJ9XX0sIlRhZyI6IkNpdGF2aVBsYWNlaG9sZGVyI2M2NzQ4ZmY1LTc5MmItNDNjYS05MDdjLTc3N2EzZWY1ZmE2OSIsIlRleHQiOiIoMTgpIiwiV0FJVmVyc2lvbiI6IjYuMTQuMC4wIn0=}</w:instrText>
          </w:r>
          <w:r>
            <w:rPr>
              <w:sz w:val="24"/>
              <w:szCs w:val="24"/>
              <w:lang w:val="en-US"/>
            </w:rPr>
            <w:fldChar w:fldCharType="separate"/>
          </w:r>
          <w:r>
            <w:rPr>
              <w:sz w:val="24"/>
              <w:szCs w:val="24"/>
              <w:lang w:val="en-US"/>
            </w:rPr>
            <w:t>(18)</w:t>
          </w:r>
          <w:r>
            <w:rPr>
              <w:sz w:val="24"/>
              <w:szCs w:val="24"/>
              <w:lang w:val="en-US"/>
            </w:rPr>
            <w:fldChar w:fldCharType="end"/>
          </w:r>
        </w:sdtContent>
      </w:sdt>
      <w:r>
        <w:rPr>
          <w:sz w:val="24"/>
          <w:szCs w:val="24"/>
          <w:lang w:val="en-US"/>
        </w:rPr>
        <w:t>. Analyses of the composition of drusen have shown, t</w:t>
      </w:r>
      <w:r>
        <w:rPr>
          <w:sz w:val="24"/>
          <w:szCs w:val="24"/>
          <w:lang w:val="en-US"/>
        </w:rPr>
        <w:t xml:space="preserve">hat they are composed of lipids, polysaccharides, glycosaminoglycans and proteins </w:t>
      </w:r>
      <w:sdt>
        <w:sdtPr>
          <w:rPr>
            <w:sz w:val="24"/>
            <w:szCs w:val="24"/>
            <w:lang w:val="en-US"/>
          </w:rPr>
          <w:alias w:val="To edit, see citavi.com/edit"/>
          <w:tag w:val="CitaviPlaceholder#b0515680-4cfd-44c4-8d04-2629292ac231"/>
          <w:id w:val="-88932517"/>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w:instrText>
          </w:r>
          <w:r>
            <w:rPr>
              <w:sz w:val="24"/>
              <w:szCs w:val="24"/>
              <w:lang w:val="en-US"/>
            </w:rPr>
            <w:instrText>IkdHlwZSI6IlN3aXNzQWNhZGVtaWMuQ2l0YXZpLkNpdGF0aW9ucy5Xb3JkUGxhY2Vob2xkZXJFbnRyeSwgU3dpc3NBY2FkZW1pYy5DaXRhdmkiLCJJZCI6IjcwNWU2Yjk3LWNiNGEtNGY2MC1iNTczLTkwZTJlZTNiYmE3NyIsIlJhbmdlU3RhcnQiOjMsIlJlZmVyZW5jZUlkIjoiOTI3MGU1ZTAtOWRmNi00NTNhLWIwZDgtMzk3YWRkNzUxYj</w:instrText>
          </w:r>
          <w:r>
            <w:rPr>
              <w:sz w:val="24"/>
              <w:szCs w:val="24"/>
              <w:lang w:val="en-US"/>
            </w:rPr>
            <w:instrText>E4IiwiUGFnZVJhbmdlIjp7IiRpZCI6IjMiLCIkdHlwZSI6IlN3aXNzQWNhZGVtaWMuUGFnZVJhbmdlLCBTd2lzc0FjYWRlbWljIiwiRW5kUGFnZSI6eyIkaWQiOiI0IiwiJHR5cGUiOiJTd2lzc0FjYWRlbWljLlBhZ2VOdW1iZXIsIFN3aXNzQWNhZGVtaWMiLCJJc0Z1bGx5TnVtZXJpYyI6ZmFsc2UsIk51bWJlcmluZ1R5cGUiOjAsIk51bW</w:instrText>
          </w:r>
          <w:r>
            <w:rPr>
              <w:sz w:val="24"/>
              <w:szCs w:val="24"/>
              <w:lang w:val="en-US"/>
            </w:rPr>
            <w:instrText>VyYWxTeXN0ZW0iOjB9LCJOdW1iZXJpbmdUeXBlIjowLCJOdW1lcmFsU3lzdGVtIjowLCJTdGFydFBhZ2UiOnsiJGlkIjoiNSIsIiR0eXBlIjoiU3dpc3NBY2FkZW1pYy5QYWdlTnVtYmVyLCBTd2lzc0FjYWRlbWljIiwiSXNGdWxseU51bWVyaWMiOmZhbHNlLCJOdW1iZXJpbmdUeXBlIjowLCJOdW1lcmFsU3lzdGVtIjowfX0sIlJlZmVyZW</w:instrText>
          </w:r>
          <w:r>
            <w:rPr>
              <w:sz w:val="24"/>
              <w:szCs w:val="24"/>
              <w:lang w:val="en-US"/>
            </w:rPr>
            <w:instrText>5jZSI6eyIkaWQiOiI2IiwiJHR5cGUiOiJTd2lzc0FjYWRlbWljLkNpdGF2aS5SZWZlcmVuY2UsIFN3aXNzQWNhZGVtaWMuQ2l0YXZpIiwiQWJzdHJhY3RDb21wbGV4aXR5IjowLCJBYnN0cmFjdFNvdXJjZVRleHRGb3JtYXQiOjAsIkF1dGhvcnMiOlt7IiRpZCI6IjciLCIkdHlwZSI6IlN3aXNzQWNhZGVtaWMuQ2l0YXZpLlBlcnNvbiwgU3</w:instrText>
          </w:r>
          <w:r>
            <w:rPr>
              <w:sz w:val="24"/>
              <w:szCs w:val="24"/>
              <w:lang w:val="en-US"/>
            </w:rPr>
            <w:instrText>dpc3NBY2FkZW1pYy5DaXRhdmkiLCJGaXJzdE5hbWUiOiJMYW4iLCJMYXN0TmFtZSI6IldhbmciLCJQcm90ZWN0ZWQiOmZhbHNlLCJTZXgiOjEsIkNyZWF0ZWRCeSI6Il9KZW5ueSIsIkNyZWF0ZWRPbiI6IjIwMjItMDgtMTdUMDg6MjM6NDgiLCJNb2RpZmllZEJ5IjoiX0plbm55IiwiSWQiOiJkYjExMDBhZS0xYjdhLTQyOGMtOTMzOS03YT</w:instrText>
          </w:r>
          <w:r>
            <w:rPr>
              <w:sz w:val="24"/>
              <w:szCs w:val="24"/>
              <w:lang w:val="en-US"/>
            </w:rPr>
            <w:instrText>Q2NWExNDE1OTkiLCJNb2RpZmllZE9uIjoiMjAyMi0wOC0xN1QwODoyMzo0OCIsIlByb2plY3QiOnsiJGlkIjoiOCIsIiR0eXBlIjoiU3dpc3NBY2FkZW1pYy5DaXRhdmkuUHJvamVjdCwgU3dpc3NBY2FkZW1pYy5DaXRhdmkifX0seyIkaWQiOiI5IiwiJHR5cGUiOiJTd2lzc0FjYWRlbWljLkNpdGF2aS5QZXJzb24sIFN3aXNzQWNhZGVtaW</w:instrText>
          </w:r>
          <w:r>
            <w:rPr>
              <w:sz w:val="24"/>
              <w:szCs w:val="24"/>
              <w:lang w:val="en-US"/>
            </w:rPr>
            <w:instrText>MuQ2l0YXZpIiwiRmlyc3ROYW1lIjoiTWFyayIsIkxhc3ROYW1lIjoiQ2xhcmsiLCJNaWRkbGVOYW1lIjoiRS4iLCJQcm90ZWN0ZWQiOmZhbHNlLCJTZXgiOjIsIkNyZWF0ZWRCeSI6Il9KZW5ueSIsIkNyZWF0ZWRPbiI6IjIwMjItMDgtMTdUMDg6MjM6NDgiLCJNb2RpZmllZEJ5IjoiX0plbm55IiwiSWQiOiJmN2M2OGY3ZS0xNTM4LTQ2Zm</w:instrText>
          </w:r>
          <w:r>
            <w:rPr>
              <w:sz w:val="24"/>
              <w:szCs w:val="24"/>
              <w:lang w:val="en-US"/>
            </w:rPr>
            <w:instrText>ItYjMwOS0yMGQ2NjIwNGFjZDkiLCJNb2RpZmllZE9uIjoiMjAyMi0wOC0xN1QwODoyMzo0OCIsIlByb2plY3QiOnsiJHJlZiI6IjgifX0seyIkaWQiOiIxMCIsIiR0eXBlIjoiU3dpc3NBY2FkZW1pYy5DaXRhdmkuUGVyc29uLCBTd2lzc0FjYWRlbWljLkNpdGF2aSIsIkZpcnN0TmFtZSI6IkRhdmlkIiwiTGFzdE5hbWUiOiJDcm9zc21hbi</w:instrText>
          </w:r>
          <w:r>
            <w:rPr>
              <w:sz w:val="24"/>
              <w:szCs w:val="24"/>
              <w:lang w:val="en-US"/>
            </w:rPr>
            <w:instrText>IsIk1pZGRsZU5hbWUiOiJLLiIsIlByb3RlY3RlZCI6ZmFsc2UsIlNleCI6MiwiQ3JlYXRlZEJ5IjoiX0plbm55IiwiQ3JlYXRlZE9uIjoiMjAyMi0wOC0xN1QwODoyMzo0OCIsIk1vZGlmaWVkQnkiOiJfSmVubnkiLCJJZCI6ImY4ODFkNzgxLTY2ZjktNDNhZi1iYmE4LWQyZWM3ZWI2OGZiOCIsIk1vZGlmaWVkT24iOiIyMDIyLTA4LTE3VD</w:instrText>
          </w:r>
          <w:r>
            <w:rPr>
              <w:sz w:val="24"/>
              <w:szCs w:val="24"/>
              <w:lang w:val="en-US"/>
            </w:rPr>
            <w:instrText>A4OjIzOjQ4IiwiUHJvamVjdCI6eyIkcmVmIjoiOCJ9fSx7IiRpZCI6IjExIiwiJHR5cGUiOiJTd2lzc0FjYWRlbWljLkNpdGF2aS5QZXJzb24sIFN3aXNzQWNhZGVtaWMuQ2l0YXZpIiwiRmlyc3ROYW1lIjoiS3lva28iLCJMYXN0TmFtZSI6IktvamltYSIsIlByb3RlY3RlZCI6ZmFsc2UsIlNleCI6MSwiQ3JlYXRlZEJ5IjoiX0plbm55Ii</w:instrText>
          </w:r>
          <w:r>
            <w:rPr>
              <w:sz w:val="24"/>
              <w:szCs w:val="24"/>
              <w:lang w:val="en-US"/>
            </w:rPr>
            <w:instrText>wiQ3JlYXRlZE9uIjoiMjAyMi0wOC0xN1QwODoyMzo0OCIsIk1vZGlmaWVkQnkiOiJfSmVubnkiLCJJZCI6ImRjNzhkYmQ0LWFkOWYtNDIzMi05NTFhLWI5N2EzODlmNGY5NSIsIk1vZGlmaWVkT24iOiIyMDIyLTA4LTE3VDA4OjIzOjQ4IiwiUHJvamVjdCI6eyIkcmVmIjoiOCJ9fSx7IiRpZCI6IjEyIiwiJHR5cGUiOiJTd2lzc0FjYWRlbW</w:instrText>
          </w:r>
          <w:r>
            <w:rPr>
              <w:sz w:val="24"/>
              <w:szCs w:val="24"/>
              <w:lang w:val="en-US"/>
            </w:rPr>
            <w:instrText>ljLkNpdGF2aS5QZXJzb24sIFN3aXNzQWNhZGVtaWMuQ2l0YXZpIiwiRmlyc3ROYW1lIjoiSmVmZnJleSIsIkxhc3ROYW1lIjoiTWVzc2luZ2VyIiwiTWlkZGxlTmFtZSI6IkQuIiwiUHJvdGVjdGVkIjpmYWxzZSwiU2V4IjoyLCJDcmVhdGVkQnkiOiJfSmVubnkiLCJDcmVhdGVkT24iOiIyMDIyLTA4LTE3VDA4OjIzOjQ4IiwiTW9kaWZpZW</w:instrText>
          </w:r>
          <w:r>
            <w:rPr>
              <w:sz w:val="24"/>
              <w:szCs w:val="24"/>
              <w:lang w:val="en-US"/>
            </w:rPr>
            <w:instrText>RCeSI6Il9KZW5ueSIsIklkIjoiZjQ0Y2E5MjMtMWZiYi00ZTE5LTg2YTUtMWZkZTY2MTQ4NjcxIiwiTW9kaWZpZWRPbiI6IjIwMjItMDgtMTdUMDg6MjM6NDgiLCJQcm9qZWN0Ijp7IiRyZWYiOiI4In19LHsiJGlkIjoiMTMiLCIkdHlwZSI6IlN3aXNzQWNhZGVtaWMuQ2l0YXZpLlBlcnNvbiwgU3dpc3NBY2FkZW1pYy5DaXRhdmkiLCJGaX</w:instrText>
          </w:r>
          <w:r>
            <w:rPr>
              <w:sz w:val="24"/>
              <w:szCs w:val="24"/>
              <w:lang w:val="en-US"/>
            </w:rPr>
            <w:instrText>JzdE5hbWUiOiJKYW1lcyIsIkxhc3ROYW1lIjoiTW9ibGV5IiwiTWlkZGxlTmFtZSI6IkEuIiwiUHJvdGVjdGVkIjpmYWxzZSwiU2V4IjoyLCJDcmVhdGVkQnkiOiJfSmVubnkiLCJDcmVhdGVkT24iOiIyMDIyLTA4LTE3VDA4OjIzOjQ4IiwiTW9kaWZpZWRCeSI6Il9KZW5ueSIsIklkIjoiNDI3NmJhYWYtMGQ4Yy00MzI4LTk1MWYtNzVlNG</w:instrText>
          </w:r>
          <w:r>
            <w:rPr>
              <w:sz w:val="24"/>
              <w:szCs w:val="24"/>
              <w:lang w:val="en-US"/>
            </w:rPr>
            <w:instrText>QwZjhiMWM3IiwiTW9kaWZpZWRPbiI6IjIwMjItMDgtMTdUMDg6MjM6NDgiLCJQcm9qZWN0Ijp7IiRyZWYiOiI4In19LHsiJGlkIjoiMTQiLCIkdHlwZSI6IlN3aXNzQWNhZGVtaWMuQ2l0YXZpLlBlcnNvbiwgU3dpc3NBY2FkZW1pYy5DaXRhdmkiLCJGaXJzdE5hbWUiOiJDaHJpc3RpbmUiLCJMYXN0TmFtZSI6IkN1cmNpbyIsIk1pZGRsZU</w:instrText>
          </w:r>
          <w:r>
            <w:rPr>
              <w:sz w:val="24"/>
              <w:szCs w:val="24"/>
              <w:lang w:val="en-US"/>
            </w:rPr>
            <w:instrText>5hbWUiOiJBLiIsIlByb3RlY3RlZCI6ZmFsc2UsIlNleCI6MSwiQ3JlYXRlZEJ5IjoiX0plbm55IiwiQ3JlYXRlZE9uIjoiMjAyMi0wOC0wMVQwODowODozMyIsIk1vZGlmaWVkQnkiOiJfSmVubnkiLCJJZCI6Ijk0MGM3MWQ4LTE1MDItNGFhOC05ODZiLTU4Y2FhM2U3NGRjNCIsIk1vZGlmaWVkT24iOiIyMDIyLTA4LTAxVDA4OjA4OjMzIi</w:instrText>
          </w:r>
          <w:r>
            <w:rPr>
              <w:sz w:val="24"/>
              <w:szCs w:val="24"/>
              <w:lang w:val="en-US"/>
            </w:rPr>
            <w:instrText>wiUHJvamVjdCI6eyIkcmVmIjoiOCJ9fV0sIkNpdGF0aW9uS2V5VXBkYXRlVHlwZSI6MCwiQ29sbGFib3JhdG9ycyI6W10sIkRhdGUyIjoiMjMuMDQuMjAxMCIsIkRvaSI6IjEwLjEzNzEvam91cm5hbC5wb25lLjAwMTAzMjkiLCJFZGl0b3JzIjpbXSwiRXZhbHVhdGlvbkNvbXBsZXhpdHkiOjAsIkV2YWx1YXRpb25Tb3VyY2VUZXh0Rm9ybW</w:instrText>
          </w:r>
          <w:r>
            <w:rPr>
              <w:sz w:val="24"/>
              <w:szCs w:val="24"/>
              <w:lang w:val="en-US"/>
            </w:rPr>
            <w:instrText>F0IjowLCJHcm91cHMiOltdLCJIYXNMYWJlbDEiOmZhbHNlLCJIYXNMYWJlbDIiOmZhbHNlLCJLZXl3b3JkcyI6W10sIkxhbmd1YWdlIjoiZW5nIiwiTGFuZ3VhZ2VDb2RlIjoiZW4iLCJMb2NhdGlvbnMiOlt7IiRpZCI6IjE1IiwiJHR5cGUiOiJTd2lzc0FjYWRlbWljLkNpdGF2aS5Mb2NhdGlvbiwgU3dpc3NBY2FkZW1pYy5DaXRhdmkiLC</w:instrText>
          </w:r>
          <w:r>
            <w:rPr>
              <w:sz w:val="24"/>
              <w:szCs w:val="24"/>
              <w:lang w:val="en-US"/>
            </w:rPr>
            <w:instrText>JBZGRyZXNzIjp7IiRpZCI6IjE2IiwiJHR5cGUiOiJTd2lzc0FjYWRlbWljLkNpdGF2aS5MaW5rZWRSZXNvdXJjZSwgU3dpc3NBY2FkZW1pYy5DaXRhdmkiLCJMaW5rZWRSZXNvdXJjZVR5cGUiOjUsIk9yaWdpbmFsU3RyaW5nIjoiUE1DMjg1OTA1NCIsIlVyaVN0cmluZyI6Imh0dHBzOi8vd3d3Lm5jYmkubmxtLm5paC5nb3YvcG1jL2FydG</w:instrText>
          </w:r>
          <w:r>
            <w:rPr>
              <w:sz w:val="24"/>
              <w:szCs w:val="24"/>
              <w:lang w:val="en-US"/>
            </w:rPr>
            <w:instrText>ljbGVzL1BNQzI4NTkwNTQiLCJMaW5rZWRSZXNvdXJjZVN0YXR1cyI6OCwiUHJvcGVydGllcyI6eyIkaWQiOiIxNyIsIiR0eXBlIjoiU3dpc3NBY2FkZW1pYy5DaXRhdmkuTGlua2VkUmVzb3VyY2VQcm9wZXJ0aWVzLCBTd2lzc0FjYWRlbWljLkNpdGF2aSJ9LCJTeW5jRm9sZGVyVHlwZSI6MCwiSXNMb2NhbENsb3VkUHJvamVjdEZpbGVMaW</w:instrText>
          </w:r>
          <w:r>
            <w:rPr>
              <w:sz w:val="24"/>
              <w:szCs w:val="24"/>
              <w:lang w:val="en-US"/>
            </w:rPr>
            <w:instrText>5rIjpmYWxzZSwiSXNDbG91ZFJlc3RvcmUiOmZhbHNlLCJJc0Nsb3VkQ29weSI6ZmFsc2UsIkF0dGFjaG1lbnRGb2xkZXJXYXNJbkZhbGxiYWNrTW9kZSI6ZmFsc2V9LCJBbm5vdGF0aW9ucyI6W10sIkxvY2F0aW9uVHlwZSI6MCwiTWlycm9yc1JlZmVyZW5jZVByb3BlcnR5SWQiOjIwOCwiQ3JlYXRlZEJ5IjoiX0plbm55IiwiQ3JlYXRlZE</w:instrText>
          </w:r>
          <w:r>
            <w:rPr>
              <w:sz w:val="24"/>
              <w:szCs w:val="24"/>
              <w:lang w:val="en-US"/>
            </w:rPr>
            <w:instrText>9uIjoiMjAyMi0wOC0xN1QwODoyMzo0OCIsIk1vZGlmaWVkQnkiOiJfSmVubnkiLCJJZCI6IjdmN2ZjNjkyLWExNTctNDgxYy1iNWY1LTJlYjIzMDAzNTFiYiIsIk1vZGlmaWVkT24iOiIyMDIyLTA4LTE3VDA4OjIzOjQ4IiwiUHJvamVjdCI6eyIkcmVmIjoiOCJ9fSx7IiRpZCI6IjE4IiwiJHR5cGUiOiJTd2lzc0FjYWRlbWljLkNpdGF2aS</w:instrText>
          </w:r>
          <w:r>
            <w:rPr>
              <w:sz w:val="24"/>
              <w:szCs w:val="24"/>
              <w:lang w:val="en-US"/>
            </w:rPr>
            <w:instrText>5Mb2NhdGlvbiwgU3dpc3NBY2FkZW1pYy5DaXRhdmkiLCJBZGRyZXNzIjp7IiRpZCI6IjE5IiwiJHR5cGUiOiJTd2lzc0FjYWRlbWljLkNpdGF2aS5MaW5rZWRSZXNvdXJjZSwgU3dpc3NBY2FkZW1pYy5DaXRhdmkiLCJMaW5rZWRSZXNvdXJjZVR5cGUiOjUsIk9yaWdpbmFsU3RyaW5nIjoiMjA0MjgyMzYiLCJVcmlTdHJpbmciOiJodHRwOi</w:instrText>
          </w:r>
          <w:r>
            <w:rPr>
              <w:sz w:val="24"/>
              <w:szCs w:val="24"/>
              <w:lang w:val="en-US"/>
            </w:rPr>
            <w:instrText>8vd3d3Lm5jYmkubmxtLm5paC5nb3YvcHVibWVkLzIwNDI4MjM2IiwiTGlua2VkUmVzb3VyY2VTdGF0dXMiOjgsIlByb3BlcnRpZXMiOnsiJGlkIjoiMjAiLCIkdHlwZSI6IlN3aXNzQWNhZGVtaWMuQ2l0YXZpLkxpbmtlZFJlc291cmNlUHJvcGVydGllcywgU3dpc3NBY2FkZW1pYy5DaXRhdmkifSwiU3luY0ZvbGRlclR5cGUiOjAsIklzTG</w:instrText>
          </w:r>
          <w:r>
            <w:rPr>
              <w:sz w:val="24"/>
              <w:szCs w:val="24"/>
              <w:lang w:val="en-US"/>
            </w:rPr>
            <w:instrText>9jYWxDbG91ZFByb2plY3RGaWxlTGluayI6ZmFsc2UsIklzQ2xvdWRSZXN0b3JlIjpmYWxzZSwiSXNDbG91ZENvcHkiOmZhbHNlLCJBdHRhY2htZW50Rm9sZGVyV2FzSW5GYWxsYmFja01vZGUiOmZhbHNlfSwiQW5ub3RhdGlvbnMiOltdLCJMb2NhdGlvblR5cGUiOjAsIk1pcnJvcnNSZWZlcmVuY2VQcm9wZXJ0eUlkIjoxNjQsIkNyZWF0ZW</w:instrText>
          </w:r>
          <w:r>
            <w:rPr>
              <w:sz w:val="24"/>
              <w:szCs w:val="24"/>
              <w:lang w:val="en-US"/>
            </w:rPr>
            <w:instrText>RCeSI6Il9KZW5ueSIsIkNyZWF0ZWRPbiI6IjIwMjItMDgtMTdUMDg6MjM6NDgiLCJNb2RpZmllZEJ5IjoiX0plbm55IiwiSWQiOiI3NTAxMWE4ZS0yYjE2LTQ3ZDktYTE5Ni1jN2RkNTQ5ZDQ5YTUiLCJNb2RpZmllZE9uIjoiMjAyMi0wOC0xN1QwODoyMzo0OCIsIlByb2plY3QiOnsiJHJlZiI6IjgifX0seyIkaWQiOiIyMSIsIiR0eXBlIj</w:instrText>
          </w:r>
          <w:r>
            <w:rPr>
              <w:sz w:val="24"/>
              <w:szCs w:val="24"/>
              <w:lang w:val="en-US"/>
            </w:rPr>
            <w:instrText>oiU3dpc3NBY2FkZW1pYy5DaXRhdmkuTG9jYXRpb24sIFN3aXNzQWNhZGVtaWMuQ2l0YXZpIiwiQWRkcmVzcyI6eyIkaWQiOiIyMiIsIiR0eXBlIjoiU3dpc3NBY2FkZW1pYy5DaXRhdmkuTGlua2VkUmVzb3VyY2UsIFN3aXNzQWNhZGVtaWMuQ2l0YXZpIiwiTGlua2VkUmVzb3VyY2VUeXBlIjo1LCJPcmlnaW5hbFN0cmluZyI6IjEwLjEzNz</w:instrText>
          </w:r>
          <w:r>
            <w:rPr>
              <w:sz w:val="24"/>
              <w:szCs w:val="24"/>
              <w:lang w:val="en-US"/>
            </w:rPr>
            <w:instrText>Evam91cm5hbC5wb25lLjAwMTAzMjkiLCJVcmlTdHJpbmciOiJodHRwczovL2RvaS5vcmcvMTAuMTM3MS9qb3VybmFsLnBvbmUuMDAxMDMyOSIsIkxpbmtlZFJlc291cmNlU3RhdHVzIjo4LCJQcm9wZXJ0aWVzIjp7IiRpZCI6IjIzIiwiJHR5cGUiOiJTd2lzc0FjYWRlbWljLkNpdGF2aS5MaW5rZWRSZXNvdXJjZVByb3BlcnRpZXMsIFN3aX</w:instrText>
          </w:r>
          <w:r>
            <w:rPr>
              <w:sz w:val="24"/>
              <w:szCs w:val="24"/>
              <w:lang w:val="en-US"/>
            </w:rPr>
            <w:instrText>NzQWNhZGVtaWMuQ2l0YXZpIn0sIlN5bmNGb2xkZXJUeXBlIjowLCJJc0xvY2FsQ2xvdWRQcm9qZWN0RmlsZUxpbmsiOmZhbHNlLCJJc0Nsb3VkUmVzdG9yZSI6ZmFsc2UsIklzQ2xvdWRDb3B5IjpmYWxzZSwiQXR0YWNobWVudEZvbGRlcldhc0luRmFsbGJhY2tNb2RlIjpmYWxzZX0sIkFubm90YXRpb25zIjpbXSwiTG9jYXRpb25UeXBlIj</w:instrText>
          </w:r>
          <w:r>
            <w:rPr>
              <w:sz w:val="24"/>
              <w:szCs w:val="24"/>
              <w:lang w:val="en-US"/>
            </w:rPr>
            <w:instrText>owLCJNaXJyb3JzUmVmZXJlbmNlUHJvcGVydHlJZCI6MTI4LCJDcmVhdGVkQnkiOiJfSmVubnkiLCJDcmVhdGVkT24iOiIyMDIyLTA4LTE3VDA4OjIzOjQ4IiwiTW9kaWZpZWRCeSI6Il9KZW5ueSIsIklkIjoiMDRjN2I4NDItMTRjNC00MmYzLWEwNDItZWI1ZjYyZDE1NTQ0IiwiTW9kaWZpZWRPbiI6IjIwMjItMDgtMTdUMDg6MjM6NDgiLC</w:instrText>
          </w:r>
          <w:r>
            <w:rPr>
              <w:sz w:val="24"/>
              <w:szCs w:val="24"/>
              <w:lang w:val="en-US"/>
            </w:rPr>
            <w:instrText>JQcm9qZWN0Ijp7IiRyZWYiOiI4In19XSwiTnVtYmVyIjoiNCIsIk9yZ2FuaXphdGlvbnMiOltdLCJPdGhlcnNJbnZvbHZlZCI6W10sIlBhZ2VSYW5nZSI6IjxzcD5cclxuICA8bnM+T21pdDwvbnM+XHJcbiAgPG9zPmUxMDMyOTwvb3M+XHJcbiAgPHBzPmUxMDMyOTwvcHM+XHJcbjwvc3A+XHJcbjxvcz5lMTAzMjk8L29zPiIsIlBlcmlvZG</w:instrText>
          </w:r>
          <w:r>
            <w:rPr>
              <w:sz w:val="24"/>
              <w:szCs w:val="24"/>
              <w:lang w:val="en-US"/>
            </w:rPr>
            <w:instrText>ljYWwiOnsiJGlkIjoiMjQiLCIkdHlwZSI6IlN3aXNzQWNhZGVtaWMuQ2l0YXZpLlBlcmlvZGljYWwsIFN3aXNzQWNhZGVtaWMuQ2l0YXZpIiwiRWlzc24iOiIxOTMyLTYyMDMiLCJOYW1lIjoiUGxvUyBvbmUiLCJQYWdpbmF0aW9uIjowLCJQcm90ZWN0ZWQiOmZhbHNlLCJVc2VyQWJicmV2aWF0aW9uMSI6IlBMb1MgT25lIiwiQ3JlYXRlZE</w:instrText>
          </w:r>
          <w:r>
            <w:rPr>
              <w:sz w:val="24"/>
              <w:szCs w:val="24"/>
              <w:lang w:val="en-US"/>
            </w:rPr>
            <w:instrText>J5IjoiX0plbm55IiwiQ3JlYXRlZE9uIjoiMjAyMi0wNy0yMFQwODo0OTowNyIsIk1vZGlmaWVkQnkiOiJfSmVubnkiLCJJZCI6Ijk2ZjkyZDExLTViNzgtNDhjMi1iNzU5LTBiMWFiYTJlYzA3NyIsIk1vZGlmaWVkT24iOiIyMDIyLTA3LTIwVDA4OjQ5OjA3IiwiUHJvamVjdCI6eyIkcmVmIjoiOCJ9fSwiUG1jSWQiOiJQTUMyODU5MDU0Ii</w:instrText>
          </w:r>
          <w:r>
            <w:rPr>
              <w:sz w:val="24"/>
              <w:szCs w:val="24"/>
              <w:lang w:val="en-US"/>
            </w:rPr>
            <w:instrText>wiUHVibGlzaGVycyI6W10sIlB1Yk1lZElkIjoiMjA0MjgyMzYiLCJRdW90YXRpb25zIjpbXSwiUmF0aW5nIjowLCJSZWZlcmVuY2VUeXBlIjoiSm91cm5hbEFydGljbGUiLCJTaG9ydFRpdGxlIjoiV2FuZywgQ2xhcmsgZXQgYWwuIDIwMTAg4oCTIEFidW5kYW50IGxpcGlkIGFuZCBwcm90ZWluIGNvbXBvbmVudHMiLCJTaG9ydFRpdGxlVX</w:instrText>
          </w:r>
          <w:r>
            <w:rPr>
              <w:sz w:val="24"/>
              <w:szCs w:val="24"/>
              <w:lang w:val="en-US"/>
            </w:rPr>
            <w:instrText>BkYXRlVHlwZSI6MCwiU291cmNlT2ZCaWJsaW9ncmFwaGljSW5mb3JtYXRpb24iOiJQdWJNZWQiLCJTdGF0aWNJZHMiOlsiMjQ0NTYyYTktODE1Yy00ZjVlLTk4NDItMjgzZjFhOTIxZDRmIl0sIlRhYmxlT2ZDb250ZW50c0NvbXBsZXhpdHkiOjAsIlRhYmxlT2ZDb250ZW50c1NvdXJjZVRleHRGb3JtYXQiOjAsIlRhc2tzIjpbXSwiVGl0bG</w:instrText>
          </w:r>
          <w:r>
            <w:rPr>
              <w:sz w:val="24"/>
              <w:szCs w:val="24"/>
              <w:lang w:val="en-US"/>
            </w:rPr>
            <w:instrText>UiOiJBYnVuZGFudCBsaXBpZCBhbmQgcHJvdGVpbiBjb21wb25lbnRzIG9mIGRydXNlbiIsIlRyYW5zbGF0b3JzIjpbXSwiVm9sdW1lIjoiNSIsIlllYXIiOiIyMDEwIiwiWWVhclJlc29sdmVkIjoiMjAxMCIsIkNyZWF0ZWRCeSI6Il9KZW5ueSIsIkNyZWF0ZWRPbiI6IjIwMjItMDgtMTdUMDg6MjM6NDgiLCJNb2RpZmllZEJ5IjoiX0plbm</w:instrText>
          </w:r>
          <w:r>
            <w:rPr>
              <w:sz w:val="24"/>
              <w:szCs w:val="24"/>
              <w:lang w:val="en-US"/>
            </w:rPr>
            <w:instrText>55IiwiSWQiOiI5MjcwZTVlMC05ZGY2LTQ1M2EtYjBkOC0zOTdhZGQ3NTFiMTgiLCJNb2RpZmllZE9uIjoiMjAyMi0xMC0zMVQwODoxNjoyNSIsIlByb2plY3QiOnsiJHJlZiI6IjgifX0sIlVzZU51bWJlcmluZ1R5cGVPZlBhcmVudERvY3VtZW50IjpmYWxzZX0seyIkaWQiOiIyNSIsIiR0eXBlIjoiU3dpc3NBY2FkZW1pYy5DaXRhdmkuQ2</w:instrText>
          </w:r>
          <w:r>
            <w:rPr>
              <w:sz w:val="24"/>
              <w:szCs w:val="24"/>
              <w:lang w:val="en-US"/>
            </w:rPr>
            <w:instrText>l0YXRpb25zLldvcmRQbGFjZWhvbGRlckVudHJ5LCBTd2lzc0FjYWRlbWljLkNpdGF2aSIsIklkIjoiY2Q3ZTU0MTMtNjBhYS00ZWE4LWFhMjQtY2EyMGRlYWEwYjYyIiwiUmFuZ2VMZW5ndGgiOjMsIlJlZmVyZW5jZUlkIjoiNDhjMDg3MmItZDgyYi00NjE1LWFmOTEtMjA2OThhNzNkZDBhIiwiUGFnZVJhbmdlIjp7IiRpZCI6IjI2IiwiJH</w:instrText>
          </w:r>
          <w:r>
            <w:rPr>
              <w:sz w:val="24"/>
              <w:szCs w:val="24"/>
              <w:lang w:val="en-US"/>
            </w:rPr>
            <w:instrText>R5cGUiOiJTd2lzc0FjYWRlbWljLlBhZ2VSYW5nZSwgU3dpc3NBY2FkZW1pYyIsIkVuZFBhZ2UiOnsiJGlkIjoiMjciLCIkdHlwZSI6IlN3aXNzQWNhZGVtaWMuUGFnZU51bWJlciwgU3dpc3NBY2FkZW1pYyIsIklzRnVsbHlOdW1lcmljIjpmYWxzZSwiTnVtYmVyaW5nVHlwZSI6MCwiTnVtZXJhbFN5c3RlbSI6MH0sIk51bWJlcmluZ1R5cG</w:instrText>
          </w:r>
          <w:r>
            <w:rPr>
              <w:sz w:val="24"/>
              <w:szCs w:val="24"/>
              <w:lang w:val="en-US"/>
            </w:rPr>
            <w:instrText>UiOjAsIk51bWVyYWxTeXN0ZW0iOjAsIlN0YXJ0UGFnZSI6eyIkaWQiOiIyOCIsIiR0eXBlIjoiU3dpc3NBY2FkZW1pYy5QYWdlTnVtYmVyLCBTd2lzc0FjYWRlbWljIiwiSXNGdWxseU51bWVyaWMiOmZhbHNlLCJOdW1iZXJpbmdUeXBlIjowLCJOdW1lcmFsU3lzdGVtIjowfX0sIlJlZmVyZW5jZSI6eyIkaWQiOiIyOSIsIiR0eXBlIjoiU3</w:instrText>
          </w:r>
          <w:r>
            <w:rPr>
              <w:sz w:val="24"/>
              <w:szCs w:val="24"/>
              <w:lang w:val="en-US"/>
            </w:rPr>
            <w:instrText>dpc3NBY2FkZW1pYy5DaXRhdmkuUmVmZXJlbmNlLCBTd2lzc0FjYWRlbWljLkNpdGF2aSIsIkFic3RyYWN0Q29tcGxleGl0eSI6MCwiQWJzdHJhY3RTb3VyY2VUZXh0Rm9ybWF0IjowLCJBdXRob3JzIjpbeyIkaWQiOiIzMCIsIiR0eXBlIjoiU3dpc3NBY2FkZW1pYy5DaXRhdmkuUGVyc29uLCBTd2lzc0FjYWRlbWljLkNpdGF2aSIsIkZpcn</w:instrText>
          </w:r>
          <w:r>
            <w:rPr>
              <w:sz w:val="24"/>
              <w:szCs w:val="24"/>
              <w:lang w:val="en-US"/>
            </w:rPr>
            <w:instrText>N0TmFtZSI6IkRvbiIsIkxhc3ROYW1lIjoiQW5kZXJzb24iLCJNaWRkbGVOYW1lIjoiSC4iLCJQcm90ZWN0ZWQiOmZhbHNlLCJTZXgiOjIsIkNyZWF0ZWRCeSI6Il9KZW5ueSIsIkNyZWF0ZWRPbiI6IjIwMjItMDgtMTdUMDg6NDI6NDQiLCJNb2RpZmllZEJ5IjoiX0plbm55IiwiSWQiOiIzMzdjODIyNC1mZDBkLTRmNGEtYjE2NC1hZjQ0OG</w:instrText>
          </w:r>
          <w:r>
            <w:rPr>
              <w:sz w:val="24"/>
              <w:szCs w:val="24"/>
              <w:lang w:val="en-US"/>
            </w:rPr>
            <w:instrText>I0Y2I1M2MiLCJNb2RpZmllZE9uIjoiMjAyMi0wOC0xN1QwODo0Mjo0NCIsIlByb2plY3QiOnsiJHJlZiI6IjgifX0seyIkaWQiOiIzMSIsIiR0eXBlIjoiU3dpc3NBY2FkZW1pYy5DaXRhdmkuUGVyc29uLCBTd2lzc0FjYWRlbWljLkNpdGF2aSIsIkZpcnN0TmFtZSI6IlJvYmVydCIsIkxhc3ROYW1lIjoiTXVsbGlucyIsIk1pZGRsZU5hbW</w:instrText>
          </w:r>
          <w:r>
            <w:rPr>
              <w:sz w:val="24"/>
              <w:szCs w:val="24"/>
              <w:lang w:val="en-US"/>
            </w:rPr>
            <w:instrText>UiOiJGLiIsIlByb3RlY3RlZCI6ZmFsc2UsIlNleCI6MiwiQ3JlYXRlZEJ5IjoiX0plbm55IiwiQ3JlYXRlZE9uIjoiMjAyMi0wOC0xN1QwODo0Mjo0NCIsIk1vZGlmaWVkQnkiOiJfSmVubnkiLCJJZCI6ImI2M2MzOGI0LWQ5YTktNDc2Mi1hYzc2LTIyM2YzYTk3MTc2YyIsIk1vZGlmaWVkT24iOiIyMDIyLTA4LTE3VDA4OjQyOjQ0IiwiUH</w:instrText>
          </w:r>
          <w:r>
            <w:rPr>
              <w:sz w:val="24"/>
              <w:szCs w:val="24"/>
              <w:lang w:val="en-US"/>
            </w:rPr>
            <w:instrText>JvamVjdCI6eyIkcmVmIjoiOCJ9fSx7IiRpZCI6IjMyIiwiJHR5cGUiOiJTd2lzc0FjYWRlbWljLkNpdGF2aS5QZXJzb24sIFN3aXNzQWNhZGVtaWMuQ2l0YXZpIiwiRmlyc3ROYW1lIjoiR3JlZ29yeSIsIkxhc3ROYW1lIjoiSGFnZW1hbiIsIk1pZGRsZU5hbWUiOiJTLiIsIlByb3RlY3RlZCI6ZmFsc2UsIlNleCI6MiwiQ3JlYXRlZEJ5Ij</w:instrText>
          </w:r>
          <w:r>
            <w:rPr>
              <w:sz w:val="24"/>
              <w:szCs w:val="24"/>
              <w:lang w:val="en-US"/>
            </w:rPr>
            <w:instrText>oiX0plbm55IiwiQ3JlYXRlZE9uIjoiMjAyMi0wOC0xN1QwODo0Mjo0NCIsIk1vZGlmaWVkQnkiOiJfSmVubnkiLCJJZCI6IjU2ZjQyNTVkLTNkMTQtNDBiOS05NjY5LWM4ZWJjYTllNmRmOSIsIk1vZGlmaWVkT24iOiIyMDIyLTA4LTE3VDA4OjQyOjQ0IiwiUHJvamVjdCI6eyIkcmVmIjoiOCJ9fSx7IiRpZCI6IjMzIiwiJHR5cGUiOiJTd2</w:instrText>
          </w:r>
          <w:r>
            <w:rPr>
              <w:sz w:val="24"/>
              <w:szCs w:val="24"/>
              <w:lang w:val="en-US"/>
            </w:rPr>
            <w:instrText>lzc0FjYWRlbWljLkNpdGF2aS5QZXJzb24sIFN3aXNzQWNhZGVtaWMuQ2l0YXZpIiwiRmlyc3ROYW1lIjoiTGluY29sbiIsIkxhc3ROYW1lIjoiSm9obnNvbiIsIk1pZGRsZU5hbWUiOiJWLiIsIlByb3RlY3RlZCI6ZmFsc2UsIlNleCI6MiwiQ3JlYXRlZEJ5IjoiX0plbm55IiwiQ3JlYXRlZE9uIjoiMjAyMi0wOC0xN1QwODo0Mjo0NCIsIk</w:instrText>
          </w:r>
          <w:r>
            <w:rPr>
              <w:sz w:val="24"/>
              <w:szCs w:val="24"/>
              <w:lang w:val="en-US"/>
            </w:rPr>
            <w:instrText>1vZGlmaWVkQnkiOiJfSmVubnkiLCJJZCI6ImRmZGUxNzBlLTk2M2UtNGNiNy1iZmRlLWVhNDE0YjdhZDg0ZCIsIk1vZGlmaWVkT24iOiIyMDIyLTA4LTE3VDA4OjQyOjQ0IiwiUHJvamVjdCI6eyIkcmVmIjoiOCJ9fV0sIkNpdGF0aW9uS2V5VXBkYXRlVHlwZSI6MCwiQ29sbGFib3JhdG9ycyI6W10sIkRvaSI6IjEwLjEwMTYvczAwMDItOT</w:instrText>
          </w:r>
          <w:r>
            <w:rPr>
              <w:sz w:val="24"/>
              <w:szCs w:val="24"/>
              <w:lang w:val="en-US"/>
            </w:rPr>
            <w:instrText>M5NCgwMikwMTYyNC0wIiwiRWRpdG9ycyI6W10sIkV2YWx1YXRpb25Db21wbGV4aXR5IjowLCJFdmFsdWF0aW9uU291cmNlVGV4dEZvcm1hdCI6MCwiR3JvdXBzIjpbXSwiSGFzTGFiZWwxIjpmYWxzZSwiSGFzTGFiZWwyIjpmYWxzZSwiS2V5d29yZHMiOltdLCJMb2NhdGlvbnMiOlt7IiRpZCI6IjM0IiwiJHR5cGUiOiJTd2lzc0FjYWRlbW</w:instrText>
          </w:r>
          <w:r>
            <w:rPr>
              <w:sz w:val="24"/>
              <w:szCs w:val="24"/>
              <w:lang w:val="en-US"/>
            </w:rPr>
            <w:instrText>ljLkNpdGF2aS5Mb2NhdGlvbiwgU3dpc3NBY2FkZW1pYy5DaXRhdmkiLCJBZGRyZXNzIjp7IiRpZCI6IjM1IiwiJHR5cGUiOiJTd2lzc0FjYWRlbWljLkNpdGF2aS5MaW5rZWRSZXNvdXJjZSwgU3dpc3NBY2FkZW1pYy5DaXRhdmkiLCJMaW5rZWRSZXNvdXJjZVR5cGUiOjUsIk9yaWdpbmFsU3RyaW5nIjoiMTAuMTAxNi9TMDAwMi05Mzk0KD</w:instrText>
          </w:r>
          <w:r>
            <w:rPr>
              <w:sz w:val="24"/>
              <w:szCs w:val="24"/>
              <w:lang w:val="en-US"/>
            </w:rPr>
            <w:instrText>AyKTAxNjI0LTAiLCJVcmlTdHJpbmciOiJodHRwczovL2RvaS5vcmcvMTAuMTAxNi9zMDAwMi05Mzk0KDAyKTAxNjI0LTAiLCJMaW5rZWRSZXNvdXJjZVN0YXR1cyI6OCwiUHJvcGVydGllcyI6eyIkaWQiOiIzNiIsIiR0eXBlIjoiU3dpc3NBY2FkZW1pYy5DaXRhdmkuTGlua2VkUmVzb3VyY2VQcm9wZXJ0aWVzLCBTd2lzc0FjYWRlbWljLk</w:instrText>
          </w:r>
          <w:r>
            <w:rPr>
              <w:sz w:val="24"/>
              <w:szCs w:val="24"/>
              <w:lang w:val="en-US"/>
            </w:rPr>
            <w:instrText>NpdGF2aSJ9LCJTeW5jRm9sZGVyVHlwZSI6MCwiSXNMb2NhbENsb3VkUHJvamVjdEZpbGVMaW5rIjpmYWxzZSwiSXNDbG91ZFJlc3RvcmUiOmZhbHNlLCJJc0Nsb3VkQ29weSI6ZmFsc2UsIkF0dGFjaG1lbnRGb2xkZXJXYXNJbkZhbGxiYWNrTW9kZSI6ZmFsc2V9LCJBbm5vdGF0aW9ucyI6W10sIkxvY2F0aW9uVHlwZSI6MCwiTWlycm9yc1</w:instrText>
          </w:r>
          <w:r>
            <w:rPr>
              <w:sz w:val="24"/>
              <w:szCs w:val="24"/>
              <w:lang w:val="en-US"/>
            </w:rPr>
            <w:instrText>JlZmVyZW5jZVByb3BlcnR5SWQiOjEyOCwiQ3JlYXRlZEJ5IjoiX0plbm55IiwiQ3JlYXRlZE9uIjoiMjAyMi0wOC0xN1QwODo0Mjo0NCIsIk1vZGlmaWVkQnkiOiJfSmVubnkiLCJJZCI6IjM5MGMyMzJjLTRmYjctNDRjNy1hYzc1LWNlNzgyN2FlZjIzYSIsIk1vZGlmaWVkT24iOiIyMDIyLTA4LTE3VDA4OjQyOjQ0IiwiUHJvamVjdCI6ey</w:instrText>
          </w:r>
          <w:r>
            <w:rPr>
              <w:sz w:val="24"/>
              <w:szCs w:val="24"/>
              <w:lang w:val="en-US"/>
            </w:rPr>
            <w:instrText>IkcmVmIjoiOCJ9fV0sIk51bWJlciI6IjMiLCJPcmdhbml6YXRpb25zIjpbXSwiT3RoZXJzSW52b2x2ZWQiOltdLCJQYWdlUmFuZ2UiOiI8c3A+XHJcbiAgPG4+NDExPC9uPlxyXG4gIDxpbj50cnVlPC9pbj5cclxuICA8b3M+NDExPC9vcz5cclxuICA8cHM+NDExPC9wcz5cclxuPC9zcD5cclxuPGVwPlxyXG4gIDxuPjQzMTwvbj5cclxuIC</w:instrText>
          </w:r>
          <w:r>
            <w:rPr>
              <w:sz w:val="24"/>
              <w:szCs w:val="24"/>
              <w:lang w:val="en-US"/>
            </w:rPr>
            <w:instrText>A8aW4+dHJ1ZTwvaW4+XHJcbiAgPG9zPjQzMTwvb3M+XHJcbiAgPHBzPjQzMTwvcHM+XHJcbjwvZXA+XHJcbjxvcz40MTEtNDMxPC9vcz4iLCJQZXJpb2RpY2FsIjp7IiRpZCI6IjM3IiwiJHR5cGUiOiJTd2lzc0FjYWRlbWljLkNpdGF2aS5QZXJpb2RpY2FsLCBTd2lzc0FjYWRlbWljLkNpdGF2aSIsIklzc24iOiIwMDAyOTM5NCIsIk5hbW</w:instrText>
          </w:r>
          <w:r>
            <w:rPr>
              <w:sz w:val="24"/>
              <w:szCs w:val="24"/>
              <w:lang w:val="en-US"/>
            </w:rPr>
            <w:instrText>UiOiJBbWVyaWNhbiBKb3VybmFsIG9mIE9waHRoYWxtb2xvZ3kiLCJQYWdpbmF0aW9uIjowLCJQcm90ZWN0ZWQiOmZhbHNlLCJDcmVhdGVkQnkiOiJfSmVubnkiLCJDcmVhdGVkT24iOiIyMDIyLTA4LTE3VDA4OjQyOjQ0IiwiTW9kaWZpZWRCeSI6Il9KZW5ueSIsIklkIjoiNDQ5ODdlNWQtM2ZiYi00MzM2LWJmNzktZjM1MjA5ZDk1MGIwIi</w:instrText>
          </w:r>
          <w:r>
            <w:rPr>
              <w:sz w:val="24"/>
              <w:szCs w:val="24"/>
              <w:lang w:val="en-US"/>
            </w:rPr>
            <w:instrText>wiTW9kaWZpZWRPbiI6IjIwMjItMDgtMTdUMDg6NDI6NDQiLCJQcm9qZWN0Ijp7IiRyZWYiOiI4In19LCJQdWJsaXNoZXJzIjpbXSwiUXVvdGF0aW9ucyI6W10sIlJhdGluZyI6MCwiUmVmZXJlbmNlVHlwZSI6IkpvdXJuYWxBcnRpY2xlIiwiU2hvcnRUaXRsZSI6IkFuZGVyc29uLCBNdWxsaW5zIGV0IGFsLiAyMDAyIOKAkyBBIHJvbGUgZm</w:instrText>
          </w:r>
          <w:r>
            <w:rPr>
              <w:sz w:val="24"/>
              <w:szCs w:val="24"/>
              <w:lang w:val="en-US"/>
            </w:rPr>
            <w:instrText>9yIGxvY2FsIGluZmxhbW1hdGlvbiIsIlNob3J0VGl0bGVVcGRhdGVUeXBlIjowLCJTb3VyY2VPZkJpYmxpb2dyYXBoaWNJbmZvcm1hdGlvbiI6IkNyb3NzUmVmIiwiU3RhdGljSWRzIjpbImIzYmZjNDc1LTkxOGYtNDFhMC05ZDdiLWFjYTNlYjkwNzg0MiJdLCJUYWJsZU9mQ29udGVudHNDb21wbGV4aXR5IjowLCJUYWJsZU9mQ29udGVudH</w:instrText>
          </w:r>
          <w:r>
            <w:rPr>
              <w:sz w:val="24"/>
              <w:szCs w:val="24"/>
              <w:lang w:val="en-US"/>
            </w:rPr>
            <w:instrText>NTb3VyY2VUZXh0Rm9ybWF0IjowLCJUYXNrcyI6W10sIlRpdGxlIjoiQSByb2xlIGZvciBsb2NhbCBpbmZsYW1tYXRpb24gaW4gdGhlIGZvcm1hdGlvbiBvZiBkcnVzZW4gaW4gdGhlIGFnaW5nIGV5ZSIsIlRyYW5zbGF0b3JzIjpbXSwiVm9sdW1lIjoiMTM0IiwiWWVhciI6IjIwMDIiLCJZZWFyUmVzb2x2ZWQiOiIyMDAyIiwiQ3JlYXRlZE</w:instrText>
          </w:r>
          <w:r>
            <w:rPr>
              <w:sz w:val="24"/>
              <w:szCs w:val="24"/>
              <w:lang w:val="en-US"/>
            </w:rPr>
            <w:instrText>J5IjoiX0plbm55IiwiQ3JlYXRlZE9uIjoiMjAyMi0wOC0xN1QwODo0Mjo0NCIsIk1vZGlmaWVkQnkiOiJfSmVubnkiLCJJZCI6IjQ4YzA4NzJiLWQ4MmItNDYxNS1hZjkxLTIwNjk4YTczZGQwYSIsIk1vZGlmaWVkT24iOiIyMDIyLTEwLTMxVDA4OjE2OjI1IiwiUHJvamVjdCI6eyIkcmVmIjoiOCJ9fSwiVXNlTnVtYmVyaW5nVHlwZU9mUG</w:instrText>
          </w:r>
          <w:r>
            <w:rPr>
              <w:sz w:val="24"/>
              <w:szCs w:val="24"/>
              <w:lang w:val="en-US"/>
            </w:rPr>
            <w:instrText>FyZW50RG9jdW1lbnQiOmZhbHNlfSx7IiRpZCI6IjM4IiwiJHR5cGUiOiJTd2lzc0FjYWRlbWljLkNpdGF2aS5DaXRhdGlvbnMuV29yZFBsYWNlaG9sZGVyRW50cnksIFN3aXNzQWNhZGVtaWMuQ2l0YXZpIiwiSWQiOiJmYjdmZjNkYy0wZWY2LTQ5YmUtOWQ1OS05Y2NkZmZjZmVjY2EiLCJSYW5nZVN0YXJ0IjozLCJSYW5nZUxlbmd0aCI6NC</w:instrText>
          </w:r>
          <w:r>
            <w:rPr>
              <w:sz w:val="24"/>
              <w:szCs w:val="24"/>
              <w:lang w:val="en-US"/>
            </w:rPr>
            <w:instrText>wiUmVmZXJlbmNlSWQiOiJkOWNhZGM2My1lYjUyLTQ0MDctOTU4YS1kZjdhNzU0MmQ0MTgiLCJQYWdlUmFuZ2UiOnsiJGlkIjoiMzkiLCIkdHlwZSI6IlN3aXNzQWNhZGVtaWMuUGFnZVJhbmdlLCBTd2lzc0FjYWRlbWljIiwiRW5kUGFnZSI6eyIkaWQiOiI0MCIsIiR0eXBlIjoiU3dpc3NBY2FkZW1pYy5QYWdlTnVtYmVyLCBTd2lzc0FjYW</w:instrText>
          </w:r>
          <w:r>
            <w:rPr>
              <w:sz w:val="24"/>
              <w:szCs w:val="24"/>
              <w:lang w:val="en-US"/>
            </w:rPr>
            <w:instrText>RlbWljIiwiSXNGdWxseU51bWVyaWMiOmZhbHNlLCJOdW1iZXJpbmdUeXBlIjowLCJOdW1lcmFsU3lzdGVtIjowfSwiTnVtYmVyaW5nVHlwZSI6MCwiTnVtZXJhbFN5c3RlbSI6MCwiU3RhcnRQYWdlIjp7IiRpZCI6IjQxIiwiJHR5cGUiOiJTd2lzc0FjYWRlbWljLlBhZ2VOdW1iZXIsIFN3aXNzQWNhZGVtaWMiLCJJc0Z1bGx5TnVtZXJpYy</w:instrText>
          </w:r>
          <w:r>
            <w:rPr>
              <w:sz w:val="24"/>
              <w:szCs w:val="24"/>
              <w:lang w:val="en-US"/>
            </w:rPr>
            <w:instrText>I6ZmFsc2UsIk51bWJlcmluZ1R5cGUiOjAsIk51bWVyYWxTeXN0ZW0iOjB9fSwiUmVmZXJlbmNlIjp7IiRpZCI6IjQyIiwiJHR5cGUiOiJTd2lzc0FjYWRlbWljLkNpdGF2aS5SZWZlcmVuY2UsIFN3aXNzQWNhZGVtaWMuQ2l0YXZpIiwiQWJzdHJhY3RDb21wbGV4aXR5IjowLCJBYnN0cmFjdFNvdXJjZVRleHRGb3JtYXQiOjAsIkF1dGhvcn</w:instrText>
          </w:r>
          <w:r>
            <w:rPr>
              <w:sz w:val="24"/>
              <w:szCs w:val="24"/>
              <w:lang w:val="en-US"/>
            </w:rPr>
            <w:instrText>MiOlt7IiRpZCI6IjQzIiwiJHR5cGUiOiJTd2lzc0FjYWRlbWljLkNpdGF2aS5QZXJzb24sIFN3aXNzQWNhZGVtaWMuQ2l0YXZpIiwiRmlyc3ROYW1lIjoiSm9obiIsIkxhc3ROYW1lIjoiQ3JhYmIiLCJNaWRkbGVOYW1lIjoiVy4iLCJQcm90ZWN0ZWQiOmZhbHNlLCJTZXgiOjIsIkNyZWF0ZWRCeSI6Il9KZW5ueSIsIkNyZWF0ZWRPbiI6Ij</w:instrText>
          </w:r>
          <w:r>
            <w:rPr>
              <w:sz w:val="24"/>
              <w:szCs w:val="24"/>
              <w:lang w:val="en-US"/>
            </w:rPr>
            <w:instrText>IwMjItMDgtMTdUMDk6MDM6NDEiLCJNb2RpZmllZEJ5IjoiX0plbm55IiwiSWQiOiJkN2IzODJhOS0zZGU4LTRmNDUtYWYzYi1lZjZiOTYwYzZiMmYiLCJNb2RpZmllZE9uIjoiMjAyMi0wOC0xN1QwOTowMzo0MSIsIlByb2plY3QiOnsiJHJlZiI6IjgifX0seyIkaWQiOiI0NCIsIiR0eXBlIjoiU3dpc3NBY2FkZW1pYy5DaXRhdmkuUGVyc2</w:instrText>
          </w:r>
          <w:r>
            <w:rPr>
              <w:sz w:val="24"/>
              <w:szCs w:val="24"/>
              <w:lang w:val="en-US"/>
            </w:rPr>
            <w:instrText>9uLCBTd2lzc0FjYWRlbWljLkNpdGF2aSIsIkZpcnN0TmFtZSI6Ik1hc2FydSIsIkxhc3ROYW1lIjoiTWl5YWdpIiwiUHJvdGVjdGVkIjpmYWxzZSwiU2V4IjowLCJDcmVhdGVkQnkiOiJfSmVubnkiLCJDcmVhdGVkT24iOiIyMDIyLTA4LTE3VDA5OjAzOjQxIiwiTW9kaWZpZWRCeSI6Il9KZW5ueSIsIklkIjoiYWU0ZmJjNDktN2ZjNC00MT</w:instrText>
          </w:r>
          <w:r>
            <w:rPr>
              <w:sz w:val="24"/>
              <w:szCs w:val="24"/>
              <w:lang w:val="en-US"/>
            </w:rPr>
            <w:instrText>QwLTkxMzUtMDc1Y2EzOTEyNmEzIiwiTW9kaWZpZWRPbiI6IjIwMjItMDgtMTdUMDk6MDM6NDEiLCJQcm9qZWN0Ijp7IiRyZWYiOiI4In19LHsiJGlkIjoiNDUiLCIkdHlwZSI6IlN3aXNzQWNhZGVtaWMuQ2l0YXZpLlBlcnNvbiwgU3dpc3NBY2FkZW1pYy5DaXRhdmkiLCJGaXJzdE5hbWUiOiJYaWFvcm9uZyIsIkxhc3ROYW1lIjoiR3UiLC</w:instrText>
          </w:r>
          <w:r>
            <w:rPr>
              <w:sz w:val="24"/>
              <w:szCs w:val="24"/>
              <w:lang w:val="en-US"/>
            </w:rPr>
            <w:instrText>JQcm90ZWN0ZWQiOmZhbHNlLCJTZXgiOjAsIkNyZWF0ZWRCeSI6Il9KZW5ueSIsIkNyZWF0ZWRPbiI6IjIwMjItMDgtMTdUMDk6MDM6NDEiLCJNb2RpZmllZEJ5IjoiX0plbm55IiwiSWQiOiI1NmU2MTk5ZS1iYzhiLTQ0MjQtYWRlMy1jOWVhOTI5YmY1MTQiLCJNb2RpZmllZE9uIjoiMjAyMi0wOC0xN1QwOTowMzo0MSIsIlByb2plY3QiOn</w:instrText>
          </w:r>
          <w:r>
            <w:rPr>
              <w:sz w:val="24"/>
              <w:szCs w:val="24"/>
              <w:lang w:val="en-US"/>
            </w:rPr>
            <w:instrText>siJHJlZiI6IjgifX0seyIkaWQiOiI0NiIsIiR0eXBlIjoiU3dpc3NBY2FkZW1pYy5DaXRhdmkuUGVyc29uLCBTd2lzc0FjYWRlbWljLkNpdGF2aSIsIkZpcnN0TmFtZSI6IkthcmVuIiwiTGFzdE5hbWUiOiJTaGFkcmFjaCIsIlByb3RlY3RlZCI6ZmFsc2UsIlNleCI6MSwiQ3JlYXRlZEJ5IjoiX0plbm55IiwiQ3JlYXRlZE9uIjoiMjAyMi</w:instrText>
          </w:r>
          <w:r>
            <w:rPr>
              <w:sz w:val="24"/>
              <w:szCs w:val="24"/>
              <w:lang w:val="en-US"/>
            </w:rPr>
            <w:instrText>0wOC0xN1QwOTowMzo0MSIsIk1vZGlmaWVkQnkiOiJfSmVubnkiLCJJZCI6IjcwMTliYzEzLTA1ODctNGUwYS1iNGVmLTEyMDlkYzgxM2YyOCIsIk1vZGlmaWVkT24iOiIyMDIyLTA4LTE3VDA5OjAzOjQxIiwiUHJvamVjdCI6eyIkcmVmIjoiOCJ9fSx7IiRpZCI6IjQ3IiwiJHR5cGUiOiJTd2lzc0FjYWRlbWljLkNpdGF2aS5QZXJzb24sIF</w:instrText>
          </w:r>
          <w:r>
            <w:rPr>
              <w:sz w:val="24"/>
              <w:szCs w:val="24"/>
              <w:lang w:val="en-US"/>
            </w:rPr>
            <w:instrText>N3aXNzQWNhZGVtaWMuQ2l0YXZpIiwiRmlyc3ROYW1lIjoiS2FyZW4iLCJMYXN0TmFtZSI6Ildlc3QiLCJNaWRkbGVOYW1lIjoiQS4iLCJQcm90ZWN0ZWQiOmZhbHNlLCJTZXgiOjEsIkNyZWF0ZWRCeSI6Il9KZW5ueSIsIkNyZWF0ZWRPbiI6IjIwMjItMDgtMTdUMDk6MDM6NDEiLCJNb2RpZmllZEJ5IjoiX0plbm55IiwiSWQiOiI4MDhmMT</w:instrText>
          </w:r>
          <w:r>
            <w:rPr>
              <w:sz w:val="24"/>
              <w:szCs w:val="24"/>
              <w:lang w:val="en-US"/>
            </w:rPr>
            <w:instrText>kzOC04OGJlLTRkYWEtODBkYS03NjY1YjkzODRkMmEiLCJNb2RpZmllZE9uIjoiMjAyMi0wOC0xN1QwOTowMzo0MSIsIlByb2plY3QiOnsiJHJlZiI6IjgifX0seyIkaWQiOiI0OCIsIiR0eXBlIjoiU3dpc3NBY2FkZW1pYy5DaXRhdmkuUGVyc29uLCBTd2lzc0FjYWRlbWljLkNpdGF2aSIsIkZpcnN0TmFtZSI6Ikhpcm9rYXp1IiwiTGFzdE</w:instrText>
          </w:r>
          <w:r>
            <w:rPr>
              <w:sz w:val="24"/>
              <w:szCs w:val="24"/>
              <w:lang w:val="en-US"/>
            </w:rPr>
            <w:instrText>5hbWUiOiJTYWthZ3VjaGkiLCJQcm90ZWN0ZWQiOmZhbHNlLCJTZXgiOjAsIkNyZWF0ZWRCeSI6Il9KZW5ueSIsIkNyZWF0ZWRPbiI6IjIwMjItMDgtMTdUMDk6MDM6NDEiLCJNb2RpZmllZEJ5IjoiX0plbm55IiwiSWQiOiJkM2JkZmI2Ny01ZDMxLTRiNTYtYTZiZS1jYTI2NTViOGE0MTUiLCJNb2RpZmllZE9uIjoiMjAyMi0wOC0xN1QwOT</w:instrText>
          </w:r>
          <w:r>
            <w:rPr>
              <w:sz w:val="24"/>
              <w:szCs w:val="24"/>
              <w:lang w:val="en-US"/>
            </w:rPr>
            <w:instrText>owMzo0MSIsIlByb2plY3QiOnsiJHJlZiI6IjgifX0seyIkaWQiOiI0OSIsIiR0eXBlIjoiU3dpc3NBY2FkZW1pYy5DaXRhdmkuUGVyc29uLCBTd2lzc0FjYWRlbWljLkNpdGF2aSIsIkZpcnN0TmFtZSI6Ik1vdG9oaXJvIiwiTGFzdE5hbWUiOiJLYW1laSIsIlByb3RlY3RlZCI6ZmFsc2UsIlNleCI6MCwiQ3JlYXRlZEJ5IjoiX0plbm55Ii</w:instrText>
          </w:r>
          <w:r>
            <w:rPr>
              <w:sz w:val="24"/>
              <w:szCs w:val="24"/>
              <w:lang w:val="en-US"/>
            </w:rPr>
            <w:instrText>wiQ3JlYXRlZE9uIjoiMjAyMi0wOC0xN1QwOTowMzo0MSIsIk1vZGlmaWVkQnkiOiJfSmVubnkiLCJJZCI6ImNhMDVjMDFlLTBiZDYtNGNjZS05ODQzLTFjZDA2Yzg0YWJmNCIsIk1vZGlmaWVkT24iOiIyMDIyLTA4LTE3VDA5OjAzOjQxIiwiUHJvamVjdCI6eyIkcmVmIjoiOCJ9fSx7IiRpZCI6IjUwIiwiJHR5cGUiOiJTd2lzc0FjYWRlbW</w:instrText>
          </w:r>
          <w:r>
            <w:rPr>
              <w:sz w:val="24"/>
              <w:szCs w:val="24"/>
              <w:lang w:val="en-US"/>
            </w:rPr>
            <w:instrText>ljLkNpdGF2aS5QZXJzb24sIFN3aXNzQWNhZGVtaWMuQ2l0YXZpIiwiRmlyc3ROYW1lIjoiQXplZW0iLCJMYXN0TmFtZSI6Ikhhc2FuIiwiUHJvdGVjdGVkIjpmYWxzZSwiU2V4IjowLCJDcmVhdGVkQnkiOiJfSmVubnkiLCJDcmVhdGVkT24iOiIyMDIyLTA4LTE3VDA5OjAzOjQxIiwiTW9kaWZpZWRCeSI6Il9KZW5ueSIsIklkIjoiOGVlNz</w:instrText>
          </w:r>
          <w:r>
            <w:rPr>
              <w:sz w:val="24"/>
              <w:szCs w:val="24"/>
              <w:lang w:val="en-US"/>
            </w:rPr>
            <w:instrText>Q4ZjMtYjAwOC00MTY5LWExYjEtZTQyOTY0ZDYxMzRjIiwiTW9kaWZpZWRPbiI6IjIwMjItMDgtMTdUMDk6MDM6NDEiLCJQcm9qZWN0Ijp7IiRyZWYiOiI4In19LHsiJGlkIjoiNTEiLCIkdHlwZSI6IlN3aXNzQWNhZGVtaWMuQ2l0YXZpLlBlcnNvbiwgU3dpc3NBY2FkZW1pYy5DaXRhdmkiLCJGaXJzdE5hbWUiOiJMaW4iLCJMYXN0TmFtZS</w:instrText>
          </w:r>
          <w:r>
            <w:rPr>
              <w:sz w:val="24"/>
              <w:szCs w:val="24"/>
              <w:lang w:val="en-US"/>
            </w:rPr>
            <w:instrText>I6IllhbiIsIlByb3RlY3RlZCI6ZmFsc2UsIlNleCI6MCwiQ3JlYXRlZEJ5IjoiX0plbm55IiwiQ3JlYXRlZE9uIjoiMjAyMi0wOC0xN1QwOTowMzo0MSIsIk1vZGlmaWVkQnkiOiJfSmVubnkiLCJJZCI6ImI0NzZhN2RhLTU1OWQtNGM1Yy05N2E1LWJiMWI4NGJmZWQwMyIsIk1vZGlmaWVkT24iOiIyMDIyLTA4LTE3VDA5OjAzOjQxIiwiUH</w:instrText>
          </w:r>
          <w:r>
            <w:rPr>
              <w:sz w:val="24"/>
              <w:szCs w:val="24"/>
              <w:lang w:val="en-US"/>
            </w:rPr>
            <w:instrText>JvamVjdCI6eyIkcmVmIjoiOCJ9fSx7IiRpZCI6IjUyIiwiJHR5cGUiOiJTd2lzc0FjYWRlbWljLkNpdGF2aS5QZXJzb24sIFN3aXNzQWNhZGVtaWMuQ2l0YXZpIiwiRmlyc3ROYW1lIjoiTWFyeSIsIkxhc3ROYW1lIjoiUmF5Ym9ybiIsIk1pZGRsZU5hbWUiOiJFLiIsIlByb3RlY3RlZCI6ZmFsc2UsIlNleCI6MSwiQ3JlYXRlZEJ5IjoiX0</w:instrText>
          </w:r>
          <w:r>
            <w:rPr>
              <w:sz w:val="24"/>
              <w:szCs w:val="24"/>
              <w:lang w:val="en-US"/>
            </w:rPr>
            <w:instrText>plbm55IiwiQ3JlYXRlZE9uIjoiMjAyMi0wOC0xN1QwOTowMzo0MSIsIk1vZGlmaWVkQnkiOiJfSmVubnkiLCJJZCI6ImUxN2NhZjBiLWNlMjQtNDg3NC04YzE0LWU5NjcwZmE5NTg4ZCIsIk1vZGlmaWVkT24iOiIyMDIyLTA4LTE3VDA5OjAzOjQxIiwiUHJvamVjdCI6eyIkcmVmIjoiOCJ9fSx7IiRpZCI6IjUzIiwiJHR5cGUiOiJTd2lzc0</w:instrText>
          </w:r>
          <w:r>
            <w:rPr>
              <w:sz w:val="24"/>
              <w:szCs w:val="24"/>
              <w:lang w:val="en-US"/>
            </w:rPr>
            <w:instrText>FjYWRlbWljLkNpdGF2aS5QZXJzb24sIFN3aXNzQWNhZGVtaWMuQ2l0YXZpIiwiRmlyc3ROYW1lIjoiUm9iZXJ0IiwiTGFzdE5hbWUiOiJTYWxvbW9uIiwiTWlkZGxlTmFtZSI6IkcuIiwiUHJvdGVjdGVkIjpmYWxzZSwiU2V4IjoyLCJDcmVhdGVkQnkiOiJfSmVubnkiLCJDcmVhdGVkT24iOiIyMDIyLTA4LTE3VDA5OjAzOjQxIiwiTW9kaW</w:instrText>
          </w:r>
          <w:r>
            <w:rPr>
              <w:sz w:val="24"/>
              <w:szCs w:val="24"/>
              <w:lang w:val="en-US"/>
            </w:rPr>
            <w:instrText>ZpZWRCeSI6Il9KZW5ueSIsIklkIjoiYjRmYmZhOGMtODI4ZS00NzMwLTk2NDQtYTBlYzEzOGM0ZmExIiwiTW9kaWZpZWRPbiI6IjIwMjItMDgtMTdUMDk6MDM6NDEiLCJQcm9qZWN0Ijp7IiRyZWYiOiI4In19LHsiJGlkIjoiNTQiLCIkdHlwZSI6IlN3aXNzQWNhZGVtaWMuQ2l0YXZpLlBlcnNvbiwgU3dpc3NBY2FkZW1pYy5DaXRhdmkiLC</w:instrText>
          </w:r>
          <w:r>
            <w:rPr>
              <w:sz w:val="24"/>
              <w:szCs w:val="24"/>
              <w:lang w:val="en-US"/>
            </w:rPr>
            <w:instrText>JGaXJzdE5hbWUiOiJKb2UiLCJMYXN0TmFtZSI6IkhvbGx5ZmllbGQiLCJNaWRkbGVOYW1lIjoiRy4iLCJQcm90ZWN0ZWQiOmZhbHNlLCJTZXgiOjIsIkNyZWF0ZWRCeSI6Il9KZW5ueSIsIkNyZWF0ZWRPbiI6IjIwMjItMDgtMTdUMDk6MDM6NDEiLCJNb2RpZmllZEJ5IjoiX0plbm55IiwiSWQiOiJiMDdlZDFiOS1jN2UzLTRhZjEtYTU3OC</w:instrText>
          </w:r>
          <w:r>
            <w:rPr>
              <w:sz w:val="24"/>
              <w:szCs w:val="24"/>
              <w:lang w:val="en-US"/>
            </w:rPr>
            <w:instrText>0zZDFhMjM5ODBhYmEiLCJNb2RpZmllZE9uIjoiMjAyMi0wOC0xN1QwOTowMzo0MSIsIlByb2plY3QiOnsiJHJlZiI6IjgifX1dLCJDaXRhdGlvbktleVVwZGF0ZVR5cGUiOjAsIkNvbGxhYm9yYXRvcnMiOltdLCJEYXRlMiI6IjIxLjEwLjIwMDIiLCJEb2kiOiIxMC4xMDczL3BuYXMuMjIyNTUxODk5IiwiRWRpdG9ycyI6W10sIkV2YWx1YX</w:instrText>
          </w:r>
          <w:r>
            <w:rPr>
              <w:sz w:val="24"/>
              <w:szCs w:val="24"/>
              <w:lang w:val="en-US"/>
            </w:rPr>
            <w:instrText>Rpb25Db21wbGV4aXR5IjowLCJFdmFsdWF0aW9uU291cmNlVGV4dEZvcm1hdCI6MCwiR3JvdXBzIjpbXSwiSGFzTGFiZWwxIjpmYWxzZSwiSGFzTGFiZWwyIjpmYWxzZSwiS2V5d29yZHMiOltdLCJMYW5ndWFnZSI6ImVuZyIsIkxhbmd1YWdlQ29kZSI6ImVuIiwiTG9jYXRpb25zIjpbeyIkaWQiOiI1NSIsIiR0eXBlIjoiU3dpc3NBY2FkZW</w:instrText>
          </w:r>
          <w:r>
            <w:rPr>
              <w:sz w:val="24"/>
              <w:szCs w:val="24"/>
              <w:lang w:val="en-US"/>
            </w:rPr>
            <w:instrText>1pYy5DaXRhdmkuTG9jYXRpb24sIFN3aXNzQWNhZGVtaWMuQ2l0YXZpIiwiQWRkcmVzcyI6eyIkaWQiOiI1NiIsIiR0eXBlIjoiU3dpc3NBY2FkZW1pYy5DaXRhdmkuTGlua2VkUmVzb3VyY2UsIFN3aXNzQWNhZGVtaWMuQ2l0YXZpIiwiTGlua2VkUmVzb3VyY2VUeXBlIjo1LCJPcmlnaW5hbFN0cmluZyI6IlBNQzEzNzQ3OSIsIlVyaVN0cm</w:instrText>
          </w:r>
          <w:r>
            <w:rPr>
              <w:sz w:val="24"/>
              <w:szCs w:val="24"/>
              <w:lang w:val="en-US"/>
            </w:rPr>
            <w:instrText>luZyI6Imh0dHBzOi8vd3d3Lm5jYmkubmxtLm5paC5nb3YvcG1jL2FydGljbGVzL1BNQzEzNzQ3OSIsIkxpbmtlZFJlc291cmNlU3RhdHVzIjo4LCJQcm9wZXJ0aWVzIjp7IiRpZCI6IjU3IiwiJHR5cGUiOiJTd2lzc0FjYWRlbWljLkNpdGF2aS5MaW5rZWRSZXNvdXJjZVByb3BlcnRpZXMsIFN3aXNzQWNhZGVtaWMuQ2l0YXZpIn0sIlN5bm</w:instrText>
          </w:r>
          <w:r>
            <w:rPr>
              <w:sz w:val="24"/>
              <w:szCs w:val="24"/>
              <w:lang w:val="en-US"/>
            </w:rPr>
            <w:instrText>NGb2xkZXJUeXBlIjowLCJJc0xvY2FsQ2xvdWRQcm9qZWN0RmlsZUxpbmsiOmZhbHNlLCJJc0Nsb3VkUmVzdG9yZSI6ZmFsc2UsIklzQ2xvdWRDb3B5IjpmYWxzZSwiQXR0YWNobWVudEZvbGRlcldhc0luRmFsbGJhY2tNb2RlIjpmYWxzZX0sIkFubm90YXRpb25zIjpbXSwiTG9jYXRpb25UeXBlIjowLCJNaXJyb3JzUmVmZXJlbmNlUHJvcG</w:instrText>
          </w:r>
          <w:r>
            <w:rPr>
              <w:sz w:val="24"/>
              <w:szCs w:val="24"/>
              <w:lang w:val="en-US"/>
            </w:rPr>
            <w:instrText>VydHlJZCI6MjA4LCJDcmVhdGVkQnkiOiJfSmVubnkiLCJDcmVhdGVkT24iOiIyMDIyLTA4LTE3VDA5OjAzOjQxIiwiTW9kaWZpZWRCeSI6Il9KZW5ueSIsIklkIjoiM2ZjNTdhZmUtNmI4ZS00MmFjLThmMWMtMjhmN2E0YzBhYzhiIiwiTW9kaWZpZWRPbiI6IjIwMjItMDgtMTdUMDk6MDM6NDEiLCJQcm9qZWN0Ijp7IiRyZWYiOiI4In19LH</w:instrText>
          </w:r>
          <w:r>
            <w:rPr>
              <w:sz w:val="24"/>
              <w:szCs w:val="24"/>
              <w:lang w:val="en-US"/>
            </w:rPr>
            <w:instrText>siJGlkIjoiNTgiLCIkdHlwZSI6IlN3aXNzQWNhZGVtaWMuQ2l0YXZpLkxvY2F0aW9uLCBTd2lzc0FjYWRlbWljLkNpdGF2aSIsIkFkZHJlc3MiOnsiJGlkIjoiNTkiLCIkdHlwZSI6IlN3aXNzQWNhZGVtaWMuQ2l0YXZpLkxpbmtlZFJlc291cmNlLCBTd2lzc0FjYWRlbWljLkNpdGF2aSIsIkxpbmtlZFJlc291cmNlVHlwZSI6NSwiT3JpZ2</w:instrText>
          </w:r>
          <w:r>
            <w:rPr>
              <w:sz w:val="24"/>
              <w:szCs w:val="24"/>
              <w:lang w:val="en-US"/>
            </w:rPr>
            <w:instrText>luYWxTdHJpbmciOiIxMC4xMDczL3BuYXMuMjIyNTUxODk5IiwiVXJpU3RyaW5nIjoiaHR0cHM6Ly9kb2kub3JnLzEwLjEwNzMvcG5hcy4yMjI1NTE4OTkiLCJMaW5rZWRSZXNvdXJjZVN0YXR1cyI6OCwiUHJvcGVydGllcyI6eyIkaWQiOiI2MCIsIiR0eXBlIjoiU3dpc3NBY2FkZW1pYy5DaXRhdmkuTGlua2VkUmVzb3VyY2VQcm9wZXJ0aW</w:instrText>
          </w:r>
          <w:r>
            <w:rPr>
              <w:sz w:val="24"/>
              <w:szCs w:val="24"/>
              <w:lang w:val="en-US"/>
            </w:rPr>
            <w:instrText>VzLCBTd2lzc0FjYWRlbWljLkNpdGF2aSJ9LCJTeW5jRm9sZGVyVHlwZSI6MCwiSXNMb2NhbENsb3VkUHJvamVjdEZpbGVMaW5rIjpmYWxzZSwiSXNDbG91ZFJlc3RvcmUiOmZhbHNlLCJJc0Nsb3VkQ29weSI6ZmFsc2UsIkF0dGFjaG1lbnRGb2xkZXJXYXNJbkZhbGxiYWNrTW9kZSI6ZmFsc2V9LCJBbm5vdGF0aW9ucyI6W10sIkxvY2F0aW</w:instrText>
          </w:r>
          <w:r>
            <w:rPr>
              <w:sz w:val="24"/>
              <w:szCs w:val="24"/>
              <w:lang w:val="en-US"/>
            </w:rPr>
            <w:instrText>9uVHlwZSI6MCwiTWlycm9yc1JlZmVyZW5jZVByb3BlcnR5SWQiOjEyOCwiQ3JlYXRlZEJ5IjoiX0plbm55IiwiQ3JlYXRlZE9uIjoiMjAyMi0wOC0xN1QwOTowMzo0MSIsIk1vZGlmaWVkQnkiOiJfSmVubnkiLCJJZCI6IjJhMGY0MjIxLTdmODEtNDk0OS05ZDE5LTFkODc0YjdjMGM3MCIsIk1vZGlmaWVkT24iOiIyMDIyLTA4LTE3VDA5Oj</w:instrText>
          </w:r>
          <w:r>
            <w:rPr>
              <w:sz w:val="24"/>
              <w:szCs w:val="24"/>
              <w:lang w:val="en-US"/>
            </w:rPr>
            <w:instrText>AzOjQxIiwiUHJvamVjdCI6eyIkcmVmIjoiOCJ9fSx7IiRpZCI6IjYxIiwiJHR5cGUiOiJTd2lzc0FjYWRlbWljLkNpdGF2aS5Mb2NhdGlvbiwgU3dpc3NBY2FkZW1pYy5DaXRhdmkiLCJBZGRyZXNzIjp7IiRpZCI6IjYyIiwiJHR5cGUiOiJTd2lzc0FjYWRlbWljLkNpdGF2aS5MaW5rZWRSZXNvdXJjZSwgU3dpc3NBY2FkZW1pYy5DaXRhdm</w:instrText>
          </w:r>
          <w:r>
            <w:rPr>
              <w:sz w:val="24"/>
              <w:szCs w:val="24"/>
              <w:lang w:val="en-US"/>
            </w:rPr>
            <w:instrText>kiLCJMaW5rZWRSZXNvdXJjZVR5cGUiOjUsIk9yaWdpbmFsU3RyaW5nIjoiMTIzOTEzMDUiLCJVcmlTdHJpbmciOiJodHRwOi8vd3d3Lm5jYmkubmxtLm5paC5nb3YvcHVibWVkLzEyMzkxMzA1IiwiTGlua2VkUmVzb3VyY2VTdGF0dXMiOjgsIlByb3BlcnRpZXMiOnsiJGlkIjoiNjMiLCIkdHlwZSI6IlN3aXNzQWNhZGVtaWMuQ2l0YXZpLk</w:instrText>
          </w:r>
          <w:r>
            <w:rPr>
              <w:sz w:val="24"/>
              <w:szCs w:val="24"/>
              <w:lang w:val="en-US"/>
            </w:rPr>
            <w:instrText>xpbmtlZFJlc291cmNlUHJvcGVydGllcywgU3dpc3NBY2FkZW1pYy5DaXRhdmkifSwiU3luY0ZvbGRlclR5cGUiOjAsIklzTG9jYWxDbG91ZFByb2plY3RGaWxlTGluayI6ZmFsc2UsIklzQ2xvdWRSZXN0b3JlIjpmYWxzZSwiSXNDbG91ZENvcHkiOmZhbHNlLCJBdHRhY2htZW50Rm9sZGVyV2FzSW5GYWxsYmFja01vZGUiOmZhbHNlfSwiQW</w:instrText>
          </w:r>
          <w:r>
            <w:rPr>
              <w:sz w:val="24"/>
              <w:szCs w:val="24"/>
              <w:lang w:val="en-US"/>
            </w:rPr>
            <w:instrText>5ub3RhdGlvbnMiOltdLCJMb2NhdGlvblR5cGUiOjAsIk1pcnJvcnNSZWZlcmVuY2VQcm9wZXJ0eUlkIjoxNjQsIkNyZWF0ZWRCeSI6Il9KZW5ueSIsIkNyZWF0ZWRPbiI6IjIwMjItMDgtMTdUMDk6MDM6NDEiLCJNb2RpZmllZEJ5IjoiX0plbm55IiwiSWQiOiI1Y2UyNzQzMy0zMjU2LTRjNjctYTIzMS01ZGVlNmViOGZhZjAiLCJNb2RpZm</w:instrText>
          </w:r>
          <w:r>
            <w:rPr>
              <w:sz w:val="24"/>
              <w:szCs w:val="24"/>
              <w:lang w:val="en-US"/>
            </w:rPr>
            <w:instrText>llZE9uIjoiMjAyMi0wOC0xN1QwOTowMzo0MSIsIlByb2plY3QiOnsiJHJlZiI6IjgifX1dLCJOdW1iZXIiOiIyMyIsIk9yZ2FuaXphdGlvbnMiOltdLCJPdGhlcnNJbnZvbHZlZCI6W10sIlBhZ2VSYW5nZSI6IjxzcD5cclxuICA8bj4xNDY4Mjwvbj5cclxuICA8aW4+dHJ1ZTwvaW4+XHJcbiAgPG9zPjE0NjgyPC9vcz5cclxuICA8cHM+MT</w:instrText>
          </w:r>
          <w:r>
            <w:rPr>
              <w:sz w:val="24"/>
              <w:szCs w:val="24"/>
              <w:lang w:val="en-US"/>
            </w:rPr>
            <w:instrText>Q2ODI8L3BzPlxyXG48L3NwPlxyXG48ZXA+XHJcbiAgPG4+MTQ2ODc8L24+XHJcbiAgPGluPnRydWU8L2luPlxyXG4gIDxvcz4xNDY4Nzwvb3M+XHJcbiAgPHBzPjE0Njg3PC9wcz5cclxuPC9lcD5cclxuPG9zPjE0NjgyLTc8L29zPiIsIlBlcmlvZGljYWwiOnsiJGlkIjoiNjQiLCIkdHlwZSI6IlN3aXNzQWNhZGVtaWMuQ2l0YXZpLlBlcm</w:instrText>
          </w:r>
          <w:r>
            <w:rPr>
              <w:sz w:val="24"/>
              <w:szCs w:val="24"/>
              <w:lang w:val="en-US"/>
            </w:rPr>
            <w:instrText>lvZGljYWwsIFN3aXNzQWNhZGVtaWMuQ2l0YXZpIiwiRWlzc24iOiIxMDkxLTY0OTAiLCJOYW1lIjoiUHJvY2VlZGluZ3Mgb2YgdGhlIE5hdGlvbmFsIEFjYWRlbXkgb2YgU2NpZW5jZXMgb2YgdGhlIFVuaXRlZCBTdGF0ZXMgb2YgQW1lcmljYSIsIlBhZ2luYXRpb24iOjAsIlByb3RlY3RlZCI6ZmFsc2UsIlVzZXJBYmJyZXZpYXRpb24xIj</w:instrText>
          </w:r>
          <w:r>
            <w:rPr>
              <w:sz w:val="24"/>
              <w:szCs w:val="24"/>
              <w:lang w:val="en-US"/>
            </w:rPr>
            <w:instrText>oiUHJvYyBOYXRsIEFjYWQgU2NpIFUgUyBBIiwiQ3JlYXRlZEJ5IjoiX0plbm55IiwiQ3JlYXRlZE9uIjoiMjAyMi0wOC0xNVQwNzozOTowMiIsIk1vZGlmaWVkQnkiOiJfSmVubnkiLCJJZCI6IjI4MGVhM2FlLWViY2YtNGEyZi04MjE5LTlmMmIyY2IzODdkYiIsIk1vZGlmaWVkT24iOiIyMDIyLTA4LTE1VDA3OjM5OjAyIiwiUHJvamVjdC</w:instrText>
          </w:r>
          <w:r>
            <w:rPr>
              <w:sz w:val="24"/>
              <w:szCs w:val="24"/>
              <w:lang w:val="en-US"/>
            </w:rPr>
            <w:instrText>I6eyIkcmVmIjoiOCJ9fSwiUG1jSWQiOiJQTUMxMzc0NzkiLCJQdWJsaXNoZXJzIjpbXSwiUHViTWVkSWQiOiIxMjM5MTMwNSIsIlF1b3RhdGlvbnMiOltdLCJSYXRpbmciOjAsIlJlZmVyZW5jZVR5cGUiOiJKb3VybmFsQXJ0aWNsZSIsIlNob3J0VGl0bGUiOiJDcmFiYiwgTWl5YWdpIGV0IGFsLiAyMDAyIOKAkyBEcnVzZW4gcHJvdGVvbW</w:instrText>
          </w:r>
          <w:r>
            <w:rPr>
              <w:sz w:val="24"/>
              <w:szCs w:val="24"/>
              <w:lang w:val="en-US"/>
            </w:rPr>
            <w:instrText>UgYW5hbHlzaXMiLCJTaG9ydFRpdGxlVXBkYXRlVHlwZSI6MCwiU291cmNlT2ZCaWJsaW9ncmFwaGljSW5mb3JtYXRpb24iOiJQdWJNZWQiLCJTdGF0aWNJZHMiOlsiZmY0YjMxMWQtNTRlNy00N2FmLWEyMzEtY2Q4ZDExYTI5OWVkIl0sIlRhYmxlT2ZDb250ZW50c0NvbXBsZXhpdHkiOjAsIlRhYmxlT2ZDb250ZW50c1NvdXJjZVRleHRGb3</w:instrText>
          </w:r>
          <w:r>
            <w:rPr>
              <w:sz w:val="24"/>
              <w:szCs w:val="24"/>
              <w:lang w:val="en-US"/>
            </w:rPr>
            <w:instrText>JtYXQiOjAsIlRhc2tzIjpbXSwiVGl0bGUiOiJEcnVzZW4gcHJvdGVvbWUgYW5hbHlzaXM6IGFuIGFwcHJvYWNoIHRvIHRoZSBldGlvbG9neSBvZiBhZ2UtcmVsYXRlZCBtYWN1bGFyIGRlZ2VuZXJhdGlvbiIsIlRyYW5zbGF0b3JzIjpbXSwiVm9sdW1lIjoiOTkiLCJZZWFyIjoiMjAwMiIsIlllYXJSZXNvbHZlZCI6IjIwMDIiLCJDcmVhdG</w:instrText>
          </w:r>
          <w:r>
            <w:rPr>
              <w:sz w:val="24"/>
              <w:szCs w:val="24"/>
              <w:lang w:val="en-US"/>
            </w:rPr>
            <w:instrText>VkQnkiOiJfSmVubnkiLCJDcmVhdGVkT24iOiIyMDIyLTA4LTE3VDA5OjAzOjQxIiwiTW9kaWZpZWRCeSI6Il9KZW5ueSIsIklkIjoiZDljYWRjNjMtZWI1Mi00NDA3LTk1OGEtZGY3YTc1NDJkNDE4IiwiTW9kaWZpZWRPbiI6IjIwMjItMTAtMzFUMDg6MTY6MjUiLCJQcm9qZWN0Ijp7IiRyZWYiOiI4In19LCJVc2VOdW1iZXJpbmdUeXBlT2</w:instrText>
          </w:r>
          <w:r>
            <w:rPr>
              <w:sz w:val="24"/>
              <w:szCs w:val="24"/>
              <w:lang w:val="en-US"/>
            </w:rPr>
            <w:instrText>ZQYXJlbnREb2N1bWVudCI6ZmFsc2V9XSwiRm9ybWF0dGVkVGV4dCI6eyIkaWQiOiI2NSIsIkNvdW50IjoxLCJUZXh0VW5pdHMiOlt7IiRpZCI6IjY2IiwiRm9udFN0eWxlIjp7IiRpZCI6IjY3IiwiTmV1dHJhbCI6dHJ1ZX0sIlJlYWRpbmdPcmRlciI6MSwiVGV4dCI6IigxOOKAkzIwKSJ9XX0sIlRhZyI6IkNpdGF2aVBsYWNlaG9sZGVyI2</w:instrText>
          </w:r>
          <w:r>
            <w:rPr>
              <w:sz w:val="24"/>
              <w:szCs w:val="24"/>
              <w:lang w:val="en-US"/>
            </w:rPr>
            <w:instrText>IwNTE1NjgwLTRjZmQtNDRjNC04ZDA0LTI2MjkyOTJhYzIzMSIsIlRleHQiOiIoMTjigJMyMCkiLCJXQUlWZXJzaW9uIjoiNi4xNC4wLjAifQ==}</w:instrText>
          </w:r>
          <w:r>
            <w:rPr>
              <w:sz w:val="24"/>
              <w:szCs w:val="24"/>
              <w:lang w:val="en-US"/>
            </w:rPr>
            <w:fldChar w:fldCharType="separate"/>
          </w:r>
          <w:r>
            <w:rPr>
              <w:sz w:val="24"/>
              <w:szCs w:val="24"/>
              <w:lang w:val="en-US"/>
            </w:rPr>
            <w:t>(18–20)</w:t>
          </w:r>
          <w:r>
            <w:rPr>
              <w:sz w:val="24"/>
              <w:szCs w:val="24"/>
              <w:lang w:val="en-US"/>
            </w:rPr>
            <w:fldChar w:fldCharType="end"/>
          </w:r>
        </w:sdtContent>
      </w:sdt>
      <w:r>
        <w:rPr>
          <w:sz w:val="24"/>
          <w:szCs w:val="24"/>
          <w:lang w:val="en-US"/>
        </w:rPr>
        <w:t>. Additionally, many proteins showed oxidative modifications, supporting the hypothesis that oxidative stress is a further contributo</w:t>
      </w:r>
      <w:r>
        <w:rPr>
          <w:sz w:val="24"/>
          <w:szCs w:val="24"/>
          <w:lang w:val="en-US"/>
        </w:rPr>
        <w:t xml:space="preserve">r to the pathophysiology of AMD </w:t>
      </w:r>
      <w:sdt>
        <w:sdtPr>
          <w:rPr>
            <w:sz w:val="24"/>
            <w:szCs w:val="24"/>
            <w:lang w:val="en-US"/>
          </w:rPr>
          <w:alias w:val="To edit, see citavi.com/edit"/>
          <w:tag w:val="CitaviPlaceholder#99597d87-eff9-449c-b344-bbf90d2a81fc"/>
          <w:id w:val="-133643691"/>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w:instrText>
          </w:r>
          <w:r>
            <w:rPr>
              <w:sz w:val="24"/>
              <w:szCs w:val="24"/>
              <w:lang w:val="en-US"/>
            </w:rPr>
            <w:instrText>cy5Xb3JkUGxhY2Vob2xkZXJFbnRyeSwgU3dpc3NBY2FkZW1pYy5DaXRhdmkiLCJJZCI6ImJkMzYyOTJmLTU2NjYtNDk1Zi1hYmNmLWRjZDg2ZGY5NDE3ZCIsIlJhbmdlTGVuZ3RoIjo0LCJSZWZlcmVuY2VJZCI6ImQ5Y2FkYzYzLWViNTItNDQwNy05NThhLWRmN2E3NTQyZDQxOCIsIlBhZ2VSYW5nZSI6eyIkaWQiOiIzIiwiJHR5cGUiOiJT</w:instrText>
          </w:r>
          <w:r>
            <w:rPr>
              <w:sz w:val="24"/>
              <w:szCs w:val="24"/>
              <w:lang w:val="en-US"/>
            </w:rPr>
            <w:instrText>d2lzc0FjYWRlbWljLlBhZ2VSYW5nZSwgU3dpc3NBY2FkZW1pYyIsIkVuZFBhZ2UiOnsiJGlkIjoiNCIsIiR0eXBlIjoiU3dpc3NBY2FkZW1pYy5QYWdlTnVtYmVyLCBTd2lzc0FjYWRlbWljIiwiSXNGdWxseU51bWVyaWMiOmZhbHNlLCJOdW1iZXJpbmdUeXBlIjowLCJOdW1lcmFsU3lzdGVtIjowfSwiTnVtYmVyaW5nVHlwZSI6MCwiTnVt</w:instrText>
          </w:r>
          <w:r>
            <w:rPr>
              <w:sz w:val="24"/>
              <w:szCs w:val="24"/>
              <w:lang w:val="en-US"/>
            </w:rPr>
            <w:instrText>ZXJhbFN5c3RlbSI6MCwiU3RhcnRQYWdlIjp7IiRpZCI6IjUiLCIkdHlwZSI6IlN3aXNzQWNhZGVtaWMuUGFnZU51bWJlciwgU3dpc3NBY2FkZW1pYyIsIklzRnVsbHlOdW1lcmljIjpmYWxzZSwiTnVtYmVyaW5nVHlwZSI6MCwiTnVtZXJhbFN5c3RlbSI6MH19LCJSZWZlcmVuY2UiOnsiJGlkIjoiNiIsIiR0eXBlIjoiU3dpc3NBY2FkZW1p</w:instrText>
          </w:r>
          <w:r>
            <w:rPr>
              <w:sz w:val="24"/>
              <w:szCs w:val="24"/>
              <w:lang w:val="en-US"/>
            </w:rPr>
            <w:instrText>Yy5DaXRhdmkuUmVmZXJlbmNlLCBTd2lzc0FjYWRlbWljLkNpdGF2aSIsIkFic3RyYWN0Q29tcGxleGl0eSI6MCwiQWJzdHJhY3RTb3VyY2VUZXh0Rm9ybWF0IjowLCJBdXRob3JzIjpbeyIkaWQiOiI3IiwiJHR5cGUiOiJTd2lzc0FjYWRlbWljLkNpdGF2aS5QZXJzb24sIFN3aXNzQWNhZGVtaWMuQ2l0YXZpIiwiRmlyc3ROYW1lIjoiSm9o</w:instrText>
          </w:r>
          <w:r>
            <w:rPr>
              <w:sz w:val="24"/>
              <w:szCs w:val="24"/>
              <w:lang w:val="en-US"/>
            </w:rPr>
            <w:instrText>biIsIkxhc3ROYW1lIjoiQ3JhYmIiLCJNaWRkbGVOYW1lIjoiVy4iLCJQcm90ZWN0ZWQiOmZhbHNlLCJTZXgiOjIsIkNyZWF0ZWRCeSI6Il9KZW5ueSIsIkNyZWF0ZWRPbiI6IjIwMjItMDgtMTdUMDk6MDM6NDEiLCJNb2RpZmllZEJ5IjoiX0plbm55IiwiSWQiOiJkN2IzODJhOS0zZGU4LTRmNDUtYWYzYi1lZjZiOTYwYzZiMmYiLCJNb2Rp</w:instrText>
          </w:r>
          <w:r>
            <w:rPr>
              <w:sz w:val="24"/>
              <w:szCs w:val="24"/>
              <w:lang w:val="en-US"/>
            </w:rPr>
            <w:instrText>ZmllZE9uIjoiMjAyMi0wOC0xN1QwOTowMzo0MSIsIlByb2plY3QiOnsiJGlkIjoiOCIsIiR0eXBlIjoiU3dpc3NBY2FkZW1pYy5DaXRhdmkuUHJvamVjdCwgU3dpc3NBY2FkZW1pYy5DaXRhdmkifX0seyIkaWQiOiI5IiwiJHR5cGUiOiJTd2lzc0FjYWRlbWljLkNpdGF2aS5QZXJzb24sIFN3aXNzQWNhZGVtaWMuQ2l0YXZpIiwiRmlyc3RO</w:instrText>
          </w:r>
          <w:r>
            <w:rPr>
              <w:sz w:val="24"/>
              <w:szCs w:val="24"/>
              <w:lang w:val="en-US"/>
            </w:rPr>
            <w:instrText>YW1lIjoiTWFzYXJ1IiwiTGFzdE5hbWUiOiJNaXlhZ2kiLCJQcm90ZWN0ZWQiOmZhbHNlLCJTZXgiOjAsIkNyZWF0ZWRCeSI6Il9KZW5ueSIsIkNyZWF0ZWRPbiI6IjIwMjItMDgtMTdUMDk6MDM6NDEiLCJNb2RpZmllZEJ5IjoiX0plbm55IiwiSWQiOiJhZTRmYmM0OS03ZmM0LTQxNDAtOTEzNS0wNzVjYTM5MTI2YTMiLCJNb2RpZmllZE9u</w:instrText>
          </w:r>
          <w:r>
            <w:rPr>
              <w:sz w:val="24"/>
              <w:szCs w:val="24"/>
              <w:lang w:val="en-US"/>
            </w:rPr>
            <w:instrText>IjoiMjAyMi0wOC0xN1QwOTowMzo0MSIsIlByb2plY3QiOnsiJHJlZiI6IjgifX0seyIkaWQiOiIxMCIsIiR0eXBlIjoiU3dpc3NBY2FkZW1pYy5DaXRhdmkuUGVyc29uLCBTd2lzc0FjYWRlbWljLkNpdGF2aSIsIkZpcnN0TmFtZSI6IlhpYW9yb25nIiwiTGFzdE5hbWUiOiJHdSIsIlByb3RlY3RlZCI6ZmFsc2UsIlNleCI6MCwiQ3JlYXRl</w:instrText>
          </w:r>
          <w:r>
            <w:rPr>
              <w:sz w:val="24"/>
              <w:szCs w:val="24"/>
              <w:lang w:val="en-US"/>
            </w:rPr>
            <w:instrText>ZEJ5IjoiX0plbm55IiwiQ3JlYXRlZE9uIjoiMjAyMi0wOC0xN1QwOTowMzo0MSIsIk1vZGlmaWVkQnkiOiJfSmVubnkiLCJJZCI6IjU2ZTYxOTllLWJjOGItNDQyNC1hZGUzLWM5ZWE5MjliZjUxNCIsIk1vZGlmaWVkT24iOiIyMDIyLTA4LTE3VDA5OjAzOjQxIiwiUHJvamVjdCI6eyIkcmVmIjoiOCJ9fSx7IiRpZCI6IjExIiwiJHR5cGUi</w:instrText>
          </w:r>
          <w:r>
            <w:rPr>
              <w:sz w:val="24"/>
              <w:szCs w:val="24"/>
              <w:lang w:val="en-US"/>
            </w:rPr>
            <w:instrText>OiJTd2lzc0FjYWRlbWljLkNpdGF2aS5QZXJzb24sIFN3aXNzQWNhZGVtaWMuQ2l0YXZpIiwiRmlyc3ROYW1lIjoiS2FyZW4iLCJMYXN0TmFtZSI6IlNoYWRyYWNoIiwiUHJvdGVjdGVkIjpmYWxzZSwiU2V4IjoxLCJDcmVhdGVkQnkiOiJfSmVubnkiLCJDcmVhdGVkT24iOiIyMDIyLTA4LTE3VDA5OjAzOjQxIiwiTW9kaWZpZWRCeSI6Il9K</w:instrText>
          </w:r>
          <w:r>
            <w:rPr>
              <w:sz w:val="24"/>
              <w:szCs w:val="24"/>
              <w:lang w:val="en-US"/>
            </w:rPr>
            <w:instrText>ZW5ueSIsIklkIjoiNzAxOWJjMTMtMDU4Ny00ZTBhLWI0ZWYtMTIwOWRjODEzZjI4IiwiTW9kaWZpZWRPbiI6IjIwMjItMDgtMTdUMDk6MDM6NDEiLCJQcm9qZWN0Ijp7IiRyZWYiOiI4In19LHsiJGlkIjoiMTIiLCIkdHlwZSI6IlN3aXNzQWNhZGVtaWMuQ2l0YXZpLlBlcnNvbiwgU3dpc3NBY2FkZW1pYy5DaXRhdmkiLCJGaXJzdE5hbWUi</w:instrText>
          </w:r>
          <w:r>
            <w:rPr>
              <w:sz w:val="24"/>
              <w:szCs w:val="24"/>
              <w:lang w:val="en-US"/>
            </w:rPr>
            <w:instrText>OiJLYXJlbiIsIkxhc3ROYW1lIjoiV2VzdCIsIk1pZGRsZU5hbWUiOiJBLiIsIlByb3RlY3RlZCI6ZmFsc2UsIlNleCI6MSwiQ3JlYXRlZEJ5IjoiX0plbm55IiwiQ3JlYXRlZE9uIjoiMjAyMi0wOC0xN1QwOTowMzo0MSIsIk1vZGlmaWVkQnkiOiJfSmVubnkiLCJJZCI6IjgwOGYxOTM4LTg4YmUtNGRhYS04MGRhLTc2NjViOTM4NGQyYSIs</w:instrText>
          </w:r>
          <w:r>
            <w:rPr>
              <w:sz w:val="24"/>
              <w:szCs w:val="24"/>
              <w:lang w:val="en-US"/>
            </w:rPr>
            <w:instrText>Ik1vZGlmaWVkT24iOiIyMDIyLTA4LTE3VDA5OjAzOjQxIiwiUHJvamVjdCI6eyIkcmVmIjoiOCJ9fSx7IiRpZCI6IjEzIiwiJHR5cGUiOiJTd2lzc0FjYWRlbWljLkNpdGF2aS5QZXJzb24sIFN3aXNzQWNhZGVtaWMuQ2l0YXZpIiwiRmlyc3ROYW1lIjoiSGlyb2thenUiLCJMYXN0TmFtZSI6IlNha2FndWNoaSIsIlByb3RlY3RlZCI6ZmFs</w:instrText>
          </w:r>
          <w:r>
            <w:rPr>
              <w:sz w:val="24"/>
              <w:szCs w:val="24"/>
              <w:lang w:val="en-US"/>
            </w:rPr>
            <w:instrText>c2UsIlNleCI6MCwiQ3JlYXRlZEJ5IjoiX0plbm55IiwiQ3JlYXRlZE9uIjoiMjAyMi0wOC0xN1QwOTowMzo0MSIsIk1vZGlmaWVkQnkiOiJfSmVubnkiLCJJZCI6ImQzYmRmYjY3LTVkMzEtNGI1Ni1hNmJlLWNhMjY1NWI4YTQxNSIsIk1vZGlmaWVkT24iOiIyMDIyLTA4LTE3VDA5OjAzOjQxIiwiUHJvamVjdCI6eyIkcmVmIjoiOCJ9fSx7</w:instrText>
          </w:r>
          <w:r>
            <w:rPr>
              <w:sz w:val="24"/>
              <w:szCs w:val="24"/>
              <w:lang w:val="en-US"/>
            </w:rPr>
            <w:instrText>IiRpZCI6IjE0IiwiJHR5cGUiOiJTd2lzc0FjYWRlbWljLkNpdGF2aS5QZXJzb24sIFN3aXNzQWNhZGVtaWMuQ2l0YXZpIiwiRmlyc3ROYW1lIjoiTW90b2hpcm8iLCJMYXN0TmFtZSI6IkthbWVpIiwiUHJvdGVjdGVkIjpmYWxzZSwiU2V4IjowLCJDcmVhdGVkQnkiOiJfSmVubnkiLCJDcmVhdGVkT24iOiIyMDIyLTA4LTE3VDA5OjAzOjQx</w:instrText>
          </w:r>
          <w:r>
            <w:rPr>
              <w:sz w:val="24"/>
              <w:szCs w:val="24"/>
              <w:lang w:val="en-US"/>
            </w:rPr>
            <w:instrText>IiwiTW9kaWZpZWRCeSI6Il9KZW5ueSIsIklkIjoiY2EwNWMwMWUtMGJkNi00Y2NlLTk4NDMtMWNkMDZjODRhYmY0IiwiTW9kaWZpZWRPbiI6IjIwMjItMDgtMTdUMDk6MDM6NDEiLCJQcm9qZWN0Ijp7IiRyZWYiOiI4In19LHsiJGlkIjoiMTUiLCIkdHlwZSI6IlN3aXNzQWNhZGVtaWMuQ2l0YXZpLlBlcnNvbiwgU3dpc3NBY2FkZW1pYy5D</w:instrText>
          </w:r>
          <w:r>
            <w:rPr>
              <w:sz w:val="24"/>
              <w:szCs w:val="24"/>
              <w:lang w:val="en-US"/>
            </w:rPr>
            <w:instrText>aXRhdmkiLCJGaXJzdE5hbWUiOiJBemVlbSIsIkxhc3ROYW1lIjoiSGFzYW4iLCJQcm90ZWN0ZWQiOmZhbHNlLCJTZXgiOjAsIkNyZWF0ZWRCeSI6Il9KZW5ueSIsIkNyZWF0ZWRPbiI6IjIwMjItMDgtMTdUMDk6MDM6NDEiLCJNb2RpZmllZEJ5IjoiX0plbm55IiwiSWQiOiI4ZWU3NDhmMy1iMDA4LTQxNjktYTFiMS1lNDI5NjRkNjEzNGMi</w:instrText>
          </w:r>
          <w:r>
            <w:rPr>
              <w:sz w:val="24"/>
              <w:szCs w:val="24"/>
              <w:lang w:val="en-US"/>
            </w:rPr>
            <w:instrText>LCJNb2RpZmllZE9uIjoiMjAyMi0wOC0xN1QwOTowMzo0MSIsIlByb2plY3QiOnsiJHJlZiI6IjgifX0seyIkaWQiOiIxNiIsIiR0eXBlIjoiU3dpc3NBY2FkZW1pYy5DaXRhdmkuUGVyc29uLCBTd2lzc0FjYWRlbWljLkNpdGF2aSIsIkZpcnN0TmFtZSI6IkxpbiIsIkxhc3ROYW1lIjoiWWFuIiwiUHJvdGVjdGVkIjpmYWxzZSwiU2V4Ijow</w:instrText>
          </w:r>
          <w:r>
            <w:rPr>
              <w:sz w:val="24"/>
              <w:szCs w:val="24"/>
              <w:lang w:val="en-US"/>
            </w:rPr>
            <w:instrText>LCJDcmVhdGVkQnkiOiJfSmVubnkiLCJDcmVhdGVkT24iOiIyMDIyLTA4LTE3VDA5OjAzOjQxIiwiTW9kaWZpZWRCeSI6Il9KZW5ueSIsIklkIjoiYjQ3NmE3ZGEtNTU5ZC00YzVjLTk3YTUtYmIxYjg0YmZlZDAzIiwiTW9kaWZpZWRPbiI6IjIwMjItMDgtMTdUMDk6MDM6NDEiLCJQcm9qZWN0Ijp7IiRyZWYiOiI4In19LHsiJGlkIjoiMTci</w:instrText>
          </w:r>
          <w:r>
            <w:rPr>
              <w:sz w:val="24"/>
              <w:szCs w:val="24"/>
              <w:lang w:val="en-US"/>
            </w:rPr>
            <w:instrText>LCIkdHlwZSI6IlN3aXNzQWNhZGVtaWMuQ2l0YXZpLlBlcnNvbiwgU3dpc3NBY2FkZW1pYy5DaXRhdmkiLCJGaXJzdE5hbWUiOiJNYXJ5IiwiTGFzdE5hbWUiOiJSYXlib3JuIiwiTWlkZGxlTmFtZSI6IkUuIiwiUHJvdGVjdGVkIjpmYWxzZSwiU2V4IjoxLCJDcmVhdGVkQnkiOiJfSmVubnkiLCJDcmVhdGVkT24iOiIyMDIyLTA4LTE3VDA5</w:instrText>
          </w:r>
          <w:r>
            <w:rPr>
              <w:sz w:val="24"/>
              <w:szCs w:val="24"/>
              <w:lang w:val="en-US"/>
            </w:rPr>
            <w:instrText>OjAzOjQxIiwiTW9kaWZpZWRCeSI6Il9KZW5ueSIsIklkIjoiZTE3Y2FmMGItY2UyNC00ODc0LThjMTQtZTk2NzBmYTk1ODhkIiwiTW9kaWZpZWRPbiI6IjIwMjItMDgtMTdUMDk6MDM6NDEiLCJQcm9qZWN0Ijp7IiRyZWYiOiI4In19LHsiJGlkIjoiMTgiLCIkdHlwZSI6IlN3aXNzQWNhZGVtaWMuQ2l0YXZpLlBlcnNvbiwgU3dpc3NBY2Fk</w:instrText>
          </w:r>
          <w:r>
            <w:rPr>
              <w:sz w:val="24"/>
              <w:szCs w:val="24"/>
              <w:lang w:val="en-US"/>
            </w:rPr>
            <w:instrText>ZW1pYy5DaXRhdmkiLCJGaXJzdE5hbWUiOiJSb2JlcnQiLCJMYXN0TmFtZSI6IlNhbG9tb24iLCJNaWRkbGVOYW1lIjoiRy4iLCJQcm90ZWN0ZWQiOmZhbHNlLCJTZXgiOjIsIkNyZWF0ZWRCeSI6Il9KZW5ueSIsIkNyZWF0ZWRPbiI6IjIwMjItMDgtMTdUMDk6MDM6NDEiLCJNb2RpZmllZEJ5IjoiX0plbm55IiwiSWQiOiJiNGZiZmE4Yy04</w:instrText>
          </w:r>
          <w:r>
            <w:rPr>
              <w:sz w:val="24"/>
              <w:szCs w:val="24"/>
              <w:lang w:val="en-US"/>
            </w:rPr>
            <w:instrText>MjhlLTQ3MzAtOTY0NC1hMGVjMTM4YzRmYTEiLCJNb2RpZmllZE9uIjoiMjAyMi0wOC0xN1QwOTowMzo0MSIsIlByb2plY3QiOnsiJHJlZiI6IjgifX0seyIkaWQiOiIxOSIsIiR0eXBlIjoiU3dpc3NBY2FkZW1pYy5DaXRhdmkuUGVyc29uLCBTd2lzc0FjYWRlbWljLkNpdGF2aSIsIkZpcnN0TmFtZSI6IkpvZSIsIkxhc3ROYW1lIjoiSG9s</w:instrText>
          </w:r>
          <w:r>
            <w:rPr>
              <w:sz w:val="24"/>
              <w:szCs w:val="24"/>
              <w:lang w:val="en-US"/>
            </w:rPr>
            <w:instrText>bHlmaWVsZCIsIk1pZGRsZU5hbWUiOiJHLiIsIlByb3RlY3RlZCI6ZmFsc2UsIlNleCI6MiwiQ3JlYXRlZEJ5IjoiX0plbm55IiwiQ3JlYXRlZE9uIjoiMjAyMi0wOC0xN1QwOTowMzo0MSIsIk1vZGlmaWVkQnkiOiJfSmVubnkiLCJJZCI6ImIwN2VkMWI5LWM3ZTMtNGFmMS1hNTc4LTNkMWEyMzk4MGFiYSIsIk1vZGlmaWVkT24iOiIyMDIy</w:instrText>
          </w:r>
          <w:r>
            <w:rPr>
              <w:sz w:val="24"/>
              <w:szCs w:val="24"/>
              <w:lang w:val="en-US"/>
            </w:rPr>
            <w:instrText>LTA4LTE3VDA5OjAzOjQxIiwiUHJvamVjdCI6eyIkcmVmIjoiOCJ9fV0sIkNpdGF0aW9uS2V5VXBkYXRlVHlwZSI6MCwiQ29sbGFib3JhdG9ycyI6W10sIkRhdGUyIjoiMjEuMTAuMjAwMiIsIkRvaSI6IjEwLjEwNzMvcG5hcy4yMjI1NTE4OTkiLCJFZGl0b3JzIjpbXSwiRXZhbHVhdGlvbkNvbXBsZXhpdHkiOjAsIkV2YWx1YXRpb25Tb3Vy</w:instrText>
          </w:r>
          <w:r>
            <w:rPr>
              <w:sz w:val="24"/>
              <w:szCs w:val="24"/>
              <w:lang w:val="en-US"/>
            </w:rPr>
            <w:instrText>Y2VUZXh0Rm9ybWF0IjowLCJHcm91cHMiOltdLCJIYXNMYWJlbDEiOmZhbHNlLCJIYXNMYWJlbDIiOmZhbHNlLCJLZXl3b3JkcyI6W10sIkxhbmd1YWdlIjoiZW5nIiwiTGFuZ3VhZ2VDb2RlIjoiZW4iLCJMb2NhdGlvbnMiOlt7IiRpZCI6IjIwIiwiJHR5cGUiOiJTd2lzc0FjYWRlbWljLkNpdGF2aS5Mb2NhdGlvbiwgU3dpc3NBY2FkZW1p</w:instrText>
          </w:r>
          <w:r>
            <w:rPr>
              <w:sz w:val="24"/>
              <w:szCs w:val="24"/>
              <w:lang w:val="en-US"/>
            </w:rPr>
            <w:instrText>Yy5DaXRhdmkiLCJBZGRyZXNzIjp7IiRpZCI6IjIxIiwiJHR5cGUiOiJTd2lzc0FjYWRlbWljLkNpdGF2aS5MaW5rZWRSZXNvdXJjZSwgU3dpc3NBY2FkZW1pYy5DaXRhdmkiLCJMaW5rZWRSZXNvdXJjZVR5cGUiOjUsIk9yaWdpbmFsU3RyaW5nIjoiUE1DMTM3NDc5IiwiVXJpU3RyaW5nIjoiaHR0cHM6Ly93d3cubmNiaS5ubG0ubmloLmdv</w:instrText>
          </w:r>
          <w:r>
            <w:rPr>
              <w:sz w:val="24"/>
              <w:szCs w:val="24"/>
              <w:lang w:val="en-US"/>
            </w:rPr>
            <w:instrText>di9wbWMvYXJ0aWNsZXMvUE1DMTM3NDc5IiwiTGlua2VkUmVzb3VyY2VTdGF0dXMiOjgsIlByb3BlcnRpZXMiOnsiJGlkIjoiMjIiLCIkdHlwZSI6IlN3aXNzQWNhZGVtaWMuQ2l0YXZpLkxpbmtlZFJlc291cmNlUHJvcGVydGllcywgU3dpc3NBY2FkZW1pYy5DaXRhdmkifSwiU3luY0ZvbGRlclR5cGUiOjAsIklzTG9jYWxDbG91ZFByb2pl</w:instrText>
          </w:r>
          <w:r>
            <w:rPr>
              <w:sz w:val="24"/>
              <w:szCs w:val="24"/>
              <w:lang w:val="en-US"/>
            </w:rPr>
            <w:instrText>Y3RGaWxlTGluayI6ZmFsc2UsIklzQ2xvdWRSZXN0b3JlIjpmYWxzZSwiSXNDbG91ZENvcHkiOmZhbHNlLCJBdHRhY2htZW50Rm9sZGVyV2FzSW5GYWxsYmFja01vZGUiOmZhbHNlfSwiQW5ub3RhdGlvbnMiOltdLCJMb2NhdGlvblR5cGUiOjAsIk1pcnJvcnNSZWZlcmVuY2VQcm9wZXJ0eUlkIjoyMDgsIkNyZWF0ZWRCeSI6Il9KZW5ueSIs</w:instrText>
          </w:r>
          <w:r>
            <w:rPr>
              <w:sz w:val="24"/>
              <w:szCs w:val="24"/>
              <w:lang w:val="en-US"/>
            </w:rPr>
            <w:instrText>IkNyZWF0ZWRPbiI6IjIwMjItMDgtMTdUMDk6MDM6NDEiLCJNb2RpZmllZEJ5IjoiX0plbm55IiwiSWQiOiIzZmM1N2FmZS02YjhlLTQyYWMtOGYxYy0yOGY3YTRjMGFjOGIiLCJNb2RpZmllZE9uIjoiMjAyMi0wOC0xN1QwOTowMzo0MSIsIlByb2plY3QiOnsiJHJlZiI6IjgifX0seyIkaWQiOiIyMyIsIiR0eXBlIjoiU3dpc3NBY2FkZW1p</w:instrText>
          </w:r>
          <w:r>
            <w:rPr>
              <w:sz w:val="24"/>
              <w:szCs w:val="24"/>
              <w:lang w:val="en-US"/>
            </w:rPr>
            <w:instrText>Yy5DaXRhdmkuTG9jYXRpb24sIFN3aXNzQWNhZGVtaWMuQ2l0YXZpIiwiQWRkcmVzcyI6eyIkaWQiOiIyNCIsIiR0eXBlIjoiU3dpc3NBY2FkZW1pYy5DaXRhdmkuTGlua2VkUmVzb3VyY2UsIFN3aXNzQWNhZGVtaWMuQ2l0YXZpIiwiTGlua2VkUmVzb3VyY2VUeXBlIjo1LCJPcmlnaW5hbFN0cmluZyI6IjEwLjEwNzMvcG5hcy4yMjI1NTE4</w:instrText>
          </w:r>
          <w:r>
            <w:rPr>
              <w:sz w:val="24"/>
              <w:szCs w:val="24"/>
              <w:lang w:val="en-US"/>
            </w:rPr>
            <w:instrText>OTkiLCJVcmlTdHJpbmciOiJodHRwczovL2RvaS5vcmcvMTAuMTA3My9wbmFzLjIyMjU1MTg5OSIsIkxpbmtlZFJlc291cmNlU3RhdHVzIjo4LCJQcm9wZXJ0aWVzIjp7IiRpZCI6IjI1IiwiJHR5cGUiOiJTd2lzc0FjYWRlbWljLkNpdGF2aS5MaW5rZWRSZXNvdXJjZVByb3BlcnRpZXMsIFN3aXNzQWNhZGVtaWMuQ2l0YXZpIn0sIlN5bmNG</w:instrText>
          </w:r>
          <w:r>
            <w:rPr>
              <w:sz w:val="24"/>
              <w:szCs w:val="24"/>
              <w:lang w:val="en-US"/>
            </w:rPr>
            <w:instrText>b2xkZXJUeXBlIjowLCJJc0xvY2FsQ2xvdWRQcm9qZWN0RmlsZUxpbmsiOmZhbHNlLCJJc0Nsb3VkUmVzdG9yZSI6ZmFsc2UsIklzQ2xvdWRDb3B5IjpmYWxzZSwiQXR0YWNobWVudEZvbGRlcldhc0luRmFsbGJhY2tNb2RlIjpmYWxzZX0sIkFubm90YXRpb25zIjpbXSwiTG9jYXRpb25UeXBlIjowLCJNaXJyb3JzUmVmZXJlbmNlUHJvcGVy</w:instrText>
          </w:r>
          <w:r>
            <w:rPr>
              <w:sz w:val="24"/>
              <w:szCs w:val="24"/>
              <w:lang w:val="en-US"/>
            </w:rPr>
            <w:instrText>dHlJZCI6MTI4LCJDcmVhdGVkQnkiOiJfSmVubnkiLCJDcmVhdGVkT24iOiIyMDIyLTA4LTE3VDA5OjAzOjQxIiwiTW9kaWZpZWRCeSI6Il9KZW5ueSIsIklkIjoiMmEwZjQyMjEtN2Y4MS00OTQ5LTlkMTktMWQ4NzRiN2MwYzcwIiwiTW9kaWZpZWRPbiI6IjIwMjItMDgtMTdUMDk6MDM6NDEiLCJQcm9qZWN0Ijp7IiRyZWYiOiI4In19LHsi</w:instrText>
          </w:r>
          <w:r>
            <w:rPr>
              <w:sz w:val="24"/>
              <w:szCs w:val="24"/>
              <w:lang w:val="en-US"/>
            </w:rPr>
            <w:instrText>JGlkIjoiMjYiLCIkdHlwZSI6IlN3aXNzQWNhZGVtaWMuQ2l0YXZpLkxvY2F0aW9uLCBTd2lzc0FjYWRlbWljLkNpdGF2aSIsIkFkZHJlc3MiOnsiJGlkIjoiMjciLCIkdHlwZSI6IlN3aXNzQWNhZGVtaWMuQ2l0YXZpLkxpbmtlZFJlc291cmNlLCBTd2lzc0FjYWRlbWljLkNpdGF2aSIsIkxpbmtlZFJlc291cmNlVHlwZSI6NSwiT3JpZ2lu</w:instrText>
          </w:r>
          <w:r>
            <w:rPr>
              <w:sz w:val="24"/>
              <w:szCs w:val="24"/>
              <w:lang w:val="en-US"/>
            </w:rPr>
            <w:instrText>YWxTdHJpbmciOiIxMjM5MTMwNSIsIlVyaVN0cmluZyI6Imh0dHA6Ly93d3cubmNiaS5ubG0ubmloLmdvdi9wdWJtZWQvMTIzOTEzMDUiLCJMaW5rZWRSZXNvdXJjZVN0YXR1cyI6OCwiUHJvcGVydGllcyI6eyIkaWQiOiIyOCIsIiR0eXBlIjoiU3dpc3NBY2FkZW1pYy5DaXRhdmkuTGlua2VkUmVzb3VyY2VQcm9wZXJ0aWVzLCBTd2lzc0Fj</w:instrText>
          </w:r>
          <w:r>
            <w:rPr>
              <w:sz w:val="24"/>
              <w:szCs w:val="24"/>
              <w:lang w:val="en-US"/>
            </w:rPr>
            <w:instrText>YWRlbWljLkNpdGF2aSJ9LCJTeW5jRm9sZGVyVHlwZSI6MCwiSXNMb2NhbENsb3VkUHJvamVjdEZpbGVMaW5rIjpmYWxzZSwiSXNDbG91ZFJlc3RvcmUiOmZhbHNlLCJJc0Nsb3VkQ29weSI6ZmFsc2UsIkF0dGFjaG1lbnRGb2xkZXJXYXNJbkZhbGxiYWNrTW9kZSI6ZmFsc2V9LCJBbm5vdGF0aW9ucyI6W10sIkxvY2F0aW9uVHlwZSI6MCwi</w:instrText>
          </w:r>
          <w:r>
            <w:rPr>
              <w:sz w:val="24"/>
              <w:szCs w:val="24"/>
              <w:lang w:val="en-US"/>
            </w:rPr>
            <w:instrText>TWlycm9yc1JlZmVyZW5jZVByb3BlcnR5SWQiOjE2NCwiQ3JlYXRlZEJ5IjoiX0plbm55IiwiQ3JlYXRlZE9uIjoiMjAyMi0wOC0xN1QwOTowMzo0MSIsIk1vZGlmaWVkQnkiOiJfSmVubnkiLCJJZCI6IjVjZTI3NDMzLTMyNTYtNGM2Ny1hMjMxLTVkZWU2ZWI4ZmFmMCIsIk1vZGlmaWVkT24iOiIyMDIyLTA4LTE3VDA5OjAzOjQxIiwiUHJv</w:instrText>
          </w:r>
          <w:r>
            <w:rPr>
              <w:sz w:val="24"/>
              <w:szCs w:val="24"/>
              <w:lang w:val="en-US"/>
            </w:rPr>
            <w:instrText>amVjdCI6eyIkcmVmIjoiOCJ9fV0sIk51bWJlciI6IjIzIiwiT3JnYW5pemF0aW9ucyI6W10sIk90aGVyc0ludm9sdmVkIjpbXSwiUGFnZVJhbmdlIjoiPHNwPlxyXG4gIDxuPjE0NjgyPC9uPlxyXG4gIDxpbj50cnVlPC9pbj5cclxuICA8b3M+MTQ2ODI8L29zPlxyXG4gIDxwcz4xNDY4MjwvcHM+XHJcbjwvc3A+XHJcbjxlcD5cclxuICA8</w:instrText>
          </w:r>
          <w:r>
            <w:rPr>
              <w:sz w:val="24"/>
              <w:szCs w:val="24"/>
              <w:lang w:val="en-US"/>
            </w:rPr>
            <w:instrText>bj4xNDY4Nzwvbj5cclxuICA8aW4+dHJ1ZTwvaW4+XHJcbiAgPG9zPjE0Njg3PC9vcz5cclxuICA8cHM+MTQ2ODc8L3BzPlxyXG48L2VwPlxyXG48b3M+MTQ2ODItNzwvb3M+IiwiUGVyaW9kaWNhbCI6eyIkaWQiOiIyOSIsIiR0eXBlIjoiU3dpc3NBY2FkZW1pYy5DaXRhdmkuUGVyaW9kaWNhbCwgU3dpc3NBY2FkZW1pYy5DaXRhdmkiLCJF</w:instrText>
          </w:r>
          <w:r>
            <w:rPr>
              <w:sz w:val="24"/>
              <w:szCs w:val="24"/>
              <w:lang w:val="en-US"/>
            </w:rPr>
            <w:instrText>aXNzbiI6IjEwOTEtNjQ5MCIsIk5hbWUiOiJQcm9jZWVkaW5ncyBvZiB0aGUgTmF0aW9uYWwgQWNhZGVteSBvZiBTY2llbmNlcyBvZiB0aGUgVW5pdGVkIFN0YXRlcyBvZiBBbWVyaWNhIiwiUGFnaW5hdGlvbiI6MCwiUHJvdGVjdGVkIjpmYWxzZSwiVXNlckFiYnJldmlhdGlvbjEiOiJQcm9jIE5hdGwgQWNhZCBTY2kgVSBTIEEiLCJDcmVh</w:instrText>
          </w:r>
          <w:r>
            <w:rPr>
              <w:sz w:val="24"/>
              <w:szCs w:val="24"/>
              <w:lang w:val="en-US"/>
            </w:rPr>
            <w:instrText>dGVkQnkiOiJfSmVubnkiLCJDcmVhdGVkT24iOiIyMDIyLTA4LTE1VDA3OjM5OjAyIiwiTW9kaWZpZWRCeSI6Il9KZW5ueSIsIklkIjoiMjgwZWEzYWUtZWJjZi00YTJmLTgyMTktOWYyYjJjYjM4N2RiIiwiTW9kaWZpZWRPbiI6IjIwMjItMDgtMTVUMDc6Mzk6MDIiLCJQcm9qZWN0Ijp7IiRyZWYiOiI4In19LCJQbWNJZCI6IlBNQzEzNzQ3</w:instrText>
          </w:r>
          <w:r>
            <w:rPr>
              <w:sz w:val="24"/>
              <w:szCs w:val="24"/>
              <w:lang w:val="en-US"/>
            </w:rPr>
            <w:instrText>OSIsIlB1Ymxpc2hlcnMiOltdLCJQdWJNZWRJZCI6IjEyMzkxMzA1IiwiUXVvdGF0aW9ucyI6W10sIlJhdGluZyI6MCwiUmVmZXJlbmNlVHlwZSI6IkpvdXJuYWxBcnRpY2xlIiwiU2hvcnRUaXRsZSI6IkNyYWJiLCBNaXlhZ2kgZXQgYWwuIDIwMDIg4oCTIERydXNlbiBwcm90ZW9tZSBhbmFseXNpcyIsIlNob3J0VGl0bGVVcGRhdGVUeXBl</w:instrText>
          </w:r>
          <w:r>
            <w:rPr>
              <w:sz w:val="24"/>
              <w:szCs w:val="24"/>
              <w:lang w:val="en-US"/>
            </w:rPr>
            <w:instrText>IjowLCJTb3VyY2VPZkJpYmxpb2dyYXBoaWNJbmZvcm1hdGlvbiI6IlB1Yk1lZCIsIlN0YXRpY0lkcyI6WyJmZjRiMzExZC01NGU3LTQ3YWYtYTIzMS1jZDhkMTFhMjk5ZWQiXSwiVGFibGVPZkNvbnRlbnRzQ29tcGxleGl0eSI6MCwiVGFibGVPZkNvbnRlbnRzU291cmNlVGV4dEZvcm1hdCI6MCwiVGFza3MiOltdLCJUaXRsZSI6IkRydXNl</w:instrText>
          </w:r>
          <w:r>
            <w:rPr>
              <w:sz w:val="24"/>
              <w:szCs w:val="24"/>
              <w:lang w:val="en-US"/>
            </w:rPr>
            <w:instrText>biBwcm90ZW9tZSBhbmFseXNpczogYW4gYXBwcm9hY2ggdG8gdGhlIGV0aW9sb2d5IG9mIGFnZS1yZWxhdGVkIG1hY3VsYXIgZGVnZW5lcmF0aW9uIiwiVHJhbnNsYXRvcnMiOltdLCJWb2x1bWUiOiI5OSIsIlllYXIiOiIyMDAyIiwiWWVhclJlc29sdmVkIjoiMjAwMiIsIkNyZWF0ZWRCeSI6Il9KZW5ueSIsIkNyZWF0ZWRPbiI6IjIwMjIt</w:instrText>
          </w:r>
          <w:r>
            <w:rPr>
              <w:sz w:val="24"/>
              <w:szCs w:val="24"/>
              <w:lang w:val="en-US"/>
            </w:rPr>
            <w:instrText>MDgtMTdUMDk6MDM6NDEiLCJNb2RpZmllZEJ5IjoiX0plbm55IiwiSWQiOiJkOWNhZGM2My1lYjUyLTQ0MDctOTU4YS1kZjdhNzU0MmQ0MTgiLCJNb2RpZmllZE9uIjoiMjAyMi0xMC0zMVQwODoxNjoyNSIsIlByb2plY3QiOnsiJHJlZiI6IjgifX0sIlVzZU51bWJlcmluZ1R5cGVPZlBhcmVudERvY3VtZW50IjpmYWxzZX1dLCJGb3JtYXR0</w:instrText>
          </w:r>
          <w:r>
            <w:rPr>
              <w:sz w:val="24"/>
              <w:szCs w:val="24"/>
              <w:lang w:val="en-US"/>
            </w:rPr>
            <w:instrText>ZWRUZXh0Ijp7IiRpZCI6IjMwIiwiQ291bnQiOjEsIlRleHRVbml0cyI6W3siJGlkIjoiMzEiLCJGb250U3R5bGUiOnsiJGlkIjoiMzIiLCJOZXV0cmFsIjp0cnVlfSwiUmVhZGluZ09yZGVyIjoxLCJUZXh0IjoiKDIwKSJ9XX0sIlRhZyI6IkNpdGF2aVBsYWNlaG9sZGVyIzk5NTk3ZDg3LWVmZjktNDQ5Yy1iMzQ0LWJiZjkwZDJhODFmYyIs</w:instrText>
          </w:r>
          <w:r>
            <w:rPr>
              <w:sz w:val="24"/>
              <w:szCs w:val="24"/>
              <w:lang w:val="en-US"/>
            </w:rPr>
            <w:instrText>IlRleHQiOiIoMjApIiwiV0FJVmVyc2lvbiI6IjYuMTQuMC4wIn0=}</w:instrText>
          </w:r>
          <w:r>
            <w:rPr>
              <w:sz w:val="24"/>
              <w:szCs w:val="24"/>
              <w:lang w:val="en-US"/>
            </w:rPr>
            <w:fldChar w:fldCharType="separate"/>
          </w:r>
          <w:r>
            <w:rPr>
              <w:sz w:val="24"/>
              <w:szCs w:val="24"/>
              <w:lang w:val="en-US"/>
            </w:rPr>
            <w:t>(20)</w:t>
          </w:r>
          <w:r>
            <w:rPr>
              <w:sz w:val="24"/>
              <w:szCs w:val="24"/>
              <w:lang w:val="en-US"/>
            </w:rPr>
            <w:fldChar w:fldCharType="end"/>
          </w:r>
        </w:sdtContent>
      </w:sdt>
      <w:r>
        <w:rPr>
          <w:sz w:val="24"/>
          <w:szCs w:val="24"/>
          <w:lang w:val="en-US"/>
        </w:rPr>
        <w:t xml:space="preserve">. </w:t>
      </w:r>
    </w:p>
    <w:p w:rsidR="00051524" w:rsidRDefault="00367442">
      <w:pPr>
        <w:jc w:val="both"/>
        <w:rPr>
          <w:sz w:val="24"/>
          <w:szCs w:val="24"/>
          <w:lang w:val="en-US"/>
        </w:rPr>
      </w:pPr>
      <w:r>
        <w:rPr>
          <w:sz w:val="24"/>
          <w:szCs w:val="24"/>
          <w:lang w:val="en-US"/>
        </w:rPr>
        <w:t>The most important environmental risk factors are smoking and diet. Smoking increases the risk to develop AMD by two- to three-fold. Moreover, there is evidence that there is a dose-dependent</w:t>
      </w:r>
      <w:r>
        <w:rPr>
          <w:sz w:val="24"/>
          <w:szCs w:val="24"/>
          <w:lang w:val="en-US"/>
        </w:rPr>
        <w:t xml:space="preserve"> association as well as a reversibility in case of quitting smoking </w:t>
      </w:r>
      <w:sdt>
        <w:sdtPr>
          <w:rPr>
            <w:sz w:val="24"/>
            <w:szCs w:val="24"/>
            <w:lang w:val="en-US"/>
          </w:rPr>
          <w:alias w:val="To edit, see citavi.com/edit"/>
          <w:tag w:val="CitaviPlaceholder#faad104a-40d6-42fe-b745-49b118d3c67e"/>
          <w:id w:val="557136563"/>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w:instrText>
          </w:r>
          <w:r>
            <w:rPr>
              <w:sz w:val="24"/>
              <w:szCs w:val="24"/>
              <w:lang w:val="en-US"/>
            </w:rPr>
            <w:instrText>aXNzQWNhZGVtaWMuQ2l0YXZpLkNpdGF0aW9ucy5Xb3JkUGxhY2Vob2xkZXJFbnRyeSwgU3dpc3NBY2FkZW1pYy5DaXRhdmkiLCJJZCI6IjRjZGM0ZTlhLTA4NzktNDQ5MC1iNTI0LTM4OTBhNDJlYmI1YyIsIlJhbmdlTGVuZ3RoIjo0LCJSZWZlcmVuY2VJZCI6IjM1YjE4NTRjLWJiZDYtNDVhZS04ZjMzLWJiYmRkMWU2OGVhYiIsIlBhZ2VS</w:instrText>
          </w:r>
          <w:r>
            <w:rPr>
              <w:sz w:val="24"/>
              <w:szCs w:val="24"/>
              <w:lang w:val="en-US"/>
            </w:rPr>
            <w:instrText>YW5nZSI6eyIkaWQiOiIzIiwiJHR5cGUiOiJTd2lzc0FjYWRlbWljLlBhZ2VSYW5nZSwgU3dpc3NBY2FkZW1pYyIsIkVuZFBhZ2UiOnsiJGlkIjoiNCIsIiR0eXBlIjoiU3dpc3NBY2FkZW1pYy5QYWdlTnVtYmVyLCBTd2lzc0FjYWRlbWljIiwiSXNGdWxseU51bWVyaWMiOmZhbHNlLCJOdW1iZXJpbmdUeXBlIjowLCJOdW1lcmFsU3lzdGVt</w:instrText>
          </w:r>
          <w:r>
            <w:rPr>
              <w:sz w:val="24"/>
              <w:szCs w:val="24"/>
              <w:lang w:val="en-US"/>
            </w:rPr>
            <w:instrText>IjowfSwiTnVtYmVyaW5nVHlwZSI6MCwiTnVtZXJhbFN5c3RlbSI6MCwiU3RhcnRQYWdlIjp7IiRpZCI6IjUiLCIkdHlwZSI6IlN3aXNzQWNhZGVtaWMuUGFnZU51bWJlciwgU3dpc3NBY2FkZW1pYyIsIklzRnVsbHlOdW1lcmljIjpmYWxzZSwiTnVtYmVyaW5nVHlwZSI6MCwiTnVtZXJhbFN5c3RlbSI6MH19LCJSZWZlcmVuY2UiOnsiJGlk</w:instrText>
          </w:r>
          <w:r>
            <w:rPr>
              <w:sz w:val="24"/>
              <w:szCs w:val="24"/>
              <w:lang w:val="en-US"/>
            </w:rPr>
            <w:instrText>IjoiNiIsIiR0eXBlIjoiU3dpc3NBY2FkZW1pYy5DaXRhdmkuUmVmZXJlbmNlLCBTd2lzc0FjYWRlbWljLkNpdGF2aSIsIkFic3RyYWN0Q29tcGxleGl0eSI6MCwiQWJzdHJhY3RTb3VyY2VUZXh0Rm9ybWF0IjowLCJBdXRob3JzIjpbeyIkaWQiOiI3IiwiJHR5cGUiOiJTd2lzc0FjYWRlbWljLkNpdGF2aS5QZXJzb24sIFN3aXNzQWNhZGVt</w:instrText>
          </w:r>
          <w:r>
            <w:rPr>
              <w:sz w:val="24"/>
              <w:szCs w:val="24"/>
              <w:lang w:val="en-US"/>
            </w:rPr>
            <w:instrText>aWMuQ2l0YXZpIiwiRmlyc3ROYW1lIjoiSi4iLCJMYXN0TmFtZSI6IlRob3JudG9uIiwiUHJvdGVjdGVkIjpmYWxzZSwiU2V4IjowLCJDcmVhdGVkQnkiOiJfSmVubnkiLCJDcmVhdGVkT24iOiIyMDIyLTA3LTI3VDEzOjM2OjM0IiwiTW9kaWZpZWRCeSI6Il9KZW5ueSIsIklkIjoiOGJhOTU2ZDgtODhlZC00ZjdhLTg0NjctNjJlOWZjOTdi</w:instrText>
          </w:r>
          <w:r>
            <w:rPr>
              <w:sz w:val="24"/>
              <w:szCs w:val="24"/>
              <w:lang w:val="en-US"/>
            </w:rPr>
            <w:instrText>YzAxIiwiTW9kaWZpZWRPbiI6IjIwMjItMDctMjdUMTM6MzY6MzQiLCJQcm9qZWN0Ijp7IiRpZCI6IjgiLCIkdHlwZSI6IlN3aXNzQWNhZGVtaWMuQ2l0YXZpLlByb2plY3QsIFN3aXNzQWNhZGVtaWMuQ2l0YXZpIn19LHsiJGlkIjoiOSIsIiR0eXBlIjoiU3dpc3NBY2FkZW1pYy5DaXRhdmkuUGVyc29uLCBTd2lzc0FjYWRlbWljLkNpdGF2</w:instrText>
          </w:r>
          <w:r>
            <w:rPr>
              <w:sz w:val="24"/>
              <w:szCs w:val="24"/>
              <w:lang w:val="en-US"/>
            </w:rPr>
            <w:instrText>aSIsIkZpcnN0TmFtZSI6IlIuIiwiTGFzdE5hbWUiOiJFZHdhcmRzIiwiUHJvdGVjdGVkIjpmYWxzZSwiU2V4IjowLCJDcmVhdGVkQnkiOiJfSmVubnkiLCJDcmVhdGVkT24iOiIyMDIyLTA3LTI3VDEzOjM2OjM0IiwiTW9kaWZpZWRCeSI6Il9KZW5ueSIsIklkIjoiYTFjYjM2YzctNTRkZC00MjI1LThkZTItMTBmNWRiNmE1NDc3IiwiTW9k</w:instrText>
          </w:r>
          <w:r>
            <w:rPr>
              <w:sz w:val="24"/>
              <w:szCs w:val="24"/>
              <w:lang w:val="en-US"/>
            </w:rPr>
            <w:instrText>aWZpZWRPbiI6IjIwMjItMDctMjdUMTM6MzY6MzQiLCJQcm9qZWN0Ijp7IiRyZWYiOiI4In19LHsiJGlkIjoiMTAiLCIkdHlwZSI6IlN3aXNzQWNhZGVtaWMuQ2l0YXZpLlBlcnNvbiwgU3dpc3NBY2FkZW1pYy5DaXRhdmkiLCJGaXJzdE5hbWUiOiJQLiIsIkxhc3ROYW1lIjoiTWl0Y2hlbGwiLCJQcm90ZWN0ZWQiOmZhbHNlLCJTZXgiOjAs</w:instrText>
          </w:r>
          <w:r>
            <w:rPr>
              <w:sz w:val="24"/>
              <w:szCs w:val="24"/>
              <w:lang w:val="en-US"/>
            </w:rPr>
            <w:instrText>IkNyZWF0ZWRCeSI6Il9KZW5ueSIsIkNyZWF0ZWRPbiI6IjIwMjItMDctMjdUMTM6MzY6MzQiLCJNb2RpZmllZEJ5IjoiX0plbm55IiwiSWQiOiJkMTc3OWQxNC0wM2VjLTQ4MzYtYWQyNC1jYmQ0M2NiZTEzNGUiLCJNb2RpZmllZE9uIjoiMjAyMi0wNy0yN1QxMzozNjozNCIsIlByb2plY3QiOnsiJHJlZiI6IjgifX0seyIkaWQiOiIxMSIs</w:instrText>
          </w:r>
          <w:r>
            <w:rPr>
              <w:sz w:val="24"/>
              <w:szCs w:val="24"/>
              <w:lang w:val="en-US"/>
            </w:rPr>
            <w:instrText>IiR0eXBlIjoiU3dpc3NBY2FkZW1pYy5DaXRhdmkuUGVyc29uLCBTd2lzc0FjYWRlbWljLkNpdGF2aSIsIkZpcnN0TmFtZSI6IlIuIiwiTGFzdE5hbWUiOiJIYXJyaXNvbiIsIk1pZGRsZU5hbWUiOiJBLiIsIlByb3RlY3RlZCI6ZmFsc2UsIlNleCI6MCwiQ3JlYXRlZEJ5IjoiX0plbm55IiwiQ3JlYXRlZE9uIjoiMjAyMi0wNy0yN1QxMzoz</w:instrText>
          </w:r>
          <w:r>
            <w:rPr>
              <w:sz w:val="24"/>
              <w:szCs w:val="24"/>
              <w:lang w:val="en-US"/>
            </w:rPr>
            <w:instrText>NjozNCIsIk1vZGlmaWVkQnkiOiJfSmVubnkiLCJJZCI6ImIyMDM0YTFhLTk1NTMtNGY2ZS1hMWJhLTYyMGNlMzIzZGY3YSIsIk1vZGlmaWVkT24iOiIyMDIyLTA3LTI3VDEzOjM2OjM0IiwiUHJvamVjdCI6eyIkcmVmIjoiOCJ9fSx7IiRpZCI6IjEyIiwiJHR5cGUiOiJTd2lzc0FjYWRlbWljLkNpdGF2aS5QZXJzb24sIFN3aXNzQWNhZGVt</w:instrText>
          </w:r>
          <w:r>
            <w:rPr>
              <w:sz w:val="24"/>
              <w:szCs w:val="24"/>
              <w:lang w:val="en-US"/>
            </w:rPr>
            <w:instrText>aWMuQ2l0YXZpIiwiRmlyc3ROYW1lIjoiSS4iLCJMYXN0TmFtZSI6IkJ1Y2hhbiIsIlByb3RlY3RlZCI6ZmFsc2UsIlNleCI6MCwiQ3JlYXRlZEJ5IjoiX0plbm55IiwiQ3JlYXRlZE9uIjoiMjAyMi0wNy0yN1QxMzozNjozNCIsIk1vZGlmaWVkQnkiOiJfSmVubnkiLCJJZCI6IjFkNzMwZjA1LTcyOTEtNDJhMi05NDIyLWVhNmZkMzUwYTQx</w:instrText>
          </w:r>
          <w:r>
            <w:rPr>
              <w:sz w:val="24"/>
              <w:szCs w:val="24"/>
              <w:lang w:val="en-US"/>
            </w:rPr>
            <w:instrText>NiIsIk1vZGlmaWVkT24iOiIyMDIyLTA3LTI3VDEzOjM2OjM0IiwiUHJvamVjdCI6eyIkcmVmIjoiOCJ9fSx7IiRpZCI6IjEzIiwiJHR5cGUiOiJTd2lzc0FjYWRlbWljLkNpdGF2aS5QZXJzb24sIFN3aXNzQWNhZGVtaWMuQ2l0YXZpIiwiRmlyc3ROYW1lIjoiUy4iLCJMYXN0TmFtZSI6IktlbGx5IiwiTWlkZGxlTmFtZSI6IlAuIiwiUHJv</w:instrText>
          </w:r>
          <w:r>
            <w:rPr>
              <w:sz w:val="24"/>
              <w:szCs w:val="24"/>
              <w:lang w:val="en-US"/>
            </w:rPr>
            <w:instrText>dGVjdGVkIjpmYWxzZSwiU2V4IjowLCJDcmVhdGVkQnkiOiJfSmVubnkiLCJDcmVhdGVkT24iOiIyMDIyLTA3LTI3VDEzOjM2OjM0IiwiTW9kaWZpZWRCeSI6Il9KZW5ueSIsIklkIjoiYmMwYTA2YTMtODA4NS00NDFmLTlkNTQtZWI5NWM5MjBjNDI3IiwiTW9kaWZpZWRPbiI6IjIwMjItMDctMjdUMTM6MzY6MzQiLCJQcm9qZWN0Ijp7IiRy</w:instrText>
          </w:r>
          <w:r>
            <w:rPr>
              <w:sz w:val="24"/>
              <w:szCs w:val="24"/>
              <w:lang w:val="en-US"/>
            </w:rPr>
            <w:instrText>ZWYiOiI4In19XSwiQ2l0YXRpb25LZXlVcGRhdGVUeXBlIjowLCJDb2xsYWJvcmF0b3JzIjpbXSwiRG9pIjoiMTAuMTAzOC9zai5leWUuNjcwMTk3OCIsIkVkaXRvcnMiOltdLCJFdmFsdWF0aW9uQ29tcGxleGl0eSI6MCwiRXZhbHVhdGlvblNvdXJjZVRleHRGb3JtYXQiOjAsIkdyb3VwcyI6W10sIkhhc0xhYmVsMSI6ZmFsc2UsIkhhc0xh</w:instrText>
          </w:r>
          <w:r>
            <w:rPr>
              <w:sz w:val="24"/>
              <w:szCs w:val="24"/>
              <w:lang w:val="en-US"/>
            </w:rPr>
            <w:instrText>YmVsMiI6ZmFsc2UsIktleXdvcmRzIjpbXSwiTGFuZ3VhZ2UiOiJlbmciLCJMYW5ndWFnZUNvZGUiOiJlbiIsIkxvY2F0aW9ucyI6W3siJGlkIjoiMTQiLCIkdHlwZSI6IlN3aXNzQWNhZGVtaWMuQ2l0YXZpLkxvY2F0aW9uLCBTd2lzc0FjYWRlbWljLkNpdGF2aSIsIkFkZHJlc3MiOnsiJGlkIjoiMTUiLCIkdHlwZSI6IlN3aXNzQWNhZGVt</w:instrText>
          </w:r>
          <w:r>
            <w:rPr>
              <w:sz w:val="24"/>
              <w:szCs w:val="24"/>
              <w:lang w:val="en-US"/>
            </w:rPr>
            <w:instrText>aWMuQ2l0YXZpLkxpbmtlZFJlc291cmNlLCBTd2lzc0FjYWRlbWljLkNpdGF2aSIsIkxpbmtlZFJlc291cmNlVHlwZSI6NSwiT3JpZ2luYWxTdHJpbmciOiIxNjE1MTQzMiIsIlVyaVN0cmluZyI6Imh0dHA6Ly93d3cubmNiaS5ubG0ubmloLmdvdi9wdWJtZWQvMTYxNTE0MzIiLCJMaW5rZWRSZXNvdXJjZVN0YXR1cyI6OCwiUHJvcGVydGll</w:instrText>
          </w:r>
          <w:r>
            <w:rPr>
              <w:sz w:val="24"/>
              <w:szCs w:val="24"/>
              <w:lang w:val="en-US"/>
            </w:rPr>
            <w:instrText>cyI6eyIkaWQiOiIxNiIsIiR0eXBlIjoiU3dpc3NBY2FkZW1pYy5DaXRhdmkuTGlua2VkUmVzb3VyY2VQcm9wZXJ0aWVzLCBTd2lzc0FjYWRlbWljLkNpdGF2aSJ9LCJTeW5jRm9sZGVyVHlwZSI6MCwiSXNMb2NhbENsb3VkUHJvamVjdEZpbGVMaW5rIjpmYWxzZSwiSXNDbG91ZFJlc3RvcmUiOmZhbHNlLCJJc0Nsb3VkQ29weSI6ZmFsc2Us</w:instrText>
          </w:r>
          <w:r>
            <w:rPr>
              <w:sz w:val="24"/>
              <w:szCs w:val="24"/>
              <w:lang w:val="en-US"/>
            </w:rPr>
            <w:instrText>IkF0dGFjaG1lbnRGb2xkZXJXYXNJbkZhbGxiYWNrTW9kZSI6ZmFsc2V9LCJBbm5vdGF0aW9ucyI6W10sIkxvY2F0aW9uVHlwZSI6MCwiTWlycm9yc1JlZmVyZW5jZVByb3BlcnR5SWQiOjE2NCwiQ3JlYXRlZEJ5IjoiX0plbm55IiwiQ3JlYXRlZE9uIjoiMjAyMi0wNy0yN1QxMzozNjozNCIsIk1vZGlmaWVkQnkiOiJfSmVubnkiLCJJZCI6</w:instrText>
          </w:r>
          <w:r>
            <w:rPr>
              <w:sz w:val="24"/>
              <w:szCs w:val="24"/>
              <w:lang w:val="en-US"/>
            </w:rPr>
            <w:instrText>Ijg3OGNjMzk5LTIwNmQtNGMyMy1hYzlkLWE0ODJlZDE4NTU4MSIsIk1vZGlmaWVkT24iOiIyMDIyLTA3LTI3VDEzOjM2OjM0IiwiUHJvamVjdCI6eyIkcmVmIjoiOCJ9fSx7IiRpZCI6IjE3IiwiJHR5cGUiOiJTd2lzc0FjYWRlbWljLkNpdGF2aS5Mb2NhdGlvbiwgU3dpc3NBY2FkZW1pYy5DaXRhdmkiLCJBZGRyZXNzIjp7IiRpZCI6IjE4</w:instrText>
          </w:r>
          <w:r>
            <w:rPr>
              <w:sz w:val="24"/>
              <w:szCs w:val="24"/>
              <w:lang w:val="en-US"/>
            </w:rPr>
            <w:instrText>IiwiJHR5cGUiOiJTd2lzc0FjYWRlbWljLkNpdGF2aS5MaW5rZWRSZXNvdXJjZSwgU3dpc3NBY2FkZW1pYy5DaXRhdmkiLCJMaW5rZWRSZXNvdXJjZVR5cGUiOjUsIk9yaWdpbmFsU3RyaW5nIjoiMTAuMTAzOC9zai5leWUuNjcwMTk3OCIsIlVyaVN0cmluZyI6Imh0dHBzOi8vZG9pLm9yZy8xMC4xMDM4L3NqLmV5ZS42NzAxOTc4IiwiTGlu</w:instrText>
          </w:r>
          <w:r>
            <w:rPr>
              <w:sz w:val="24"/>
              <w:szCs w:val="24"/>
              <w:lang w:val="en-US"/>
            </w:rPr>
            <w:instrText>a2VkUmVzb3VyY2VTdGF0dXMiOjgsIlByb3BlcnRpZXMiOnsiJGlkIjoiMTkiLCIkdHlwZSI6IlN3aXNzQWNhZGVtaWMuQ2l0YXZpLkxpbmtlZFJlc291cmNlUHJvcGVydGllcywgU3dpc3NBY2FkZW1pYy5DaXRhdmkifSwiU3luY0ZvbGRlclR5cGUiOjAsIklzTG9jYWxDbG91ZFByb2plY3RGaWxlTGluayI6ZmFsc2UsIklzQ2xvdWRSZXN0</w:instrText>
          </w:r>
          <w:r>
            <w:rPr>
              <w:sz w:val="24"/>
              <w:szCs w:val="24"/>
              <w:lang w:val="en-US"/>
            </w:rPr>
            <w:instrText>b3JlIjpmYWxzZSwiSXNDbG91ZENvcHkiOmZhbHNlLCJBdHRhY2htZW50Rm9sZGVyV2FzSW5GYWxsYmFja01vZGUiOmZhbHNlfSwiQW5ub3RhdGlvbnMiOltdLCJMb2NhdGlvblR5cGUiOjAsIk1pcnJvcnNSZWZlcmVuY2VQcm9wZXJ0eUlkIjoxMjgsIkNyZWF0ZWRCeSI6Il9KZW5ueSIsIkNyZWF0ZWRPbiI6IjIwMjItMDctMjdUMTM6MzY6</w:instrText>
          </w:r>
          <w:r>
            <w:rPr>
              <w:sz w:val="24"/>
              <w:szCs w:val="24"/>
              <w:lang w:val="en-US"/>
            </w:rPr>
            <w:instrText>MzQiLCJNb2RpZmllZEJ5IjoiX0plbm55IiwiSWQiOiI5NzlkMjg5Yi00NjI2LTQzMjMtYWE1Ny04ZThmMzA1OGEwNDEiLCJNb2RpZmllZE9uIjoiMjAyMi0wNy0yN1QxMzozNjozNCIsIlByb2plY3QiOnsiJHJlZiI6IjgifX1dLCJOdW1iZXIiOiI5IiwiT3JnYW5pemF0aW9ucyI6W10sIk90aGVyc0ludm9sdmVkIjpbXSwiUGFnZVJhbmdl</w:instrText>
          </w:r>
          <w:r>
            <w:rPr>
              <w:sz w:val="24"/>
              <w:szCs w:val="24"/>
              <w:lang w:val="en-US"/>
            </w:rPr>
            <w:instrText>IjoiPHNwPlxyXG4gIDxuPjkzNTwvbj5cclxuICA8aW4+dHJ1ZTwvaW4+XHJcbiAgPG9zPjkzNTwvb3M+XHJcbiAgPHBzPjkzNTwvcHM+XHJcbjwvc3A+XHJcbjxlcD5cclxuICA8bj45NDQ8L24+XHJcbiAgPGluPnRydWU8L2luPlxyXG4gIDxvcz45NDQ8L29zPlxyXG4gIDxwcz45NDQ8L3BzPlxyXG48L2VwPlxyXG48b3M+OTM1LTQ0PC9v</w:instrText>
          </w:r>
          <w:r>
            <w:rPr>
              <w:sz w:val="24"/>
              <w:szCs w:val="24"/>
              <w:lang w:val="en-US"/>
            </w:rPr>
            <w:instrText>cz4iLCJQZXJpb2RpY2FsIjp7IiRpZCI6IjIwIiwiJHR5cGUiOiJTd2lzc0FjYWRlbWljLkNpdGF2aS5QZXJpb2RpY2FsLCBTd2lzc0FjYWRlbWljLkNpdGF2aSIsIklzc24iOiIwOTUwLTIyMlgiLCJOYW1lIjoiRXllIChMb25kb24sIEVuZ2xhbmQpIiwiUGFnaW5hdGlvbiI6MCwiUHJvdGVjdGVkIjpmYWxzZSwiVXNlckFiYnJldmlhdGlv</w:instrText>
          </w:r>
          <w:r>
            <w:rPr>
              <w:sz w:val="24"/>
              <w:szCs w:val="24"/>
              <w:lang w:val="en-US"/>
            </w:rPr>
            <w:instrText>bjEiOiJFeWUgKExvbmQpIiwiQ3JlYXRlZEJ5IjoiX0plbm55IiwiQ3JlYXRlZE9uIjoiMjAyMi0wNy0yN1QxMzozNjozNCIsIk1vZGlmaWVkQnkiOiJfSmVubnkiLCJJZCI6IjEwZTQ4NzYzLTRiY2ItNGY4YS05YjI1LWUzYWVlMDY2NmY4NCIsIk1vZGlmaWVkT24iOiIyMDIyLTA3LTI3VDEzOjM2OjM0IiwiUHJvamVjdCI6eyIkcmVmIjoi</w:instrText>
          </w:r>
          <w:r>
            <w:rPr>
              <w:sz w:val="24"/>
              <w:szCs w:val="24"/>
              <w:lang w:val="en-US"/>
            </w:rPr>
            <w:instrText>OCJ9fSwiUHVibGlzaGVycyI6W10sIlB1Yk1lZElkIjoiMTYxNTE0MzIiLCJRdW90YXRpb25zIjpbXSwiUmF0aW5nIjowLCJSZWZlcmVuY2VUeXBlIjoiSm91cm5hbEFydGljbGUiLCJTaG9ydFRpdGxlIjoiVGhvcm50b24sIEVkd2FyZHMgZXQgYWwuIDIwMDUg4oCTIFNtb2tpbmcgYW5kIGFnZS1yZWxhdGVkIG1hY3VsYXIgZGVnZW5lcmF0</w:instrText>
          </w:r>
          <w:r>
            <w:rPr>
              <w:sz w:val="24"/>
              <w:szCs w:val="24"/>
              <w:lang w:val="en-US"/>
            </w:rPr>
            <w:instrText>aW9uIiwiU2hvcnRUaXRsZVVwZGF0ZVR5cGUiOjAsIlNvdXJjZU9mQmlibGlvZ3JhcGhpY0luZm9ybWF0aW9uIjoiUHViTWVkIiwiU3RhdGljSWRzIjpbIjdjZjM2ZjVmLTM3MjQtNDFmNi04NGM3LTliZjNlMmQyZjM2MyJdLCJUYWJsZU9mQ29udGVudHNDb21wbGV4aXR5IjowLCJUYWJsZU9mQ29udGVudHNTb3VyY2VUZXh0Rm9ybWF0Ijow</w:instrText>
          </w:r>
          <w:r>
            <w:rPr>
              <w:sz w:val="24"/>
              <w:szCs w:val="24"/>
              <w:lang w:val="en-US"/>
            </w:rPr>
            <w:instrText>LCJUYXNrcyI6W10sIlRpdGxlIjoiU21va2luZyBhbmQgYWdlLXJlbGF0ZWQgbWFjdWxhciBkZWdlbmVyYXRpb246IGEgcmV2aWV3IG9mIGFzc29jaWF0aW9uIiwiVHJhbnNsYXRvcnMiOltdLCJWb2x1bWUiOiIxOSIsIlllYXIiOiIyMDA1IiwiWWVhclJlc29sdmVkIjoiMjAwNSIsIkNyZWF0ZWRCeSI6Il9KZW5ueSIsIkNyZWF0ZWRPbiI6</w:instrText>
          </w:r>
          <w:r>
            <w:rPr>
              <w:sz w:val="24"/>
              <w:szCs w:val="24"/>
              <w:lang w:val="en-US"/>
            </w:rPr>
            <w:instrText>IjIwMjItMDctMjdUMTM6MzY6MzQiLCJNb2RpZmllZEJ5IjoiX0plbm55IiwiSWQiOiIzNWIxODU0Yy1iYmQ2LTQ1YWUtOGYzMy1iYmJkZDFlNjhlYWIiLCJNb2RpZmllZE9uIjoiMjAyMi0xMC0zMVQwODoxNjoyNSIsIlByb2plY3QiOnsiJHJlZiI6IjgifX0sIlVzZU51bWJlcmluZ1R5cGVPZlBhcmVudERvY3VtZW50IjpmYWxzZX1dLCJG</w:instrText>
          </w:r>
          <w:r>
            <w:rPr>
              <w:sz w:val="24"/>
              <w:szCs w:val="24"/>
              <w:lang w:val="en-US"/>
            </w:rPr>
            <w:instrText>b3JtYXR0ZWRUZXh0Ijp7IiRpZCI6IjIxIiwiQ291bnQiOjEsIlRleHRVbml0cyI6W3siJGlkIjoiMjIiLCJGb250U3R5bGUiOnsiJGlkIjoiMjMiLCJOZXV0cmFsIjp0cnVlfSwiUmVhZGluZ09yZGVyIjoxLCJUZXh0IjoiKDIxKSJ9XX0sIlRhZyI6IkNpdGF2aVBsYWNlaG9sZGVyI2ZhYWQxMDRhLTQwZDYtNDJmZS1iNzQ1LTQ5YjExOGQz</w:instrText>
          </w:r>
          <w:r>
            <w:rPr>
              <w:sz w:val="24"/>
              <w:szCs w:val="24"/>
              <w:lang w:val="en-US"/>
            </w:rPr>
            <w:instrText>YzY3ZSIsIlRleHQiOiIoMjEpIiwiV0FJVmVyc2lvbiI6IjYuMTQuMC4wIn0=}</w:instrText>
          </w:r>
          <w:r>
            <w:rPr>
              <w:sz w:val="24"/>
              <w:szCs w:val="24"/>
              <w:lang w:val="en-US"/>
            </w:rPr>
            <w:fldChar w:fldCharType="separate"/>
          </w:r>
          <w:r>
            <w:rPr>
              <w:sz w:val="24"/>
              <w:szCs w:val="24"/>
              <w:lang w:val="en-US"/>
            </w:rPr>
            <w:t>(21)</w:t>
          </w:r>
          <w:r>
            <w:rPr>
              <w:sz w:val="24"/>
              <w:szCs w:val="24"/>
              <w:lang w:val="en-US"/>
            </w:rPr>
            <w:fldChar w:fldCharType="end"/>
          </w:r>
        </w:sdtContent>
      </w:sdt>
      <w:r>
        <w:rPr>
          <w:sz w:val="24"/>
          <w:szCs w:val="24"/>
          <w:lang w:val="en-US"/>
        </w:rPr>
        <w:t xml:space="preserve">. Regarding an </w:t>
      </w:r>
      <w:r>
        <w:rPr>
          <w:sz w:val="24"/>
          <w:szCs w:val="24"/>
          <w:lang w:val="en-US"/>
        </w:rPr>
        <w:lastRenderedPageBreak/>
        <w:t xml:space="preserve">individual’s diet, healthy forms, e. g. the mediterranean diet, are associated with a reduced risk due to high content of antioxidants and vitamins </w:t>
      </w:r>
      <w:sdt>
        <w:sdtPr>
          <w:rPr>
            <w:sz w:val="24"/>
            <w:szCs w:val="24"/>
            <w:lang w:val="en-US"/>
          </w:rPr>
          <w:alias w:val="To edit, see citavi.com/edit"/>
          <w:tag w:val="CitaviPlaceholder#b501361b-1a96-4910-8d17-6672e30f6a47"/>
          <w:id w:val="-1475207719"/>
          <w:placeholder>
            <w:docPart w:val="DefaultPlaceholder_-1854013440"/>
          </w:placeholder>
        </w:sdtPr>
        <w:sdtEndPr/>
        <w:sdtContent>
          <w:r>
            <w:rPr>
              <w:sz w:val="24"/>
              <w:szCs w:val="24"/>
              <w:lang w:val="en-US"/>
            </w:rPr>
            <w:fldChar w:fldCharType="begin"/>
          </w:r>
          <w:r>
            <w:rPr>
              <w:sz w:val="24"/>
              <w:szCs w:val="24"/>
              <w:lang w:val="en-US"/>
            </w:rPr>
            <w:instrText>ADDIN CitaviPlaceholder</w:instrText>
          </w:r>
          <w:r>
            <w:rPr>
              <w:sz w:val="24"/>
              <w:szCs w:val="24"/>
              <w:lang w:val="en-US"/>
            </w:rPr>
            <w:instrText>{eyIkaWQiOiIxIiwiJHR5cGUiOiJTd2lzc0FjYWRlbWljLkNpdGF2aS5DaXRhdGlvbnMuV29yZFBsYWNlaG9sZGVyLCBTd2lzc0FjYWRlbWljLkNpdGF2aSIsIkVudHJpZXMiOlt7IiRpZCI6IjIiLCIkdHlwZSI6IlN3aXNzQWNhZGVtaWMuQ2l0YXZpLkNpdGF0aW9ucy5Xb3JkUGxhY2Vob2xkZXJFbnRyeSwgU3dpc3NBY2FkZW1pYy5DaXR</w:instrText>
          </w:r>
          <w:r>
            <w:rPr>
              <w:sz w:val="24"/>
              <w:szCs w:val="24"/>
              <w:lang w:val="en-US"/>
            </w:rPr>
            <w:instrText>hdmkiLCJJZCI6IjljOTFmNGY2LWE2YjktNDZhMS04MjY3LTE0M2M3MTY2Y2E2YiIsIlJhbmdlTGVuZ3RoIjozLCJSZWZlcmVuY2VJZCI6ImYxYzY4MDE3LTMwNjgtNDczZS05MWQyLWRkYmE0MGJkZjQ2ZCIsIlBhZ2VSYW5nZSI6eyIkaWQiOiIzIiwiJHR5cGUiOiJTd2lzc0FjYWRlbWljLlBhZ2VSYW5nZSwgU3dpc3NBY2FkZW1pYyIsIkV</w:instrText>
          </w:r>
          <w:r>
            <w:rPr>
              <w:sz w:val="24"/>
              <w:szCs w:val="24"/>
              <w:lang w:val="en-US"/>
            </w:rPr>
            <w:instrText>uZFBhZ2UiOnsiJGlkIjoiNCIsIiR0eXBlIjoiU3dpc3NBY2FkZW1pYy5QYWdlTnVtYmVyLCBTd2lzc0FjYWRlbWljIiwiSXNGdWxseU51bWVyaWMiOmZhbHNlLCJOdW1iZXJpbmdUeXBlIjowLCJOdW1lcmFsU3lzdGVtIjowfSwiTnVtYmVyaW5nVHlwZSI6MCwiTnVtZXJhbFN5c3RlbSI6MCwiU3RhcnRQYWdlIjp7IiRpZCI6IjUiLCIkdHl</w:instrText>
          </w:r>
          <w:r>
            <w:rPr>
              <w:sz w:val="24"/>
              <w:szCs w:val="24"/>
              <w:lang w:val="en-US"/>
            </w:rPr>
            <w:instrText>wZSI6IlN3aXNzQWNhZGVtaWMuUGFnZU51bWJlciwgU3dpc3NBY2FkZW1pYyIsIklzRnVsbHlOdW1lcmljIjpmYWxzZSwiTnVtYmVyaW5nVHlwZSI6MCwiTnVtZXJhbFN5c3RlbSI6MH19LCJSZWZlcmVuY2UiOnsiJGlkIjoiNiIsIiR0eXBlIjoiU3dpc3NBY2FkZW1pYy5DaXRhdmkuUmVmZXJlbmNlLCBTd2lzc0FjYWRlbWljLkNpdGF2aSI</w:instrText>
          </w:r>
          <w:r>
            <w:rPr>
              <w:sz w:val="24"/>
              <w:szCs w:val="24"/>
              <w:lang w:val="en-US"/>
            </w:rPr>
            <w:instrText>sIkFic3RyYWN0Q29tcGxleGl0eSI6MCwiQWJzdHJhY3RTb3VyY2VUZXh0Rm9ybWF0IjowLCJBdXRob3JzIjpbeyIkaWQiOiI3IiwiJHR5cGUiOiJTd2lzc0FjYWRlbWljLkNpdGF2aS5QZXJzb24sIFN3aXNzQWNhZGVtaWMuQ2l0YXZpIiwiRmlyc3ROYW1lIjoiTWlndWVsIiwiTGFzdE5hbWUiOiJSYWltdW5kbyIsIlByb3RlY3RlZCI6ZmF</w:instrText>
          </w:r>
          <w:r>
            <w:rPr>
              <w:sz w:val="24"/>
              <w:szCs w:val="24"/>
              <w:lang w:val="en-US"/>
            </w:rPr>
            <w:instrText>sc2UsIlNleCI6MiwiQ3JlYXRlZEJ5IjoiX0plbm55IiwiQ3JlYXRlZE9uIjoiMjAyMi0xMC0yMVQwODoxMjoxMSIsIk1vZGlmaWVkQnkiOiJfSmVubnkiLCJJZCI6IjE0NmExZTQxLTUwMWYtNDIyMy04YzA5LWM4MWIyMTNjZjI0OSIsIk1vZGlmaWVkT24iOiIyMDIyLTEwLTIxVDA4OjEyOjExIiwiUHJvamVjdCI6eyIkaWQiOiI4IiwiJHR</w:instrText>
          </w:r>
          <w:r>
            <w:rPr>
              <w:sz w:val="24"/>
              <w:szCs w:val="24"/>
              <w:lang w:val="en-US"/>
            </w:rPr>
            <w:instrText>5cGUiOiJTd2lzc0FjYWRlbWljLkNpdGF2aS5Qcm9qZWN0LCBTd2lzc0FjYWRlbWljLkNpdGF2aSJ9fSx7IiRpZCI6IjkiLCIkdHlwZSI6IlN3aXNzQWNhZGVtaWMuQ2l0YXZpLlBlcnNvbiwgU3dpc3NBY2FkZW1pYy5DaXRhdmkiLCJGaXJzdE5hbWUiOiJGaWxpcGUiLCJMYXN0TmFtZSI6Ik1pcmEiLCJQcm90ZWN0ZWQiOmZhbHNlLCJTZXg</w:instrText>
          </w:r>
          <w:r>
            <w:rPr>
              <w:sz w:val="24"/>
              <w:szCs w:val="24"/>
              <w:lang w:val="en-US"/>
            </w:rPr>
            <w:instrText>iOjIsIkNyZWF0ZWRCeSI6Il9KZW5ueSIsIkNyZWF0ZWRPbiI6IjIwMjItMTAtMjFUMDg6MTI6MTEiLCJNb2RpZmllZEJ5IjoiX0plbm55IiwiSWQiOiI1NDI1ZmRmYy1iOWVkLTQyOTYtOTI2MS05NzJhMWJmZDk0NzciLCJNb2RpZmllZE9uIjoiMjAyMi0xMC0yMVQwODoxMjoxMSIsIlByb2plY3QiOnsiJHJlZiI6IjgifX0seyIkaWQiOiI</w:instrText>
          </w:r>
          <w:r>
            <w:rPr>
              <w:sz w:val="24"/>
              <w:szCs w:val="24"/>
              <w:lang w:val="en-US"/>
            </w:rPr>
            <w:instrText>xMCIsIiR0eXBlIjoiU3dpc3NBY2FkZW1pYy5DaXRhdmkuUGVyc29uLCBTd2lzc0FjYWRlbWljLkNpdGF2aSIsIkZpcnN0TmFtZSI6Ik1hcmlhIiwiTGFzdE5hbWUiOiJEYSBDYWNodWxvIiwiTWlkZGxlTmFtZSI6Ikx1eiIsIlByb3RlY3RlZCI6ZmFsc2UsIlNleCI6MSwiQ3JlYXRlZEJ5IjoiX0plbm55IiwiQ3JlYXRlZE9uIjoiMjAyMi0</w:instrText>
          </w:r>
          <w:r>
            <w:rPr>
              <w:sz w:val="24"/>
              <w:szCs w:val="24"/>
              <w:lang w:val="en-US"/>
            </w:rPr>
            <w:instrText>xMC0yMVQwODoxMjoxMSIsIk1vZGlmaWVkQnkiOiJfSmVubnkiLCJJZCI6Ijg3ZGRjMjdlLTM2NTktNDkyZS1hZDM0LTY3MzU3YWMyNjQ3MSIsIk1vZGlmaWVkT24iOiIyMDIyLTEwLTIxVDA4OjEyOjExIiwiUHJvamVjdCI6eyIkcmVmIjoiOCJ9fSx7IiRpZCI6IjExIiwiJHR5cGUiOiJTd2lzc0FjYWRlbWljLkNpdGF2aS5QZXJzb24sIFN</w:instrText>
          </w:r>
          <w:r>
            <w:rPr>
              <w:sz w:val="24"/>
              <w:szCs w:val="24"/>
              <w:lang w:val="en-US"/>
            </w:rPr>
            <w:instrText>3aXNzQWNhZGVtaWMuQ2l0YXZpIiwiRmlyc3ROYW1lIjoiUGF0csOtY2lhIiwiTGFzdE5hbWUiOiJCYXJyZXRvIiwiUHJvdGVjdGVkIjpmYWxzZSwiU2V4IjowLCJDcmVhdGVkQnkiOiJfSmVubnkiLCJDcmVhdGVkT24iOiIyMDIyLTEwLTIxVDA4OjEyOjExIiwiTW9kaWZpZWRCeSI6Il9KZW5ueSIsIklkIjoiZWRiYmY5NjAtZGY1ZC00MjY</w:instrText>
          </w:r>
          <w:r>
            <w:rPr>
              <w:sz w:val="24"/>
              <w:szCs w:val="24"/>
              <w:lang w:val="en-US"/>
            </w:rPr>
            <w:instrText>4LTk4MzMtZDM2Y2VhOWQ3MGU5IiwiTW9kaWZpZWRPbiI6IjIwMjItMTAtMjFUMDg6MTI6MTEiLCJQcm9qZWN0Ijp7IiRyZWYiOiI4In19LHsiJGlkIjoiMTIiLCIkdHlwZSI6IlN3aXNzQWNhZGVtaWMuQ2l0YXZpLlBlcnNvbiwgU3dpc3NBY2FkZW1pYy5DaXRhdmkiLCJGaXJzdE5hbWUiOiJMdcOtc2EiLCJMYXN0TmFtZSI6IlJpYmVpcm8</w:instrText>
          </w:r>
          <w:r>
            <w:rPr>
              <w:sz w:val="24"/>
              <w:szCs w:val="24"/>
              <w:lang w:val="en-US"/>
            </w:rPr>
            <w:instrText>iLCJQcm90ZWN0ZWQiOmZhbHNlLCJTZXgiOjAsIkNyZWF0ZWRCeSI6Il9KZW5ueSIsIkNyZWF0ZWRPbiI6IjIwMjItMTAtMjFUMDg6MTI6MTEiLCJNb2RpZmllZEJ5IjoiX0plbm55IiwiSWQiOiI4ZDE5ZTk3MC0wY2MxLTQyZjAtOGQ3Zi1hZDk0ZDA0YWZjYzciLCJNb2RpZmllZE9uIjoiMjAyMi0xMC0yMVQwODoxMjoxMSIsIlByb2plY3Q</w:instrText>
          </w:r>
          <w:r>
            <w:rPr>
              <w:sz w:val="24"/>
              <w:szCs w:val="24"/>
              <w:lang w:val="en-US"/>
            </w:rPr>
            <w:instrText>iOnsiJHJlZiI6IjgifX0seyIkaWQiOiIxMyIsIiR0eXBlIjoiU3dpc3NBY2FkZW1pYy5DaXRhdmkuUGVyc29uLCBTd2lzc0FjYWRlbWljLkNpdGF2aSIsIkZpcnN0TmFtZSI6IkNsw6F1ZGlhIiwiTGFzdE5hbWUiOiJGYXJpbmhhIiwiUHJvdGVjdGVkIjpmYWxzZSwiU2V4IjowLCJDcmVhdGVkQnkiOiJfSmVubnkiLCJDcmVhdGVkT24iOiI</w:instrText>
          </w:r>
          <w:r>
            <w:rPr>
              <w:sz w:val="24"/>
              <w:szCs w:val="24"/>
              <w:lang w:val="en-US"/>
            </w:rPr>
            <w:instrText>yMDIyLTEwLTIxVDA4OjEyOjExIiwiTW9kaWZpZWRCeSI6Il9KZW5ueSIsIklkIjoiNjA2MjdlMjItOTdmMy00ZWI5LThhYWYtMzEzNzI0N2I1NmM2IiwiTW9kaWZpZWRPbiI6IjIwMjItMTAtMjFUMDg6MTI6MTEiLCJQcm9qZWN0Ijp7IiRyZWYiOiI4In19LHsiJGlkIjoiMTQiLCIkdHlwZSI6IlN3aXNzQWNhZGVtaWMuQ2l0YXZpLlBlcnN</w:instrText>
          </w:r>
          <w:r>
            <w:rPr>
              <w:sz w:val="24"/>
              <w:szCs w:val="24"/>
              <w:lang w:val="en-US"/>
            </w:rPr>
            <w:instrText>vbiwgU3dpc3NBY2FkZW1pYy5DaXRhdmkiLCJGaXJzdE5hbWUiOiJJbsOqcyIsIkxhc3ROYW1lIjoiTGHDrW5zIiwiUHJvdGVjdGVkIjpmYWxzZSwiU2V4IjoxLCJDcmVhdGVkQnkiOiJfSmVubnkiLCJDcmVhdGVkT24iOiIyMDIyLTEwLTIxVDA4OjEyOjExIiwiTW9kaWZpZWRCeSI6Il9KZW5ueSIsIklkIjoiNTNiODA2NjQtOTc3NS00ZDM</w:instrText>
          </w:r>
          <w:r>
            <w:rPr>
              <w:sz w:val="24"/>
              <w:szCs w:val="24"/>
              <w:lang w:val="en-US"/>
            </w:rPr>
            <w:instrText>0LThlMDUtN2QzYjQzNTg3OGU0IiwiTW9kaWZpZWRPbiI6IjIwMjItMTAtMjFUMDg6MTI6MTEiLCJQcm9qZWN0Ijp7IiRyZWYiOiI4In19LHsiJGlkIjoiMTUiLCIkdHlwZSI6IlN3aXNzQWNhZGVtaWMuQ2l0YXZpLlBlcnNvbiwgU3dpc3NBY2FkZW1pYy5DaXRhdmkiLCJGaXJzdE5hbWUiOiJTYW5kcmluYSIsIkxhc3ROYW1lIjoiTnVuZXM</w:instrText>
          </w:r>
          <w:r>
            <w:rPr>
              <w:sz w:val="24"/>
              <w:szCs w:val="24"/>
              <w:lang w:val="en-US"/>
            </w:rPr>
            <w:instrText>iLCJQcm90ZWN0ZWQiOmZhbHNlLCJTZXgiOjAsIkNyZWF0ZWRCeSI6Il9KZW5ueSIsIkNyZWF0ZWRPbiI6IjIwMjItMTAtMjFUMDg6MTI6MTEiLCJNb2RpZmllZEJ5IjoiX0plbm55IiwiSWQiOiIzNjRhZDdlOS1iZDc0LTRhNjQtODIwMi0zNWYzOWMwZTQ4N2UiLCJNb2RpZmllZE9uIjoiMjAyMi0xMC0yMVQwODoxMjoxMSIsIlByb2plY3Q</w:instrText>
          </w:r>
          <w:r>
            <w:rPr>
              <w:sz w:val="24"/>
              <w:szCs w:val="24"/>
              <w:lang w:val="en-US"/>
            </w:rPr>
            <w:instrText>iOnsiJHJlZiI6IjgifX0seyIkaWQiOiIxNiIsIiR0eXBlIjoiU3dpc3NBY2FkZW1pYy5DaXRhdmkuUGVyc29uLCBTd2lzc0FjYWRlbWljLkNpdGF2aSIsIkZpcnN0TmFtZSI6IkRhbGlsYSIsIkxhc3ROYW1lIjoiQWx2ZXMiLCJQcm90ZWN0ZWQiOmZhbHNlLCJTZXgiOjEsIkNyZWF0ZWRCeSI6Il9KZW5ueSIsIkNyZWF0ZWRPbiI6IjIwMjI</w:instrText>
          </w:r>
          <w:r>
            <w:rPr>
              <w:sz w:val="24"/>
              <w:szCs w:val="24"/>
              <w:lang w:val="en-US"/>
            </w:rPr>
            <w:instrText>tMTAtMjFUMDg6MTI6MTEiLCJNb2RpZmllZEJ5IjoiX0plbm55IiwiSWQiOiIyN2U0Y2U3NS04YmVhLTQxZjktYWNmZi0zZWJhNjhlYTRjZDEiLCJNb2RpZmllZE9uIjoiMjAyMi0xMC0yMVQwODoxMjoxMSIsIlByb2plY3QiOnsiJHJlZiI6IjgifX0seyIkaWQiOiIxNyIsIiR0eXBlIjoiU3dpc3NBY2FkZW1pYy5DaXRhdmkuUGVyc29uLCB</w:instrText>
          </w:r>
          <w:r>
            <w:rPr>
              <w:sz w:val="24"/>
              <w:szCs w:val="24"/>
              <w:lang w:val="en-US"/>
            </w:rPr>
            <w:instrText>Td2lzc0FjYWRlbWljLkNpdGF2aSIsIkZpcnN0TmFtZSI6Ikpvw6NvIiwiTGFzdE5hbWUiOiJGaWd1ZWlyYSIsIlByb3RlY3RlZCI6ZmFsc2UsIlNleCI6MiwiQ3JlYXRlZEJ5IjoiX0plbm55IiwiQ3JlYXRlZE9uIjoiMjAyMi0xMC0yMVQwODoxMjoxMSIsIk1vZGlmaWVkQnkiOiJfSmVubnkiLCJJZCI6ImVmMmVjMzRkLTcxYzMtNDI5Ny1</w:instrText>
          </w:r>
          <w:r>
            <w:rPr>
              <w:sz w:val="24"/>
              <w:szCs w:val="24"/>
              <w:lang w:val="en-US"/>
            </w:rPr>
            <w:instrText>hNWZmLWIzNDE4ZTE4OTNjYiIsIk1vZGlmaWVkT24iOiIyMDIyLTEwLTIxVDA4OjEyOjExIiwiUHJvamVjdCI6eyIkcmVmIjoiOCJ9fSx7IiRpZCI6IjE4IiwiJHR5cGUiOiJTd2lzc0FjYWRlbWljLkNpdGF2aS5QZXJzb24sIFN3aXNzQWNhZGVtaWMuQ2l0YXZpIiwiRmlyc3ROYW1lIjoiQsOpbsOpZGljdGUiLCJMYXN0TmFtZSI6Ik1lcmx</w:instrText>
          </w:r>
          <w:r>
            <w:rPr>
              <w:sz w:val="24"/>
              <w:szCs w:val="24"/>
              <w:lang w:val="en-US"/>
            </w:rPr>
            <w:instrText>lIiwiTWlkZGxlTmFtZSI6Ik1qIiwiUHJvdGVjdGVkIjpmYWxzZSwiU2V4IjoxLCJDcmVhdGVkQnkiOiJfSmVubnkiLCJDcmVhdGVkT24iOiIyMDIyLTEwLTIxVDA4OjEyOjExIiwiTW9kaWZpZWRCeSI6Il9KZW5ueSIsIklkIjoiMmFiZmU3ZTUtYWIwOS00ZWEzLWFjMDEtYzcxNmY4M2VmMTc3IiwiTW9kaWZpZWRPbiI6IjIwMjItMTAtMjF</w:instrText>
          </w:r>
          <w:r>
            <w:rPr>
              <w:sz w:val="24"/>
              <w:szCs w:val="24"/>
              <w:lang w:val="en-US"/>
            </w:rPr>
            <w:instrText>UMDg6MTI6MTEiLCJQcm9qZWN0Ijp7IiRyZWYiOiI4In19LHsiJGlkIjoiMTkiLCIkdHlwZSI6IlN3aXNzQWNhZGVtaWMuQ2l0YXZpLlBlcnNvbiwgU3dpc3NBY2FkZW1pYy5DaXRhdmkiLCJGaXJzdE5hbWUiOiJDw6ljaWxlIiwiTGFzdE5hbWUiOiJEZWxjb3VydCIsIlByb3RlY3RlZCI6ZmFsc2UsIlNleCI6MSwiQ3JlYXRlZEJ5IjoiX0p</w:instrText>
          </w:r>
          <w:r>
            <w:rPr>
              <w:sz w:val="24"/>
              <w:szCs w:val="24"/>
              <w:lang w:val="en-US"/>
            </w:rPr>
            <w:instrText>lbm55IiwiQ3JlYXRlZE9uIjoiMjAyMi0xMC0yMVQwODoxMjoxMSIsIk1vZGlmaWVkQnkiOiJfSmVubnkiLCJJZCI6ImY5MjRhNjc0LTYyOWQtNDAxNy1iNDc3LTNmYmQwMGFmYWVhMCIsIk1vZGlmaWVkT24iOiIyMDIyLTEwLTIxVDA4OjEyOjExIiwiUHJvamVjdCI6eyIkcmVmIjoiOCJ9fSx7IiRpZCI6IjIwIiwiJHR5cGUiOiJTd2lzc0F</w:instrText>
          </w:r>
          <w:r>
            <w:rPr>
              <w:sz w:val="24"/>
              <w:szCs w:val="24"/>
              <w:lang w:val="en-US"/>
            </w:rPr>
            <w:instrText>jYWRlbWljLkNpdGF2aS5QZXJzb24sIFN3aXNzQWNhZGVtaWMuQ2l0YXZpIiwiRmlyc3ROYW1lIjoiTMOobGl0YSIsIkxhc3ROYW1lIjoiU2FudG9zIiwiUHJvdGVjdGVkIjpmYWxzZSwiU2V4IjowLCJDcmVhdGVkQnkiOiJfSmVubnkiLCJDcmVhdGVkT24iOiIyMDIyLTEwLTIxVDA4OjEyOjExIiwiTW9kaWZpZWRCeSI6Il9KZW5ueSIsIkl</w:instrText>
          </w:r>
          <w:r>
            <w:rPr>
              <w:sz w:val="24"/>
              <w:szCs w:val="24"/>
              <w:lang w:val="en-US"/>
            </w:rPr>
            <w:instrText>kIjoiMmNkNmEyY2MtZGNhNS00YzY0LTkyNDctMTBhZmIzYzkwZjhiIiwiTW9kaWZpZWRPbiI6IjIwMjItMTAtMjFUMDg6MTI6MTEiLCJQcm9qZWN0Ijp7IiRyZWYiOiI4In19LHsiJGlkIjoiMjEiLCIkdHlwZSI6IlN3aXNzQWNhZGVtaWMuQ2l0YXZpLlBlcnNvbiwgU3dpc3NBY2FkZW1pYy5DaXRhdmkiLCJGaXJzdE5hbWUiOiJSdWZpbm8</w:instrText>
          </w:r>
          <w:r>
            <w:rPr>
              <w:sz w:val="24"/>
              <w:szCs w:val="24"/>
              <w:lang w:val="en-US"/>
            </w:rPr>
            <w:instrText>iLCJMYXN0TmFtZSI6IlNpbHZhIiwiUHJvdGVjdGVkIjpmYWxzZSwiU2V4IjoyLCJDcmVhdGVkQnkiOiJfSmVubnkiLCJDcmVhdGVkT24iOiIyMDIyLTEwLTIxVDA4OjEyOjExIiwiTW9kaWZpZWRCeSI6Il9KZW5ueSIsIklkIjoiZjg4YjNhMGQtNWZjMy00NDAxLTlhNTctOTM2MjlmYjllMDE3IiwiTW9kaWZpZWRPbiI6IjIwMjItMTAtMjF</w:instrText>
          </w:r>
          <w:r>
            <w:rPr>
              <w:sz w:val="24"/>
              <w:szCs w:val="24"/>
              <w:lang w:val="en-US"/>
            </w:rPr>
            <w:instrText>UMDg6MTI6MTEiLCJQcm9qZWN0Ijp7IiRyZWYiOiI4In19XSwiQ2l0YXRpb25LZXlVcGRhdGVUeXBlIjowLCJDb2xsYWJvcmF0b3JzIjpbXSwiRGF0ZTIiOiIxNC4wOS4yMDE4IiwiRG9pIjoiMTAuMTExMS9hb3MuMTM3NzUiLCJFZGl0b3JzIjpbXSwiRXZhbHVhdGlvbkNvbXBsZXhpdHkiOjAsIkV2YWx1YXRpb25Tb3VyY2VUZXh0Rm9ybWF</w:instrText>
          </w:r>
          <w:r>
            <w:rPr>
              <w:sz w:val="24"/>
              <w:szCs w:val="24"/>
              <w:lang w:val="en-US"/>
            </w:rPr>
            <w:instrText>0IjowLCJHcm91cHMiOltdLCJIYXNMYWJlbDEiOmZhbHNlLCJIYXNMYWJlbDIiOmZhbHNlLCJLZXl3b3JkcyI6W10sIkxhbmd1YWdlIjoiZW5nIiwiTGFuZ3VhZ2VDb2RlIjoiZW4iLCJMb2NhdGlvbnMiOlt7IiRpZCI6IjIyIiwiJHR5cGUiOiJTd2lzc0FjYWRlbWljLkNpdGF2aS5Mb2NhdGlvbiwgU3dpc3NBY2FkZW1pYy5DaXRhdmkiLCJ</w:instrText>
          </w:r>
          <w:r>
            <w:rPr>
              <w:sz w:val="24"/>
              <w:szCs w:val="24"/>
              <w:lang w:val="en-US"/>
            </w:rPr>
            <w:instrText>BZGRyZXNzIjp7IiRpZCI6IjIzIiwiJHR5cGUiOiJTd2lzc0FjYWRlbWljLkNpdGF2aS5MaW5rZWRSZXNvdXJjZSwgU3dpc3NBY2FkZW1pYy5DaXRhdmkiLCJMaW5rZWRSZXNvdXJjZVR5cGUiOjUsIk9yaWdpbmFsU3RyaW5nIjoiMTAuMTExMS9hb3MuMTM3NzUiLCJVcmlTdHJpbmciOiJodHRwczovL2RvaS5vcmcvMTAuMTExMS9hb3MuMTM</w:instrText>
          </w:r>
          <w:r>
            <w:rPr>
              <w:sz w:val="24"/>
              <w:szCs w:val="24"/>
              <w:lang w:val="en-US"/>
            </w:rPr>
            <w:instrText>3NzUiLCJMaW5rZWRSZXNvdXJjZVN0YXR1cyI6OCwiUHJvcGVydGllcyI6eyIkaWQiOiIyNCIsIiR0eXBlIjoiU3dpc3NBY2FkZW1pYy5DaXRhdmkuTGlua2VkUmVzb3VyY2VQcm9wZXJ0aWVzLCBTd2lzc0FjYWRlbWljLkNpdGF2aSJ9LCJTeW5jRm9sZGVyVHlwZSI6MCwiSXNMb2NhbENsb3VkUHJvamVjdEZpbGVMaW5rIjpmYWxzZSwiSXN</w:instrText>
          </w:r>
          <w:r>
            <w:rPr>
              <w:sz w:val="24"/>
              <w:szCs w:val="24"/>
              <w:lang w:val="en-US"/>
            </w:rPr>
            <w:instrText>DbG91ZFJlc3RvcmUiOmZhbHNlLCJJc0Nsb3VkQ29weSI6ZmFsc2UsIkF0dGFjaG1lbnRGb2xkZXJXYXNJbkZhbGxiYWNrTW9kZSI6ZmFsc2V9LCJBbm5vdGF0aW9ucyI6W10sIkxvY2F0aW9uVHlwZSI6MCwiTWlycm9yc1JlZmVyZW5jZVByb3BlcnR5SWQiOjEyOCwiQ3JlYXRlZEJ5IjoiX0plbm55IiwiQ3JlYXRlZE9uIjoiMjAyMi0xMC0</w:instrText>
          </w:r>
          <w:r>
            <w:rPr>
              <w:sz w:val="24"/>
              <w:szCs w:val="24"/>
              <w:lang w:val="en-US"/>
            </w:rPr>
            <w:instrText>yMVQwODoxMjoxMSIsIk1vZGlmaWVkQnkiOiJfSmVubnkiLCJJZCI6ImM0M2VhMDhmLWIzMmItNGNiYi1iMDU2LWNkMWY1ZmEwZTQ0NiIsIk1vZGlmaWVkT24iOiIyMDIyLTEwLTIxVDA4OjEyOjExIiwiUHJvamVjdCI6eyIkcmVmIjoiOCJ9fSx7IiRpZCI6IjI1IiwiJHR5cGUiOiJTd2lzc0FjYWRlbWljLkNpdGF2aS5Mb2NhdGlvbiwgU3d</w:instrText>
          </w:r>
          <w:r>
            <w:rPr>
              <w:sz w:val="24"/>
              <w:szCs w:val="24"/>
              <w:lang w:val="en-US"/>
            </w:rPr>
            <w:instrText>pc3NBY2FkZW1pYy5DaXRhdmkiLCJBZGRyZXNzIjp7IiRpZCI6IjI2IiwiJHR5cGUiOiJTd2lzc0FjYWRlbWljLkNpdGF2aS5MaW5rZWRSZXNvdXJjZSwgU3dpc3NBY2FkZW1pYy5DaXRhdmkiLCJMaW5rZWRSZXNvdXJjZVR5cGUiOjUsIk9yaWdpbmFsU3RyaW5nIjoiMzAyMTg0ODEiLCJVcmlTdHJpbmciOiJodHRwOi8vd3d3Lm5jYmkubmx</w:instrText>
          </w:r>
          <w:r>
            <w:rPr>
              <w:sz w:val="24"/>
              <w:szCs w:val="24"/>
              <w:lang w:val="en-US"/>
            </w:rPr>
            <w:instrText>tLm5paC5nb3YvcHVibWVkLzMwMjE4NDgxIiwiTGlua2VkUmVzb3VyY2VTdGF0dXMiOjgsIlByb3BlcnRpZXMiOnsiJGlkIjoiMjciLCIkdHlwZSI6IlN3aXNzQWNhZGVtaWMuQ2l0YXZpLkxpbmtlZFJlc291cmNlUHJvcGVydGllcywgU3dpc3NBY2FkZW1pYy5DaXRhdmkifSwiU3luY0ZvbGRlclR5cGUiOjAsIklzTG9jYWxDbG91ZFByb2p</w:instrText>
          </w:r>
          <w:r>
            <w:rPr>
              <w:sz w:val="24"/>
              <w:szCs w:val="24"/>
              <w:lang w:val="en-US"/>
            </w:rPr>
            <w:instrText>lY3RGaWxlTGluayI6ZmFsc2UsIklzQ2xvdWRSZXN0b3JlIjpmYWxzZSwiSXNDbG91ZENvcHkiOmZhbHNlLCJBdHRhY2htZW50Rm9sZGVyV2FzSW5GYWxsYmFja01vZGUiOmZhbHNlfSwiQW5ub3RhdGlvbnMiOltdLCJMb2NhdGlvblR5cGUiOjAsIk1pcnJvcnNSZWZlcmVuY2VQcm9wZXJ0eUlkIjoxNjQsIkNyZWF0ZWRCeSI6Il9KZW5ueSI</w:instrText>
          </w:r>
          <w:r>
            <w:rPr>
              <w:sz w:val="24"/>
              <w:szCs w:val="24"/>
              <w:lang w:val="en-US"/>
            </w:rPr>
            <w:instrText>sIkNyZWF0ZWRPbiI6IjIwMjItMTAtMjFUMDg6MTI6MTEiLCJNb2RpZmllZEJ5IjoiX0plbm55IiwiSWQiOiIyZWQ0OGQwZi1jNjE0LTQ0NGEtODY0ZS1kYjgwNTFkMDVjNjQiLCJNb2RpZmllZE9uIjoiMjAyMi0xMC0yMVQwODoxMjoxMSIsIlByb2plY3QiOnsiJHJlZiI6IjgifX1dLCJOdW1iZXIiOiI4IiwiT3JnYW5pemF0aW9ucyI6W10</w:instrText>
          </w:r>
          <w:r>
            <w:rPr>
              <w:sz w:val="24"/>
              <w:szCs w:val="24"/>
              <w:lang w:val="en-US"/>
            </w:rPr>
            <w:instrText>sIk90aGVyc0ludm9sdmVkIjpbXSwiUGFnZVJhbmdlIjoiPHNwPlxyXG4gIDxucz5PbWl0PC9ucz5cclxuICA8b3M+ZTkyNi1lOTMyPC9vcz5cclxuICA8cHM+ZTkyNi1lOTMyPC9wcz5cclxuPC9zcD5cclxuPG9zPmU5MjYtZTkzMjwvb3M+IiwiUGVyaW9kaWNhbCI6eyIkaWQiOiIyOCIsIiR0eXBlIjoiU3dpc3NBY2FkZW1pYy5DaXRhdmk</w:instrText>
          </w:r>
          <w:r>
            <w:rPr>
              <w:sz w:val="24"/>
              <w:szCs w:val="24"/>
              <w:lang w:val="en-US"/>
            </w:rPr>
            <w:instrText>uUGVyaW9kaWNhbCwgU3dpc3NBY2FkZW1pYy5DaXRhdmkiLCJFaXNzbiI6IjE3NTUtMzc2OCIsIk5hbWUiOiJBY3RhIG9waHRoYWxtb2xvZ2ljYSIsIlBhZ2luYXRpb24iOjAsIlByb3RlY3RlZCI6ZmFsc2UsIlVzZXJBYmJyZXZpYXRpb24xIjoiQWN0YSBPcGh0aGFsbW9sIiwiQ3JlYXRlZEJ5IjoiX0plbm55IiwiQ3JlYXRlZE9uIjoiMjA</w:instrText>
          </w:r>
          <w:r>
            <w:rPr>
              <w:sz w:val="24"/>
              <w:szCs w:val="24"/>
              <w:lang w:val="en-US"/>
            </w:rPr>
            <w:instrText>yMi0xMC0yMVQwODoxMjoxMSIsIk1vZGlmaWVkQnkiOiJfSmVubnkiLCJJZCI6IjdmYjQzNGNhLTg0OGYtNGE0NS1hNzIyLTc3MTYwZjAzN2UwYyIsIk1vZGlmaWVkT24iOiIyMDIyLTEwLTIxVDA4OjEyOjExIiwiUHJvamVjdCI6eyIkcmVmIjoiOCJ9fSwiUHVibGlzaGVycyI6W10sIlB1Yk1lZElkIjoiMzAyMTg0ODEiLCJRdW90YXRpb25</w:instrText>
          </w:r>
          <w:r>
            <w:rPr>
              <w:sz w:val="24"/>
              <w:szCs w:val="24"/>
              <w:lang w:val="en-US"/>
            </w:rPr>
            <w:instrText>zIjpbXSwiUmF0aW5nIjowLCJSZWZlcmVuY2VUeXBlIjoiSm91cm5hbEFydGljbGUiLCJTaG9ydFRpdGxlIjoiUmFpbXVuZG8sIE1pcmEgZXQgYWwuIDIwMTgg4oCTIEFkaGVyZW5jZSB0byBhIE1lZGl0ZXJyYW5lYW4gZGlldCIsIlNob3J0VGl0bGVVcGRhdGVUeXBlIjowLCJTb3VyY2VPZkJpYmxpb2dyYXBoaWNJbmZvcm1hdGlvbiI6IlB</w:instrText>
          </w:r>
          <w:r>
            <w:rPr>
              <w:sz w:val="24"/>
              <w:szCs w:val="24"/>
              <w:lang w:val="en-US"/>
            </w:rPr>
            <w:instrText>1Yk1lZCIsIlN0YXRpY0lkcyI6WyI5MmQ3ZGM4Yy02OWMwLTRhZDAtYTJiMC04ZDNlOGVlZDUxMTAiXSwiVGFibGVPZkNvbnRlbnRzQ29tcGxleGl0eSI6MCwiVGFibGVPZkNvbnRlbnRzU291cmNlVGV4dEZvcm1hdCI6MCwiVGFza3MiOltdLCJUaXRsZSI6IkFkaGVyZW5jZSB0byBhIE1lZGl0ZXJyYW5lYW4gZGlldCwgbGlmZXN0eWxlIGF</w:instrText>
          </w:r>
          <w:r>
            <w:rPr>
              <w:sz w:val="24"/>
              <w:szCs w:val="24"/>
              <w:lang w:val="en-US"/>
            </w:rPr>
            <w:instrText>uZCBhZ2UtcmVsYXRlZCBtYWN1bGFyIGRlZ2VuZXJhdGlvbjogdGhlIENvaW1icmEgRXllIFN0dWR5IC0gcmVwb3J0IDMiLCJUcmFuc2xhdG9ycyI6W10sIlZvbHVtZSI6Ijk2IiwiWWVhciI6IjIwMTgiLCJZZWFyUmVzb2x2ZWQiOiIyMDE4IiwiQ3JlYXRlZEJ5IjoiX0plbm55IiwiQ3JlYXRlZE9uIjoiMjAyMi0xMC0yMVQwODoxMjoxMSI</w:instrText>
          </w:r>
          <w:r>
            <w:rPr>
              <w:sz w:val="24"/>
              <w:szCs w:val="24"/>
              <w:lang w:val="en-US"/>
            </w:rPr>
            <w:instrText>sIk1vZGlmaWVkQnkiOiJfSmVubnkiLCJJZCI6ImYxYzY4MDE3LTMwNjgtNDczZS05MWQyLWRkYmE0MGJkZjQ2ZCIsIk1vZGlmaWVkT24iOiIyMDIyLTEwLTMxVDA4OjE2OjI1IiwiUHJvamVjdCI6eyIkcmVmIjoiOCJ9fSwiVXNlTnVtYmVyaW5nVHlwZU9mUGFyZW50RG9jdW1lbnQiOmZhbHNlfSx7IiRpZCI6IjI5IiwiJHR5cGUiOiJTd2l</w:instrText>
          </w:r>
          <w:r>
            <w:rPr>
              <w:sz w:val="24"/>
              <w:szCs w:val="24"/>
              <w:lang w:val="en-US"/>
            </w:rPr>
            <w:instrText>zc0FjYWRlbWljLkNpdGF2aS5DaXRhdGlvbnMuV29yZFBsYWNlaG9sZGVyRW50cnksIFN3aXNzQWNhZGVtaWMuQ2l0YXZpIiwiSWQiOiI5OTE1NzY3Zi0yMmQyLTQ5YjgtODVjYS1jZTgzNjQ2NTY3OGUiLCJSYW5nZVN0YXJ0IjozLCJSYW5nZUxlbmd0aCI6NCwiUmVmZXJlbmNlSWQiOiI1NWQyY2JmOC0wMmZlLTRiMjAtOTM2Yy01NmQ5ZjU</w:instrText>
          </w:r>
          <w:r>
            <w:rPr>
              <w:sz w:val="24"/>
              <w:szCs w:val="24"/>
              <w:lang w:val="en-US"/>
            </w:rPr>
            <w:instrText>xMWMwZGYiLCJQYWdlUmFuZ2UiOnsiJGlkIjoiMzAiLCIkdHlwZSI6IlN3aXNzQWNhZGVtaWMuUGFnZVJhbmdlLCBTd2lzc0FjYWRlbWljIiwiRW5kUGFnZSI6eyIkaWQiOiIzMSIsIiR0eXBlIjoiU3dpc3NBY2FkZW1pYy5QYWdlTnVtYmVyLCBTd2lzc0FjYWRlbWljIiwiSXNGdWxseU51bWVyaWMiOmZhbHNlLCJOdW1iZXJpbmdUeXBlIjo</w:instrText>
          </w:r>
          <w:r>
            <w:rPr>
              <w:sz w:val="24"/>
              <w:szCs w:val="24"/>
              <w:lang w:val="en-US"/>
            </w:rPr>
            <w:instrText>wLCJOdW1lcmFsU3lzdGVtIjowfSwiTnVtYmVyaW5nVHlwZSI6MCwiTnVtZXJhbFN5c3RlbSI6MCwiU3RhcnRQYWdlIjp7IiRpZCI6IjMyIiwiJHR5cGUiOiJTd2lzc0FjYWRlbWljLlBhZ2VOdW1iZXIsIFN3aXNzQWNhZGVtaWMiLCJJc0Z1bGx5TnVtZXJpYyI6ZmFsc2UsIk51bWJlcmluZ1R5cGUiOjAsIk51bWVyYWxTeXN0ZW0iOjB9fSw</w:instrText>
          </w:r>
          <w:r>
            <w:rPr>
              <w:sz w:val="24"/>
              <w:szCs w:val="24"/>
              <w:lang w:val="en-US"/>
            </w:rPr>
            <w:instrText>iUmVmZXJlbmNlIjp7IiRpZCI6IjMzIiwiJHR5cGUiOiJTd2lzc0FjYWRlbWljLkNpdGF2aS5SZWZlcmVuY2UsIFN3aXNzQWNhZGVtaWMuQ2l0YXZpIiwiQWJzdHJhY3RDb21wbGV4aXR5IjowLCJBYnN0cmFjdFNvdXJjZVRleHRGb3JtYXQiOjAsIkF1dGhvcnMiOlt7IiRpZCI6IjM0IiwiJHR5cGUiOiJTd2lzc0FjYWRlbWljLkNpdGF2aS5</w:instrText>
          </w:r>
          <w:r>
            <w:rPr>
              <w:sz w:val="24"/>
              <w:szCs w:val="24"/>
              <w:lang w:val="en-US"/>
            </w:rPr>
            <w:instrText>QZXJzb24sIFN3aXNzQWNhZGVtaWMuQ2l0YXZpIiwiRmlyc3ROYW1lIjoiQsOpbsOpZGljdGUiLCJMYXN0TmFtZSI6Ik1lcmxlIiwiTWlkZGxlTmFtZSI6Ik0uIEouIiwiUHJvdGVjdGVkIjpmYWxzZSwiU2V4IjoxLCJDcmVhdGVkQnkiOiJfSmVubnkiLCJDcmVhdGVkT24iOiIyMDIyLTEwLTIxVDA4OjEyOjExIiwiTW9kaWZpZWRCeSI6Il9</w:instrText>
          </w:r>
          <w:r>
            <w:rPr>
              <w:sz w:val="24"/>
              <w:szCs w:val="24"/>
              <w:lang w:val="en-US"/>
            </w:rPr>
            <w:instrText>KZW5ueSIsIklkIjoiYzBiZjU3OGQtMDM0ZC00ZTFjLTlhZWUtMzZhZGY4OTAyOGQxIiwiTW9kaWZpZWRPbiI6IjIwMjItMTAtMjFUMDg6MTI6MTEiLCJQcm9qZWN0Ijp7IiRyZWYiOiI4In19LHsiJGlkIjoiMzUiLCIkdHlwZSI6IlN3aXNzQWNhZGVtaWMuQ2l0YXZpLlBlcnNvbiwgU3dpc3NBY2FkZW1pYy5DaXRhdmkiLCJGaXJzdE5hbWU</w:instrText>
          </w:r>
          <w:r>
            <w:rPr>
              <w:sz w:val="24"/>
              <w:szCs w:val="24"/>
              <w:lang w:val="en-US"/>
            </w:rPr>
            <w:instrText>iOiJKb2hhbm5hIiwiTGFzdE5hbWUiOiJDb2xpam4iLCJNaWRkbGVOYW1lIjoiTS4iLCJQcm90ZWN0ZWQiOmZhbHNlLCJTZXgiOjEsIkNyZWF0ZWRCeSI6Il9KZW5ueSIsIkNyZWF0ZWRPbiI6IjIwMjItMTAtMjFUMDg6MTI6MTEiLCJNb2RpZmllZEJ5IjoiX0plbm55IiwiSWQiOiI0YWNlOWEzZi04OTAxLTQxZjUtODkyNi1iZjcxNzg5NGV</w:instrText>
          </w:r>
          <w:r>
            <w:rPr>
              <w:sz w:val="24"/>
              <w:szCs w:val="24"/>
              <w:lang w:val="en-US"/>
            </w:rPr>
            <w:instrText>iZWEiLCJNb2RpZmllZE9uIjoiMjAyMi0xMC0yMVQwODoxMjoxMSIsIlByb2plY3QiOnsiJHJlZiI6IjgifX0seyIkaWQiOiIzNiIsIiR0eXBlIjoiU3dpc3NBY2FkZW1pYy5DaXRhdmkuUGVyc29uLCBTd2lzc0FjYWRlbWljLkNpdGF2aSIsIkZpcnN0TmFtZSI6IkF1ZHJleSIsIkxhc3ROYW1lIjoiQ291Z25hcmQtR3LDqWdvaXJlIiwiUHJ</w:instrText>
          </w:r>
          <w:r>
            <w:rPr>
              <w:sz w:val="24"/>
              <w:szCs w:val="24"/>
              <w:lang w:val="en-US"/>
            </w:rPr>
            <w:instrText>vdGVjdGVkIjpmYWxzZSwiU2V4IjoxLCJDcmVhdGVkQnkiOiJfSmVubnkiLCJDcmVhdGVkT24iOiIyMDIyLTEwLTIxVDA4OjEyOjExIiwiTW9kaWZpZWRCeSI6Il9KZW5ueSIsIklkIjoiMGRkNmVjNWMtMjk4Yi00Yzc4LWIzZDMtODM1NmU3NTFiMTQyIiwiTW9kaWZpZWRPbiI6IjIwMjItMTAtMjFUMDg6MTI6MTEiLCJQcm9qZWN0Ijp7IiR</w:instrText>
          </w:r>
          <w:r>
            <w:rPr>
              <w:sz w:val="24"/>
              <w:szCs w:val="24"/>
              <w:lang w:val="en-US"/>
            </w:rPr>
            <w:instrText>yZWYiOiI4In19LHsiJGlkIjoiMzciLCIkdHlwZSI6IlN3aXNzQWNhZGVtaWMuQ2l0YXZpLlBlcnNvbiwgU3dpc3NBY2FkZW1pYy5DaXRhdmkiLCJGaXJzdE5hbWUiOiJBbGV4YW5kcmEiLCJMYXN0TmFtZSI6IktvbmluZy1CYWNrdXMiLCJNaWRkbGVOYW1lIjoiUC4gTS4iLCJQcmVmaXgiOiJkZSIsIlByb3RlY3RlZCI6ZmFsc2UsIlNleCI</w:instrText>
          </w:r>
          <w:r>
            <w:rPr>
              <w:sz w:val="24"/>
              <w:szCs w:val="24"/>
              <w:lang w:val="en-US"/>
            </w:rPr>
            <w:instrText>6MSwiQ3JlYXRlZEJ5IjoiX0plbm55IiwiQ3JlYXRlZE9uIjoiMjAyMi0xMC0yMVQwODoxMjoxMSIsIk1vZGlmaWVkQnkiOiJfSmVubnkiLCJJZCI6IjMzZWVlZDVhLThiYzgtNGRhNi04NWMyLTNhMjk3YTM0Y2UwZCIsIk1vZGlmaWVkT24iOiIyMDIyLTEwLTIxVDA4OjEyOjExIiwiUHJvamVjdCI6eyIkcmVmIjoiOCJ9fSx7IiRpZCI6IjM</w:instrText>
          </w:r>
          <w:r>
            <w:rPr>
              <w:sz w:val="24"/>
              <w:szCs w:val="24"/>
              <w:lang w:val="en-US"/>
            </w:rPr>
            <w:instrText>4IiwiJHR5cGUiOiJTd2lzc0FjYWRlbWljLkNpdGF2aS5QZXJzb24sIFN3aXNzQWNhZGVtaWMuQ2l0YXZpIiwiRmlyc3ROYW1lIjoiTWFyaWUtTm/Dq2xsZSIsIkxhc3ROYW1lIjoiRGVseWZlciIsIlByb3RlY3RlZCI6ZmFsc2UsIlNleCI6MCwiQ3JlYXRlZEJ5IjoiX0plbm55IiwiQ3JlYXRlZE9uIjoiMjAyMi0xMC0yMVQwODoxMjoxMSI</w:instrText>
          </w:r>
          <w:r>
            <w:rPr>
              <w:sz w:val="24"/>
              <w:szCs w:val="24"/>
              <w:lang w:val="en-US"/>
            </w:rPr>
            <w:instrText>sIk1vZGlmaWVkQnkiOiJfSmVubnkiLCJJZCI6IjM4NzgwNzU1LTQ1YWMtNGQ3OS05NDU3LWY4MTgyY2RkZjFkMSIsIk1vZGlmaWVkT24iOiIyMDIyLTEwLTIxVDA4OjEyOjExIiwiUHJvamVjdCI6eyIkcmVmIjoiOCJ9fSx7IiRpZCI6IjM5IiwiJHR5cGUiOiJTd2lzc0FjYWRlbWljLkNpdGF2aS5QZXJzb24sIFN3aXNzQWNhZGVtaWMuQ2l</w:instrText>
          </w:r>
          <w:r>
            <w:rPr>
              <w:sz w:val="24"/>
              <w:szCs w:val="24"/>
              <w:lang w:val="en-US"/>
            </w:rPr>
            <w:instrText>0YXZpIiwiRmlyc3ROYW1lIjoiSmVzc2ljYSIsIkxhc3ROYW1lIjoiS2llZnRlLWRlIEpvbmciLCJNaWRkbGVOYW1lIjoiQy4iLCJQcm90ZWN0ZWQiOmZhbHNlLCJTZXgiOjEsIkNyZWF0ZWRCeSI6Il9KZW5ueSIsIkNyZWF0ZWRPbiI6IjIwMjItMTAtMjFUMDg6MTI6MTEiLCJNb2RpZmllZEJ5IjoiX0plbm55IiwiSWQiOiI4YTliYjQ1OS1</w:instrText>
          </w:r>
          <w:r>
            <w:rPr>
              <w:sz w:val="24"/>
              <w:szCs w:val="24"/>
              <w:lang w:val="en-US"/>
            </w:rPr>
            <w:instrText>mZmY2LTRjNGItOGJmOC0xYTA2OWFjZTUzMDAiLCJNb2RpZmllZE9uIjoiMjAyMi0xMC0yMVQwODoxMjoxMSIsIlByb2plY3QiOnsiJHJlZiI6IjgifX0seyIkaWQiOiI0MCIsIiR0eXBlIjoiU3dpc3NBY2FkZW1pYy5DaXRhdmkuUGVyc29uLCBTd2lzc0FjYWRlbWljLkNpdGF2aSIsIkZpcnN0TmFtZSI6Ik1hZ2RhIiwiTGFzdE5hbWUiOiJ</w:instrText>
          </w:r>
          <w:r>
            <w:rPr>
              <w:sz w:val="24"/>
              <w:szCs w:val="24"/>
              <w:lang w:val="en-US"/>
            </w:rPr>
            <w:instrText>NZWVzdGVyLVNtb29yIiwiUHJvdGVjdGVkIjpmYWxzZSwiU2V4IjoxLCJDcmVhdGVkQnkiOiJfSmVubnkiLCJDcmVhdGVkT24iOiIyMDIyLTEwLTIxVDA4OjEyOjExIiwiTW9kaWZpZWRCeSI6Il9KZW5ueSIsIklkIjoiMDJmMTAyZmMtODllYi00MTNhLWIyYzAtNTI2ZDZkZjg1MjkzIiwiTW9kaWZpZWRPbiI6IjIwMjItMTAtMjFUMDg6MTI</w:instrText>
          </w:r>
          <w:r>
            <w:rPr>
              <w:sz w:val="24"/>
              <w:szCs w:val="24"/>
              <w:lang w:val="en-US"/>
            </w:rPr>
            <w:instrText>6MTEiLCJQcm9qZWN0Ijp7IiRyZWYiOiI4In19LHsiJGlkIjoiNDEiLCIkdHlwZSI6IlN3aXNzQWNhZGVtaWMuQ2l0YXZpLlBlcnNvbiwgU3dpc3NBY2FkZW1pYy5DaXRhdmkiLCJGaXJzdE5hbWUiOiJDYXRoZXJpbmUiLCJMYXN0TmFtZSI6IkbDqWFydCIsIlByb3RlY3RlZCI6ZmFsc2UsIlNleCI6MSwiQ3JlYXRlZEJ5IjoiX0plbm55Iiw</w:instrText>
          </w:r>
          <w:r>
            <w:rPr>
              <w:sz w:val="24"/>
              <w:szCs w:val="24"/>
              <w:lang w:val="en-US"/>
            </w:rPr>
            <w:instrText>iQ3JlYXRlZE9uIjoiMjAyMi0xMC0yMVQwODoxMjoxMSIsIk1vZGlmaWVkQnkiOiJfSmVubnkiLCJJZCI6ImNjZDhmMGQ1LTVkMDUtNGM4OC1iMTlhLTA5NjJiYTY2ZmY3MiIsIk1vZGlmaWVkT24iOiIyMDIyLTEwLTIxVDA4OjEyOjExIiwiUHJvamVjdCI6eyIkcmVmIjoiOCJ9fSx7IiRpZCI6IjQyIiwiJHR5cGUiOiJTd2lzc0FjYWRlbWl</w:instrText>
          </w:r>
          <w:r>
            <w:rPr>
              <w:sz w:val="24"/>
              <w:szCs w:val="24"/>
              <w:lang w:val="en-US"/>
            </w:rPr>
            <w:instrText>jLkNpdGF2aS5QZXJzb24sIFN3aXNzQWNhZGVtaWMuQ2l0YXZpIiwiRmlyc3ROYW1lIjoiVGltbyIsIkxhc3ROYW1lIjoiVmVyemlqZGVuIiwiUHJvdGVjdGVkIjpmYWxzZSwiU2V4IjowLCJDcmVhdGVkQnkiOiJfSmVubnkiLCJDcmVhdGVkT24iOiIyMDIyLTEwLTIxVDA4OjEyOjExIiwiTW9kaWZpZWRCeSI6Il9KZW5ueSIsIklkIjoiNGI</w:instrText>
          </w:r>
          <w:r>
            <w:rPr>
              <w:sz w:val="24"/>
              <w:szCs w:val="24"/>
              <w:lang w:val="en-US"/>
            </w:rPr>
            <w:instrText>xMjlmNjMtNjgwOS00YmUzLTk3MDctNDUxMjJjNzNiNjIyIiwiTW9kaWZpZWRPbiI6IjIwMjItMTAtMjFUMDg6MTI6MTEiLCJQcm9qZWN0Ijp7IiRyZWYiOiI4In19LHsiJGlkIjoiNDMiLCIkdHlwZSI6IlN3aXNzQWNhZGVtaWMuQ2l0YXZpLlBlcnNvbiwgU3dpc3NBY2FkZW1pYy5DaXRhdmkiLCJGaXJzdE5hbWUiOiJDw6ljaWxpYSIsIkx</w:instrText>
          </w:r>
          <w:r>
            <w:rPr>
              <w:sz w:val="24"/>
              <w:szCs w:val="24"/>
              <w:lang w:val="en-US"/>
            </w:rPr>
            <w:instrText>hc3ROYW1lIjoiU2FtaWVyaSIsIlByb3RlY3RlZCI6ZmFsc2UsIlNleCI6MCwiQ3JlYXRlZEJ5IjoiX0plbm55IiwiQ3JlYXRlZE9uIjoiMjAyMi0xMC0yMVQwODoxMjoxMSIsIk1vZGlmaWVkQnkiOiJfSmVubnkiLCJJZCI6ImRjODk2MDIwLTFlMjEtNDNhMS04ZjdjLWQ4NWNlNGRjODIwNSIsIk1vZGlmaWVkT24iOiIyMDIyLTEwLTIxVDA</w:instrText>
          </w:r>
          <w:r>
            <w:rPr>
              <w:sz w:val="24"/>
              <w:szCs w:val="24"/>
              <w:lang w:val="en-US"/>
            </w:rPr>
            <w:instrText>4OjEyOjExIiwiUHJvamVjdCI6eyIkcmVmIjoiOCJ9fSx7IiRpZCI6IjQ0IiwiJHR5cGUiOiJTd2lzc0FjYWRlbWljLkNpdGF2aS5QZXJzb24sIFN3aXNzQWNhZGVtaWMuQ2l0YXZpIiwiRmlyc3ROYW1lIjoiT3NjYXIiLCJMYXN0TmFtZSI6IkZyYW5jbyIsIk1pZGRsZU5hbWUiOiJILiIsIlByb3RlY3RlZCI6ZmFsc2UsIlNleCI6MiwiQ3J</w:instrText>
          </w:r>
          <w:r>
            <w:rPr>
              <w:sz w:val="24"/>
              <w:szCs w:val="24"/>
              <w:lang w:val="en-US"/>
            </w:rPr>
            <w:instrText>lYXRlZEJ5IjoiX0plbm55IiwiQ3JlYXRlZE9uIjoiMjAyMi0xMC0yMVQwODoxMjoxMSIsIk1vZGlmaWVkQnkiOiJfSmVubnkiLCJJZCI6ImVjYmUzZjU2LTZkMmUtNGNhNC04NTIyLTA4NWRkNGVmYjcyZCIsIk1vZGlmaWVkT24iOiIyMDIyLTEwLTIxVDA4OjEyOjExIiwiUHJvamVjdCI6eyIkcmVmIjoiOCJ9fSx7IiRpZCI6IjQ1IiwiJHR</w:instrText>
          </w:r>
          <w:r>
            <w:rPr>
              <w:sz w:val="24"/>
              <w:szCs w:val="24"/>
              <w:lang w:val="en-US"/>
            </w:rPr>
            <w:instrText>5cGUiOiJTd2lzc0FjYWRlbWljLkNpdGF2aS5QZXJzb24sIFN3aXNzQWNhZGVtaWMuQ2l0YXZpIiwiRmlyc3ROYW1lIjoiSmVhbi1GcmFuw6dvaXMiLCJMYXN0TmFtZSI6Iktvcm9iZWxuaWsiLCJQcm90ZWN0ZWQiOmZhbHNlLCJTZXgiOjAsIkNyZWF0ZWRCeSI6Il9KZW5ueSIsIkNyZWF0ZWRPbiI6IjIwMjItMTAtMjFUMDg6MTI6MTEiLCJ</w:instrText>
          </w:r>
          <w:r>
            <w:rPr>
              <w:sz w:val="24"/>
              <w:szCs w:val="24"/>
              <w:lang w:val="en-US"/>
            </w:rPr>
            <w:instrText>Nb2RpZmllZEJ5IjoiX0plbm55IiwiSWQiOiI5ODM2YjQzNC0wM2JlLTQwMDctOTYyMC03NjQzZTA1Y2NmZDciLCJNb2RpZmllZE9uIjoiMjAyMi0xMC0yMVQwODoxMjoxMSIsIlByb2plY3QiOnsiJHJlZiI6IjgifX0seyIkaWQiOiI0NiIsIiR0eXBlIjoiU3dpc3NBY2FkZW1pYy5DaXRhdmkuUGVyc29uLCBTd2lzc0FjYWRlbWljLkNpdGF</w:instrText>
          </w:r>
          <w:r>
            <w:rPr>
              <w:sz w:val="24"/>
              <w:szCs w:val="24"/>
              <w:lang w:val="en-US"/>
            </w:rPr>
            <w:instrText>2aSIsIkZpcnN0TmFtZSI6IkNhcm9saW5lIiwiTGFzdE5hbWUiOiJLbGF2ZXIiLCJNaWRkbGVOYW1lIjoiQy4gVy4iLCJQcm90ZWN0ZWQiOmZhbHNlLCJTZXgiOjEsIkNyZWF0ZWRCeSI6Il9KZW5ueSIsIkNyZWF0ZWRPbiI6IjIwMjItMDctMjBUMTM6NTE6MTAiLCJNb2RpZmllZEJ5IjoiX0plbm55IiwiSWQiOiJiZGZjNWUzNC05NmZkLTQ</w:instrText>
          </w:r>
          <w:r>
            <w:rPr>
              <w:sz w:val="24"/>
              <w:szCs w:val="24"/>
              <w:lang w:val="en-US"/>
            </w:rPr>
            <w:instrText>yMTYtYTIzOC1lZjg0YTMwN2FiOWIiLCJNb2RpZmllZE9uIjoiMjAyMi0wNy0yMFQxMzo1MToxMCIsIlByb2plY3QiOnsiJHJlZiI6IjgifX0seyIkcmVmIjoiMTkifV0sIkNpdGF0aW9uS2V5VXBkYXRlVHlwZSI6MCwiQ29sbGFib3JhdG9ycyI6W10sIkRhdGUyIjoiMTMuMDguMjAxOCIsIkRvaSI6IjEwLjEwMTYvai5vcGh0aGEuMjAxOC4</w:instrText>
          </w:r>
          <w:r>
            <w:rPr>
              <w:sz w:val="24"/>
              <w:szCs w:val="24"/>
              <w:lang w:val="en-US"/>
            </w:rPr>
            <w:instrText>wOC4wMDYiLCJFZGl0b3JzIjpbXSwiRXZhbHVhdGlvbkNvbXBsZXhpdHkiOjAsIkV2YWx1YXRpb25Tb3VyY2VUZXh0Rm9ybWF0IjowLCJHcm91cHMiOltdLCJIYXNMYWJlbDEiOmZhbHNlLCJIYXNMYWJlbDIiOmZhbHNlLCJLZXl3b3JkcyI6W10sIkxhbmd1YWdlIjoiZW5nIiwiTGFuZ3VhZ2VDb2RlIjoiZW4iLCJMb2NhdGlvbnMiOlt7IiR</w:instrText>
          </w:r>
          <w:r>
            <w:rPr>
              <w:sz w:val="24"/>
              <w:szCs w:val="24"/>
              <w:lang w:val="en-US"/>
            </w:rPr>
            <w:instrText>pZCI6IjQ3IiwiJHR5cGUiOiJTd2lzc0FjYWRlbWljLkNpdGF2aS5Mb2NhdGlvbiwgU3dpc3NBY2FkZW1pYy5DaXRhdmkiLCJBZGRyZXNzIjp7IiRpZCI6IjQ4IiwiJHR5cGUiOiJTd2lzc0FjYWRlbWljLkNpdGF2aS5MaW5rZWRSZXNvdXJjZSwgU3dpc3NBY2FkZW1pYy5DaXRhdmkiLCJMaW5rZWRSZXNvdXJjZVR5cGUiOjUsIk9yaWdpbmF</w:instrText>
          </w:r>
          <w:r>
            <w:rPr>
              <w:sz w:val="24"/>
              <w:szCs w:val="24"/>
              <w:lang w:val="en-US"/>
            </w:rPr>
            <w:instrText>sU3RyaW5nIjoiMTAuMTAxNi9qLm9waHRoYS4yMDE4LjA4LjAwNiIsIlVyaVN0cmluZyI6Imh0dHBzOi8vZG9pLm9yZy8xMC4xMDE2L2oub3BodGhhLjIwMTguMDguMDA2IiwiTGlua2VkUmVzb3VyY2VTdGF0dXMiOjgsIlByb3BlcnRpZXMiOnsiJGlkIjoiNDkiLCIkdHlwZSI6IlN3aXNzQWNhZGVtaWMuQ2l0YXZpLkxpbmtlZFJlc291cmN</w:instrText>
          </w:r>
          <w:r>
            <w:rPr>
              <w:sz w:val="24"/>
              <w:szCs w:val="24"/>
              <w:lang w:val="en-US"/>
            </w:rPr>
            <w:instrText>lUHJvcGVydGllcywgU3dpc3NBY2FkZW1pYy5DaXRhdmkifSwiU3luY0ZvbGRlclR5cGUiOjAsIklzTG9jYWxDbG91ZFByb2plY3RGaWxlTGluayI6ZmFsc2UsIklzQ2xvdWRSZXN0b3JlIjpmYWxzZSwiSXNDbG91ZENvcHkiOmZhbHNlLCJBdHRhY2htZW50Rm9sZGVyV2FzSW5GYWxsYmFja01vZGUiOmZhbHNlfSwiQW5ub3RhdGlvbnMiOlt</w:instrText>
          </w:r>
          <w:r>
            <w:rPr>
              <w:sz w:val="24"/>
              <w:szCs w:val="24"/>
              <w:lang w:val="en-US"/>
            </w:rPr>
            <w:instrText>dLCJMb2NhdGlvblR5cGUiOjAsIk1pcnJvcnNSZWZlcmVuY2VQcm9wZXJ0eUlkIjoxMjgsIkNyZWF0ZWRCeSI6Il9KZW5ueSIsIkNyZWF0ZWRPbiI6IjIwMjItMTAtMjFUMDg6MTI6MTEiLCJNb2RpZmllZEJ5IjoiX0plbm55IiwiSWQiOiI3ZWNiNzk0YS01MjIyLTRjMjItYmQyYy1lODVhMjUxNjQzZDIiLCJNb2RpZmllZE9uIjoiMjAyMi0</w:instrText>
          </w:r>
          <w:r>
            <w:rPr>
              <w:sz w:val="24"/>
              <w:szCs w:val="24"/>
              <w:lang w:val="en-US"/>
            </w:rPr>
            <w:instrText>xMC0yMVQwODoxMjoxMSIsIlByb2plY3QiOnsiJHJlZiI6IjgifX0seyIkaWQiOiI1MCIsIiR0eXBlIjoiU3dpc3NBY2FkZW1pYy5DaXRhdmkuTG9jYXRpb24sIFN3aXNzQWNhZGVtaWMuQ2l0YXZpIiwiQWRkcmVzcyI6eyIkaWQiOiI1MSIsIiR0eXBlIjoiU3dpc3NBY2FkZW1pYy5DaXRhdmkuTGlua2VkUmVzb3VyY2UsIFN3aXNzQWNhZGV</w:instrText>
          </w:r>
          <w:r>
            <w:rPr>
              <w:sz w:val="24"/>
              <w:szCs w:val="24"/>
              <w:lang w:val="en-US"/>
            </w:rPr>
            <w:instrText>taWMuQ2l0YXZpIiwiTGlua2VkUmVzb3VyY2VUeXBlIjo1LCJPcmlnaW5hbFN0cmluZyI6IjMwMTE0NDE4IiwiVXJpU3RyaW5nIjoiaHR0cDovL3d3dy5uY2JpLm5sbS5uaWguZ292L3B1Ym1lZC8zMDExNDQxOCIsIkxpbmtlZFJlc291cmNlU3RhdHVzIjo4LCJQcm9wZXJ0aWVzIjp7IiRpZCI6IjUyIiwiJHR5cGUiOiJTd2lzc0FjYWRlbWl</w:instrText>
          </w:r>
          <w:r>
            <w:rPr>
              <w:sz w:val="24"/>
              <w:szCs w:val="24"/>
              <w:lang w:val="en-US"/>
            </w:rPr>
            <w:instrText>jLkNpdGF2aS5MaW5rZWRSZXNvdXJjZVByb3BlcnRpZXMsIFN3aXNzQWNhZGVtaWMuQ2l0YXZpIn0sIlN5bmNGb2xkZXJUeXBlIjowLCJJc0xvY2FsQ2xvdWRQcm9qZWN0RmlsZUxpbmsiOmZhbHNlLCJJc0Nsb3VkUmVzdG9yZSI6ZmFsc2UsIklzQ2xvdWRDb3B5IjpmYWxzZSwiQXR0YWNobWVudEZvbGRlcldhc0luRmFsbGJhY2tNb2RlIjp</w:instrText>
          </w:r>
          <w:r>
            <w:rPr>
              <w:sz w:val="24"/>
              <w:szCs w:val="24"/>
              <w:lang w:val="en-US"/>
            </w:rPr>
            <w:instrText>mYWxzZX0sIkFubm90YXRpb25zIjpbXSwiTG9jYXRpb25UeXBlIjowLCJNaXJyb3JzUmVmZXJlbmNlUHJvcGVydHlJZCI6MTY0LCJDcmVhdGVkQnkiOiJfSmVubnkiLCJDcmVhdGVkT24iOiIyMDIyLTEwLTIxVDA4OjEyOjExIiwiTW9kaWZpZWRCeSI6Il9KZW5ueSIsIklkIjoiNjYzOTdlYzctOTgwYS00NTM2LTlhYzktM2YzZDQ4MjgxYWV</w:instrText>
          </w:r>
          <w:r>
            <w:rPr>
              <w:sz w:val="24"/>
              <w:szCs w:val="24"/>
              <w:lang w:val="en-US"/>
            </w:rPr>
            <w:instrText>iIiwiTW9kaWZpZWRPbiI6IjIwMjItMTAtMjFUMDg6MTI6MTEiLCJQcm9qZWN0Ijp7IiRyZWYiOiI4In19XSwiTnVtYmVyIjoiMyIsIk9yZ2FuaXphdGlvbnMiOltdLCJPdGhlcnNJbnZvbHZlZCI6W10sIlBhZ2VSYW5nZSI6IjxzcD5cclxuICA8bj4zODE8L24+XHJcbiAgPGluPnRydWU8L2luPlxyXG4gIDxvcz4zODE8L29zPlxyXG4gIDx</w:instrText>
          </w:r>
          <w:r>
            <w:rPr>
              <w:sz w:val="24"/>
              <w:szCs w:val="24"/>
              <w:lang w:val="en-US"/>
            </w:rPr>
            <w:instrText>wcz4zODE8L3BzPlxyXG48L3NwPlxyXG48ZXA+XHJcbiAgPG4+MzkwPC9uPlxyXG4gIDxpbj50cnVlPC9pbj5cclxuICA8b3M+MzkwPC9vcz5cclxuICA8cHM+MzkwPC9wcz5cclxuPC9lcD5cclxuPG9zPjM4MS0zOTA8L29zPiIsIlBlcmlvZGljYWwiOnsiJGlkIjoiNTMiLCIkdHlwZSI6IlN3aXNzQWNhZGVtaWMuQ2l0YXZpLlBlcmlvZGl</w:instrText>
          </w:r>
          <w:r>
            <w:rPr>
              <w:sz w:val="24"/>
              <w:szCs w:val="24"/>
              <w:lang w:val="en-US"/>
            </w:rPr>
            <w:instrText>jYWwsIFN3aXNzQWNhZGVtaWMuQ2l0YXZpIiwiRWlzc24iOiIxNTQ5LTQ3MTMiLCJOYW1lIjoiT3BodGhhbG1vbG9neSIsIlBhZ2luYXRpb24iOjAsIlByb3RlY3RlZCI6ZmFsc2UsIlVzZXJBYmJyZXZpYXRpb24xIjoiT3BodGhhbG1vbG9neSIsIkNyZWF0ZWRCeSI6Il9KZW5ueSIsIkNyZWF0ZWRPbiI6IjIwMjItMDctMThUMTM6MTM6MDc</w:instrText>
          </w:r>
          <w:r>
            <w:rPr>
              <w:sz w:val="24"/>
              <w:szCs w:val="24"/>
              <w:lang w:val="en-US"/>
            </w:rPr>
            <w:instrText>iLCJNb2RpZmllZEJ5IjoiX0plbm55IiwiSWQiOiI3Njc4YTJiNS0yNDMzLTQ0YTEtODI4Ny05MDU2MGUyNTIzNmQiLCJNb2RpZmllZE9uIjoiMjAyMi0wNy0xOFQxMzoxMzowNyIsIlByb2plY3QiOnsiJHJlZiI6IjgifX0sIlB1Ymxpc2hlcnMiOltdLCJQdWJNZWRJZCI6IjMwMTE0NDE4IiwiUXVvdGF0aW9ucyI6W10sIlJhdGluZyI6MCw</w:instrText>
          </w:r>
          <w:r>
            <w:rPr>
              <w:sz w:val="24"/>
              <w:szCs w:val="24"/>
              <w:lang w:val="en-US"/>
            </w:rPr>
            <w:instrText>iUmVmZXJlbmNlVHlwZSI6IkpvdXJuYWxBcnRpY2xlIiwiU2hvcnRUaXRsZSI6Ik1lcmxlLCBDb2xpam4gZXQgYWwuIDIwMTkg4oCTIE1lZGl0ZXJyYW5lYW4gRGlldCBhbmQgSW5jaWRlbmNlIiwiU2hvcnRUaXRsZVVwZGF0ZVR5cGUiOjAsIlNvdXJjZU9mQmlibGlvZ3JhcGhpY0luZm9ybWF0aW9uIjoiUHViTWVkIiwiU3RhdGljSWRzIjp</w:instrText>
          </w:r>
          <w:r>
            <w:rPr>
              <w:sz w:val="24"/>
              <w:szCs w:val="24"/>
              <w:lang w:val="en-US"/>
            </w:rPr>
            <w:instrText>bIjMwZGY4ODYxLTE5MDEtNDZjZi04MjAxLTBhMGIxNzVmODk4OCJdLCJUYWJsZU9mQ29udGVudHNDb21wbGV4aXR5IjowLCJUYWJsZU9mQ29udGVudHNTb3VyY2VUZXh0Rm9ybWF0IjowLCJUYXNrcyI6W10sIlRpdGxlIjoiTWVkaXRlcnJhbmVhbiBEaWV0IGFuZCBJbmNpZGVuY2Ugb2YgQWR2YW5jZWQgQWdlLVJlbGF0ZWQgTWFjdWxhciB</w:instrText>
          </w:r>
          <w:r>
            <w:rPr>
              <w:sz w:val="24"/>
              <w:szCs w:val="24"/>
              <w:lang w:val="en-US"/>
            </w:rPr>
            <w:instrText>EZWdlbmVyYXRpb246IFRoZSBFWUUtUklTSyBDb25zb3J0aXVtIiwiVHJhbnNsYXRvcnMiOltdLCJWb2x1bWUiOiIxMjYiLCJZZWFyIjoiMjAxOSIsIlllYXJSZXNvbHZlZCI6IjIwMTkiLCJDcmVhdGVkQnkiOiJfSmVubnkiLCJDcmVhdGVkT24iOiIyMDIyLTEwLTIxVDA4OjEyOjExIiwiTW9kaWZpZWRCeSI6Il9KZW5ueSIsIklkIjoiNTV</w:instrText>
          </w:r>
          <w:r>
            <w:rPr>
              <w:sz w:val="24"/>
              <w:szCs w:val="24"/>
              <w:lang w:val="en-US"/>
            </w:rPr>
            <w:instrText>kMmNiZjgtMDJmZS00YjIwLTkzNmMtNTZkOWY1MTFjMGRmIiwiTW9kaWZpZWRPbiI6IjIwMjItMTAtMzFUMDg6MTY6MjUiLCJQcm9qZWN0Ijp7IiRyZWYiOiI4In19LCJVc2VOdW1iZXJpbmdUeXBlT2ZQYXJlbnREb2N1bWVudCI6ZmFsc2V9XSwiRm9ybWF0dGVkVGV4dCI6eyIkaWQiOiI1NCIsIkNvdW50IjoxLCJUZXh0VW5pdHMiOlt7IiR</w:instrText>
          </w:r>
          <w:r>
            <w:rPr>
              <w:sz w:val="24"/>
              <w:szCs w:val="24"/>
              <w:lang w:val="en-US"/>
            </w:rPr>
            <w:instrText>pZCI6IjU1IiwiRm9udFN0eWxlIjp7IiRpZCI6IjU2IiwiTmV1dHJhbCI6dHJ1ZX0sIlJlYWRpbmdPcmRlciI6MSwiVGV4dCI6IigyMiwyMykifV19LCJUYWciOiJDaXRhdmlQbGFjZWhvbGRlciNiNTAxMzYxYi0xYTk2LTQ5MTAtOGQxNy02NjcyZTMwZjZhNDciLCJUZXh0IjoiKDIyLDIzKSIsIldBSVZlcnNpb24iOiI2LjE0LjAuMCJ9}</w:instrText>
          </w:r>
          <w:r>
            <w:rPr>
              <w:sz w:val="24"/>
              <w:szCs w:val="24"/>
              <w:lang w:val="en-US"/>
            </w:rPr>
            <w:fldChar w:fldCharType="separate"/>
          </w:r>
          <w:r>
            <w:rPr>
              <w:sz w:val="24"/>
              <w:szCs w:val="24"/>
              <w:lang w:val="en-US"/>
            </w:rPr>
            <w:t>(2</w:t>
          </w:r>
          <w:r>
            <w:rPr>
              <w:sz w:val="24"/>
              <w:szCs w:val="24"/>
              <w:lang w:val="en-US"/>
            </w:rPr>
            <w:t>2,23)</w:t>
          </w:r>
          <w:r>
            <w:rPr>
              <w:sz w:val="24"/>
              <w:szCs w:val="24"/>
              <w:lang w:val="en-US"/>
            </w:rPr>
            <w:fldChar w:fldCharType="end"/>
          </w:r>
        </w:sdtContent>
      </w:sdt>
      <w:r>
        <w:rPr>
          <w:sz w:val="24"/>
          <w:szCs w:val="24"/>
          <w:lang w:val="en-US"/>
        </w:rPr>
        <w:t>. In contrast, high fat or high glucose/fructose diets represent a significant risk factor for AMD. Both direct influences of the nutritional components as well as more indirect influences like dysbiosis of the gut microbiota are thought to be as</w:t>
      </w:r>
      <w:r>
        <w:rPr>
          <w:sz w:val="24"/>
          <w:szCs w:val="24"/>
          <w:lang w:val="en-US"/>
        </w:rPr>
        <w:t xml:space="preserve">sociated with AMD formation. The latter is thought to result in a systemic low-grade inflammation </w:t>
      </w:r>
      <w:sdt>
        <w:sdtPr>
          <w:rPr>
            <w:sz w:val="24"/>
            <w:szCs w:val="24"/>
            <w:lang w:val="en-US"/>
          </w:rPr>
          <w:alias w:val="To edit, see citavi.com/edit"/>
          <w:tag w:val="CitaviPlaceholder#c63a6a75-01d3-44f1-851d-dd3426c017ea"/>
          <w:id w:val="-1682126495"/>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w:instrText>
          </w:r>
          <w:r>
            <w:rPr>
              <w:sz w:val="24"/>
              <w:szCs w:val="24"/>
              <w:lang w:val="en-US"/>
            </w:rPr>
            <w:instrText>t7IiRpZCI6IjIiLCIkdHlwZSI6IlN3aXNzQWNhZGVtaWMuQ2l0YXZpLkNpdGF0aW9ucy5Xb3JkUGxhY2Vob2xkZXJFbnRyeSwgU3dpc3NBY2FkZW1pYy5DaXRhdmkiLCJJZCI6IjQ1Nzg3Yzc3LWE2NjMtNDkxNy05YzdhLTY4ZjZhNTFmNGE0NSIsIlJhbmdlTGVuZ3RoIjo0LCJSZWZlcmVuY2VJZCI6ImRmMzc2YmMwLTA4ZDgtNDZmNy04M2</w:instrText>
          </w:r>
          <w:r>
            <w:rPr>
              <w:sz w:val="24"/>
              <w:szCs w:val="24"/>
              <w:lang w:val="en-US"/>
            </w:rPr>
            <w:instrText>ZmLTliNTVlYzIwMjgyNyIsIlBhZ2VSYW5nZSI6eyIkaWQiOiIzIiwiJHR5cGUiOiJTd2lzc0FjYWRlbWljLlBhZ2VSYW5nZSwgU3dpc3NBY2FkZW1pYyIsIkVuZFBhZ2UiOnsiJGlkIjoiNCIsIiR0eXBlIjoiU3dpc3NBY2FkZW1pYy5QYWdlTnVtYmVyLCBTd2lzc0FjYWRlbWljIiwiSXNGdWxseU51bWVyaWMiOmZhbHNlLCJOdW1iZXJpbm</w:instrText>
          </w:r>
          <w:r>
            <w:rPr>
              <w:sz w:val="24"/>
              <w:szCs w:val="24"/>
              <w:lang w:val="en-US"/>
            </w:rPr>
            <w:instrText>dUeXBlIjowLCJOdW1lcmFsU3lzdGVtIjowfSwiTnVtYmVyaW5nVHlwZSI6MCwiTnVtZXJhbFN5c3RlbSI6MCwiU3RhcnRQYWdlIjp7IiRpZCI6IjUiLCIkdHlwZSI6IlN3aXNzQWNhZGVtaWMuUGFnZU51bWJlciwgU3dpc3NBY2FkZW1pYyIsIklzRnVsbHlOdW1lcmljIjpmYWxzZSwiTnVtYmVyaW5nVHlwZSI6MCwiTnVtZXJhbFN5c3RlbS</w:instrText>
          </w:r>
          <w:r>
            <w:rPr>
              <w:sz w:val="24"/>
              <w:szCs w:val="24"/>
              <w:lang w:val="en-US"/>
            </w:rPr>
            <w:instrText>I6MH19LCJSZWZlcmVuY2UiOnsiJGlkIjoiNiIsIiR0eXBlIjoiU3dpc3NBY2FkZW1pYy5DaXRhdmkuUmVmZXJlbmNlLCBTd2lzc0FjYWRlbWljLkNpdGF2aSIsIkFic3RyYWN0Q29tcGxleGl0eSI6MCwiQWJzdHJhY3RTb3VyY2VUZXh0Rm9ybWF0IjowLCJBdXRob3JzIjpbeyIkaWQiOiI3IiwiJHR5cGUiOiJTd2lzc0FjYWRlbWljLkNpdG</w:instrText>
          </w:r>
          <w:r>
            <w:rPr>
              <w:sz w:val="24"/>
              <w:szCs w:val="24"/>
              <w:lang w:val="en-US"/>
            </w:rPr>
            <w:instrText>F2aS5QZXJzb24sIFN3aXNzQWNhZGVtaWMuQ2l0YXZpIiwiRmlyc3ROYW1lIjoiRW1hbnVlbGUiLCJMYXN0TmFtZSI6IlJpbm5pbmVsbGEiLCJQcm90ZWN0ZWQiOmZhbHNlLCJTZXgiOjIsIkNyZWF0ZWRCeSI6Il9KZW5ueSIsIkNyZWF0ZWRPbiI6IjIwMjItMDctMjdUMTM6NDg6NTQiLCJNb2RpZmllZEJ5IjoiX0plbm55IiwiSWQiOiJkMG</w:instrText>
          </w:r>
          <w:r>
            <w:rPr>
              <w:sz w:val="24"/>
              <w:szCs w:val="24"/>
              <w:lang w:val="en-US"/>
            </w:rPr>
            <w:instrText>Q0MDg1NC1jYzY3LTRlY2YtYjNjOS02MjQwNmUzMjYwYTEiLCJNb2RpZmllZE9uIjoiMjAyMi0wNy0yN1QxMzo0ODo1NCIsIlByb2plY3QiOnsiJGlkIjoiOCIsIiR0eXBlIjoiU3dpc3NBY2FkZW1pYy5DaXRhdmkuUHJvamVjdCwgU3dpc3NBY2FkZW1pYy5DaXRhdmkifX0seyIkaWQiOiI5IiwiJHR5cGUiOiJTd2lzc0FjYWRlbWljLkNpdG</w:instrText>
          </w:r>
          <w:r>
            <w:rPr>
              <w:sz w:val="24"/>
              <w:szCs w:val="24"/>
              <w:lang w:val="en-US"/>
            </w:rPr>
            <w:instrText>F2aS5QZXJzb24sIFN3aXNzQWNhZGVtaWMuQ2l0YXZpIiwiRmlyc3ROYW1lIjoiTWFyaWEiLCJMYXN0TmFtZSI6Ik1lbGUiLCJNaWRkbGVOYW1lIjoiQ3Jpc3RpbmEiLCJQcm90ZWN0ZWQiOmZhbHNlLCJTZXgiOjEsIkNyZWF0ZWRCeSI6Il9KZW5ueSIsIkNyZWF0ZWRPbiI6IjIwMjItMDctMjdUMTM6NDg6NTQiLCJNb2RpZmllZEJ5IjoiX0</w:instrText>
          </w:r>
          <w:r>
            <w:rPr>
              <w:sz w:val="24"/>
              <w:szCs w:val="24"/>
              <w:lang w:val="en-US"/>
            </w:rPr>
            <w:instrText>plbm55IiwiSWQiOiJmY2FhMGE2ZS05MmVmLTQ2OWUtYjYyNC0xODM3YWQ0MDAzNzkiLCJNb2RpZmllZE9uIjoiMjAyMi0wNy0yN1QxMzo0ODo1NCIsIlByb2plY3QiOnsiJHJlZiI6IjgifX0seyIkaWQiOiIxMCIsIiR0eXBlIjoiU3dpc3NBY2FkZW1pYy5DaXRhdmkuUGVyc29uLCBTd2lzc0FjYWRlbWljLkNpdGF2aSIsIkZpcnN0TmFtZS</w:instrText>
          </w:r>
          <w:r>
            <w:rPr>
              <w:sz w:val="24"/>
              <w:szCs w:val="24"/>
              <w:lang w:val="en-US"/>
            </w:rPr>
            <w:instrText>I6Ik5pY29sw7IiLCJMYXN0TmFtZSI6Ik1lcmVuZGlubyIsIlByb3RlY3RlZCI6ZmFsc2UsIlNleCI6MiwiQ3JlYXRlZEJ5IjoiX0plbm55IiwiQ3JlYXRlZE9uIjoiMjAyMi0wNy0yN1QxMzo0ODo1NCIsIk1vZGlmaWVkQnkiOiJfSmVubnkiLCJJZCI6IjQwMGJhMjJmLWUzMWEtNDcxYS05ZWY4LTIwYzY4MDgzNmI2NyIsIk1vZGlmaWVkT2</w:instrText>
          </w:r>
          <w:r>
            <w:rPr>
              <w:sz w:val="24"/>
              <w:szCs w:val="24"/>
              <w:lang w:val="en-US"/>
            </w:rPr>
            <w:instrText>4iOiIyMDIyLTA3LTI3VDEzOjQ4OjU0IiwiUHJvamVjdCI6eyIkcmVmIjoiOCJ9fSx7IiRpZCI6IjExIiwiJHR5cGUiOiJTd2lzc0FjYWRlbWljLkNpdGF2aS5QZXJzb24sIFN3aXNzQWNhZGVtaWMuQ2l0YXZpIiwiRmlyc3ROYW1lIjoiTWFyY28iLCJMYXN0TmFtZSI6IkNpbnRvbmkiLCJQcm90ZWN0ZWQiOmZhbHNlLCJTZXgiOjIsIkNyZW</w:instrText>
          </w:r>
          <w:r>
            <w:rPr>
              <w:sz w:val="24"/>
              <w:szCs w:val="24"/>
              <w:lang w:val="en-US"/>
            </w:rPr>
            <w:instrText>F0ZWRCeSI6Il9KZW5ueSIsIkNyZWF0ZWRPbiI6IjIwMjItMDctMjdUMTM6NDg6NTQiLCJNb2RpZmllZEJ5IjoiX0plbm55IiwiSWQiOiJkMWU0YTIzMS1mYzU5LTQxNzktYTdiMy1kZjY3ZjMwOGFiYzkiLCJNb2RpZmllZE9uIjoiMjAyMi0wNy0yN1QxMzo0ODo1NCIsIlByb2plY3QiOnsiJHJlZiI6IjgifX0seyIkaWQiOiIxMiIsIiR0eX</w:instrText>
          </w:r>
          <w:r>
            <w:rPr>
              <w:sz w:val="24"/>
              <w:szCs w:val="24"/>
              <w:lang w:val="en-US"/>
            </w:rPr>
            <w:instrText>BlIjoiU3dpc3NBY2FkZW1pYy5DaXRhdmkuUGVyc29uLCBTd2lzc0FjYWRlbWljLkNpdGF2aSIsIkZpcnN0TmFtZSI6IkdhaWEiLCJMYXN0TmFtZSI6IkFuc2VsbWkiLCJQcm90ZWN0ZWQiOmZhbHNlLCJTZXgiOjEsIkNyZWF0ZWRCeSI6Il9KZW5ueSIsIkNyZWF0ZWRPbiI6IjIwMjItMDctMjdUMTM6NDg6NTQiLCJNb2RpZmllZEJ5IjoiX0</w:instrText>
          </w:r>
          <w:r>
            <w:rPr>
              <w:sz w:val="24"/>
              <w:szCs w:val="24"/>
              <w:lang w:val="en-US"/>
            </w:rPr>
            <w:instrText>plbm55IiwiSWQiOiIwNjU5MjlkYS0yNWI0LTQ2YTYtYTI5Yi02NWRlNDM4NTZkNjMiLCJNb2RpZmllZE9uIjoiMjAyMi0wNy0yN1QxMzo0ODo1NCIsIlByb2plY3QiOnsiJHJlZiI6IjgifX0seyIkaWQiOiIxMyIsIiR0eXBlIjoiU3dpc3NBY2FkZW1pYy5DaXRhdmkuUGVyc29uLCBTd2lzc0FjYWRlbWljLkNpdGF2aSIsIkZpcnN0TmFtZS</w:instrText>
          </w:r>
          <w:r>
            <w:rPr>
              <w:sz w:val="24"/>
              <w:szCs w:val="24"/>
              <w:lang w:val="en-US"/>
            </w:rPr>
            <w:instrText>I6IkFsZG8iLCJMYXN0TmFtZSI6IkNhcG9yb3NzaSIsIlByb3RlY3RlZCI6ZmFsc2UsIlNleCI6MiwiQ3JlYXRlZEJ5IjoiX0plbm55IiwiQ3JlYXRlZE9uIjoiMjAyMi0wNy0yN1QxMzo0ODo1NCIsIk1vZGlmaWVkQnkiOiJfSmVubnkiLCJJZCI6ImNkMGEyOGU4LWZhODEtNDg0Ny05ZjljLTMyYjNkOTU3MjBjMCIsIk1vZGlmaWVkT24iOi</w:instrText>
          </w:r>
          <w:r>
            <w:rPr>
              <w:sz w:val="24"/>
              <w:szCs w:val="24"/>
              <w:lang w:val="en-US"/>
            </w:rPr>
            <w:instrText>IyMDIyLTA3LTI3VDEzOjQ4OjU0IiwiUHJvamVjdCI6eyIkcmVmIjoiOCJ9fSx7IiRpZCI6IjE0IiwiJHR5cGUiOiJTd2lzc0FjYWRlbWljLkNpdGF2aS5QZXJzb24sIFN3aXNzQWNhZGVtaWMuQ2l0YXZpIiwiRmlyc3ROYW1lIjoiQW50b25pbyIsIkxhc3ROYW1lIjoiR2FzYmFycmluaSIsIlByb3RlY3RlZCI6ZmFsc2UsIlNleCI6MiwiQ3</w:instrText>
          </w:r>
          <w:r>
            <w:rPr>
              <w:sz w:val="24"/>
              <w:szCs w:val="24"/>
              <w:lang w:val="en-US"/>
            </w:rPr>
            <w:instrText>JlYXRlZEJ5IjoiX0plbm55IiwiQ3JlYXRlZE9uIjoiMjAyMi0wNy0yN1QxMzo0ODo1NCIsIk1vZGlmaWVkQnkiOiJfSmVubnkiLCJJZCI6IjYxMzkyMTdhLWEzMzEtNDZlMi05YTJkLTY1ZDQ3YjRjNDZhZSIsIk1vZGlmaWVkT24iOiIyMDIyLTA3LTI3VDEzOjQ4OjU0IiwiUHJvamVjdCI6eyIkcmVmIjoiOCJ9fSx7IiRpZCI6IjE1IiwiJH</w:instrText>
          </w:r>
          <w:r>
            <w:rPr>
              <w:sz w:val="24"/>
              <w:szCs w:val="24"/>
              <w:lang w:val="en-US"/>
            </w:rPr>
            <w:instrText>R5cGUiOiJTd2lzc0FjYWRlbWljLkNpdGF2aS5QZXJzb24sIFN3aXNzQWNhZGVtaWMuQ2l0YXZpIiwiRmlyc3ROYW1lIjoiQW5nZWxvIiwiTGFzdE5hbWUiOiJNaW5uZWxsYSIsIk1pZGRsZU5hbWUiOiJNYXJpYSIsIlByb3RlY3RlZCI6ZmFsc2UsIlNleCI6MiwiQ3JlYXRlZEJ5IjoiX0plbm55IiwiQ3JlYXRlZE9uIjoiMjAyMi0wNy0yN1</w:instrText>
          </w:r>
          <w:r>
            <w:rPr>
              <w:sz w:val="24"/>
              <w:szCs w:val="24"/>
              <w:lang w:val="en-US"/>
            </w:rPr>
            <w:instrText>QxMzo0ODo1NCIsIk1vZGlmaWVkQnkiOiJfSmVubnkiLCJJZCI6IjY3ZWUzZmRlLTViMjgtNDlmYi1iNzg3LTk4OTdmZWQ4ZjMwMiIsIk1vZGlmaWVkT24iOiIyMDIyLTA3LTI3VDEzOjQ4OjU0IiwiUHJvamVjdCI6eyIkcmVmIjoiOCJ9fV0sIkNpdGF0aW9uS2V5VXBkYXRlVHlwZSI6MCwiQ29sbGFib3JhdG9ycyI6W10sIkRhdGUyIjoiMD</w:instrText>
          </w:r>
          <w:r>
            <w:rPr>
              <w:sz w:val="24"/>
              <w:szCs w:val="24"/>
              <w:lang w:val="en-US"/>
            </w:rPr>
            <w:instrText>UuMTEuMjAxOCIsIkRvaSI6IjEwLjMzOTAvbnUxMDExMTY3NyIsIkVkaXRvcnMiOltdLCJFdmFsdWF0aW9uQ29tcGxleGl0eSI6MCwiRXZhbHVhdGlvblNvdXJjZVRleHRGb3JtYXQiOjAsIkdyb3VwcyI6W10sIkhhc0xhYmVsMSI6ZmFsc2UsIkhhc0xhYmVsMiI6ZmFsc2UsIktleXdvcmRzIjpbXSwiTGFuZ3VhZ2UiOiJlbmciLCJMYW5ndW</w:instrText>
          </w:r>
          <w:r>
            <w:rPr>
              <w:sz w:val="24"/>
              <w:szCs w:val="24"/>
              <w:lang w:val="en-US"/>
            </w:rPr>
            <w:instrText>FnZUNvZGUiOiJlbiIsIkxvY2F0aW9ucyI6W3siJGlkIjoiMTYiLCIkdHlwZSI6IlN3aXNzQWNhZGVtaWMuQ2l0YXZpLkxvY2F0aW9uLCBTd2lzc0FjYWRlbWljLkNpdGF2aSIsIkFkZHJlc3MiOnsiJGlkIjoiMTciLCIkdHlwZSI6IlN3aXNzQWNhZGVtaWMuQ2l0YXZpLkxpbmtlZFJlc291cmNlLCBTd2lzc0FjYWRlbWljLkNpdGF2aSIsIk</w:instrText>
          </w:r>
          <w:r>
            <w:rPr>
              <w:sz w:val="24"/>
              <w:szCs w:val="24"/>
              <w:lang w:val="en-US"/>
            </w:rPr>
            <w:instrText>xpbmtlZFJlc291cmNlVHlwZSI6NSwiT3JpZ2luYWxTdHJpbmciOiIxMC4zMzkwL251MTAxMTE2NzciLCJVcmlTdHJpbmciOiJodHRwczovL2RvaS5vcmcvMTAuMzM5MC9udTEwMTExNjc3IiwiTGlua2VkUmVzb3VyY2VTdGF0dXMiOjgsIlByb3BlcnRpZXMiOnsiJGlkIjoiMTgiLCIkdHlwZSI6IlN3aXNzQWNhZGVtaWMuQ2l0YXZpLkxpbm</w:instrText>
          </w:r>
          <w:r>
            <w:rPr>
              <w:sz w:val="24"/>
              <w:szCs w:val="24"/>
              <w:lang w:val="en-US"/>
            </w:rPr>
            <w:instrText>tlZFJlc291cmNlUHJvcGVydGllcywgU3dpc3NBY2FkZW1pYy5DaXRhdmkifSwiU3luY0ZvbGRlclR5cGUiOjAsIklzTG9jYWxDbG91ZFByb2plY3RGaWxlTGluayI6ZmFsc2UsIklzQ2xvdWRSZXN0b3JlIjpmYWxzZSwiSXNDbG91ZENvcHkiOmZhbHNlLCJBdHRhY2htZW50Rm9sZGVyV2FzSW5GYWxsYmFja01vZGUiOmZhbHNlfSwiQW5ub3</w:instrText>
          </w:r>
          <w:r>
            <w:rPr>
              <w:sz w:val="24"/>
              <w:szCs w:val="24"/>
              <w:lang w:val="en-US"/>
            </w:rPr>
            <w:instrText>RhdGlvbnMiOltdLCJMb2NhdGlvblR5cGUiOjAsIk1pcnJvcnNSZWZlcmVuY2VQcm9wZXJ0eUlkIjoxMjgsIkNyZWF0ZWRCeSI6Il9KZW5ueSIsIkNyZWF0ZWRPbiI6IjIwMjItMDctMjdUMTM6NDg6NTQiLCJNb2RpZmllZEJ5IjoiX0plbm55IiwiSWQiOiIwNTcxMzRkMi1kYWVjLTQ2ZWEtYWI2YS0zZDgxYzMwY2ZjM2UiLCJNb2RpZmllZE</w:instrText>
          </w:r>
          <w:r>
            <w:rPr>
              <w:sz w:val="24"/>
              <w:szCs w:val="24"/>
              <w:lang w:val="en-US"/>
            </w:rPr>
            <w:instrText>9uIjoiMjAyMi0wNy0yN1QxMzo0ODo1NCIsIlByb2plY3QiOnsiJHJlZiI6IjgifX0seyIkaWQiOiIxOSIsIiR0eXBlIjoiU3dpc3NBY2FkZW1pYy5DaXRhdmkuTG9jYXRpb24sIFN3aXNzQWNhZGVtaWMuQ2l0YXZpIiwiQWRkcmVzcyI6eyIkaWQiOiIyMCIsIiR0eXBlIjoiU3dpc3NBY2FkZW1pYy5DaXRhdmkuTGlua2VkUmVzb3VyY2UsIF</w:instrText>
          </w:r>
          <w:r>
            <w:rPr>
              <w:sz w:val="24"/>
              <w:szCs w:val="24"/>
              <w:lang w:val="en-US"/>
            </w:rPr>
            <w:instrText>N3aXNzQWNhZGVtaWMuQ2l0YXZpIiwiTGlua2VkUmVzb3VyY2VUeXBlIjo1LCJPcmlnaW5hbFN0cmluZyI6IjMwNDAwNTg2IiwiVXJpU3RyaW5nIjoiaHR0cDovL3d3dy5uY2JpLm5sbS5uaWguZ292L3B1Ym1lZC8zMDQwMDU4NiIsIkxpbmtlZFJlc291cmNlU3RhdHVzIjo4LCJQcm9wZXJ0aWVzIjp7IiRpZCI6IjIxIiwiJHR5cGUiOiJTd2</w:instrText>
          </w:r>
          <w:r>
            <w:rPr>
              <w:sz w:val="24"/>
              <w:szCs w:val="24"/>
              <w:lang w:val="en-US"/>
            </w:rPr>
            <w:instrText>lzc0FjYWRlbWljLkNpdGF2aS5MaW5rZWRSZXNvdXJjZVByb3BlcnRpZXMsIFN3aXNzQWNhZGVtaWMuQ2l0YXZpIn0sIlN5bmNGb2xkZXJUeXBlIjowLCJJc0xvY2FsQ2xvdWRQcm9qZWN0RmlsZUxpbmsiOmZhbHNlLCJJc0Nsb3VkUmVzdG9yZSI6ZmFsc2UsIklzQ2xvdWRDb3B5IjpmYWxzZSwiQXR0YWNobWVudEZvbGRlcldhc0luRmFsbG</w:instrText>
          </w:r>
          <w:r>
            <w:rPr>
              <w:sz w:val="24"/>
              <w:szCs w:val="24"/>
              <w:lang w:val="en-US"/>
            </w:rPr>
            <w:instrText>JhY2tNb2RlIjpmYWxzZX0sIkFubm90YXRpb25zIjpbXSwiTG9jYXRpb25UeXBlIjowLCJNaXJyb3JzUmVmZXJlbmNlUHJvcGVydHlJZCI6MTY0LCJDcmVhdGVkQnkiOiJfSmVubnkiLCJDcmVhdGVkT24iOiIyMDIyLTA3LTI3VDEzOjQ4OjU0IiwiTW9kaWZpZWRCeSI6Il9KZW5ueSIsIklkIjoiY2Y4NDE1ZTgtZTUxOC00NDAwLTkzY2MtNz</w:instrText>
          </w:r>
          <w:r>
            <w:rPr>
              <w:sz w:val="24"/>
              <w:szCs w:val="24"/>
              <w:lang w:val="en-US"/>
            </w:rPr>
            <w:instrText>JiZGJiOWE4N2NiIiwiTW9kaWZpZWRPbiI6IjIwMjItMDctMjdUMTM6NDg6NTQiLCJQcm9qZWN0Ijp7IiRyZWYiOiI4In19LHsiJGlkIjoiMjIiLCIkdHlwZSI6IlN3aXNzQWNhZGVtaWMuQ2l0YXZpLkxvY2F0aW9uLCBTd2lzc0FjYWRlbWljLkNpdGF2aSIsIkFkZHJlc3MiOnsiJGlkIjoiMjMiLCIkdHlwZSI6IlN3aXNzQWNhZGVtaWMuQ2</w:instrText>
          </w:r>
          <w:r>
            <w:rPr>
              <w:sz w:val="24"/>
              <w:szCs w:val="24"/>
              <w:lang w:val="en-US"/>
            </w:rPr>
            <w:instrText>l0YXZpLkxpbmtlZFJlc291cmNlLCBTd2lzc0FjYWRlbWljLkNpdGF2aSIsIkxpbmtlZFJlc291cmNlVHlwZSI6NSwiT3JpZ2luYWxTdHJpbmciOiJQTUM2MjY3MjUzIiwiVXJpU3RyaW5nIjoiaHR0cHM6Ly93d3cubmNiaS5ubG0ubmloLmdvdi9wbWMvYXJ0aWNsZXMvUE1DNjI2NzI1MyIsIkxpbmtlZFJlc291cmNlU3RhdHVzIjo4LCJQcm</w:instrText>
          </w:r>
          <w:r>
            <w:rPr>
              <w:sz w:val="24"/>
              <w:szCs w:val="24"/>
              <w:lang w:val="en-US"/>
            </w:rPr>
            <w:instrText>9wZXJ0aWVzIjp7IiRpZCI6IjI0IiwiJHR5cGUiOiJTd2lzc0FjYWRlbWljLkNpdGF2aS5MaW5rZWRSZXNvdXJjZVByb3BlcnRpZXMsIFN3aXNzQWNhZGVtaWMuQ2l0YXZpIn0sIlN5bmNGb2xkZXJUeXBlIjowLCJJc0xvY2FsQ2xvdWRQcm9qZWN0RmlsZUxpbmsiOmZhbHNlLCJJc0Nsb3VkUmVzdG9yZSI6ZmFsc2UsIklzQ2xvdWRDb3B5Ij</w:instrText>
          </w:r>
          <w:r>
            <w:rPr>
              <w:sz w:val="24"/>
              <w:szCs w:val="24"/>
              <w:lang w:val="en-US"/>
            </w:rPr>
            <w:instrText>pmYWxzZSwiQXR0YWNobWVudEZvbGRlcldhc0luRmFsbGJhY2tNb2RlIjpmYWxzZX0sIkFubm90YXRpb25zIjpbXSwiTG9jYXRpb25UeXBlIjowLCJNaXJyb3JzUmVmZXJlbmNlUHJvcGVydHlJZCI6MjA4LCJDcmVhdGVkQnkiOiJfSmVubnkiLCJDcmVhdGVkT24iOiIyMDIyLTA3LTI3VDEzOjQ4OjU0IiwiTW9kaWZpZWRCeSI6Il9KZW5ueS</w:instrText>
          </w:r>
          <w:r>
            <w:rPr>
              <w:sz w:val="24"/>
              <w:szCs w:val="24"/>
              <w:lang w:val="en-US"/>
            </w:rPr>
            <w:instrText>IsIklkIjoiMjBlNmY2ZjYtZDkwZS00OWVmLWE3MmMtYjNjYmM0ZmRjOWM4IiwiTW9kaWZpZWRPbiI6IjIwMjItMDctMjdUMTM6NDg6NTQiLCJQcm9qZWN0Ijp7IiRyZWYiOiI4In19XSwiTnVtYmVyIjoiMTEiLCJPcmdhbml6YXRpb25zIjpbXSwiT3RoZXJzSW52b2x2ZWQiOltdLCJQYWdlUmFuZ2UiOiI8c3A+XHJcbiAgPG4+MTwvbj5ccl</w:instrText>
          </w:r>
          <w:r>
            <w:rPr>
              <w:sz w:val="24"/>
              <w:szCs w:val="24"/>
              <w:lang w:val="en-US"/>
            </w:rPr>
            <w:instrText>xuICA8aW4+dHJ1ZTwvaW4+XHJcbiAgPG9zPjE8L29zPlxyXG4gIDxwcz4xPC9wcz5cclxuPC9zcD5cclxuPGVwPlxyXG4gIDxuPjI2PC9uPlxyXG4gIDxpbj50cnVlPC9pbj5cclxuICA8b3M+MjY8L29zPlxyXG4gIDxwcz4yNjwvcHM+XHJcbjwvZXA+XHJcbjxvcz4xLTI2PC9vcz4iLCJQZXJpb2RpY2FsIjp7IiRpZCI6IjI1IiwiJHR5cG</w:instrText>
          </w:r>
          <w:r>
            <w:rPr>
              <w:sz w:val="24"/>
              <w:szCs w:val="24"/>
              <w:lang w:val="en-US"/>
            </w:rPr>
            <w:instrText>UiOiJTd2lzc0FjYWRlbWljLkNpdGF2aS5QZXJpb2RpY2FsLCBTd2lzc0FjYWRlbWljLkNpdGF2aSIsIkVpc3NuIjoiMjA3Mi02NjQzIiwiTmFtZSI6Ik51dHJpZW50cyIsIlBhZ2luYXRpb24iOjAsIlByb3RlY3RlZCI6ZmFsc2UsIlVzZXJBYmJyZXZpYXRpb24xIjoiTnV0cmllbnRzIiwiQ3JlYXRlZEJ5IjoiX0plbm55IiwiQ3JlYXRlZE</w:instrText>
          </w:r>
          <w:r>
            <w:rPr>
              <w:sz w:val="24"/>
              <w:szCs w:val="24"/>
              <w:lang w:val="en-US"/>
            </w:rPr>
            <w:instrText>9uIjoiMjAyMi0wNy0yMFQxMzo1MToxMCIsIk1vZGlmaWVkQnkiOiJfSmVubnkiLCJJZCI6ImJhYWEwM2Y2LTZjYjctNGI1Mi1hYzJmLTIyMmQ0NzhiNzViZCIsIk1vZGlmaWVkT24iOiIyMDIyLTA3LTIwVDEzOjUxOjEwIiwiUHJvamVjdCI6eyIkcmVmIjoiOCJ9fSwiUG1jSWQiOiJQTUM2MjY3MjUzIiwiUHVibGlzaGVycyI6W10sIlB1Yk</w:instrText>
          </w:r>
          <w:r>
            <w:rPr>
              <w:sz w:val="24"/>
              <w:szCs w:val="24"/>
              <w:lang w:val="en-US"/>
            </w:rPr>
            <w:instrText>1lZElkIjoiMzA0MDA1ODYiLCJRdW90YXRpb25zIjpbXSwiUmF0aW5nIjowLCJSZWZlcmVuY2VUeXBlIjoiSm91cm5hbEFydGljbGUiLCJTaG9ydFRpdGxlIjoiUmlubmluZWxsYSwgTWVsZSBldCBhbC4gMjAxOCDigJMgVGhlIFJvbGUgb2YgRGlldCIsIlNob3J0VGl0bGVVcGRhdGVUeXBlIjowLCJTb3VyY2VPZkJpYmxpb2dyYXBoaWNJbm</w:instrText>
          </w:r>
          <w:r>
            <w:rPr>
              <w:sz w:val="24"/>
              <w:szCs w:val="24"/>
              <w:lang w:val="en-US"/>
            </w:rPr>
            <w:instrText>Zvcm1hdGlvbiI6IlB1Yk1lZCIsIlN0YXRpY0lkcyI6WyI0OWVhNTUzMi0xNDM4LTRjMzMtYjg3ZC0xNmFhMjVhOGM2NzgiXSwiVGFibGVPZkNvbnRlbnRzQ29tcGxleGl0eSI6MCwiVGFibGVPZkNvbnRlbnRzU291cmNlVGV4dEZvcm1hdCI6MCwiVGFza3MiOltdLCJUaXRsZSI6IlRoZSBSb2xlIG9mIERpZXQsIE1pY3JvbnV0cmllbnRzIG</w:instrText>
          </w:r>
          <w:r>
            <w:rPr>
              <w:sz w:val="24"/>
              <w:szCs w:val="24"/>
              <w:lang w:val="en-US"/>
            </w:rPr>
            <w:instrText>FuZCB0aGUgR3V0IE1pY3JvYmlvdGEgaW4gQWdlLVJlbGF0ZWQgTWFjdWxhciBEZWdlbmVyYXRpb246IE5ldyBQZXJzcGVjdGl2ZXMgZnJvbSB0aGUgR3V04oG7UmV0aW5hIEF4aXMiLCJUcmFuc2xhdG9ycyI6W10sIlZvbHVtZSI6IjEwIiwiWWVhciI6IjIwMTgiLCJZZWFyUmVzb2x2ZWQiOiIyMDE4IiwiQ3JlYXRlZEJ5IjoiX0plbm55Ii</w:instrText>
          </w:r>
          <w:r>
            <w:rPr>
              <w:sz w:val="24"/>
              <w:szCs w:val="24"/>
              <w:lang w:val="en-US"/>
            </w:rPr>
            <w:instrText>wiQ3JlYXRlZE9uIjoiMjAyMi0wNy0yN1QxMzo0ODo1NCIsIk1vZGlmaWVkQnkiOiJfSmVubnkiLCJJZCI6ImRmMzc2YmMwLTA4ZDgtNDZmNy04M2ZmLTliNTVlYzIwMjgyNyIsIk1vZGlmaWVkT24iOiIyMDIyLTEwLTMxVDA4OjE2OjI1IiwiUHJvamVjdCI6eyIkcmVmIjoiOCJ9fSwiVXNlTnVtYmVyaW5nVHlwZU9mUGFyZW50RG9jdW1lbn</w:instrText>
          </w:r>
          <w:r>
            <w:rPr>
              <w:sz w:val="24"/>
              <w:szCs w:val="24"/>
              <w:lang w:val="en-US"/>
            </w:rPr>
            <w:instrText>QiOmZhbHNlfV0sIkZvcm1hdHRlZFRleHQiOnsiJGlkIjoiMjYiLCJDb3VudCI6MSwiVGV4dFVuaXRzIjpbeyIkaWQiOiIyNyIsIkZvbnRTdHlsZSI6eyIkaWQiOiIyOCIsIk5ldXRyYWwiOnRydWV9LCJSZWFkaW5nT3JkZXIiOjEsIlRleHQiOiIoMjQpIn1dfSwiVGFnIjoiQ2l0YXZpUGxhY2Vob2xkZXIjYzYzYTZhNzUtMDFkMy00NGYxLT</w:instrText>
          </w:r>
          <w:r>
            <w:rPr>
              <w:sz w:val="24"/>
              <w:szCs w:val="24"/>
              <w:lang w:val="en-US"/>
            </w:rPr>
            <w:instrText>g1MWQtZGQzNDI2YzAxN2VhIiwiVGV4dCI6IigyNCkiLCJXQUlWZXJzaW9uIjoiNi4xNC4wLjAifQ==}</w:instrText>
          </w:r>
          <w:r>
            <w:rPr>
              <w:sz w:val="24"/>
              <w:szCs w:val="24"/>
              <w:lang w:val="en-US"/>
            </w:rPr>
            <w:fldChar w:fldCharType="separate"/>
          </w:r>
          <w:r>
            <w:rPr>
              <w:sz w:val="24"/>
              <w:szCs w:val="24"/>
              <w:lang w:val="en-US"/>
            </w:rPr>
            <w:t>(24)</w:t>
          </w:r>
          <w:r>
            <w:rPr>
              <w:sz w:val="24"/>
              <w:szCs w:val="24"/>
              <w:lang w:val="en-US"/>
            </w:rPr>
            <w:fldChar w:fldCharType="end"/>
          </w:r>
        </w:sdtContent>
      </w:sdt>
      <w:r>
        <w:rPr>
          <w:sz w:val="24"/>
          <w:szCs w:val="24"/>
          <w:lang w:val="en-US"/>
        </w:rPr>
        <w:t>.</w:t>
      </w:r>
    </w:p>
    <w:p w:rsidR="00051524" w:rsidRDefault="00367442">
      <w:pPr>
        <w:jc w:val="both"/>
        <w:rPr>
          <w:sz w:val="24"/>
          <w:szCs w:val="24"/>
          <w:lang w:val="en-US"/>
        </w:rPr>
      </w:pPr>
      <w:r>
        <w:rPr>
          <w:sz w:val="24"/>
          <w:szCs w:val="24"/>
          <w:lang w:val="en-US"/>
        </w:rPr>
        <w:t xml:space="preserve">To date, the largest study of the genome-wide association of AMD revealed 52 gene variants across 34 loci </w:t>
      </w:r>
      <w:sdt>
        <w:sdtPr>
          <w:rPr>
            <w:sz w:val="24"/>
            <w:szCs w:val="24"/>
            <w:lang w:val="en-US"/>
          </w:rPr>
          <w:alias w:val="To edit, see citavi.com/edit"/>
          <w:tag w:val="CitaviPlaceholder#3be33340-a0b7-42b9-b1fd-559019ccad00"/>
          <w:id w:val="-598255082"/>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w:instrText>
          </w:r>
          <w:r>
            <w:rPr>
              <w:sz w:val="24"/>
              <w:szCs w:val="24"/>
              <w:lang w:val="en-US"/>
            </w:rPr>
            <w:instrText>YWRlbWljLkNpdGF2aS5DaXRhdGlvbnMuV29yZFBsYWNlaG9sZGVyLCBTd2lzc0FjYWRlbWljLkNpdGF2aSIsIkVudHJpZXMiOlt7IiRpZCI6IjIiLCIkdHlwZSI6IlN3aXNzQWNhZGVtaWMuQ2l0YXZpLkNpdGF0aW9ucy5Xb3JkUGxhY2Vob2xkZXJFbnRyeSwgU3dpc3NBY2FkZW1pYy5DaXRhdmkiLCJJZCI6IjJhYmI5ZTU1LTA5YzgtNDk0</w:instrText>
          </w:r>
          <w:r>
            <w:rPr>
              <w:sz w:val="24"/>
              <w:szCs w:val="24"/>
              <w:lang w:val="en-US"/>
            </w:rPr>
            <w:instrText>OC05ZmI1LTRiOTgxMzUzNjUxNCIsIlJhbmdlTGVuZ3RoIjo0LCJSZWZlcmVuY2VJZCI6Ijk0ZTNkYjg2LTY4MDctNGI5OS1iMmEyLWI4ZGEzZGYyYzcwNiIsIlBhZ2VSYW5nZSI6eyIkaWQiOiIzIiwiJHR5cGUiOiJTd2lzc0FjYWRlbWljLlBhZ2VSYW5nZSwgU3dpc3NBY2FkZW1pYyIsIkVuZFBhZ2UiOnsiJGlkIjoiNCIsIiR0eXBlIjoi</w:instrText>
          </w:r>
          <w:r>
            <w:rPr>
              <w:sz w:val="24"/>
              <w:szCs w:val="24"/>
              <w:lang w:val="en-US"/>
            </w:rPr>
            <w:instrText>U3dpc3NBY2FkZW1pYy5QYWdlTnVtYmVyLCBTd2lzc0FjYWRlbWljIiwiSXNGdWxseU51bWVyaWMiOmZhbHNlLCJOdW1iZXJpbmdUeXBlIjowLCJOdW1lcmFsU3lzdGVtIjowfSwiTnVtYmVyaW5nVHlwZSI6MCwiTnVtZXJhbFN5c3RlbSI6MCwiU3RhcnRQYWdlIjp7IiRpZCI6IjUiLCIkdHlwZSI6IlN3aXNzQWNhZGVtaWMuUGFnZU51bWJl</w:instrText>
          </w:r>
          <w:r>
            <w:rPr>
              <w:sz w:val="24"/>
              <w:szCs w:val="24"/>
              <w:lang w:val="en-US"/>
            </w:rPr>
            <w:instrText>ciwgU3dpc3NBY2FkZW1pYyIsIklzRnVsbHlOdW1lcmljIjpmYWxzZSwiTnVtYmVyaW5nVHlwZSI6MCwiTnVtZXJhbFN5c3RlbSI6MH19LCJSZWZlcmVuY2UiOnsiJGlkIjoiNiIsIiR0eXBlIjoiU3dpc3NBY2FkZW1pYy5DaXRhdmkuUmVmZXJlbmNlLCBTd2lzc0FjYWRlbWljLkNpdGF2aSIsIkFic3RyYWN0Q29tcGxleGl0eSI6MCwiQWJz</w:instrText>
          </w:r>
          <w:r>
            <w:rPr>
              <w:sz w:val="24"/>
              <w:szCs w:val="24"/>
              <w:lang w:val="en-US"/>
            </w:rPr>
            <w:instrText>dHJhY3RTb3VyY2VUZXh0Rm9ybWF0IjowLCJBdXRob3JzIjpbeyIkaWQiOiI3IiwiJHR5cGUiOiJTd2lzc0FjYWRlbWljLkNpdGF2aS5QZXJzb24sIFN3aXNzQWNhZGVtaWMuQ2l0YXZpIiwiRmlyc3ROYW1lIjoiTGFycyIsIkxhc3ROYW1lIjoiRnJpdHNjaGUiLCJNaWRkbGVOYW1lIjoiRy4iLCJQcm90ZWN0ZWQiOmZhbHNlLCJTZXgiOjIs</w:instrText>
          </w:r>
          <w:r>
            <w:rPr>
              <w:sz w:val="24"/>
              <w:szCs w:val="24"/>
              <w:lang w:val="en-US"/>
            </w:rPr>
            <w:instrText>IkNyZWF0ZWRCeSI6Il9KZW5ueSIsIkNyZWF0ZWRPbiI6IjIwMjItMDgtMDFUMDg6MDg6MzMiLCJNb2RpZmllZEJ5IjoiX0plbm55IiwiSWQiOiJiZGMzYmQ1YS0zOTBhLTQ0MmQtYTQ0Ny05MDE4ZTNiYWYyNWIiLCJNb2RpZmllZE9uIjoiMjAyMi0wOC0wMVQwODowODozMyIsIlByb2plY3QiOnsiJGlkIjoiOCIsIiR0eXBlIjoiU3dpc3NB</w:instrText>
          </w:r>
          <w:r>
            <w:rPr>
              <w:sz w:val="24"/>
              <w:szCs w:val="24"/>
              <w:lang w:val="en-US"/>
            </w:rPr>
            <w:instrText>Y2FkZW1pYy5DaXRhdmkuUHJvamVjdCwgU3dpc3NBY2FkZW1pYy5DaXRhdmkifX0seyIkaWQiOiI5IiwiJHR5cGUiOiJTd2lzc0FjYWRlbWljLkNpdGF2aS5QZXJzb24sIFN3aXNzQWNhZGVtaWMuQ2l0YXZpIiwiRmlyc3ROYW1lIjoiV2lsbWFyIiwiTGFzdE5hbWUiOiJJZ2wiLCJQcm90ZWN0ZWQiOmZhbHNlLCJTZXgiOjAsIkNyZWF0ZWRC</w:instrText>
          </w:r>
          <w:r>
            <w:rPr>
              <w:sz w:val="24"/>
              <w:szCs w:val="24"/>
              <w:lang w:val="en-US"/>
            </w:rPr>
            <w:instrText>eSI6Il9KZW5ueSIsIkNyZWF0ZWRPbiI6IjIwMjItMDgtMDFUMDg6MDg6MzMiLCJNb2RpZmllZEJ5IjoiX0plbm55IiwiSWQiOiIxNjExOGRhYy1lMDcxLTQzMWMtOGIxZS00ODM5ODY5MDBiMTQiLCJNb2RpZmllZE9uIjoiMjAyMi0wOC0wMVQwODowODozMyIsIlByb2plY3QiOnsiJHJlZiI6IjgifX0seyIkaWQiOiIxMCIsIiR0eXBlIjoi</w:instrText>
          </w:r>
          <w:r>
            <w:rPr>
              <w:sz w:val="24"/>
              <w:szCs w:val="24"/>
              <w:lang w:val="en-US"/>
            </w:rPr>
            <w:instrText>U3dpc3NBY2FkZW1pYy5DaXRhdmkuUGVyc29uLCBTd2lzc0FjYWRlbWljLkNpdGF2aSIsIkZpcnN0TmFtZSI6Ikplc3NpY2EiLCJMYXN0TmFtZSI6IkJhaWxleSIsIk1pZGRsZU5hbWUiOiJOLiBDb29rZSIsIlByb3RlY3RlZCI6ZmFsc2UsIlNleCI6MSwiQ3JlYXRlZEJ5IjoiX0plbm55IiwiQ3JlYXRlZE9uIjoiMjAyMi0wOC0wMVQwODow</w:instrText>
          </w:r>
          <w:r>
            <w:rPr>
              <w:sz w:val="24"/>
              <w:szCs w:val="24"/>
              <w:lang w:val="en-US"/>
            </w:rPr>
            <w:instrText>ODozMyIsIk1vZGlmaWVkQnkiOiJfSmVubnkiLCJJZCI6ImNjMDA1ODIxLWI0ZGQtNDI3NC1hNGE2LWU4OWU0OTUxMzBiMiIsIk1vZGlmaWVkT24iOiIyMDIyLTA4LTAxVDA4OjA4OjMzIiwiUHJvamVjdCI6eyIkcmVmIjoiOCJ9fSx7IiRpZCI6IjExIiwiJHR5cGUiOiJTd2lzc0FjYWRlbWljLkNpdGF2aS5QZXJzb24sIFN3aXNzQWNhZGVt</w:instrText>
          </w:r>
          <w:r>
            <w:rPr>
              <w:sz w:val="24"/>
              <w:szCs w:val="24"/>
              <w:lang w:val="en-US"/>
            </w:rPr>
            <w:instrText>aWMuQ2l0YXZpIiwiRmlyc3ROYW1lIjoiRmVsaXgiLCJMYXN0TmFtZSI6IkdyYXNzbWFubiIsIlByb3RlY3RlZCI6ZmFsc2UsIlNleCI6MiwiQ3JlYXRlZEJ5IjoiX0plbm55IiwiQ3JlYXRlZE9uIjoiMjAyMi0wOC0wMVQwODowODozMyIsIk1vZGlmaWVkQnkiOiJfSmVubnkiLCJJZCI6ImVkNjRiMmM5LWNiYzMtNDRmMS05OGM5LWI1NjIx</w:instrText>
          </w:r>
          <w:r>
            <w:rPr>
              <w:sz w:val="24"/>
              <w:szCs w:val="24"/>
              <w:lang w:val="en-US"/>
            </w:rPr>
            <w:instrText>YTkzZDQyOSIsIk1vZGlmaWVkT24iOiIyMDIyLTA4LTAxVDA4OjA4OjMzIiwiUHJvamVjdCI6eyIkcmVmIjoiOCJ9fSx7IiRpZCI6IjEyIiwiJHR5cGUiOiJTd2lzc0FjYWRlbWljLkNpdGF2aS5QZXJzb24sIFN3aXNzQWNhZGVtaWMuQ2l0YXZpIiwiRmlyc3ROYW1lIjoiU2ViYW50aSIsIkxhc3ROYW1lIjoiU2VuZ3VwdGEiLCJQcm90ZWN0</w:instrText>
          </w:r>
          <w:r>
            <w:rPr>
              <w:sz w:val="24"/>
              <w:szCs w:val="24"/>
              <w:lang w:val="en-US"/>
            </w:rPr>
            <w:instrText>ZWQiOmZhbHNlLCJTZXgiOjAsIkNyZWF0ZWRCeSI6Il9KZW5ueSIsIkNyZWF0ZWRPbiI6IjIwMjItMDgtMDFUMDg6MDg6MzMiLCJNb2RpZmllZEJ5IjoiX0plbm55IiwiSWQiOiJiN2JjMTY3NC01YjNkLTQ3N2ItODMwMC01MGNhZjZiMWVkZDAiLCJNb2RpZmllZE9uIjoiMjAyMi0wOC0wMVQwODowODozMyIsIlByb2plY3QiOnsiJHJlZiI6</w:instrText>
          </w:r>
          <w:r>
            <w:rPr>
              <w:sz w:val="24"/>
              <w:szCs w:val="24"/>
              <w:lang w:val="en-US"/>
            </w:rPr>
            <w:instrText>IjgifX0seyIkaWQiOiIxMyIsIiR0eXBlIjoiU3dpc3NBY2FkZW1pYy5DaXRhdmkuUGVyc29uLCBTd2lzc0FjYWRlbWljLkNpdGF2aSIsIkZpcnN0TmFtZSI6Ikplbm5pZmVyIiwiTGFzdE5hbWUiOiJCcmFnZy1HcmVzaGFtIiwiTWlkZGxlTmFtZSI6IkwuIiwiUHJvdGVjdGVkIjpmYWxzZSwiU2V4IjoxLCJDcmVhdGVkQnkiOiJfSmVubnki</w:instrText>
          </w:r>
          <w:r>
            <w:rPr>
              <w:sz w:val="24"/>
              <w:szCs w:val="24"/>
              <w:lang w:val="en-US"/>
            </w:rPr>
            <w:instrText>LCJDcmVhdGVkT24iOiIyMDIyLTA4LTAxVDA4OjA4OjMzIiwiTW9kaWZpZWRCeSI6Il9KZW5ueSIsIklkIjoiNjQwYzRkY2MtZjc4NS00NDM4LTg2OTgtNDFkYTNkYmI0MWRhIiwiTW9kaWZpZWRPbiI6IjIwMjItMDgtMDFUMDg6MDg6MzMiLCJQcm9qZWN0Ijp7IiRyZWYiOiI4In19LHsiJGlkIjoiMTQiLCIkdHlwZSI6IlN3aXNzQWNhZGVt</w:instrText>
          </w:r>
          <w:r>
            <w:rPr>
              <w:sz w:val="24"/>
              <w:szCs w:val="24"/>
              <w:lang w:val="en-US"/>
            </w:rPr>
            <w:instrText>aWMuQ2l0YXZpLlBlcnNvbiwgU3dpc3NBY2FkZW1pYy5DaXRhdmkiLCJGaXJzdE5hbWUiOiJLYXRocnluIiwiTGFzdE5hbWUiOiJCdXJkb24iLCJNaWRkbGVOYW1lIjoiUC4iLCJQcm90ZWN0ZWQiOmZhbHNlLCJTZXgiOjEsIkNyZWF0ZWRCeSI6Il9KZW5ueSIsIkNyZWF0ZWRPbiI6IjIwMjItMDgtMDFUMDg6MDg6MzMiLCJNb2RpZmllZEJ5</w:instrText>
          </w:r>
          <w:r>
            <w:rPr>
              <w:sz w:val="24"/>
              <w:szCs w:val="24"/>
              <w:lang w:val="en-US"/>
            </w:rPr>
            <w:instrText>IjoiX0plbm55IiwiSWQiOiJkYzlhNWI3NC03NThhLTRiMzktYmQ3NC1iNTk1NDdmNTc5MDMiLCJNb2RpZmllZE9uIjoiMjAyMi0wOC0wMVQwODowODozMyIsIlByb2plY3QiOnsiJHJlZiI6IjgifX0seyIkaWQiOiIxNSIsIiR0eXBlIjoiU3dpc3NBY2FkZW1pYy5DaXRhdmkuUGVyc29uLCBTd2lzc0FjYWRlbWljLkNpdGF2aSIsIkZpcnN0</w:instrText>
          </w:r>
          <w:r>
            <w:rPr>
              <w:sz w:val="24"/>
              <w:szCs w:val="24"/>
              <w:lang w:val="en-US"/>
            </w:rPr>
            <w:instrText>TmFtZSI6IlNjb3R0IiwiTGFzdE5hbWUiOiJIZWJicmluZyIsIk1pZGRsZU5hbWUiOiJKLiIsIlByb3RlY3RlZCI6ZmFsc2UsIlNleCI6MiwiQ3JlYXRlZEJ5IjoiX0plbm55IiwiQ3JlYXRlZE9uIjoiMjAyMi0wOC0wMVQwODowODozMyIsIk1vZGlmaWVkQnkiOiJfSmVubnkiLCJJZCI6IjhlNGVjYTU2LTU4NTYtNGQ2ZS04OWVkLWI5NzBm</w:instrText>
          </w:r>
          <w:r>
            <w:rPr>
              <w:sz w:val="24"/>
              <w:szCs w:val="24"/>
              <w:lang w:val="en-US"/>
            </w:rPr>
            <w:instrText>NmUyNWUzYyIsIk1vZGlmaWVkT24iOiIyMDIyLTA4LTAxVDA4OjA4OjMzIiwiUHJvamVjdCI6eyIkcmVmIjoiOCJ9fSx7IiRpZCI6IjE2IiwiJHR5cGUiOiJTd2lzc0FjYWRlbWljLkNpdGF2aS5QZXJzb24sIFN3aXNzQWNhZGVtaWMuQ2l0YXZpIiwiRmlyc3ROYW1lIjoiQ2luZHkiLCJMYXN0TmFtZSI6IldlbiIsIlByb3RlY3RlZCI6ZmFs</w:instrText>
          </w:r>
          <w:r>
            <w:rPr>
              <w:sz w:val="24"/>
              <w:szCs w:val="24"/>
              <w:lang w:val="en-US"/>
            </w:rPr>
            <w:instrText>c2UsIlNleCI6MSwiQ3JlYXRlZEJ5IjoiX0plbm55IiwiQ3JlYXRlZE9uIjoiMjAyMi0wOC0wMVQwODowODozMyIsIk1vZGlmaWVkQnkiOiJfSmVubnkiLCJJZCI6IjEyYzE5NGE0LTQzMTAtNDUyYS05NWNjLTI3ZDZmMzYxMTAyZSIsIk1vZGlmaWVkT24iOiIyMDIyLTA4LTAxVDA4OjA4OjMzIiwiUHJvamVjdCI6eyIkcmVmIjoiOCJ9fSx7</w:instrText>
          </w:r>
          <w:r>
            <w:rPr>
              <w:sz w:val="24"/>
              <w:szCs w:val="24"/>
              <w:lang w:val="en-US"/>
            </w:rPr>
            <w:instrText>IiRpZCI6IjE3IiwiJHR5cGUiOiJTd2lzc0FjYWRlbWljLkNpdGF2aS5QZXJzb24sIFN3aXNzQWNhZGVtaWMuQ2l0YXZpIiwiRmlyc3ROYW1lIjoiTWF0aGlhcyIsIkxhc3ROYW1lIjoiR29yc2tpIiwiUHJvdGVjdGVkIjpmYWxzZSwiU2V4IjoyLCJDcmVhdGVkQnkiOiJfSmVubnkiLCJDcmVhdGVkT24iOiIyMDIyLTA4LTAxVDA4OjA4OjMz</w:instrText>
          </w:r>
          <w:r>
            <w:rPr>
              <w:sz w:val="24"/>
              <w:szCs w:val="24"/>
              <w:lang w:val="en-US"/>
            </w:rPr>
            <w:instrText>IiwiTW9kaWZpZWRCeSI6Il9KZW5ueSIsIklkIjoiZWM5ZDE1MDMtZmU1OC00MzJjLTk0OWItMDI1OTYyOWUwNDYwIiwiTW9kaWZpZWRPbiI6IjIwMjItMDgtMDFUMDg6MDg6MzMiLCJQcm9qZWN0Ijp7IiRyZWYiOiI4In19LHsiJGlkIjoiMTgiLCIkdHlwZSI6IlN3aXNzQWNhZGVtaWMuQ2l0YXZpLlBlcnNvbiwgU3dpc3NBY2FkZW1pYy5D</w:instrText>
          </w:r>
          <w:r>
            <w:rPr>
              <w:sz w:val="24"/>
              <w:szCs w:val="24"/>
              <w:lang w:val="en-US"/>
            </w:rPr>
            <w:instrText>aXRhdmkiLCJGaXJzdE5hbWUiOiJJdmFuYSIsIkxhc3ROYW1lIjoiS2ltIiwiTWlkZGxlTmFtZSI6IksuIiwiUHJvdGVjdGVkIjpmYWxzZSwiU2V4IjoxLCJDcmVhdGVkQnkiOiJfSmVubnkiLCJDcmVhdGVkT24iOiIyMDIyLTA4LTAxVDA4OjA4OjMzIiwiTW9kaWZpZWRCeSI6Il9KZW5ueSIsIklkIjoiMDUxNGExZWYtMjRhOC00ZWJhLWJk</w:instrText>
          </w:r>
          <w:r>
            <w:rPr>
              <w:sz w:val="24"/>
              <w:szCs w:val="24"/>
              <w:lang w:val="en-US"/>
            </w:rPr>
            <w:instrText>YjctN2NkMTc4YmM0MWYyIiwiTW9kaWZpZWRPbiI6IjIwMjItMDgtMDFUMDg6MDg6MzMiLCJQcm9qZWN0Ijp7IiRyZWYiOiI4In19LHsiJGlkIjoiMTkiLCIkdHlwZSI6IlN3aXNzQWNhZGVtaWMuQ2l0YXZpLlBlcnNvbiwgU3dpc3NBY2FkZW1pYy5DaXRhdmkiLCJGaXJzdE5hbWUiOiJEYXZpZCIsIkxhc3ROYW1lIjoiQ2hvIiwiUHJvdGVj</w:instrText>
          </w:r>
          <w:r>
            <w:rPr>
              <w:sz w:val="24"/>
              <w:szCs w:val="24"/>
              <w:lang w:val="en-US"/>
            </w:rPr>
            <w:instrText>dGVkIjpmYWxzZSwiU2V4IjoyLCJDcmVhdGVkQnkiOiJfSmVubnkiLCJDcmVhdGVkT24iOiIyMDIyLTA4LTAxVDA4OjA4OjMzIiwiTW9kaWZpZWRCeSI6Il9KZW5ueSIsIklkIjoiZTNhMmUzY2YtZGY2Yy00MGZkLTg2NGMtZTE5NGU5YzIyYTlmIiwiTW9kaWZpZWRPbiI6IjIwMjItMDgtMDFUMDg6MDg6MzMiLCJQcm9qZWN0Ijp7IiRyZWYi</w:instrText>
          </w:r>
          <w:r>
            <w:rPr>
              <w:sz w:val="24"/>
              <w:szCs w:val="24"/>
              <w:lang w:val="en-US"/>
            </w:rPr>
            <w:instrText>OiI4In19LHsiJGlkIjoiMjAiLCIkdHlwZSI6IlN3aXNzQWNhZGVtaWMuQ2l0YXZpLlBlcnNvbiwgU3dpc3NBY2FkZW1pYy5DaXRhdmkiLCJGaXJzdE5hbWUiOiJEb25hbGQiLCJMYXN0TmFtZSI6IlphY2siLCJQcm90ZWN0ZWQiOmZhbHNlLCJTZXgiOjIsIkNyZWF0ZWRCeSI6Il9KZW5ueSIsIkNyZWF0ZWRPbiI6IjIwMjItMDgtMDFUMDg6</w:instrText>
          </w:r>
          <w:r>
            <w:rPr>
              <w:sz w:val="24"/>
              <w:szCs w:val="24"/>
              <w:lang w:val="en-US"/>
            </w:rPr>
            <w:instrText>MDg6MzMiLCJNb2RpZmllZEJ5IjoiX0plbm55IiwiSWQiOiI5YzM2NWViYi1kYzQ1LTQyNzMtYTYxNy05OGNiNWQ1MmUxNjciLCJNb2RpZmllZE9uIjoiMjAyMi0wOC0wMVQwODowODozMyIsIlByb2plY3QiOnsiJHJlZiI6IjgifX0seyIkaWQiOiIyMSIsIiR0eXBlIjoiU3dpc3NBY2FkZW1pYy5DaXRhdmkuUGVyc29uLCBTd2lzc0FjYWRl</w:instrText>
          </w:r>
          <w:r>
            <w:rPr>
              <w:sz w:val="24"/>
              <w:szCs w:val="24"/>
              <w:lang w:val="en-US"/>
            </w:rPr>
            <w:instrText>bWljLkNpdGF2aSIsIkZpcnN0TmFtZSI6IkVyaWMiLCJMYXN0TmFtZSI6IlNvdWllZCIsIlByb3RlY3RlZCI6ZmFsc2UsIlNleCI6MiwiQ3JlYXRlZEJ5IjoiX0plbm55IiwiQ3JlYXRlZE9uIjoiMjAyMi0wNy0yN1QwNzowOTo0MSIsIk1vZGlmaWVkQnkiOiJfSmVubnkiLCJJZCI6IjNlNDM2YTk3LTIwMDQtNGVjNy04YTk1LWM5ZGE0NGRk</w:instrText>
          </w:r>
          <w:r>
            <w:rPr>
              <w:sz w:val="24"/>
              <w:szCs w:val="24"/>
              <w:lang w:val="en-US"/>
            </w:rPr>
            <w:instrText>Zjk4YyIsIk1vZGlmaWVkT24iOiIyMDIyLTA3LTI3VDA3OjA5OjQxIiwiUHJvamVjdCI6eyIkcmVmIjoiOCJ9fSx7IiRpZCI6IjIyIiwiJHR5cGUiOiJTd2lzc0FjYWRlbWljLkNpdGF2aS5QZXJzb24sIFN3aXNzQWNhZGVtaWMuQ2l0YXZpIiwiRmlyc3ROYW1lIjoiSGVuZHJpayIsIkxhc3ROYW1lIjoiU2Nob2xsIiwiTWlkZGxlTmFtZSI6</w:instrText>
          </w:r>
          <w:r>
            <w:rPr>
              <w:sz w:val="24"/>
              <w:szCs w:val="24"/>
              <w:lang w:val="en-US"/>
            </w:rPr>
            <w:instrText>IlAuIE4uIiwiUHJvdGVjdGVkIjpmYWxzZSwiU2V4IjoyLCJDcmVhdGVkQnkiOiJfSmVubnkiLCJDcmVhdGVkT24iOiIyMDIyLTA4LTAxVDA4OjA4OjMzIiwiTW9kaWZpZWRCeSI6Il9KZW5ueSIsIklkIjoiYzRmYWIwZTgtYThhOS00ODU3LWJjOTEtMDgxMjkwZmYwMzExIiwiTW9kaWZpZWRPbiI6IjIwMjItMDgtMDFUMDg6MDg6MzMiLCJQ</w:instrText>
          </w:r>
          <w:r>
            <w:rPr>
              <w:sz w:val="24"/>
              <w:szCs w:val="24"/>
              <w:lang w:val="en-US"/>
            </w:rPr>
            <w:instrText>cm9qZWN0Ijp7IiRyZWYiOiI4In19LHsiJGlkIjoiMjMiLCIkdHlwZSI6IlN3aXNzQWNhZGVtaWMuQ2l0YXZpLlBlcnNvbiwgU3dpc3NBY2FkZW1pYy5DaXRhdmkiLCJGaXJzdE5hbWUiOiJFbGlzYSIsIkxhc3ROYW1lIjoiQmFsYSIsIlByb3RlY3RlZCI6ZmFsc2UsIlNleCI6MSwiQ3JlYXRlZEJ5IjoiX0plbm55IiwiQ3JlYXRlZE9uIjoi</w:instrText>
          </w:r>
          <w:r>
            <w:rPr>
              <w:sz w:val="24"/>
              <w:szCs w:val="24"/>
              <w:lang w:val="en-US"/>
            </w:rPr>
            <w:instrText>MjAyMi0wOC0wMVQwODowODozMyIsIk1vZGlmaWVkQnkiOiJfSmVubnkiLCJJZCI6ImU0ODM2MTJhLWQwN2QtNGUwOC1iMTRkLTM3MzY4MjM0M2RjOCIsIk1vZGlmaWVkT24iOiIyMDIyLTA4LTAxVDA4OjA4OjMzIiwiUHJvamVjdCI6eyIkcmVmIjoiOCJ9fSx7IiRpZCI6IjI0IiwiJHR5cGUiOiJTd2lzc0FjYWRlbWljLkNpdGF2aS5QZXJz</w:instrText>
          </w:r>
          <w:r>
            <w:rPr>
              <w:sz w:val="24"/>
              <w:szCs w:val="24"/>
              <w:lang w:val="en-US"/>
            </w:rPr>
            <w:instrText>b24sIFN3aXNzQWNhZGVtaWMuQ2l0YXZpIiwiRmlyc3ROYW1lIjoiS3Jpc3RpbmUiLCJMYXN0TmFtZSI6IkxlZSIsIk1pZGRsZU5hbWUiOiJFLiIsIlByb3RlY3RlZCI6ZmFsc2UsIlNleCI6MSwiQ3JlYXRlZEJ5IjoiX0plbm55IiwiQ3JlYXRlZE9uIjoiMjAyMi0wOC0wMVQwODowODozMyIsIk1vZGlmaWVkQnkiOiJfSmVubnkiLCJJZCI6</w:instrText>
          </w:r>
          <w:r>
            <w:rPr>
              <w:sz w:val="24"/>
              <w:szCs w:val="24"/>
              <w:lang w:val="en-US"/>
            </w:rPr>
            <w:instrText>ImNjMGQ2NDcwLWQwNGUtNDVmZS1hM2VlLWQ3OWRkNzhhNzYzMyIsIk1vZGlmaWVkT24iOiIyMDIyLTA4LTAxVDA4OjA4OjMzIiwiUHJvamVjdCI6eyIkcmVmIjoiOCJ9fSx7IiRpZCI6IjI1IiwiJHR5cGUiOiJTd2lzc0FjYWRlbWljLkNpdGF2aS5QZXJzb24sIFN3aXNzQWNhZGVtaWMuQ2l0YXZpIiwiRmlyc3ROYW1lIjoiRGF2aWQiLCJM</w:instrText>
          </w:r>
          <w:r>
            <w:rPr>
              <w:sz w:val="24"/>
              <w:szCs w:val="24"/>
              <w:lang w:val="en-US"/>
            </w:rPr>
            <w:instrText>YXN0TmFtZSI6Ikh1bnRlciIsIk1pZGRsZU5hbWUiOiJKLiIsIlByb3RlY3RlZCI6ZmFsc2UsIlNleCI6MiwiQ3JlYXRlZEJ5IjoiX0plbm55IiwiQ3JlYXRlZE9uIjoiMjAyMi0wOC0wMVQwODowODozMyIsIk1vZGlmaWVkQnkiOiJfSmVubnkiLCJJZCI6IjE3MTFlOTE4LWEwNmQtNGYxNC1iM2I5LTMxZGNmNzg3NWM0YiIsIk1vZGlmaWVk</w:instrText>
          </w:r>
          <w:r>
            <w:rPr>
              <w:sz w:val="24"/>
              <w:szCs w:val="24"/>
              <w:lang w:val="en-US"/>
            </w:rPr>
            <w:instrText>T24iOiIyMDIyLTA4LTAxVDA4OjA4OjMzIiwiUHJvamVjdCI6eyIkcmVmIjoiOCJ9fSx7IiRpZCI6IjI2IiwiJHR5cGUiOiJTd2lzc0FjYWRlbWljLkNpdGF2aS5QZXJzb24sIFN3aXNzQWNhZGVtaWMuQ2l0YXZpIiwiRmlyc3ROYW1lIjoiUmViZWNjYSIsIkxhc3ROYW1lIjoiU2FyZGVsbCIsIk1pZGRsZU5hbWUiOiJKLiIsIlByb3RlY3Rl</w:instrText>
          </w:r>
          <w:r>
            <w:rPr>
              <w:sz w:val="24"/>
              <w:szCs w:val="24"/>
              <w:lang w:val="en-US"/>
            </w:rPr>
            <w:instrText>ZCI6ZmFsc2UsIlNleCI6MSwiQ3JlYXRlZEJ5IjoiX0plbm55IiwiQ3JlYXRlZE9uIjoiMjAyMi0wOC0wMVQwODowODozMyIsIk1vZGlmaWVkQnkiOiJfSmVubnkiLCJJZCI6IjcxN2E3NjhhLTc5NjQtNDg1MS05NTRjLTk3N2RiN2UzMDMyZSIsIk1vZGlmaWVkT24iOiIyMDIyLTA4LTAxVDA4OjA4OjMzIiwiUHJvamVjdCI6eyIkcmVmIjoi</w:instrText>
          </w:r>
          <w:r>
            <w:rPr>
              <w:sz w:val="24"/>
              <w:szCs w:val="24"/>
              <w:lang w:val="en-US"/>
            </w:rPr>
            <w:instrText>OCJ9fSx7IiRpZCI6IjI3IiwiJHR5cGUiOiJTd2lzc0FjYWRlbWljLkNpdGF2aS5QZXJzb24sIFN3aXNzQWNhZGVtaWMuQ2l0YXZpIiwiRmlyc3ROYW1lIjoiUGF1bCIsIkxhc3ROYW1lIjoiTWl0Y2hlbGwiLCJQcm90ZWN0ZWQiOmZhbHNlLCJTZXgiOjIsIkNyZWF0ZWRCeSI6Il9KZW5ueSIsIkNyZWF0ZWRPbiI6IjIwMjItMDgtMDFUMDg6</w:instrText>
          </w:r>
          <w:r>
            <w:rPr>
              <w:sz w:val="24"/>
              <w:szCs w:val="24"/>
              <w:lang w:val="en-US"/>
            </w:rPr>
            <w:instrText>MDg6MzMiLCJNb2RpZmllZEJ5IjoiX0plbm55IiwiSWQiOiJiN2EyMzEyZC0xNTdmLTRlNGMtYmFhMi0xZWE2ZmU2NzY4M2MiLCJNb2RpZmllZE9uIjoiMjAyMi0wOC0wMVQwODowODozMyIsIlByb2plY3QiOnsiJHJlZiI6IjgifX0seyIkaWQiOiIyOCIsIiR0eXBlIjoiU3dpc3NBY2FkZW1pYy5DaXRhdmkuUGVyc29uLCBTd2lzc0FjYWRl</w:instrText>
          </w:r>
          <w:r>
            <w:rPr>
              <w:sz w:val="24"/>
              <w:szCs w:val="24"/>
              <w:lang w:val="en-US"/>
            </w:rPr>
            <w:instrText>bWljLkNpdGF2aSIsIkZpcnN0TmFtZSI6IkpvYW5uYSIsIkxhc3ROYW1lIjoiTWVycmlhbSIsIk1pZGRsZU5hbWUiOiJFLiIsIlByb3RlY3RlZCI6ZmFsc2UsIlNleCI6MSwiQ3JlYXRlZEJ5IjoiX0plbm55IiwiQ3JlYXRlZE9uIjoiMjAyMi0wOC0wMVQwODowODozMyIsIk1vZGlmaWVkQnkiOiJfSmVubnkiLCJJZCI6IjY0MWFkZmQzLTIy</w:instrText>
          </w:r>
          <w:r>
            <w:rPr>
              <w:sz w:val="24"/>
              <w:szCs w:val="24"/>
              <w:lang w:val="en-US"/>
            </w:rPr>
            <w:instrText>M2YtNGZiYS1hZmVhLWMyOWM4ZTUyMjYxYiIsIk1vZGlmaWVkT24iOiIyMDIyLTA4LTAxVDA4OjA4OjMzIiwiUHJvamVjdCI6eyIkcmVmIjoiOCJ9fSx7IiRpZCI6IjI5IiwiJHR5cGUiOiJTd2lzc0FjYWRlbWljLkNpdGF2aS5QZXJzb24sIFN3aXNzQWNhZGVtaWMuQ2l0YXZpIiwiRmlyc3ROYW1lIjoiVmFsZW50aW5hIiwiTGFzdE5hbWUi</w:instrText>
          </w:r>
          <w:r>
            <w:rPr>
              <w:sz w:val="24"/>
              <w:szCs w:val="24"/>
              <w:lang w:val="en-US"/>
            </w:rPr>
            <w:instrText>OiJDaXByaWFuaSIsIlByb3RlY3RlZCI6ZmFsc2UsIlNleCI6MSwiQ3JlYXRlZEJ5IjoiX0plbm55IiwiQ3JlYXRlZE9uIjoiMjAyMi0wOC0wMVQwODowODozMyIsIk1vZGlmaWVkQnkiOiJfSmVubnkiLCJJZCI6ImE5NWZjNGZlLWU5NjAtNDU5MS1iNmVhLTk2MTMwNTA1MjM0ZSIsIk1vZGlmaWVkT24iOiIyMDIyLTA4LTAxVDA4OjA4OjMz</w:instrText>
          </w:r>
          <w:r>
            <w:rPr>
              <w:sz w:val="24"/>
              <w:szCs w:val="24"/>
              <w:lang w:val="en-US"/>
            </w:rPr>
            <w:instrText>IiwiUHJvamVjdCI6eyIkcmVmIjoiOCJ9fSx7IiRpZCI6IjMwIiwiJHR5cGUiOiJTd2lzc0FjYWRlbWljLkNpdGF2aS5QZXJzb24sIFN3aXNzQWNhZGVtaWMuQ2l0YXZpIiwiRmlyc3ROYW1lIjoiSm9zaHVhIiwiTGFzdE5hbWUiOiJIb2ZmbWFuIiwiTWlkZGxlTmFtZSI6IkQuIiwiUHJvdGVjdGVkIjpmYWxzZSwiU2V4IjoyLCJDcmVhdGVk</w:instrText>
          </w:r>
          <w:r>
            <w:rPr>
              <w:sz w:val="24"/>
              <w:szCs w:val="24"/>
              <w:lang w:val="en-US"/>
            </w:rPr>
            <w:instrText>QnkiOiJfSmVubnkiLCJDcmVhdGVkT24iOiIyMDIyLTA4LTAxVDA4OjA4OjMzIiwiTW9kaWZpZWRCeSI6Il9KZW5ueSIsIklkIjoiY2M4M2RiODktZWI5MC00Y2M1LWFmMGUtYTlhYzE1MjVjYzM4IiwiTW9kaWZpZWRPbiI6IjIwMjItMDgtMDFUMDg6MDg6MzMiLCJQcm9qZWN0Ijp7IiRyZWYiOiI4In19LHsiJGlkIjoiMzEiLCIkdHlwZSI6</w:instrText>
          </w:r>
          <w:r>
            <w:rPr>
              <w:sz w:val="24"/>
              <w:szCs w:val="24"/>
              <w:lang w:val="en-US"/>
            </w:rPr>
            <w:instrText>IlN3aXNzQWNhZGVtaWMuQ2l0YXZpLlBlcnNvbiwgU3dpc3NBY2FkZW1pYy5DaXRhdmkiLCJGaXJzdE5hbWUiOiJUaW5hIiwiTGFzdE5hbWUiOiJTY2hpY2siLCJQcm90ZWN0ZWQiOmZhbHNlLCJTZXgiOjEsIkNyZWF0ZWRCeSI6Il9KZW5ueSIsIkNyZWF0ZWRPbiI6IjIwMjItMDgtMDFUMDg6MDg6MzMiLCJNb2RpZmllZEJ5IjoiX0plbm55</w:instrText>
          </w:r>
          <w:r>
            <w:rPr>
              <w:sz w:val="24"/>
              <w:szCs w:val="24"/>
              <w:lang w:val="en-US"/>
            </w:rPr>
            <w:instrText>IiwiSWQiOiI0M2IyZjI3MC1jMjM0LTQ4MGUtYjMzYy02Nzg1YmY0N2JhYzYiLCJNb2RpZmllZE9uIjoiMjAyMi0wOC0wMVQwODowODozMyIsIlByb2plY3QiOnsiJHJlZiI6IjgifX0seyIkaWQiOiIzMiIsIiR0eXBlIjoiU3dpc3NBY2FkZW1pYy5DaXRhdmkuUGVyc29uLCBTd2lzc0FjYWRlbWljLkNpdGF2aSIsIkZpcnN0TmFtZSI6Illh</w:instrText>
          </w:r>
          <w:r>
            <w:rPr>
              <w:sz w:val="24"/>
              <w:szCs w:val="24"/>
              <w:lang w:val="en-US"/>
            </w:rPr>
            <w:instrText>cmEiLCJMYXN0TmFtZSI6IkxlY2hhbnRldXIiLCJNaWRkbGVOYW1lIjoiVC4gRS4iLCJQcm90ZWN0ZWQiOmZhbHNlLCJTZXgiOjAsIkNyZWF0ZWRCeSI6Il9KZW5ueSIsIkNyZWF0ZWRPbiI6IjIwMjItMDgtMDFUMDg6MDg6MzMiLCJNb2RpZmllZEJ5IjoiX0plbm55IiwiSWQiOiI1NjFkZTY2Yy0yY2QyLTRkMWYtYmRiYS03OGEyMGUzYmY4</w:instrText>
          </w:r>
          <w:r>
            <w:rPr>
              <w:sz w:val="24"/>
              <w:szCs w:val="24"/>
              <w:lang w:val="en-US"/>
            </w:rPr>
            <w:instrText>ODEiLCJNb2RpZmllZE9uIjoiMjAyMi0wOC0wMVQwODowODozMyIsIlByb2plY3QiOnsiJHJlZiI6IjgifX0seyIkaWQiOiIzMyIsIiR0eXBlIjoiU3dpc3NBY2FkZW1pYy5DaXRhdmkuUGVyc29uLCBTd2lzc0FjYWRlbWljLkNpdGF2aSIsIkZpcnN0TmFtZSI6IlJvYnluIiwiTGFzdE5hbWUiOiJHdXltZXIiLCJNaWRkbGVOYW1lIjoiSC4i</w:instrText>
          </w:r>
          <w:r>
            <w:rPr>
              <w:sz w:val="24"/>
              <w:szCs w:val="24"/>
              <w:lang w:val="en-US"/>
            </w:rPr>
            <w:instrText>LCJQcm90ZWN0ZWQiOmZhbHNlLCJTZXgiOjEsIkNyZWF0ZWRCeSI6Il9KZW5ueSIsIkNyZWF0ZWRPbiI6IjIwMjItMDctMjVUMDc6MzI6MzIiLCJNb2RpZmllZEJ5IjoiX0plbm55IiwiSWQiOiJkZWZkYTM4OC1iOWM2LTQ3ZGItOTllMi03ODNhNjU5N2U5MTUiLCJNb2RpZmllZE9uIjoiMjAyMi0wNy0yNVQwNzozMjozMiIsIlByb2plY3Qi</w:instrText>
          </w:r>
          <w:r>
            <w:rPr>
              <w:sz w:val="24"/>
              <w:szCs w:val="24"/>
              <w:lang w:val="en-US"/>
            </w:rPr>
            <w:instrText>OnsiJHJlZiI6IjgifX0seyIkaWQiOiIzNCIsIiR0eXBlIjoiU3dpc3NBY2FkZW1pYy5DaXRhdmkuUGVyc29uLCBTd2lzc0FjYWRlbWljLkNpdGF2aSIsIkZpcnN0TmFtZSI6Ik1hdHRoZXciLCJMYXN0TmFtZSI6IkpvaG5zb24iLCJNaWRkbGVOYW1lIjoiUC4iLCJQcm90ZWN0ZWQiOmZhbHNlLCJTZXgiOjIsIkNyZWF0ZWRCeSI6Il9KZW5u</w:instrText>
          </w:r>
          <w:r>
            <w:rPr>
              <w:sz w:val="24"/>
              <w:szCs w:val="24"/>
              <w:lang w:val="en-US"/>
            </w:rPr>
            <w:instrText>eSIsIkNyZWF0ZWRPbiI6IjIwMjItMDgtMDFUMDg6MDg6MzMiLCJNb2RpZmllZEJ5IjoiX0plbm55IiwiSWQiOiJjZjkyMTIzMC0zOTEyLTRmOTAtYjdjNi03NDkxYjBiMTRjOTgiLCJNb2RpZmllZE9uIjoiMjAyMi0wOC0wMVQwODowODozMyIsIlByb2plY3QiOnsiJHJlZiI6IjgifX0seyIkaWQiOiIzNSIsIiR0eXBlIjoiU3dpc3NBY2Fk</w:instrText>
          </w:r>
          <w:r>
            <w:rPr>
              <w:sz w:val="24"/>
              <w:szCs w:val="24"/>
              <w:lang w:val="en-US"/>
            </w:rPr>
            <w:instrText>ZW1pYy5DaXRhdmkuUGVyc29uLCBTd2lzc0FjYWRlbWljLkNpdGF2aSIsIkZpcnN0TmFtZSI6IllpbmdkYSIsIkxhc3ROYW1lIjoiSmlhbmciLCJQcm90ZWN0ZWQiOmZhbHNlLCJTZXgiOjAsIkNyZWF0ZWRCeSI6Il9KZW5ueSIsIkNyZWF0ZWRPbiI6IjIwMjItMDgtMDFUMDg6MDg6MzMiLCJNb2RpZmllZEJ5IjoiX0plbm55IiwiSWQiOiIw</w:instrText>
          </w:r>
          <w:r>
            <w:rPr>
              <w:sz w:val="24"/>
              <w:szCs w:val="24"/>
              <w:lang w:val="en-US"/>
            </w:rPr>
            <w:instrText>MDkwYzVmZS00ODU4LTQxMmUtOTI2Yy0yZTM4NjY3YzVhYjQiLCJNb2RpZmllZE9uIjoiMjAyMi0wOC0wMVQwODowODozMyIsIlByb2plY3QiOnsiJHJlZiI6IjgifX0seyIkaWQiOiIzNiIsIiR0eXBlIjoiU3dpc3NBY2FkZW1pYy5DaXRhdmkuUGVyc29uLCBTd2lzc0FjYWRlbWljLkNpdGF2aSIsIkZpcnN0TmFtZSI6IkNobG9lIiwiTGFz</w:instrText>
          </w:r>
          <w:r>
            <w:rPr>
              <w:sz w:val="24"/>
              <w:szCs w:val="24"/>
              <w:lang w:val="en-US"/>
            </w:rPr>
            <w:instrText>dE5hbWUiOiJTdGFudG9uIiwiTWlkZGxlTmFtZSI6Ik0uIiwiUHJvdGVjdGVkIjpmYWxzZSwiU2V4IjoxLCJDcmVhdGVkQnkiOiJfSmVubnkiLCJDcmVhdGVkT24iOiIyMDIyLTA4LTAxVDA4OjA4OjMzIiwiTW9kaWZpZWRCeSI6Il9KZW5ueSIsIklkIjoiZmIzMmE0ZDItZDQ5NC00MTA3LTg0MzMtMzgyZjkzNjdmMWRiIiwiTW9kaWZpZWRP</w:instrText>
          </w:r>
          <w:r>
            <w:rPr>
              <w:sz w:val="24"/>
              <w:szCs w:val="24"/>
              <w:lang w:val="en-US"/>
            </w:rPr>
            <w:instrText>biI6IjIwMjItMDgtMDFUMDg6MDg6MzMiLCJQcm9qZWN0Ijp7IiRyZWYiOiI4In19LHsiJGlkIjoiMzciLCIkdHlwZSI6IlN3aXNzQWNhZGVtaWMuQ2l0YXZpLlBlcnNvbiwgU3dpc3NBY2FkZW1pYy5DaXRhdmkiLCJGaXJzdE5hbWUiOiJHYWJyacOrbGxlIiwiTGFzdE5hbWUiOiJCdWl0ZW5kaWprIiwiTWlkZGxlTmFtZSI6IkguIFMuIiwi</w:instrText>
          </w:r>
          <w:r>
            <w:rPr>
              <w:sz w:val="24"/>
              <w:szCs w:val="24"/>
              <w:lang w:val="en-US"/>
            </w:rPr>
            <w:instrText>UHJvdGVjdGVkIjpmYWxzZSwiU2V4IjowLCJDcmVhdGVkQnkiOiJfSmVubnkiLCJDcmVhdGVkT24iOiIyMDIyLTA4LTAxVDA4OjA4OjMzIiwiTW9kaWZpZWRCeSI6Il9KZW5ueSIsIklkIjoiOWIzNjQ2NDEtY2NkMi00ZjEzLWExNWItZjQxNWE4YjliMjIwIiwiTW9kaWZpZWRPbiI6IjIwMjItMDgtMDFUMDg6MDg6MzMiLCJQcm9qZWN0Ijp7</w:instrText>
          </w:r>
          <w:r>
            <w:rPr>
              <w:sz w:val="24"/>
              <w:szCs w:val="24"/>
              <w:lang w:val="en-US"/>
            </w:rPr>
            <w:instrText>IiRyZWYiOiI4In19LHsiJGlkIjoiMzgiLCIkdHlwZSI6IlN3aXNzQWNhZGVtaWMuQ2l0YXZpLlBlcnNvbiwgU3dpc3NBY2FkZW1pYy5DaXRhdmkiLCJGaXJzdE5hbWUiOiJYaWFvd2VpIiwiTGFzdE5hbWUiOiJaaGFuIiwiUHJvdGVjdGVkIjpmYWxzZSwiU2V4IjowLCJDcmVhdGVkQnkiOiJfSmVubnkiLCJDcmVhdGVkT24iOiIyMDIyLTA4</w:instrText>
          </w:r>
          <w:r>
            <w:rPr>
              <w:sz w:val="24"/>
              <w:szCs w:val="24"/>
              <w:lang w:val="en-US"/>
            </w:rPr>
            <w:instrText>LTAxVDA4OjA4OjMzIiwiTW9kaWZpZWRCeSI6Il9KZW5ueSIsIklkIjoiZGJjMjcxYmYtYWEyYy00NGEwLWJhMzMtMDNlOWQ4NDk1ZjZiIiwiTW9kaWZpZWRPbiI6IjIwMjItMDgtMDFUMDg6MDg6MzMiLCJQcm9qZWN0Ijp7IiRyZWYiOiI4In19LHsiJGlkIjoiMzkiLCIkdHlwZSI6IlN3aXNzQWNhZGVtaWMuQ2l0YXZpLlBlcnNvbiwgU3dp</w:instrText>
          </w:r>
          <w:r>
            <w:rPr>
              <w:sz w:val="24"/>
              <w:szCs w:val="24"/>
              <w:lang w:val="en-US"/>
            </w:rPr>
            <w:instrText>c3NBY2FkZW1pYy5DaXRhdmkiLCJGaXJzdE5hbWUiOiJBbGFuIiwiTGFzdE5hbWUiOiJLd29uZyIsIk1pZGRsZU5hbWUiOiJNLiIsIlByb3RlY3RlZCI6ZmFsc2UsIlNleCI6MiwiQ3JlYXRlZEJ5IjoiX0plbm55IiwiQ3JlYXRlZE9uIjoiMjAyMi0wOC0wMVQwODowODozMyIsIk1vZGlmaWVkQnkiOiJfSmVubnkiLCJJZCI6ImEwMTUzOGU4</w:instrText>
          </w:r>
          <w:r>
            <w:rPr>
              <w:sz w:val="24"/>
              <w:szCs w:val="24"/>
              <w:lang w:val="en-US"/>
            </w:rPr>
            <w:instrText>LTM0MzItNDkyNS04ZGZiLTMzNzQ0Njg2ZTMzMCIsIk1vZGlmaWVkT24iOiIyMDIyLTA4LTAxVDA4OjA4OjMzIiwiUHJvamVjdCI6eyIkcmVmIjoiOCJ9fSx7IiRpZCI6IjQwIiwiJHR5cGUiOiJTd2lzc0FjYWRlbWljLkNpdGF2aS5QZXJzb24sIFN3aXNzQWNhZGVtaWMuQ2l0YXZpIiwiRmlyc3ROYW1lIjoiQWxleGlzIiwiTGFzdE5hbWUi</w:instrText>
          </w:r>
          <w:r>
            <w:rPr>
              <w:sz w:val="24"/>
              <w:szCs w:val="24"/>
              <w:lang w:val="en-US"/>
            </w:rPr>
            <w:instrText>OiJCb2xlZGEiLCJQcm90ZWN0ZWQiOmZhbHNlLCJTZXgiOjEsIkNyZWF0ZWRCeSI6Il9KZW5ueSIsIkNyZWF0ZWRPbiI6IjIwMjItMDgtMDFUMDg6MDg6MzMiLCJNb2RpZmllZEJ5IjoiX0plbm55IiwiSWQiOiJkMGUwODFlMC01YTJkLTQ5YTAtODUxMy1jNjUzOTA2NTdjMGMiLCJNb2RpZmllZE9uIjoiMjAyMi0wOC0wMVQwODowODozMyIs</w:instrText>
          </w:r>
          <w:r>
            <w:rPr>
              <w:sz w:val="24"/>
              <w:szCs w:val="24"/>
              <w:lang w:val="en-US"/>
            </w:rPr>
            <w:instrText>IlByb2plY3QiOnsiJHJlZiI6IjgifX0seyIkaWQiOiI0MSIsIiR0eXBlIjoiU3dpc3NBY2FkZW1pYy5DaXRhdmkuUGVyc29uLCBTd2lzc0FjYWRlbWljLkNpdGF2aSIsIkZpcnN0TmFtZSI6Ik1hdHRoZXciLCJMYXN0TmFtZSI6IkJyb29rcyIsIlByb3RlY3RlZCI6ZmFsc2UsIlNleCI6MiwiQ3JlYXRlZEJ5IjoiX0plbm55IiwiQ3JlYXRl</w:instrText>
          </w:r>
          <w:r>
            <w:rPr>
              <w:sz w:val="24"/>
              <w:szCs w:val="24"/>
              <w:lang w:val="en-US"/>
            </w:rPr>
            <w:instrText>ZE9uIjoiMjAyMi0wOC0wMVQwODowODozMyIsIk1vZGlmaWVkQnkiOiJfSmVubnkiLCJJZCI6IjhlYjY5ZDQ0LWY4NWQtNDU2Mi1iODczLTEyZDQ1NWM2Yjk3ZCIsIk1vZGlmaWVkT24iOiIyMDIyLTA4LTAxVDA4OjA4OjMzIiwiUHJvamVjdCI6eyIkcmVmIjoiOCJ9fSx7IiRpZCI6IjQyIiwiJHR5cGUiOiJTd2lzc0FjYWRlbWljLkNpdGF2</w:instrText>
          </w:r>
          <w:r>
            <w:rPr>
              <w:sz w:val="24"/>
              <w:szCs w:val="24"/>
              <w:lang w:val="en-US"/>
            </w:rPr>
            <w:instrText>aS5QZXJzb24sIFN3aXNzQWNhZGVtaWMuQ2l0YXZpIiwiRmlyc3ROYW1lIjoiTGlubiIsIkxhc3ROYW1lIjoiR2llc2VyIiwiUHJvdGVjdGVkIjpmYWxzZSwiU2V4IjoxLCJDcmVhdGVkQnkiOiJfSmVubnkiLCJDcmVhdGVkT24iOiIyMDIyLTA4LTAxVDA4OjA4OjMzIiwiTW9kaWZpZWRCeSI6Il9KZW5ueSIsIklkIjoiMmNjNmNhNzctYjUy</w:instrText>
          </w:r>
          <w:r>
            <w:rPr>
              <w:sz w:val="24"/>
              <w:szCs w:val="24"/>
              <w:lang w:val="en-US"/>
            </w:rPr>
            <w:instrText>YS00NjBlLTgyYjEtZTllMDZjZDkxNDc2IiwiTW9kaWZpZWRPbiI6IjIwMjItMDgtMDFUMDg6MDg6MzMiLCJQcm9qZWN0Ijp7IiRyZWYiOiI4In19LHsiJGlkIjoiNDMiLCIkdHlwZSI6IlN3aXNzQWNhZGVtaWMuQ2l0YXZpLlBlcnNvbiwgU3dpc3NBY2FkZW1pYy5DaXRhdmkiLCJGaXJzdE5hbWUiOiJSaW5raSIsIkxhc3ROYW1lIjoiUmF0</w:instrText>
          </w:r>
          <w:r>
            <w:rPr>
              <w:sz w:val="24"/>
              <w:szCs w:val="24"/>
              <w:lang w:val="en-US"/>
            </w:rPr>
            <w:instrText>bmFwcml5YSIsIlByb3RlY3RlZCI6ZmFsc2UsIlNleCI6MCwiQ3JlYXRlZEJ5IjoiX0plbm55IiwiQ3JlYXRlZE9uIjoiMjAyMi0wOC0wMVQwODowODozMyIsIk1vZGlmaWVkQnkiOiJfSmVubnkiLCJJZCI6IjE0NDMxNjNhLTNkZTUtNDE5YS05YzZjLTViNTQyMGM3MThlMCIsIk1vZGlmaWVkT24iOiIyMDIyLTA4LTAxVDA4OjA4OjMzIiwi</w:instrText>
          </w:r>
          <w:r>
            <w:rPr>
              <w:sz w:val="24"/>
              <w:szCs w:val="24"/>
              <w:lang w:val="en-US"/>
            </w:rPr>
            <w:instrText>UHJvamVjdCI6eyIkcmVmIjoiOCJ9fSx7IiRpZCI6IjQ0IiwiJHR5cGUiOiJTd2lzc0FjYWRlbWljLkNpdGF2aS5QZXJzb24sIFN3aXNzQWNhZGVtaWMuQ2l0YXZpIiwiRmlyc3ROYW1lIjoiS2FyaSIsIkxhc3ROYW1lIjoiQnJhbmhhbSIsIk1pZGRsZU5hbWUiOiJFLiIsIlByb3RlY3RlZCI6ZmFsc2UsIlNleCI6MSwiQ3JlYXRlZEJ5Ijoi</w:instrText>
          </w:r>
          <w:r>
            <w:rPr>
              <w:sz w:val="24"/>
              <w:szCs w:val="24"/>
              <w:lang w:val="en-US"/>
            </w:rPr>
            <w:instrText>X0plbm55IiwiQ3JlYXRlZE9uIjoiMjAyMi0wOC0wMVQwODowODozMyIsIk1vZGlmaWVkQnkiOiJfSmVubnkiLCJJZCI6IjYxNjRmMmVjLWFkZDEtNGExNi04NTYwLWM1NzRjYjBlNTVhYSIsIk1vZGlmaWVkT24iOiIyMDIyLTA4LTAxVDA4OjA4OjMzIiwiUHJvamVjdCI6eyIkcmVmIjoiOCJ9fSx7IiRpZCI6IjQ1IiwiJHR5cGUiOiJTd2lz</w:instrText>
          </w:r>
          <w:r>
            <w:rPr>
              <w:sz w:val="24"/>
              <w:szCs w:val="24"/>
              <w:lang w:val="en-US"/>
            </w:rPr>
            <w:instrText>c0FjYWRlbWljLkNpdGF2aS5QZXJzb24sIFN3aXNzQWNhZGVtaWMuQ2l0YXZpIiwiRmlyc3ROYW1lIjoiSm9oYW5uYSIsIkxhc3ROYW1lIjoiRm9lcnN0ZXIiLCJNaWRkbGVOYW1lIjoiUi4iLCJQcm90ZWN0ZWQiOmZhbHNlLCJTZXgiOjEsIkNyZWF0ZWRCeSI6Il9KZW5ueSIsIkNyZWF0ZWRPbiI6IjIwMjItMDgtMDFUMDg6MDg6MzMiLCJN</w:instrText>
          </w:r>
          <w:r>
            <w:rPr>
              <w:sz w:val="24"/>
              <w:szCs w:val="24"/>
              <w:lang w:val="en-US"/>
            </w:rPr>
            <w:instrText>b2RpZmllZEJ5IjoiX0plbm55IiwiSWQiOiIwMDgxNTNhNC05MTMwLTQyMmItODExZC01NTMyYmYzMDA4YmIiLCJNb2RpZmllZE9uIjoiMjAyMi0wOC0wMVQwODowODozMyIsIlByb2plY3QiOnsiJHJlZiI6IjgifX0seyIkaWQiOiI0NiIsIiR0eXBlIjoiU3dpc3NBY2FkZW1pYy5DaXRhdmkuUGVyc29uLCBTd2lzc0FjYWRlbWljLkNpdGF2</w:instrText>
          </w:r>
          <w:r>
            <w:rPr>
              <w:sz w:val="24"/>
              <w:szCs w:val="24"/>
              <w:lang w:val="en-US"/>
            </w:rPr>
            <w:instrText>aSIsIkZpcnN0TmFtZSI6IkpvaG4iLCJMYXN0TmFtZSI6IkhlY2tlbmxpdmVseSIsIk1pZGRsZU5hbWUiOiJSLiIsIlByb3RlY3RlZCI6ZmFsc2UsIlNleCI6MiwiQ3JlYXRlZEJ5IjoiX0plbm55IiwiQ3JlYXRlZE9uIjoiMjAyMi0wOC0wMVQwODowODozMyIsIk1vZGlmaWVkQnkiOiJfSmVubnkiLCJJZCI6ImJkYzAwOWE5LWQzYWUtNGE2</w:instrText>
          </w:r>
          <w:r>
            <w:rPr>
              <w:sz w:val="24"/>
              <w:szCs w:val="24"/>
              <w:lang w:val="en-US"/>
            </w:rPr>
            <w:instrText>NS05ZDM1LTBiYjBjY2Y3ZDczNCIsIk1vZGlmaWVkT24iOiIyMDIyLTA4LTAxVDA4OjA4OjMzIiwiUHJvamVjdCI6eyIkcmVmIjoiOCJ9fSx7IiRpZCI6IjQ3IiwiJHR5cGUiOiJTd2lzc0FjYWRlbWljLkNpdGF2aS5QZXJzb24sIFN3aXNzQWNhZGVtaWMuQ2l0YXZpIiwiRmlyc3ROYW1lIjoiTW9oYW1tYWQiLCJMYXN0TmFtZSI6Ik90aG1h</w:instrText>
          </w:r>
          <w:r>
            <w:rPr>
              <w:sz w:val="24"/>
              <w:szCs w:val="24"/>
              <w:lang w:val="en-US"/>
            </w:rPr>
            <w:instrText>biIsIk1pZGRsZU5hbWUiOiJJLiIsIlByb3RlY3RlZCI6ZmFsc2UsIlNleCI6MiwiQ3JlYXRlZEJ5IjoiX0plbm55IiwiQ3JlYXRlZE9uIjoiMjAyMi0wOC0wMVQwODowODozMyIsIk1vZGlmaWVkQnkiOiJfSmVubnkiLCJJZCI6IjgwYWIyOTdhLWY1ZjYtNDBhYy1hZWIxLTJhYjZhMWI4NTdkOSIsIk1vZGlmaWVkT24iOiIyMDIyLTA4LTAx</w:instrText>
          </w:r>
          <w:r>
            <w:rPr>
              <w:sz w:val="24"/>
              <w:szCs w:val="24"/>
              <w:lang w:val="en-US"/>
            </w:rPr>
            <w:instrText>VDA4OjA4OjMzIiwiUHJvamVjdCI6eyIkcmVmIjoiOCJ9fSx7IiRpZCI6IjQ4IiwiJHR5cGUiOiJTd2lzc0FjYWRlbWljLkNpdGF2aS5QZXJzb24sIFN3aXNzQWNhZGVtaWMuQ2l0YXZpIiwiRmlyc3ROYW1lIjoiQnJlbmRhbiIsIkxhc3ROYW1lIjoiVm90ZSIsIk1pZGRsZU5hbWUiOiJKLiIsIlByb3RlY3RlZCI6ZmFsc2UsIlNleCI6Miwi</w:instrText>
          </w:r>
          <w:r>
            <w:rPr>
              <w:sz w:val="24"/>
              <w:szCs w:val="24"/>
              <w:lang w:val="en-US"/>
            </w:rPr>
            <w:instrText>Q3JlYXRlZEJ5IjoiX0plbm55IiwiQ3JlYXRlZE9uIjoiMjAyMi0wOC0wMVQwODowODozMyIsIk1vZGlmaWVkQnkiOiJfSmVubnkiLCJJZCI6IjM3NjFlZGJmLTRkOTUtNDljOC05MjljLThiMjBmMWM0ODJjZCIsIk1vZGlmaWVkT24iOiIyMDIyLTA4LTAxVDA4OjA4OjMzIiwiUHJvamVjdCI6eyIkcmVmIjoiOCJ9fSx7IiRpZCI6IjQ5Iiwi</w:instrText>
          </w:r>
          <w:r>
            <w:rPr>
              <w:sz w:val="24"/>
              <w:szCs w:val="24"/>
              <w:lang w:val="en-US"/>
            </w:rPr>
            <w:instrText>JHR5cGUiOiJTd2lzc0FjYWRlbWljLkNpdGF2aS5QZXJzb24sIFN3aXNzQWNhZGVtaWMuQ2l0YXZpIiwiRmlyc3ROYW1lIjoiSGVsZW5hIiwiTGFzdE5hbWUiOiJMaWFuZyIsIk1pZGRsZU5hbWUiOiJIYWkiLCJQcm90ZWN0ZWQiOmZhbHNlLCJTZXgiOjEsIkNyZWF0ZWRCeSI6Il9KZW5ueSIsIkNyZWF0ZWRPbiI6IjIwMjItMDgtMDFUMDg6</w:instrText>
          </w:r>
          <w:r>
            <w:rPr>
              <w:sz w:val="24"/>
              <w:szCs w:val="24"/>
              <w:lang w:val="en-US"/>
            </w:rPr>
            <w:instrText>MDg6MzMiLCJNb2RpZmllZEJ5IjoiX0plbm55IiwiSWQiOiJhZTZmNzgwMi1lOWYwLTQwYWMtYWNkNS05MjJiYmIzNjIyMmUiLCJNb2RpZmllZE9uIjoiMjAyMi0wOC0wMVQwODowODozMyIsIlByb2plY3QiOnsiJHJlZiI6IjgifX0seyIkaWQiOiI1MCIsIiR0eXBlIjoiU3dpc3NBY2FkZW1pYy5DaXRhdmkuUGVyc29uLCBTd2lzc0FjYWRl</w:instrText>
          </w:r>
          <w:r>
            <w:rPr>
              <w:sz w:val="24"/>
              <w:szCs w:val="24"/>
              <w:lang w:val="en-US"/>
            </w:rPr>
            <w:instrText>bWljLkNpdGF2aSIsIkZpcnN0TmFtZSI6IkVtbWFudWVsbGUiLCJMYXN0TmFtZSI6IlNvdXplYXUiLCJQcm90ZWN0ZWQiOmZhbHNlLCJTZXgiOjEsIkNyZWF0ZWRCeSI6Il9KZW5ueSIsIkNyZWF0ZWRPbiI6IjIwMjItMDgtMDFUMDg6MDg6MzMiLCJNb2RpZmllZEJ5IjoiX0plbm55IiwiSWQiOiIzZDU2NTRkMi0zNDRjLTRkODgtYTJlNC04</w:instrText>
          </w:r>
          <w:r>
            <w:rPr>
              <w:sz w:val="24"/>
              <w:szCs w:val="24"/>
              <w:lang w:val="en-US"/>
            </w:rPr>
            <w:instrText>NDNhMTlhYzAwNmUiLCJNb2RpZmllZE9uIjoiMjAyMi0wOC0wMVQwODowODozMyIsIlByb2plY3QiOnsiJHJlZiI6IjgifX0seyIkaWQiOiI1MSIsIiR0eXBlIjoiU3dpc3NBY2FkZW1pYy5DaXRhdmkuUGVyc29uLCBTd2lzc0FjYWRlbWljLkNpdGF2aSIsIkZpcnN0TmFtZSI6IklhbiIsIkxhc3ROYW1lIjoiTWNBbGxpc3RlciIsIk1pZGRs</w:instrText>
          </w:r>
          <w:r>
            <w:rPr>
              <w:sz w:val="24"/>
              <w:szCs w:val="24"/>
              <w:lang w:val="en-US"/>
            </w:rPr>
            <w:instrText>ZU5hbWUiOiJMLiIsIlByb3RlY3RlZCI6ZmFsc2UsIlNleCI6MiwiQ3JlYXRlZEJ5IjoiX0plbm55IiwiQ3JlYXRlZE9uIjoiMjAyMi0wOC0wMVQwODowODozMyIsIk1vZGlmaWVkQnkiOiJfSmVubnkiLCJJZCI6IjVjYTYwM2Q1LTk1ZTUtNDEzYS1hNzI0LTRmYmE4YjA2M2QwNCIsIk1vZGlmaWVkT24iOiIyMDIyLTA4LTAxVDA4OjA4OjMz</w:instrText>
          </w:r>
          <w:r>
            <w:rPr>
              <w:sz w:val="24"/>
              <w:szCs w:val="24"/>
              <w:lang w:val="en-US"/>
            </w:rPr>
            <w:instrText>IiwiUHJvamVjdCI6eyIkcmVmIjoiOCJ9fSx7IiRpZCI6IjUyIiwiJHR5cGUiOiJTd2lzc0FjYWRlbWljLkNpdGF2aS5QZXJzb24sIFN3aXNzQWNhZGVtaWMuQ2l0YXZpIiwiRmlyc3ROYW1lIjoiVGltb3RoeSIsIkxhc3ROYW1lIjoiSXNhYWNzIiwiUHJvdGVjdGVkIjpmYWxzZSwiU2V4IjoyLCJDcmVhdGVkQnkiOiJfSmVubnkiLCJDcmVh</w:instrText>
          </w:r>
          <w:r>
            <w:rPr>
              <w:sz w:val="24"/>
              <w:szCs w:val="24"/>
              <w:lang w:val="en-US"/>
            </w:rPr>
            <w:instrText>dGVkT24iOiIyMDIyLTA4LTAxVDA4OjA4OjMzIiwiTW9kaWZpZWRCeSI6Il9KZW5ueSIsIklkIjoiNmI4YzlkOTQtZTc0Yi00ZmFiLWI0MjEtOGI0OTlhYmFjNWYyIiwiTW9kaWZpZWRPbiI6IjIwMjItMDgtMDFUMDg6MDg6MzMiLCJQcm9qZWN0Ijp7IiRyZWYiOiI4In19LHsiJGlkIjoiNTMiLCIkdHlwZSI6IlN3aXNzQWNhZGVtaWMuQ2l0</w:instrText>
          </w:r>
          <w:r>
            <w:rPr>
              <w:sz w:val="24"/>
              <w:szCs w:val="24"/>
              <w:lang w:val="en-US"/>
            </w:rPr>
            <w:instrText>YXZpLlBlcnNvbiwgU3dpc3NBY2FkZW1pYy5DaXRhdmkiLCJGaXJzdE5hbWUiOiJKYW5ldHRlIiwiTGFzdE5hbWUiOiJIYWxsIiwiUHJvdGVjdGVkIjpmYWxzZSwiU2V4IjoxLCJDcmVhdGVkQnkiOiJfSmVubnkiLCJDcmVhdGVkT24iOiIyMDIyLTA4LTAxVDA4OjA4OjMzIiwiTW9kaWZpZWRCeSI6Il9KZW5ueSIsIklkIjoiMmFkMGExMDIt</w:instrText>
          </w:r>
          <w:r>
            <w:rPr>
              <w:sz w:val="24"/>
              <w:szCs w:val="24"/>
              <w:lang w:val="en-US"/>
            </w:rPr>
            <w:instrText>ZTZlZS00YzRiLWI5Y2QtNTQyYmE2YzA1Y2JjIiwiTW9kaWZpZWRPbiI6IjIwMjItMDgtMDFUMDg6MDg6MzMiLCJQcm9qZWN0Ijp7IiRyZWYiOiI4In19LHsiJGlkIjoiNTQiLCIkdHlwZSI6IlN3aXNzQWNhZGVtaWMuQ2l0YXZpLlBlcnNvbiwgU3dpc3NBY2FkZW1pYy5DaXRhdmkiLCJGaXJzdE5hbWUiOiJTdGV3YXJ0IiwiTGFzdE5hbWUi</w:instrText>
          </w:r>
          <w:r>
            <w:rPr>
              <w:sz w:val="24"/>
              <w:szCs w:val="24"/>
              <w:lang w:val="en-US"/>
            </w:rPr>
            <w:instrText>OiJMYWtlIiwiUHJvdGVjdGVkIjpmYWxzZSwiU2V4IjoyLCJDcmVhdGVkQnkiOiJfSmVubnkiLCJDcmVhdGVkT24iOiIyMDIyLTA4LTAxVDA4OjA4OjMzIiwiTW9kaWZpZWRCeSI6Il9KZW5ueSIsIklkIjoiMjhmNDBlZDgtN2IxYS00OWIyLTljMDYtZDI4YWVkMDZiMWMzIiwiTW9kaWZpZWRPbiI6IjIwMjItMDgtMDFUMDg6MDg6MzMiLCJQ</w:instrText>
          </w:r>
          <w:r>
            <w:rPr>
              <w:sz w:val="24"/>
              <w:szCs w:val="24"/>
              <w:lang w:val="en-US"/>
            </w:rPr>
            <w:instrText>cm9qZWN0Ijp7IiRyZWYiOiI4In19LHsiJGlkIjoiNTUiLCIkdHlwZSI6IlN3aXNzQWNhZGVtaWMuQ2l0YXZpLlBlcnNvbiwgU3dpc3NBY2FkZW1pYy5DaXRhdmkiLCJGaXJzdE5hbWUiOiJEYXZpZCIsIkxhc3ROYW1lIjoiTWFja2V5IiwiTWlkZGxlTmFtZSI6IkEuIiwiUHJvdGVjdGVkIjpmYWxzZSwiU2V4IjoyLCJDcmVhdGVkQnkiOiJf</w:instrText>
          </w:r>
          <w:r>
            <w:rPr>
              <w:sz w:val="24"/>
              <w:szCs w:val="24"/>
              <w:lang w:val="en-US"/>
            </w:rPr>
            <w:instrText>SmVubnkiLCJDcmVhdGVkT24iOiIyMDIyLTA4LTAxVDA4OjA4OjMzIiwiTW9kaWZpZWRCeSI6Il9KZW5ueSIsIklkIjoiMTM3ZGUyZDctZjkwZC00N2IyLTg1YmYtMTBkNTdmMzM3ZDNhIiwiTW9kaWZpZWRPbiI6IjIwMjItMDgtMDFUMDg6MDg6MzMiLCJQcm9qZWN0Ijp7IiRyZWYiOiI4In19LHsiJGlkIjoiNTYiLCIkdHlwZSI6IlN3aXNz</w:instrText>
          </w:r>
          <w:r>
            <w:rPr>
              <w:sz w:val="24"/>
              <w:szCs w:val="24"/>
              <w:lang w:val="en-US"/>
            </w:rPr>
            <w:instrText>QWNhZGVtaWMuQ2l0YXZpLlBlcnNvbiwgU3dpc3NBY2FkZW1pYy5DaXRhdmkiLCJGaXJzdE5hbWUiOiJJYW4iLCJMYXN0TmFtZSI6IkNvbnN0YWJsZSIsIk1pZGRsZU5hbWUiOiJKLiIsIlByb3RlY3RlZCI6ZmFsc2UsIlNleCI6MiwiQ3JlYXRlZEJ5IjoiX0plbm55IiwiQ3JlYXRlZE9uIjoiMjAyMi0wOC0wMVQwODowODozMyIsIk1vZGlm</w:instrText>
          </w:r>
          <w:r>
            <w:rPr>
              <w:sz w:val="24"/>
              <w:szCs w:val="24"/>
              <w:lang w:val="en-US"/>
            </w:rPr>
            <w:instrText>aWVkQnkiOiJfSmVubnkiLCJJZCI6IjA0NTI0MDllLTZmYjgtNDIwYy1hMDI2LTE1NjA3MTNlYzBmYSIsIk1vZGlmaWVkT24iOiIyMDIyLTA4LTAxVDA4OjA4OjMzIiwiUHJvamVjdCI6eyIkcmVmIjoiOCJ9fSx7IiRpZCI6IjU3IiwiJHR5cGUiOiJTd2lzc0FjYWRlbWljLkNpdGF2aS5QZXJzb24sIFN3aXNzQWNhZGVtaWMuQ2l0YXZpIiwi</w:instrText>
          </w:r>
          <w:r>
            <w:rPr>
              <w:sz w:val="24"/>
              <w:szCs w:val="24"/>
              <w:lang w:val="en-US"/>
            </w:rPr>
            <w:instrText>Rmlyc3ROYW1lIjoiSmFtaWUiLCJMYXN0TmFtZSI6IkNyYWlnIiwiTWlkZGxlTmFtZSI6IkUuIiwiUHJvdGVjdGVkIjpmYWxzZSwiU2V4IjowLCJDcmVhdGVkQnkiOiJfSmVubnkiLCJDcmVhdGVkT24iOiIyMDIyLTA4LTAxVDA4OjA4OjMzIiwiTW9kaWZpZWRCeSI6Il9KZW5ueSIsIklkIjoiODk2YWM1NjMtNzFkMS00Njk4LWE2YzMtNzI4</w:instrText>
          </w:r>
          <w:r>
            <w:rPr>
              <w:sz w:val="24"/>
              <w:szCs w:val="24"/>
              <w:lang w:val="en-US"/>
            </w:rPr>
            <w:instrText>YTM1ZDlkMTU3IiwiTW9kaWZpZWRPbiI6IjIwMjItMDgtMDFUMDg6MDg6MzMiLCJQcm9qZWN0Ijp7IiRyZWYiOiI4In19LHsiJGlkIjoiNTgiLCIkdHlwZSI6IlN3aXNzQWNhZGVtaWMuQ2l0YXZpLlBlcnNvbiwgU3dpc3NBY2FkZW1pYy5DaXRhdmkiLCJGaXJzdE5hbWUiOiJUZXJyaWUiLCJMYXN0TmFtZSI6IktpdGNobmVyIiwiTWlkZGxl</w:instrText>
          </w:r>
          <w:r>
            <w:rPr>
              <w:sz w:val="24"/>
              <w:szCs w:val="24"/>
              <w:lang w:val="en-US"/>
            </w:rPr>
            <w:instrText>TmFtZSI6IkUuIiwiUHJvdGVjdGVkIjpmYWxzZSwiU2V4IjoxLCJDcmVhdGVkQnkiOiJfSmVubnkiLCJDcmVhdGVkT24iOiIyMDIyLTA4LTAxVDA4OjA4OjMzIiwiTW9kaWZpZWRCeSI6Il9KZW5ueSIsIklkIjoiNWZjNjRiNmUtOTE2My00OThjLWI2YjMtZmU2MmM2ZWY5ODg2IiwiTW9kaWZpZWRPbiI6IjIwMjItMDgtMDFUMDg6MDg6MzMi</w:instrText>
          </w:r>
          <w:r>
            <w:rPr>
              <w:sz w:val="24"/>
              <w:szCs w:val="24"/>
              <w:lang w:val="en-US"/>
            </w:rPr>
            <w:instrText>LCJQcm9qZWN0Ijp7IiRyZWYiOiI4In19LHsiJGlkIjoiNTkiLCIkdHlwZSI6IlN3aXNzQWNhZGVtaWMuQ2l0YXZpLlBlcnNvbiwgU3dpc3NBY2FkZW1pYy5DaXRhdmkiLCJGaXJzdE5hbWUiOiJaaGVuZ2xpbiIsIkxhc3ROYW1lIjoiWWFuZyIsIlByb3RlY3RlZCI6ZmFsc2UsIlNleCI6MCwiQ3JlYXRlZEJ5IjoiX0plbm55IiwiQ3JlYXRl</w:instrText>
          </w:r>
          <w:r>
            <w:rPr>
              <w:sz w:val="24"/>
              <w:szCs w:val="24"/>
              <w:lang w:val="en-US"/>
            </w:rPr>
            <w:instrText>ZE9uIjoiMjAyMi0wOC0wMVQwODowODozMyIsIk1vZGlmaWVkQnkiOiJfSmVubnkiLCJJZCI6IjFmYmJhY2ZmLWRkZDAtNDc4Yy04MjgyLTM1ZDQwMTUxNzBiOCIsIk1vZGlmaWVkT24iOiIyMDIyLTA4LTAxVDA4OjA4OjMzIiwiUHJvamVjdCI6eyIkcmVmIjoiOCJ9fSx7IiRpZCI6IjYwIiwiJHR5cGUiOiJTd2lzc0FjYWRlbWljLkNpdGF2</w:instrText>
          </w:r>
          <w:r>
            <w:rPr>
              <w:sz w:val="24"/>
              <w:szCs w:val="24"/>
              <w:lang w:val="en-US"/>
            </w:rPr>
            <w:instrText>aS5QZXJzb24sIFN3aXNzQWNhZGVtaWMuQ2l0YXZpIiwiRmlyc3ROYW1lIjoiWmhpZ3VhbmciLCJMYXN0TmFtZSI6IlN1IiwiUHJvdGVjdGVkIjpmYWxzZSwiU2V4IjowLCJDcmVhdGVkQnkiOiJfSmVubnkiLCJDcmVhdGVkT24iOiIyMDIyLTA4LTAxVDA4OjA4OjMzIiwiTW9kaWZpZWRCeSI6Il9KZW5ueSIsIklkIjoiOThiMDI1ODEtODQ0</w:instrText>
          </w:r>
          <w:r>
            <w:rPr>
              <w:sz w:val="24"/>
              <w:szCs w:val="24"/>
              <w:lang w:val="en-US"/>
            </w:rPr>
            <w:instrText>Ny00Y2NlLThkZTEtYTkxMjE4MjlhZmQwIiwiTW9kaWZpZWRPbiI6IjIwMjItMDgtMDFUMDg6MDg6MzMiLCJQcm9qZWN0Ijp7IiRyZWYiOiI4In19LHsiJGlkIjoiNjEiLCIkdHlwZSI6IlN3aXNzQWNhZGVtaWMuQ2l0YXZpLlBlcnNvbiwgU3dpc3NBY2FkZW1pYy5DaXRhdmkiLCJGaXJzdE5hbWUiOiJIb25ncm9uZyIsIkxhc3ROYW1lIjoi</w:instrText>
          </w:r>
          <w:r>
            <w:rPr>
              <w:sz w:val="24"/>
              <w:szCs w:val="24"/>
              <w:lang w:val="en-US"/>
            </w:rPr>
            <w:instrText>THVvIiwiUHJvdGVjdGVkIjpmYWxzZSwiU2V4IjowLCJDcmVhdGVkQnkiOiJfSmVubnkiLCJDcmVhdGVkT24iOiIyMDIyLTA4LTAxVDA4OjA4OjMzIiwiTW9kaWZpZWRCeSI6Il9KZW5ueSIsIklkIjoiMGQ2OGUyMDEtYTFkMS00MjI1LTg2NDUtMDZkYjJkY2Q2NjA0IiwiTW9kaWZpZWRPbiI6IjIwMjItMDgtMDFUMDg6MDg6MzMiLCJQcm9q</w:instrText>
          </w:r>
          <w:r>
            <w:rPr>
              <w:sz w:val="24"/>
              <w:szCs w:val="24"/>
              <w:lang w:val="en-US"/>
            </w:rPr>
            <w:instrText>ZWN0Ijp7IiRyZWYiOiI4In19LHsiJGlkIjoiNjIiLCIkdHlwZSI6IlN3aXNzQWNhZGVtaWMuQ2l0YXZpLlBlcnNvbiwgU3dpc3NBY2FkZW1pYy5DaXRhdmkiLCJGaXJzdE5hbWUiOiJEYW5pZWwiLCJMYXN0TmFtZSI6IkNoZW4iLCJQcm90ZWN0ZWQiOmZhbHNlLCJTZXgiOjIsIkNyZWF0ZWRCeSI6Il9KZW5ueSIsIkNyZWF0ZWRPbiI6IjIw</w:instrText>
          </w:r>
          <w:r>
            <w:rPr>
              <w:sz w:val="24"/>
              <w:szCs w:val="24"/>
              <w:lang w:val="en-US"/>
            </w:rPr>
            <w:instrText>MjItMDgtMDFUMDg6MDg6MzMiLCJNb2RpZmllZEJ5IjoiX0plbm55IiwiSWQiOiIxY2EzMmI3YS1lMGUwLTRhNzktYjc4NS03YWQ0MzQ5NmUxOWQiLCJNb2RpZmllZE9uIjoiMjAyMi0wOC0wMVQwODowODozMyIsIlByb2plY3QiOnsiJHJlZiI6IjgifX0seyIkaWQiOiI2MyIsIiR0eXBlIjoiU3dpc3NBY2FkZW1pYy5DaXRhdmkuUGVyc29u</w:instrText>
          </w:r>
          <w:r>
            <w:rPr>
              <w:sz w:val="24"/>
              <w:szCs w:val="24"/>
              <w:lang w:val="en-US"/>
            </w:rPr>
            <w:instrText>LCBTd2lzc0FjYWRlbWljLkNpdGF2aSIsIkZpcnN0TmFtZSI6IkhvbmciLCJMYXN0TmFtZSI6Ik91eWFuZyIsIlByb3RlY3RlZCI6ZmFsc2UsIlNleCI6MCwiQ3JlYXRlZEJ5IjoiX0plbm55IiwiQ3JlYXRlZE9uIjoiMjAyMi0wOC0wMVQwODowODozMyIsIk1vZGlmaWVkQnkiOiJfSmVubnkiLCJJZCI6ImI2ODY0YWQzLTliYWEtNDg0Mi1h</w:instrText>
          </w:r>
          <w:r>
            <w:rPr>
              <w:sz w:val="24"/>
              <w:szCs w:val="24"/>
              <w:lang w:val="en-US"/>
            </w:rPr>
            <w:instrText>ZTQ2LTIzMzYyODk3NTYxOCIsIk1vZGlmaWVkT24iOiIyMDIyLTA4LTAxVDA4OjA4OjMzIiwiUHJvamVjdCI6eyIkcmVmIjoiOCJ9fSx7IiRpZCI6IjY0IiwiJHR5cGUiOiJTd2lzc0FjYWRlbWljLkNpdGF2aS5QZXJzb24sIFN3aXNzQWNhZGVtaWMuQ2l0YXZpIiwiRmlyc3ROYW1lIjoiS2VuIiwiTGFzdE5hbWUiOiJGbGFnZyIsIlByb3Rl</w:instrText>
          </w:r>
          <w:r>
            <w:rPr>
              <w:sz w:val="24"/>
              <w:szCs w:val="24"/>
              <w:lang w:val="en-US"/>
            </w:rPr>
            <w:instrText>Y3RlZCI6ZmFsc2UsIlNleCI6MiwiQ3JlYXRlZEJ5IjoiX0plbm55IiwiQ3JlYXRlZE9uIjoiMjAyMi0wOC0wMVQwODowODozMyIsIk1vZGlmaWVkQnkiOiJfSmVubnkiLCJJZCI6Ijg2OGVkNTc2LWQxNDctNDZhYi1hMjVkLTQ1M2Q1NmU1OGJlZCIsIk1vZGlmaWVkT24iOiIyMDIyLTA4LTAxVDA4OjA4OjMzIiwiUHJvamVjdCI6eyIkcmVm</w:instrText>
          </w:r>
          <w:r>
            <w:rPr>
              <w:sz w:val="24"/>
              <w:szCs w:val="24"/>
              <w:lang w:val="en-US"/>
            </w:rPr>
            <w:instrText>IjoiOCJ9fSx7IiRpZCI6IjY1IiwiJHR5cGUiOiJTd2lzc0FjYWRlbWljLkNpdGF2aS5QZXJzb24sIFN3aXNzQWNhZGVtaWMuQ2l0YXZpIiwiRmlyc3ROYW1lIjoiRGFubmkiLCJMYXN0TmFtZSI6IkxpbiIsIlByb3RlY3RlZCI6ZmFsc2UsIlNleCI6MCwiQ3JlYXRlZEJ5IjoiX0plbm55IiwiQ3JlYXRlZE9uIjoiMjAyMi0wOC0wMVQwODow</w:instrText>
          </w:r>
          <w:r>
            <w:rPr>
              <w:sz w:val="24"/>
              <w:szCs w:val="24"/>
              <w:lang w:val="en-US"/>
            </w:rPr>
            <w:instrText>ODozMyIsIk1vZGlmaWVkQnkiOiJfSmVubnkiLCJJZCI6IjQ3YTUxNWE3LWM0ZmMtNDE5ZC05ZWRiLTVkY2IzMzczNjk0YiIsIk1vZGlmaWVkT24iOiIyMDIyLTA4LTAxVDA4OjA4OjMzIiwiUHJvamVjdCI6eyIkcmVmIjoiOCJ9fSx7IiRpZCI6IjY2IiwiJHR5cGUiOiJTd2lzc0FjYWRlbWljLkNpdGF2aS5QZXJzb24sIFN3aXNzQWNhZGVt</w:instrText>
          </w:r>
          <w:r>
            <w:rPr>
              <w:sz w:val="24"/>
              <w:szCs w:val="24"/>
              <w:lang w:val="en-US"/>
            </w:rPr>
            <w:instrText>aWMuQ2l0YXZpIiwiRmlyc3ROYW1lIjoiR3VhbnBpbmciLCJMYXN0TmFtZSI6Ik1hbyIsIlByb3RlY3RlZCI6ZmFsc2UsIlNleCI6MCwiQ3JlYXRlZEJ5IjoiX0plbm55IiwiQ3JlYXRlZE9uIjoiMjAyMi0wOC0wMVQwODowODozMyIsIk1vZGlmaWVkQnkiOiJfSmVubnkiLCJJZCI6ImNkYjZkYzRiLTA5NjMtNDEyOC04NTkxLTE4ZDY3MDU4</w:instrText>
          </w:r>
          <w:r>
            <w:rPr>
              <w:sz w:val="24"/>
              <w:szCs w:val="24"/>
              <w:lang w:val="en-US"/>
            </w:rPr>
            <w:instrText>NzIwMyIsIk1vZGlmaWVkT24iOiIyMDIyLTA4LTAxVDA4OjA4OjMzIiwiUHJvamVjdCI6eyIkcmVmIjoiOCJ9fSx7IiRpZCI6IjY3IiwiJHR5cGUiOiJTd2lzc0FjYWRlbWljLkNpdGF2aS5QZXJzb24sIFN3aXNzQWNhZGVtaWMuQ2l0YXZpIiwiRmlyc3ROYW1lIjoiSGVucnkiLCJMYXN0TmFtZSI6IkZlcnJleXJhIiwiUHJvdGVjdGVkIjpm</w:instrText>
          </w:r>
          <w:r>
            <w:rPr>
              <w:sz w:val="24"/>
              <w:szCs w:val="24"/>
              <w:lang w:val="en-US"/>
            </w:rPr>
            <w:instrText>YWxzZSwiU2V4IjoyLCJDcmVhdGVkQnkiOiJfSmVubnkiLCJDcmVhdGVkT24iOiIyMDIyLTA4LTAxVDA4OjA4OjMzIiwiTW9kaWZpZWRCeSI6Il9KZW5ueSIsIklkIjoiNzg5MTAzZWQtNTNlNS00OGM2LWIyM2EtNDQxZDMxNmZlZWM0IiwiTW9kaWZpZWRPbiI6IjIwMjItMDgtMDFUMDg6MDg6MzMiLCJQcm9qZWN0Ijp7IiRyZWYiOiI4In19</w:instrText>
          </w:r>
          <w:r>
            <w:rPr>
              <w:sz w:val="24"/>
              <w:szCs w:val="24"/>
              <w:lang w:val="en-US"/>
            </w:rPr>
            <w:instrText>LHsiJGlkIjoiNjgiLCIkdHlwZSI6IlN3aXNzQWNhZGVtaWMuQ2l0YXZpLlBlcnNvbiwgU3dpc3NBY2FkZW1pYy5DaXRhdmkiLCJGaXJzdE5hbWUiOiJLbGF1cyIsIkxhc3ROYW1lIjoiU3RhcmsiLCJQcm90ZWN0ZWQiOmZhbHNlLCJTZXgiOjIsIkNyZWF0ZWRCeSI6Il9KZW5ueSIsIkNyZWF0ZWRPbiI6IjIwMjItMDgtMDFUMDg6MDg6MzMi</w:instrText>
          </w:r>
          <w:r>
            <w:rPr>
              <w:sz w:val="24"/>
              <w:szCs w:val="24"/>
              <w:lang w:val="en-US"/>
            </w:rPr>
            <w:instrText>LCJNb2RpZmllZEJ5IjoiX0plbm55IiwiSWQiOiJmNmU0NTFiMC04NjQ5LTRmZDQtYTljZS05NzM2Y2M4Mzk3MDAiLCJNb2RpZmllZE9uIjoiMjAyMi0wOC0wMVQwODowODozMyIsIlByb2plY3QiOnsiJHJlZiI6IjgifX0seyIkaWQiOiI2OSIsIiR0eXBlIjoiU3dpc3NBY2FkZW1pYy5DaXRhdmkuUGVyc29uLCBTd2lzc0FjYWRlbWljLkNp</w:instrText>
          </w:r>
          <w:r>
            <w:rPr>
              <w:sz w:val="24"/>
              <w:szCs w:val="24"/>
              <w:lang w:val="en-US"/>
            </w:rPr>
            <w:instrText>dGF2aSIsIkZpcnN0TmFtZSI6IkNsYXVkaWEiLCJMYXN0TmFtZSI6IlN0cmFjaHdpdHoiLCJNaWRkbGVOYW1lIjoiTi4iLCJQcmVmaXgiOiJ2b24iLCJQcm90ZWN0ZWQiOmZhbHNlLCJTZXgiOjEsIkNyZWF0ZWRCeSI6Il9KZW5ueSIsIkNyZWF0ZWRPbiI6IjIwMjItMDgtMDFUMDg6MDg6MzMiLCJNb2RpZmllZEJ5IjoiX0plbm55IiwiSWQi</w:instrText>
          </w:r>
          <w:r>
            <w:rPr>
              <w:sz w:val="24"/>
              <w:szCs w:val="24"/>
              <w:lang w:val="en-US"/>
            </w:rPr>
            <w:instrText>OiJmOWU4NmZjOS0zMmYyLTQxYTktYTFkNC05YTBkY2QwM2NmMmQiLCJNb2RpZmllZE9uIjoiMjAyMi0wOC0wMVQwODowODozMyIsIlByb2plY3QiOnsiJHJlZiI6IjgifX0seyIkaWQiOiI3MCIsIiR0eXBlIjoiU3dpc3NBY2FkZW1pYy5DaXRhdmkuUGVyc29uLCBTd2lzc0FjYWRlbWljLkNpdGF2aSIsIkZpcnN0TmFtZSI6IkFybWluIiwi</w:instrText>
          </w:r>
          <w:r>
            <w:rPr>
              <w:sz w:val="24"/>
              <w:szCs w:val="24"/>
              <w:lang w:val="en-US"/>
            </w:rPr>
            <w:instrText>TGFzdE5hbWUiOiJXb2xmIiwiUHJvdGVjdGVkIjpmYWxzZSwiU2V4IjoyLCJDcmVhdGVkQnkiOiJfSmVubnkiLCJDcmVhdGVkT24iOiIyMDIyLTA4LTAxVDA4OjA4OjMzIiwiTW9kaWZpZWRCeSI6Il9KZW5ueSIsIklkIjoiZWYwNmI2OGEtNjUxNC00NmJmLWIzNDAtZmJlMmZlZTM4ODkzIiwiTW9kaWZpZWRPbiI6IjIwMjItMDgtMDFUMDg6</w:instrText>
          </w:r>
          <w:r>
            <w:rPr>
              <w:sz w:val="24"/>
              <w:szCs w:val="24"/>
              <w:lang w:val="en-US"/>
            </w:rPr>
            <w:instrText>MDg6MzMiLCJQcm9qZWN0Ijp7IiRyZWYiOiI4In19LHsiJGlkIjoiNzEiLCIkdHlwZSI6IlN3aXNzQWNhZGVtaWMuQ2l0YXZpLlBlcnNvbiwgU3dpc3NBY2FkZW1pYy5DaXRhdmkiLCJGaXJzdE5hbWUiOiJDYXJvbGluZSIsIkxhc3ROYW1lIjoiQnJhbmRsIiwiUHJvdGVjdGVkIjpmYWxzZSwiU2V4IjoxLCJDcmVhdGVkQnkiOiJfSmVubnki</w:instrText>
          </w:r>
          <w:r>
            <w:rPr>
              <w:sz w:val="24"/>
              <w:szCs w:val="24"/>
              <w:lang w:val="en-US"/>
            </w:rPr>
            <w:instrText>LCJDcmVhdGVkT24iOiIyMDIyLTA4LTAxVDA4OjA4OjMzIiwiTW9kaWZpZWRCeSI6Il9KZW5ueSIsIklkIjoiOWU5ODZjM2ItOWE4Ni00YTcyLThjYzItOTcyYTk1ZTY2NmI4IiwiTW9kaWZpZWRPbiI6IjIwMjItMDgtMDFUMDg6MDg6MzMiLCJQcm9qZWN0Ijp7IiRyZWYiOiI4In19LHsiJGlkIjoiNzIiLCIkdHlwZSI6IlN3aXNzQWNhZGVt</w:instrText>
          </w:r>
          <w:r>
            <w:rPr>
              <w:sz w:val="24"/>
              <w:szCs w:val="24"/>
              <w:lang w:val="en-US"/>
            </w:rPr>
            <w:instrText>aWMuQ2l0YXZpLlBlcnNvbiwgU3dpc3NBY2FkZW1pYy5DaXRhdmkiLCJGaXJzdE5hbWUiOiJHdWVudGhlciIsIkxhc3ROYW1lIjoiUnVkb2xwaCIsIlByb3RlY3RlZCI6ZmFsc2UsIlNleCI6MCwiQ3JlYXRlZEJ5IjoiX0plbm55IiwiQ3JlYXRlZE9uIjoiMjAyMi0wOC0wMVQwODowODozMyIsIk1vZGlmaWVkQnkiOiJfSmVubnkiLCJJZCI6</w:instrText>
          </w:r>
          <w:r>
            <w:rPr>
              <w:sz w:val="24"/>
              <w:szCs w:val="24"/>
              <w:lang w:val="en-US"/>
            </w:rPr>
            <w:instrText>ImM1NmI5ZWQ0LTEwYjEtNGEwYi04ZTM4LTE3ZmFjZjM5MDVlOCIsIk1vZGlmaWVkT24iOiIyMDIyLTA4LTAxVDA4OjA4OjMzIiwiUHJvamVjdCI6eyIkcmVmIjoiOCJ9fSx7IiRpZCI6IjczIiwiJHR5cGUiOiJTd2lzc0FjYWRlbWljLkNpdGF2aS5QZXJzb24sIFN3aXNzQWNhZGVtaWMuQ2l0YXZpIiwiRmlyc3ROYW1lIjoiTWF0dGhpYXMi</w:instrText>
          </w:r>
          <w:r>
            <w:rPr>
              <w:sz w:val="24"/>
              <w:szCs w:val="24"/>
              <w:lang w:val="en-US"/>
            </w:rPr>
            <w:instrText>LCJMYXN0TmFtZSI6Ik9sZGVuIiwiUHJvdGVjdGVkIjpmYWxzZSwiU2V4IjoyLCJDcmVhdGVkQnkiOiJfSmVubnkiLCJDcmVhdGVkT24iOiIyMDIyLTA4LTAxVDA4OjA4OjMzIiwiTW9kaWZpZWRCeSI6Il9KZW5ueSIsIklkIjoiZDk0YmIxYzctZjEyNy00ZGQwLWExOTItYjQ2MTA5Y2IwMmM3IiwiTW9kaWZpZWRPbiI6IjIwMjItMDgtMDFU</w:instrText>
          </w:r>
          <w:r>
            <w:rPr>
              <w:sz w:val="24"/>
              <w:szCs w:val="24"/>
              <w:lang w:val="en-US"/>
            </w:rPr>
            <w:instrText>MDg6MDg6MzMiLCJQcm9qZWN0Ijp7IiRyZWYiOiI4In19LHsiJGlkIjoiNzQiLCIkdHlwZSI6IlN3aXNzQWNhZGVtaWMuQ2l0YXZpLlBlcnNvbiwgU3dpc3NBY2FkZW1pYy5DaXRhdmkiLCJGaXJzdE5hbWUiOiJNYXJnYXV4IiwiTGFzdE5hbWUiOiJNb3JyaXNvbiIsIk1pZGRsZU5hbWUiOiJBLiIsIlByb3RlY3RlZCI6ZmFsc2UsIlNleCI6</w:instrText>
          </w:r>
          <w:r>
            <w:rPr>
              <w:sz w:val="24"/>
              <w:szCs w:val="24"/>
              <w:lang w:val="en-US"/>
            </w:rPr>
            <w:instrText>MSwiQ3JlYXRlZEJ5IjoiX0plbm55IiwiQ3JlYXRlZE9uIjoiMjAyMi0wOC0wMVQwODowODozMyIsIk1vZGlmaWVkQnkiOiJfSmVubnkiLCJJZCI6Ijk4YjFiYzljLWE4NmEtNDI5MC05NGE5LWVmYTk4YjI4YWNhMiIsIk1vZGlmaWVkT24iOiIyMDIyLTA4LTAxVDA4OjA4OjMzIiwiUHJvamVjdCI6eyIkcmVmIjoiOCJ9fSx7IiRpZCI6Ijc1</w:instrText>
          </w:r>
          <w:r>
            <w:rPr>
              <w:sz w:val="24"/>
              <w:szCs w:val="24"/>
              <w:lang w:val="en-US"/>
            </w:rPr>
            <w:instrText>IiwiJHR5cGUiOiJTd2lzc0FjYWRlbWljLkNpdGF2aS5QZXJzb24sIFN3aXNzQWNhZGVtaWMuQ2l0YXZpIiwiRmlyc3ROYW1lIjoiRGVuaXNlIiwiTGFzdE5hbWUiOiJNb3JnYW4iLCJNaWRkbGVOYW1lIjoiSi4iLCJQcm90ZWN0ZWQiOmZhbHNlLCJTZXgiOjEsIkNyZWF0ZWRCeSI6Il9KZW5ueSIsIkNyZWF0ZWRPbiI6IjIwMjItMDgtMDFU</w:instrText>
          </w:r>
          <w:r>
            <w:rPr>
              <w:sz w:val="24"/>
              <w:szCs w:val="24"/>
              <w:lang w:val="en-US"/>
            </w:rPr>
            <w:instrText>MDg6MDg6MzMiLCJNb2RpZmllZEJ5IjoiX0plbm55IiwiSWQiOiI1YjY4MzYyMi1mZjVkLTQ4MzgtODZmMS1hNzFkYThmN2MwMWMiLCJNb2RpZmllZE9uIjoiMjAyMi0wOC0wMVQwODowODozMyIsIlByb2plY3QiOnsiJHJlZiI6IjgifX0seyIkaWQiOiI3NiIsIiR0eXBlIjoiU3dpc3NBY2FkZW1pYy5DaXRhdmkuUGVyc29uLCBTd2lzc0Fj</w:instrText>
          </w:r>
          <w:r>
            <w:rPr>
              <w:sz w:val="24"/>
              <w:szCs w:val="24"/>
              <w:lang w:val="en-US"/>
            </w:rPr>
            <w:instrText>YWRlbWljLkNpdGF2aSIsIkZpcnN0TmFtZSI6Ik1hdHRoZXciLCJMYXN0TmFtZSI6IlNjaHUiLCJQcm90ZWN0ZWQiOmZhbHNlLCJTZXgiOjIsIkNyZWF0ZWRCeSI6Il9KZW5ueSIsIkNyZWF0ZWRPbiI6IjIwMjItMDgtMDFUMDg6MDg6MzMiLCJNb2RpZmllZEJ5IjoiX0plbm55IiwiSWQiOiJiYzE5ZGQxYi02YTc5LTRjZWEtYjhhZC04MTZh</w:instrText>
          </w:r>
          <w:r>
            <w:rPr>
              <w:sz w:val="24"/>
              <w:szCs w:val="24"/>
              <w:lang w:val="en-US"/>
            </w:rPr>
            <w:instrText>ZDQ1YzhkODMiLCJNb2RpZmllZE9uIjoiMjAyMi0wOC0wMVQwODowODozMyIsIlByb2plY3QiOnsiJHJlZiI6IjgifX0seyIkaWQiOiI3NyIsIiR0eXBlIjoiU3dpc3NBY2FkZW1pYy5DaXRhdmkuUGVyc29uLCBTd2lzc0FjYWRlbWljLkNpdGF2aSIsIkZpcnN0TmFtZSI6IkplZXl1biIsIkxhc3ROYW1lIjoiQWhuIiwiUHJvdGVjdGVkIjpm</w:instrText>
          </w:r>
          <w:r>
            <w:rPr>
              <w:sz w:val="24"/>
              <w:szCs w:val="24"/>
              <w:lang w:val="en-US"/>
            </w:rPr>
            <w:instrText>YWxzZSwiU2V4IjowLCJDcmVhdGVkQnkiOiJfSmVubnkiLCJDcmVhdGVkT24iOiIyMDIyLTA4LTAxVDA4OjA4OjMzIiwiTW9kaWZpZWRCeSI6Il9KZW5ueSIsIklkIjoiMDIxMmMxMTUtNmUzMy00ZTIxLTgyYjQtNGNiZjc1NGU1MWQ3IiwiTW9kaWZpZWRPbiI6IjIwMjItMDgtMDFUMDg6MDg6MzMiLCJQcm9qZWN0Ijp7IiRyZWYiOiI4In19</w:instrText>
          </w:r>
          <w:r>
            <w:rPr>
              <w:sz w:val="24"/>
              <w:szCs w:val="24"/>
              <w:lang w:val="en-US"/>
            </w:rPr>
            <w:instrText>LHsiJGlkIjoiNzgiLCIkdHlwZSI6IlN3aXNzQWNhZGVtaWMuQ2l0YXZpLlBlcnNvbiwgU3dpc3NBY2FkZW1pYy5DaXRhdmkiLCJGaXJzdE5hbWUiOiJHaXVsaWFuYSIsIkxhc3ROYW1lIjoiU2lsdmVzdHJpIiwiUHJvdGVjdGVkIjpmYWxzZSwiU2V4IjoxLCJDcmVhdGVkQnkiOiJfSmVubnkiLCJDcmVhdGVkT24iOiIyMDIyLTA4LTAxVDA4</w:instrText>
          </w:r>
          <w:r>
            <w:rPr>
              <w:sz w:val="24"/>
              <w:szCs w:val="24"/>
              <w:lang w:val="en-US"/>
            </w:rPr>
            <w:instrText>OjA4OjMzIiwiTW9kaWZpZWRCeSI6Il9KZW5ueSIsIklkIjoiODUyN2JlMjAtNmNiNy00N2Q4LTk5N2EtMzUzYzIyNzlhOTRjIiwiTW9kaWZpZWRPbiI6IjIwMjItMDgtMDFUMDg6MDg6MzMiLCJQcm9qZWN0Ijp7IiRyZWYiOiI4In19LHsiJGlkIjoiNzkiLCIkdHlwZSI6IlN3aXNzQWNhZGVtaWMuQ2l0YXZpLlBlcnNvbiwgU3dpc3NBY2Fk</w:instrText>
          </w:r>
          <w:r>
            <w:rPr>
              <w:sz w:val="24"/>
              <w:szCs w:val="24"/>
              <w:lang w:val="en-US"/>
            </w:rPr>
            <w:instrText>ZW1pYy5DaXRhdmkiLCJGaXJzdE5hbWUiOiJFdmFuZ2VsaWEiLCJMYXN0TmFtZSI6IlRzaXJvbmkiLCJNaWRkbGVOYW1lIjoiRS4iLCJQcm90ZWN0ZWQiOmZhbHNlLCJTZXgiOjAsIkNyZWF0ZWRCeSI6Il9KZW5ueSIsIkNyZWF0ZWRPbiI6IjIwMjItMDgtMDFUMDg6MDg6MzMiLCJNb2RpZmllZEJ5IjoiX0plbm55IiwiSWQiOiJhNzIxNThi</w:instrText>
          </w:r>
          <w:r>
            <w:rPr>
              <w:sz w:val="24"/>
              <w:szCs w:val="24"/>
              <w:lang w:val="en-US"/>
            </w:rPr>
            <w:instrText>YS04MTA1LTQwYzAtODcyYi05YjdjNjljNjhiMzkiLCJNb2RpZmllZE9uIjoiMjAyMi0wOC0wMVQwODowODozMyIsIlByb2plY3QiOnsiJHJlZiI6IjgifX0seyIkaWQiOiI4MCIsIiR0eXBlIjoiU3dpc3NBY2FkZW1pYy5DaXRhdmkuUGVyc29uLCBTd2lzc0FjYWRlbWljLkNpdGF2aSIsIkZpcnN0TmFtZSI6Ikt5dSIsIkxhc3ROYW1lIjoi</w:instrText>
          </w:r>
          <w:r>
            <w:rPr>
              <w:sz w:val="24"/>
              <w:szCs w:val="24"/>
              <w:lang w:val="en-US"/>
            </w:rPr>
            <w:instrText>UGFyayIsIk1pZGRsZU5hbWUiOiJIeXVuZyIsIlByb3RlY3RlZCI6ZmFsc2UsIlNleCI6MCwiQ3JlYXRlZEJ5IjoiX0plbm55IiwiQ3JlYXRlZE9uIjoiMjAyMi0wOC0wMVQwODowODozMyIsIk1vZGlmaWVkQnkiOiJfSmVubnkiLCJJZCI6ImZjYWZiNGY3LWVjZTYtNDRkNy1iMDYyLTc3YzZhMGY5ZTQ4YyIsIk1vZGlmaWVkT24iOiIyMDIy</w:instrText>
          </w:r>
          <w:r>
            <w:rPr>
              <w:sz w:val="24"/>
              <w:szCs w:val="24"/>
              <w:lang w:val="en-US"/>
            </w:rPr>
            <w:instrText>LTA4LTAxVDA4OjA4OjMzIiwiUHJvamVjdCI6eyIkcmVmIjoiOCJ9fSx7IiRpZCI6IjgxIiwiJHR5cGUiOiJTd2lzc0FjYWRlbWljLkNpdGF2aS5QZXJzb24sIFN3aXNzQWNhZGVtaWMuQ2l0YXZpIiwiRmlyc3ROYW1lIjoiTGluZHNheSIsIkxhc3ROYW1lIjoiRmFycmVyIiwiTWlkZGxlTmFtZSI6IkEuIiwiUHJvdGVjdGVkIjpmYWxzZSwi</w:instrText>
          </w:r>
          <w:r>
            <w:rPr>
              <w:sz w:val="24"/>
              <w:szCs w:val="24"/>
              <w:lang w:val="en-US"/>
            </w:rPr>
            <w:instrText>U2V4IjoxLCJDcmVhdGVkQnkiOiJfSmVubnkiLCJDcmVhdGVkT24iOiIyMDIyLTA4LTAxVDA4OjA4OjMzIiwiTW9kaWZpZWRCeSI6Il9KZW5ueSIsIklkIjoiNjY4ZjQzYTAtZjZjYS00YzIxLWE1NmUtYTU5NDZkY2JlMmNjIiwiTW9kaWZpZWRPbiI6IjIwMjItMDgtMDFUMDg6MDg6MzMiLCJQcm9qZWN0Ijp7IiRyZWYiOiI4In19LHsiJGlk</w:instrText>
          </w:r>
          <w:r>
            <w:rPr>
              <w:sz w:val="24"/>
              <w:szCs w:val="24"/>
              <w:lang w:val="en-US"/>
            </w:rPr>
            <w:instrText>IjoiODIiLCIkdHlwZSI6IlN3aXNzQWNhZGVtaWMuQ2l0YXZpLlBlcnNvbiwgU3dpc3NBY2FkZW1pYy5DaXRhdmkiLCJGaXJzdE5hbWUiOiJBbnRvbiIsIkxhc3ROYW1lIjoiT3JsaW4iLCJQcm90ZWN0ZWQiOmZhbHNlLCJTZXgiOjIsIkNyZWF0ZWRCeSI6Il9KZW5ueSIsIkNyZWF0ZWRPbiI6IjIwMjItMDgtMDFUMDg6MDg6MzMiLCJNb2Rp</w:instrText>
          </w:r>
          <w:r>
            <w:rPr>
              <w:sz w:val="24"/>
              <w:szCs w:val="24"/>
              <w:lang w:val="en-US"/>
            </w:rPr>
            <w:instrText>ZmllZEJ5IjoiX0plbm55IiwiSWQiOiI5ZmVkN2UxZC00YWQ5LTRjYjktYTFiNy1iYjczNzRlZjBlODIiLCJNb2RpZmllZE9uIjoiMjAyMi0wOC0wMVQwODowODozMyIsIlByb2plY3QiOnsiJHJlZiI6IjgifX0seyIkaWQiOiI4MyIsIiR0eXBlIjoiU3dpc3NBY2FkZW1pYy5DaXRhdmkuUGVyc29uLCBTd2lzc0FjYWRlbWljLkNpdGF2aSIs</w:instrText>
          </w:r>
          <w:r>
            <w:rPr>
              <w:sz w:val="24"/>
              <w:szCs w:val="24"/>
              <w:lang w:val="en-US"/>
            </w:rPr>
            <w:instrText>IkZpcnN0TmFtZSI6IkFsZXhhbmRlciIsIkxhc3ROYW1lIjoiQnJ1Y2tlciIsIlByb3RlY3RlZCI6ZmFsc2UsIlNleCI6MiwiQ3JlYXRlZEJ5IjoiX0plbm55IiwiQ3JlYXRlZE9uIjoiMjAyMi0wOC0wMVQwODowODozMyIsIk1vZGlmaWVkQnkiOiJfSmVubnkiLCJJZCI6IjczZGNmMDNiLTNjZTktNDU5Ni1iZjUyLTE5MDBjMGQ1MTBiNSIs</w:instrText>
          </w:r>
          <w:r>
            <w:rPr>
              <w:sz w:val="24"/>
              <w:szCs w:val="24"/>
              <w:lang w:val="en-US"/>
            </w:rPr>
            <w:instrText>Ik1vZGlmaWVkT24iOiIyMDIyLTA4LTAxVDA4OjA4OjMzIiwiUHJvamVjdCI6eyIkcmVmIjoiOCJ9fSx7IiRpZCI6Ijg0IiwiJHR5cGUiOiJTd2lzc0FjYWRlbWljLkNpdGF2aS5QZXJzb24sIFN3aXNzQWNhZGVtaWMuQ2l0YXZpIiwiRmlyc3ROYW1lIjoiTWluZ3lhbyIsIkxhc3ROYW1lIjoiTGkiLCJQcm90ZWN0ZWQiOmZhbHNlLCJTZXgi</w:instrText>
          </w:r>
          <w:r>
            <w:rPr>
              <w:sz w:val="24"/>
              <w:szCs w:val="24"/>
              <w:lang w:val="en-US"/>
            </w:rPr>
            <w:instrText>OjAsIkNyZWF0ZWRCeSI6Il9KZW5ueSIsIkNyZWF0ZWRPbiI6IjIwMjItMDgtMDFUMDg6MDg6MzMiLCJNb2RpZmllZEJ5IjoiX0plbm55IiwiSWQiOiIzMjdmNjA3NS1lYTBkLTRlMzQtOGE3NC04Y2NjZmViNjAxNmMiLCJNb2RpZmllZE9uIjoiMjAyMi0wOC0wMVQwODowODozMyIsIlByb2plY3QiOnsiJHJlZiI6IjgifX0seyIkaWQiOiI4</w:instrText>
          </w:r>
          <w:r>
            <w:rPr>
              <w:sz w:val="24"/>
              <w:szCs w:val="24"/>
              <w:lang w:val="en-US"/>
            </w:rPr>
            <w:instrText>NSIsIiR0eXBlIjoiU3dpc3NBY2FkZW1pYy5DaXRhdmkuUGVyc29uLCBTd2lzc0FjYWRlbWljLkNpdGF2aSIsIkZpcnN0TmFtZSI6IkNocmlzdGluZSIsIkxhc3ROYW1lIjoiQ3VyY2lvIiwiTWlkZGxlTmFtZSI6IkEuIiwiUHJvdGVjdGVkIjpmYWxzZSwiU2V4IjoxLCJDcmVhdGVkQnkiOiJfSmVubnkiLCJDcmVhdGVkT24iOiIyMDIyLTA4</w:instrText>
          </w:r>
          <w:r>
            <w:rPr>
              <w:sz w:val="24"/>
              <w:szCs w:val="24"/>
              <w:lang w:val="en-US"/>
            </w:rPr>
            <w:instrText>LTAxVDA4OjA4OjMzIiwiTW9kaWZpZWRCeSI6Il9KZW5ueSIsIklkIjoiOTQwYzcxZDgtMTUwMi00YWE4LTk4NmItNThjYWEzZTc0ZGM0IiwiTW9kaWZpZWRPbiI6IjIwMjItMDgtMDFUMDg6MDg6MzMiLCJQcm9qZWN0Ijp7IiRyZWYiOiI4In19LHsiJGlkIjoiODYiLCIkdHlwZSI6IlN3aXNzQWNhZGVtaWMuQ2l0YXZpLlBlcnNvbiwgU3dp</w:instrText>
          </w:r>
          <w:r>
            <w:rPr>
              <w:sz w:val="24"/>
              <w:szCs w:val="24"/>
              <w:lang w:val="en-US"/>
            </w:rPr>
            <w:instrText>c3NBY2FkZW1pYy5DaXRhdmkiLCJGaXJzdE5hbWUiOiJTYWRkZWsiLCJMYXN0TmFtZSI6Ik1vaGFuZC1TYcOvZCIsIlByb3RlY3RlZCI6ZmFsc2UsIlNleCI6MCwiQ3JlYXRlZEJ5IjoiX0plbm55IiwiQ3JlYXRlZE9uIjoiMjAyMi0wOC0wMVQwODowODozMyIsIk1vZGlmaWVkQnkiOiJfSmVubnkiLCJJZCI6IjVmMDgwMTg5LTMyNTUtNDA4</w:instrText>
          </w:r>
          <w:r>
            <w:rPr>
              <w:sz w:val="24"/>
              <w:szCs w:val="24"/>
              <w:lang w:val="en-US"/>
            </w:rPr>
            <w:instrText>My1hOGJlLThiM2ZmYTQ2ZDU3ZCIsIk1vZGlmaWVkT24iOiIyMDIyLTA4LTAxVDA4OjA4OjMzIiwiUHJvamVjdCI6eyIkcmVmIjoiOCJ9fSx7IiRpZCI6Ijg3IiwiJHR5cGUiOiJTd2lzc0FjYWRlbWljLkNpdGF2aS5QZXJzb24sIFN3aXNzQWNhZGVtaWMuQ2l0YXZpIiwiRmlyc3ROYW1lIjoiSm9zw6ktQWxhaW4iLCJMYXN0TmFtZSI6IlNh</w:instrText>
          </w:r>
          <w:r>
            <w:rPr>
              <w:sz w:val="24"/>
              <w:szCs w:val="24"/>
              <w:lang w:val="en-US"/>
            </w:rPr>
            <w:instrText>aGVsIiwiUHJvdGVjdGVkIjpmYWxzZSwiU2V4IjowLCJDcmVhdGVkQnkiOiJfSmVubnkiLCJDcmVhdGVkT24iOiIyMDIyLTA4LTAxVDA4OjA4OjMzIiwiTW9kaWZpZWRCeSI6Il9KZW5ueSIsIklkIjoiODI1MjljNmQtYjVkNy00MzY0LWFkN2YtNjAxYjg5ZDE2YzEzIiwiTW9kaWZpZWRPbiI6IjIwMjItMDgtMDFUMDg6MDg6MzMiLCJQcm9q</w:instrText>
          </w:r>
          <w:r>
            <w:rPr>
              <w:sz w:val="24"/>
              <w:szCs w:val="24"/>
              <w:lang w:val="en-US"/>
            </w:rPr>
            <w:instrText>ZWN0Ijp7IiRyZWYiOiI4In19LHsiJGlkIjoiODgiLCIkdHlwZSI6IlN3aXNzQWNhZGVtaWMuQ2l0YXZpLlBlcnNvbiwgU3dpc3NBY2FkZW1pYy5DaXRhdmkiLCJGaXJzdE5hbWUiOiJJc2FiZWxsZSIsIkxhc3ROYW1lIjoiQXVkbyIsIlByb3RlY3RlZCI6ZmFsc2UsIlNleCI6MSwiQ3JlYXRlZEJ5IjoiX0plbm55IiwiQ3JlYXRlZE9uIjoi</w:instrText>
          </w:r>
          <w:r>
            <w:rPr>
              <w:sz w:val="24"/>
              <w:szCs w:val="24"/>
              <w:lang w:val="en-US"/>
            </w:rPr>
            <w:instrText>MjAyMi0wOC0wMVQwODowODozMyIsIk1vZGlmaWVkQnkiOiJfSmVubnkiLCJJZCI6IjMwZTcyNWEyLWJlNTYtNDE4ZS05MzYxLWM2YzIwOWQ4YmZmZSIsIk1vZGlmaWVkT24iOiIyMDIyLTA4LTAxVDA4OjA4OjMzIiwiUHJvamVjdCI6eyIkcmVmIjoiOCJ9fSx7IiRpZCI6Ijg5IiwiJHR5cGUiOiJTd2lzc0FjYWRlbWljLkNpdGF2aS5QZXJz</w:instrText>
          </w:r>
          <w:r>
            <w:rPr>
              <w:sz w:val="24"/>
              <w:szCs w:val="24"/>
              <w:lang w:val="en-US"/>
            </w:rPr>
            <w:instrText>b24sIFN3aXNzQWNhZGVtaWMuQ2l0YXZpIiwiRmlyc3ROYW1lIjoiTXVzdGFwaGEiLCJMYXN0TmFtZSI6IkJlbmNoYWJvdW5lIiwiUHJvdGVjdGVkIjpmYWxzZSwiU2V4IjowLCJDcmVhdGVkQnkiOiJfSmVubnkiLCJDcmVhdGVkT24iOiIyMDIyLTA4LTAxVDA4OjA4OjMzIiwiTW9kaWZpZWRCeSI6Il9KZW5ueSIsIklkIjoiZjFiOWNmMWYt</w:instrText>
          </w:r>
          <w:r>
            <w:rPr>
              <w:sz w:val="24"/>
              <w:szCs w:val="24"/>
              <w:lang w:val="en-US"/>
            </w:rPr>
            <w:instrText>YzEzYS00YTk4LWI4MzEtNDBiN2JhOTg4NWQ5IiwiTW9kaWZpZWRPbiI6IjIwMjItMDgtMDFUMDg6MDg6MzMiLCJQcm9qZWN0Ijp7IiRyZWYiOiI4In19LHsiJGlkIjoiOTAiLCIkdHlwZSI6IlN3aXNzQWNhZGVtaWMuQ2l0YXZpLlBlcnNvbiwgU3dpc3NBY2FkZW1pYy5DaXRhdmkiLCJGaXJzdE5hbWUiOiJBbmdlbGEiLCJMYXN0TmFtZSI6</w:instrText>
          </w:r>
          <w:r>
            <w:rPr>
              <w:sz w:val="24"/>
              <w:szCs w:val="24"/>
              <w:lang w:val="en-US"/>
            </w:rPr>
            <w:instrText>IkNyZWUiLCJNaWRkbGVOYW1lIjoiSi4iLCJQcm90ZWN0ZWQiOmZhbHNlLCJTZXgiOjEsIkNyZWF0ZWRCeSI6Il9KZW5ueSIsIkNyZWF0ZWRPbiI6IjIwMjItMDgtMDFUMDg6MDg6MzMiLCJNb2RpZmllZEJ5IjoiX0plbm55IiwiSWQiOiIyYjlmOGRhMC0xZDlmLTQzMjAtOTU0Yy05Yzc1NmE4MTJiNjMiLCJNb2RpZmllZE9uIjoiMjAyMi0w</w:instrText>
          </w:r>
          <w:r>
            <w:rPr>
              <w:sz w:val="24"/>
              <w:szCs w:val="24"/>
              <w:lang w:val="en-US"/>
            </w:rPr>
            <w:instrText>OC0wMVQwODowODozMyIsIlByb2plY3QiOnsiJHJlZiI6IjgifX0seyIkaWQiOiI5MSIsIiR0eXBlIjoiU3dpc3NBY2FkZW1pYy5DaXRhdmkuUGVyc29uLCBTd2lzc0FjYWRlbWljLkNpdGF2aSIsIkZpcnN0TmFtZSI6IkNocmlzdGluYSIsIkxhc3ROYW1lIjoiUmVubmllIiwiTWlkZGxlTmFtZSI6IkEuIiwiUHJvdGVjdGVkIjpmYWxzZSwi</w:instrText>
          </w:r>
          <w:r>
            <w:rPr>
              <w:sz w:val="24"/>
              <w:szCs w:val="24"/>
              <w:lang w:val="en-US"/>
            </w:rPr>
            <w:instrText>U2V4IjoxLCJDcmVhdGVkQnkiOiJfSmVubnkiLCJDcmVhdGVkT24iOiIyMDIyLTA4LTAxVDA4OjA4OjMzIiwiTW9kaWZpZWRCeSI6Il9KZW5ueSIsIklkIjoiZjk0N2ZjZTUtNDU5MS00ZTE1LWFkZWYtYzg1MzI2ZDBkMWQ0IiwiTW9kaWZpZWRPbiI6IjIwMjItMDgtMDFUMDg6MDg6MzMiLCJQcm9qZWN0Ijp7IiRyZWYiOiI4In19LHsiJGlk</w:instrText>
          </w:r>
          <w:r>
            <w:rPr>
              <w:sz w:val="24"/>
              <w:szCs w:val="24"/>
              <w:lang w:val="en-US"/>
            </w:rPr>
            <w:instrText>IjoiOTIiLCIkdHlwZSI6IlN3aXNzQWNhZGVtaWMuQ2l0YXZpLlBlcnNvbiwgU3dpc3NBY2FkZW1pYy5DaXRhdmkiLCJGaXJzdE5hbWUiOiJTcmluaXZhcyIsIkxhc3ROYW1lIjoiR292ZXJkaGFuIiwiTWlkZGxlTmFtZSI6IlYuIiwiUHJvdGVjdGVkIjpmYWxzZSwiU2V4IjowLCJDcmVhdGVkQnkiOiJfSmVubnkiLCJDcmVhdGVkT24iOiIy</w:instrText>
          </w:r>
          <w:r>
            <w:rPr>
              <w:sz w:val="24"/>
              <w:szCs w:val="24"/>
              <w:lang w:val="en-US"/>
            </w:rPr>
            <w:instrText>MDIyLTA4LTAxVDA4OjA4OjMzIiwiTW9kaWZpZWRCeSI6Il9KZW5ueSIsIklkIjoiN2EwMTJkNGItMjM4MC00NDk2LWJjMTAtNzMwZDQyY2Y4YWM3IiwiTW9kaWZpZWRPbiI6IjIwMjItMDgtMDFUMDg6MDg6MzMiLCJQcm9qZWN0Ijp7IiRyZWYiOiI4In19LHsiJGlkIjoiOTMiLCIkdHlwZSI6IlN3aXNzQWNhZGVtaWMuQ2l0YXZpLlBlcnNv</w:instrText>
          </w:r>
          <w:r>
            <w:rPr>
              <w:sz w:val="24"/>
              <w:szCs w:val="24"/>
              <w:lang w:val="en-US"/>
            </w:rPr>
            <w:instrText>biwgU3dpc3NBY2FkZW1pYy5DaXRhdmkiLCJGaXJzdE5hbWUiOiJNaWNoZWxsZSIsIkxhc3ROYW1lIjoiR3J1bmluIiwiUHJvdGVjdGVkIjpmYWxzZSwiU2V4IjoxLCJDcmVhdGVkQnkiOiJfSmVubnkiLCJDcmVhdGVkT24iOiIyMDIyLTA4LTAxVDA4OjA4OjMzIiwiTW9kaWZpZWRCeSI6Il9KZW5ueSIsIklkIjoiYWJhODBiODktNjQ3OS00</w:instrText>
          </w:r>
          <w:r>
            <w:rPr>
              <w:sz w:val="24"/>
              <w:szCs w:val="24"/>
              <w:lang w:val="en-US"/>
            </w:rPr>
            <w:instrText>NDdmLThiMDctY2RkNjg2NTI4NjA0IiwiTW9kaWZpZWRPbiI6IjIwMjItMDgtMDFUMDg6MDg6MzMiLCJQcm9qZWN0Ijp7IiRyZWYiOiI4In19LHsiJGlkIjoiOTQiLCIkdHlwZSI6IlN3aXNzQWNhZGVtaWMuQ2l0YXZpLlBlcnNvbiwgU3dpc3NBY2FkZW1pYy5DaXRhdmkiLCJGaXJzdE5hbWUiOiJTaGlyYSIsIkxhc3ROYW1lIjoiSGFnYmkt</w:instrText>
          </w:r>
          <w:r>
            <w:rPr>
              <w:sz w:val="24"/>
              <w:szCs w:val="24"/>
              <w:lang w:val="en-US"/>
            </w:rPr>
            <w:instrText>TGV2aSIsIlByb3RlY3RlZCI6ZmFsc2UsIlNleCI6MSwiQ3JlYXRlZEJ5IjoiX0plbm55IiwiQ3JlYXRlZE9uIjoiMjAyMi0wOC0wMVQwODowODozMyIsIk1vZGlmaWVkQnkiOiJfSmVubnkiLCJJZCI6ImQ1ODhiYjBjLTk0ZjgtNDQ5Ni1hODY2LTI3ODNmMDExNDkxNiIsIk1vZGlmaWVkT24iOiIyMDIyLTA4LTAxVDA4OjA4OjMzIiwiUHJv</w:instrText>
          </w:r>
          <w:r>
            <w:rPr>
              <w:sz w:val="24"/>
              <w:szCs w:val="24"/>
              <w:lang w:val="en-US"/>
            </w:rPr>
            <w:instrText>amVjdCI6eyIkcmVmIjoiOCJ9fSx7IiRpZCI6Ijk1IiwiJHR5cGUiOiJTd2lzc0FjYWRlbWljLkNpdGF2aS5QZXJzb24sIFN3aXNzQWNhZGVtaWMuQ2l0YXZpIiwiRmlyc3ROYW1lIjoiUGV0ZXIiLCJMYXN0TmFtZSI6IkNhbXBvY2hpYXJvIiwiUHJvdGVjdGVkIjpmYWxzZSwiU2V4IjoyLCJDcmVhdGVkQnkiOiJfSmVubnkiLCJDcmVhdGVk</w:instrText>
          </w:r>
          <w:r>
            <w:rPr>
              <w:sz w:val="24"/>
              <w:szCs w:val="24"/>
              <w:lang w:val="en-US"/>
            </w:rPr>
            <w:instrText>T24iOiIyMDIyLTA4LTAxVDA4OjA4OjMzIiwiTW9kaWZpZWRCeSI6Il9KZW5ueSIsIklkIjoiYTA1M2QzZGItMWVmOS00MmQxLTgxMjktNWM4MjQ5ZTllNDc0IiwiTW9kaWZpZWRPbiI6IjIwMjItMDgtMDFUMDg6MDg6MzMiLCJQcm9qZWN0Ijp7IiRyZWYiOiI4In19LHsiJGlkIjoiOTYiLCIkdHlwZSI6IlN3aXNzQWNhZGVtaWMuQ2l0YXZp</w:instrText>
          </w:r>
          <w:r>
            <w:rPr>
              <w:sz w:val="24"/>
              <w:szCs w:val="24"/>
              <w:lang w:val="en-US"/>
            </w:rPr>
            <w:instrText>LlBlcnNvbiwgU3dpc3NBY2FkZW1pYy5DaXRhdmkiLCJGaXJzdE5hbWUiOiJOaWNob2xhcyIsIkxhc3ROYW1lIjoiS2F0c2FuaXMiLCJQcm90ZWN0ZWQiOmZhbHNlLCJTZXgiOjIsIkNyZWF0ZWRCeSI6Il9KZW5ueSIsIkNyZWF0ZWRPbiI6IjIwMjItMDgtMDFUMDg6MDg6MzMiLCJNb2RpZmllZEJ5IjoiX0plbm55IiwiSWQiOiJlNzY1ZTYz</w:instrText>
          </w:r>
          <w:r>
            <w:rPr>
              <w:sz w:val="24"/>
              <w:szCs w:val="24"/>
              <w:lang w:val="en-US"/>
            </w:rPr>
            <w:instrText>NC1kN2EyLTRmOTMtOWExMS0zZTRhMGRhOTBhMTkiLCJNb2RpZmllZE9uIjoiMjAyMi0wOC0wMVQwODowODozMyIsIlByb2plY3QiOnsiJHJlZiI6IjgifX0seyIkaWQiOiI5NyIsIiR0eXBlIjoiU3dpc3NBY2FkZW1pYy5DaXRhdmkuUGVyc29uLCBTd2lzc0FjYWRlbWljLkNpdGF2aSIsIkZpcnN0TmFtZSI6IkZyYW5rIiwiTGFzdE5hbWUi</w:instrText>
          </w:r>
          <w:r>
            <w:rPr>
              <w:sz w:val="24"/>
              <w:szCs w:val="24"/>
              <w:lang w:val="en-US"/>
            </w:rPr>
            <w:instrText>OiJIb2x6IiwiTWlkZGxlTmFtZSI6IkcuIiwiUHJvdGVjdGVkIjpmYWxzZSwiU2V4IjoyLCJDcmVhdGVkQnkiOiJfSmVubnkiLCJDcmVhdGVkT24iOiIyMDIyLTA4LTAxVDA4OjA4OjMzIiwiTW9kaWZpZWRCeSI6Il9KZW5ueSIsIklkIjoiMmYyZjQ1YWQtNzljNi00MWIzLTg0MjQtZmE1M2Q0YmNlN2I4IiwiTW9kaWZpZWRPbiI6IjIwMjIt</w:instrText>
          </w:r>
          <w:r>
            <w:rPr>
              <w:sz w:val="24"/>
              <w:szCs w:val="24"/>
              <w:lang w:val="en-US"/>
            </w:rPr>
            <w:instrText>MDgtMDFUMDg6MDg6MzMiLCJQcm9qZWN0Ijp7IiRyZWYiOiI4In19LHsiJGlkIjoiOTgiLCIkdHlwZSI6IlN3aXNzQWNhZGVtaWMuQ2l0YXZpLlBlcnNvbiwgU3dpc3NBY2FkZW1pYy5DaXRhdmkiLCJGaXJzdE5hbWUiOiJGcsOpZMOpcmljIiwiTGFzdE5hbWUiOiJCbG9uZCIsIlByb3RlY3RlZCI6ZmFsc2UsIlNleCI6MiwiQ3JlYXRlZEJ5</w:instrText>
          </w:r>
          <w:r>
            <w:rPr>
              <w:sz w:val="24"/>
              <w:szCs w:val="24"/>
              <w:lang w:val="en-US"/>
            </w:rPr>
            <w:instrText>IjoiX0plbm55IiwiQ3JlYXRlZE9uIjoiMjAyMi0wOC0wMVQwODowODozMyIsIk1vZGlmaWVkQnkiOiJfSmVubnkiLCJJZCI6Ijk0ZTUzOGZhLThkNjEtNGYwNy1hMDFiLTRmMjI0MTY2ZTlkMSIsIk1vZGlmaWVkT24iOiIyMDIyLTA4LTAxVDA4OjA4OjMzIiwiUHJvamVjdCI6eyIkcmVmIjoiOCJ9fSx7IiRpZCI6Ijk5IiwiJHR5cGUiOiJT</w:instrText>
          </w:r>
          <w:r>
            <w:rPr>
              <w:sz w:val="24"/>
              <w:szCs w:val="24"/>
              <w:lang w:val="en-US"/>
            </w:rPr>
            <w:instrText>d2lzc0FjYWRlbWljLkNpdGF2aS5QZXJzb24sIFN3aXNzQWNhZGVtaWMuQ2l0YXZpIiwiRmlyc3ROYW1lIjoiSMOpbMOobmUiLCJMYXN0TmFtZSI6IkJsYW5jaMOpIiwiUHJvdGVjdGVkIjpmYWxzZSwiU2V4IjoxLCJDcmVhdGVkQnkiOiJfSmVubnkiLCJDcmVhdGVkT24iOiIyMDIyLTA4LTAxVDA4OjA4OjMzIiwiTW9kaWZpZWRCeSI6Il9K</w:instrText>
          </w:r>
          <w:r>
            <w:rPr>
              <w:sz w:val="24"/>
              <w:szCs w:val="24"/>
              <w:lang w:val="en-US"/>
            </w:rPr>
            <w:instrText>ZW5ueSIsIklkIjoiNmZjNWVkYWMtY2Y1NS00Zjc0LWEyZDMtNTllYjA5ZmExZTFiIiwiTW9kaWZpZWRPbiI6IjIwMjItMDgtMDFUMDg6MDg6MzMiLCJQcm9qZWN0Ijp7IiRyZWYiOiI4In19LHsiJGlkIjoiMTAwIiwiJHR5cGUiOiJTd2lzc0FjYWRlbWljLkNpdGF2aS5QZXJzb24sIFN3aXNzQWNhZGVtaWMuQ2l0YXZpIiwiRmlyc3ROYW1l</w:instrText>
          </w:r>
          <w:r>
            <w:rPr>
              <w:sz w:val="24"/>
              <w:szCs w:val="24"/>
              <w:lang w:val="en-US"/>
            </w:rPr>
            <w:instrText>IjoiSmVhbi1GcmFuw6dvaXMiLCJMYXN0TmFtZSI6IkRlbGV1emUiLCJQcm90ZWN0ZWQiOmZhbHNlLCJTZXgiOjAsIkNyZWF0ZWRCeSI6Il9KZW5ueSIsIkNyZWF0ZWRPbiI6IjIwMjItMDgtMDFUMDg6MDg6MzMiLCJNb2RpZmllZEJ5IjoiX0plbm55IiwiSWQiOiIyYWFjYTU2Ni04NzZkLTQ2NjAtYWU3OS1iNzZjNWNhMTNmZGEiLCJNb2Rp</w:instrText>
          </w:r>
          <w:r>
            <w:rPr>
              <w:sz w:val="24"/>
              <w:szCs w:val="24"/>
              <w:lang w:val="en-US"/>
            </w:rPr>
            <w:instrText>ZmllZE9uIjoiMjAyMi0wOC0wMVQwODowODozMyIsIlByb2plY3QiOnsiJHJlZiI6IjgifX0seyIkaWQiOiIxMDEiLCIkdHlwZSI6IlN3aXNzQWNhZGVtaWMuQ2l0YXZpLlBlcnNvbiwgU3dpc3NBY2FkZW1pYy5DaXRhdmkiLCJGaXJzdE5hbWUiOiJSb2JlcnQiLCJMYXN0TmFtZSI6IklnbyIsIk1pZGRsZU5hbWUiOiJQLiIsIlByb3RlY3Rl</w:instrText>
          </w:r>
          <w:r>
            <w:rPr>
              <w:sz w:val="24"/>
              <w:szCs w:val="24"/>
              <w:lang w:val="en-US"/>
            </w:rPr>
            <w:instrText>ZCI6ZmFsc2UsIlNleCI6MiwiQ3JlYXRlZEJ5IjoiX0plbm55IiwiQ3JlYXRlZE9uIjoiMjAyMi0wOC0wMVQwODowODozMyIsIk1vZGlmaWVkQnkiOiJfSmVubnkiLCJJZCI6ImIzMGQ1NDdmLTM2YTUtNDAwMS05MjEwLTk5NzA1MjYyNmRlNiIsIk1vZGlmaWVkT24iOiIyMDIyLTA4LTAxVDA4OjA4OjMzIiwiUHJvamVjdCI6eyIkcmVmIjoi</w:instrText>
          </w:r>
          <w:r>
            <w:rPr>
              <w:sz w:val="24"/>
              <w:szCs w:val="24"/>
              <w:lang w:val="en-US"/>
            </w:rPr>
            <w:instrText>OCJ9fSx7IiRpZCI6IjEwMiIsIiR0eXBlIjoiU3dpc3NBY2FkZW1pYy5DaXRhdmkuUGVyc29uLCBTd2lzc0FjYWRlbWljLkNpdGF2aSIsIkZpcnN0TmFtZSI6IkJhcmJhcmEiLCJMYXN0TmFtZSI6IlRydWl0dCIsIlByb3RlY3RlZCI6ZmFsc2UsIlNleCI6MSwiQ3JlYXRlZEJ5IjoiX0plbm55IiwiQ3JlYXRlZE9uIjoiMjAyMi0wOC0wMVQw</w:instrText>
          </w:r>
          <w:r>
            <w:rPr>
              <w:sz w:val="24"/>
              <w:szCs w:val="24"/>
              <w:lang w:val="en-US"/>
            </w:rPr>
            <w:instrText>ODowODozMyIsIk1vZGlmaWVkQnkiOiJfSmVubnkiLCJJZCI6IjA0OTgzMTllLTI2M2QtNDBmNS1iMDExLTJkMDljZTA0YzMwMiIsIk1vZGlmaWVkT24iOiIyMDIyLTA4LTAxVDA4OjA4OjMzIiwiUHJvamVjdCI6eyIkcmVmIjoiOCJ9fSx7IiRpZCI6IjEwMyIsIiR0eXBlIjoiU3dpc3NBY2FkZW1pYy5DaXRhdmkuUGVyc29uLCBTd2lzc0Fj</w:instrText>
          </w:r>
          <w:r>
            <w:rPr>
              <w:sz w:val="24"/>
              <w:szCs w:val="24"/>
              <w:lang w:val="en-US"/>
            </w:rPr>
            <w:instrText>YWRlbWljLkNpdGF2aSIsIkZpcnN0TmFtZSI6Ik5lYWwiLCJMYXN0TmFtZSI6IlBlYWNoZXkiLCJNaWRkbGVOYW1lIjoiUy4iLCJQcm90ZWN0ZWQiOmZhbHNlLCJTZXgiOjIsIkNyZWF0ZWRCeSI6Il9KZW5ueSIsIkNyZWF0ZWRPbiI6IjIwMjItMDgtMDFUMDg6MDg6MzMiLCJNb2RpZmllZEJ5IjoiX0plbm55IiwiSWQiOiI3ZDJhYmRkZC1h</w:instrText>
          </w:r>
          <w:r>
            <w:rPr>
              <w:sz w:val="24"/>
              <w:szCs w:val="24"/>
              <w:lang w:val="en-US"/>
            </w:rPr>
            <w:instrText>Y2M1LTRiZjUtODQyMi1mMDU1YjJlZWQzYTciLCJNb2RpZmllZE9uIjoiMjAyMi0wOC0wMVQwODowODozMyIsIlByb2plY3QiOnsiJHJlZiI6IjgifX0seyIkaWQiOiIxMDQiLCIkdHlwZSI6IlN3aXNzQWNhZGVtaWMuQ2l0YXZpLlBlcnNvbiwgU3dpc3NBY2FkZW1pYy5DaXRhdmkiLCJGaXJzdE5hbWUiOiJTdGFjeSIsIkxhc3ROYW1lIjoi</w:instrText>
          </w:r>
          <w:r>
            <w:rPr>
              <w:sz w:val="24"/>
              <w:szCs w:val="24"/>
              <w:lang w:val="en-US"/>
            </w:rPr>
            <w:instrText>TWV1ZXIiLCJNaWRkbGVOYW1lIjoiTS4iLCJQcm90ZWN0ZWQiOmZhbHNlLCJTZXgiOjEsIkNyZWF0ZWRCeSI6Il9KZW5ueSIsIkNyZWF0ZWRPbiI6IjIwMjItMDgtMDFUMDg6MDg6MzMiLCJNb2RpZmllZEJ5IjoiX0plbm55IiwiSWQiOiJlNzkwNjkzNy04YzBkLTQxMDMtYmQzZi0xZTFkZDUwZmM2MGUiLCJNb2RpZmllZE9uIjoiMjAyMi0w</w:instrText>
          </w:r>
          <w:r>
            <w:rPr>
              <w:sz w:val="24"/>
              <w:szCs w:val="24"/>
              <w:lang w:val="en-US"/>
            </w:rPr>
            <w:instrText>OC0wMVQwODowODozMyIsIlByb2plY3QiOnsiJHJlZiI6IjgifX0seyIkaWQiOiIxMDUiLCIkdHlwZSI6IlN3aXNzQWNhZGVtaWMuQ2l0YXZpLlBlcnNvbiwgU3dpc3NBY2FkZW1pYy5DaXRhdmkiLCJGaXJzdE5hbWUiOiJDaGVsc2VhIiwiTGFzdE5hbWUiOiJNeWVycyIsIk1pZGRsZU5hbWUiOiJFLiIsIlByb3RlY3RlZCI6ZmFsc2UsIlNl</w:instrText>
          </w:r>
          <w:r>
            <w:rPr>
              <w:sz w:val="24"/>
              <w:szCs w:val="24"/>
              <w:lang w:val="en-US"/>
            </w:rPr>
            <w:instrText>eCI6MSwiQ3JlYXRlZEJ5IjoiX0plbm55IiwiQ3JlYXRlZE9uIjoiMjAyMi0wOC0wMVQwODowODozMyIsIk1vZGlmaWVkQnkiOiJfSmVubnkiLCJJZCI6ImM5MmY1MmMzLTliOTEtNDQzOC05MmZmLTE2MWMwNjBmNzUyYiIsIk1vZGlmaWVkT24iOiIyMDIyLTA4LTAxVDA4OjA4OjMzIiwiUHJvamVjdCI6eyIkcmVmIjoiOCJ9fSx7IiRpZCI6</w:instrText>
          </w:r>
          <w:r>
            <w:rPr>
              <w:sz w:val="24"/>
              <w:szCs w:val="24"/>
              <w:lang w:val="en-US"/>
            </w:rPr>
            <w:instrText>IjEwNiIsIiR0eXBlIjoiU3dpc3NBY2FkZW1pYy5DaXRhdmkuUGVyc29uLCBTd2lzc0FjYWRlbWljLkNpdGF2aSIsIkZpcnN0TmFtZSI6IkVtaWx5IiwiTGFzdE5hbWUiOiJNb29yZSIsIk1pZGRsZU5hbWUiOiJMLiIsIlByb3RlY3RlZCI6ZmFsc2UsIlNleCI6MSwiQ3JlYXRlZEJ5IjoiX0plbm55IiwiQ3JlYXRlZE9uIjoiMjAyMi0wOC0w</w:instrText>
          </w:r>
          <w:r>
            <w:rPr>
              <w:sz w:val="24"/>
              <w:szCs w:val="24"/>
              <w:lang w:val="en-US"/>
            </w:rPr>
            <w:instrText>MVQwODowODozMyIsIk1vZGlmaWVkQnkiOiJfSmVubnkiLCJJZCI6IjFjNjQ4NzQwLTc1ZGEtNDc4ZC04OGIwLTRjNGJmMGZlMTA2YyIsIk1vZGlmaWVkT24iOiIyMDIyLTA4LTAxVDA4OjA4OjMzIiwiUHJvamVjdCI6eyIkcmVmIjoiOCJ9fSx7IiRpZCI6IjEwNyIsIiR0eXBlIjoiU3dpc3NBY2FkZW1pYy5DaXRhdmkuUGVyc29uLCBTd2lz</w:instrText>
          </w:r>
          <w:r>
            <w:rPr>
              <w:sz w:val="24"/>
              <w:szCs w:val="24"/>
              <w:lang w:val="en-US"/>
            </w:rPr>
            <w:instrText>c0FjYWRlbWljLkNpdGF2aSIsIkZpcnN0TmFtZSI6IlJvbmFsZCIsIkxhc3ROYW1lIjoiS2xlaW4iLCJQcm90ZWN0ZWQiOmZhbHNlLCJTZXgiOjIsIkNyZWF0ZWRCeSI6Il9KZW5ueSIsIkNyZWF0ZWRPbiI6IjIwMjItMDctMThUMTI6MTQ6MDMiLCJNb2RpZmllZEJ5IjoiX0plbm55IiwiSWQiOiJiY2E4NzE1NC03Njk1LTRjMTgtYmEzYS0z</w:instrText>
          </w:r>
          <w:r>
            <w:rPr>
              <w:sz w:val="24"/>
              <w:szCs w:val="24"/>
              <w:lang w:val="en-US"/>
            </w:rPr>
            <w:instrText>ZDc0NzAxNTRkOTAiLCJNb2RpZmllZE9uIjoiMjAyMi0wNy0xOFQxMjoxNDowMyIsIlByb2plY3QiOnsiJHJlZiI6IjgifX0seyIkaWQiOiIxMDgiLCIkdHlwZSI6IlN3aXNzQWNhZGVtaWMuQ2l0YXZpLlBlcnNvbiwgU3dpc3NBY2FkZW1pYy5DaXRhdmkiLCJGaXJzdE5hbWUiOiJNaWNoYWVsIiwiTGFzdE5hbWUiOiJIYXVzZXIiLCJNaWRk</w:instrText>
          </w:r>
          <w:r>
            <w:rPr>
              <w:sz w:val="24"/>
              <w:szCs w:val="24"/>
              <w:lang w:val="en-US"/>
            </w:rPr>
            <w:instrText>bGVOYW1lIjoiQS4iLCJQcm90ZWN0ZWQiOmZhbHNlLCJTZXgiOjIsIkNyZWF0ZWRCeSI6Il9KZW5ueSIsIkNyZWF0ZWRPbiI6IjIwMjItMDgtMDFUMDg6MDg6MzMiLCJNb2RpZmllZEJ5IjoiX0plbm55IiwiSWQiOiJkMDY5MDQwYS00N2RiLTRhOGItOWQyNi1lOGEyMTBiNjExN2UiLCJNb2RpZmllZE9uIjoiMjAyMi0wOC0wMVQwODowODoz</w:instrText>
          </w:r>
          <w:r>
            <w:rPr>
              <w:sz w:val="24"/>
              <w:szCs w:val="24"/>
              <w:lang w:val="en-US"/>
            </w:rPr>
            <w:instrText>MyIsIlByb2plY3QiOnsiJHJlZiI6IjgifX0seyIkaWQiOiIxMDkiLCIkdHlwZSI6IlN3aXNzQWNhZGVtaWMuQ2l0YXZpLlBlcnNvbiwgU3dpc3NBY2FkZW1pYy5DaXRhdmkiLCJGaXJzdE5hbWUiOiJFcmljIiwiTGFzdE5hbWUiOiJQb3N0ZWwiLCJNaWRkbGVOYW1lIjoiQS4iLCJQcm90ZWN0ZWQiOmZhbHNlLCJTZXgiOjIsIkNyZWF0ZWRC</w:instrText>
          </w:r>
          <w:r>
            <w:rPr>
              <w:sz w:val="24"/>
              <w:szCs w:val="24"/>
              <w:lang w:val="en-US"/>
            </w:rPr>
            <w:instrText>eSI6Il9KZW5ueSIsIkNyZWF0ZWRPbiI6IjIwMjItMDgtMDFUMDg6MDg6MzMiLCJNb2RpZmllZEJ5IjoiX0plbm55IiwiSWQiOiI1YjBiNDcwOS1jNjg5LTRhMzItYmMwZS0zOTU1YjRhNzEyMDMiLCJNb2RpZmllZE9uIjoiMjAyMi0wOC0wMVQwODowODozMyIsIlByb2plY3QiOnsiJHJlZiI6IjgifX0seyIkaWQiOiIxMTAiLCIkdHlwZSI6</w:instrText>
          </w:r>
          <w:r>
            <w:rPr>
              <w:sz w:val="24"/>
              <w:szCs w:val="24"/>
              <w:lang w:val="en-US"/>
            </w:rPr>
            <w:instrText>IlN3aXNzQWNhZGVtaWMuQ2l0YXZpLlBlcnNvbiwgU3dpc3NBY2FkZW1pYy5DaXRhdmkiLCJGaXJzdE5hbWUiOiJNb25pcXVlIiwiTGFzdE5hbWUiOiJDb3VydGVuYXkiLCJNaWRkbGVOYW1lIjoiRC4iLCJQcm90ZWN0ZWQiOmZhbHNlLCJTZXgiOjEsIkNyZWF0ZWRCeSI6Il9KZW5ueSIsIkNyZWF0ZWRPbiI6IjIwMjItMDgtMDFUMDg6MDg6</w:instrText>
          </w:r>
          <w:r>
            <w:rPr>
              <w:sz w:val="24"/>
              <w:szCs w:val="24"/>
              <w:lang w:val="en-US"/>
            </w:rPr>
            <w:instrText>MzMiLCJNb2RpZmllZEJ5IjoiX0plbm55IiwiSWQiOiI0ZWUwMjdhOS0yNWVhLTQ5NWUtYWJmOC1kODVlZmU3MWZiMWUiLCJNb2RpZmllZE9uIjoiMjAyMi0wOC0wMVQwODowODozMyIsIlByb2plY3QiOnsiJHJlZiI6IjgifX0seyIkaWQiOiIxMTEiLCIkdHlwZSI6IlN3aXNzQWNhZGVtaWMuQ2l0YXZpLlBlcnNvbiwgU3dpc3NBY2FkZW1p</w:instrText>
          </w:r>
          <w:r>
            <w:rPr>
              <w:sz w:val="24"/>
              <w:szCs w:val="24"/>
              <w:lang w:val="en-US"/>
            </w:rPr>
            <w:instrText>Yy5DaXRhdmkiLCJGaXJzdE5hbWUiOiJTdGVwaGVuIiwiTGFzdE5hbWUiOiJTY2h3YXJ0eiIsIk1pZGRsZU5hbWUiOiJHLiIsIlByb3RlY3RlZCI6ZmFsc2UsIlNleCI6MiwiQ3JlYXRlZEJ5IjoiX0plbm55IiwiQ3JlYXRlZE9uIjoiMjAyMi0wOC0wMVQwODowODozMyIsIk1vZGlmaWVkQnkiOiJfSmVubnkiLCJJZCI6IjY5ZTMyMWI3LTJh</w:instrText>
          </w:r>
          <w:r>
            <w:rPr>
              <w:sz w:val="24"/>
              <w:szCs w:val="24"/>
              <w:lang w:val="en-US"/>
            </w:rPr>
            <w:instrText>OTctNGZjZC1iN2Q0LTZmYjRlM2I1OTljYyIsIk1vZGlmaWVkT24iOiIyMDIyLTA4LTAxVDA4OjA4OjMzIiwiUHJvamVjdCI6eyIkcmVmIjoiOCJ9fSx7IiRpZCI6IjExMiIsIiR0eXBlIjoiU3dpc3NBY2FkZW1pYy5DaXRhdmkuUGVyc29uLCBTd2lzc0FjYWRlbWljLkNpdGF2aSIsIkZpcnN0TmFtZSI6IkphY2x5biIsIkxhc3ROYW1lIjoi</w:instrText>
          </w:r>
          <w:r>
            <w:rPr>
              <w:sz w:val="24"/>
              <w:szCs w:val="24"/>
              <w:lang w:val="en-US"/>
            </w:rPr>
            <w:instrText>S292YWNoIiwiTWlkZGxlTmFtZSI6IkwuIiwiUHJvdGVjdGVkIjpmYWxzZSwiU2V4IjoxLCJDcmVhdGVkQnkiOiJfSmVubnkiLCJDcmVhdGVkT24iOiIyMDIyLTA4LTAxVDA4OjA4OjMzIiwiTW9kaWZpZWRCeSI6Il9KZW5ueSIsIklkIjoiMGVkNzM0YjItNjIyYS00NmExLWJhMTUtMmRlYTk0NzZjOGUyIiwiTW9kaWZpZWRPbiI6IjIwMjIt</w:instrText>
          </w:r>
          <w:r>
            <w:rPr>
              <w:sz w:val="24"/>
              <w:szCs w:val="24"/>
              <w:lang w:val="en-US"/>
            </w:rPr>
            <w:instrText>MDgtMDFUMDg6MDg6MzMiLCJQcm9qZWN0Ijp7IiRyZWYiOiI4In19LHsiJGlkIjoiMTEzIiwiJHR5cGUiOiJTd2lzc0FjYWRlbWljLkNpdGF2aS5QZXJzb24sIFN3aXNzQWNhZGVtaWMuQ2l0YXZpIiwiRmlyc3ROYW1lIjoiV2lsbGlhbSIsIkxhc3ROYW1lIjoiU2NvdHQiLCJNaWRkbGVOYW1lIjoiSy4iLCJQcm90ZWN0ZWQiOmZhbHNlLCJT</w:instrText>
          </w:r>
          <w:r>
            <w:rPr>
              <w:sz w:val="24"/>
              <w:szCs w:val="24"/>
              <w:lang w:val="en-US"/>
            </w:rPr>
            <w:instrText>ZXgiOjIsIkNyZWF0ZWRCeSI6Il9KZW5ueSIsIkNyZWF0ZWRPbiI6IjIwMjItMDgtMDFUMDg6MDg6MzMiLCJNb2RpZmllZEJ5IjoiX0plbm55IiwiSWQiOiI2YTk4NDViZC1lY2M2LTQxZTQtOTI0OC03YzMwMThjOWUzZGIiLCJNb2RpZmllZE9uIjoiMjAyMi0wOC0wMVQwODowODozMyIsIlByb2plY3QiOnsiJHJlZiI6IjgifX0seyIkaWQi</w:instrText>
          </w:r>
          <w:r>
            <w:rPr>
              <w:sz w:val="24"/>
              <w:szCs w:val="24"/>
              <w:lang w:val="en-US"/>
            </w:rPr>
            <w:instrText>OiIxMTQiLCIkdHlwZSI6IlN3aXNzQWNhZGVtaWMuQ2l0YXZpLlBlcnNvbiwgU3dpc3NBY2FkZW1pYy5DaXRhdmkiLCJGaXJzdE5hbWUiOiJHZXJhbGQiLCJMYXN0TmFtZSI6IkxpZXciLCJQcm90ZWN0ZWQiOmZhbHNlLCJTZXgiOjIsIkNyZWF0ZWRCeSI6Il9KZW5ueSIsIkNyZWF0ZWRPbiI6IjIwMjItMDgtMDFUMDg6MDg6MzMiLCJNb2Rp</w:instrText>
          </w:r>
          <w:r>
            <w:rPr>
              <w:sz w:val="24"/>
              <w:szCs w:val="24"/>
              <w:lang w:val="en-US"/>
            </w:rPr>
            <w:instrText>ZmllZEJ5IjoiX0plbm55IiwiSWQiOiIyNTQ3N2U0NS1hZDE4LTRjNGYtYTEyNy05YjEyMDg5ZmQzYmYiLCJNb2RpZmllZE9uIjoiMjAyMi0wOC0wMVQwODowODozMyIsIlByb2plY3QiOnsiJHJlZiI6IjgifX0seyIkaWQiOiIxMTUiLCIkdHlwZSI6IlN3aXNzQWNhZGVtaWMuQ2l0YXZpLlBlcnNvbiwgU3dpc3NBY2FkZW1pYy5DaXRhdmki</w:instrText>
          </w:r>
          <w:r>
            <w:rPr>
              <w:sz w:val="24"/>
              <w:szCs w:val="24"/>
              <w:lang w:val="en-US"/>
            </w:rPr>
            <w:instrText>LCJGaXJzdE5hbWUiOiJBdmEiLCJMYXN0TmFtZSI6IlRhbiIsIk1pZGRsZU5hbWUiOiJHLiIsIlByb3RlY3RlZCI6ZmFsc2UsIlNleCI6MSwiQ3JlYXRlZEJ5IjoiX0plbm55IiwiQ3JlYXRlZE9uIjoiMjAyMi0wOC0wMVQwODowODozMyIsIk1vZGlmaWVkQnkiOiJfSmVubnkiLCJJZCI6ImZlZTkyMWU2LTc4ZjItNDY5OC1hMjVjLTkzOTQx</w:instrText>
          </w:r>
          <w:r>
            <w:rPr>
              <w:sz w:val="24"/>
              <w:szCs w:val="24"/>
              <w:lang w:val="en-US"/>
            </w:rPr>
            <w:instrText>MzczNjcyMyIsIk1vZGlmaWVkT24iOiIyMDIyLTA4LTAxVDA4OjA4OjMzIiwiUHJvamVjdCI6eyIkcmVmIjoiOCJ9fSx7IiRpZCI6IjExNiIsIiR0eXBlIjoiU3dpc3NBY2FkZW1pYy5DaXRhdmkuUGVyc29uLCBTd2lzc0FjYWRlbWljLkNpdGF2aSIsIkZpcnN0TmFtZSI6IkJhbWluaSIsIkxhc3ROYW1lIjoiR29waW5hdGgiLCJQcm90ZWN0</w:instrText>
          </w:r>
          <w:r>
            <w:rPr>
              <w:sz w:val="24"/>
              <w:szCs w:val="24"/>
              <w:lang w:val="en-US"/>
            </w:rPr>
            <w:instrText>ZWQiOmZhbHNlLCJTZXgiOjAsIkNyZWF0ZWRCeSI6Il9KZW5ueSIsIkNyZWF0ZWRPbiI6IjIwMjItMDgtMDFUMDg6MDg6MzMiLCJNb2RpZmllZEJ5IjoiX0plbm55IiwiSWQiOiJmNTYyMjhmOS0zOTE0LTQwYjktOGVjNy1lMGQ5MmY5MjA4NGMiLCJNb2RpZmllZE9uIjoiMjAyMi0wOC0wMVQwODowODozMyIsIlByb2plY3QiOnsiJHJlZiI6</w:instrText>
          </w:r>
          <w:r>
            <w:rPr>
              <w:sz w:val="24"/>
              <w:szCs w:val="24"/>
              <w:lang w:val="en-US"/>
            </w:rPr>
            <w:instrText>IjgifX0seyIkaWQiOiIxMTciLCIkdHlwZSI6IlN3aXNzQWNhZGVtaWMuQ2l0YXZpLlBlcnNvbiwgU3dpc3NBY2FkZW1pYy5DaXRhdmkiLCJGaXJzdE5hbWUiOiJKb2huIiwiTGFzdE5hbWUiOiJNZXJyaWFtIiwiTWlkZGxlTmFtZSI6IkMuIiwiUHJvdGVjdGVkIjpmYWxzZSwiU2V4IjoyLCJDcmVhdGVkQnkiOiJfSmVubnkiLCJDcmVhdGVk</w:instrText>
          </w:r>
          <w:r>
            <w:rPr>
              <w:sz w:val="24"/>
              <w:szCs w:val="24"/>
              <w:lang w:val="en-US"/>
            </w:rPr>
            <w:instrText>T24iOiIyMDIyLTA4LTAxVDA4OjA4OjMzIiwiTW9kaWZpZWRCeSI6Il9KZW5ueSIsIklkIjoiNGMxODVkYTYtNTc4Yi00ODI4LWFmNWYtOGRlM2FlYjE3NDQwIiwiTW9kaWZpZWRPbiI6IjIwMjItMDgtMDFUMDg6MDg6MzMiLCJQcm9qZWN0Ijp7IiRyZWYiOiI4In19LHsiJGlkIjoiMTE4IiwiJHR5cGUiOiJTd2lzc0FjYWRlbWljLkNpdGF2</w:instrText>
          </w:r>
          <w:r>
            <w:rPr>
              <w:sz w:val="24"/>
              <w:szCs w:val="24"/>
              <w:lang w:val="en-US"/>
            </w:rPr>
            <w:instrText>aS5QZXJzb24sIFN3aXNzQWNhZGVtaWMuQ2l0YXZpIiwiRmlyc3ROYW1lIjoiUi4iLCJMYXN0TmFtZSI6IlNtaXRoIiwiTWlkZGxlTmFtZSI6IlRoZW9kb3JlIiwiUHJvdGVjdGVkIjpmYWxzZSwiU2V4IjowLCJDcmVhdGVkQnkiOiJfSmVubnkiLCJDcmVhdGVkT24iOiIyMDIyLTA4LTAxVDA4OjA4OjMzIiwiTW9kaWZpZWRCeSI6Il9KZW5u</w:instrText>
          </w:r>
          <w:r>
            <w:rPr>
              <w:sz w:val="24"/>
              <w:szCs w:val="24"/>
              <w:lang w:val="en-US"/>
            </w:rPr>
            <w:instrText>eSIsIklkIjoiOTM1OWI1YjUtNGM4MS00YWQ2LTlhMWMtMDg5ODkyYTYzOGY2IiwiTW9kaWZpZWRPbiI6IjIwMjItMDgtMDFUMDg6MDg6MzMiLCJQcm9qZWN0Ijp7IiRyZWYiOiI4In19LHsiJGlkIjoiMTE5IiwiJHR5cGUiOiJTd2lzc0FjYWRlbWljLkNpdGF2aS5QZXJzb24sIFN3aXNzQWNhZGVtaWMuQ2l0YXZpIiwiRmlyc3ROYW1lIjoi</w:instrText>
          </w:r>
          <w:r>
            <w:rPr>
              <w:sz w:val="24"/>
              <w:szCs w:val="24"/>
              <w:lang w:val="en-US"/>
            </w:rPr>
            <w:instrText>SmFuZSIsIkxhc3ROYW1lIjoiS2hhbiIsIk1pZGRsZU5hbWUiOiJDLiIsIlByb3RlY3RlZCI6ZmFsc2UsIlNleCI6MSwiQ3JlYXRlZEJ5IjoiX0plbm55IiwiQ3JlYXRlZE9uIjoiMjAyMi0wOC0wMVQwODowODozMyIsIk1vZGlmaWVkQnkiOiJfSmVubnkiLCJJZCI6IjM2MzNkZWU5LTBkOWUtNGViYS1iZTZhLWJkMjNiOGM5NTI2NSIsIk1v</w:instrText>
          </w:r>
          <w:r>
            <w:rPr>
              <w:sz w:val="24"/>
              <w:szCs w:val="24"/>
              <w:lang w:val="en-US"/>
            </w:rPr>
            <w:instrText>ZGlmaWVkT24iOiIyMDIyLTA4LTAxVDA4OjA4OjMzIiwiUHJvamVjdCI6eyIkcmVmIjoiOCJ9fSx7IiRpZCI6IjEyMCIsIiR0eXBlIjoiU3dpc3NBY2FkZW1pYy5DaXRhdmkuUGVyc29uLCBTd2lzc0FjYWRlbWljLkNpdGF2aSIsIkZpcnN0TmFtZSI6Ikh1bW1hIiwiTGFzdE5hbWUiOiJTaGFoaWQiLCJQcm90ZWN0ZWQiOmZhbHNlLCJTZXgi</w:instrText>
          </w:r>
          <w:r>
            <w:rPr>
              <w:sz w:val="24"/>
              <w:szCs w:val="24"/>
              <w:lang w:val="en-US"/>
            </w:rPr>
            <w:instrText>OjAsIkNyZWF0ZWRCeSI6Il9KZW5ueSIsIkNyZWF0ZWRPbiI6IjIwMjItMDgtMDFUMDg6MDg6MzMiLCJNb2RpZmllZEJ5IjoiX0plbm55IiwiSWQiOiI5NmM2MTJjMi0zOWZhLTRjYzEtYWI2Ny1mNTZmNzAwODFiMzEiLCJNb2RpZmllZE9uIjoiMjAyMi0wOC0wMVQwODowODozMyIsIlByb2plY3QiOnsiJHJlZiI6IjgifX0seyIkaWQiOiIx</w:instrText>
          </w:r>
          <w:r>
            <w:rPr>
              <w:sz w:val="24"/>
              <w:szCs w:val="24"/>
              <w:lang w:val="en-US"/>
            </w:rPr>
            <w:instrText>MjEiLCIkdHlwZSI6IlN3aXNzQWNhZGVtaWMuQ2l0YXZpLlBlcnNvbiwgU3dpc3NBY2FkZW1pYy5DaXRhdmkiLCJGaXJzdE5hbWUiOiJBbnRob255IiwiTGFzdE5hbWUiOiJNb29yZSIsIk1pZGRsZU5hbWUiOiJULiIsIlByb3RlY3RlZCI6ZmFsc2UsIlNleCI6MiwiQ3JlYXRlZEJ5IjoiX0plbm55IiwiQ3JlYXRlZE9uIjoiMjAyMi0wOC0w</w:instrText>
          </w:r>
          <w:r>
            <w:rPr>
              <w:sz w:val="24"/>
              <w:szCs w:val="24"/>
              <w:lang w:val="en-US"/>
            </w:rPr>
            <w:instrText>MVQwODowODozMyIsIk1vZGlmaWVkQnkiOiJfSmVubnkiLCJJZCI6IjQ1ZjQ5NGUyLWM2OGUtNDk1Mi1hNzdiLTBmZDU4YzlhNTE0YSIsIk1vZGlmaWVkT24iOiIyMDIyLTA4LTAxVDA4OjA4OjMzIiwiUHJvamVjdCI6eyIkcmVmIjoiOCJ9fSx7IiRpZCI6IjEyMiIsIiR0eXBlIjoiU3dpc3NBY2FkZW1pYy5DaXRhdmkuUGVyc29uLCBTd2lz</w:instrText>
          </w:r>
          <w:r>
            <w:rPr>
              <w:sz w:val="24"/>
              <w:szCs w:val="24"/>
              <w:lang w:val="en-US"/>
            </w:rPr>
            <w:instrText>c0FjYWRlbWljLkNpdGF2aSIsIkZpcnN0TmFtZSI6IkouIiwiTGFzdE5hbWUiOiJNY0dyYXRoIiwiTWlkZGxlTmFtZSI6IkFsbGllIiwiUHJvdGVjdGVkIjpmYWxzZSwiU2V4IjowLCJDcmVhdGVkQnkiOiJfSmVubnkiLCJDcmVhdGVkT24iOiIyMDIyLTA4LTAxVDA4OjA4OjMzIiwiTW9kaWZpZWRCeSI6Il9KZW5ueSIsIklkIjoiNTQwMzBk</w:instrText>
          </w:r>
          <w:r>
            <w:rPr>
              <w:sz w:val="24"/>
              <w:szCs w:val="24"/>
              <w:lang w:val="en-US"/>
            </w:rPr>
            <w:instrText>NjEtYzkyYS00ZmZjLWEzYmUtNDA2YjNmYzA0ZTVjIiwiTW9kaWZpZWRPbiI6IjIwMjItMDgtMDFUMDg6MDg6MzMiLCJQcm9qZWN0Ijp7IiRyZWYiOiI4In19LHsiJGlkIjoiMTIzIiwiJHR5cGUiOiJTd2lzc0FjYWRlbWljLkNpdGF2aS5QZXJzb24sIFN3aXNzQWNhZGVtaWMuQ2l0YXZpIiwiRmlyc3ROYW1lIjoiUmVuZcOpIiwiTGFzdE5h</w:instrText>
          </w:r>
          <w:r>
            <w:rPr>
              <w:sz w:val="24"/>
              <w:szCs w:val="24"/>
              <w:lang w:val="en-US"/>
            </w:rPr>
            <w:instrText>bWUiOiJMYXV4IiwiUHJvdGVjdGVkIjpmYWxzZSwiU2V4IjowLCJDcmVhdGVkQnkiOiJfSmVubnkiLCJDcmVhdGVkT24iOiIyMDIyLTA4LTAxVDA4OjA4OjMzIiwiTW9kaWZpZWRCeSI6Il9KZW5ueSIsIklkIjoiMGU0MTRmNmYtNWVjMC00Yjk0LWI2NjgtNWYzYWMzY2VhYzJjIiwiTW9kaWZpZWRPbiI6IjIwMjItMDgtMDFUMDg6MDg6MzMi</w:instrText>
          </w:r>
          <w:r>
            <w:rPr>
              <w:sz w:val="24"/>
              <w:szCs w:val="24"/>
              <w:lang w:val="en-US"/>
            </w:rPr>
            <w:instrText>LCJQcm9qZWN0Ijp7IiRyZWYiOiI4In19LHsiJGlkIjoiMTI0IiwiJHR5cGUiOiJTd2lzc0FjYWRlbWljLkNpdGF2aS5QZXJzb24sIFN3aXNzQWNhZGVtaWMuQ2l0YXZpIiwiRmlyc3ROYW1lIjoiTWlsYW0iLCJMYXN0TmFtZSI6IkJyYW50bGV5IiwiTWlkZGxlTmFtZSI6IkEuIiwiUHJvdGVjdGVkIjpmYWxzZSwiU2V4IjowLCJDcmVhdGVk</w:instrText>
          </w:r>
          <w:r>
            <w:rPr>
              <w:sz w:val="24"/>
              <w:szCs w:val="24"/>
              <w:lang w:val="en-US"/>
            </w:rPr>
            <w:instrText>QnkiOiJfSmVubnkiLCJDcmVhdGVkT24iOiIyMDIyLTA4LTAxVDA4OjA4OjMzIiwiTW9kaWZpZWRCeSI6Il9KZW5ueSIsIklkIjoiZjg2YzFkZWItOGJhZC00ZmVlLWE5YWEtNDRjYWEzYzI2NTRmIiwiTW9kaWZpZWRPbiI6IjIwMjItMDgtMDFUMDg6MDg6MzMiLCJQcm9qZWN0Ijp7IiRyZWYiOiI4In19LHsiJGlkIjoiMTI1IiwiJHR5cGUi</w:instrText>
          </w:r>
          <w:r>
            <w:rPr>
              <w:sz w:val="24"/>
              <w:szCs w:val="24"/>
              <w:lang w:val="en-US"/>
            </w:rPr>
            <w:instrText>OiJTd2lzc0FjYWRlbWljLkNpdGF2aS5QZXJzb24sIFN3aXNzQWNhZGVtaWMuQ2l0YXZpIiwiRmlyc3ROYW1lIjoiQW5pdGEiLCJMYXN0TmFtZSI6IkFnYXJ3YWwiLCJQcm90ZWN0ZWQiOmZhbHNlLCJTZXgiOjEsIkNyZWF0ZWRCeSI6Il9KZW5ueSIsIkNyZWF0ZWRPbiI6IjIwMjItMDgtMDFUMDg6MDg6MzMiLCJNb2RpZmllZEJ5IjoiX0pl</w:instrText>
          </w:r>
          <w:r>
            <w:rPr>
              <w:sz w:val="24"/>
              <w:szCs w:val="24"/>
              <w:lang w:val="en-US"/>
            </w:rPr>
            <w:instrText>bm55IiwiSWQiOiJhMjhiMDNmYi02YmYyLTRiODYtOTJjOS04ZGUxYzE3Y2E2ZDIiLCJNb2RpZmllZE9uIjoiMjAyMi0wOC0wMVQwODowODozMyIsIlByb2plY3QiOnsiJHJlZiI6IjgifX0seyIkaWQiOiIxMjYiLCIkdHlwZSI6IlN3aXNzQWNhZGVtaWMuQ2l0YXZpLlBlcnNvbiwgU3dpc3NBY2FkZW1pYy5DaXRhdmkiLCJGaXJzdE5hbWUi</w:instrText>
          </w:r>
          <w:r>
            <w:rPr>
              <w:sz w:val="24"/>
              <w:szCs w:val="24"/>
              <w:lang w:val="en-US"/>
            </w:rPr>
            <w:instrText>OiJMZWJyaXoiLCJMYXN0TmFtZSI6IkVyc295IiwiUHJvdGVjdGVkIjpmYWxzZSwiU2V4IjowLCJDcmVhdGVkQnkiOiJfSmVubnkiLCJDcmVhdGVkT24iOiIyMDIyLTA4LTAxVDA4OjA4OjMzIiwiTW9kaWZpZWRCeSI6Il9KZW5ueSIsIklkIjoiY2E0N2Q3MjMtNGU2Ni00YWVlLWIyZjEtNzBhNmY4ODdjMTU2IiwiTW9kaWZpZWRPbiI6IjIw</w:instrText>
          </w:r>
          <w:r>
            <w:rPr>
              <w:sz w:val="24"/>
              <w:szCs w:val="24"/>
              <w:lang w:val="en-US"/>
            </w:rPr>
            <w:instrText>MjItMDgtMDFUMDg6MDg6MzMiLCJQcm9qZWN0Ijp7IiRyZWYiOiI4In19LHsiJGlkIjoiMTI3IiwiJHR5cGUiOiJTd2lzc0FjYWRlbWljLkNpdGF2aS5QZXJzb24sIFN3aXNzQWNhZGVtaWMuQ2l0YXZpIiwiRmlyc3ROYW1lIjoiQWxiZXJ0IiwiTGFzdE5hbWUiOiJDYXJhbW95IiwiUHJvdGVjdGVkIjpmYWxzZSwiU2V4IjoyLCJDcmVhdGVk</w:instrText>
          </w:r>
          <w:r>
            <w:rPr>
              <w:sz w:val="24"/>
              <w:szCs w:val="24"/>
              <w:lang w:val="en-US"/>
            </w:rPr>
            <w:instrText>QnkiOiJfSmVubnkiLCJDcmVhdGVkT24iOiIyMDIyLTA4LTAxVDA4OjA4OjMzIiwiTW9kaWZpZWRCeSI6Il9KZW5ueSIsIklkIjoiNGNkYTM3NTgtMDM0My00Y2Y4LThmYTctMWYwMTBjN2Q5MzJiIiwiTW9kaWZpZWRPbiI6IjIwMjItMDgtMDFUMDg6MDg6MzMiLCJQcm9qZWN0Ijp7IiRyZWYiOiI4In19LHsiJGlkIjoiMTI4IiwiJHR5cGUi</w:instrText>
          </w:r>
          <w:r>
            <w:rPr>
              <w:sz w:val="24"/>
              <w:szCs w:val="24"/>
              <w:lang w:val="en-US"/>
            </w:rPr>
            <w:instrText>OiJTd2lzc0FjYWRlbWljLkNpdGF2aS5QZXJzb24sIFN3aXNzQWNhZGVtaWMuQ2l0YXZpIiwiRmlyc3ROYW1lIjoiVGhvbWFzIiwiTGFzdE5hbWUiOiJMYW5nbWFubiIsIlByb3RlY3RlZCI6ZmFsc2UsIlNleCI6MiwiQ3JlYXRlZEJ5IjoiX0plbm55IiwiQ3JlYXRlZE9uIjoiMjAyMi0wOC0wMVQwODowODozMyIsIk1vZGlmaWVkQnkiOiJf</w:instrText>
          </w:r>
          <w:r>
            <w:rPr>
              <w:sz w:val="24"/>
              <w:szCs w:val="24"/>
              <w:lang w:val="en-US"/>
            </w:rPr>
            <w:instrText>SmVubnkiLCJJZCI6ImU0N2VkMzYyLWE1NzYtNGU0Yy05YzE3LTcwZWE0NjQ0MjZiOCIsIk1vZGlmaWVkT24iOiIyMDIyLTA4LTAxVDA4OjA4OjMzIiwiUHJvamVjdCI6eyIkcmVmIjoiOCJ9fSx7IiRpZCI6IjEyOSIsIiR0eXBlIjoiU3dpc3NBY2FkZW1pYy5DaXRhdmkuUGVyc29uLCBTd2lzc0FjYWRlbWljLkNpdGF2aSIsIkZpcnN0TmFt</w:instrText>
          </w:r>
          <w:r>
            <w:rPr>
              <w:sz w:val="24"/>
              <w:szCs w:val="24"/>
              <w:lang w:val="en-US"/>
            </w:rPr>
            <w:instrText>ZSI6Ik5pY29sZSIsIkxhc3ROYW1lIjoiU2Frc2VucyIsIk1pZGRsZU5hbWUiOiJULiBNLiIsIlByb3RlY3RlZCI6ZmFsc2UsIlNleCI6MSwiQ3JlYXRlZEJ5IjoiX0plbm55IiwiQ3JlYXRlZE9uIjoiMjAyMi0wOC0wMVQwODowODozMyIsIk1vZGlmaWVkQnkiOiJfSmVubnkiLCJJZCI6IjU0MGRhNzcxLTgwMGMtNGRmYS04N2VlLThhNTc3</w:instrText>
          </w:r>
          <w:r>
            <w:rPr>
              <w:sz w:val="24"/>
              <w:szCs w:val="24"/>
              <w:lang w:val="en-US"/>
            </w:rPr>
            <w:instrText>YWFlZTE1MyIsIk1vZGlmaWVkT24iOiIyMDIyLTA4LTAxVDA4OjA4OjMzIiwiUHJvamVjdCI6eyIkcmVmIjoiOCJ9fSx7IiRpZCI6IjEzMCIsIiR0eXBlIjoiU3dpc3NBY2FkZW1pYy5DaXRhdmkuUGVyc29uLCBTd2lzc0FjYWRlbWljLkNpdGF2aSIsIkZpcnN0TmFtZSI6IkVpa28iLCJMYXN0TmFtZSI6IkpvbmciLCJNaWRkbGVOYW1lIjoi</w:instrText>
          </w:r>
          <w:r>
            <w:rPr>
              <w:sz w:val="24"/>
              <w:szCs w:val="24"/>
              <w:lang w:val="en-US"/>
            </w:rPr>
            <w:instrText>Sy4iLCJQcmVmaXgiOiJkZSIsIlByb3RlY3RlZCI6ZmFsc2UsIlNleCI6MCwiQ3JlYXRlZEJ5IjoiX0plbm55IiwiQ3JlYXRlZE9uIjoiMjAyMi0wOC0wMVQwODowODozMyIsIk1vZGlmaWVkQnkiOiJfSmVubnkiLCJJZCI6IjBiYzk3MDRhLTdlNTQtNDM4Ni04YWIzLWRmMWIzYmViODhjOSIsIk1vZGlmaWVkT24iOiIyMDIyLTA4LTAxVDA4</w:instrText>
          </w:r>
          <w:r>
            <w:rPr>
              <w:sz w:val="24"/>
              <w:szCs w:val="24"/>
              <w:lang w:val="en-US"/>
            </w:rPr>
            <w:instrText>OjA4OjMzIiwiUHJvamVjdCI6eyIkcmVmIjoiOCJ9fSx7IiRpZCI6IjEzMSIsIiR0eXBlIjoiU3dpc3NBY2FkZW1pYy5DaXRhdmkuUGVyc29uLCBTd2lzc0FjYWRlbWljLkNpdGF2aSIsIkZpcnN0TmFtZSI6IkNhcmVsIiwiTGFzdE5hbWUiOiJIb3luZyIsIk1pZGRsZU5hbWUiOiJCLiIsIlByb3RlY3RlZCI6ZmFsc2UsIlNleCI6MCwiQ3Jl</w:instrText>
          </w:r>
          <w:r>
            <w:rPr>
              <w:sz w:val="24"/>
              <w:szCs w:val="24"/>
              <w:lang w:val="en-US"/>
            </w:rPr>
            <w:instrText>YXRlZEJ5IjoiX0plbm55IiwiQ3JlYXRlZE9uIjoiMjAyMi0wOC0wMVQwODowODozMyIsIk1vZGlmaWVkQnkiOiJfSmVubnkiLCJJZCI6ImFkMmVlYzVkLTJiNGUtNDE3OC05NDI2LWM4ZWFjOTBlOGNjNCIsIk1vZGlmaWVkT24iOiIyMDIyLTA4LTAxVDA4OjA4OjMzIiwiUHJvamVjdCI6eyIkcmVmIjoiOCJ9fSx7IiRpZCI6IjEzMiIsIiR0</w:instrText>
          </w:r>
          <w:r>
            <w:rPr>
              <w:sz w:val="24"/>
              <w:szCs w:val="24"/>
              <w:lang w:val="en-US"/>
            </w:rPr>
            <w:instrText>eXBlIjoiU3dpc3NBY2FkZW1pYy5DaXRhdmkuUGVyc29uLCBTd2lzc0FjYWRlbWljLkNpdGF2aSIsIkZpcnN0TmFtZSI6Ik1lbGluZGEiLCJMYXN0TmFtZSI6IkNhaW4iLCJNaWRkbGVOYW1lIjoiUy4iLCJQcm90ZWN0ZWQiOmZhbHNlLCJTZXgiOjEsIkNyZWF0ZWRCeSI6Il9KZW5ueSIsIkNyZWF0ZWRPbiI6IjIwMjItMDgtMDFUMDg6MDg6</w:instrText>
          </w:r>
          <w:r>
            <w:rPr>
              <w:sz w:val="24"/>
              <w:szCs w:val="24"/>
              <w:lang w:val="en-US"/>
            </w:rPr>
            <w:instrText>MzMiLCJNb2RpZmllZEJ5IjoiX0plbm55IiwiSWQiOiIwMzM4YmJiMy0zZTE2LTRkYjctYWEyMC1kM2UwYzY0NzMxY2YiLCJNb2RpZmllZE9uIjoiMjAyMi0wOC0wMVQwODowODozMyIsIlByb2plY3QiOnsiJHJlZiI6IjgifX0seyIkaWQiOiIxMzMiLCIkdHlwZSI6IlN3aXNzQWNhZGVtaWMuQ2l0YXZpLlBlcnNvbiwgU3dpc3NBY2FkZW1p</w:instrText>
          </w:r>
          <w:r>
            <w:rPr>
              <w:sz w:val="24"/>
              <w:szCs w:val="24"/>
              <w:lang w:val="en-US"/>
            </w:rPr>
            <w:instrText>Yy5DaXRhdmkiLCJGaXJzdE5hbWUiOiJBbmRyZWEiLCJMYXN0TmFtZSI6IlJpY2hhcmRzb24iLCJNaWRkbGVOYW1lIjoiSi4iLCJQcm90ZWN0ZWQiOmZhbHNlLCJTZXgiOjAsIkNyZWF0ZWRCeSI6Il9KZW5ueSIsIkNyZWF0ZWRPbiI6IjIwMjItMDgtMDFUMDg6MDg6MzMiLCJNb2RpZmllZEJ5IjoiX0plbm55IiwiSWQiOiJkM2MxNGQ1MC0x</w:instrText>
          </w:r>
          <w:r>
            <w:rPr>
              <w:sz w:val="24"/>
              <w:szCs w:val="24"/>
              <w:lang w:val="en-US"/>
            </w:rPr>
            <w:instrText>MmQ2LTQzNWMtOTgxMi1hNmU4ODljYTAxMDMiLCJNb2RpZmllZE9uIjoiMjAyMi0wOC0wMVQwODowODozMyIsIlByb2plY3QiOnsiJHJlZiI6IjgifX0seyIkaWQiOiIxMzQiLCIkdHlwZSI6IlN3aXNzQWNhZGVtaWMuQ2l0YXZpLlBlcnNvbiwgU3dpc3NBY2FkZW1pYy5DaXRhdmkiLCJGaXJzdE5hbWUiOiJUYW1teSIsIkxhc3ROYW1lIjoi</w:instrText>
          </w:r>
          <w:r>
            <w:rPr>
              <w:sz w:val="24"/>
              <w:szCs w:val="24"/>
              <w:lang w:val="en-US"/>
            </w:rPr>
            <w:instrText>TWFydGluIiwiTWlkZGxlTmFtZSI6Ik0uIiwiUHJvdGVjdGVkIjpmYWxzZSwiU2V4IjoxLCJDcmVhdGVkQnkiOiJfSmVubnkiLCJDcmVhdGVkT24iOiIyMDIyLTA4LTAxVDA4OjA4OjMzIiwiTW9kaWZpZWRCeSI6Il9KZW5ueSIsIklkIjoiNTVjMDgzODAtYjYxZi00OWJhLThmZGEtZTMyY2Q2M2YyZjMyIiwiTW9kaWZpZWRPbiI6IjIwMjIt</w:instrText>
          </w:r>
          <w:r>
            <w:rPr>
              <w:sz w:val="24"/>
              <w:szCs w:val="24"/>
              <w:lang w:val="en-US"/>
            </w:rPr>
            <w:instrText>MDgtMDFUMDg6MDg6MzMiLCJQcm9qZWN0Ijp7IiRyZWYiOiI4In19LHsiJGlkIjoiMTM1IiwiJHR5cGUiOiJTd2lzc0FjYWRlbWljLkNpdGF2aS5QZXJzb24sIFN3aXNzQWNhZGVtaWMuQ2l0YXZpIiwiRmlyc3ROYW1lIjoiSm9obiIsIkxhc3ROYW1lIjoiQmxhbmdlcm8iLCJQcm90ZWN0ZWQiOmZhbHNlLCJTZXgiOjIsIkNyZWF0ZWRCeSI6</w:instrText>
          </w:r>
          <w:r>
            <w:rPr>
              <w:sz w:val="24"/>
              <w:szCs w:val="24"/>
              <w:lang w:val="en-US"/>
            </w:rPr>
            <w:instrText>Il9KZW5ueSIsIkNyZWF0ZWRPbiI6IjIwMjItMDgtMDFUMDg6MDg6MzMiLCJNb2RpZmllZEJ5IjoiX0plbm55IiwiSWQiOiI4M2Q3NGFiYi1jYTc3LTRjMGQtYWM4ZS1iODM5OWRkNTMzYzEiLCJNb2RpZmllZE9uIjoiMjAyMi0wOC0wMVQwODowODozMyIsIlByb2plY3QiOnsiJHJlZiI6IjgifX0seyIkaWQiOiIxMzYiLCIkdHlwZSI6IlN3</w:instrText>
          </w:r>
          <w:r>
            <w:rPr>
              <w:sz w:val="24"/>
              <w:szCs w:val="24"/>
              <w:lang w:val="en-US"/>
            </w:rPr>
            <w:instrText>aXNzQWNhZGVtaWMuQ2l0YXZpLlBlcnNvbiwgU3dpc3NBY2FkZW1pYy5DaXRhdmkiLCJGaXJzdE5hbWUiOiJEYW5pZWwiLCJMYXN0TmFtZSI6IldlZWtzIiwiTWlkZGxlTmFtZSI6IkUuIiwiUHJvdGVjdGVkIjpmYWxzZSwiU2V4IjoyLCJDcmVhdGVkQnkiOiJfSmVubnkiLCJDcmVhdGVkT24iOiIyMDIyLTA4LTAxVDA4OjA4OjMzIiwiTW9k</w:instrText>
          </w:r>
          <w:r>
            <w:rPr>
              <w:sz w:val="24"/>
              <w:szCs w:val="24"/>
              <w:lang w:val="en-US"/>
            </w:rPr>
            <w:instrText>aWZpZWRCeSI6Il9KZW5ueSIsIklkIjoiNDAwOGMyOGMtMDYzNC00NTE0LTgwYjAtNGU1MjVjMGRmMDg3IiwiTW9kaWZpZWRPbiI6IjIwMjItMDgtMDFUMDg6MDg6MzMiLCJQcm9qZWN0Ijp7IiRyZWYiOiI4In19LHsiJGlkIjoiMTM3IiwiJHR5cGUiOiJTd2lzc0FjYWRlbWljLkNpdGF2aS5QZXJzb24sIFN3aXNzQWNhZGVtaWMuQ2l0YXZp</w:instrText>
          </w:r>
          <w:r>
            <w:rPr>
              <w:sz w:val="24"/>
              <w:szCs w:val="24"/>
              <w:lang w:val="en-US"/>
            </w:rPr>
            <w:instrText>IiwiRmlyc3ROYW1lIjoiQmFsIiwiTGFzdE5hbWUiOiJEaGlsbG9uIiwiUHJvdGVjdGVkIjpmYWxzZSwiU2V4IjowLCJDcmVhdGVkQnkiOiJfSmVubnkiLCJDcmVhdGVkT24iOiIyMDIyLTA4LTAxVDA4OjA4OjMzIiwiTW9kaWZpZWRCeSI6Il9KZW5ueSIsIklkIjoiNzVlMjJjMjEtYTYxNS00MzM2LWE1YWEtNGUxZGVmYThiODM2IiwiTW9k</w:instrText>
          </w:r>
          <w:r>
            <w:rPr>
              <w:sz w:val="24"/>
              <w:szCs w:val="24"/>
              <w:lang w:val="en-US"/>
            </w:rPr>
            <w:instrText>aWZpZWRPbiI6IjIwMjItMDgtMDFUMDg6MDg6MzMiLCJQcm9qZWN0Ijp7IiRyZWYiOiI4In19LHsiJGlkIjoiMTM4IiwiJHR5cGUiOiJTd2lzc0FjYWRlbWljLkNpdGF2aS5QZXJzb24sIFN3aXNzQWNhZGVtaWMuQ2l0YXZpIiwiRmlyc3ROYW1lIjoiQ29ybmVsaWEiLCJMYXN0TmFtZSI6InZhbiBEdWlqbiIsIk1pZGRsZU5hbWUiOiJNLiIs</w:instrText>
          </w:r>
          <w:r>
            <w:rPr>
              <w:sz w:val="24"/>
              <w:szCs w:val="24"/>
              <w:lang w:val="en-US"/>
            </w:rPr>
            <w:instrText>IlByb3RlY3RlZCI6ZmFsc2UsIlNleCI6MSwiQ3JlYXRlZEJ5IjoiX0plbm55IiwiQ3JlYXRlZE9uIjoiMjAyMi0wNy0yMFQxMzo1MToxMCIsIk1vZGlmaWVkQnkiOiJfSmVubnkiLCJJZCI6ImNmY2QyYzk5LTAxYjQtNGJiOC04Zjc4LWNmMDgxY2MwMGJmNyIsIk1vZGlmaWVkT24iOiIyMDIyLTA3LTIwVDEzOjUxOjEwIiwiUHJvamVjdCI6</w:instrText>
          </w:r>
          <w:r>
            <w:rPr>
              <w:sz w:val="24"/>
              <w:szCs w:val="24"/>
              <w:lang w:val="en-US"/>
            </w:rPr>
            <w:instrText>eyIkcmVmIjoiOCJ9fSx7IiRpZCI6IjEzOSIsIiR0eXBlIjoiU3dpc3NBY2FkZW1pYy5DaXRhdmkuUGVyc29uLCBTd2lzc0FjYWRlbWljLkNpdGF2aSIsIkZpcnN0TmFtZSI6IktpbWJlcmx5IiwiTGFzdE5hbWUiOiJEb2hlbnkiLCJNaWRkbGVOYW1lIjoiRi4iLCJQcm90ZWN0ZWQiOmZhbHNlLCJTZXgiOjEsIkNyZWF0ZWRCeSI6Il9KZW5u</w:instrText>
          </w:r>
          <w:r>
            <w:rPr>
              <w:sz w:val="24"/>
              <w:szCs w:val="24"/>
              <w:lang w:val="en-US"/>
            </w:rPr>
            <w:instrText>eSIsIkNyZWF0ZWRPbiI6IjIwMjItMDgtMDFUMDg6MDg6MzMiLCJNb2RpZmllZEJ5IjoiX0plbm55IiwiSWQiOiJmODhiMDQ2MC0yZjcwLTRiNzAtYTQ2Yy01N2IxMDk3MmIxZWQiLCJNb2RpZmllZE9uIjoiMjAyMi0wOC0wMVQwODowODozMyIsIlByb2plY3QiOnsiJHJlZiI6IjgifX0seyIkaWQiOiIxNDAiLCIkdHlwZSI6IlN3aXNzQWNh</w:instrText>
          </w:r>
          <w:r>
            <w:rPr>
              <w:sz w:val="24"/>
              <w:szCs w:val="24"/>
              <w:lang w:val="en-US"/>
            </w:rPr>
            <w:instrText>ZGVtaWMuQ2l0YXZpLlBlcnNvbiwgU3dpc3NBY2FkZW1pYy5DaXRhdmkiLCJGaXJzdE5hbWUiOiJKYW5lIiwiTGFzdE5hbWUiOiJSb21tIiwiUHJvdGVjdGVkIjpmYWxzZSwiU2V4IjoxLCJDcmVhdGVkQnkiOiJfSmVubnkiLCJDcmVhdGVkT24iOiIyMDIyLTA4LTAxVDA4OjA4OjMzIiwiTW9kaWZpZWRCeSI6Il9KZW5ueSIsIklkIjoiZGM4</w:instrText>
          </w:r>
          <w:r>
            <w:rPr>
              <w:sz w:val="24"/>
              <w:szCs w:val="24"/>
              <w:lang w:val="en-US"/>
            </w:rPr>
            <w:instrText>YmVjOWMtMWY3NC00YTljLWJkZTEtNTdmMGY5ODNkOGE5IiwiTW9kaWZpZWRPbiI6IjIwMjItMDgtMDFUMDg6MDg6MzMiLCJQcm9qZWN0Ijp7IiRyZWYiOiI4In19LHsiJGlkIjoiMTQxIiwiJHR5cGUiOiJTd2lzc0FjYWRlbWljLkNpdGF2aS5QZXJzb24sIFN3aXNzQWNhZGVtaWMuQ2l0YXZpIiwiRmlyc3ROYW1lIjoiQ2Fyb2xpbmUiLCJM</w:instrText>
          </w:r>
          <w:r>
            <w:rPr>
              <w:sz w:val="24"/>
              <w:szCs w:val="24"/>
              <w:lang w:val="en-US"/>
            </w:rPr>
            <w:instrText>YXN0TmFtZSI6IktsYXZlciIsIk1pZGRsZU5hbWUiOiJDLiBXLiIsIlByb3RlY3RlZCI6ZmFsc2UsIlNleCI6MSwiQ3JlYXRlZEJ5IjoiX0plbm55IiwiQ3JlYXRlZE9uIjoiMjAyMi0wNy0yMFQxMzo1MToxMCIsIk1vZGlmaWVkQnkiOiJfSmVubnkiLCJJZCI6ImJkZmM1ZTM0LTk2ZmQtNDIxNi1hMjM4LWVmODRhMzA3YWI5YiIsIk1vZGlm</w:instrText>
          </w:r>
          <w:r>
            <w:rPr>
              <w:sz w:val="24"/>
              <w:szCs w:val="24"/>
              <w:lang w:val="en-US"/>
            </w:rPr>
            <w:instrText>aWVkT24iOiIyMDIyLTA3LTIwVDEzOjUxOjEwIiwiUHJvamVjdCI6eyIkcmVmIjoiOCJ9fSx7IiRpZCI6IjE0MiIsIiR0eXBlIjoiU3dpc3NBY2FkZW1pYy5DaXRhdmkuUGVyc29uLCBTd2lzc0FjYWRlbWljLkNpdGF2aSIsIkZpcnN0TmFtZSI6IkNhcm9saW5lIiwiTGFzdE5hbWUiOiJIYXl3YXJkIiwiUHJvdGVjdGVkIjpmYWxzZSwiU2V4</w:instrText>
          </w:r>
          <w:r>
            <w:rPr>
              <w:sz w:val="24"/>
              <w:szCs w:val="24"/>
              <w:lang w:val="en-US"/>
            </w:rPr>
            <w:instrText>IjoxLCJDcmVhdGVkQnkiOiJfSmVubnkiLCJDcmVhdGVkT24iOiIyMDIyLTA4LTAxVDA4OjA4OjMzIiwiTW9kaWZpZWRCeSI6Il9KZW5ueSIsIklkIjoiYzUyNzY1MTEtODdhYy00NzczLWJlZmYtMDM4NjA2YjdlOTM5IiwiTW9kaWZpZWRPbiI6IjIwMjItMDgtMDFUMDg6MDg6MzMiLCJQcm9qZWN0Ijp7IiRyZWYiOiI4In19LHsiJGlkIjoi</w:instrText>
          </w:r>
          <w:r>
            <w:rPr>
              <w:sz w:val="24"/>
              <w:szCs w:val="24"/>
              <w:lang w:val="en-US"/>
            </w:rPr>
            <w:instrText>MTQzIiwiJHR5cGUiOiJTd2lzc0FjYWRlbWljLkNpdGF2aS5QZXJzb24sIFN3aXNzQWNhZGVtaWMuQ2l0YXZpIiwiRmlyc3ROYW1lIjoiTWljaGFlbCIsIkxhc3ROYW1lIjoiR29yaW4iLCJNaWRkbGVOYW1lIjoiQi4iLCJQcm90ZWN0ZWQiOmZhbHNlLCJTZXgiOjIsIkNyZWF0ZWRCeSI6Il9KZW5ueSIsIkNyZWF0ZWRPbiI6IjIwMjItMDgt</w:instrText>
          </w:r>
          <w:r>
            <w:rPr>
              <w:sz w:val="24"/>
              <w:szCs w:val="24"/>
              <w:lang w:val="en-US"/>
            </w:rPr>
            <w:instrText>MDFUMDg6MDg6MzMiLCJNb2RpZmllZEJ5IjoiX0plbm55IiwiSWQiOiJhZTg3OTU4Ny0xZDE3LTQ2ZjgtYThjZi1kN2E4N2U0Y2Q5MjciLCJNb2RpZmllZE9uIjoiMjAyMi0wOC0wMVQwODowODozMyIsIlByb2plY3QiOnsiJHJlZiI6IjgifX0seyIkaWQiOiIxNDQiLCIkdHlwZSI6IlN3aXNzQWNhZGVtaWMuQ2l0YXZpLlBlcnNvbiwgU3dp</w:instrText>
          </w:r>
          <w:r>
            <w:rPr>
              <w:sz w:val="24"/>
              <w:szCs w:val="24"/>
              <w:lang w:val="en-US"/>
            </w:rPr>
            <w:instrText>c3NBY2FkZW1pYy5DaXRhdmkiLCJGaXJzdE5hbWUiOiJNaWNoYWVsIiwiTGFzdE5hbWUiOiJLbGVpbiIsIk1pZGRsZU5hbWUiOiJMLiIsIlByb3RlY3RlZCI6ZmFsc2UsIlNleCI6MiwiQ3JlYXRlZEJ5IjoiX0plbm55IiwiQ3JlYXRlZE9uIjoiMjAyMi0wOC0wMVQwODowODozMyIsIk1vZGlmaWVkQnkiOiJfSmVubnkiLCJJZCI6ImEzZTIz</w:instrText>
          </w:r>
          <w:r>
            <w:rPr>
              <w:sz w:val="24"/>
              <w:szCs w:val="24"/>
              <w:lang w:val="en-US"/>
            </w:rPr>
            <w:instrText>YzljLWViNDktNGJhOC04MjNhLTg1NTM0OTAwNjkzZSIsIk1vZGlmaWVkT24iOiIyMDIyLTA4LTAxVDA4OjA4OjMzIiwiUHJvamVjdCI6eyIkcmVmIjoiOCJ9fSx7IiRpZCI6IjE0NSIsIiR0eXBlIjoiU3dpc3NBY2FkZW1pYy5DaXRhdmkuUGVyc29uLCBTd2lzc0FjYWRlbWljLkNpdGF2aSIsIkZpcnN0TmFtZSI6IlBhdWwiLCJMYXN0TmFt</w:instrText>
          </w:r>
          <w:r>
            <w:rPr>
              <w:sz w:val="24"/>
              <w:szCs w:val="24"/>
              <w:lang w:val="en-US"/>
            </w:rPr>
            <w:instrText>ZSI6IkJhaXJkIiwiTWlkZGxlTmFtZSI6Ik4uIiwiUHJvdGVjdGVkIjpmYWxzZSwiU2V4IjoyLCJDcmVhdGVkQnkiOiJfSmVubnkiLCJDcmVhdGVkT24iOiIyMDIyLTA4LTAxVDA4OjA4OjMzIiwiTW9kaWZpZWRCeSI6Il9KZW5ueSIsIklkIjoiMGJmMDZiMTAtM2MzZS00YTk2LTg5MGEtOTQ1ZDRhMmNhN2I0IiwiTW9kaWZpZWRPbiI6IjIw</w:instrText>
          </w:r>
          <w:r>
            <w:rPr>
              <w:sz w:val="24"/>
              <w:szCs w:val="24"/>
              <w:lang w:val="en-US"/>
            </w:rPr>
            <w:instrText>MjItMDgtMDFUMDg6MDg6MzMiLCJQcm9qZWN0Ijp7IiRyZWYiOiI4In19LHsiJGlkIjoiMTQ2IiwiJHR5cGUiOiJTd2lzc0FjYWRlbWljLkNpdGF2aS5QZXJzb24sIFN3aXNzQWNhZGVtaWMuQ2l0YXZpIiwiRmlyc3ROYW1lIjoiQW5uZWtlIiwiTGFzdE5hbWUiOiJIb2xsYW5kZXIiLCJNaWRkbGVOYW1lIjoiSS4iLCJQcmVmaXgiOiJkZW4i</w:instrText>
          </w:r>
          <w:r>
            <w:rPr>
              <w:sz w:val="24"/>
              <w:szCs w:val="24"/>
              <w:lang w:val="en-US"/>
            </w:rPr>
            <w:instrText>LCJQcm90ZWN0ZWQiOmZhbHNlLCJTZXgiOjEsIkNyZWF0ZWRCeSI6Il9KZW5ueSIsIkNyZWF0ZWRPbiI6IjIwMjItMDgtMDFUMDg6MDg6MzMiLCJNb2RpZmllZEJ5IjoiX0plbm55IiwiSWQiOiIxNGU2MjI4Mi1mOGQxLTQ3ZjgtOWI5Mi1mNzU5ZmJhYjg3OTUiLCJNb2RpZmllZE9uIjoiMjAyMi0wOC0wMVQwODowODozMyIsIlByb2plY3Qi</w:instrText>
          </w:r>
          <w:r>
            <w:rPr>
              <w:sz w:val="24"/>
              <w:szCs w:val="24"/>
              <w:lang w:val="en-US"/>
            </w:rPr>
            <w:instrText>OnsiJHJlZiI6IjgifX0seyIkaWQiOiIxNDciLCIkdHlwZSI6IlN3aXNzQWNhZGVtaWMuQ2l0YXZpLlBlcnNvbiwgU3dpc3NBY2FkZW1pYy5DaXRhdmkiLCJGaXJzdE5hbWUiOiJTYXNjaGEiLCJMYXN0TmFtZSI6IkZhdXNlciIsIlByb3RlY3RlZCI6ZmFsc2UsIlNleCI6MCwiQ3JlYXRlZEJ5IjoiX0plbm55IiwiQ3JlYXRlZE9uIjoiMjAy</w:instrText>
          </w:r>
          <w:r>
            <w:rPr>
              <w:sz w:val="24"/>
              <w:szCs w:val="24"/>
              <w:lang w:val="en-US"/>
            </w:rPr>
            <w:instrText>Mi0wOC0wMVQwODowODozMyIsIk1vZGlmaWVkQnkiOiJfSmVubnkiLCJJZCI6IjNjNGM1NWViLTVmZTUtNDJhNS04NzFlLWU0ZWNiMTMzYWI0NyIsIk1vZGlmaWVkT24iOiIyMDIyLTA4LTAxVDA4OjA4OjMzIiwiUHJvamVjdCI6eyIkcmVmIjoiOCJ9fSx7IiRpZCI6IjE0OCIsIiR0eXBlIjoiU3dpc3NBY2FkZW1pYy5DaXRhdmkuUGVyc29u</w:instrText>
          </w:r>
          <w:r>
            <w:rPr>
              <w:sz w:val="24"/>
              <w:szCs w:val="24"/>
              <w:lang w:val="en-US"/>
            </w:rPr>
            <w:instrText>LCBTd2lzc0FjYWRlbWljLkNpdGF2aSIsIkZpcnN0TmFtZSI6IkpvaG4iLCJMYXN0TmFtZSI6IllhdGVzIiwiTWlkZGxlTmFtZSI6IlIuIFcuIiwiUHJvdGVjdGVkIjpmYWxzZSwiU2V4IjoyLCJDcmVhdGVkQnkiOiJfSmVubnkiLCJDcmVhdGVkT24iOiIyMDIyLTA4LTAxVDA4OjA4OjMzIiwiTW9kaWZpZWRCeSI6Il9KZW5ueSIsIklkIjoi</w:instrText>
          </w:r>
          <w:r>
            <w:rPr>
              <w:sz w:val="24"/>
              <w:szCs w:val="24"/>
              <w:lang w:val="en-US"/>
            </w:rPr>
            <w:instrText>NzdhMzZiMTYtYjlmZC00NDNkLWJiNDItN2U2NWNiYzcyYjZmIiwiTW9kaWZpZWRPbiI6IjIwMjItMDgtMDFUMDg6MDg6MzMiLCJQcm9qZWN0Ijp7IiRyZWYiOiI4In19LHsiJGlkIjoiMTQ5IiwiJHR5cGUiOiJTd2lzc0FjYWRlbWljLkNpdGF2aS5QZXJzb24sIFN3aXNzQWNhZGVtaWMuQ2l0YXZpIiwiRmlyc3ROYW1lIjoiUmFuZG8iLCJM</w:instrText>
          </w:r>
          <w:r>
            <w:rPr>
              <w:sz w:val="24"/>
              <w:szCs w:val="24"/>
              <w:lang w:val="en-US"/>
            </w:rPr>
            <w:instrText>YXN0TmFtZSI6IkFsbGlrbWV0cyIsIlByb3RlY3RlZCI6ZmFsc2UsIlNleCI6MCwiQ3JlYXRlZEJ5IjoiX0plbm55IiwiQ3JlYXRlZE9uIjoiMjAyMi0wOC0wMVQwODowODozMyIsIk1vZGlmaWVkQnkiOiJfSmVubnkiLCJJZCI6ImM2NDI5ZGJkLTViZGYtNDY2MC1iMjE0LTkxNzdlNGNiNmM0MiIsIk1vZGlmaWVkT24iOiIyMDIyLTA4LTAx</w:instrText>
          </w:r>
          <w:r>
            <w:rPr>
              <w:sz w:val="24"/>
              <w:szCs w:val="24"/>
              <w:lang w:val="en-US"/>
            </w:rPr>
            <w:instrText>VDA4OjA4OjMzIiwiUHJvamVjdCI6eyIkcmVmIjoiOCJ9fSx7IiRpZCI6IjE1MCIsIiR0eXBlIjoiU3dpc3NBY2FkZW1pYy5DaXRhdmkuUGVyc29uLCBTd2lzc0FjYWRlbWljLkNpdGF2aSIsIkZpcnN0TmFtZSI6IkppZSIsIkxhc3ROYW1lIjoiV2FuZyIsIk1pZGRsZU5hbWUiOiJKaW4iLCJQcm90ZWN0ZWQiOmZhbHNlLCJTZXgiOjAsIkNy</w:instrText>
          </w:r>
          <w:r>
            <w:rPr>
              <w:sz w:val="24"/>
              <w:szCs w:val="24"/>
              <w:lang w:val="en-US"/>
            </w:rPr>
            <w:instrText>ZWF0ZWRCeSI6Il9KZW5ueSIsIkNyZWF0ZWRPbiI6IjIwMjItMDgtMDFUMDg6MDg6MzMiLCJNb2RpZmllZEJ5IjoiX0plbm55IiwiSWQiOiJmNGMxOTQ1OC01Y2E3LTQyOWEtYjQ5MC1lMDc0YjAyNzJmMTMiLCJNb2RpZmllZE9uIjoiMjAyMi0wOC0wMVQwODowODozMyIsIlByb2plY3QiOnsiJHJlZiI6IjgifX0seyIkaWQiOiIxNTEiLCIk</w:instrText>
          </w:r>
          <w:r>
            <w:rPr>
              <w:sz w:val="24"/>
              <w:szCs w:val="24"/>
              <w:lang w:val="en-US"/>
            </w:rPr>
            <w:instrText>dHlwZSI6IlN3aXNzQWNhZGVtaWMuQ2l0YXZpLlBlcnNvbiwgU3dpc3NBY2FkZW1pYy5DaXRhdmkiLCJGaXJzdE5hbWUiOiJEZWJyYSIsIkxhc3ROYW1lIjoiU2NoYXVtYmVyZyIsIk1pZGRsZU5hbWUiOiJBLiIsIlByb3RlY3RlZCI6ZmFsc2UsIlNleCI6MSwiQ3JlYXRlZEJ5IjoiX0plbm55IiwiQ3JlYXRlZE9uIjoiMjAyMi0wOC0wMVQw</w:instrText>
          </w:r>
          <w:r>
            <w:rPr>
              <w:sz w:val="24"/>
              <w:szCs w:val="24"/>
              <w:lang w:val="en-US"/>
            </w:rPr>
            <w:instrText>ODowODozMyIsIk1vZGlmaWVkQnkiOiJfSmVubnkiLCJJZCI6Ijk5MWUxYmE2LWViNjctNDdlYi05OTY2LTAxYTg1ZTM0MDBhNCIsIk1vZGlmaWVkT24iOiIyMDIyLTA4LTAxVDA4OjA4OjMzIiwiUHJvamVjdCI6eyIkcmVmIjoiOCJ9fSx7IiRpZCI6IjE1MiIsIiR0eXBlIjoiU3dpc3NBY2FkZW1pYy5DaXRhdmkuUGVyc29uLCBTd2lzc0Fj</w:instrText>
          </w:r>
          <w:r>
            <w:rPr>
              <w:sz w:val="24"/>
              <w:szCs w:val="24"/>
              <w:lang w:val="en-US"/>
            </w:rPr>
            <w:instrText>YWRlbWljLkNpdGF2aSIsIkZpcnN0TmFtZSI6IkJhcmJhcmEiLCJMYXN0TmFtZSI6IktsZWluIiwiTWlkZGxlTmFtZSI6IkUuIEsuIiwiUHJvdGVjdGVkIjpmYWxzZSwiU2V4IjoxLCJDcmVhdGVkQnkiOiJfSmVubnkiLCJDcmVhdGVkT24iOiIyMDIyLTA4LTAxVDA4OjA4OjMzIiwiTW9kaWZpZWRCeSI6Il9KZW5ueSIsIklkIjoiMTYxYmNk</w:instrText>
          </w:r>
          <w:r>
            <w:rPr>
              <w:sz w:val="24"/>
              <w:szCs w:val="24"/>
              <w:lang w:val="en-US"/>
            </w:rPr>
            <w:instrText>MTUtZTBmOC00NzM0LTgzZjgtNTViMWYyYjNjZTYxIiwiTW9kaWZpZWRPbiI6IjIwMjItMDgtMDFUMDg6MDg6MzMiLCJQcm9qZWN0Ijp7IiRyZWYiOiI4In19LHsiJGlkIjoiMTUzIiwiJHR5cGUiOiJTd2lzc0FjYWRlbWljLkNpdGF2aS5QZXJzb24sIFN3aXNzQWNhZGVtaWMuQ2l0YXZpIiwiRmlyc3ROYW1lIjoiU3RlcGhhbmllIiwiTGFz</w:instrText>
          </w:r>
          <w:r>
            <w:rPr>
              <w:sz w:val="24"/>
              <w:szCs w:val="24"/>
              <w:lang w:val="en-US"/>
            </w:rPr>
            <w:instrText>dE5hbWUiOiJIYWdzdHJvbSIsIk1pZGRsZU5hbWUiOiJBLiIsIlByb3RlY3RlZCI6ZmFsc2UsIlNleCI6MSwiQ3JlYXRlZEJ5IjoiX0plbm55IiwiQ3JlYXRlZE9uIjoiMjAyMi0wOC0wMVQwODowODozMyIsIk1vZGlmaWVkQnkiOiJfSmVubnkiLCJJZCI6IjY0MGExOGJkLTc4MmItNGI4MC05ZWNkLTkwYjdlMmJkYjEzNyIsIk1vZGlmaWVk</w:instrText>
          </w:r>
          <w:r>
            <w:rPr>
              <w:sz w:val="24"/>
              <w:szCs w:val="24"/>
              <w:lang w:val="en-US"/>
            </w:rPr>
            <w:instrText>T24iOiIyMDIyLTA4LTAxVDA4OjA4OjMzIiwiUHJvamVjdCI6eyIkcmVmIjoiOCJ9fSx7IiRpZCI6IjE1NCIsIiR0eXBlIjoiU3dpc3NBY2FkZW1pYy5DaXRhdmkuUGVyc29uLCBTd2lzc0FjYWRlbWljLkNpdGF2aSIsIkZpcnN0TmFtZSI6Ikl0YXkiLCJMYXN0TmFtZSI6IkNob3dlcnMiLCJQcm90ZWN0ZWQiOmZhbHNlLCJTZXgiOjAsIkNy</w:instrText>
          </w:r>
          <w:r>
            <w:rPr>
              <w:sz w:val="24"/>
              <w:szCs w:val="24"/>
              <w:lang w:val="en-US"/>
            </w:rPr>
            <w:instrText>ZWF0ZWRCeSI6Il9KZW5ueSIsIkNyZWF0ZWRPbiI6IjIwMjItMDgtMDFUMDg6MDg6MzMiLCJNb2RpZmllZEJ5IjoiX0plbm55IiwiSWQiOiJmNGY5MTYxMy00YWFlLTRlNjUtYmRiZi1jNWMyOGNlZWMwYTYiLCJNb2RpZmllZE9uIjoiMjAyMi0wOC0wMVQwODowODozMyIsIlByb2plY3QiOnsiJHJlZiI6IjgifX0seyIkaWQiOiIxNTUiLCIk</w:instrText>
          </w:r>
          <w:r>
            <w:rPr>
              <w:sz w:val="24"/>
              <w:szCs w:val="24"/>
              <w:lang w:val="en-US"/>
            </w:rPr>
            <w:instrText>dHlwZSI6IlN3aXNzQWNhZGVtaWMuQ2l0YXZpLlBlcnNvbiwgU3dpc3NBY2FkZW1pYy5DaXRhdmkiLCJGaXJzdE5hbWUiOiJBbmRyZXciLCJMYXN0TmFtZSI6IkxvdGVyeSIsIk1pZGRsZU5hbWUiOiJKLiIsIlByb3RlY3RlZCI6ZmFsc2UsIlNleCI6MiwiQ3JlYXRlZEJ5IjoiX0plbm55IiwiQ3JlYXRlZE9uIjoiMjAyMi0wOC0wMVQwODow</w:instrText>
          </w:r>
          <w:r>
            <w:rPr>
              <w:sz w:val="24"/>
              <w:szCs w:val="24"/>
              <w:lang w:val="en-US"/>
            </w:rPr>
            <w:instrText>ODozMyIsIk1vZGlmaWVkQnkiOiJfSmVubnkiLCJJZCI6Ijk1YjNkOGMxLTJiYzctNGY0Mi1hOTZlLTllMjU1NGFjNWE3MyIsIk1vZGlmaWVkT24iOiIyMDIyLTA4LTAxVDA4OjA4OjMzIiwiUHJvamVjdCI6eyIkcmVmIjoiOCJ9fSx7IiRpZCI6IjE1NiIsIiR0eXBlIjoiU3dpc3NBY2FkZW1pYy5DaXRhdmkuUGVyc29uLCBTd2lzc0FjYWRl</w:instrText>
          </w:r>
          <w:r>
            <w:rPr>
              <w:sz w:val="24"/>
              <w:szCs w:val="24"/>
              <w:lang w:val="en-US"/>
            </w:rPr>
            <w:instrText>bWljLkNpdGF2aSIsIkZpcnN0TmFtZSI6IlRoaWVycnkiLCJMYXN0TmFtZSI6IkzDqXZlaWxsYXJkIiwiUHJvdGVjdGVkIjpmYWxzZSwiU2V4IjoyLCJDcmVhdGVkQnkiOiJfSmVubnkiLCJDcmVhdGVkT24iOiIyMDIyLTA4LTAxVDA4OjA4OjMzIiwiTW9kaWZpZWRCeSI6Il9KZW5ueSIsIklkIjoiYTNlZDYxYjQtODk1ZC00Yzc4LTg4ZjQt</w:instrText>
          </w:r>
          <w:r>
            <w:rPr>
              <w:sz w:val="24"/>
              <w:szCs w:val="24"/>
              <w:lang w:val="en-US"/>
            </w:rPr>
            <w:instrText>YzRhYzRmNzBiMDMwIiwiTW9kaWZpZWRPbiI6IjIwMjItMDgtMDFUMDg6MDg6MzMiLCJQcm9qZWN0Ijp7IiRyZWYiOiI4In19LHsiJGlkIjoiMTU3IiwiJHR5cGUiOiJTd2lzc0FjYWRlbWljLkNpdGF2aS5QZXJzb24sIFN3aXNzQWNhZGVtaWMuQ2l0YXZpIiwiRmlyc3ROYW1lIjoiS2FuZyIsIkxhc3ROYW1lIjoiWmhhbmciLCJQcm90ZWN0</w:instrText>
          </w:r>
          <w:r>
            <w:rPr>
              <w:sz w:val="24"/>
              <w:szCs w:val="24"/>
              <w:lang w:val="en-US"/>
            </w:rPr>
            <w:instrText>ZWQiOmZhbHNlLCJTZXgiOjAsIkNyZWF0ZWRCeSI6Il9KZW5ueSIsIkNyZWF0ZWRPbiI6IjIwMjItMDgtMDFUMDg6MDg6MzMiLCJNb2RpZmllZEJ5IjoiX0plbm55IiwiSWQiOiIyOTliNWIwYS03ZGYyLTQ3NWEtODJjYy03Y2ZhYmVlMzJlZDEiLCJNb2RpZmllZE9uIjoiMjAyMi0wOC0wMVQwODowODozMyIsIlByb2plY3QiOnsiJHJlZiI6</w:instrText>
          </w:r>
          <w:r>
            <w:rPr>
              <w:sz w:val="24"/>
              <w:szCs w:val="24"/>
              <w:lang w:val="en-US"/>
            </w:rPr>
            <w:instrText>IjgifX0seyIkaWQiOiIxNTgiLCIkdHlwZSI6IlN3aXNzQWNhZGVtaWMuQ2l0YXZpLlBlcnNvbiwgU3dpc3NBY2FkZW1pYy5DaXRhdmkiLCJGaXJzdE5hbWUiOiJNdXJyYXkiLCJMYXN0TmFtZSI6IkJyaWxsaWFudCIsIk1pZGRsZU5hbWUiOiJILiIsIlByb3RlY3RlZCI6ZmFsc2UsIlNleCI6MiwiQ3JlYXRlZEJ5IjoiX0plbm55IiwiQ3Jl</w:instrText>
          </w:r>
          <w:r>
            <w:rPr>
              <w:sz w:val="24"/>
              <w:szCs w:val="24"/>
              <w:lang w:val="en-US"/>
            </w:rPr>
            <w:instrText>YXRlZE9uIjoiMjAyMi0wOC0wMVQwODowODozMyIsIk1vZGlmaWVkQnkiOiJfSmVubnkiLCJJZCI6ImZlOWNlNmI2LTViMDMtNGNjMS1hNDEyLTYyMTdkNTQzMWE3ZiIsIk1vZGlmaWVkT24iOiIyMDIyLTA4LTAxVDA4OjA4OjMzIiwiUHJvamVjdCI6eyIkcmVmIjoiOCJ9fSx7IiRpZCI6IjE1OSIsIiR0eXBlIjoiU3dpc3NBY2FkZW1pYy5D</w:instrText>
          </w:r>
          <w:r>
            <w:rPr>
              <w:sz w:val="24"/>
              <w:szCs w:val="24"/>
              <w:lang w:val="en-US"/>
            </w:rPr>
            <w:instrText>aXRhdmkuUGVyc29uLCBTd2lzc0FjYWRlbWljLkNpdGF2aSIsIkZpcnN0TmFtZSI6IkFsZXgiLCJMYXN0TmFtZSI6Ikhld2l0dCIsIk1pZGRsZU5hbWUiOiJXLiIsIlByb3RlY3RlZCI6ZmFsc2UsIlNleCI6MiwiQ3JlYXRlZEJ5IjoiX0plbm55IiwiQ3JlYXRlZE9uIjoiMjAyMi0wOC0wMVQwODowODozMyIsIk1vZGlmaWVkQnkiOiJfSmVu</w:instrText>
          </w:r>
          <w:r>
            <w:rPr>
              <w:sz w:val="24"/>
              <w:szCs w:val="24"/>
              <w:lang w:val="en-US"/>
            </w:rPr>
            <w:instrText>bnkiLCJJZCI6IjQ1MGU4ZmE5LWZlYWItNGZmMS04NWQxLTBmZTg5NTU4ZWZhMyIsIk1vZGlmaWVkT24iOiIyMDIyLTA4LTAxVDA4OjA4OjMzIiwiUHJvamVjdCI6eyIkcmVmIjoiOCJ9fSx7IiRpZCI6IjE2MCIsIiR0eXBlIjoiU3dpc3NBY2FkZW1pYy5DaXRhdmkuUGVyc29uLCBTd2lzc0FjYWRlbWljLkNpdGF2aSIsIkZpcnN0TmFtZSI6</w:instrText>
          </w:r>
          <w:r>
            <w:rPr>
              <w:sz w:val="24"/>
              <w:szCs w:val="24"/>
              <w:lang w:val="en-US"/>
            </w:rPr>
            <w:instrText>IkFuYW5kIiwiTGFzdE5hbWUiOiJTd2Fyb29wIiwiUHJvdGVjdGVkIjpmYWxzZSwiU2V4IjoyLCJDcmVhdGVkQnkiOiJfSmVubnkiLCJDcmVhdGVkT24iOiIyMDIyLTA4LTAxVDA4OjA4OjMzIiwiTW9kaWZpZWRCeSI6Il9KZW5ueSIsIklkIjoiM2VjOGE2NDgtZTJkMS00NmJiLWE0NmQtYTYwZWNhOTAwOWEyIiwiTW9kaWZpZWRPbiI6IjIw</w:instrText>
          </w:r>
          <w:r>
            <w:rPr>
              <w:sz w:val="24"/>
              <w:szCs w:val="24"/>
              <w:lang w:val="en-US"/>
            </w:rPr>
            <w:instrText>MjItMDgtMDFUMDg6MDg6MzMiLCJQcm9qZWN0Ijp7IiRyZWYiOiI4In19LHsiJGlkIjoiMTYxIiwiJHR5cGUiOiJTd2lzc0FjYWRlbWljLkNpdGF2aS5QZXJzb24sIFN3aXNzQWNhZGVtaWMuQ2l0YXZpIiwiRmlyc3ROYW1lIjoiRW1pbHkiLCJMYXN0TmFtZSI6IkNoZXciLCJNaWRkbGVOYW1lIjoiWS4iLCJQcm90ZWN0ZWQiOmZhbHNlLCJT</w:instrText>
          </w:r>
          <w:r>
            <w:rPr>
              <w:sz w:val="24"/>
              <w:szCs w:val="24"/>
              <w:lang w:val="en-US"/>
            </w:rPr>
            <w:instrText>ZXgiOjEsIkNyZWF0ZWRCeSI6Il9KZW5ueSIsIkNyZWF0ZWRPbiI6IjIwMjItMDctMjVUMDc6MzI6MzIiLCJNb2RpZmllZEJ5IjoiX0plbm55IiwiSWQiOiJkNjE4ZGRiNy1kYWY4LTRiNzItOTBjNC1iYmY5NTkxNzhjNDkiLCJNb2RpZmllZE9uIjoiMjAyMi0wNy0yNVQwNzozMjozMiIsIlByb2plY3QiOnsiJHJlZiI6IjgifX0seyIkaWQi</w:instrText>
          </w:r>
          <w:r>
            <w:rPr>
              <w:sz w:val="24"/>
              <w:szCs w:val="24"/>
              <w:lang w:val="en-US"/>
            </w:rPr>
            <w:instrText>OiIxNjIiLCIkdHlwZSI6IlN3aXNzQWNhZGVtaWMuQ2l0YXZpLlBlcnNvbiwgU3dpc3NBY2FkZW1pYy5DaXRhdmkiLCJGaXJzdE5hbWUiOiJNYXJnYXJldCIsIkxhc3ROYW1lIjoiUGVyaWNhay1WYW5jZSIsIk1pZGRsZU5hbWUiOiJBLiIsIlByb3RlY3RlZCI6ZmFsc2UsIlNleCI6MSwiQ3JlYXRlZEJ5IjoiX0plbm55IiwiQ3JlYXRlZE9u</w:instrText>
          </w:r>
          <w:r>
            <w:rPr>
              <w:sz w:val="24"/>
              <w:szCs w:val="24"/>
              <w:lang w:val="en-US"/>
            </w:rPr>
            <w:instrText>IjoiMjAyMi0wOC0wMVQwODowODozMyIsIk1vZGlmaWVkQnkiOiJfSmVubnkiLCJJZCI6IjcwYzFkNjNlLTRiMGItNDVkOS04MDU5LWIwMTEwMGViNzMyNyIsIk1vZGlmaWVkT24iOiIyMDIyLTA4LTAxVDA4OjA4OjMzIiwiUHJvamVjdCI6eyIkcmVmIjoiOCJ9fSx7IiRpZCI6IjE2MyIsIiR0eXBlIjoiU3dpc3NBY2FkZW1pYy5DaXRhdmku</w:instrText>
          </w:r>
          <w:r>
            <w:rPr>
              <w:sz w:val="24"/>
              <w:szCs w:val="24"/>
              <w:lang w:val="en-US"/>
            </w:rPr>
            <w:instrText>UGVyc29uLCBTd2lzc0FjYWRlbWljLkNpdGF2aSIsIkZpcnN0TmFtZSI6Ik1hcmdhcmV0IiwiTGFzdE5hbWUiOiJEZUFuZ2VsaXMiLCJQcm90ZWN0ZWQiOmZhbHNlLCJTZXgiOjEsIkNyZWF0ZWRCeSI6Il9KZW5ueSIsIkNyZWF0ZWRPbiI6IjIwMjItMDgtMDFUMDg6MDg6MzMiLCJNb2RpZmllZEJ5IjoiX0plbm55IiwiSWQiOiJkYTNhOTJl</w:instrText>
          </w:r>
          <w:r>
            <w:rPr>
              <w:sz w:val="24"/>
              <w:szCs w:val="24"/>
              <w:lang w:val="en-US"/>
            </w:rPr>
            <w:instrText>Yi1iNDQ5LTQ3MDgtOGZhZi1jMDdlOTRkYjQ5YjMiLCJNb2RpZmllZE9uIjoiMjAyMi0wOC0wMVQwODowODozMyIsIlByb2plY3QiOnsiJHJlZiI6IjgifX0seyIkaWQiOiIxNjQiLCIkdHlwZSI6IlN3aXNzQWNhZGVtaWMuQ2l0YXZpLlBlcnNvbiwgU3dpc3NBY2FkZW1pYy5DaXRhdmkiLCJGaXJzdE5hbWUiOiJEd2lnaHQiLCJMYXN0TmFt</w:instrText>
          </w:r>
          <w:r>
            <w:rPr>
              <w:sz w:val="24"/>
              <w:szCs w:val="24"/>
              <w:lang w:val="en-US"/>
            </w:rPr>
            <w:instrText>ZSI6IlN0YW1ib2xpYW4iLCJQcm90ZWN0ZWQiOmZhbHNlLCJTZXgiOjIsIkNyZWF0ZWRCeSI6Il9KZW5ueSIsIkNyZWF0ZWRPbiI6IjIwMjItMDgtMDFUMDg6MDg6MzMiLCJNb2RpZmllZEJ5IjoiX0plbm55IiwiSWQiOiJjNjFiNjk3ZS1lYmYzLTRhNDItOGM5OS1hZmY1ZDYzNzgxMWIiLCJNb2RpZmllZE9uIjoiMjAyMi0wOC0wMVQwODow</w:instrText>
          </w:r>
          <w:r>
            <w:rPr>
              <w:sz w:val="24"/>
              <w:szCs w:val="24"/>
              <w:lang w:val="en-US"/>
            </w:rPr>
            <w:instrText>ODozMyIsIlByb2plY3QiOnsiJHJlZiI6IjgifX0seyIkaWQiOiIxNjUiLCIkdHlwZSI6IlN3aXNzQWNhZGVtaWMuQ2l0YXZpLlBlcnNvbiwgU3dpc3NBY2FkZW1pYy5DaXRhdmkiLCJGaXJzdE5hbWUiOiJKb25hdGhhbiIsIkxhc3ROYW1lIjoiSGFpbmVzIiwiTWlkZGxlTmFtZSI6IkwuIiwiUHJvdGVjdGVkIjpmYWxzZSwiU2V4IjoyLCJD</w:instrText>
          </w:r>
          <w:r>
            <w:rPr>
              <w:sz w:val="24"/>
              <w:szCs w:val="24"/>
              <w:lang w:val="en-US"/>
            </w:rPr>
            <w:instrText>cmVhdGVkQnkiOiJfSmVubnkiLCJDcmVhdGVkT24iOiIyMDIyLTA4LTAxVDA4OjA4OjMzIiwiTW9kaWZpZWRCeSI6Il9KZW5ueSIsIklkIjoiMzRmOWU4MGYtMzc2ZC00NzEzLWEyM2QtOTcyZmViOWUzNzljIiwiTW9kaWZpZWRPbiI6IjIwMjItMDgtMDFUMDg6MDg6MzMiLCJQcm9qZWN0Ijp7IiRyZWYiOiI4In19LHsiJGlkIjoiMTY2Iiwi</w:instrText>
          </w:r>
          <w:r>
            <w:rPr>
              <w:sz w:val="24"/>
              <w:szCs w:val="24"/>
              <w:lang w:val="en-US"/>
            </w:rPr>
            <w:instrText>JHR5cGUiOiJTd2lzc0FjYWRlbWljLkNpdGF2aS5QZXJzb24sIFN3aXNzQWNhZGVtaWMuQ2l0YXZpIiwiRmlyc3ROYW1lIjoiU3VkaGEiLCJMYXN0TmFtZSI6Ikl5ZW5nYXIiLCJNaWRkbGVOYW1lIjoiSy4iLCJQcm90ZWN0ZWQiOmZhbHNlLCJTZXgiOjAsIkNyZWF0ZWRCeSI6Il9KZW5ueSIsIkNyZWF0ZWRPbiI6IjIwMjItMDgtMDFUMDg6</w:instrText>
          </w:r>
          <w:r>
            <w:rPr>
              <w:sz w:val="24"/>
              <w:szCs w:val="24"/>
              <w:lang w:val="en-US"/>
            </w:rPr>
            <w:instrText>MDg6MzMiLCJNb2RpZmllZEJ5IjoiX0plbm55IiwiSWQiOiJlOTg2OTU1MC05MjdhLTRmODctODM3Zi05ZDdjNDlhNDIwNmIiLCJNb2RpZmllZE9uIjoiMjAyMi0wOC0wMVQwODowODozMyIsIlByb2plY3QiOnsiJHJlZiI6IjgifX0seyIkaWQiOiIxNjciLCIkdHlwZSI6IlN3aXNzQWNhZGVtaWMuQ2l0YXZpLlBlcnNvbiwgU3dpc3NBY2Fk</w:instrText>
          </w:r>
          <w:r>
            <w:rPr>
              <w:sz w:val="24"/>
              <w:szCs w:val="24"/>
              <w:lang w:val="en-US"/>
            </w:rPr>
            <w:instrText>ZW1pYy5DaXRhdmkiLCJGaXJzdE5hbWUiOiJCZXJuaGFyZCIsIkxhc3ROYW1lIjoiV2ViZXIiLCJNaWRkbGVOYW1lIjoiSC4gRi4iLCJQcm90ZWN0ZWQiOmZhbHNlLCJTZXgiOjIsIkNyZWF0ZWRCeSI6Il9KZW5ueSIsIkNyZWF0ZWRPbiI6IjIwMjItMDgtMDFUMDg6MDg6MzMiLCJNb2RpZmllZEJ5IjoiX0plbm55IiwiSWQiOiJlMjdkYTdh</w:instrText>
          </w:r>
          <w:r>
            <w:rPr>
              <w:sz w:val="24"/>
              <w:szCs w:val="24"/>
              <w:lang w:val="en-US"/>
            </w:rPr>
            <w:instrText>Yy1lMGVhLTRlNTQtYWI1ZC1lZDEyZWRlNjkzNzEiLCJNb2RpZmllZE9uIjoiMjAyMi0wOC0wMVQwODowODozMyIsIlByb2plY3QiOnsiJHJlZiI6IjgifX0seyIkaWQiOiIxNjgiLCIkdHlwZSI6IlN3aXNzQWNhZGVtaWMuQ2l0YXZpLlBlcnNvbiwgU3dpc3NBY2FkZW1pYy5DaXRhdmkiLCJGaXJzdE5hbWUiOiJHb27Dp2FsbyIsIkxhc3RO</w:instrText>
          </w:r>
          <w:r>
            <w:rPr>
              <w:sz w:val="24"/>
              <w:szCs w:val="24"/>
              <w:lang w:val="en-US"/>
            </w:rPr>
            <w:instrText>YW1lIjoiQWJlY2FzaXMiLCJNaWRkbGVOYW1lIjoiUi4iLCJQcm90ZWN0ZWQiOmZhbHNlLCJTZXgiOjIsIkNyZWF0ZWRCeSI6Il9KZW5ueSIsIkNyZWF0ZWRPbiI6IjIwMjItMDgtMDFUMDg6MDg6MzMiLCJNb2RpZmllZEJ5IjoiX0plbm55IiwiSWQiOiJlNjgxMDI2ZS04Mzk2LTQxNzAtYTFlZi0yMTRlMzBjZDlmYTkiLCJNb2RpZmllZE9u</w:instrText>
          </w:r>
          <w:r>
            <w:rPr>
              <w:sz w:val="24"/>
              <w:szCs w:val="24"/>
              <w:lang w:val="en-US"/>
            </w:rPr>
            <w:instrText>IjoiMjAyMi0wOC0wMVQwODowODozMyIsIlByb2plY3QiOnsiJHJlZiI6IjgifX0seyIkaWQiOiIxNjkiLCIkdHlwZSI6IlN3aXNzQWNhZGVtaWMuQ2l0YXZpLlBlcnNvbiwgU3dpc3NBY2FkZW1pYy5DaXRhdmkiLCJGaXJzdE5hbWUiOiJJcmlzIiwiTGFzdE5hbWUiOiJIZWlkIiwiTWlkZGxlTmFtZSI6Ik0uIiwiUHJvdGVjdGVkIjpmYWxz</w:instrText>
          </w:r>
          <w:r>
            <w:rPr>
              <w:sz w:val="24"/>
              <w:szCs w:val="24"/>
              <w:lang w:val="en-US"/>
            </w:rPr>
            <w:instrText>ZSwiU2V4IjoxLCJDcmVhdGVkQnkiOiJfSmVubnkiLCJDcmVhdGVkT24iOiIyMDIyLTA4LTAxVDA4OjA4OjMzIiwiTW9kaWZpZWRCeSI6Il9KZW5ueSIsIklkIjoiZjZiMzA3OGEtNDJjNC00ZjRlLTgyYTgtMzQyZWU5NjMwMGY5IiwiTW9kaWZpZWRPbiI6IjIwMjItMDgtMDFUMDg6MDg6MzMiLCJQcm9qZWN0Ijp7IiRyZWYiOiI4In19XSwi</w:instrText>
          </w:r>
          <w:r>
            <w:rPr>
              <w:sz w:val="24"/>
              <w:szCs w:val="24"/>
              <w:lang w:val="en-US"/>
            </w:rPr>
            <w:instrText>Q2l0YXRpb25LZXlVcGRhdGVUeXBlIjowLCJDb2xsYWJvcmF0b3JzIjpbXSwiRGF0ZTIiOiIyMS4xMi4yMDE1IiwiRG9pIjoiMTAuMTAzOC9uZy4zNDQ4IiwiRWRpdG9ycyI6W10sIkV2YWx1YXRpb25Db21wbGV4aXR5IjowLCJFdmFsdWF0aW9uU291cmNlVGV4dEZvcm1hdCI6MCwiR3JvdXBzIjpbXSwiSGFzTGFiZWwxIjpmYWxzZSwiSGFz</w:instrText>
          </w:r>
          <w:r>
            <w:rPr>
              <w:sz w:val="24"/>
              <w:szCs w:val="24"/>
              <w:lang w:val="en-US"/>
            </w:rPr>
            <w:instrText>TGFiZWwyIjpmYWxzZSwiS2V5d29yZHMiOltdLCJMYW5ndWFnZSI6ImVuZyIsIkxhbmd1YWdlQ29kZSI6ImVuIiwiTG9jYXRpb25zIjpbeyIkaWQiOiIxNzAiLCIkdHlwZSI6IlN3aXNzQWNhZGVtaWMuQ2l0YXZpLkxvY2F0aW9uLCBTd2lzc0FjYWRlbWljLkNpdGF2aSIsIkFkZHJlc3MiOnsiJGlkIjoiMTcxIiwiJHR5cGUiOiJTd2lzc0Fj</w:instrText>
          </w:r>
          <w:r>
            <w:rPr>
              <w:sz w:val="24"/>
              <w:szCs w:val="24"/>
              <w:lang w:val="en-US"/>
            </w:rPr>
            <w:instrText>YWRlbWljLkNpdGF2aS5MaW5rZWRSZXNvdXJjZSwgU3dpc3NBY2FkZW1pYy5DaXRhdmkiLCJMaW5rZWRSZXNvdXJjZVR5cGUiOjUsIk9yaWdpbmFsU3RyaW5nIjoiMTAuMTAzOC9uZy4zNDQ4IiwiVXJpU3RyaW5nIjoiaHR0cHM6Ly9kb2kub3JnLzEwLjEwMzgvbmcuMzQ0OCIsIkxpbmtlZFJlc291cmNlU3RhdHVzIjo4LCJQcm9wZXJ0aWVz</w:instrText>
          </w:r>
          <w:r>
            <w:rPr>
              <w:sz w:val="24"/>
              <w:szCs w:val="24"/>
              <w:lang w:val="en-US"/>
            </w:rPr>
            <w:instrText>Ijp7IiRpZCI6IjE3MiIsIiR0eXBlIjoiU3dpc3NBY2FkZW1pYy5DaXRhdmkuTGlua2VkUmVzb3VyY2VQcm9wZXJ0aWVzLCBTd2lzc0FjYWRlbWljLkNpdGF2aSJ9LCJTeW5jRm9sZGVyVHlwZSI6MCwiSXNMb2NhbENsb3VkUHJvamVjdEZpbGVMaW5rIjpmYWxzZSwiSXNDbG91ZFJlc3RvcmUiOmZhbHNlLCJJc0Nsb3VkQ29weSI6ZmFsc2Us</w:instrText>
          </w:r>
          <w:r>
            <w:rPr>
              <w:sz w:val="24"/>
              <w:szCs w:val="24"/>
              <w:lang w:val="en-US"/>
            </w:rPr>
            <w:instrText>IkF0dGFjaG1lbnRGb2xkZXJXYXNJbkZhbGxiYWNrTW9kZSI6ZmFsc2V9LCJBbm5vdGF0aW9ucyI6W10sIkxvY2F0aW9uVHlwZSI6MCwiTWlycm9yc1JlZmVyZW5jZVByb3BlcnR5SWQiOjEyOCwiQ3JlYXRlZEJ5IjoiX0plbm55IiwiQ3JlYXRlZE9uIjoiMjAyMi0wOC0wMVQwODowODozMyIsIk1vZGlmaWVkQnkiOiJfSmVubnkiLCJJZCI6</w:instrText>
          </w:r>
          <w:r>
            <w:rPr>
              <w:sz w:val="24"/>
              <w:szCs w:val="24"/>
              <w:lang w:val="en-US"/>
            </w:rPr>
            <w:instrText>IjEyODAyY2ZjLTBkOWItNGVjMi1hMDQ2LWExZDZmYzViNzI5ZiIsIk1vZGlmaWVkT24iOiIyMDIyLTA4LTAxVDA4OjA4OjMzIiwiUHJvamVjdCI6eyIkcmVmIjoiOCJ9fSx7IiRpZCI6IjE3MyIsIiR0eXBlIjoiU3dpc3NBY2FkZW1pYy5DaXRhdmkuTG9jYXRpb24sIFN3aXNzQWNhZGVtaWMuQ2l0YXZpIiwiQWRkcmVzcyI6eyIkaWQiOiIx</w:instrText>
          </w:r>
          <w:r>
            <w:rPr>
              <w:sz w:val="24"/>
              <w:szCs w:val="24"/>
              <w:lang w:val="en-US"/>
            </w:rPr>
            <w:instrText>NzQiLCIkdHlwZSI6IlN3aXNzQWNhZGVtaWMuQ2l0YXZpLkxpbmtlZFJlc291cmNlLCBTd2lzc0FjYWRlbWljLkNpdGF2aSIsIkxpbmtlZFJlc291cmNlVHlwZSI6NSwiT3JpZ2luYWxTdHJpbmciOiIyNjY5MTk4OCIsIlVyaVN0cmluZyI6Imh0dHA6Ly93d3cubmNiaS5ubG0ubmloLmdvdi9wdWJtZWQvMjY2OTE5ODgiLCJMaW5rZWRSZXNv</w:instrText>
          </w:r>
          <w:r>
            <w:rPr>
              <w:sz w:val="24"/>
              <w:szCs w:val="24"/>
              <w:lang w:val="en-US"/>
            </w:rPr>
            <w:instrText>dXJjZVN0YXR1cyI6OCwiUHJvcGVydGllcyI6eyIkaWQiOiIxNzUiLCIkdHlwZSI6IlN3aXNzQWNhZGVtaWMuQ2l0YXZpLkxpbmtlZFJlc291cmNlUHJvcGVydGllcywgU3dpc3NBY2FkZW1pYy5DaXRhdmkifSwiU3luY0ZvbGRlclR5cGUiOjAsIklzTG9jYWxDbG91ZFByb2plY3RGaWxlTGluayI6ZmFsc2UsIklzQ2xvdWRSZXN0b3JlIjpm</w:instrText>
          </w:r>
          <w:r>
            <w:rPr>
              <w:sz w:val="24"/>
              <w:szCs w:val="24"/>
              <w:lang w:val="en-US"/>
            </w:rPr>
            <w:instrText>YWxzZSwiSXNDbG91ZENvcHkiOmZhbHNlLCJBdHRhY2htZW50Rm9sZGVyV2FzSW5GYWxsYmFja01vZGUiOmZhbHNlfSwiQW5ub3RhdGlvbnMiOltdLCJMb2NhdGlvblR5cGUiOjAsIk1pcnJvcnNSZWZlcmVuY2VQcm9wZXJ0eUlkIjoxNjQsIkNyZWF0ZWRCeSI6Il9KZW5ueSIsIkNyZWF0ZWRPbiI6IjIwMjItMDgtMDFUMDg6MDg6MzMiLCJN</w:instrText>
          </w:r>
          <w:r>
            <w:rPr>
              <w:sz w:val="24"/>
              <w:szCs w:val="24"/>
              <w:lang w:val="en-US"/>
            </w:rPr>
            <w:instrText>b2RpZmllZEJ5IjoiX0plbm55IiwiSWQiOiIzZDc1MjNiZS1jOTgzLTQ2ZDUtOGFlMy1mZTlkYzJjMTJkMDYiLCJNb2RpZmllZE9uIjoiMjAyMi0wOC0wMVQwODowODozMyIsIlByb2plY3QiOnsiJHJlZiI6IjgifX0seyIkaWQiOiIxNzYiLCIkdHlwZSI6IlN3aXNzQWNhZGVtaWMuQ2l0YXZpLkxvY2F0aW9uLCBTd2lzc0FjYWRlbWljLkNp</w:instrText>
          </w:r>
          <w:r>
            <w:rPr>
              <w:sz w:val="24"/>
              <w:szCs w:val="24"/>
              <w:lang w:val="en-US"/>
            </w:rPr>
            <w:instrText>dGF2aSIsIkFkZHJlc3MiOnsiJGlkIjoiMTc3IiwiJHR5cGUiOiJTd2lzc0FjYWRlbWljLkNpdGF2aS5MaW5rZWRSZXNvdXJjZSwgU3dpc3NBY2FkZW1pYy5DaXRhdmkiLCJMaW5rZWRSZXNvdXJjZVR5cGUiOjUsIk9yaWdpbmFsU3RyaW5nIjoiUE1DNDc0NTM0MiIsIlVyaVN0cmluZyI6Imh0dHBzOi8vd3d3Lm5jYmkubmxtLm5paC5nb3Yv</w:instrText>
          </w:r>
          <w:r>
            <w:rPr>
              <w:sz w:val="24"/>
              <w:szCs w:val="24"/>
              <w:lang w:val="en-US"/>
            </w:rPr>
            <w:instrText>cG1jL2FydGljbGVzL1BNQzQ3NDUzNDIiLCJMaW5rZWRSZXNvdXJjZVN0YXR1cyI6OCwiUHJvcGVydGllcyI6eyIkaWQiOiIxNzgiLCIkdHlwZSI6IlN3aXNzQWNhZGVtaWMuQ2l0YXZpLkxpbmtlZFJlc291cmNlUHJvcGVydGllcywgU3dpc3NBY2FkZW1pYy5DaXRhdmkifSwiU3luY0ZvbGRlclR5cGUiOjAsIklzTG9jYWxDbG91ZFByb2pl</w:instrText>
          </w:r>
          <w:r>
            <w:rPr>
              <w:sz w:val="24"/>
              <w:szCs w:val="24"/>
              <w:lang w:val="en-US"/>
            </w:rPr>
            <w:instrText>Y3RGaWxlTGluayI6ZmFsc2UsIklzQ2xvdWRSZXN0b3JlIjpmYWxzZSwiSXNDbG91ZENvcHkiOmZhbHNlLCJBdHRhY2htZW50Rm9sZGVyV2FzSW5GYWxsYmFja01vZGUiOmZhbHNlfSwiQW5ub3RhdGlvbnMiOltdLCJMb2NhdGlvblR5cGUiOjAsIk1pcnJvcnNSZWZlcmVuY2VQcm9wZXJ0eUlkIjoyMDgsIkNyZWF0ZWRCeSI6Il9KZW5ueSIs</w:instrText>
          </w:r>
          <w:r>
            <w:rPr>
              <w:sz w:val="24"/>
              <w:szCs w:val="24"/>
              <w:lang w:val="en-US"/>
            </w:rPr>
            <w:instrText>IkNyZWF0ZWRPbiI6IjIwMjItMDgtMDFUMDg6MDg6MzMiLCJNb2RpZmllZEJ5IjoiX0plbm55IiwiSWQiOiJiODgxOGFlZS01MjcyLTQyNmUtOTYwOS01OThiOTg2NjNmZGYiLCJNb2RpZmllZE9uIjoiMjAyMi0wOC0wMVQwODowODozMyIsIlByb2plY3QiOnsiJHJlZiI6IjgifX1dLCJOdW1iZXIiOiIyIiwiT3JnYW5pemF0aW9ucyI6W10s</w:instrText>
          </w:r>
          <w:r>
            <w:rPr>
              <w:sz w:val="24"/>
              <w:szCs w:val="24"/>
              <w:lang w:val="en-US"/>
            </w:rPr>
            <w:instrText>Ik90aGVyc0ludm9sdmVkIjpbXSwiUGFnZVJhbmdlIjoiPHNwPlxyXG4gIDxuPjEzNDwvbj5cclxuICA8aW4+dHJ1ZTwvaW4+XHJcbiAgPG9zPjEzNDwvb3M+XHJcbiAgPHBzPjEzNDwvcHM+XHJcbjwvc3A+XHJcbjxlcD5cclxuICA8bj4xNDM8L24+XHJcbiAgPGluPnRydWU8L2luPlxyXG4gIDxvcz4xNDM8L29zPlxyXG4gIDxwcz4xNDM8</w:instrText>
          </w:r>
          <w:r>
            <w:rPr>
              <w:sz w:val="24"/>
              <w:szCs w:val="24"/>
              <w:lang w:val="en-US"/>
            </w:rPr>
            <w:instrText>L3BzPlxyXG48L2VwPlxyXG48b3M+MTM0LTQzPC9vcz4iLCJQZXJpb2RpY2FsIjp7IiRpZCI6IjE3OSIsIiR0eXBlIjoiU3dpc3NBY2FkZW1pYy5DaXRhdmkuUGVyaW9kaWNhbCwgU3dpc3NBY2FkZW1pYy5DaXRhdmkiLCJFaXNzbiI6IjE1NDYtMTcxOCIsIk5hbWUiOiJOYXR1cmUgZ2VuZXRpY3MiLCJQYWdpbmF0aW9uIjowLCJQcm90ZWN0</w:instrText>
          </w:r>
          <w:r>
            <w:rPr>
              <w:sz w:val="24"/>
              <w:szCs w:val="24"/>
              <w:lang w:val="en-US"/>
            </w:rPr>
            <w:instrText>ZWQiOmZhbHNlLCJVc2VyQWJicmV2aWF0aW9uMSI6Ik5hdCBHZW5ldCIsIkNyZWF0ZWRCeSI6Il9KZW5ueSIsIkNyZWF0ZWRPbiI6IjIwMjItMDgtMDFUMDg6MDg6MzMiLCJNb2RpZmllZEJ5IjoiX0plbm55IiwiSWQiOiIyZThmMGY3Mi0xYTgxLTRhMDgtOGQxYi1mZjFhYjU5YTQyMTQiLCJNb2RpZmllZE9uIjoiMjAyMi0wOC0wMVQwODow</w:instrText>
          </w:r>
          <w:r>
            <w:rPr>
              <w:sz w:val="24"/>
              <w:szCs w:val="24"/>
              <w:lang w:val="en-US"/>
            </w:rPr>
            <w:instrText>ODozMyIsIlByb2plY3QiOnsiJHJlZiI6IjgifX0sIlBtY0lkIjoiUE1DNDc0NTM0MiIsIlB1Ymxpc2hlcnMiOltdLCJQdWJNZWRJZCI6IjI2NjkxOTg4IiwiUXVvdGF0aW9ucyI6W10sIlJhdGluZyI6MCwiUmVmZXJlbmNlVHlwZSI6IkpvdXJuYWxBcnRpY2xlIiwiU2hvcnRUaXRsZSI6IkZyaXRzY2hlLCBJZ2wgZXQgYWwuIDIwMTYg4oCT</w:instrText>
          </w:r>
          <w:r>
            <w:rPr>
              <w:sz w:val="24"/>
              <w:szCs w:val="24"/>
              <w:lang w:val="en-US"/>
            </w:rPr>
            <w:instrText>IEEgbGFyZ2UgZ2Vub21lLXdpZGUgYXNzb2NpYXRpb24gc3R1ZHkiLCJTaG9ydFRpdGxlVXBkYXRlVHlwZSI6MCwiU291cmNlT2ZCaWJsaW9ncmFwaGljSW5mb3JtYXRpb24iOiJQdWJNZWQiLCJTdGF0aWNJZHMiOlsiYWQ2YjQ5YjQtY2E4Yy00Y2UwLWJhODAtOTAyMzZhYjRjOTIyIl0sIlRhYmxlT2ZDb250ZW50c0NvbXBsZXhpdHkiOjAs</w:instrText>
          </w:r>
          <w:r>
            <w:rPr>
              <w:sz w:val="24"/>
              <w:szCs w:val="24"/>
              <w:lang w:val="en-US"/>
            </w:rPr>
            <w:instrText>IlRhYmxlT2ZDb250ZW50c1NvdXJjZVRleHRGb3JtYXQiOjAsIlRhc2tzIjpbXSwiVGl0bGUiOiJBIGxhcmdlIGdlbm9tZS13aWRlIGFzc29jaWF0aW9uIHN0dWR5IG9mIGFnZS1yZWxhdGVkIG1hY3VsYXIgZGVnZW5lcmF0aW9uIGhpZ2hsaWdodHMgY29udHJpYnV0aW9ucyBvZiByYXJlIGFuZCBjb21tb24gdmFyaWFudHMiLCJUcmFuc2xh</w:instrText>
          </w:r>
          <w:r>
            <w:rPr>
              <w:sz w:val="24"/>
              <w:szCs w:val="24"/>
              <w:lang w:val="en-US"/>
            </w:rPr>
            <w:instrText>dG9ycyI6W10sIlZvbHVtZSI6IjQ4IiwiWWVhciI6IjIwMTYiLCJZZWFyUmVzb2x2ZWQiOiIyMDE2IiwiQ3JlYXRlZEJ5IjoiX0plbm55IiwiQ3JlYXRlZE9uIjoiMjAyMi0wOC0wMVQwODowODozMyIsIk1vZGlmaWVkQnkiOiJfSmVubnkiLCJJZCI6Ijk0ZTNkYjg2LTY4MDctNGI5OS1iMmEyLWI4ZGEzZGYyYzcwNiIsIk1vZGlmaWVkT24i</w:instrText>
          </w:r>
          <w:r>
            <w:rPr>
              <w:sz w:val="24"/>
              <w:szCs w:val="24"/>
              <w:lang w:val="en-US"/>
            </w:rPr>
            <w:instrText>OiIyMDIyLTEwLTMxVDA4OjE2OjI1IiwiUHJvamVjdCI6eyIkcmVmIjoiOCJ9fSwiVXNlTnVtYmVyaW5nVHlwZU9mUGFyZW50RG9jdW1lbnQiOmZhbHNlfV0sIkZvcm1hdHRlZFRleHQiOnsiJGlkIjoiMTgwIiwiQ291bnQiOjEsIlRleHRVbml0cyI6W3siJGlkIjoiMTgxIiwiRm9udFN0eWxlIjp7IiRpZCI6IjE4MiIsIk5ldXRyYWwiOnRy</w:instrText>
          </w:r>
          <w:r>
            <w:rPr>
              <w:sz w:val="24"/>
              <w:szCs w:val="24"/>
              <w:lang w:val="en-US"/>
            </w:rPr>
            <w:instrText>dWV9LCJSZWFkaW5nT3JkZXIiOjEsIlRleHQiOiIoMjUpIn1dfSwiVGFnIjoiQ2l0YXZpUGxhY2Vob2xkZXIjM2JlMzMzNDAtYTBiNy00MmI5LWIxZmQtNTU5MDE5Y2NhZDAwIiwiVGV4dCI6IigyNSkiLCJXQUlWZXJzaW9uIjoiNi4xNC4wLjAifQ==}</w:instrText>
          </w:r>
          <w:r>
            <w:rPr>
              <w:sz w:val="24"/>
              <w:szCs w:val="24"/>
              <w:lang w:val="en-US"/>
            </w:rPr>
            <w:fldChar w:fldCharType="separate"/>
          </w:r>
          <w:r>
            <w:rPr>
              <w:sz w:val="24"/>
              <w:szCs w:val="24"/>
              <w:lang w:val="en-US"/>
            </w:rPr>
            <w:t>(25)</w:t>
          </w:r>
          <w:r>
            <w:rPr>
              <w:sz w:val="24"/>
              <w:szCs w:val="24"/>
              <w:lang w:val="en-US"/>
            </w:rPr>
            <w:fldChar w:fldCharType="end"/>
          </w:r>
        </w:sdtContent>
      </w:sdt>
      <w:r>
        <w:rPr>
          <w:sz w:val="24"/>
          <w:szCs w:val="24"/>
          <w:lang w:val="en-US"/>
        </w:rPr>
        <w:t>. 45 out of 52 were classified as common variants, the rem</w:t>
      </w:r>
      <w:r>
        <w:rPr>
          <w:sz w:val="24"/>
          <w:szCs w:val="24"/>
          <w:lang w:val="en-US"/>
        </w:rPr>
        <w:t xml:space="preserve">aining 7 as rare variants. Furthermore, the analyses showed that the genetic risk is shared between the neovascular and the non-neovascular form of AMD except for one genetic variant that seems to be exclusive for neovascular AMD </w:t>
      </w:r>
      <w:sdt>
        <w:sdtPr>
          <w:rPr>
            <w:sz w:val="24"/>
            <w:szCs w:val="24"/>
            <w:lang w:val="en-US"/>
          </w:rPr>
          <w:alias w:val="To edit, see citavi.com/edit"/>
          <w:tag w:val="CitaviPlaceholder#7fb915e8-1f18-4c66-9122-f4182d9805f7"/>
          <w:id w:val="-1603560569"/>
          <w:placeholder>
            <w:docPart w:val="DefaultPlaceholder_-1854013440"/>
          </w:placeholder>
        </w:sdtPr>
        <w:sdtEndPr/>
        <w:sdtContent>
          <w:r>
            <w:rPr>
              <w:sz w:val="24"/>
              <w:szCs w:val="24"/>
              <w:lang w:val="en-US"/>
            </w:rPr>
            <w:fldChar w:fldCharType="begin"/>
          </w:r>
          <w:r>
            <w:rPr>
              <w:sz w:val="24"/>
              <w:szCs w:val="24"/>
              <w:lang w:val="en-US"/>
            </w:rPr>
            <w:instrText>ADDIN CitaviPlaceholder{ey</w:instrText>
          </w:r>
          <w:r>
            <w:rPr>
              <w:sz w:val="24"/>
              <w:szCs w:val="24"/>
              <w:lang w:val="en-US"/>
            </w:rPr>
            <w:instrText>IkaWQiOiIxIiwiJHR5cGUiOiJTd2lzc0FjYWRlbWljLkNpdGF2aS5DaXRhdGlvbnMuV29yZFBsYWNlaG9sZGVyLCBTd2lzc0FjYWRlbWljLkNpdGF2aSIsIkVudHJpZXMiOlt7IiRpZCI6IjIiLCIkdHlwZSI6IlN3aXNzQWNhZGVtaWMuQ2l0YXZpLkNpdGF0aW9ucy5Xb3JkUGxhY2Vob2xkZXJFbnRyeSwgU3dpc3NBY2FkZW1pYy5DaXRhdm</w:instrText>
          </w:r>
          <w:r>
            <w:rPr>
              <w:sz w:val="24"/>
              <w:szCs w:val="24"/>
              <w:lang w:val="en-US"/>
            </w:rPr>
            <w:instrText>kiLCJJZCI6ImU3YzYyNzUwLTVmNTgtNDZiNy1iNmRkLWUzOTkxNjBkZDEyYyIsIlJhbmdlTGVuZ3RoIjo0LCJSZWZlcmVuY2VJZCI6Ijk0ZTNkYjg2LTY4MDctNGI5OS1iMmEyLWI4ZGEzZGYyYzcwNiIsIlBhZ2VSYW5nZSI6eyIkaWQiOiIzIiwiJHR5cGUiOiJTd2lzc0FjYWRlbWljLlBhZ2VSYW5nZSwgU3dpc3NBY2FkZW1pYyIsIkVuZF</w:instrText>
          </w:r>
          <w:r>
            <w:rPr>
              <w:sz w:val="24"/>
              <w:szCs w:val="24"/>
              <w:lang w:val="en-US"/>
            </w:rPr>
            <w:instrText>BhZ2UiOnsiJGlkIjoiNCIsIiR0eXBlIjoiU3dpc3NBY2FkZW1pYy5QYWdlTnVtYmVyLCBTd2lzc0FjYWRlbWljIiwiSXNGdWxseU51bWVyaWMiOmZhbHNlLCJOdW1iZXJpbmdUeXBlIjowLCJOdW1lcmFsU3lzdGVtIjowfSwiTnVtYmVyaW5nVHlwZSI6MCwiTnVtZXJhbFN5c3RlbSI6MCwiU3RhcnRQYWdlIjp7IiRpZCI6IjUiLCIkdHlwZS</w:instrText>
          </w:r>
          <w:r>
            <w:rPr>
              <w:sz w:val="24"/>
              <w:szCs w:val="24"/>
              <w:lang w:val="en-US"/>
            </w:rPr>
            <w:instrText>I6IlN3aXNzQWNhZGVtaWMuUGFnZU51bWJlciwgU3dpc3NBY2FkZW1pYyIsIklzRnVsbHlOdW1lcmljIjpmYWxzZSwiTnVtYmVyaW5nVHlwZSI6MCwiTnVtZXJhbFN5c3RlbSI6MH19LCJSZWZlcmVuY2UiOnsiJGlkIjoiNiIsIiR0eXBlIjoiU3dpc3NBY2FkZW1pYy5DaXRhdmkuUmVmZXJlbmNlLCBTd2lzc0FjYWRlbWljLkNpdGF2aSIsIk</w:instrText>
          </w:r>
          <w:r>
            <w:rPr>
              <w:sz w:val="24"/>
              <w:szCs w:val="24"/>
              <w:lang w:val="en-US"/>
            </w:rPr>
            <w:instrText>Fic3RyYWN0Q29tcGxleGl0eSI6MCwiQWJzdHJhY3RTb3VyY2VUZXh0Rm9ybWF0IjowLCJBdXRob3JzIjpbeyIkaWQiOiI3IiwiJHR5cGUiOiJTd2lzc0FjYWRlbWljLkNpdGF2aS5QZXJzb24sIFN3aXNzQWNhZGVtaWMuQ2l0YXZpIiwiRmlyc3ROYW1lIjoiTGFycyIsIkxhc3ROYW1lIjoiRnJpdHNjaGUiLCJNaWRkbGVOYW1lIjoiRy4iLC</w:instrText>
          </w:r>
          <w:r>
            <w:rPr>
              <w:sz w:val="24"/>
              <w:szCs w:val="24"/>
              <w:lang w:val="en-US"/>
            </w:rPr>
            <w:instrText>JQcm90ZWN0ZWQiOmZhbHNlLCJTZXgiOjIsIkNyZWF0ZWRCeSI6Il9KZW5ueSIsIkNyZWF0ZWRPbiI6IjIwMjItMDgtMDFUMDg6MDg6MzMiLCJNb2RpZmllZEJ5IjoiX0plbm55IiwiSWQiOiJiZGMzYmQ1YS0zOTBhLTQ0MmQtYTQ0Ny05MDE4ZTNiYWYyNWIiLCJNb2RpZmllZE9uIjoiMjAyMi0wOC0wMVQwODowODozMyIsIlByb2plY3QiOn</w:instrText>
          </w:r>
          <w:r>
            <w:rPr>
              <w:sz w:val="24"/>
              <w:szCs w:val="24"/>
              <w:lang w:val="en-US"/>
            </w:rPr>
            <w:instrText>siJGlkIjoiOCIsIiR0eXBlIjoiU3dpc3NBY2FkZW1pYy5DaXRhdmkuUHJvamVjdCwgU3dpc3NBY2FkZW1pYy5DaXRhdmkifX0seyIkaWQiOiI5IiwiJHR5cGUiOiJTd2lzc0FjYWRlbWljLkNpdGF2aS5QZXJzb24sIFN3aXNzQWNhZGVtaWMuQ2l0YXZpIiwiRmlyc3ROYW1lIjoiV2lsbWFyIiwiTGFzdE5hbWUiOiJJZ2wiLCJQcm90ZWN0ZW</w:instrText>
          </w:r>
          <w:r>
            <w:rPr>
              <w:sz w:val="24"/>
              <w:szCs w:val="24"/>
              <w:lang w:val="en-US"/>
            </w:rPr>
            <w:instrText>QiOmZhbHNlLCJTZXgiOjAsIkNyZWF0ZWRCeSI6Il9KZW5ueSIsIkNyZWF0ZWRPbiI6IjIwMjItMDgtMDFUMDg6MDg6MzMiLCJNb2RpZmllZEJ5IjoiX0plbm55IiwiSWQiOiIxNjExOGRhYy1lMDcxLTQzMWMtOGIxZS00ODM5ODY5MDBiMTQiLCJNb2RpZmllZE9uIjoiMjAyMi0wOC0wMVQwODowODozMyIsIlByb2plY3QiOnsiJHJlZiI6Ij</w:instrText>
          </w:r>
          <w:r>
            <w:rPr>
              <w:sz w:val="24"/>
              <w:szCs w:val="24"/>
              <w:lang w:val="en-US"/>
            </w:rPr>
            <w:instrText>gifX0seyIkaWQiOiIxMCIsIiR0eXBlIjoiU3dpc3NBY2FkZW1pYy5DaXRhdmkuUGVyc29uLCBTd2lzc0FjYWRlbWljLkNpdGF2aSIsIkZpcnN0TmFtZSI6Ikplc3NpY2EiLCJMYXN0TmFtZSI6IkJhaWxleSIsIk1pZGRsZU5hbWUiOiJOLiBDb29rZSIsIlByb3RlY3RlZCI6ZmFsc2UsIlNleCI6MSwiQ3JlYXRlZEJ5IjoiX0plbm55IiwiQ3</w:instrText>
          </w:r>
          <w:r>
            <w:rPr>
              <w:sz w:val="24"/>
              <w:szCs w:val="24"/>
              <w:lang w:val="en-US"/>
            </w:rPr>
            <w:instrText>JlYXRlZE9uIjoiMjAyMi0wOC0wMVQwODowODozMyIsIk1vZGlmaWVkQnkiOiJfSmVubnkiLCJJZCI6ImNjMDA1ODIxLWI0ZGQtNDI3NC1hNGE2LWU4OWU0OTUxMzBiMiIsIk1vZGlmaWVkT24iOiIyMDIyLTA4LTAxVDA4OjA4OjMzIiwiUHJvamVjdCI6eyIkcmVmIjoiOCJ9fSx7IiRpZCI6IjExIiwiJHR5cGUiOiJTd2lzc0FjYWRlbWljLk</w:instrText>
          </w:r>
          <w:r>
            <w:rPr>
              <w:sz w:val="24"/>
              <w:szCs w:val="24"/>
              <w:lang w:val="en-US"/>
            </w:rPr>
            <w:instrText>NpdGF2aS5QZXJzb24sIFN3aXNzQWNhZGVtaWMuQ2l0YXZpIiwiRmlyc3ROYW1lIjoiRmVsaXgiLCJMYXN0TmFtZSI6IkdyYXNzbWFubiIsIlByb3RlY3RlZCI6ZmFsc2UsIlNleCI6MiwiQ3JlYXRlZEJ5IjoiX0plbm55IiwiQ3JlYXRlZE9uIjoiMjAyMi0wOC0wMVQwODowODozMyIsIk1vZGlmaWVkQnkiOiJfSmVubnkiLCJJZCI6ImVkNj</w:instrText>
          </w:r>
          <w:r>
            <w:rPr>
              <w:sz w:val="24"/>
              <w:szCs w:val="24"/>
              <w:lang w:val="en-US"/>
            </w:rPr>
            <w:instrText>RiMmM5LWNiYzMtNDRmMS05OGM5LWI1NjIxYTkzZDQyOSIsIk1vZGlmaWVkT24iOiIyMDIyLTA4LTAxVDA4OjA4OjMzIiwiUHJvamVjdCI6eyIkcmVmIjoiOCJ9fSx7IiRpZCI6IjEyIiwiJHR5cGUiOiJTd2lzc0FjYWRlbWljLkNpdGF2aS5QZXJzb24sIFN3aXNzQWNhZGVtaWMuQ2l0YXZpIiwiRmlyc3ROYW1lIjoiU2ViYW50aSIsIkxhc3</w:instrText>
          </w:r>
          <w:r>
            <w:rPr>
              <w:sz w:val="24"/>
              <w:szCs w:val="24"/>
              <w:lang w:val="en-US"/>
            </w:rPr>
            <w:instrText>ROYW1lIjoiU2VuZ3VwdGEiLCJQcm90ZWN0ZWQiOmZhbHNlLCJTZXgiOjAsIkNyZWF0ZWRCeSI6Il9KZW5ueSIsIkNyZWF0ZWRPbiI6IjIwMjItMDgtMDFUMDg6MDg6MzMiLCJNb2RpZmllZEJ5IjoiX0plbm55IiwiSWQiOiJiN2JjMTY3NC01YjNkLTQ3N2ItODMwMC01MGNhZjZiMWVkZDAiLCJNb2RpZmllZE9uIjoiMjAyMi0wOC0wMVQwOD</w:instrText>
          </w:r>
          <w:r>
            <w:rPr>
              <w:sz w:val="24"/>
              <w:szCs w:val="24"/>
              <w:lang w:val="en-US"/>
            </w:rPr>
            <w:instrText>owODozMyIsIlByb2plY3QiOnsiJHJlZiI6IjgifX0seyIkaWQiOiIxMyIsIiR0eXBlIjoiU3dpc3NBY2FkZW1pYy5DaXRhdmkuUGVyc29uLCBTd2lzc0FjYWRlbWljLkNpdGF2aSIsIkZpcnN0TmFtZSI6Ikplbm5pZmVyIiwiTGFzdE5hbWUiOiJCcmFnZy1HcmVzaGFtIiwiTWlkZGxlTmFtZSI6IkwuIiwiUHJvdGVjdGVkIjpmYWxzZSwiU2</w:instrText>
          </w:r>
          <w:r>
            <w:rPr>
              <w:sz w:val="24"/>
              <w:szCs w:val="24"/>
              <w:lang w:val="en-US"/>
            </w:rPr>
            <w:instrText>V4IjoxLCJDcmVhdGVkQnkiOiJfSmVubnkiLCJDcmVhdGVkT24iOiIyMDIyLTA4LTAxVDA4OjA4OjMzIiwiTW9kaWZpZWRCeSI6Il9KZW5ueSIsIklkIjoiNjQwYzRkY2MtZjc4NS00NDM4LTg2OTgtNDFkYTNkYmI0MWRhIiwiTW9kaWZpZWRPbiI6IjIwMjItMDgtMDFUMDg6MDg6MzMiLCJQcm9qZWN0Ijp7IiRyZWYiOiI4In19LHsiJGlkIj</w:instrText>
          </w:r>
          <w:r>
            <w:rPr>
              <w:sz w:val="24"/>
              <w:szCs w:val="24"/>
              <w:lang w:val="en-US"/>
            </w:rPr>
            <w:instrText>oiMTQiLCIkdHlwZSI6IlN3aXNzQWNhZGVtaWMuQ2l0YXZpLlBlcnNvbiwgU3dpc3NBY2FkZW1pYy5DaXRhdmkiLCJGaXJzdE5hbWUiOiJLYXRocnluIiwiTGFzdE5hbWUiOiJCdXJkb24iLCJNaWRkbGVOYW1lIjoiUC4iLCJQcm90ZWN0ZWQiOmZhbHNlLCJTZXgiOjEsIkNyZWF0ZWRCeSI6Il9KZW5ueSIsIkNyZWF0ZWRPbiI6IjIwMjItMD</w:instrText>
          </w:r>
          <w:r>
            <w:rPr>
              <w:sz w:val="24"/>
              <w:szCs w:val="24"/>
              <w:lang w:val="en-US"/>
            </w:rPr>
            <w:instrText>gtMDFUMDg6MDg6MzMiLCJNb2RpZmllZEJ5IjoiX0plbm55IiwiSWQiOiJkYzlhNWI3NC03NThhLTRiMzktYmQ3NC1iNTk1NDdmNTc5MDMiLCJNb2RpZmllZE9uIjoiMjAyMi0wOC0wMVQwODowODozMyIsIlByb2plY3QiOnsiJHJlZiI6IjgifX0seyIkaWQiOiIxNSIsIiR0eXBlIjoiU3dpc3NBY2FkZW1pYy5DaXRhdmkuUGVyc29uLCBTd2</w:instrText>
          </w:r>
          <w:r>
            <w:rPr>
              <w:sz w:val="24"/>
              <w:szCs w:val="24"/>
              <w:lang w:val="en-US"/>
            </w:rPr>
            <w:instrText>lzc0FjYWRlbWljLkNpdGF2aSIsIkZpcnN0TmFtZSI6IlNjb3R0IiwiTGFzdE5hbWUiOiJIZWJicmluZyIsIk1pZGRsZU5hbWUiOiJKLiIsIlByb3RlY3RlZCI6ZmFsc2UsIlNleCI6MiwiQ3JlYXRlZEJ5IjoiX0plbm55IiwiQ3JlYXRlZE9uIjoiMjAyMi0wOC0wMVQwODowODozMyIsIk1vZGlmaWVkQnkiOiJfSmVubnkiLCJJZCI6IjhlNG</w:instrText>
          </w:r>
          <w:r>
            <w:rPr>
              <w:sz w:val="24"/>
              <w:szCs w:val="24"/>
              <w:lang w:val="en-US"/>
            </w:rPr>
            <w:instrText>VjYTU2LTU4NTYtNGQ2ZS04OWVkLWI5NzBmNmUyNWUzYyIsIk1vZGlmaWVkT24iOiIyMDIyLTA4LTAxVDA4OjA4OjMzIiwiUHJvamVjdCI6eyIkcmVmIjoiOCJ9fSx7IiRpZCI6IjE2IiwiJHR5cGUiOiJTd2lzc0FjYWRlbWljLkNpdGF2aS5QZXJzb24sIFN3aXNzQWNhZGVtaWMuQ2l0YXZpIiwiRmlyc3ROYW1lIjoiQ2luZHkiLCJMYXN0Tm</w:instrText>
          </w:r>
          <w:r>
            <w:rPr>
              <w:sz w:val="24"/>
              <w:szCs w:val="24"/>
              <w:lang w:val="en-US"/>
            </w:rPr>
            <w:instrText>FtZSI6IldlbiIsIlByb3RlY3RlZCI6ZmFsc2UsIlNleCI6MSwiQ3JlYXRlZEJ5IjoiX0plbm55IiwiQ3JlYXRlZE9uIjoiMjAyMi0wOC0wMVQwODowODozMyIsIk1vZGlmaWVkQnkiOiJfSmVubnkiLCJJZCI6IjEyYzE5NGE0LTQzMTAtNDUyYS05NWNjLTI3ZDZmMzYxMTAyZSIsIk1vZGlmaWVkT24iOiIyMDIyLTA4LTAxVDA4OjA4OjMzIi</w:instrText>
          </w:r>
          <w:r>
            <w:rPr>
              <w:sz w:val="24"/>
              <w:szCs w:val="24"/>
              <w:lang w:val="en-US"/>
            </w:rPr>
            <w:instrText>wiUHJvamVjdCI6eyIkcmVmIjoiOCJ9fSx7IiRpZCI6IjE3IiwiJHR5cGUiOiJTd2lzc0FjYWRlbWljLkNpdGF2aS5QZXJzb24sIFN3aXNzQWNhZGVtaWMuQ2l0YXZpIiwiRmlyc3ROYW1lIjoiTWF0aGlhcyIsIkxhc3ROYW1lIjoiR29yc2tpIiwiUHJvdGVjdGVkIjpmYWxzZSwiU2V4IjoyLCJDcmVhdGVkQnkiOiJfSmVubnkiLCJDcmVhdG</w:instrText>
          </w:r>
          <w:r>
            <w:rPr>
              <w:sz w:val="24"/>
              <w:szCs w:val="24"/>
              <w:lang w:val="en-US"/>
            </w:rPr>
            <w:instrText>VkT24iOiIyMDIyLTA4LTAxVDA4OjA4OjMzIiwiTW9kaWZpZWRCeSI6Il9KZW5ueSIsIklkIjoiZWM5ZDE1MDMtZmU1OC00MzJjLTk0OWItMDI1OTYyOWUwNDYwIiwiTW9kaWZpZWRPbiI6IjIwMjItMDgtMDFUMDg6MDg6MzMiLCJQcm9qZWN0Ijp7IiRyZWYiOiI4In19LHsiJGlkIjoiMTgiLCIkdHlwZSI6IlN3aXNzQWNhZGVtaWMuQ2l0YX</w:instrText>
          </w:r>
          <w:r>
            <w:rPr>
              <w:sz w:val="24"/>
              <w:szCs w:val="24"/>
              <w:lang w:val="en-US"/>
            </w:rPr>
            <w:instrText>ZpLlBlcnNvbiwgU3dpc3NBY2FkZW1pYy5DaXRhdmkiLCJGaXJzdE5hbWUiOiJJdmFuYSIsIkxhc3ROYW1lIjoiS2ltIiwiTWlkZGxlTmFtZSI6IksuIiwiUHJvdGVjdGVkIjpmYWxzZSwiU2V4IjoxLCJDcmVhdGVkQnkiOiJfSmVubnkiLCJDcmVhdGVkT24iOiIyMDIyLTA4LTAxVDA4OjA4OjMzIiwiTW9kaWZpZWRCeSI6Il9KZW5ueSIsIk</w:instrText>
          </w:r>
          <w:r>
            <w:rPr>
              <w:sz w:val="24"/>
              <w:szCs w:val="24"/>
              <w:lang w:val="en-US"/>
            </w:rPr>
            <w:instrText>lkIjoiMDUxNGExZWYtMjRhOC00ZWJhLWJkYjctN2NkMTc4YmM0MWYyIiwiTW9kaWZpZWRPbiI6IjIwMjItMDgtMDFUMDg6MDg6MzMiLCJQcm9qZWN0Ijp7IiRyZWYiOiI4In19LHsiJGlkIjoiMTkiLCIkdHlwZSI6IlN3aXNzQWNhZGVtaWMuQ2l0YXZpLlBlcnNvbiwgU3dpc3NBY2FkZW1pYy5DaXRhdmkiLCJGaXJzdE5hbWUiOiJEYXZpZC</w:instrText>
          </w:r>
          <w:r>
            <w:rPr>
              <w:sz w:val="24"/>
              <w:szCs w:val="24"/>
              <w:lang w:val="en-US"/>
            </w:rPr>
            <w:instrText>IsIkxhc3ROYW1lIjoiQ2hvIiwiUHJvdGVjdGVkIjpmYWxzZSwiU2V4IjoyLCJDcmVhdGVkQnkiOiJfSmVubnkiLCJDcmVhdGVkT24iOiIyMDIyLTA4LTAxVDA4OjA4OjMzIiwiTW9kaWZpZWRCeSI6Il9KZW5ueSIsIklkIjoiZTNhMmUzY2YtZGY2Yy00MGZkLTg2NGMtZTE5NGU5YzIyYTlmIiwiTW9kaWZpZWRPbiI6IjIwMjItMDgtMDFUMD</w:instrText>
          </w:r>
          <w:r>
            <w:rPr>
              <w:sz w:val="24"/>
              <w:szCs w:val="24"/>
              <w:lang w:val="en-US"/>
            </w:rPr>
            <w:instrText>g6MDg6MzMiLCJQcm9qZWN0Ijp7IiRyZWYiOiI4In19LHsiJGlkIjoiMjAiLCIkdHlwZSI6IlN3aXNzQWNhZGVtaWMuQ2l0YXZpLlBlcnNvbiwgU3dpc3NBY2FkZW1pYy5DaXRhdmkiLCJGaXJzdE5hbWUiOiJEb25hbGQiLCJMYXN0TmFtZSI6IlphY2siLCJQcm90ZWN0ZWQiOmZhbHNlLCJTZXgiOjIsIkNyZWF0ZWRCeSI6Il9KZW5ueSIsIk</w:instrText>
          </w:r>
          <w:r>
            <w:rPr>
              <w:sz w:val="24"/>
              <w:szCs w:val="24"/>
              <w:lang w:val="en-US"/>
            </w:rPr>
            <w:instrText>NyZWF0ZWRPbiI6IjIwMjItMDgtMDFUMDg6MDg6MzMiLCJNb2RpZmllZEJ5IjoiX0plbm55IiwiSWQiOiI5YzM2NWViYi1kYzQ1LTQyNzMtYTYxNy05OGNiNWQ1MmUxNjciLCJNb2RpZmllZE9uIjoiMjAyMi0wOC0wMVQwODowODozMyIsIlByb2plY3QiOnsiJHJlZiI6IjgifX0seyIkaWQiOiIyMSIsIiR0eXBlIjoiU3dpc3NBY2FkZW1pYy</w:instrText>
          </w:r>
          <w:r>
            <w:rPr>
              <w:sz w:val="24"/>
              <w:szCs w:val="24"/>
              <w:lang w:val="en-US"/>
            </w:rPr>
            <w:instrText>5DaXRhdmkuUGVyc29uLCBTd2lzc0FjYWRlbWljLkNpdGF2aSIsIkZpcnN0TmFtZSI6IkVyaWMiLCJMYXN0TmFtZSI6IlNvdWllZCIsIlByb3RlY3RlZCI6ZmFsc2UsIlNleCI6MiwiQ3JlYXRlZEJ5IjoiX0plbm55IiwiQ3JlYXRlZE9uIjoiMjAyMi0wNy0yN1QwNzowOTo0MSIsIk1vZGlmaWVkQnkiOiJfSmVubnkiLCJJZCI6IjNlNDM2YT</w:instrText>
          </w:r>
          <w:r>
            <w:rPr>
              <w:sz w:val="24"/>
              <w:szCs w:val="24"/>
              <w:lang w:val="en-US"/>
            </w:rPr>
            <w:instrText>k3LTIwMDQtNGVjNy04YTk1LWM5ZGE0NGRkZjk4YyIsIk1vZGlmaWVkT24iOiIyMDIyLTA3LTI3VDA3OjA5OjQxIiwiUHJvamVjdCI6eyIkcmVmIjoiOCJ9fSx7IiRpZCI6IjIyIiwiJHR5cGUiOiJTd2lzc0FjYWRlbWljLkNpdGF2aS5QZXJzb24sIFN3aXNzQWNhZGVtaWMuQ2l0YXZpIiwiRmlyc3ROYW1lIjoiSGVuZHJpayIsIkxhc3ROYW</w:instrText>
          </w:r>
          <w:r>
            <w:rPr>
              <w:sz w:val="24"/>
              <w:szCs w:val="24"/>
              <w:lang w:val="en-US"/>
            </w:rPr>
            <w:instrText>1lIjoiU2Nob2xsIiwiTWlkZGxlTmFtZSI6IlAuIE4uIiwiUHJvdGVjdGVkIjpmYWxzZSwiU2V4IjoyLCJDcmVhdGVkQnkiOiJfSmVubnkiLCJDcmVhdGVkT24iOiIyMDIyLTA4LTAxVDA4OjA4OjMzIiwiTW9kaWZpZWRCeSI6Il9KZW5ueSIsIklkIjoiYzRmYWIwZTgtYThhOS00ODU3LWJjOTEtMDgxMjkwZmYwMzExIiwiTW9kaWZpZWRPbi</w:instrText>
          </w:r>
          <w:r>
            <w:rPr>
              <w:sz w:val="24"/>
              <w:szCs w:val="24"/>
              <w:lang w:val="en-US"/>
            </w:rPr>
            <w:instrText>I6IjIwMjItMDgtMDFUMDg6MDg6MzMiLCJQcm9qZWN0Ijp7IiRyZWYiOiI4In19LHsiJGlkIjoiMjMiLCIkdHlwZSI6IlN3aXNzQWNhZGVtaWMuQ2l0YXZpLlBlcnNvbiwgU3dpc3NBY2FkZW1pYy5DaXRhdmkiLCJGaXJzdE5hbWUiOiJFbGlzYSIsIkxhc3ROYW1lIjoiQmFsYSIsIlByb3RlY3RlZCI6ZmFsc2UsIlNleCI6MSwiQ3JlYXRlZE</w:instrText>
          </w:r>
          <w:r>
            <w:rPr>
              <w:sz w:val="24"/>
              <w:szCs w:val="24"/>
              <w:lang w:val="en-US"/>
            </w:rPr>
            <w:instrText>J5IjoiX0plbm55IiwiQ3JlYXRlZE9uIjoiMjAyMi0wOC0wMVQwODowODozMyIsIk1vZGlmaWVkQnkiOiJfSmVubnkiLCJJZCI6ImU0ODM2MTJhLWQwN2QtNGUwOC1iMTRkLTM3MzY4MjM0M2RjOCIsIk1vZGlmaWVkT24iOiIyMDIyLTA4LTAxVDA4OjA4OjMzIiwiUHJvamVjdCI6eyIkcmVmIjoiOCJ9fSx7IiRpZCI6IjI0IiwiJHR5cGUiOi</w:instrText>
          </w:r>
          <w:r>
            <w:rPr>
              <w:sz w:val="24"/>
              <w:szCs w:val="24"/>
              <w:lang w:val="en-US"/>
            </w:rPr>
            <w:instrText>JTd2lzc0FjYWRlbWljLkNpdGF2aS5QZXJzb24sIFN3aXNzQWNhZGVtaWMuQ2l0YXZpIiwiRmlyc3ROYW1lIjoiS3Jpc3RpbmUiLCJMYXN0TmFtZSI6IkxlZSIsIk1pZGRsZU5hbWUiOiJFLiIsIlByb3RlY3RlZCI6ZmFsc2UsIlNleCI6MSwiQ3JlYXRlZEJ5IjoiX0plbm55IiwiQ3JlYXRlZE9uIjoiMjAyMi0wOC0wMVQwODowODozMyIsIk</w:instrText>
          </w:r>
          <w:r>
            <w:rPr>
              <w:sz w:val="24"/>
              <w:szCs w:val="24"/>
              <w:lang w:val="en-US"/>
            </w:rPr>
            <w:instrText>1vZGlmaWVkQnkiOiJfSmVubnkiLCJJZCI6ImNjMGQ2NDcwLWQwNGUtNDVmZS1hM2VlLWQ3OWRkNzhhNzYzMyIsIk1vZGlmaWVkT24iOiIyMDIyLTA4LTAxVDA4OjA4OjMzIiwiUHJvamVjdCI6eyIkcmVmIjoiOCJ9fSx7IiRpZCI6IjI1IiwiJHR5cGUiOiJTd2lzc0FjYWRlbWljLkNpdGF2aS5QZXJzb24sIFN3aXNzQWNhZGVtaWMuQ2l0YX</w:instrText>
          </w:r>
          <w:r>
            <w:rPr>
              <w:sz w:val="24"/>
              <w:szCs w:val="24"/>
              <w:lang w:val="en-US"/>
            </w:rPr>
            <w:instrText>ZpIiwiRmlyc3ROYW1lIjoiRGF2aWQiLCJMYXN0TmFtZSI6Ikh1bnRlciIsIk1pZGRsZU5hbWUiOiJKLiIsIlByb3RlY3RlZCI6ZmFsc2UsIlNleCI6MiwiQ3JlYXRlZEJ5IjoiX0plbm55IiwiQ3JlYXRlZE9uIjoiMjAyMi0wOC0wMVQwODowODozMyIsIk1vZGlmaWVkQnkiOiJfSmVubnkiLCJJZCI6IjE3MTFlOTE4LWEwNmQtNGYxNC1iM2</w:instrText>
          </w:r>
          <w:r>
            <w:rPr>
              <w:sz w:val="24"/>
              <w:szCs w:val="24"/>
              <w:lang w:val="en-US"/>
            </w:rPr>
            <w:instrText>I5LTMxZGNmNzg3NWM0YiIsIk1vZGlmaWVkT24iOiIyMDIyLTA4LTAxVDA4OjA4OjMzIiwiUHJvamVjdCI6eyIkcmVmIjoiOCJ9fSx7IiRpZCI6IjI2IiwiJHR5cGUiOiJTd2lzc0FjYWRlbWljLkNpdGF2aS5QZXJzb24sIFN3aXNzQWNhZGVtaWMuQ2l0YXZpIiwiRmlyc3ROYW1lIjoiUmViZWNjYSIsIkxhc3ROYW1lIjoiU2FyZGVsbCIsIk</w:instrText>
          </w:r>
          <w:r>
            <w:rPr>
              <w:sz w:val="24"/>
              <w:szCs w:val="24"/>
              <w:lang w:val="en-US"/>
            </w:rPr>
            <w:instrText>1pZGRsZU5hbWUiOiJKLiIsIlByb3RlY3RlZCI6ZmFsc2UsIlNleCI6MSwiQ3JlYXRlZEJ5IjoiX0plbm55IiwiQ3JlYXRlZE9uIjoiMjAyMi0wOC0wMVQwODowODozMyIsIk1vZGlmaWVkQnkiOiJfSmVubnkiLCJJZCI6IjcxN2E3NjhhLTc5NjQtNDg1MS05NTRjLTk3N2RiN2UzMDMyZSIsIk1vZGlmaWVkT24iOiIyMDIyLTA4LTAxVDA4Oj</w:instrText>
          </w:r>
          <w:r>
            <w:rPr>
              <w:sz w:val="24"/>
              <w:szCs w:val="24"/>
              <w:lang w:val="en-US"/>
            </w:rPr>
            <w:instrText>A4OjMzIiwiUHJvamVjdCI6eyIkcmVmIjoiOCJ9fSx7IiRpZCI6IjI3IiwiJHR5cGUiOiJTd2lzc0FjYWRlbWljLkNpdGF2aS5QZXJzb24sIFN3aXNzQWNhZGVtaWMuQ2l0YXZpIiwiRmlyc3ROYW1lIjoiUGF1bCIsIkxhc3ROYW1lIjoiTWl0Y2hlbGwiLCJQcm90ZWN0ZWQiOmZhbHNlLCJTZXgiOjIsIkNyZWF0ZWRCeSI6Il9KZW5ueSIsIk</w:instrText>
          </w:r>
          <w:r>
            <w:rPr>
              <w:sz w:val="24"/>
              <w:szCs w:val="24"/>
              <w:lang w:val="en-US"/>
            </w:rPr>
            <w:instrText>NyZWF0ZWRPbiI6IjIwMjItMDgtMDFUMDg6MDg6MzMiLCJNb2RpZmllZEJ5IjoiX0plbm55IiwiSWQiOiJiN2EyMzEyZC0xNTdmLTRlNGMtYmFhMi0xZWE2ZmU2NzY4M2MiLCJNb2RpZmllZE9uIjoiMjAyMi0wOC0wMVQwODowODozMyIsIlByb2plY3QiOnsiJHJlZiI6IjgifX0seyIkaWQiOiIyOCIsIiR0eXBlIjoiU3dpc3NBY2FkZW1pYy</w:instrText>
          </w:r>
          <w:r>
            <w:rPr>
              <w:sz w:val="24"/>
              <w:szCs w:val="24"/>
              <w:lang w:val="en-US"/>
            </w:rPr>
            <w:instrText>5DaXRhdmkuUGVyc29uLCBTd2lzc0FjYWRlbWljLkNpdGF2aSIsIkZpcnN0TmFtZSI6IkpvYW5uYSIsIkxhc3ROYW1lIjoiTWVycmlhbSIsIk1pZGRsZU5hbWUiOiJFLiIsIlByb3RlY3RlZCI6ZmFsc2UsIlNleCI6MSwiQ3JlYXRlZEJ5IjoiX0plbm55IiwiQ3JlYXRlZE9uIjoiMjAyMi0wOC0wMVQwODowODozMyIsIk1vZGlmaWVkQnkiOi</w:instrText>
          </w:r>
          <w:r>
            <w:rPr>
              <w:sz w:val="24"/>
              <w:szCs w:val="24"/>
              <w:lang w:val="en-US"/>
            </w:rPr>
            <w:instrText>JfSmVubnkiLCJJZCI6IjY0MWFkZmQzLTIyM2YtNGZiYS1hZmVhLWMyOWM4ZTUyMjYxYiIsIk1vZGlmaWVkT24iOiIyMDIyLTA4LTAxVDA4OjA4OjMzIiwiUHJvamVjdCI6eyIkcmVmIjoiOCJ9fSx7IiRpZCI6IjI5IiwiJHR5cGUiOiJTd2lzc0FjYWRlbWljLkNpdGF2aS5QZXJzb24sIFN3aXNzQWNhZGVtaWMuQ2l0YXZpIiwiRmlyc3ROYW</w:instrText>
          </w:r>
          <w:r>
            <w:rPr>
              <w:sz w:val="24"/>
              <w:szCs w:val="24"/>
              <w:lang w:val="en-US"/>
            </w:rPr>
            <w:instrText>1lIjoiVmFsZW50aW5hIiwiTGFzdE5hbWUiOiJDaXByaWFuaSIsIlByb3RlY3RlZCI6ZmFsc2UsIlNleCI6MSwiQ3JlYXRlZEJ5IjoiX0plbm55IiwiQ3JlYXRlZE9uIjoiMjAyMi0wOC0wMVQwODowODozMyIsIk1vZGlmaWVkQnkiOiJfSmVubnkiLCJJZCI6ImE5NWZjNGZlLWU5NjAtNDU5MS1iNmVhLTk2MTMwNTA1MjM0ZSIsIk1vZGlmaW</w:instrText>
          </w:r>
          <w:r>
            <w:rPr>
              <w:sz w:val="24"/>
              <w:szCs w:val="24"/>
              <w:lang w:val="en-US"/>
            </w:rPr>
            <w:instrText>VkT24iOiIyMDIyLTA4LTAxVDA4OjA4OjMzIiwiUHJvamVjdCI6eyIkcmVmIjoiOCJ9fSx7IiRpZCI6IjMwIiwiJHR5cGUiOiJTd2lzc0FjYWRlbWljLkNpdGF2aS5QZXJzb24sIFN3aXNzQWNhZGVtaWMuQ2l0YXZpIiwiRmlyc3ROYW1lIjoiSm9zaHVhIiwiTGFzdE5hbWUiOiJIb2ZmbWFuIiwiTWlkZGxlTmFtZSI6IkQuIiwiUHJvdGVjdG</w:instrText>
          </w:r>
          <w:r>
            <w:rPr>
              <w:sz w:val="24"/>
              <w:szCs w:val="24"/>
              <w:lang w:val="en-US"/>
            </w:rPr>
            <w:instrText>VkIjpmYWxzZSwiU2V4IjoyLCJDcmVhdGVkQnkiOiJfSmVubnkiLCJDcmVhdGVkT24iOiIyMDIyLTA4LTAxVDA4OjA4OjMzIiwiTW9kaWZpZWRCeSI6Il9KZW5ueSIsIklkIjoiY2M4M2RiODktZWI5MC00Y2M1LWFmMGUtYTlhYzE1MjVjYzM4IiwiTW9kaWZpZWRPbiI6IjIwMjItMDgtMDFUMDg6MDg6MzMiLCJQcm9qZWN0Ijp7IiRyZWYiOi</w:instrText>
          </w:r>
          <w:r>
            <w:rPr>
              <w:sz w:val="24"/>
              <w:szCs w:val="24"/>
              <w:lang w:val="en-US"/>
            </w:rPr>
            <w:instrText>I4In19LHsiJGlkIjoiMzEiLCIkdHlwZSI6IlN3aXNzQWNhZGVtaWMuQ2l0YXZpLlBlcnNvbiwgU3dpc3NBY2FkZW1pYy5DaXRhdmkiLCJGaXJzdE5hbWUiOiJUaW5hIiwiTGFzdE5hbWUiOiJTY2hpY2siLCJQcm90ZWN0ZWQiOmZhbHNlLCJTZXgiOjEsIkNyZWF0ZWRCeSI6Il9KZW5ueSIsIkNyZWF0ZWRPbiI6IjIwMjItMDgtMDFUMDg6MD</w:instrText>
          </w:r>
          <w:r>
            <w:rPr>
              <w:sz w:val="24"/>
              <w:szCs w:val="24"/>
              <w:lang w:val="en-US"/>
            </w:rPr>
            <w:instrText>g6MzMiLCJNb2RpZmllZEJ5IjoiX0plbm55IiwiSWQiOiI0M2IyZjI3MC1jMjM0LTQ4MGUtYjMzYy02Nzg1YmY0N2JhYzYiLCJNb2RpZmllZE9uIjoiMjAyMi0wOC0wMVQwODowODozMyIsIlByb2plY3QiOnsiJHJlZiI6IjgifX0seyIkaWQiOiIzMiIsIiR0eXBlIjoiU3dpc3NBY2FkZW1pYy5DaXRhdmkuUGVyc29uLCBTd2lzc0FjYWRlbW</w:instrText>
          </w:r>
          <w:r>
            <w:rPr>
              <w:sz w:val="24"/>
              <w:szCs w:val="24"/>
              <w:lang w:val="en-US"/>
            </w:rPr>
            <w:instrText>ljLkNpdGF2aSIsIkZpcnN0TmFtZSI6IllhcmEiLCJMYXN0TmFtZSI6IkxlY2hhbnRldXIiLCJNaWRkbGVOYW1lIjoiVC4gRS4iLCJQcm90ZWN0ZWQiOmZhbHNlLCJTZXgiOjAsIkNyZWF0ZWRCeSI6Il9KZW5ueSIsIkNyZWF0ZWRPbiI6IjIwMjItMDgtMDFUMDg6MDg6MzMiLCJNb2RpZmllZEJ5IjoiX0plbm55IiwiSWQiOiI1NjFkZTY2Yy</w:instrText>
          </w:r>
          <w:r>
            <w:rPr>
              <w:sz w:val="24"/>
              <w:szCs w:val="24"/>
              <w:lang w:val="en-US"/>
            </w:rPr>
            <w:instrText>0yY2QyLTRkMWYtYmRiYS03OGEyMGUzYmY4ODEiLCJNb2RpZmllZE9uIjoiMjAyMi0wOC0wMVQwODowODozMyIsIlByb2plY3QiOnsiJHJlZiI6IjgifX0seyIkaWQiOiIzMyIsIiR0eXBlIjoiU3dpc3NBY2FkZW1pYy5DaXRhdmkuUGVyc29uLCBTd2lzc0FjYWRlbWljLkNpdGF2aSIsIkZpcnN0TmFtZSI6IlJvYnluIiwiTGFzdE5hbWUiOi</w:instrText>
          </w:r>
          <w:r>
            <w:rPr>
              <w:sz w:val="24"/>
              <w:szCs w:val="24"/>
              <w:lang w:val="en-US"/>
            </w:rPr>
            <w:instrText>JHdXltZXIiLCJNaWRkbGVOYW1lIjoiSC4iLCJQcm90ZWN0ZWQiOmZhbHNlLCJTZXgiOjEsIkNyZWF0ZWRCeSI6Il9KZW5ueSIsIkNyZWF0ZWRPbiI6IjIwMjItMDctMjVUMDc6MzI6MzIiLCJNb2RpZmllZEJ5IjoiX0plbm55IiwiSWQiOiJkZWZkYTM4OC1iOWM2LTQ3ZGItOTllMi03ODNhNjU5N2U5MTUiLCJNb2RpZmllZE9uIjoiMjAyMi</w:instrText>
          </w:r>
          <w:r>
            <w:rPr>
              <w:sz w:val="24"/>
              <w:szCs w:val="24"/>
              <w:lang w:val="en-US"/>
            </w:rPr>
            <w:instrText>0wNy0yNVQwNzozMjozMiIsIlByb2plY3QiOnsiJHJlZiI6IjgifX0seyIkaWQiOiIzNCIsIiR0eXBlIjoiU3dpc3NBY2FkZW1pYy5DaXRhdmkuUGVyc29uLCBTd2lzc0FjYWRlbWljLkNpdGF2aSIsIkZpcnN0TmFtZSI6Ik1hdHRoZXciLCJMYXN0TmFtZSI6IkpvaG5zb24iLCJNaWRkbGVOYW1lIjoiUC4iLCJQcm90ZWN0ZWQiOmZhbHNlLC</w:instrText>
          </w:r>
          <w:r>
            <w:rPr>
              <w:sz w:val="24"/>
              <w:szCs w:val="24"/>
              <w:lang w:val="en-US"/>
            </w:rPr>
            <w:instrText>JTZXgiOjIsIkNyZWF0ZWRCeSI6Il9KZW5ueSIsIkNyZWF0ZWRPbiI6IjIwMjItMDgtMDFUMDg6MDg6MzMiLCJNb2RpZmllZEJ5IjoiX0plbm55IiwiSWQiOiJjZjkyMTIzMC0zOTEyLTRmOTAtYjdjNi03NDkxYjBiMTRjOTgiLCJNb2RpZmllZE9uIjoiMjAyMi0wOC0wMVQwODowODozMyIsIlByb2plY3QiOnsiJHJlZiI6IjgifX0seyIkaW</w:instrText>
          </w:r>
          <w:r>
            <w:rPr>
              <w:sz w:val="24"/>
              <w:szCs w:val="24"/>
              <w:lang w:val="en-US"/>
            </w:rPr>
            <w:instrText>QiOiIzNSIsIiR0eXBlIjoiU3dpc3NBY2FkZW1pYy5DaXRhdmkuUGVyc29uLCBTd2lzc0FjYWRlbWljLkNpdGF2aSIsIkZpcnN0TmFtZSI6IllpbmdkYSIsIkxhc3ROYW1lIjoiSmlhbmciLCJQcm90ZWN0ZWQiOmZhbHNlLCJTZXgiOjAsIkNyZWF0ZWRCeSI6Il9KZW5ueSIsIkNyZWF0ZWRPbiI6IjIwMjItMDgtMDFUMDg6MDg6MzMiLCJNb2</w:instrText>
          </w:r>
          <w:r>
            <w:rPr>
              <w:sz w:val="24"/>
              <w:szCs w:val="24"/>
              <w:lang w:val="en-US"/>
            </w:rPr>
            <w:instrText>RpZmllZEJ5IjoiX0plbm55IiwiSWQiOiIwMDkwYzVmZS00ODU4LTQxMmUtOTI2Yy0yZTM4NjY3YzVhYjQiLCJNb2RpZmllZE9uIjoiMjAyMi0wOC0wMVQwODowODozMyIsIlByb2plY3QiOnsiJHJlZiI6IjgifX0seyIkaWQiOiIzNiIsIiR0eXBlIjoiU3dpc3NBY2FkZW1pYy5DaXRhdmkuUGVyc29uLCBTd2lzc0FjYWRlbWljLkNpdGF2aS</w:instrText>
          </w:r>
          <w:r>
            <w:rPr>
              <w:sz w:val="24"/>
              <w:szCs w:val="24"/>
              <w:lang w:val="en-US"/>
            </w:rPr>
            <w:instrText>IsIkZpcnN0TmFtZSI6IkNobG9lIiwiTGFzdE5hbWUiOiJTdGFudG9uIiwiTWlkZGxlTmFtZSI6Ik0uIiwiUHJvdGVjdGVkIjpmYWxzZSwiU2V4IjoxLCJDcmVhdGVkQnkiOiJfSmVubnkiLCJDcmVhdGVkT24iOiIyMDIyLTA4LTAxVDA4OjA4OjMzIiwiTW9kaWZpZWRCeSI6Il9KZW5ueSIsIklkIjoiZmIzMmE0ZDItZDQ5NC00MTA3LTg0Mz</w:instrText>
          </w:r>
          <w:r>
            <w:rPr>
              <w:sz w:val="24"/>
              <w:szCs w:val="24"/>
              <w:lang w:val="en-US"/>
            </w:rPr>
            <w:instrText>MtMzgyZjkzNjdmMWRiIiwiTW9kaWZpZWRPbiI6IjIwMjItMDgtMDFUMDg6MDg6MzMiLCJQcm9qZWN0Ijp7IiRyZWYiOiI4In19LHsiJGlkIjoiMzciLCIkdHlwZSI6IlN3aXNzQWNhZGVtaWMuQ2l0YXZpLlBlcnNvbiwgU3dpc3NBY2FkZW1pYy5DaXRhdmkiLCJGaXJzdE5hbWUiOiJHYWJyacOrbGxlIiwiTGFzdE5hbWUiOiJCdWl0ZW5kaW</w:instrText>
          </w:r>
          <w:r>
            <w:rPr>
              <w:sz w:val="24"/>
              <w:szCs w:val="24"/>
              <w:lang w:val="en-US"/>
            </w:rPr>
            <w:instrText>prIiwiTWlkZGxlTmFtZSI6IkguIFMuIiwiUHJvdGVjdGVkIjpmYWxzZSwiU2V4IjowLCJDcmVhdGVkQnkiOiJfSmVubnkiLCJDcmVhdGVkT24iOiIyMDIyLTA4LTAxVDA4OjA4OjMzIiwiTW9kaWZpZWRCeSI6Il9KZW5ueSIsIklkIjoiOWIzNjQ2NDEtY2NkMi00ZjEzLWExNWItZjQxNWE4YjliMjIwIiwiTW9kaWZpZWRPbiI6IjIwMjItMD</w:instrText>
          </w:r>
          <w:r>
            <w:rPr>
              <w:sz w:val="24"/>
              <w:szCs w:val="24"/>
              <w:lang w:val="en-US"/>
            </w:rPr>
            <w:instrText>gtMDFUMDg6MDg6MzMiLCJQcm9qZWN0Ijp7IiRyZWYiOiI4In19LHsiJGlkIjoiMzgiLCIkdHlwZSI6IlN3aXNzQWNhZGVtaWMuQ2l0YXZpLlBlcnNvbiwgU3dpc3NBY2FkZW1pYy5DaXRhdmkiLCJGaXJzdE5hbWUiOiJYaWFvd2VpIiwiTGFzdE5hbWUiOiJaaGFuIiwiUHJvdGVjdGVkIjpmYWxzZSwiU2V4IjowLCJDcmVhdGVkQnkiOiJfSm</w:instrText>
          </w:r>
          <w:r>
            <w:rPr>
              <w:sz w:val="24"/>
              <w:szCs w:val="24"/>
              <w:lang w:val="en-US"/>
            </w:rPr>
            <w:instrText>VubnkiLCJDcmVhdGVkT24iOiIyMDIyLTA4LTAxVDA4OjA4OjMzIiwiTW9kaWZpZWRCeSI6Il9KZW5ueSIsIklkIjoiZGJjMjcxYmYtYWEyYy00NGEwLWJhMzMtMDNlOWQ4NDk1ZjZiIiwiTW9kaWZpZWRPbiI6IjIwMjItMDgtMDFUMDg6MDg6MzMiLCJQcm9qZWN0Ijp7IiRyZWYiOiI4In19LHsiJGlkIjoiMzkiLCIkdHlwZSI6IlN3aXNzQW</w:instrText>
          </w:r>
          <w:r>
            <w:rPr>
              <w:sz w:val="24"/>
              <w:szCs w:val="24"/>
              <w:lang w:val="en-US"/>
            </w:rPr>
            <w:instrText>NhZGVtaWMuQ2l0YXZpLlBlcnNvbiwgU3dpc3NBY2FkZW1pYy5DaXRhdmkiLCJGaXJzdE5hbWUiOiJBbGFuIiwiTGFzdE5hbWUiOiJLd29uZyIsIk1pZGRsZU5hbWUiOiJNLiIsIlByb3RlY3RlZCI6ZmFsc2UsIlNleCI6MiwiQ3JlYXRlZEJ5IjoiX0plbm55IiwiQ3JlYXRlZE9uIjoiMjAyMi0wOC0wMVQwODowODozMyIsIk1vZGlmaWVkQn</w:instrText>
          </w:r>
          <w:r>
            <w:rPr>
              <w:sz w:val="24"/>
              <w:szCs w:val="24"/>
              <w:lang w:val="en-US"/>
            </w:rPr>
            <w:instrText>kiOiJfSmVubnkiLCJJZCI6ImEwMTUzOGU4LTM0MzItNDkyNS04ZGZiLTMzNzQ0Njg2ZTMzMCIsIk1vZGlmaWVkT24iOiIyMDIyLTA4LTAxVDA4OjA4OjMzIiwiUHJvamVjdCI6eyIkcmVmIjoiOCJ9fSx7IiRpZCI6IjQwIiwiJHR5cGUiOiJTd2lzc0FjYWRlbWljLkNpdGF2aS5QZXJzb24sIFN3aXNzQWNhZGVtaWMuQ2l0YXZpIiwiRmlyc3</w:instrText>
          </w:r>
          <w:r>
            <w:rPr>
              <w:sz w:val="24"/>
              <w:szCs w:val="24"/>
              <w:lang w:val="en-US"/>
            </w:rPr>
            <w:instrText>ROYW1lIjoiQWxleGlzIiwiTGFzdE5hbWUiOiJCb2xlZGEiLCJQcm90ZWN0ZWQiOmZhbHNlLCJTZXgiOjEsIkNyZWF0ZWRCeSI6Il9KZW5ueSIsIkNyZWF0ZWRPbiI6IjIwMjItMDgtMDFUMDg6MDg6MzMiLCJNb2RpZmllZEJ5IjoiX0plbm55IiwiSWQiOiJkMGUwODFlMC01YTJkLTQ5YTAtODUxMy1jNjUzOTA2NTdjMGMiLCJNb2RpZmllZE</w:instrText>
          </w:r>
          <w:r>
            <w:rPr>
              <w:sz w:val="24"/>
              <w:szCs w:val="24"/>
              <w:lang w:val="en-US"/>
            </w:rPr>
            <w:instrText>9uIjoiMjAyMi0wOC0wMVQwODowODozMyIsIlByb2plY3QiOnsiJHJlZiI6IjgifX0seyIkaWQiOiI0MSIsIiR0eXBlIjoiU3dpc3NBY2FkZW1pYy5DaXRhdmkuUGVyc29uLCBTd2lzc0FjYWRlbWljLkNpdGF2aSIsIkZpcnN0TmFtZSI6Ik1hdHRoZXciLCJMYXN0TmFtZSI6IkJyb29rcyIsIlByb3RlY3RlZCI6ZmFsc2UsIlNleCI6MiwiQ3</w:instrText>
          </w:r>
          <w:r>
            <w:rPr>
              <w:sz w:val="24"/>
              <w:szCs w:val="24"/>
              <w:lang w:val="en-US"/>
            </w:rPr>
            <w:instrText>JlYXRlZEJ5IjoiX0plbm55IiwiQ3JlYXRlZE9uIjoiMjAyMi0wOC0wMVQwODowODozMyIsIk1vZGlmaWVkQnkiOiJfSmVubnkiLCJJZCI6IjhlYjY5ZDQ0LWY4NWQtNDU2Mi1iODczLTEyZDQ1NWM2Yjk3ZCIsIk1vZGlmaWVkT24iOiIyMDIyLTA4LTAxVDA4OjA4OjMzIiwiUHJvamVjdCI6eyIkcmVmIjoiOCJ9fSx7IiRpZCI6IjQyIiwiJH</w:instrText>
          </w:r>
          <w:r>
            <w:rPr>
              <w:sz w:val="24"/>
              <w:szCs w:val="24"/>
              <w:lang w:val="en-US"/>
            </w:rPr>
            <w:instrText>R5cGUiOiJTd2lzc0FjYWRlbWljLkNpdGF2aS5QZXJzb24sIFN3aXNzQWNhZGVtaWMuQ2l0YXZpIiwiRmlyc3ROYW1lIjoiTGlubiIsIkxhc3ROYW1lIjoiR2llc2VyIiwiUHJvdGVjdGVkIjpmYWxzZSwiU2V4IjoxLCJDcmVhdGVkQnkiOiJfSmVubnkiLCJDcmVhdGVkT24iOiIyMDIyLTA4LTAxVDA4OjA4OjMzIiwiTW9kaWZpZWRCeSI6Il</w:instrText>
          </w:r>
          <w:r>
            <w:rPr>
              <w:sz w:val="24"/>
              <w:szCs w:val="24"/>
              <w:lang w:val="en-US"/>
            </w:rPr>
            <w:instrText>9KZW5ueSIsIklkIjoiMmNjNmNhNzctYjUyYS00NjBlLTgyYjEtZTllMDZjZDkxNDc2IiwiTW9kaWZpZWRPbiI6IjIwMjItMDgtMDFUMDg6MDg6MzMiLCJQcm9qZWN0Ijp7IiRyZWYiOiI4In19LHsiJGlkIjoiNDMiLCIkdHlwZSI6IlN3aXNzQWNhZGVtaWMuQ2l0YXZpLlBlcnNvbiwgU3dpc3NBY2FkZW1pYy5DaXRhdmkiLCJGaXJzdE5hbW</w:instrText>
          </w:r>
          <w:r>
            <w:rPr>
              <w:sz w:val="24"/>
              <w:szCs w:val="24"/>
              <w:lang w:val="en-US"/>
            </w:rPr>
            <w:instrText>UiOiJSaW5raSIsIkxhc3ROYW1lIjoiUmF0bmFwcml5YSIsIlByb3RlY3RlZCI6ZmFsc2UsIlNleCI6MCwiQ3JlYXRlZEJ5IjoiX0plbm55IiwiQ3JlYXRlZE9uIjoiMjAyMi0wOC0wMVQwODowODozMyIsIk1vZGlmaWVkQnkiOiJfSmVubnkiLCJJZCI6IjE0NDMxNjNhLTNkZTUtNDE5YS05YzZjLTViNTQyMGM3MThlMCIsIk1vZGlmaWVkT2</w:instrText>
          </w:r>
          <w:r>
            <w:rPr>
              <w:sz w:val="24"/>
              <w:szCs w:val="24"/>
              <w:lang w:val="en-US"/>
            </w:rPr>
            <w:instrText>4iOiIyMDIyLTA4LTAxVDA4OjA4OjMzIiwiUHJvamVjdCI6eyIkcmVmIjoiOCJ9fSx7IiRpZCI6IjQ0IiwiJHR5cGUiOiJTd2lzc0FjYWRlbWljLkNpdGF2aS5QZXJzb24sIFN3aXNzQWNhZGVtaWMuQ2l0YXZpIiwiRmlyc3ROYW1lIjoiS2FyaSIsIkxhc3ROYW1lIjoiQnJhbmhhbSIsIk1pZGRsZU5hbWUiOiJFLiIsIlByb3RlY3RlZCI6Zm</w:instrText>
          </w:r>
          <w:r>
            <w:rPr>
              <w:sz w:val="24"/>
              <w:szCs w:val="24"/>
              <w:lang w:val="en-US"/>
            </w:rPr>
            <w:instrText>Fsc2UsIlNleCI6MSwiQ3JlYXRlZEJ5IjoiX0plbm55IiwiQ3JlYXRlZE9uIjoiMjAyMi0wOC0wMVQwODowODozMyIsIk1vZGlmaWVkQnkiOiJfSmVubnkiLCJJZCI6IjYxNjRmMmVjLWFkZDEtNGExNi04NTYwLWM1NzRjYjBlNTVhYSIsIk1vZGlmaWVkT24iOiIyMDIyLTA4LTAxVDA4OjA4OjMzIiwiUHJvamVjdCI6eyIkcmVmIjoiOCJ9fS</w:instrText>
          </w:r>
          <w:r>
            <w:rPr>
              <w:sz w:val="24"/>
              <w:szCs w:val="24"/>
              <w:lang w:val="en-US"/>
            </w:rPr>
            <w:instrText>x7IiRpZCI6IjQ1IiwiJHR5cGUiOiJTd2lzc0FjYWRlbWljLkNpdGF2aS5QZXJzb24sIFN3aXNzQWNhZGVtaWMuQ2l0YXZpIiwiRmlyc3ROYW1lIjoiSm9oYW5uYSIsIkxhc3ROYW1lIjoiRm9lcnN0ZXIiLCJNaWRkbGVOYW1lIjoiUi4iLCJQcm90ZWN0ZWQiOmZhbHNlLCJTZXgiOjEsIkNyZWF0ZWRCeSI6Il9KZW5ueSIsIkNyZWF0ZWRPbi</w:instrText>
          </w:r>
          <w:r>
            <w:rPr>
              <w:sz w:val="24"/>
              <w:szCs w:val="24"/>
              <w:lang w:val="en-US"/>
            </w:rPr>
            <w:instrText>I6IjIwMjItMDgtMDFUMDg6MDg6MzMiLCJNb2RpZmllZEJ5IjoiX0plbm55IiwiSWQiOiIwMDgxNTNhNC05MTMwLTQyMmItODExZC01NTMyYmYzMDA4YmIiLCJNb2RpZmllZE9uIjoiMjAyMi0wOC0wMVQwODowODozMyIsIlByb2plY3QiOnsiJHJlZiI6IjgifX0seyIkaWQiOiI0NiIsIiR0eXBlIjoiU3dpc3NBY2FkZW1pYy5DaXRhdmkuUG</w:instrText>
          </w:r>
          <w:r>
            <w:rPr>
              <w:sz w:val="24"/>
              <w:szCs w:val="24"/>
              <w:lang w:val="en-US"/>
            </w:rPr>
            <w:instrText>Vyc29uLCBTd2lzc0FjYWRlbWljLkNpdGF2aSIsIkZpcnN0TmFtZSI6IkpvaG4iLCJMYXN0TmFtZSI6IkhlY2tlbmxpdmVseSIsIk1pZGRsZU5hbWUiOiJSLiIsIlByb3RlY3RlZCI6ZmFsc2UsIlNleCI6MiwiQ3JlYXRlZEJ5IjoiX0plbm55IiwiQ3JlYXRlZE9uIjoiMjAyMi0wOC0wMVQwODowODozMyIsIk1vZGlmaWVkQnkiOiJfSmVubn</w:instrText>
          </w:r>
          <w:r>
            <w:rPr>
              <w:sz w:val="24"/>
              <w:szCs w:val="24"/>
              <w:lang w:val="en-US"/>
            </w:rPr>
            <w:instrText>kiLCJJZCI6ImJkYzAwOWE5LWQzYWUtNGE2NS05ZDM1LTBiYjBjY2Y3ZDczNCIsIk1vZGlmaWVkT24iOiIyMDIyLTA4LTAxVDA4OjA4OjMzIiwiUHJvamVjdCI6eyIkcmVmIjoiOCJ9fSx7IiRpZCI6IjQ3IiwiJHR5cGUiOiJTd2lzc0FjYWRlbWljLkNpdGF2aS5QZXJzb24sIFN3aXNzQWNhZGVtaWMuQ2l0YXZpIiwiRmlyc3ROYW1lIjoiTW</w:instrText>
          </w:r>
          <w:r>
            <w:rPr>
              <w:sz w:val="24"/>
              <w:szCs w:val="24"/>
              <w:lang w:val="en-US"/>
            </w:rPr>
            <w:instrText>9oYW1tYWQiLCJMYXN0TmFtZSI6Ik90aG1hbiIsIk1pZGRsZU5hbWUiOiJJLiIsIlByb3RlY3RlZCI6ZmFsc2UsIlNleCI6MiwiQ3JlYXRlZEJ5IjoiX0plbm55IiwiQ3JlYXRlZE9uIjoiMjAyMi0wOC0wMVQwODowODozMyIsIk1vZGlmaWVkQnkiOiJfSmVubnkiLCJJZCI6IjgwYWIyOTdhLWY1ZjYtNDBhYy1hZWIxLTJhYjZhMWI4NTdkOS</w:instrText>
          </w:r>
          <w:r>
            <w:rPr>
              <w:sz w:val="24"/>
              <w:szCs w:val="24"/>
              <w:lang w:val="en-US"/>
            </w:rPr>
            <w:instrText>IsIk1vZGlmaWVkT24iOiIyMDIyLTA4LTAxVDA4OjA4OjMzIiwiUHJvamVjdCI6eyIkcmVmIjoiOCJ9fSx7IiRpZCI6IjQ4IiwiJHR5cGUiOiJTd2lzc0FjYWRlbWljLkNpdGF2aS5QZXJzb24sIFN3aXNzQWNhZGVtaWMuQ2l0YXZpIiwiRmlyc3ROYW1lIjoiQnJlbmRhbiIsIkxhc3ROYW1lIjoiVm90ZSIsIk1pZGRsZU5hbWUiOiJKLiIsIl</w:instrText>
          </w:r>
          <w:r>
            <w:rPr>
              <w:sz w:val="24"/>
              <w:szCs w:val="24"/>
              <w:lang w:val="en-US"/>
            </w:rPr>
            <w:instrText>Byb3RlY3RlZCI6ZmFsc2UsIlNleCI6MiwiQ3JlYXRlZEJ5IjoiX0plbm55IiwiQ3JlYXRlZE9uIjoiMjAyMi0wOC0wMVQwODowODozMyIsIk1vZGlmaWVkQnkiOiJfSmVubnkiLCJJZCI6IjM3NjFlZGJmLTRkOTUtNDljOC05MjljLThiMjBmMWM0ODJjZCIsIk1vZGlmaWVkT24iOiIyMDIyLTA4LTAxVDA4OjA4OjMzIiwiUHJvamVjdCI6ey</w:instrText>
          </w:r>
          <w:r>
            <w:rPr>
              <w:sz w:val="24"/>
              <w:szCs w:val="24"/>
              <w:lang w:val="en-US"/>
            </w:rPr>
            <w:instrText>IkcmVmIjoiOCJ9fSx7IiRpZCI6IjQ5IiwiJHR5cGUiOiJTd2lzc0FjYWRlbWljLkNpdGF2aS5QZXJzb24sIFN3aXNzQWNhZGVtaWMuQ2l0YXZpIiwiRmlyc3ROYW1lIjoiSGVsZW5hIiwiTGFzdE5hbWUiOiJMaWFuZyIsIk1pZGRsZU5hbWUiOiJIYWkiLCJQcm90ZWN0ZWQiOmZhbHNlLCJTZXgiOjEsIkNyZWF0ZWRCeSI6Il9KZW5ueSIsIk</w:instrText>
          </w:r>
          <w:r>
            <w:rPr>
              <w:sz w:val="24"/>
              <w:szCs w:val="24"/>
              <w:lang w:val="en-US"/>
            </w:rPr>
            <w:instrText>NyZWF0ZWRPbiI6IjIwMjItMDgtMDFUMDg6MDg6MzMiLCJNb2RpZmllZEJ5IjoiX0plbm55IiwiSWQiOiJhZTZmNzgwMi1lOWYwLTQwYWMtYWNkNS05MjJiYmIzNjIyMmUiLCJNb2RpZmllZE9uIjoiMjAyMi0wOC0wMVQwODowODozMyIsIlByb2plY3QiOnsiJHJlZiI6IjgifX0seyIkaWQiOiI1MCIsIiR0eXBlIjoiU3dpc3NBY2FkZW1pYy</w:instrText>
          </w:r>
          <w:r>
            <w:rPr>
              <w:sz w:val="24"/>
              <w:szCs w:val="24"/>
              <w:lang w:val="en-US"/>
            </w:rPr>
            <w:instrText>5DaXRhdmkuUGVyc29uLCBTd2lzc0FjYWRlbWljLkNpdGF2aSIsIkZpcnN0TmFtZSI6IkVtbWFudWVsbGUiLCJMYXN0TmFtZSI6IlNvdXplYXUiLCJQcm90ZWN0ZWQiOmZhbHNlLCJTZXgiOjEsIkNyZWF0ZWRCeSI6Il9KZW5ueSIsIkNyZWF0ZWRPbiI6IjIwMjItMDgtMDFUMDg6MDg6MzMiLCJNb2RpZmllZEJ5IjoiX0plbm55IiwiSWQiOi</w:instrText>
          </w:r>
          <w:r>
            <w:rPr>
              <w:sz w:val="24"/>
              <w:szCs w:val="24"/>
              <w:lang w:val="en-US"/>
            </w:rPr>
            <w:instrText>IzZDU2NTRkMi0zNDRjLTRkODgtYTJlNC04NDNhMTlhYzAwNmUiLCJNb2RpZmllZE9uIjoiMjAyMi0wOC0wMVQwODowODozMyIsIlByb2plY3QiOnsiJHJlZiI6IjgifX0seyIkaWQiOiI1MSIsIiR0eXBlIjoiU3dpc3NBY2FkZW1pYy5DaXRhdmkuUGVyc29uLCBTd2lzc0FjYWRlbWljLkNpdGF2aSIsIkZpcnN0TmFtZSI6IklhbiIsIkxhc3</w:instrText>
          </w:r>
          <w:r>
            <w:rPr>
              <w:sz w:val="24"/>
              <w:szCs w:val="24"/>
              <w:lang w:val="en-US"/>
            </w:rPr>
            <w:instrText>ROYW1lIjoiTWNBbGxpc3RlciIsIk1pZGRsZU5hbWUiOiJMLiIsIlByb3RlY3RlZCI6ZmFsc2UsIlNleCI6MiwiQ3JlYXRlZEJ5IjoiX0plbm55IiwiQ3JlYXRlZE9uIjoiMjAyMi0wOC0wMVQwODowODozMyIsIk1vZGlmaWVkQnkiOiJfSmVubnkiLCJJZCI6IjVjYTYwM2Q1LTk1ZTUtNDEzYS1hNzI0LTRmYmE4YjA2M2QwNCIsIk1vZGlmaW</w:instrText>
          </w:r>
          <w:r>
            <w:rPr>
              <w:sz w:val="24"/>
              <w:szCs w:val="24"/>
              <w:lang w:val="en-US"/>
            </w:rPr>
            <w:instrText>VkT24iOiIyMDIyLTA4LTAxVDA4OjA4OjMzIiwiUHJvamVjdCI6eyIkcmVmIjoiOCJ9fSx7IiRpZCI6IjUyIiwiJHR5cGUiOiJTd2lzc0FjYWRlbWljLkNpdGF2aS5QZXJzb24sIFN3aXNzQWNhZGVtaWMuQ2l0YXZpIiwiRmlyc3ROYW1lIjoiVGltb3RoeSIsIkxhc3ROYW1lIjoiSXNhYWNzIiwiUHJvdGVjdGVkIjpmYWxzZSwiU2V4IjoyLC</w:instrText>
          </w:r>
          <w:r>
            <w:rPr>
              <w:sz w:val="24"/>
              <w:szCs w:val="24"/>
              <w:lang w:val="en-US"/>
            </w:rPr>
            <w:instrText>JDcmVhdGVkQnkiOiJfSmVubnkiLCJDcmVhdGVkT24iOiIyMDIyLTA4LTAxVDA4OjA4OjMzIiwiTW9kaWZpZWRCeSI6Il9KZW5ueSIsIklkIjoiNmI4YzlkOTQtZTc0Yi00ZmFiLWI0MjEtOGI0OTlhYmFjNWYyIiwiTW9kaWZpZWRPbiI6IjIwMjItMDgtMDFUMDg6MDg6MzMiLCJQcm9qZWN0Ijp7IiRyZWYiOiI4In19LHsiJGlkIjoiNTMiLC</w:instrText>
          </w:r>
          <w:r>
            <w:rPr>
              <w:sz w:val="24"/>
              <w:szCs w:val="24"/>
              <w:lang w:val="en-US"/>
            </w:rPr>
            <w:instrText>IkdHlwZSI6IlN3aXNzQWNhZGVtaWMuQ2l0YXZpLlBlcnNvbiwgU3dpc3NBY2FkZW1pYy5DaXRhdmkiLCJGaXJzdE5hbWUiOiJKYW5ldHRlIiwiTGFzdE5hbWUiOiJIYWxsIiwiUHJvdGVjdGVkIjpmYWxzZSwiU2V4IjoxLCJDcmVhdGVkQnkiOiJfSmVubnkiLCJDcmVhdGVkT24iOiIyMDIyLTA4LTAxVDA4OjA4OjMzIiwiTW9kaWZpZWRCeS</w:instrText>
          </w:r>
          <w:r>
            <w:rPr>
              <w:sz w:val="24"/>
              <w:szCs w:val="24"/>
              <w:lang w:val="en-US"/>
            </w:rPr>
            <w:instrText>I6Il9KZW5ueSIsIklkIjoiMmFkMGExMDItZTZlZS00YzRiLWI5Y2QtNTQyYmE2YzA1Y2JjIiwiTW9kaWZpZWRPbiI6IjIwMjItMDgtMDFUMDg6MDg6MzMiLCJQcm9qZWN0Ijp7IiRyZWYiOiI4In19LHsiJGlkIjoiNTQiLCIkdHlwZSI6IlN3aXNzQWNhZGVtaWMuQ2l0YXZpLlBlcnNvbiwgU3dpc3NBY2FkZW1pYy5DaXRhdmkiLCJGaXJzdE</w:instrText>
          </w:r>
          <w:r>
            <w:rPr>
              <w:sz w:val="24"/>
              <w:szCs w:val="24"/>
              <w:lang w:val="en-US"/>
            </w:rPr>
            <w:instrText>5hbWUiOiJTdGV3YXJ0IiwiTGFzdE5hbWUiOiJMYWtlIiwiUHJvdGVjdGVkIjpmYWxzZSwiU2V4IjoyLCJDcmVhdGVkQnkiOiJfSmVubnkiLCJDcmVhdGVkT24iOiIyMDIyLTA4LTAxVDA4OjA4OjMzIiwiTW9kaWZpZWRCeSI6Il9KZW5ueSIsIklkIjoiMjhmNDBlZDgtN2IxYS00OWIyLTljMDYtZDI4YWVkMDZiMWMzIiwiTW9kaWZpZWRPbi</w:instrText>
          </w:r>
          <w:r>
            <w:rPr>
              <w:sz w:val="24"/>
              <w:szCs w:val="24"/>
              <w:lang w:val="en-US"/>
            </w:rPr>
            <w:instrText>I6IjIwMjItMDgtMDFUMDg6MDg6MzMiLCJQcm9qZWN0Ijp7IiRyZWYiOiI4In19LHsiJGlkIjoiNTUiLCIkdHlwZSI6IlN3aXNzQWNhZGVtaWMuQ2l0YXZpLlBlcnNvbiwgU3dpc3NBY2FkZW1pYy5DaXRhdmkiLCJGaXJzdE5hbWUiOiJEYXZpZCIsIkxhc3ROYW1lIjoiTWFja2V5IiwiTWlkZGxlTmFtZSI6IkEuIiwiUHJvdGVjdGVkIjpmYW</w:instrText>
          </w:r>
          <w:r>
            <w:rPr>
              <w:sz w:val="24"/>
              <w:szCs w:val="24"/>
              <w:lang w:val="en-US"/>
            </w:rPr>
            <w:instrText>xzZSwiU2V4IjoyLCJDcmVhdGVkQnkiOiJfSmVubnkiLCJDcmVhdGVkT24iOiIyMDIyLTA4LTAxVDA4OjA4OjMzIiwiTW9kaWZpZWRCeSI6Il9KZW5ueSIsIklkIjoiMTM3ZGUyZDctZjkwZC00N2IyLTg1YmYtMTBkNTdmMzM3ZDNhIiwiTW9kaWZpZWRPbiI6IjIwMjItMDgtMDFUMDg6MDg6MzMiLCJQcm9qZWN0Ijp7IiRyZWYiOiI4In19LH</w:instrText>
          </w:r>
          <w:r>
            <w:rPr>
              <w:sz w:val="24"/>
              <w:szCs w:val="24"/>
              <w:lang w:val="en-US"/>
            </w:rPr>
            <w:instrText>siJGlkIjoiNTYiLCIkdHlwZSI6IlN3aXNzQWNhZGVtaWMuQ2l0YXZpLlBlcnNvbiwgU3dpc3NBY2FkZW1pYy5DaXRhdmkiLCJGaXJzdE5hbWUiOiJJYW4iLCJMYXN0TmFtZSI6IkNvbnN0YWJsZSIsIk1pZGRsZU5hbWUiOiJKLiIsIlByb3RlY3RlZCI6ZmFsc2UsIlNleCI6MiwiQ3JlYXRlZEJ5IjoiX0plbm55IiwiQ3JlYXRlZE9uIjoiMj</w:instrText>
          </w:r>
          <w:r>
            <w:rPr>
              <w:sz w:val="24"/>
              <w:szCs w:val="24"/>
              <w:lang w:val="en-US"/>
            </w:rPr>
            <w:instrText>AyMi0wOC0wMVQwODowODozMyIsIk1vZGlmaWVkQnkiOiJfSmVubnkiLCJJZCI6IjA0NTI0MDllLTZmYjgtNDIwYy1hMDI2LTE1NjA3MTNlYzBmYSIsIk1vZGlmaWVkT24iOiIyMDIyLTA4LTAxVDA4OjA4OjMzIiwiUHJvamVjdCI6eyIkcmVmIjoiOCJ9fSx7IiRpZCI6IjU3IiwiJHR5cGUiOiJTd2lzc0FjYWRlbWljLkNpdGF2aS5QZXJzb2</w:instrText>
          </w:r>
          <w:r>
            <w:rPr>
              <w:sz w:val="24"/>
              <w:szCs w:val="24"/>
              <w:lang w:val="en-US"/>
            </w:rPr>
            <w:instrText>4sIFN3aXNzQWNhZGVtaWMuQ2l0YXZpIiwiRmlyc3ROYW1lIjoiSmFtaWUiLCJMYXN0TmFtZSI6IkNyYWlnIiwiTWlkZGxlTmFtZSI6IkUuIiwiUHJvdGVjdGVkIjpmYWxzZSwiU2V4IjowLCJDcmVhdGVkQnkiOiJfSmVubnkiLCJDcmVhdGVkT24iOiIyMDIyLTA4LTAxVDA4OjA4OjMzIiwiTW9kaWZpZWRCeSI6Il9KZW5ueSIsIklkIjoiOD</w:instrText>
          </w:r>
          <w:r>
            <w:rPr>
              <w:sz w:val="24"/>
              <w:szCs w:val="24"/>
              <w:lang w:val="en-US"/>
            </w:rPr>
            <w:instrText>k2YWM1NjMtNzFkMS00Njk4LWE2YzMtNzI4YTM1ZDlkMTU3IiwiTW9kaWZpZWRPbiI6IjIwMjItMDgtMDFUMDg6MDg6MzMiLCJQcm9qZWN0Ijp7IiRyZWYiOiI4In19LHsiJGlkIjoiNTgiLCIkdHlwZSI6IlN3aXNzQWNhZGVtaWMuQ2l0YXZpLlBlcnNvbiwgU3dpc3NBY2FkZW1pYy5DaXRhdmkiLCJGaXJzdE5hbWUiOiJUZXJyaWUiLCJMYX</w:instrText>
          </w:r>
          <w:r>
            <w:rPr>
              <w:sz w:val="24"/>
              <w:szCs w:val="24"/>
              <w:lang w:val="en-US"/>
            </w:rPr>
            <w:instrText>N0TmFtZSI6IktpdGNobmVyIiwiTWlkZGxlTmFtZSI6IkUuIiwiUHJvdGVjdGVkIjpmYWxzZSwiU2V4IjoxLCJDcmVhdGVkQnkiOiJfSmVubnkiLCJDcmVhdGVkT24iOiIyMDIyLTA4LTAxVDA4OjA4OjMzIiwiTW9kaWZpZWRCeSI6Il9KZW5ueSIsIklkIjoiNWZjNjRiNmUtOTE2My00OThjLWI2YjMtZmU2MmM2ZWY5ODg2IiwiTW9kaWZpZW</w:instrText>
          </w:r>
          <w:r>
            <w:rPr>
              <w:sz w:val="24"/>
              <w:szCs w:val="24"/>
              <w:lang w:val="en-US"/>
            </w:rPr>
            <w:instrText>RPbiI6IjIwMjItMDgtMDFUMDg6MDg6MzMiLCJQcm9qZWN0Ijp7IiRyZWYiOiI4In19LHsiJGlkIjoiNTkiLCIkdHlwZSI6IlN3aXNzQWNhZGVtaWMuQ2l0YXZpLlBlcnNvbiwgU3dpc3NBY2FkZW1pYy5DaXRhdmkiLCJGaXJzdE5hbWUiOiJaaGVuZ2xpbiIsIkxhc3ROYW1lIjoiWWFuZyIsIlByb3RlY3RlZCI6ZmFsc2UsIlNleCI6MCwiQ3</w:instrText>
          </w:r>
          <w:r>
            <w:rPr>
              <w:sz w:val="24"/>
              <w:szCs w:val="24"/>
              <w:lang w:val="en-US"/>
            </w:rPr>
            <w:instrText>JlYXRlZEJ5IjoiX0plbm55IiwiQ3JlYXRlZE9uIjoiMjAyMi0wOC0wMVQwODowODozMyIsIk1vZGlmaWVkQnkiOiJfSmVubnkiLCJJZCI6IjFmYmJhY2ZmLWRkZDAtNDc4Yy04MjgyLTM1ZDQwMTUxNzBiOCIsIk1vZGlmaWVkT24iOiIyMDIyLTA4LTAxVDA4OjA4OjMzIiwiUHJvamVjdCI6eyIkcmVmIjoiOCJ9fSx7IiRpZCI6IjYwIiwiJH</w:instrText>
          </w:r>
          <w:r>
            <w:rPr>
              <w:sz w:val="24"/>
              <w:szCs w:val="24"/>
              <w:lang w:val="en-US"/>
            </w:rPr>
            <w:instrText>R5cGUiOiJTd2lzc0FjYWRlbWljLkNpdGF2aS5QZXJzb24sIFN3aXNzQWNhZGVtaWMuQ2l0YXZpIiwiRmlyc3ROYW1lIjoiWmhpZ3VhbmciLCJMYXN0TmFtZSI6IlN1IiwiUHJvdGVjdGVkIjpmYWxzZSwiU2V4IjowLCJDcmVhdGVkQnkiOiJfSmVubnkiLCJDcmVhdGVkT24iOiIyMDIyLTA4LTAxVDA4OjA4OjMzIiwiTW9kaWZpZWRCeSI6Il</w:instrText>
          </w:r>
          <w:r>
            <w:rPr>
              <w:sz w:val="24"/>
              <w:szCs w:val="24"/>
              <w:lang w:val="en-US"/>
            </w:rPr>
            <w:instrText>9KZW5ueSIsIklkIjoiOThiMDI1ODEtODQ0Ny00Y2NlLThkZTEtYTkxMjE4MjlhZmQwIiwiTW9kaWZpZWRPbiI6IjIwMjItMDgtMDFUMDg6MDg6MzMiLCJQcm9qZWN0Ijp7IiRyZWYiOiI4In19LHsiJGlkIjoiNjEiLCIkdHlwZSI6IlN3aXNzQWNhZGVtaWMuQ2l0YXZpLlBlcnNvbiwgU3dpc3NBY2FkZW1pYy5DaXRhdmkiLCJGaXJzdE5hbW</w:instrText>
          </w:r>
          <w:r>
            <w:rPr>
              <w:sz w:val="24"/>
              <w:szCs w:val="24"/>
              <w:lang w:val="en-US"/>
            </w:rPr>
            <w:instrText>UiOiJIb25ncm9uZyIsIkxhc3ROYW1lIjoiTHVvIiwiUHJvdGVjdGVkIjpmYWxzZSwiU2V4IjowLCJDcmVhdGVkQnkiOiJfSmVubnkiLCJDcmVhdGVkT24iOiIyMDIyLTA4LTAxVDA4OjA4OjMzIiwiTW9kaWZpZWRCeSI6Il9KZW5ueSIsIklkIjoiMGQ2OGUyMDEtYTFkMS00MjI1LTg2NDUtMDZkYjJkY2Q2NjA0IiwiTW9kaWZpZWRPbiI6Ij</w:instrText>
          </w:r>
          <w:r>
            <w:rPr>
              <w:sz w:val="24"/>
              <w:szCs w:val="24"/>
              <w:lang w:val="en-US"/>
            </w:rPr>
            <w:instrText>IwMjItMDgtMDFUMDg6MDg6MzMiLCJQcm9qZWN0Ijp7IiRyZWYiOiI4In19LHsiJGlkIjoiNjIiLCIkdHlwZSI6IlN3aXNzQWNhZGVtaWMuQ2l0YXZpLlBlcnNvbiwgU3dpc3NBY2FkZW1pYy5DaXRhdmkiLCJGaXJzdE5hbWUiOiJEYW5pZWwiLCJMYXN0TmFtZSI6IkNoZW4iLCJQcm90ZWN0ZWQiOmZhbHNlLCJTZXgiOjIsIkNyZWF0ZWRCeS</w:instrText>
          </w:r>
          <w:r>
            <w:rPr>
              <w:sz w:val="24"/>
              <w:szCs w:val="24"/>
              <w:lang w:val="en-US"/>
            </w:rPr>
            <w:instrText>I6Il9KZW5ueSIsIkNyZWF0ZWRPbiI6IjIwMjItMDgtMDFUMDg6MDg6MzMiLCJNb2RpZmllZEJ5IjoiX0plbm55IiwiSWQiOiIxY2EzMmI3YS1lMGUwLTRhNzktYjc4NS03YWQ0MzQ5NmUxOWQiLCJNb2RpZmllZE9uIjoiMjAyMi0wOC0wMVQwODowODozMyIsIlByb2plY3QiOnsiJHJlZiI6IjgifX0seyIkaWQiOiI2MyIsIiR0eXBlIjoiU3</w:instrText>
          </w:r>
          <w:r>
            <w:rPr>
              <w:sz w:val="24"/>
              <w:szCs w:val="24"/>
              <w:lang w:val="en-US"/>
            </w:rPr>
            <w:instrText>dpc3NBY2FkZW1pYy5DaXRhdmkuUGVyc29uLCBTd2lzc0FjYWRlbWljLkNpdGF2aSIsIkZpcnN0TmFtZSI6IkhvbmciLCJMYXN0TmFtZSI6Ik91eWFuZyIsIlByb3RlY3RlZCI6ZmFsc2UsIlNleCI6MCwiQ3JlYXRlZEJ5IjoiX0plbm55IiwiQ3JlYXRlZE9uIjoiMjAyMi0wOC0wMVQwODowODozMyIsIk1vZGlmaWVkQnkiOiJfSmVubnkiLC</w:instrText>
          </w:r>
          <w:r>
            <w:rPr>
              <w:sz w:val="24"/>
              <w:szCs w:val="24"/>
              <w:lang w:val="en-US"/>
            </w:rPr>
            <w:instrText>JJZCI6ImI2ODY0YWQzLTliYWEtNDg0Mi1hZTQ2LTIzMzYyODk3NTYxOCIsIk1vZGlmaWVkT24iOiIyMDIyLTA4LTAxVDA4OjA4OjMzIiwiUHJvamVjdCI6eyIkcmVmIjoiOCJ9fSx7IiRpZCI6IjY0IiwiJHR5cGUiOiJTd2lzc0FjYWRlbWljLkNpdGF2aS5QZXJzb24sIFN3aXNzQWNhZGVtaWMuQ2l0YXZpIiwiRmlyc3ROYW1lIjoiS2VuIi</w:instrText>
          </w:r>
          <w:r>
            <w:rPr>
              <w:sz w:val="24"/>
              <w:szCs w:val="24"/>
              <w:lang w:val="en-US"/>
            </w:rPr>
            <w:instrText>wiTGFzdE5hbWUiOiJGbGFnZyIsIlByb3RlY3RlZCI6ZmFsc2UsIlNleCI6MiwiQ3JlYXRlZEJ5IjoiX0plbm55IiwiQ3JlYXRlZE9uIjoiMjAyMi0wOC0wMVQwODowODozMyIsIk1vZGlmaWVkQnkiOiJfSmVubnkiLCJJZCI6Ijg2OGVkNTc2LWQxNDctNDZhYi1hMjVkLTQ1M2Q1NmU1OGJlZCIsIk1vZGlmaWVkT24iOiIyMDIyLTA4LTAxVD</w:instrText>
          </w:r>
          <w:r>
            <w:rPr>
              <w:sz w:val="24"/>
              <w:szCs w:val="24"/>
              <w:lang w:val="en-US"/>
            </w:rPr>
            <w:instrText>A4OjA4OjMzIiwiUHJvamVjdCI6eyIkcmVmIjoiOCJ9fSx7IiRpZCI6IjY1IiwiJHR5cGUiOiJTd2lzc0FjYWRlbWljLkNpdGF2aS5QZXJzb24sIFN3aXNzQWNhZGVtaWMuQ2l0YXZpIiwiRmlyc3ROYW1lIjoiRGFubmkiLCJMYXN0TmFtZSI6IkxpbiIsIlByb3RlY3RlZCI6ZmFsc2UsIlNleCI6MCwiQ3JlYXRlZEJ5IjoiX0plbm55IiwiQ3</w:instrText>
          </w:r>
          <w:r>
            <w:rPr>
              <w:sz w:val="24"/>
              <w:szCs w:val="24"/>
              <w:lang w:val="en-US"/>
            </w:rPr>
            <w:instrText>JlYXRlZE9uIjoiMjAyMi0wOC0wMVQwODowODozMyIsIk1vZGlmaWVkQnkiOiJfSmVubnkiLCJJZCI6IjQ3YTUxNWE3LWM0ZmMtNDE5ZC05ZWRiLTVkY2IzMzczNjk0YiIsIk1vZGlmaWVkT24iOiIyMDIyLTA4LTAxVDA4OjA4OjMzIiwiUHJvamVjdCI6eyIkcmVmIjoiOCJ9fSx7IiRpZCI6IjY2IiwiJHR5cGUiOiJTd2lzc0FjYWRlbWljLk</w:instrText>
          </w:r>
          <w:r>
            <w:rPr>
              <w:sz w:val="24"/>
              <w:szCs w:val="24"/>
              <w:lang w:val="en-US"/>
            </w:rPr>
            <w:instrText>NpdGF2aS5QZXJzb24sIFN3aXNzQWNhZGVtaWMuQ2l0YXZpIiwiRmlyc3ROYW1lIjoiR3VhbnBpbmciLCJMYXN0TmFtZSI6Ik1hbyIsIlByb3RlY3RlZCI6ZmFsc2UsIlNleCI6MCwiQ3JlYXRlZEJ5IjoiX0plbm55IiwiQ3JlYXRlZE9uIjoiMjAyMi0wOC0wMVQwODowODozMyIsIk1vZGlmaWVkQnkiOiJfSmVubnkiLCJJZCI6ImNkYjZkYz</w:instrText>
          </w:r>
          <w:r>
            <w:rPr>
              <w:sz w:val="24"/>
              <w:szCs w:val="24"/>
              <w:lang w:val="en-US"/>
            </w:rPr>
            <w:instrText>RiLTA5NjMtNDEyOC04NTkxLTE4ZDY3MDU4NzIwMyIsIk1vZGlmaWVkT24iOiIyMDIyLTA4LTAxVDA4OjA4OjMzIiwiUHJvamVjdCI6eyIkcmVmIjoiOCJ9fSx7IiRpZCI6IjY3IiwiJHR5cGUiOiJTd2lzc0FjYWRlbWljLkNpdGF2aS5QZXJzb24sIFN3aXNzQWNhZGVtaWMuQ2l0YXZpIiwiRmlyc3ROYW1lIjoiSGVucnkiLCJMYXN0TmFtZS</w:instrText>
          </w:r>
          <w:r>
            <w:rPr>
              <w:sz w:val="24"/>
              <w:szCs w:val="24"/>
              <w:lang w:val="en-US"/>
            </w:rPr>
            <w:instrText>I6IkZlcnJleXJhIiwiUHJvdGVjdGVkIjpmYWxzZSwiU2V4IjoyLCJDcmVhdGVkQnkiOiJfSmVubnkiLCJDcmVhdGVkT24iOiIyMDIyLTA4LTAxVDA4OjA4OjMzIiwiTW9kaWZpZWRCeSI6Il9KZW5ueSIsIklkIjoiNzg5MTAzZWQtNTNlNS00OGM2LWIyM2EtNDQxZDMxNmZlZWM0IiwiTW9kaWZpZWRPbiI6IjIwMjItMDgtMDFUMDg6MDg6Mz</w:instrText>
          </w:r>
          <w:r>
            <w:rPr>
              <w:sz w:val="24"/>
              <w:szCs w:val="24"/>
              <w:lang w:val="en-US"/>
            </w:rPr>
            <w:instrText>MiLCJQcm9qZWN0Ijp7IiRyZWYiOiI4In19LHsiJGlkIjoiNjgiLCIkdHlwZSI6IlN3aXNzQWNhZGVtaWMuQ2l0YXZpLlBlcnNvbiwgU3dpc3NBY2FkZW1pYy5DaXRhdmkiLCJGaXJzdE5hbWUiOiJLbGF1cyIsIkxhc3ROYW1lIjoiU3RhcmsiLCJQcm90ZWN0ZWQiOmZhbHNlLCJTZXgiOjIsIkNyZWF0ZWRCeSI6Il9KZW5ueSIsIkNyZWF0ZW</w:instrText>
          </w:r>
          <w:r>
            <w:rPr>
              <w:sz w:val="24"/>
              <w:szCs w:val="24"/>
              <w:lang w:val="en-US"/>
            </w:rPr>
            <w:instrText>RPbiI6IjIwMjItMDgtMDFUMDg6MDg6MzMiLCJNb2RpZmllZEJ5IjoiX0plbm55IiwiSWQiOiJmNmU0NTFiMC04NjQ5LTRmZDQtYTljZS05NzM2Y2M4Mzk3MDAiLCJNb2RpZmllZE9uIjoiMjAyMi0wOC0wMVQwODowODozMyIsIlByb2plY3QiOnsiJHJlZiI6IjgifX0seyIkaWQiOiI2OSIsIiR0eXBlIjoiU3dpc3NBY2FkZW1pYy5DaXRhdm</w:instrText>
          </w:r>
          <w:r>
            <w:rPr>
              <w:sz w:val="24"/>
              <w:szCs w:val="24"/>
              <w:lang w:val="en-US"/>
            </w:rPr>
            <w:instrText>kuUGVyc29uLCBTd2lzc0FjYWRlbWljLkNpdGF2aSIsIkZpcnN0TmFtZSI6IkNsYXVkaWEiLCJMYXN0TmFtZSI6IlN0cmFjaHdpdHoiLCJNaWRkbGVOYW1lIjoiTi4iLCJQcmVmaXgiOiJ2b24iLCJQcm90ZWN0ZWQiOmZhbHNlLCJTZXgiOjEsIkNyZWF0ZWRCeSI6Il9KZW5ueSIsIkNyZWF0ZWRPbiI6IjIwMjItMDgtMDFUMDg6MDg6MzMiLC</w:instrText>
          </w:r>
          <w:r>
            <w:rPr>
              <w:sz w:val="24"/>
              <w:szCs w:val="24"/>
              <w:lang w:val="en-US"/>
            </w:rPr>
            <w:instrText>JNb2RpZmllZEJ5IjoiX0plbm55IiwiSWQiOiJmOWU4NmZjOS0zMmYyLTQxYTktYTFkNC05YTBkY2QwM2NmMmQiLCJNb2RpZmllZE9uIjoiMjAyMi0wOC0wMVQwODowODozMyIsIlByb2plY3QiOnsiJHJlZiI6IjgifX0seyIkaWQiOiI3MCIsIiR0eXBlIjoiU3dpc3NBY2FkZW1pYy5DaXRhdmkuUGVyc29uLCBTd2lzc0FjYWRlbWljLkNpdG</w:instrText>
          </w:r>
          <w:r>
            <w:rPr>
              <w:sz w:val="24"/>
              <w:szCs w:val="24"/>
              <w:lang w:val="en-US"/>
            </w:rPr>
            <w:instrText>F2aSIsIkZpcnN0TmFtZSI6IkFybWluIiwiTGFzdE5hbWUiOiJXb2xmIiwiUHJvdGVjdGVkIjpmYWxzZSwiU2V4IjoyLCJDcmVhdGVkQnkiOiJfSmVubnkiLCJDcmVhdGVkT24iOiIyMDIyLTA4LTAxVDA4OjA4OjMzIiwiTW9kaWZpZWRCeSI6Il9KZW5ueSIsIklkIjoiZWYwNmI2OGEtNjUxNC00NmJmLWIzNDAtZmJlMmZlZTM4ODkzIiwiTW</w:instrText>
          </w:r>
          <w:r>
            <w:rPr>
              <w:sz w:val="24"/>
              <w:szCs w:val="24"/>
              <w:lang w:val="en-US"/>
            </w:rPr>
            <w:instrText>9kaWZpZWRPbiI6IjIwMjItMDgtMDFUMDg6MDg6MzMiLCJQcm9qZWN0Ijp7IiRyZWYiOiI4In19LHsiJGlkIjoiNzEiLCIkdHlwZSI6IlN3aXNzQWNhZGVtaWMuQ2l0YXZpLlBlcnNvbiwgU3dpc3NBY2FkZW1pYy5DaXRhdmkiLCJGaXJzdE5hbWUiOiJDYXJvbGluZSIsIkxhc3ROYW1lIjoiQnJhbmRsIiwiUHJvdGVjdGVkIjpmYWxzZSwiU2</w:instrText>
          </w:r>
          <w:r>
            <w:rPr>
              <w:sz w:val="24"/>
              <w:szCs w:val="24"/>
              <w:lang w:val="en-US"/>
            </w:rPr>
            <w:instrText>V4IjoxLCJDcmVhdGVkQnkiOiJfSmVubnkiLCJDcmVhdGVkT24iOiIyMDIyLTA4LTAxVDA4OjA4OjMzIiwiTW9kaWZpZWRCeSI6Il9KZW5ueSIsIklkIjoiOWU5ODZjM2ItOWE4Ni00YTcyLThjYzItOTcyYTk1ZTY2NmI4IiwiTW9kaWZpZWRPbiI6IjIwMjItMDgtMDFUMDg6MDg6MzMiLCJQcm9qZWN0Ijp7IiRyZWYiOiI4In19LHsiJGlkIj</w:instrText>
          </w:r>
          <w:r>
            <w:rPr>
              <w:sz w:val="24"/>
              <w:szCs w:val="24"/>
              <w:lang w:val="en-US"/>
            </w:rPr>
            <w:instrText>oiNzIiLCIkdHlwZSI6IlN3aXNzQWNhZGVtaWMuQ2l0YXZpLlBlcnNvbiwgU3dpc3NBY2FkZW1pYy5DaXRhdmkiLCJGaXJzdE5hbWUiOiJHdWVudGhlciIsIkxhc3ROYW1lIjoiUnVkb2xwaCIsIlByb3RlY3RlZCI6ZmFsc2UsIlNleCI6MCwiQ3JlYXRlZEJ5IjoiX0plbm55IiwiQ3JlYXRlZE9uIjoiMjAyMi0wOC0wMVQwODowODozMyIsIk</w:instrText>
          </w:r>
          <w:r>
            <w:rPr>
              <w:sz w:val="24"/>
              <w:szCs w:val="24"/>
              <w:lang w:val="en-US"/>
            </w:rPr>
            <w:instrText>1vZGlmaWVkQnkiOiJfSmVubnkiLCJJZCI6ImM1NmI5ZWQ0LTEwYjEtNGEwYi04ZTM4LTE3ZmFjZjM5MDVlOCIsIk1vZGlmaWVkT24iOiIyMDIyLTA4LTAxVDA4OjA4OjMzIiwiUHJvamVjdCI6eyIkcmVmIjoiOCJ9fSx7IiRpZCI6IjczIiwiJHR5cGUiOiJTd2lzc0FjYWRlbWljLkNpdGF2aS5QZXJzb24sIFN3aXNzQWNhZGVtaWMuQ2l0YX</w:instrText>
          </w:r>
          <w:r>
            <w:rPr>
              <w:sz w:val="24"/>
              <w:szCs w:val="24"/>
              <w:lang w:val="en-US"/>
            </w:rPr>
            <w:instrText>ZpIiwiRmlyc3ROYW1lIjoiTWF0dGhpYXMiLCJMYXN0TmFtZSI6Ik9sZGVuIiwiUHJvdGVjdGVkIjpmYWxzZSwiU2V4IjoyLCJDcmVhdGVkQnkiOiJfSmVubnkiLCJDcmVhdGVkT24iOiIyMDIyLTA4LTAxVDA4OjA4OjMzIiwiTW9kaWZpZWRCeSI6Il9KZW5ueSIsIklkIjoiZDk0YmIxYzctZjEyNy00ZGQwLWExOTItYjQ2MTA5Y2IwMmM3Ii</w:instrText>
          </w:r>
          <w:r>
            <w:rPr>
              <w:sz w:val="24"/>
              <w:szCs w:val="24"/>
              <w:lang w:val="en-US"/>
            </w:rPr>
            <w:instrText>wiTW9kaWZpZWRPbiI6IjIwMjItMDgtMDFUMDg6MDg6MzMiLCJQcm9qZWN0Ijp7IiRyZWYiOiI4In19LHsiJGlkIjoiNzQiLCIkdHlwZSI6IlN3aXNzQWNhZGVtaWMuQ2l0YXZpLlBlcnNvbiwgU3dpc3NBY2FkZW1pYy5DaXRhdmkiLCJGaXJzdE5hbWUiOiJNYXJnYXV4IiwiTGFzdE5hbWUiOiJNb3JyaXNvbiIsIk1pZGRsZU5hbWUiOiJBLi</w:instrText>
          </w:r>
          <w:r>
            <w:rPr>
              <w:sz w:val="24"/>
              <w:szCs w:val="24"/>
              <w:lang w:val="en-US"/>
            </w:rPr>
            <w:instrText>IsIlByb3RlY3RlZCI6ZmFsc2UsIlNleCI6MSwiQ3JlYXRlZEJ5IjoiX0plbm55IiwiQ3JlYXRlZE9uIjoiMjAyMi0wOC0wMVQwODowODozMyIsIk1vZGlmaWVkQnkiOiJfSmVubnkiLCJJZCI6Ijk4YjFiYzljLWE4NmEtNDI5MC05NGE5LWVmYTk4YjI4YWNhMiIsIk1vZGlmaWVkT24iOiIyMDIyLTA4LTAxVDA4OjA4OjMzIiwiUHJvamVjdC</w:instrText>
          </w:r>
          <w:r>
            <w:rPr>
              <w:sz w:val="24"/>
              <w:szCs w:val="24"/>
              <w:lang w:val="en-US"/>
            </w:rPr>
            <w:instrText>I6eyIkcmVmIjoiOCJ9fSx7IiRpZCI6Ijc1IiwiJHR5cGUiOiJTd2lzc0FjYWRlbWljLkNpdGF2aS5QZXJzb24sIFN3aXNzQWNhZGVtaWMuQ2l0YXZpIiwiRmlyc3ROYW1lIjoiRGVuaXNlIiwiTGFzdE5hbWUiOiJNb3JnYW4iLCJNaWRkbGVOYW1lIjoiSi4iLCJQcm90ZWN0ZWQiOmZhbHNlLCJTZXgiOjEsIkNyZWF0ZWRCeSI6Il9KZW5ueS</w:instrText>
          </w:r>
          <w:r>
            <w:rPr>
              <w:sz w:val="24"/>
              <w:szCs w:val="24"/>
              <w:lang w:val="en-US"/>
            </w:rPr>
            <w:instrText>IsIkNyZWF0ZWRPbiI6IjIwMjItMDgtMDFUMDg6MDg6MzMiLCJNb2RpZmllZEJ5IjoiX0plbm55IiwiSWQiOiI1YjY4MzYyMi1mZjVkLTQ4MzgtODZmMS1hNzFkYThmN2MwMWMiLCJNb2RpZmllZE9uIjoiMjAyMi0wOC0wMVQwODowODozMyIsIlByb2plY3QiOnsiJHJlZiI6IjgifX0seyIkaWQiOiI3NiIsIiR0eXBlIjoiU3dpc3NBY2FkZW</w:instrText>
          </w:r>
          <w:r>
            <w:rPr>
              <w:sz w:val="24"/>
              <w:szCs w:val="24"/>
              <w:lang w:val="en-US"/>
            </w:rPr>
            <w:instrText>1pYy5DaXRhdmkuUGVyc29uLCBTd2lzc0FjYWRlbWljLkNpdGF2aSIsIkZpcnN0TmFtZSI6Ik1hdHRoZXciLCJMYXN0TmFtZSI6IlNjaHUiLCJQcm90ZWN0ZWQiOmZhbHNlLCJTZXgiOjIsIkNyZWF0ZWRCeSI6Il9KZW5ueSIsIkNyZWF0ZWRPbiI6IjIwMjItMDgtMDFUMDg6MDg6MzMiLCJNb2RpZmllZEJ5IjoiX0plbm55IiwiSWQiOiJiYz</w:instrText>
          </w:r>
          <w:r>
            <w:rPr>
              <w:sz w:val="24"/>
              <w:szCs w:val="24"/>
              <w:lang w:val="en-US"/>
            </w:rPr>
            <w:instrText>E5ZGQxYi02YTc5LTRjZWEtYjhhZC04MTZhZDQ1YzhkODMiLCJNb2RpZmllZE9uIjoiMjAyMi0wOC0wMVQwODowODozMyIsIlByb2plY3QiOnsiJHJlZiI6IjgifX0seyIkaWQiOiI3NyIsIiR0eXBlIjoiU3dpc3NBY2FkZW1pYy5DaXRhdmkuUGVyc29uLCBTd2lzc0FjYWRlbWljLkNpdGF2aSIsIkZpcnN0TmFtZSI6IkplZXl1biIsIkxhc3</w:instrText>
          </w:r>
          <w:r>
            <w:rPr>
              <w:sz w:val="24"/>
              <w:szCs w:val="24"/>
              <w:lang w:val="en-US"/>
            </w:rPr>
            <w:instrText>ROYW1lIjoiQWhuIiwiUHJvdGVjdGVkIjpmYWxzZSwiU2V4IjowLCJDcmVhdGVkQnkiOiJfSmVubnkiLCJDcmVhdGVkT24iOiIyMDIyLTA4LTAxVDA4OjA4OjMzIiwiTW9kaWZpZWRCeSI6Il9KZW5ueSIsIklkIjoiMDIxMmMxMTUtNmUzMy00ZTIxLTgyYjQtNGNiZjc1NGU1MWQ3IiwiTW9kaWZpZWRPbiI6IjIwMjItMDgtMDFUMDg6MDg6Mz</w:instrText>
          </w:r>
          <w:r>
            <w:rPr>
              <w:sz w:val="24"/>
              <w:szCs w:val="24"/>
              <w:lang w:val="en-US"/>
            </w:rPr>
            <w:instrText>MiLCJQcm9qZWN0Ijp7IiRyZWYiOiI4In19LHsiJGlkIjoiNzgiLCIkdHlwZSI6IlN3aXNzQWNhZGVtaWMuQ2l0YXZpLlBlcnNvbiwgU3dpc3NBY2FkZW1pYy5DaXRhdmkiLCJGaXJzdE5hbWUiOiJHaXVsaWFuYSIsIkxhc3ROYW1lIjoiU2lsdmVzdHJpIiwiUHJvdGVjdGVkIjpmYWxzZSwiU2V4IjoxLCJDcmVhdGVkQnkiOiJfSmVubnkiLC</w:instrText>
          </w:r>
          <w:r>
            <w:rPr>
              <w:sz w:val="24"/>
              <w:szCs w:val="24"/>
              <w:lang w:val="en-US"/>
            </w:rPr>
            <w:instrText>JDcmVhdGVkT24iOiIyMDIyLTA4LTAxVDA4OjA4OjMzIiwiTW9kaWZpZWRCeSI6Il9KZW5ueSIsIklkIjoiODUyN2JlMjAtNmNiNy00N2Q4LTk5N2EtMzUzYzIyNzlhOTRjIiwiTW9kaWZpZWRPbiI6IjIwMjItMDgtMDFUMDg6MDg6MzMiLCJQcm9qZWN0Ijp7IiRyZWYiOiI4In19LHsiJGlkIjoiNzkiLCIkdHlwZSI6IlN3aXNzQWNhZGVtaW</w:instrText>
          </w:r>
          <w:r>
            <w:rPr>
              <w:sz w:val="24"/>
              <w:szCs w:val="24"/>
              <w:lang w:val="en-US"/>
            </w:rPr>
            <w:instrText>MuQ2l0YXZpLlBlcnNvbiwgU3dpc3NBY2FkZW1pYy5DaXRhdmkiLCJGaXJzdE5hbWUiOiJFdmFuZ2VsaWEiLCJMYXN0TmFtZSI6IlRzaXJvbmkiLCJNaWRkbGVOYW1lIjoiRS4iLCJQcm90ZWN0ZWQiOmZhbHNlLCJTZXgiOjAsIkNyZWF0ZWRCeSI6Il9KZW5ueSIsIkNyZWF0ZWRPbiI6IjIwMjItMDgtMDFUMDg6MDg6MzMiLCJNb2RpZmllZE</w:instrText>
          </w:r>
          <w:r>
            <w:rPr>
              <w:sz w:val="24"/>
              <w:szCs w:val="24"/>
              <w:lang w:val="en-US"/>
            </w:rPr>
            <w:instrText>J5IjoiX0plbm55IiwiSWQiOiJhNzIxNThiYS04MTA1LTQwYzAtODcyYi05YjdjNjljNjhiMzkiLCJNb2RpZmllZE9uIjoiMjAyMi0wOC0wMVQwODowODozMyIsIlByb2plY3QiOnsiJHJlZiI6IjgifX0seyIkaWQiOiI4MCIsIiR0eXBlIjoiU3dpc3NBY2FkZW1pYy5DaXRhdmkuUGVyc29uLCBTd2lzc0FjYWRlbWljLkNpdGF2aSIsIkZpcn</w:instrText>
          </w:r>
          <w:r>
            <w:rPr>
              <w:sz w:val="24"/>
              <w:szCs w:val="24"/>
              <w:lang w:val="en-US"/>
            </w:rPr>
            <w:instrText>N0TmFtZSI6Ikt5dSIsIkxhc3ROYW1lIjoiUGFyayIsIk1pZGRsZU5hbWUiOiJIeXVuZyIsIlByb3RlY3RlZCI6ZmFsc2UsIlNleCI6MCwiQ3JlYXRlZEJ5IjoiX0plbm55IiwiQ3JlYXRlZE9uIjoiMjAyMi0wOC0wMVQwODowODozMyIsIk1vZGlmaWVkQnkiOiJfSmVubnkiLCJJZCI6ImZjYWZiNGY3LWVjZTYtNDRkNy1iMDYyLTc3YzZhMG</w:instrText>
          </w:r>
          <w:r>
            <w:rPr>
              <w:sz w:val="24"/>
              <w:szCs w:val="24"/>
              <w:lang w:val="en-US"/>
            </w:rPr>
            <w:instrText>Y5ZTQ4YyIsIk1vZGlmaWVkT24iOiIyMDIyLTA4LTAxVDA4OjA4OjMzIiwiUHJvamVjdCI6eyIkcmVmIjoiOCJ9fSx7IiRpZCI6IjgxIiwiJHR5cGUiOiJTd2lzc0FjYWRlbWljLkNpdGF2aS5QZXJzb24sIFN3aXNzQWNhZGVtaWMuQ2l0YXZpIiwiRmlyc3ROYW1lIjoiTGluZHNheSIsIkxhc3ROYW1lIjoiRmFycmVyIiwiTWlkZGxlTmFtZS</w:instrText>
          </w:r>
          <w:r>
            <w:rPr>
              <w:sz w:val="24"/>
              <w:szCs w:val="24"/>
              <w:lang w:val="en-US"/>
            </w:rPr>
            <w:instrText>I6IkEuIiwiUHJvdGVjdGVkIjpmYWxzZSwiU2V4IjoxLCJDcmVhdGVkQnkiOiJfSmVubnkiLCJDcmVhdGVkT24iOiIyMDIyLTA4LTAxVDA4OjA4OjMzIiwiTW9kaWZpZWRCeSI6Il9KZW5ueSIsIklkIjoiNjY4ZjQzYTAtZjZjYS00YzIxLWE1NmUtYTU5NDZkY2JlMmNjIiwiTW9kaWZpZWRPbiI6IjIwMjItMDgtMDFUMDg6MDg6MzMiLCJQcm</w:instrText>
          </w:r>
          <w:r>
            <w:rPr>
              <w:sz w:val="24"/>
              <w:szCs w:val="24"/>
              <w:lang w:val="en-US"/>
            </w:rPr>
            <w:instrText>9qZWN0Ijp7IiRyZWYiOiI4In19LHsiJGlkIjoiODIiLCIkdHlwZSI6IlN3aXNzQWNhZGVtaWMuQ2l0YXZpLlBlcnNvbiwgU3dpc3NBY2FkZW1pYy5DaXRhdmkiLCJGaXJzdE5hbWUiOiJBbnRvbiIsIkxhc3ROYW1lIjoiT3JsaW4iLCJQcm90ZWN0ZWQiOmZhbHNlLCJTZXgiOjIsIkNyZWF0ZWRCeSI6Il9KZW5ueSIsIkNyZWF0ZWRPbiI6Ij</w:instrText>
          </w:r>
          <w:r>
            <w:rPr>
              <w:sz w:val="24"/>
              <w:szCs w:val="24"/>
              <w:lang w:val="en-US"/>
            </w:rPr>
            <w:instrText>IwMjItMDgtMDFUMDg6MDg6MzMiLCJNb2RpZmllZEJ5IjoiX0plbm55IiwiSWQiOiI5ZmVkN2UxZC00YWQ5LTRjYjktYTFiNy1iYjczNzRlZjBlODIiLCJNb2RpZmllZE9uIjoiMjAyMi0wOC0wMVQwODowODozMyIsIlByb2plY3QiOnsiJHJlZiI6IjgifX0seyIkaWQiOiI4MyIsIiR0eXBlIjoiU3dpc3NBY2FkZW1pYy5DaXRhdmkuUGVyc2</w:instrText>
          </w:r>
          <w:r>
            <w:rPr>
              <w:sz w:val="24"/>
              <w:szCs w:val="24"/>
              <w:lang w:val="en-US"/>
            </w:rPr>
            <w:instrText>9uLCBTd2lzc0FjYWRlbWljLkNpdGF2aSIsIkZpcnN0TmFtZSI6IkFsZXhhbmRlciIsIkxhc3ROYW1lIjoiQnJ1Y2tlciIsIlByb3RlY3RlZCI6ZmFsc2UsIlNleCI6MiwiQ3JlYXRlZEJ5IjoiX0plbm55IiwiQ3JlYXRlZE9uIjoiMjAyMi0wOC0wMVQwODowODozMyIsIk1vZGlmaWVkQnkiOiJfSmVubnkiLCJJZCI6IjczZGNmMDNiLTNjZT</w:instrText>
          </w:r>
          <w:r>
            <w:rPr>
              <w:sz w:val="24"/>
              <w:szCs w:val="24"/>
              <w:lang w:val="en-US"/>
            </w:rPr>
            <w:instrText>ktNDU5Ni1iZjUyLTE5MDBjMGQ1MTBiNSIsIk1vZGlmaWVkT24iOiIyMDIyLTA4LTAxVDA4OjA4OjMzIiwiUHJvamVjdCI6eyIkcmVmIjoiOCJ9fSx7IiRpZCI6Ijg0IiwiJHR5cGUiOiJTd2lzc0FjYWRlbWljLkNpdGF2aS5QZXJzb24sIFN3aXNzQWNhZGVtaWMuQ2l0YXZpIiwiRmlyc3ROYW1lIjoiTWluZ3lhbyIsIkxhc3ROYW1lIjoiTG</w:instrText>
          </w:r>
          <w:r>
            <w:rPr>
              <w:sz w:val="24"/>
              <w:szCs w:val="24"/>
              <w:lang w:val="en-US"/>
            </w:rPr>
            <w:instrText>kiLCJQcm90ZWN0ZWQiOmZhbHNlLCJTZXgiOjAsIkNyZWF0ZWRCeSI6Il9KZW5ueSIsIkNyZWF0ZWRPbiI6IjIwMjItMDgtMDFUMDg6MDg6MzMiLCJNb2RpZmllZEJ5IjoiX0plbm55IiwiSWQiOiIzMjdmNjA3NS1lYTBkLTRlMzQtOGE3NC04Y2NjZmViNjAxNmMiLCJNb2RpZmllZE9uIjoiMjAyMi0wOC0wMVQwODowODozMyIsIlByb2plY3</w:instrText>
          </w:r>
          <w:r>
            <w:rPr>
              <w:sz w:val="24"/>
              <w:szCs w:val="24"/>
              <w:lang w:val="en-US"/>
            </w:rPr>
            <w:instrText>QiOnsiJHJlZiI6IjgifX0seyIkaWQiOiI4NSIsIiR0eXBlIjoiU3dpc3NBY2FkZW1pYy5DaXRhdmkuUGVyc29uLCBTd2lzc0FjYWRlbWljLkNpdGF2aSIsIkZpcnN0TmFtZSI6IkNocmlzdGluZSIsIkxhc3ROYW1lIjoiQ3VyY2lvIiwiTWlkZGxlTmFtZSI6IkEuIiwiUHJvdGVjdGVkIjpmYWxzZSwiU2V4IjoxLCJDcmVhdGVkQnkiOiJfSm</w:instrText>
          </w:r>
          <w:r>
            <w:rPr>
              <w:sz w:val="24"/>
              <w:szCs w:val="24"/>
              <w:lang w:val="en-US"/>
            </w:rPr>
            <w:instrText>VubnkiLCJDcmVhdGVkT24iOiIyMDIyLTA4LTAxVDA4OjA4OjMzIiwiTW9kaWZpZWRCeSI6Il9KZW5ueSIsIklkIjoiOTQwYzcxZDgtMTUwMi00YWE4LTk4NmItNThjYWEzZTc0ZGM0IiwiTW9kaWZpZWRPbiI6IjIwMjItMDgtMDFUMDg6MDg6MzMiLCJQcm9qZWN0Ijp7IiRyZWYiOiI4In19LHsiJGlkIjoiODYiLCIkdHlwZSI6IlN3aXNzQW</w:instrText>
          </w:r>
          <w:r>
            <w:rPr>
              <w:sz w:val="24"/>
              <w:szCs w:val="24"/>
              <w:lang w:val="en-US"/>
            </w:rPr>
            <w:instrText>NhZGVtaWMuQ2l0YXZpLlBlcnNvbiwgU3dpc3NBY2FkZW1pYy5DaXRhdmkiLCJGaXJzdE5hbWUiOiJTYWRkZWsiLCJMYXN0TmFtZSI6Ik1vaGFuZC1TYcOvZCIsIlByb3RlY3RlZCI6ZmFsc2UsIlNleCI6MCwiQ3JlYXRlZEJ5IjoiX0plbm55IiwiQ3JlYXRlZE9uIjoiMjAyMi0wOC0wMVQwODowODozMyIsIk1vZGlmaWVkQnkiOiJfSmVubn</w:instrText>
          </w:r>
          <w:r>
            <w:rPr>
              <w:sz w:val="24"/>
              <w:szCs w:val="24"/>
              <w:lang w:val="en-US"/>
            </w:rPr>
            <w:instrText>kiLCJJZCI6IjVmMDgwMTg5LTMyNTUtNDA4My1hOGJlLThiM2ZmYTQ2ZDU3ZCIsIk1vZGlmaWVkT24iOiIyMDIyLTA4LTAxVDA4OjA4OjMzIiwiUHJvamVjdCI6eyIkcmVmIjoiOCJ9fSx7IiRpZCI6Ijg3IiwiJHR5cGUiOiJTd2lzc0FjYWRlbWljLkNpdGF2aS5QZXJzb24sIFN3aXNzQWNhZGVtaWMuQ2l0YXZpIiwiRmlyc3ROYW1lIjoiSm</w:instrText>
          </w:r>
          <w:r>
            <w:rPr>
              <w:sz w:val="24"/>
              <w:szCs w:val="24"/>
              <w:lang w:val="en-US"/>
            </w:rPr>
            <w:instrText>9zw6ktQWxhaW4iLCJMYXN0TmFtZSI6IlNhaGVsIiwiUHJvdGVjdGVkIjpmYWxzZSwiU2V4IjowLCJDcmVhdGVkQnkiOiJfSmVubnkiLCJDcmVhdGVkT24iOiIyMDIyLTA4LTAxVDA4OjA4OjMzIiwiTW9kaWZpZWRCeSI6Il9KZW5ueSIsIklkIjoiODI1MjljNmQtYjVkNy00MzY0LWFkN2YtNjAxYjg5ZDE2YzEzIiwiTW9kaWZpZWRPbiI6Ij</w:instrText>
          </w:r>
          <w:r>
            <w:rPr>
              <w:sz w:val="24"/>
              <w:szCs w:val="24"/>
              <w:lang w:val="en-US"/>
            </w:rPr>
            <w:instrText>IwMjItMDgtMDFUMDg6MDg6MzMiLCJQcm9qZWN0Ijp7IiRyZWYiOiI4In19LHsiJGlkIjoiODgiLCIkdHlwZSI6IlN3aXNzQWNhZGVtaWMuQ2l0YXZpLlBlcnNvbiwgU3dpc3NBY2FkZW1pYy5DaXRhdmkiLCJGaXJzdE5hbWUiOiJJc2FiZWxsZSIsIkxhc3ROYW1lIjoiQXVkbyIsIlByb3RlY3RlZCI6ZmFsc2UsIlNleCI6MSwiQ3JlYXRlZE</w:instrText>
          </w:r>
          <w:r>
            <w:rPr>
              <w:sz w:val="24"/>
              <w:szCs w:val="24"/>
              <w:lang w:val="en-US"/>
            </w:rPr>
            <w:instrText>J5IjoiX0plbm55IiwiQ3JlYXRlZE9uIjoiMjAyMi0wOC0wMVQwODowODozMyIsIk1vZGlmaWVkQnkiOiJfSmVubnkiLCJJZCI6IjMwZTcyNWEyLWJlNTYtNDE4ZS05MzYxLWM2YzIwOWQ4YmZmZSIsIk1vZGlmaWVkT24iOiIyMDIyLTA4LTAxVDA4OjA4OjMzIiwiUHJvamVjdCI6eyIkcmVmIjoiOCJ9fSx7IiRpZCI6Ijg5IiwiJHR5cGUiOi</w:instrText>
          </w:r>
          <w:r>
            <w:rPr>
              <w:sz w:val="24"/>
              <w:szCs w:val="24"/>
              <w:lang w:val="en-US"/>
            </w:rPr>
            <w:instrText>JTd2lzc0FjYWRlbWljLkNpdGF2aS5QZXJzb24sIFN3aXNzQWNhZGVtaWMuQ2l0YXZpIiwiRmlyc3ROYW1lIjoiTXVzdGFwaGEiLCJMYXN0TmFtZSI6IkJlbmNoYWJvdW5lIiwiUHJvdGVjdGVkIjpmYWxzZSwiU2V4IjowLCJDcmVhdGVkQnkiOiJfSmVubnkiLCJDcmVhdGVkT24iOiIyMDIyLTA4LTAxVDA4OjA4OjMzIiwiTW9kaWZpZWRCeS</w:instrText>
          </w:r>
          <w:r>
            <w:rPr>
              <w:sz w:val="24"/>
              <w:szCs w:val="24"/>
              <w:lang w:val="en-US"/>
            </w:rPr>
            <w:instrText>I6Il9KZW5ueSIsIklkIjoiZjFiOWNmMWYtYzEzYS00YTk4LWI4MzEtNDBiN2JhOTg4NWQ5IiwiTW9kaWZpZWRPbiI6IjIwMjItMDgtMDFUMDg6MDg6MzMiLCJQcm9qZWN0Ijp7IiRyZWYiOiI4In19LHsiJGlkIjoiOTAiLCIkdHlwZSI6IlN3aXNzQWNhZGVtaWMuQ2l0YXZpLlBlcnNvbiwgU3dpc3NBY2FkZW1pYy5DaXRhdmkiLCJGaXJzdE</w:instrText>
          </w:r>
          <w:r>
            <w:rPr>
              <w:sz w:val="24"/>
              <w:szCs w:val="24"/>
              <w:lang w:val="en-US"/>
            </w:rPr>
            <w:instrText>5hbWUiOiJBbmdlbGEiLCJMYXN0TmFtZSI6IkNyZWUiLCJNaWRkbGVOYW1lIjoiSi4iLCJQcm90ZWN0ZWQiOmZhbHNlLCJTZXgiOjEsIkNyZWF0ZWRCeSI6Il9KZW5ueSIsIkNyZWF0ZWRPbiI6IjIwMjItMDgtMDFUMDg6MDg6MzMiLCJNb2RpZmllZEJ5IjoiX0plbm55IiwiSWQiOiIyYjlmOGRhMC0xZDlmLTQzMjAtOTU0Yy05Yzc1NmE4MT</w:instrText>
          </w:r>
          <w:r>
            <w:rPr>
              <w:sz w:val="24"/>
              <w:szCs w:val="24"/>
              <w:lang w:val="en-US"/>
            </w:rPr>
            <w:instrText>JiNjMiLCJNb2RpZmllZE9uIjoiMjAyMi0wOC0wMVQwODowODozMyIsIlByb2plY3QiOnsiJHJlZiI6IjgifX0seyIkaWQiOiI5MSIsIiR0eXBlIjoiU3dpc3NBY2FkZW1pYy5DaXRhdmkuUGVyc29uLCBTd2lzc0FjYWRlbWljLkNpdGF2aSIsIkZpcnN0TmFtZSI6IkNocmlzdGluYSIsIkxhc3ROYW1lIjoiUmVubmllIiwiTWlkZGxlTmFtZS</w:instrText>
          </w:r>
          <w:r>
            <w:rPr>
              <w:sz w:val="24"/>
              <w:szCs w:val="24"/>
              <w:lang w:val="en-US"/>
            </w:rPr>
            <w:instrText>I6IkEuIiwiUHJvdGVjdGVkIjpmYWxzZSwiU2V4IjoxLCJDcmVhdGVkQnkiOiJfSmVubnkiLCJDcmVhdGVkT24iOiIyMDIyLTA4LTAxVDA4OjA4OjMzIiwiTW9kaWZpZWRCeSI6Il9KZW5ueSIsIklkIjoiZjk0N2ZjZTUtNDU5MS00ZTE1LWFkZWYtYzg1MzI2ZDBkMWQ0IiwiTW9kaWZpZWRPbiI6IjIwMjItMDgtMDFUMDg6MDg6MzMiLCJQcm</w:instrText>
          </w:r>
          <w:r>
            <w:rPr>
              <w:sz w:val="24"/>
              <w:szCs w:val="24"/>
              <w:lang w:val="en-US"/>
            </w:rPr>
            <w:instrText>9qZWN0Ijp7IiRyZWYiOiI4In19LHsiJGlkIjoiOTIiLCIkdHlwZSI6IlN3aXNzQWNhZGVtaWMuQ2l0YXZpLlBlcnNvbiwgU3dpc3NBY2FkZW1pYy5DaXRhdmkiLCJGaXJzdE5hbWUiOiJTcmluaXZhcyIsIkxhc3ROYW1lIjoiR292ZXJkaGFuIiwiTWlkZGxlTmFtZSI6IlYuIiwiUHJvdGVjdGVkIjpmYWxzZSwiU2V4IjowLCJDcmVhdGVkQn</w:instrText>
          </w:r>
          <w:r>
            <w:rPr>
              <w:sz w:val="24"/>
              <w:szCs w:val="24"/>
              <w:lang w:val="en-US"/>
            </w:rPr>
            <w:instrText>kiOiJfSmVubnkiLCJDcmVhdGVkT24iOiIyMDIyLTA4LTAxVDA4OjA4OjMzIiwiTW9kaWZpZWRCeSI6Il9KZW5ueSIsIklkIjoiN2EwMTJkNGItMjM4MC00NDk2LWJjMTAtNzMwZDQyY2Y4YWM3IiwiTW9kaWZpZWRPbiI6IjIwMjItMDgtMDFUMDg6MDg6MzMiLCJQcm9qZWN0Ijp7IiRyZWYiOiI4In19LHsiJGlkIjoiOTMiLCIkdHlwZSI6Il</w:instrText>
          </w:r>
          <w:r>
            <w:rPr>
              <w:sz w:val="24"/>
              <w:szCs w:val="24"/>
              <w:lang w:val="en-US"/>
            </w:rPr>
            <w:instrText>N3aXNzQWNhZGVtaWMuQ2l0YXZpLlBlcnNvbiwgU3dpc3NBY2FkZW1pYy5DaXRhdmkiLCJGaXJzdE5hbWUiOiJNaWNoZWxsZSIsIkxhc3ROYW1lIjoiR3J1bmluIiwiUHJvdGVjdGVkIjpmYWxzZSwiU2V4IjoxLCJDcmVhdGVkQnkiOiJfSmVubnkiLCJDcmVhdGVkT24iOiIyMDIyLTA4LTAxVDA4OjA4OjMzIiwiTW9kaWZpZWRCeSI6Il9KZW</w:instrText>
          </w:r>
          <w:r>
            <w:rPr>
              <w:sz w:val="24"/>
              <w:szCs w:val="24"/>
              <w:lang w:val="en-US"/>
            </w:rPr>
            <w:instrText>5ueSIsIklkIjoiYWJhODBiODktNjQ3OS00NDdmLThiMDctY2RkNjg2NTI4NjA0IiwiTW9kaWZpZWRPbiI6IjIwMjItMDgtMDFUMDg6MDg6MzMiLCJQcm9qZWN0Ijp7IiRyZWYiOiI4In19LHsiJGlkIjoiOTQiLCIkdHlwZSI6IlN3aXNzQWNhZGVtaWMuQ2l0YXZpLlBlcnNvbiwgU3dpc3NBY2FkZW1pYy5DaXRhdmkiLCJGaXJzdE5hbWUiOi</w:instrText>
          </w:r>
          <w:r>
            <w:rPr>
              <w:sz w:val="24"/>
              <w:szCs w:val="24"/>
              <w:lang w:val="en-US"/>
            </w:rPr>
            <w:instrText>JTaGlyYSIsIkxhc3ROYW1lIjoiSGFnYmktTGV2aSIsIlByb3RlY3RlZCI6ZmFsc2UsIlNleCI6MSwiQ3JlYXRlZEJ5IjoiX0plbm55IiwiQ3JlYXRlZE9uIjoiMjAyMi0wOC0wMVQwODowODozMyIsIk1vZGlmaWVkQnkiOiJfSmVubnkiLCJJZCI6ImQ1ODhiYjBjLTk0ZjgtNDQ5Ni1hODY2LTI3ODNmMDExNDkxNiIsIk1vZGlmaWVkT24iOi</w:instrText>
          </w:r>
          <w:r>
            <w:rPr>
              <w:sz w:val="24"/>
              <w:szCs w:val="24"/>
              <w:lang w:val="en-US"/>
            </w:rPr>
            <w:instrText>IyMDIyLTA4LTAxVDA4OjA4OjMzIiwiUHJvamVjdCI6eyIkcmVmIjoiOCJ9fSx7IiRpZCI6Ijk1IiwiJHR5cGUiOiJTd2lzc0FjYWRlbWljLkNpdGF2aS5QZXJzb24sIFN3aXNzQWNhZGVtaWMuQ2l0YXZpIiwiRmlyc3ROYW1lIjoiUGV0ZXIiLCJMYXN0TmFtZSI6IkNhbXBvY2hpYXJvIiwiUHJvdGVjdGVkIjpmYWxzZSwiU2V4IjoyLCJDcm</w:instrText>
          </w:r>
          <w:r>
            <w:rPr>
              <w:sz w:val="24"/>
              <w:szCs w:val="24"/>
              <w:lang w:val="en-US"/>
            </w:rPr>
            <w:instrText>VhdGVkQnkiOiJfSmVubnkiLCJDcmVhdGVkT24iOiIyMDIyLTA4LTAxVDA4OjA4OjMzIiwiTW9kaWZpZWRCeSI6Il9KZW5ueSIsIklkIjoiYTA1M2QzZGItMWVmOS00MmQxLTgxMjktNWM4MjQ5ZTllNDc0IiwiTW9kaWZpZWRPbiI6IjIwMjItMDgtMDFUMDg6MDg6MzMiLCJQcm9qZWN0Ijp7IiRyZWYiOiI4In19LHsiJGlkIjoiOTYiLCIkdH</w:instrText>
          </w:r>
          <w:r>
            <w:rPr>
              <w:sz w:val="24"/>
              <w:szCs w:val="24"/>
              <w:lang w:val="en-US"/>
            </w:rPr>
            <w:instrText>lwZSI6IlN3aXNzQWNhZGVtaWMuQ2l0YXZpLlBlcnNvbiwgU3dpc3NBY2FkZW1pYy5DaXRhdmkiLCJGaXJzdE5hbWUiOiJOaWNob2xhcyIsIkxhc3ROYW1lIjoiS2F0c2FuaXMiLCJQcm90ZWN0ZWQiOmZhbHNlLCJTZXgiOjIsIkNyZWF0ZWRCeSI6Il9KZW5ueSIsIkNyZWF0ZWRPbiI6IjIwMjItMDgtMDFUMDg6MDg6MzMiLCJNb2RpZmllZE</w:instrText>
          </w:r>
          <w:r>
            <w:rPr>
              <w:sz w:val="24"/>
              <w:szCs w:val="24"/>
              <w:lang w:val="en-US"/>
            </w:rPr>
            <w:instrText>J5IjoiX0plbm55IiwiSWQiOiJlNzY1ZTYzNC1kN2EyLTRmOTMtOWExMS0zZTRhMGRhOTBhMTkiLCJNb2RpZmllZE9uIjoiMjAyMi0wOC0wMVQwODowODozMyIsIlByb2plY3QiOnsiJHJlZiI6IjgifX0seyIkaWQiOiI5NyIsIiR0eXBlIjoiU3dpc3NBY2FkZW1pYy5DaXRhdmkuUGVyc29uLCBTd2lzc0FjYWRlbWljLkNpdGF2aSIsIkZpcn</w:instrText>
          </w:r>
          <w:r>
            <w:rPr>
              <w:sz w:val="24"/>
              <w:szCs w:val="24"/>
              <w:lang w:val="en-US"/>
            </w:rPr>
            <w:instrText>N0TmFtZSI6IkZyYW5rIiwiTGFzdE5hbWUiOiJIb2x6IiwiTWlkZGxlTmFtZSI6IkcuIiwiUHJvdGVjdGVkIjpmYWxzZSwiU2V4IjoyLCJDcmVhdGVkQnkiOiJfSmVubnkiLCJDcmVhdGVkT24iOiIyMDIyLTA4LTAxVDA4OjA4OjMzIiwiTW9kaWZpZWRCeSI6Il9KZW5ueSIsIklkIjoiMmYyZjQ1YWQtNzljNi00MWIzLTg0MjQtZmE1M2Q0Ym</w:instrText>
          </w:r>
          <w:r>
            <w:rPr>
              <w:sz w:val="24"/>
              <w:szCs w:val="24"/>
              <w:lang w:val="en-US"/>
            </w:rPr>
            <w:instrText>NlN2I4IiwiTW9kaWZpZWRPbiI6IjIwMjItMDgtMDFUMDg6MDg6MzMiLCJQcm9qZWN0Ijp7IiRyZWYiOiI4In19LHsiJGlkIjoiOTgiLCIkdHlwZSI6IlN3aXNzQWNhZGVtaWMuQ2l0YXZpLlBlcnNvbiwgU3dpc3NBY2FkZW1pYy5DaXRhdmkiLCJGaXJzdE5hbWUiOiJGcsOpZMOpcmljIiwiTGFzdE5hbWUiOiJCbG9uZCIsIlByb3RlY3RlZC</w:instrText>
          </w:r>
          <w:r>
            <w:rPr>
              <w:sz w:val="24"/>
              <w:szCs w:val="24"/>
              <w:lang w:val="en-US"/>
            </w:rPr>
            <w:instrText>I6ZmFsc2UsIlNleCI6MiwiQ3JlYXRlZEJ5IjoiX0plbm55IiwiQ3JlYXRlZE9uIjoiMjAyMi0wOC0wMVQwODowODozMyIsIk1vZGlmaWVkQnkiOiJfSmVubnkiLCJJZCI6Ijk0ZTUzOGZhLThkNjEtNGYwNy1hMDFiLTRmMjI0MTY2ZTlkMSIsIk1vZGlmaWVkT24iOiIyMDIyLTA4LTAxVDA4OjA4OjMzIiwiUHJvamVjdCI6eyIkcmVmIjoiOC</w:instrText>
          </w:r>
          <w:r>
            <w:rPr>
              <w:sz w:val="24"/>
              <w:szCs w:val="24"/>
              <w:lang w:val="en-US"/>
            </w:rPr>
            <w:instrText>J9fSx7IiRpZCI6Ijk5IiwiJHR5cGUiOiJTd2lzc0FjYWRlbWljLkNpdGF2aS5QZXJzb24sIFN3aXNzQWNhZGVtaWMuQ2l0YXZpIiwiRmlyc3ROYW1lIjoiSMOpbMOobmUiLCJMYXN0TmFtZSI6IkJsYW5jaMOpIiwiUHJvdGVjdGVkIjpmYWxzZSwiU2V4IjoxLCJDcmVhdGVkQnkiOiJfSmVubnkiLCJDcmVhdGVkT24iOiIyMDIyLTA4LTAxVD</w:instrText>
          </w:r>
          <w:r>
            <w:rPr>
              <w:sz w:val="24"/>
              <w:szCs w:val="24"/>
              <w:lang w:val="en-US"/>
            </w:rPr>
            <w:instrText>A4OjA4OjMzIiwiTW9kaWZpZWRCeSI6Il9KZW5ueSIsIklkIjoiNmZjNWVkYWMtY2Y1NS00Zjc0LWEyZDMtNTllYjA5ZmExZTFiIiwiTW9kaWZpZWRPbiI6IjIwMjItMDgtMDFUMDg6MDg6MzMiLCJQcm9qZWN0Ijp7IiRyZWYiOiI4In19LHsiJGlkIjoiMTAwIiwiJHR5cGUiOiJTd2lzc0FjYWRlbWljLkNpdGF2aS5QZXJzb24sIFN3aXNzQW</w:instrText>
          </w:r>
          <w:r>
            <w:rPr>
              <w:sz w:val="24"/>
              <w:szCs w:val="24"/>
              <w:lang w:val="en-US"/>
            </w:rPr>
            <w:instrText>NhZGVtaWMuQ2l0YXZpIiwiRmlyc3ROYW1lIjoiSmVhbi1GcmFuw6dvaXMiLCJMYXN0TmFtZSI6IkRlbGV1emUiLCJQcm90ZWN0ZWQiOmZhbHNlLCJTZXgiOjAsIkNyZWF0ZWRCeSI6Il9KZW5ueSIsIkNyZWF0ZWRPbiI6IjIwMjItMDgtMDFUMDg6MDg6MzMiLCJNb2RpZmllZEJ5IjoiX0plbm55IiwiSWQiOiIyYWFjYTU2Ni04NzZkLTQ2Nj</w:instrText>
          </w:r>
          <w:r>
            <w:rPr>
              <w:sz w:val="24"/>
              <w:szCs w:val="24"/>
              <w:lang w:val="en-US"/>
            </w:rPr>
            <w:instrText>AtYWU3OS1iNzZjNWNhMTNmZGEiLCJNb2RpZmllZE9uIjoiMjAyMi0wOC0wMVQwODowODozMyIsIlByb2plY3QiOnsiJHJlZiI6IjgifX0seyIkaWQiOiIxMDEiLCIkdHlwZSI6IlN3aXNzQWNhZGVtaWMuQ2l0YXZpLlBlcnNvbiwgU3dpc3NBY2FkZW1pYy5DaXRhdmkiLCJGaXJzdE5hbWUiOiJSb2JlcnQiLCJMYXN0TmFtZSI6IklnbyIsIk</w:instrText>
          </w:r>
          <w:r>
            <w:rPr>
              <w:sz w:val="24"/>
              <w:szCs w:val="24"/>
              <w:lang w:val="en-US"/>
            </w:rPr>
            <w:instrText>1pZGRsZU5hbWUiOiJQLiIsIlByb3RlY3RlZCI6ZmFsc2UsIlNleCI6MiwiQ3JlYXRlZEJ5IjoiX0plbm55IiwiQ3JlYXRlZE9uIjoiMjAyMi0wOC0wMVQwODowODozMyIsIk1vZGlmaWVkQnkiOiJfSmVubnkiLCJJZCI6ImIzMGQ1NDdmLTM2YTUtNDAwMS05MjEwLTk5NzA1MjYyNmRlNiIsIk1vZGlmaWVkT24iOiIyMDIyLTA4LTAxVDA4Oj</w:instrText>
          </w:r>
          <w:r>
            <w:rPr>
              <w:sz w:val="24"/>
              <w:szCs w:val="24"/>
              <w:lang w:val="en-US"/>
            </w:rPr>
            <w:instrText>A4OjMzIiwiUHJvamVjdCI6eyIkcmVmIjoiOCJ9fSx7IiRpZCI6IjEwMiIsIiR0eXBlIjoiU3dpc3NBY2FkZW1pYy5DaXRhdmkuUGVyc29uLCBTd2lzc0FjYWRlbWljLkNpdGF2aSIsIkZpcnN0TmFtZSI6IkJhcmJhcmEiLCJMYXN0TmFtZSI6IlRydWl0dCIsIlByb3RlY3RlZCI6ZmFsc2UsIlNleCI6MSwiQ3JlYXRlZEJ5IjoiX0plbm55Ii</w:instrText>
          </w:r>
          <w:r>
            <w:rPr>
              <w:sz w:val="24"/>
              <w:szCs w:val="24"/>
              <w:lang w:val="en-US"/>
            </w:rPr>
            <w:instrText>wiQ3JlYXRlZE9uIjoiMjAyMi0wOC0wMVQwODowODozMyIsIk1vZGlmaWVkQnkiOiJfSmVubnkiLCJJZCI6IjA0OTgzMTllLTI2M2QtNDBmNS1iMDExLTJkMDljZTA0YzMwMiIsIk1vZGlmaWVkT24iOiIyMDIyLTA4LTAxVDA4OjA4OjMzIiwiUHJvamVjdCI6eyIkcmVmIjoiOCJ9fSx7IiRpZCI6IjEwMyIsIiR0eXBlIjoiU3dpc3NBY2FkZW</w:instrText>
          </w:r>
          <w:r>
            <w:rPr>
              <w:sz w:val="24"/>
              <w:szCs w:val="24"/>
              <w:lang w:val="en-US"/>
            </w:rPr>
            <w:instrText>1pYy5DaXRhdmkuUGVyc29uLCBTd2lzc0FjYWRlbWljLkNpdGF2aSIsIkZpcnN0TmFtZSI6Ik5lYWwiLCJMYXN0TmFtZSI6IlBlYWNoZXkiLCJNaWRkbGVOYW1lIjoiUy4iLCJQcm90ZWN0ZWQiOmZhbHNlLCJTZXgiOjIsIkNyZWF0ZWRCeSI6Il9KZW5ueSIsIkNyZWF0ZWRPbiI6IjIwMjItMDgtMDFUMDg6MDg6MzMiLCJNb2RpZmllZEJ5Ij</w:instrText>
          </w:r>
          <w:r>
            <w:rPr>
              <w:sz w:val="24"/>
              <w:szCs w:val="24"/>
              <w:lang w:val="en-US"/>
            </w:rPr>
            <w:instrText>oiX0plbm55IiwiSWQiOiI3ZDJhYmRkZC1hY2M1LTRiZjUtODQyMi1mMDU1YjJlZWQzYTciLCJNb2RpZmllZE9uIjoiMjAyMi0wOC0wMVQwODowODozMyIsIlByb2plY3QiOnsiJHJlZiI6IjgifX0seyIkaWQiOiIxMDQiLCIkdHlwZSI6IlN3aXNzQWNhZGVtaWMuQ2l0YXZpLlBlcnNvbiwgU3dpc3NBY2FkZW1pYy5DaXRhdmkiLCJGaXJzdE</w:instrText>
          </w:r>
          <w:r>
            <w:rPr>
              <w:sz w:val="24"/>
              <w:szCs w:val="24"/>
              <w:lang w:val="en-US"/>
            </w:rPr>
            <w:instrText>5hbWUiOiJTdGFjeSIsIkxhc3ROYW1lIjoiTWV1ZXIiLCJNaWRkbGVOYW1lIjoiTS4iLCJQcm90ZWN0ZWQiOmZhbHNlLCJTZXgiOjEsIkNyZWF0ZWRCeSI6Il9KZW5ueSIsIkNyZWF0ZWRPbiI6IjIwMjItMDgtMDFUMDg6MDg6MzMiLCJNb2RpZmllZEJ5IjoiX0plbm55IiwiSWQiOiJlNzkwNjkzNy04YzBkLTQxMDMtYmQzZi0xZTFkZDUwZm</w:instrText>
          </w:r>
          <w:r>
            <w:rPr>
              <w:sz w:val="24"/>
              <w:szCs w:val="24"/>
              <w:lang w:val="en-US"/>
            </w:rPr>
            <w:instrText>M2MGUiLCJNb2RpZmllZE9uIjoiMjAyMi0wOC0wMVQwODowODozMyIsIlByb2plY3QiOnsiJHJlZiI6IjgifX0seyIkaWQiOiIxMDUiLCIkdHlwZSI6IlN3aXNzQWNhZGVtaWMuQ2l0YXZpLlBlcnNvbiwgU3dpc3NBY2FkZW1pYy5DaXRhdmkiLCJGaXJzdE5hbWUiOiJDaGVsc2VhIiwiTGFzdE5hbWUiOiJNeWVycyIsIk1pZGRsZU5hbWUiOi</w:instrText>
          </w:r>
          <w:r>
            <w:rPr>
              <w:sz w:val="24"/>
              <w:szCs w:val="24"/>
              <w:lang w:val="en-US"/>
            </w:rPr>
            <w:instrText>JFLiIsIlByb3RlY3RlZCI6ZmFsc2UsIlNleCI6MSwiQ3JlYXRlZEJ5IjoiX0plbm55IiwiQ3JlYXRlZE9uIjoiMjAyMi0wOC0wMVQwODowODozMyIsIk1vZGlmaWVkQnkiOiJfSmVubnkiLCJJZCI6ImM5MmY1MmMzLTliOTEtNDQzOC05MmZmLTE2MWMwNjBmNzUyYiIsIk1vZGlmaWVkT24iOiIyMDIyLTA4LTAxVDA4OjA4OjMzIiwiUHJvam</w:instrText>
          </w:r>
          <w:r>
            <w:rPr>
              <w:sz w:val="24"/>
              <w:szCs w:val="24"/>
              <w:lang w:val="en-US"/>
            </w:rPr>
            <w:instrText>VjdCI6eyIkcmVmIjoiOCJ9fSx7IiRpZCI6IjEwNiIsIiR0eXBlIjoiU3dpc3NBY2FkZW1pYy5DaXRhdmkuUGVyc29uLCBTd2lzc0FjYWRlbWljLkNpdGF2aSIsIkZpcnN0TmFtZSI6IkVtaWx5IiwiTGFzdE5hbWUiOiJNb29yZSIsIk1pZGRsZU5hbWUiOiJMLiIsIlByb3RlY3RlZCI6ZmFsc2UsIlNleCI6MSwiQ3JlYXRlZEJ5IjoiX0plbm</w:instrText>
          </w:r>
          <w:r>
            <w:rPr>
              <w:sz w:val="24"/>
              <w:szCs w:val="24"/>
              <w:lang w:val="en-US"/>
            </w:rPr>
            <w:instrText>55IiwiQ3JlYXRlZE9uIjoiMjAyMi0wOC0wMVQwODowODozMyIsIk1vZGlmaWVkQnkiOiJfSmVubnkiLCJJZCI6IjFjNjQ4NzQwLTc1ZGEtNDc4ZC04OGIwLTRjNGJmMGZlMTA2YyIsIk1vZGlmaWVkT24iOiIyMDIyLTA4LTAxVDA4OjA4OjMzIiwiUHJvamVjdCI6eyIkcmVmIjoiOCJ9fSx7IiRpZCI6IjEwNyIsIiR0eXBlIjoiU3dpc3NBY2</w:instrText>
          </w:r>
          <w:r>
            <w:rPr>
              <w:sz w:val="24"/>
              <w:szCs w:val="24"/>
              <w:lang w:val="en-US"/>
            </w:rPr>
            <w:instrText>FkZW1pYy5DaXRhdmkuUGVyc29uLCBTd2lzc0FjYWRlbWljLkNpdGF2aSIsIkZpcnN0TmFtZSI6IlJvbmFsZCIsIkxhc3ROYW1lIjoiS2xlaW4iLCJQcm90ZWN0ZWQiOmZhbHNlLCJTZXgiOjIsIkNyZWF0ZWRCeSI6Il9KZW5ueSIsIkNyZWF0ZWRPbiI6IjIwMjItMDctMThUMTI6MTQ6MDMiLCJNb2RpZmllZEJ5IjoiX0plbm55IiwiSWQiOi</w:instrText>
          </w:r>
          <w:r>
            <w:rPr>
              <w:sz w:val="24"/>
              <w:szCs w:val="24"/>
              <w:lang w:val="en-US"/>
            </w:rPr>
            <w:instrText>JiY2E4NzE1NC03Njk1LTRjMTgtYmEzYS0zZDc0NzAxNTRkOTAiLCJNb2RpZmllZE9uIjoiMjAyMi0wNy0xOFQxMjoxNDowMyIsIlByb2plY3QiOnsiJHJlZiI6IjgifX0seyIkaWQiOiIxMDgiLCIkdHlwZSI6IlN3aXNzQWNhZGVtaWMuQ2l0YXZpLlBlcnNvbiwgU3dpc3NBY2FkZW1pYy5DaXRhdmkiLCJGaXJzdE5hbWUiOiJNaWNoYWVsIi</w:instrText>
          </w:r>
          <w:r>
            <w:rPr>
              <w:sz w:val="24"/>
              <w:szCs w:val="24"/>
              <w:lang w:val="en-US"/>
            </w:rPr>
            <w:instrText>wiTGFzdE5hbWUiOiJIYXVzZXIiLCJNaWRkbGVOYW1lIjoiQS4iLCJQcm90ZWN0ZWQiOmZhbHNlLCJTZXgiOjIsIkNyZWF0ZWRCeSI6Il9KZW5ueSIsIkNyZWF0ZWRPbiI6IjIwMjItMDgtMDFUMDg6MDg6MzMiLCJNb2RpZmllZEJ5IjoiX0plbm55IiwiSWQiOiJkMDY5MDQwYS00N2RiLTRhOGItOWQyNi1lOGEyMTBiNjExN2UiLCJNb2RpZm</w:instrText>
          </w:r>
          <w:r>
            <w:rPr>
              <w:sz w:val="24"/>
              <w:szCs w:val="24"/>
              <w:lang w:val="en-US"/>
            </w:rPr>
            <w:instrText>llZE9uIjoiMjAyMi0wOC0wMVQwODowODozMyIsIlByb2plY3QiOnsiJHJlZiI6IjgifX0seyIkaWQiOiIxMDkiLCIkdHlwZSI6IlN3aXNzQWNhZGVtaWMuQ2l0YXZpLlBlcnNvbiwgU3dpc3NBY2FkZW1pYy5DaXRhdmkiLCJGaXJzdE5hbWUiOiJFcmljIiwiTGFzdE5hbWUiOiJQb3N0ZWwiLCJNaWRkbGVOYW1lIjoiQS4iLCJQcm90ZWN0ZW</w:instrText>
          </w:r>
          <w:r>
            <w:rPr>
              <w:sz w:val="24"/>
              <w:szCs w:val="24"/>
              <w:lang w:val="en-US"/>
            </w:rPr>
            <w:instrText>QiOmZhbHNlLCJTZXgiOjIsIkNyZWF0ZWRCeSI6Il9KZW5ueSIsIkNyZWF0ZWRPbiI6IjIwMjItMDgtMDFUMDg6MDg6MzMiLCJNb2RpZmllZEJ5IjoiX0plbm55IiwiSWQiOiI1YjBiNDcwOS1jNjg5LTRhMzItYmMwZS0zOTU1YjRhNzEyMDMiLCJNb2RpZmllZE9uIjoiMjAyMi0wOC0wMVQwODowODozMyIsIlByb2plY3QiOnsiJHJlZiI6Ij</w:instrText>
          </w:r>
          <w:r>
            <w:rPr>
              <w:sz w:val="24"/>
              <w:szCs w:val="24"/>
              <w:lang w:val="en-US"/>
            </w:rPr>
            <w:instrText>gifX0seyIkaWQiOiIxMTAiLCIkdHlwZSI6IlN3aXNzQWNhZGVtaWMuQ2l0YXZpLlBlcnNvbiwgU3dpc3NBY2FkZW1pYy5DaXRhdmkiLCJGaXJzdE5hbWUiOiJNb25pcXVlIiwiTGFzdE5hbWUiOiJDb3VydGVuYXkiLCJNaWRkbGVOYW1lIjoiRC4iLCJQcm90ZWN0ZWQiOmZhbHNlLCJTZXgiOjEsIkNyZWF0ZWRCeSI6Il9KZW5ueSIsIkNyZW</w:instrText>
          </w:r>
          <w:r>
            <w:rPr>
              <w:sz w:val="24"/>
              <w:szCs w:val="24"/>
              <w:lang w:val="en-US"/>
            </w:rPr>
            <w:instrText>F0ZWRPbiI6IjIwMjItMDgtMDFUMDg6MDg6MzMiLCJNb2RpZmllZEJ5IjoiX0plbm55IiwiSWQiOiI0ZWUwMjdhOS0yNWVhLTQ5NWUtYWJmOC1kODVlZmU3MWZiMWUiLCJNb2RpZmllZE9uIjoiMjAyMi0wOC0wMVQwODowODozMyIsIlByb2plY3QiOnsiJHJlZiI6IjgifX0seyIkaWQiOiIxMTEiLCIkdHlwZSI6IlN3aXNzQWNhZGVtaWMuQ2</w:instrText>
          </w:r>
          <w:r>
            <w:rPr>
              <w:sz w:val="24"/>
              <w:szCs w:val="24"/>
              <w:lang w:val="en-US"/>
            </w:rPr>
            <w:instrText>l0YXZpLlBlcnNvbiwgU3dpc3NBY2FkZW1pYy5DaXRhdmkiLCJGaXJzdE5hbWUiOiJTdGVwaGVuIiwiTGFzdE5hbWUiOiJTY2h3YXJ0eiIsIk1pZGRsZU5hbWUiOiJHLiIsIlByb3RlY3RlZCI6ZmFsc2UsIlNleCI6MiwiQ3JlYXRlZEJ5IjoiX0plbm55IiwiQ3JlYXRlZE9uIjoiMjAyMi0wOC0wMVQwODowODozMyIsIk1vZGlmaWVkQnkiOi</w:instrText>
          </w:r>
          <w:r>
            <w:rPr>
              <w:sz w:val="24"/>
              <w:szCs w:val="24"/>
              <w:lang w:val="en-US"/>
            </w:rPr>
            <w:instrText>JfSmVubnkiLCJJZCI6IjY5ZTMyMWI3LTJhOTctNGZjZC1iN2Q0LTZmYjRlM2I1OTljYyIsIk1vZGlmaWVkT24iOiIyMDIyLTA4LTAxVDA4OjA4OjMzIiwiUHJvamVjdCI6eyIkcmVmIjoiOCJ9fSx7IiRpZCI6IjExMiIsIiR0eXBlIjoiU3dpc3NBY2FkZW1pYy5DaXRhdmkuUGVyc29uLCBTd2lzc0FjYWRlbWljLkNpdGF2aSIsIkZpcnN0Tm</w:instrText>
          </w:r>
          <w:r>
            <w:rPr>
              <w:sz w:val="24"/>
              <w:szCs w:val="24"/>
              <w:lang w:val="en-US"/>
            </w:rPr>
            <w:instrText>FtZSI6IkphY2x5biIsIkxhc3ROYW1lIjoiS292YWNoIiwiTWlkZGxlTmFtZSI6IkwuIiwiUHJvdGVjdGVkIjpmYWxzZSwiU2V4IjoxLCJDcmVhdGVkQnkiOiJfSmVubnkiLCJDcmVhdGVkT24iOiIyMDIyLTA4LTAxVDA4OjA4OjMzIiwiTW9kaWZpZWRCeSI6Il9KZW5ueSIsIklkIjoiMGVkNzM0YjItNjIyYS00NmExLWJhMTUtMmRlYTk0Nz</w:instrText>
          </w:r>
          <w:r>
            <w:rPr>
              <w:sz w:val="24"/>
              <w:szCs w:val="24"/>
              <w:lang w:val="en-US"/>
            </w:rPr>
            <w:instrText>ZjOGUyIiwiTW9kaWZpZWRPbiI6IjIwMjItMDgtMDFUMDg6MDg6MzMiLCJQcm9qZWN0Ijp7IiRyZWYiOiI4In19LHsiJGlkIjoiMTEzIiwiJHR5cGUiOiJTd2lzc0FjYWRlbWljLkNpdGF2aS5QZXJzb24sIFN3aXNzQWNhZGVtaWMuQ2l0YXZpIiwiRmlyc3ROYW1lIjoiV2lsbGlhbSIsIkxhc3ROYW1lIjoiU2NvdHQiLCJNaWRkbGVOYW1lIj</w:instrText>
          </w:r>
          <w:r>
            <w:rPr>
              <w:sz w:val="24"/>
              <w:szCs w:val="24"/>
              <w:lang w:val="en-US"/>
            </w:rPr>
            <w:instrText>oiSy4iLCJQcm90ZWN0ZWQiOmZhbHNlLCJTZXgiOjIsIkNyZWF0ZWRCeSI6Il9KZW5ueSIsIkNyZWF0ZWRPbiI6IjIwMjItMDgtMDFUMDg6MDg6MzMiLCJNb2RpZmllZEJ5IjoiX0plbm55IiwiSWQiOiI2YTk4NDViZC1lY2M2LTQxZTQtOTI0OC03YzMwMThjOWUzZGIiLCJNb2RpZmllZE9uIjoiMjAyMi0wOC0wMVQwODowODozMyIsIlByb2</w:instrText>
          </w:r>
          <w:r>
            <w:rPr>
              <w:sz w:val="24"/>
              <w:szCs w:val="24"/>
              <w:lang w:val="en-US"/>
            </w:rPr>
            <w:instrText>plY3QiOnsiJHJlZiI6IjgifX0seyIkaWQiOiIxMTQiLCIkdHlwZSI6IlN3aXNzQWNhZGVtaWMuQ2l0YXZpLlBlcnNvbiwgU3dpc3NBY2FkZW1pYy5DaXRhdmkiLCJGaXJzdE5hbWUiOiJHZXJhbGQiLCJMYXN0TmFtZSI6IkxpZXciLCJQcm90ZWN0ZWQiOmZhbHNlLCJTZXgiOjIsIkNyZWF0ZWRCeSI6Il9KZW5ueSIsIkNyZWF0ZWRPbiI6Ij</w:instrText>
          </w:r>
          <w:r>
            <w:rPr>
              <w:sz w:val="24"/>
              <w:szCs w:val="24"/>
              <w:lang w:val="en-US"/>
            </w:rPr>
            <w:instrText>IwMjItMDgtMDFUMDg6MDg6MzMiLCJNb2RpZmllZEJ5IjoiX0plbm55IiwiSWQiOiIyNTQ3N2U0NS1hZDE4LTRjNGYtYTEyNy05YjEyMDg5ZmQzYmYiLCJNb2RpZmllZE9uIjoiMjAyMi0wOC0wMVQwODowODozMyIsIlByb2plY3QiOnsiJHJlZiI6IjgifX0seyIkaWQiOiIxMTUiLCIkdHlwZSI6IlN3aXNzQWNhZGVtaWMuQ2l0YXZpLlBlcn</w:instrText>
          </w:r>
          <w:r>
            <w:rPr>
              <w:sz w:val="24"/>
              <w:szCs w:val="24"/>
              <w:lang w:val="en-US"/>
            </w:rPr>
            <w:instrText>NvbiwgU3dpc3NBY2FkZW1pYy5DaXRhdmkiLCJGaXJzdE5hbWUiOiJBdmEiLCJMYXN0TmFtZSI6IlRhbiIsIk1pZGRsZU5hbWUiOiJHLiIsIlByb3RlY3RlZCI6ZmFsc2UsIlNleCI6MSwiQ3JlYXRlZEJ5IjoiX0plbm55IiwiQ3JlYXRlZE9uIjoiMjAyMi0wOC0wMVQwODowODozMyIsIk1vZGlmaWVkQnkiOiJfSmVubnkiLCJJZCI6ImZlZT</w:instrText>
          </w:r>
          <w:r>
            <w:rPr>
              <w:sz w:val="24"/>
              <w:szCs w:val="24"/>
              <w:lang w:val="en-US"/>
            </w:rPr>
            <w:instrText>kyMWU2LTc4ZjItNDY5OC1hMjVjLTkzOTQxMzczNjcyMyIsIk1vZGlmaWVkT24iOiIyMDIyLTA4LTAxVDA4OjA4OjMzIiwiUHJvamVjdCI6eyIkcmVmIjoiOCJ9fSx7IiRpZCI6IjExNiIsIiR0eXBlIjoiU3dpc3NBY2FkZW1pYy5DaXRhdmkuUGVyc29uLCBTd2lzc0FjYWRlbWljLkNpdGF2aSIsIkZpcnN0TmFtZSI6IkJhbWluaSIsIkxhc3</w:instrText>
          </w:r>
          <w:r>
            <w:rPr>
              <w:sz w:val="24"/>
              <w:szCs w:val="24"/>
              <w:lang w:val="en-US"/>
            </w:rPr>
            <w:instrText>ROYW1lIjoiR29waW5hdGgiLCJQcm90ZWN0ZWQiOmZhbHNlLCJTZXgiOjAsIkNyZWF0ZWRCeSI6Il9KZW5ueSIsIkNyZWF0ZWRPbiI6IjIwMjItMDgtMDFUMDg6MDg6MzMiLCJNb2RpZmllZEJ5IjoiX0plbm55IiwiSWQiOiJmNTYyMjhmOS0zOTE0LTQwYjktOGVjNy1lMGQ5MmY5MjA4NGMiLCJNb2RpZmllZE9uIjoiMjAyMi0wOC0wMVQwOD</w:instrText>
          </w:r>
          <w:r>
            <w:rPr>
              <w:sz w:val="24"/>
              <w:szCs w:val="24"/>
              <w:lang w:val="en-US"/>
            </w:rPr>
            <w:instrText>owODozMyIsIlByb2plY3QiOnsiJHJlZiI6IjgifX0seyIkaWQiOiIxMTciLCIkdHlwZSI6IlN3aXNzQWNhZGVtaWMuQ2l0YXZpLlBlcnNvbiwgU3dpc3NBY2FkZW1pYy5DaXRhdmkiLCJGaXJzdE5hbWUiOiJKb2huIiwiTGFzdE5hbWUiOiJNZXJyaWFtIiwiTWlkZGxlTmFtZSI6IkMuIiwiUHJvdGVjdGVkIjpmYWxzZSwiU2V4IjoyLCJDcm</w:instrText>
          </w:r>
          <w:r>
            <w:rPr>
              <w:sz w:val="24"/>
              <w:szCs w:val="24"/>
              <w:lang w:val="en-US"/>
            </w:rPr>
            <w:instrText>VhdGVkQnkiOiJfSmVubnkiLCJDcmVhdGVkT24iOiIyMDIyLTA4LTAxVDA4OjA4OjMzIiwiTW9kaWZpZWRCeSI6Il9KZW5ueSIsIklkIjoiNGMxODVkYTYtNTc4Yi00ODI4LWFmNWYtOGRlM2FlYjE3NDQwIiwiTW9kaWZpZWRPbiI6IjIwMjItMDgtMDFUMDg6MDg6MzMiLCJQcm9qZWN0Ijp7IiRyZWYiOiI4In19LHsiJGlkIjoiMTE4IiwiJH</w:instrText>
          </w:r>
          <w:r>
            <w:rPr>
              <w:sz w:val="24"/>
              <w:szCs w:val="24"/>
              <w:lang w:val="en-US"/>
            </w:rPr>
            <w:instrText>R5cGUiOiJTd2lzc0FjYWRlbWljLkNpdGF2aS5QZXJzb24sIFN3aXNzQWNhZGVtaWMuQ2l0YXZpIiwiRmlyc3ROYW1lIjoiUi4iLCJMYXN0TmFtZSI6IlNtaXRoIiwiTWlkZGxlTmFtZSI6IlRoZW9kb3JlIiwiUHJvdGVjdGVkIjpmYWxzZSwiU2V4IjowLCJDcmVhdGVkQnkiOiJfSmVubnkiLCJDcmVhdGVkT24iOiIyMDIyLTA4LTAxVDA4Oj</w:instrText>
          </w:r>
          <w:r>
            <w:rPr>
              <w:sz w:val="24"/>
              <w:szCs w:val="24"/>
              <w:lang w:val="en-US"/>
            </w:rPr>
            <w:instrText>A4OjMzIiwiTW9kaWZpZWRCeSI6Il9KZW5ueSIsIklkIjoiOTM1OWI1YjUtNGM4MS00YWQ2LTlhMWMtMDg5ODkyYTYzOGY2IiwiTW9kaWZpZWRPbiI6IjIwMjItMDgtMDFUMDg6MDg6MzMiLCJQcm9qZWN0Ijp7IiRyZWYiOiI4In19LHsiJGlkIjoiMTE5IiwiJHR5cGUiOiJTd2lzc0FjYWRlbWljLkNpdGF2aS5QZXJzb24sIFN3aXNzQWNhZG</w:instrText>
          </w:r>
          <w:r>
            <w:rPr>
              <w:sz w:val="24"/>
              <w:szCs w:val="24"/>
              <w:lang w:val="en-US"/>
            </w:rPr>
            <w:instrText>VtaWMuQ2l0YXZpIiwiRmlyc3ROYW1lIjoiSmFuZSIsIkxhc3ROYW1lIjoiS2hhbiIsIk1pZGRsZU5hbWUiOiJDLiIsIlByb3RlY3RlZCI6ZmFsc2UsIlNleCI6MSwiQ3JlYXRlZEJ5IjoiX0plbm55IiwiQ3JlYXRlZE9uIjoiMjAyMi0wOC0wMVQwODowODozMyIsIk1vZGlmaWVkQnkiOiJfSmVubnkiLCJJZCI6IjM2MzNkZWU5LTBkOWUtNG</w:instrText>
          </w:r>
          <w:r>
            <w:rPr>
              <w:sz w:val="24"/>
              <w:szCs w:val="24"/>
              <w:lang w:val="en-US"/>
            </w:rPr>
            <w:instrText>ViYS1iZTZhLWJkMjNiOGM5NTI2NSIsIk1vZGlmaWVkT24iOiIyMDIyLTA4LTAxVDA4OjA4OjMzIiwiUHJvamVjdCI6eyIkcmVmIjoiOCJ9fSx7IiRpZCI6IjEyMCIsIiR0eXBlIjoiU3dpc3NBY2FkZW1pYy5DaXRhdmkuUGVyc29uLCBTd2lzc0FjYWRlbWljLkNpdGF2aSIsIkZpcnN0TmFtZSI6Ikh1bW1hIiwiTGFzdE5hbWUiOiJTaGFoaW</w:instrText>
          </w:r>
          <w:r>
            <w:rPr>
              <w:sz w:val="24"/>
              <w:szCs w:val="24"/>
              <w:lang w:val="en-US"/>
            </w:rPr>
            <w:instrText>QiLCJQcm90ZWN0ZWQiOmZhbHNlLCJTZXgiOjAsIkNyZWF0ZWRCeSI6Il9KZW5ueSIsIkNyZWF0ZWRPbiI6IjIwMjItMDgtMDFUMDg6MDg6MzMiLCJNb2RpZmllZEJ5IjoiX0plbm55IiwiSWQiOiI5NmM2MTJjMi0zOWZhLTRjYzEtYWI2Ny1mNTZmNzAwODFiMzEiLCJNb2RpZmllZE9uIjoiMjAyMi0wOC0wMVQwODowODozMyIsIlByb2plY3</w:instrText>
          </w:r>
          <w:r>
            <w:rPr>
              <w:sz w:val="24"/>
              <w:szCs w:val="24"/>
              <w:lang w:val="en-US"/>
            </w:rPr>
            <w:instrText>QiOnsiJHJlZiI6IjgifX0seyIkaWQiOiIxMjEiLCIkdHlwZSI6IlN3aXNzQWNhZGVtaWMuQ2l0YXZpLlBlcnNvbiwgU3dpc3NBY2FkZW1pYy5DaXRhdmkiLCJGaXJzdE5hbWUiOiJBbnRob255IiwiTGFzdE5hbWUiOiJNb29yZSIsIk1pZGRsZU5hbWUiOiJULiIsIlByb3RlY3RlZCI6ZmFsc2UsIlNleCI6MiwiQ3JlYXRlZEJ5IjoiX0plbm</w:instrText>
          </w:r>
          <w:r>
            <w:rPr>
              <w:sz w:val="24"/>
              <w:szCs w:val="24"/>
              <w:lang w:val="en-US"/>
            </w:rPr>
            <w:instrText>55IiwiQ3JlYXRlZE9uIjoiMjAyMi0wOC0wMVQwODowODozMyIsIk1vZGlmaWVkQnkiOiJfSmVubnkiLCJJZCI6IjQ1ZjQ5NGUyLWM2OGUtNDk1Mi1hNzdiLTBmZDU4YzlhNTE0YSIsIk1vZGlmaWVkT24iOiIyMDIyLTA4LTAxVDA4OjA4OjMzIiwiUHJvamVjdCI6eyIkcmVmIjoiOCJ9fSx7IiRpZCI6IjEyMiIsIiR0eXBlIjoiU3dpc3NBY2</w:instrText>
          </w:r>
          <w:r>
            <w:rPr>
              <w:sz w:val="24"/>
              <w:szCs w:val="24"/>
              <w:lang w:val="en-US"/>
            </w:rPr>
            <w:instrText>FkZW1pYy5DaXRhdmkuUGVyc29uLCBTd2lzc0FjYWRlbWljLkNpdGF2aSIsIkZpcnN0TmFtZSI6IkouIiwiTGFzdE5hbWUiOiJNY0dyYXRoIiwiTWlkZGxlTmFtZSI6IkFsbGllIiwiUHJvdGVjdGVkIjpmYWxzZSwiU2V4IjowLCJDcmVhdGVkQnkiOiJfSmVubnkiLCJDcmVhdGVkT24iOiIyMDIyLTA4LTAxVDA4OjA4OjMzIiwiTW9kaWZpZW</w:instrText>
          </w:r>
          <w:r>
            <w:rPr>
              <w:sz w:val="24"/>
              <w:szCs w:val="24"/>
              <w:lang w:val="en-US"/>
            </w:rPr>
            <w:instrText>RCeSI6Il9KZW5ueSIsIklkIjoiNTQwMzBkNjEtYzkyYS00ZmZjLWEzYmUtNDA2YjNmYzA0ZTVjIiwiTW9kaWZpZWRPbiI6IjIwMjItMDgtMDFUMDg6MDg6MzMiLCJQcm9qZWN0Ijp7IiRyZWYiOiI4In19LHsiJGlkIjoiMTIzIiwiJHR5cGUiOiJTd2lzc0FjYWRlbWljLkNpdGF2aS5QZXJzb24sIFN3aXNzQWNhZGVtaWMuQ2l0YXZpIiwiRm</w:instrText>
          </w:r>
          <w:r>
            <w:rPr>
              <w:sz w:val="24"/>
              <w:szCs w:val="24"/>
              <w:lang w:val="en-US"/>
            </w:rPr>
            <w:instrText>lyc3ROYW1lIjoiUmVuZcOpIiwiTGFzdE5hbWUiOiJMYXV4IiwiUHJvdGVjdGVkIjpmYWxzZSwiU2V4IjowLCJDcmVhdGVkQnkiOiJfSmVubnkiLCJDcmVhdGVkT24iOiIyMDIyLTA4LTAxVDA4OjA4OjMzIiwiTW9kaWZpZWRCeSI6Il9KZW5ueSIsIklkIjoiMGU0MTRmNmYtNWVjMC00Yjk0LWI2NjgtNWYzYWMzY2VhYzJjIiwiTW9kaWZpZW</w:instrText>
          </w:r>
          <w:r>
            <w:rPr>
              <w:sz w:val="24"/>
              <w:szCs w:val="24"/>
              <w:lang w:val="en-US"/>
            </w:rPr>
            <w:instrText>RPbiI6IjIwMjItMDgtMDFUMDg6MDg6MzMiLCJQcm9qZWN0Ijp7IiRyZWYiOiI4In19LHsiJGlkIjoiMTI0IiwiJHR5cGUiOiJTd2lzc0FjYWRlbWljLkNpdGF2aS5QZXJzb24sIFN3aXNzQWNhZGVtaWMuQ2l0YXZpIiwiRmlyc3ROYW1lIjoiTWlsYW0iLCJMYXN0TmFtZSI6IkJyYW50bGV5IiwiTWlkZGxlTmFtZSI6IkEuIiwiUHJvdGVjdG</w:instrText>
          </w:r>
          <w:r>
            <w:rPr>
              <w:sz w:val="24"/>
              <w:szCs w:val="24"/>
              <w:lang w:val="en-US"/>
            </w:rPr>
            <w:instrText>VkIjpmYWxzZSwiU2V4IjowLCJDcmVhdGVkQnkiOiJfSmVubnkiLCJDcmVhdGVkT24iOiIyMDIyLTA4LTAxVDA4OjA4OjMzIiwiTW9kaWZpZWRCeSI6Il9KZW5ueSIsIklkIjoiZjg2YzFkZWItOGJhZC00ZmVlLWE5YWEtNDRjYWEzYzI2NTRmIiwiTW9kaWZpZWRPbiI6IjIwMjItMDgtMDFUMDg6MDg6MzMiLCJQcm9qZWN0Ijp7IiRyZWYiOi</w:instrText>
          </w:r>
          <w:r>
            <w:rPr>
              <w:sz w:val="24"/>
              <w:szCs w:val="24"/>
              <w:lang w:val="en-US"/>
            </w:rPr>
            <w:instrText>I4In19LHsiJGlkIjoiMTI1IiwiJHR5cGUiOiJTd2lzc0FjYWRlbWljLkNpdGF2aS5QZXJzb24sIFN3aXNzQWNhZGVtaWMuQ2l0YXZpIiwiRmlyc3ROYW1lIjoiQW5pdGEiLCJMYXN0TmFtZSI6IkFnYXJ3YWwiLCJQcm90ZWN0ZWQiOmZhbHNlLCJTZXgiOjEsIkNyZWF0ZWRCeSI6Il9KZW5ueSIsIkNyZWF0ZWRPbiI6IjIwMjItMDgtMDFUMD</w:instrText>
          </w:r>
          <w:r>
            <w:rPr>
              <w:sz w:val="24"/>
              <w:szCs w:val="24"/>
              <w:lang w:val="en-US"/>
            </w:rPr>
            <w:instrText>g6MDg6MzMiLCJNb2RpZmllZEJ5IjoiX0plbm55IiwiSWQiOiJhMjhiMDNmYi02YmYyLTRiODYtOTJjOS04ZGUxYzE3Y2E2ZDIiLCJNb2RpZmllZE9uIjoiMjAyMi0wOC0wMVQwODowODozMyIsIlByb2plY3QiOnsiJHJlZiI6IjgifX0seyIkaWQiOiIxMjYiLCIkdHlwZSI6IlN3aXNzQWNhZGVtaWMuQ2l0YXZpLlBlcnNvbiwgU3dpc3NBY2</w:instrText>
          </w:r>
          <w:r>
            <w:rPr>
              <w:sz w:val="24"/>
              <w:szCs w:val="24"/>
              <w:lang w:val="en-US"/>
            </w:rPr>
            <w:instrText>FkZW1pYy5DaXRhdmkiLCJGaXJzdE5hbWUiOiJMZWJyaXoiLCJMYXN0TmFtZSI6IkVyc295IiwiUHJvdGVjdGVkIjpmYWxzZSwiU2V4IjowLCJDcmVhdGVkQnkiOiJfSmVubnkiLCJDcmVhdGVkT24iOiIyMDIyLTA4LTAxVDA4OjA4OjMzIiwiTW9kaWZpZWRCeSI6Il9KZW5ueSIsIklkIjoiY2E0N2Q3MjMtNGU2Ni00YWVlLWIyZjEtNzBhNm</w:instrText>
          </w:r>
          <w:r>
            <w:rPr>
              <w:sz w:val="24"/>
              <w:szCs w:val="24"/>
              <w:lang w:val="en-US"/>
            </w:rPr>
            <w:instrText>Y4ODdjMTU2IiwiTW9kaWZpZWRPbiI6IjIwMjItMDgtMDFUMDg6MDg6MzMiLCJQcm9qZWN0Ijp7IiRyZWYiOiI4In19LHsiJGlkIjoiMTI3IiwiJHR5cGUiOiJTd2lzc0FjYWRlbWljLkNpdGF2aS5QZXJzb24sIFN3aXNzQWNhZGVtaWMuQ2l0YXZpIiwiRmlyc3ROYW1lIjoiQWxiZXJ0IiwiTGFzdE5hbWUiOiJDYXJhbW95IiwiUHJvdGVjdG</w:instrText>
          </w:r>
          <w:r>
            <w:rPr>
              <w:sz w:val="24"/>
              <w:szCs w:val="24"/>
              <w:lang w:val="en-US"/>
            </w:rPr>
            <w:instrText>VkIjpmYWxzZSwiU2V4IjoyLCJDcmVhdGVkQnkiOiJfSmVubnkiLCJDcmVhdGVkT24iOiIyMDIyLTA4LTAxVDA4OjA4OjMzIiwiTW9kaWZpZWRCeSI6Il9KZW5ueSIsIklkIjoiNGNkYTM3NTgtMDM0My00Y2Y4LThmYTctMWYwMTBjN2Q5MzJiIiwiTW9kaWZpZWRPbiI6IjIwMjItMDgtMDFUMDg6MDg6MzMiLCJQcm9qZWN0Ijp7IiRyZWYiOi</w:instrText>
          </w:r>
          <w:r>
            <w:rPr>
              <w:sz w:val="24"/>
              <w:szCs w:val="24"/>
              <w:lang w:val="en-US"/>
            </w:rPr>
            <w:instrText>I4In19LHsiJGlkIjoiMTI4IiwiJHR5cGUiOiJTd2lzc0FjYWRlbWljLkNpdGF2aS5QZXJzb24sIFN3aXNzQWNhZGVtaWMuQ2l0YXZpIiwiRmlyc3ROYW1lIjoiVGhvbWFzIiwiTGFzdE5hbWUiOiJMYW5nbWFubiIsIlByb3RlY3RlZCI6ZmFsc2UsIlNleCI6MiwiQ3JlYXRlZEJ5IjoiX0plbm55IiwiQ3JlYXRlZE9uIjoiMjAyMi0wOC0wMV</w:instrText>
          </w:r>
          <w:r>
            <w:rPr>
              <w:sz w:val="24"/>
              <w:szCs w:val="24"/>
              <w:lang w:val="en-US"/>
            </w:rPr>
            <w:instrText>QwODowODozMyIsIk1vZGlmaWVkQnkiOiJfSmVubnkiLCJJZCI6ImU0N2VkMzYyLWE1NzYtNGU0Yy05YzE3LTcwZWE0NjQ0MjZiOCIsIk1vZGlmaWVkT24iOiIyMDIyLTA4LTAxVDA4OjA4OjMzIiwiUHJvamVjdCI6eyIkcmVmIjoiOCJ9fSx7IiRpZCI6IjEyOSIsIiR0eXBlIjoiU3dpc3NBY2FkZW1pYy5DaXRhdmkuUGVyc29uLCBTd2lzc0</w:instrText>
          </w:r>
          <w:r>
            <w:rPr>
              <w:sz w:val="24"/>
              <w:szCs w:val="24"/>
              <w:lang w:val="en-US"/>
            </w:rPr>
            <w:instrText>FjYWRlbWljLkNpdGF2aSIsIkZpcnN0TmFtZSI6Ik5pY29sZSIsIkxhc3ROYW1lIjoiU2Frc2VucyIsIk1pZGRsZU5hbWUiOiJULiBNLiIsIlByb3RlY3RlZCI6ZmFsc2UsIlNleCI6MSwiQ3JlYXRlZEJ5IjoiX0plbm55IiwiQ3JlYXRlZE9uIjoiMjAyMi0wOC0wMVQwODowODozMyIsIk1vZGlmaWVkQnkiOiJfSmVubnkiLCJJZCI6IjU0MG</w:instrText>
          </w:r>
          <w:r>
            <w:rPr>
              <w:sz w:val="24"/>
              <w:szCs w:val="24"/>
              <w:lang w:val="en-US"/>
            </w:rPr>
            <w:instrText>RhNzcxLTgwMGMtNGRmYS04N2VlLThhNTc3YWFlZTE1MyIsIk1vZGlmaWVkT24iOiIyMDIyLTA4LTAxVDA4OjA4OjMzIiwiUHJvamVjdCI6eyIkcmVmIjoiOCJ9fSx7IiRpZCI6IjEzMCIsIiR0eXBlIjoiU3dpc3NBY2FkZW1pYy5DaXRhdmkuUGVyc29uLCBTd2lzc0FjYWRlbWljLkNpdGF2aSIsIkZpcnN0TmFtZSI6IkVpa28iLCJMYXN0Tm</w:instrText>
          </w:r>
          <w:r>
            <w:rPr>
              <w:sz w:val="24"/>
              <w:szCs w:val="24"/>
              <w:lang w:val="en-US"/>
            </w:rPr>
            <w:instrText>FtZSI6IkpvbmciLCJNaWRkbGVOYW1lIjoiSy4iLCJQcmVmaXgiOiJkZSIsIlByb3RlY3RlZCI6ZmFsc2UsIlNleCI6MCwiQ3JlYXRlZEJ5IjoiX0plbm55IiwiQ3JlYXRlZE9uIjoiMjAyMi0wOC0wMVQwODowODozMyIsIk1vZGlmaWVkQnkiOiJfSmVubnkiLCJJZCI6IjBiYzk3MDRhLTdlNTQtNDM4Ni04YWIzLWRmMWIzYmViODhjOSIsIk</w:instrText>
          </w:r>
          <w:r>
            <w:rPr>
              <w:sz w:val="24"/>
              <w:szCs w:val="24"/>
              <w:lang w:val="en-US"/>
            </w:rPr>
            <w:instrText>1vZGlmaWVkT24iOiIyMDIyLTA4LTAxVDA4OjA4OjMzIiwiUHJvamVjdCI6eyIkcmVmIjoiOCJ9fSx7IiRpZCI6IjEzMSIsIiR0eXBlIjoiU3dpc3NBY2FkZW1pYy5DaXRhdmkuUGVyc29uLCBTd2lzc0FjYWRlbWljLkNpdGF2aSIsIkZpcnN0TmFtZSI6IkNhcmVsIiwiTGFzdE5hbWUiOiJIb3luZyIsIk1pZGRsZU5hbWUiOiJCLiIsIlByb3</w:instrText>
          </w:r>
          <w:r>
            <w:rPr>
              <w:sz w:val="24"/>
              <w:szCs w:val="24"/>
              <w:lang w:val="en-US"/>
            </w:rPr>
            <w:instrText>RlY3RlZCI6ZmFsc2UsIlNleCI6MCwiQ3JlYXRlZEJ5IjoiX0plbm55IiwiQ3JlYXRlZE9uIjoiMjAyMi0wOC0wMVQwODowODozMyIsIk1vZGlmaWVkQnkiOiJfSmVubnkiLCJJZCI6ImFkMmVlYzVkLTJiNGUtNDE3OC05NDI2LWM4ZWFjOTBlOGNjNCIsIk1vZGlmaWVkT24iOiIyMDIyLTA4LTAxVDA4OjA4OjMzIiwiUHJvamVjdCI6eyIkcm</w:instrText>
          </w:r>
          <w:r>
            <w:rPr>
              <w:sz w:val="24"/>
              <w:szCs w:val="24"/>
              <w:lang w:val="en-US"/>
            </w:rPr>
            <w:instrText>VmIjoiOCJ9fSx7IiRpZCI6IjEzMiIsIiR0eXBlIjoiU3dpc3NBY2FkZW1pYy5DaXRhdmkuUGVyc29uLCBTd2lzc0FjYWRlbWljLkNpdGF2aSIsIkZpcnN0TmFtZSI6Ik1lbGluZGEiLCJMYXN0TmFtZSI6IkNhaW4iLCJNaWRkbGVOYW1lIjoiUy4iLCJQcm90ZWN0ZWQiOmZhbHNlLCJTZXgiOjEsIkNyZWF0ZWRCeSI6Il9KZW5ueSIsIkNyZW</w:instrText>
          </w:r>
          <w:r>
            <w:rPr>
              <w:sz w:val="24"/>
              <w:szCs w:val="24"/>
              <w:lang w:val="en-US"/>
            </w:rPr>
            <w:instrText>F0ZWRPbiI6IjIwMjItMDgtMDFUMDg6MDg6MzMiLCJNb2RpZmllZEJ5IjoiX0plbm55IiwiSWQiOiIwMzM4YmJiMy0zZTE2LTRkYjctYWEyMC1kM2UwYzY0NzMxY2YiLCJNb2RpZmllZE9uIjoiMjAyMi0wOC0wMVQwODowODozMyIsIlByb2plY3QiOnsiJHJlZiI6IjgifX0seyIkaWQiOiIxMzMiLCIkdHlwZSI6IlN3aXNzQWNhZGVtaWMuQ2</w:instrText>
          </w:r>
          <w:r>
            <w:rPr>
              <w:sz w:val="24"/>
              <w:szCs w:val="24"/>
              <w:lang w:val="en-US"/>
            </w:rPr>
            <w:instrText>l0YXZpLlBlcnNvbiwgU3dpc3NBY2FkZW1pYy5DaXRhdmkiLCJGaXJzdE5hbWUiOiJBbmRyZWEiLCJMYXN0TmFtZSI6IlJpY2hhcmRzb24iLCJNaWRkbGVOYW1lIjoiSi4iLCJQcm90ZWN0ZWQiOmZhbHNlLCJTZXgiOjAsIkNyZWF0ZWRCeSI6Il9KZW5ueSIsIkNyZWF0ZWRPbiI6IjIwMjItMDgtMDFUMDg6MDg6MzMiLCJNb2RpZmllZEJ5Ij</w:instrText>
          </w:r>
          <w:r>
            <w:rPr>
              <w:sz w:val="24"/>
              <w:szCs w:val="24"/>
              <w:lang w:val="en-US"/>
            </w:rPr>
            <w:instrText>oiX0plbm55IiwiSWQiOiJkM2MxNGQ1MC0xMmQ2LTQzNWMtOTgxMi1hNmU4ODljYTAxMDMiLCJNb2RpZmllZE9uIjoiMjAyMi0wOC0wMVQwODowODozMyIsIlByb2plY3QiOnsiJHJlZiI6IjgifX0seyIkaWQiOiIxMzQiLCIkdHlwZSI6IlN3aXNzQWNhZGVtaWMuQ2l0YXZpLlBlcnNvbiwgU3dpc3NBY2FkZW1pYy5DaXRhdmkiLCJGaXJzdE</w:instrText>
          </w:r>
          <w:r>
            <w:rPr>
              <w:sz w:val="24"/>
              <w:szCs w:val="24"/>
              <w:lang w:val="en-US"/>
            </w:rPr>
            <w:instrText>5hbWUiOiJUYW1teSIsIkxhc3ROYW1lIjoiTWFydGluIiwiTWlkZGxlTmFtZSI6Ik0uIiwiUHJvdGVjdGVkIjpmYWxzZSwiU2V4IjoxLCJDcmVhdGVkQnkiOiJfSmVubnkiLCJDcmVhdGVkT24iOiIyMDIyLTA4LTAxVDA4OjA4OjMzIiwiTW9kaWZpZWRCeSI6Il9KZW5ueSIsIklkIjoiNTVjMDgzODAtYjYxZi00OWJhLThmZGEtZTMyY2Q2M2</w:instrText>
          </w:r>
          <w:r>
            <w:rPr>
              <w:sz w:val="24"/>
              <w:szCs w:val="24"/>
              <w:lang w:val="en-US"/>
            </w:rPr>
            <w:instrText>YyZjMyIiwiTW9kaWZpZWRPbiI6IjIwMjItMDgtMDFUMDg6MDg6MzMiLCJQcm9qZWN0Ijp7IiRyZWYiOiI4In19LHsiJGlkIjoiMTM1IiwiJHR5cGUiOiJTd2lzc0FjYWRlbWljLkNpdGF2aS5QZXJzb24sIFN3aXNzQWNhZGVtaWMuQ2l0YXZpIiwiRmlyc3ROYW1lIjoiSm9obiIsIkxhc3ROYW1lIjoiQmxhbmdlcm8iLCJQcm90ZWN0ZWQiOm</w:instrText>
          </w:r>
          <w:r>
            <w:rPr>
              <w:sz w:val="24"/>
              <w:szCs w:val="24"/>
              <w:lang w:val="en-US"/>
            </w:rPr>
            <w:instrText>ZhbHNlLCJTZXgiOjIsIkNyZWF0ZWRCeSI6Il9KZW5ueSIsIkNyZWF0ZWRPbiI6IjIwMjItMDgtMDFUMDg6MDg6MzMiLCJNb2RpZmllZEJ5IjoiX0plbm55IiwiSWQiOiI4M2Q3NGFiYi1jYTc3LTRjMGQtYWM4ZS1iODM5OWRkNTMzYzEiLCJNb2RpZmllZE9uIjoiMjAyMi0wOC0wMVQwODowODozMyIsIlByb2plY3QiOnsiJHJlZiI6IjgifX</w:instrText>
          </w:r>
          <w:r>
            <w:rPr>
              <w:sz w:val="24"/>
              <w:szCs w:val="24"/>
              <w:lang w:val="en-US"/>
            </w:rPr>
            <w:instrText>0seyIkaWQiOiIxMzYiLCIkdHlwZSI6IlN3aXNzQWNhZGVtaWMuQ2l0YXZpLlBlcnNvbiwgU3dpc3NBY2FkZW1pYy5DaXRhdmkiLCJGaXJzdE5hbWUiOiJEYW5pZWwiLCJMYXN0TmFtZSI6IldlZWtzIiwiTWlkZGxlTmFtZSI6IkUuIiwiUHJvdGVjdGVkIjpmYWxzZSwiU2V4IjoyLCJDcmVhdGVkQnkiOiJfSmVubnkiLCJDcmVhdGVkT24iOi</w:instrText>
          </w:r>
          <w:r>
            <w:rPr>
              <w:sz w:val="24"/>
              <w:szCs w:val="24"/>
              <w:lang w:val="en-US"/>
            </w:rPr>
            <w:instrText>IyMDIyLTA4LTAxVDA4OjA4OjMzIiwiTW9kaWZpZWRCeSI6Il9KZW5ueSIsIklkIjoiNDAwOGMyOGMtMDYzNC00NTE0LTgwYjAtNGU1MjVjMGRmMDg3IiwiTW9kaWZpZWRPbiI6IjIwMjItMDgtMDFUMDg6MDg6MzMiLCJQcm9qZWN0Ijp7IiRyZWYiOiI4In19LHsiJGlkIjoiMTM3IiwiJHR5cGUiOiJTd2lzc0FjYWRlbWljLkNpdGF2aS5QZX</w:instrText>
          </w:r>
          <w:r>
            <w:rPr>
              <w:sz w:val="24"/>
              <w:szCs w:val="24"/>
              <w:lang w:val="en-US"/>
            </w:rPr>
            <w:instrText>Jzb24sIFN3aXNzQWNhZGVtaWMuQ2l0YXZpIiwiRmlyc3ROYW1lIjoiQmFsIiwiTGFzdE5hbWUiOiJEaGlsbG9uIiwiUHJvdGVjdGVkIjpmYWxzZSwiU2V4IjowLCJDcmVhdGVkQnkiOiJfSmVubnkiLCJDcmVhdGVkT24iOiIyMDIyLTA4LTAxVDA4OjA4OjMzIiwiTW9kaWZpZWRCeSI6Il9KZW5ueSIsIklkIjoiNzVlMjJjMjEtYTYxNS00Mz</w:instrText>
          </w:r>
          <w:r>
            <w:rPr>
              <w:sz w:val="24"/>
              <w:szCs w:val="24"/>
              <w:lang w:val="en-US"/>
            </w:rPr>
            <w:instrText>M2LWE1YWEtNGUxZGVmYThiODM2IiwiTW9kaWZpZWRPbiI6IjIwMjItMDgtMDFUMDg6MDg6MzMiLCJQcm9qZWN0Ijp7IiRyZWYiOiI4In19LHsiJGlkIjoiMTM4IiwiJHR5cGUiOiJTd2lzc0FjYWRlbWljLkNpdGF2aS5QZXJzb24sIFN3aXNzQWNhZGVtaWMuQ2l0YXZpIiwiRmlyc3ROYW1lIjoiQ29ybmVsaWEiLCJMYXN0TmFtZSI6InZhbi</w:instrText>
          </w:r>
          <w:r>
            <w:rPr>
              <w:sz w:val="24"/>
              <w:szCs w:val="24"/>
              <w:lang w:val="en-US"/>
            </w:rPr>
            <w:instrText>BEdWlqbiIsIk1pZGRsZU5hbWUiOiJNLiIsIlByb3RlY3RlZCI6ZmFsc2UsIlNleCI6MSwiQ3JlYXRlZEJ5IjoiX0plbm55IiwiQ3JlYXRlZE9uIjoiMjAyMi0wNy0yMFQxMzo1MToxMCIsIk1vZGlmaWVkQnkiOiJfSmVubnkiLCJJZCI6ImNmY2QyYzk5LTAxYjQtNGJiOC04Zjc4LWNmMDgxY2MwMGJmNyIsIk1vZGlmaWVkT24iOiIyMDIyLT</w:instrText>
          </w:r>
          <w:r>
            <w:rPr>
              <w:sz w:val="24"/>
              <w:szCs w:val="24"/>
              <w:lang w:val="en-US"/>
            </w:rPr>
            <w:instrText>A3LTIwVDEzOjUxOjEwIiwiUHJvamVjdCI6eyIkcmVmIjoiOCJ9fSx7IiRpZCI6IjEzOSIsIiR0eXBlIjoiU3dpc3NBY2FkZW1pYy5DaXRhdmkuUGVyc29uLCBTd2lzc0FjYWRlbWljLkNpdGF2aSIsIkZpcnN0TmFtZSI6IktpbWJlcmx5IiwiTGFzdE5hbWUiOiJEb2hlbnkiLCJNaWRkbGVOYW1lIjoiRi4iLCJQcm90ZWN0ZWQiOmZhbHNlLC</w:instrText>
          </w:r>
          <w:r>
            <w:rPr>
              <w:sz w:val="24"/>
              <w:szCs w:val="24"/>
              <w:lang w:val="en-US"/>
            </w:rPr>
            <w:instrText>JTZXgiOjEsIkNyZWF0ZWRCeSI6Il9KZW5ueSIsIkNyZWF0ZWRPbiI6IjIwMjItMDgtMDFUMDg6MDg6MzMiLCJNb2RpZmllZEJ5IjoiX0plbm55IiwiSWQiOiJmODhiMDQ2MC0yZjcwLTRiNzAtYTQ2Yy01N2IxMDk3MmIxZWQiLCJNb2RpZmllZE9uIjoiMjAyMi0wOC0wMVQwODowODozMyIsIlByb2plY3QiOnsiJHJlZiI6IjgifX0seyIkaW</w:instrText>
          </w:r>
          <w:r>
            <w:rPr>
              <w:sz w:val="24"/>
              <w:szCs w:val="24"/>
              <w:lang w:val="en-US"/>
            </w:rPr>
            <w:instrText>QiOiIxNDAiLCIkdHlwZSI6IlN3aXNzQWNhZGVtaWMuQ2l0YXZpLlBlcnNvbiwgU3dpc3NBY2FkZW1pYy5DaXRhdmkiLCJGaXJzdE5hbWUiOiJKYW5lIiwiTGFzdE5hbWUiOiJSb21tIiwiUHJvdGVjdGVkIjpmYWxzZSwiU2V4IjoxLCJDcmVhdGVkQnkiOiJfSmVubnkiLCJDcmVhdGVkT24iOiIyMDIyLTA4LTAxVDA4OjA4OjMzIiwiTW9kaW</w:instrText>
          </w:r>
          <w:r>
            <w:rPr>
              <w:sz w:val="24"/>
              <w:szCs w:val="24"/>
              <w:lang w:val="en-US"/>
            </w:rPr>
            <w:instrText>ZpZWRCeSI6Il9KZW5ueSIsIklkIjoiZGM4YmVjOWMtMWY3NC00YTljLWJkZTEtNTdmMGY5ODNkOGE5IiwiTW9kaWZpZWRPbiI6IjIwMjItMDgtMDFUMDg6MDg6MzMiLCJQcm9qZWN0Ijp7IiRyZWYiOiI4In19LHsiJGlkIjoiMTQxIiwiJHR5cGUiOiJTd2lzc0FjYWRlbWljLkNpdGF2aS5QZXJzb24sIFN3aXNzQWNhZGVtaWMuQ2l0YXZpIi</w:instrText>
          </w:r>
          <w:r>
            <w:rPr>
              <w:sz w:val="24"/>
              <w:szCs w:val="24"/>
              <w:lang w:val="en-US"/>
            </w:rPr>
            <w:instrText>wiRmlyc3ROYW1lIjoiQ2Fyb2xpbmUiLCJMYXN0TmFtZSI6IktsYXZlciIsIk1pZGRsZU5hbWUiOiJDLiBXLiIsIlByb3RlY3RlZCI6ZmFsc2UsIlNleCI6MSwiQ3JlYXRlZEJ5IjoiX0plbm55IiwiQ3JlYXRlZE9uIjoiMjAyMi0wNy0yMFQxMzo1MToxMCIsIk1vZGlmaWVkQnkiOiJfSmVubnkiLCJJZCI6ImJkZmM1ZTM0LTk2ZmQtNDIxNi</w:instrText>
          </w:r>
          <w:r>
            <w:rPr>
              <w:sz w:val="24"/>
              <w:szCs w:val="24"/>
              <w:lang w:val="en-US"/>
            </w:rPr>
            <w:instrText>1hMjM4LWVmODRhMzA3YWI5YiIsIk1vZGlmaWVkT24iOiIyMDIyLTA3LTIwVDEzOjUxOjEwIiwiUHJvamVjdCI6eyIkcmVmIjoiOCJ9fSx7IiRpZCI6IjE0MiIsIiR0eXBlIjoiU3dpc3NBY2FkZW1pYy5DaXRhdmkuUGVyc29uLCBTd2lzc0FjYWRlbWljLkNpdGF2aSIsIkZpcnN0TmFtZSI6IkNhcm9saW5lIiwiTGFzdE5hbWUiOiJIYXl3YX</w:instrText>
          </w:r>
          <w:r>
            <w:rPr>
              <w:sz w:val="24"/>
              <w:szCs w:val="24"/>
              <w:lang w:val="en-US"/>
            </w:rPr>
            <w:instrText>JkIiwiUHJvdGVjdGVkIjpmYWxzZSwiU2V4IjoxLCJDcmVhdGVkQnkiOiJfSmVubnkiLCJDcmVhdGVkT24iOiIyMDIyLTA4LTAxVDA4OjA4OjMzIiwiTW9kaWZpZWRCeSI6Il9KZW5ueSIsIklkIjoiYzUyNzY1MTEtODdhYy00NzczLWJlZmYtMDM4NjA2YjdlOTM5IiwiTW9kaWZpZWRPbiI6IjIwMjItMDgtMDFUMDg6MDg6MzMiLCJQcm9qZW</w:instrText>
          </w:r>
          <w:r>
            <w:rPr>
              <w:sz w:val="24"/>
              <w:szCs w:val="24"/>
              <w:lang w:val="en-US"/>
            </w:rPr>
            <w:instrText>N0Ijp7IiRyZWYiOiI4In19LHsiJGlkIjoiMTQzIiwiJHR5cGUiOiJTd2lzc0FjYWRlbWljLkNpdGF2aS5QZXJzb24sIFN3aXNzQWNhZGVtaWMuQ2l0YXZpIiwiRmlyc3ROYW1lIjoiTWljaGFlbCIsIkxhc3ROYW1lIjoiR29yaW4iLCJNaWRkbGVOYW1lIjoiQi4iLCJQcm90ZWN0ZWQiOmZhbHNlLCJTZXgiOjIsIkNyZWF0ZWRCeSI6Il9KZW</w:instrText>
          </w:r>
          <w:r>
            <w:rPr>
              <w:sz w:val="24"/>
              <w:szCs w:val="24"/>
              <w:lang w:val="en-US"/>
            </w:rPr>
            <w:instrText>5ueSIsIkNyZWF0ZWRPbiI6IjIwMjItMDgtMDFUMDg6MDg6MzMiLCJNb2RpZmllZEJ5IjoiX0plbm55IiwiSWQiOiJhZTg3OTU4Ny0xZDE3LTQ2ZjgtYThjZi1kN2E4N2U0Y2Q5MjciLCJNb2RpZmllZE9uIjoiMjAyMi0wOC0wMVQwODowODozMyIsIlByb2plY3QiOnsiJHJlZiI6IjgifX0seyIkaWQiOiIxNDQiLCIkdHlwZSI6IlN3aXNzQW</w:instrText>
          </w:r>
          <w:r>
            <w:rPr>
              <w:sz w:val="24"/>
              <w:szCs w:val="24"/>
              <w:lang w:val="en-US"/>
            </w:rPr>
            <w:instrText>NhZGVtaWMuQ2l0YXZpLlBlcnNvbiwgU3dpc3NBY2FkZW1pYy5DaXRhdmkiLCJGaXJzdE5hbWUiOiJNaWNoYWVsIiwiTGFzdE5hbWUiOiJLbGVpbiIsIk1pZGRsZU5hbWUiOiJMLiIsIlByb3RlY3RlZCI6ZmFsc2UsIlNleCI6MiwiQ3JlYXRlZEJ5IjoiX0plbm55IiwiQ3JlYXRlZE9uIjoiMjAyMi0wOC0wMVQwODowODozMyIsIk1vZGlmaW</w:instrText>
          </w:r>
          <w:r>
            <w:rPr>
              <w:sz w:val="24"/>
              <w:szCs w:val="24"/>
              <w:lang w:val="en-US"/>
            </w:rPr>
            <w:instrText>VkQnkiOiJfSmVubnkiLCJJZCI6ImEzZTIzYzljLWViNDktNGJhOC04MjNhLTg1NTM0OTAwNjkzZSIsIk1vZGlmaWVkT24iOiIyMDIyLTA4LTAxVDA4OjA4OjMzIiwiUHJvamVjdCI6eyIkcmVmIjoiOCJ9fSx7IiRpZCI6IjE0NSIsIiR0eXBlIjoiU3dpc3NBY2FkZW1pYy5DaXRhdmkuUGVyc29uLCBTd2lzc0FjYWRlbWljLkNpdGF2aSIsIk</w:instrText>
          </w:r>
          <w:r>
            <w:rPr>
              <w:sz w:val="24"/>
              <w:szCs w:val="24"/>
              <w:lang w:val="en-US"/>
            </w:rPr>
            <w:instrText>ZpcnN0TmFtZSI6IlBhdWwiLCJMYXN0TmFtZSI6IkJhaXJkIiwiTWlkZGxlTmFtZSI6Ik4uIiwiUHJvdGVjdGVkIjpmYWxzZSwiU2V4IjoyLCJDcmVhdGVkQnkiOiJfSmVubnkiLCJDcmVhdGVkT24iOiIyMDIyLTA4LTAxVDA4OjA4OjMzIiwiTW9kaWZpZWRCeSI6Il9KZW5ueSIsIklkIjoiMGJmMDZiMTAtM2MzZS00YTk2LTg5MGEtOTQ1ZD</w:instrText>
          </w:r>
          <w:r>
            <w:rPr>
              <w:sz w:val="24"/>
              <w:szCs w:val="24"/>
              <w:lang w:val="en-US"/>
            </w:rPr>
            <w:instrText>RhMmNhN2I0IiwiTW9kaWZpZWRPbiI6IjIwMjItMDgtMDFUMDg6MDg6MzMiLCJQcm9qZWN0Ijp7IiRyZWYiOiI4In19LHsiJGlkIjoiMTQ2IiwiJHR5cGUiOiJTd2lzc0FjYWRlbWljLkNpdGF2aS5QZXJzb24sIFN3aXNzQWNhZGVtaWMuQ2l0YXZpIiwiRmlyc3ROYW1lIjoiQW5uZWtlIiwiTGFzdE5hbWUiOiJIb2xsYW5kZXIiLCJNaWRkbG</w:instrText>
          </w:r>
          <w:r>
            <w:rPr>
              <w:sz w:val="24"/>
              <w:szCs w:val="24"/>
              <w:lang w:val="en-US"/>
            </w:rPr>
            <w:instrText>VOYW1lIjoiSS4iLCJQcmVmaXgiOiJkZW4iLCJQcm90ZWN0ZWQiOmZhbHNlLCJTZXgiOjEsIkNyZWF0ZWRCeSI6Il9KZW5ueSIsIkNyZWF0ZWRPbiI6IjIwMjItMDgtMDFUMDg6MDg6MzMiLCJNb2RpZmllZEJ5IjoiX0plbm55IiwiSWQiOiIxNGU2MjI4Mi1mOGQxLTQ3ZjgtOWI5Mi1mNzU5ZmJhYjg3OTUiLCJNb2RpZmllZE9uIjoiMjAyMi</w:instrText>
          </w:r>
          <w:r>
            <w:rPr>
              <w:sz w:val="24"/>
              <w:szCs w:val="24"/>
              <w:lang w:val="en-US"/>
            </w:rPr>
            <w:instrText>0wOC0wMVQwODowODozMyIsIlByb2plY3QiOnsiJHJlZiI6IjgifX0seyIkaWQiOiIxNDciLCIkdHlwZSI6IlN3aXNzQWNhZGVtaWMuQ2l0YXZpLlBlcnNvbiwgU3dpc3NBY2FkZW1pYy5DaXRhdmkiLCJGaXJzdE5hbWUiOiJTYXNjaGEiLCJMYXN0TmFtZSI6IkZhdXNlciIsIlByb3RlY3RlZCI6ZmFsc2UsIlNleCI6MCwiQ3JlYXRlZEJ5Ij</w:instrText>
          </w:r>
          <w:r>
            <w:rPr>
              <w:sz w:val="24"/>
              <w:szCs w:val="24"/>
              <w:lang w:val="en-US"/>
            </w:rPr>
            <w:instrText>oiX0plbm55IiwiQ3JlYXRlZE9uIjoiMjAyMi0wOC0wMVQwODowODozMyIsIk1vZGlmaWVkQnkiOiJfSmVubnkiLCJJZCI6IjNjNGM1NWViLTVmZTUtNDJhNS04NzFlLWU0ZWNiMTMzYWI0NyIsIk1vZGlmaWVkT24iOiIyMDIyLTA4LTAxVDA4OjA4OjMzIiwiUHJvamVjdCI6eyIkcmVmIjoiOCJ9fSx7IiRpZCI6IjE0OCIsIiR0eXBlIjoiU3</w:instrText>
          </w:r>
          <w:r>
            <w:rPr>
              <w:sz w:val="24"/>
              <w:szCs w:val="24"/>
              <w:lang w:val="en-US"/>
            </w:rPr>
            <w:instrText>dpc3NBY2FkZW1pYy5DaXRhdmkuUGVyc29uLCBTd2lzc0FjYWRlbWljLkNpdGF2aSIsIkZpcnN0TmFtZSI6IkpvaG4iLCJMYXN0TmFtZSI6IllhdGVzIiwiTWlkZGxlTmFtZSI6IlIuIFcuIiwiUHJvdGVjdGVkIjpmYWxzZSwiU2V4IjoyLCJDcmVhdGVkQnkiOiJfSmVubnkiLCJDcmVhdGVkT24iOiIyMDIyLTA4LTAxVDA4OjA4OjMzIiwiTW</w:instrText>
          </w:r>
          <w:r>
            <w:rPr>
              <w:sz w:val="24"/>
              <w:szCs w:val="24"/>
              <w:lang w:val="en-US"/>
            </w:rPr>
            <w:instrText>9kaWZpZWRCeSI6Il9KZW5ueSIsIklkIjoiNzdhMzZiMTYtYjlmZC00NDNkLWJiNDItN2U2NWNiYzcyYjZmIiwiTW9kaWZpZWRPbiI6IjIwMjItMDgtMDFUMDg6MDg6MzMiLCJQcm9qZWN0Ijp7IiRyZWYiOiI4In19LHsiJGlkIjoiMTQ5IiwiJHR5cGUiOiJTd2lzc0FjYWRlbWljLkNpdGF2aS5QZXJzb24sIFN3aXNzQWNhZGVtaWMuQ2l0YX</w:instrText>
          </w:r>
          <w:r>
            <w:rPr>
              <w:sz w:val="24"/>
              <w:szCs w:val="24"/>
              <w:lang w:val="en-US"/>
            </w:rPr>
            <w:instrText>ZpIiwiRmlyc3ROYW1lIjoiUmFuZG8iLCJMYXN0TmFtZSI6IkFsbGlrbWV0cyIsIlByb3RlY3RlZCI6ZmFsc2UsIlNleCI6MCwiQ3JlYXRlZEJ5IjoiX0plbm55IiwiQ3JlYXRlZE9uIjoiMjAyMi0wOC0wMVQwODowODozMyIsIk1vZGlmaWVkQnkiOiJfSmVubnkiLCJJZCI6ImM2NDI5ZGJkLTViZGYtNDY2MC1iMjE0LTkxNzdlNGNiNmM0Mi</w:instrText>
          </w:r>
          <w:r>
            <w:rPr>
              <w:sz w:val="24"/>
              <w:szCs w:val="24"/>
              <w:lang w:val="en-US"/>
            </w:rPr>
            <w:instrText>IsIk1vZGlmaWVkT24iOiIyMDIyLTA4LTAxVDA4OjA4OjMzIiwiUHJvamVjdCI6eyIkcmVmIjoiOCJ9fSx7IiRpZCI6IjE1MCIsIiR0eXBlIjoiU3dpc3NBY2FkZW1pYy5DaXRhdmkuUGVyc29uLCBTd2lzc0FjYWRlbWljLkNpdGF2aSIsIkZpcnN0TmFtZSI6IkppZSIsIkxhc3ROYW1lIjoiV2FuZyIsIk1pZGRsZU5hbWUiOiJKaW4iLCJQcm</w:instrText>
          </w:r>
          <w:r>
            <w:rPr>
              <w:sz w:val="24"/>
              <w:szCs w:val="24"/>
              <w:lang w:val="en-US"/>
            </w:rPr>
            <w:instrText>90ZWN0ZWQiOmZhbHNlLCJTZXgiOjAsIkNyZWF0ZWRCeSI6Il9KZW5ueSIsIkNyZWF0ZWRPbiI6IjIwMjItMDgtMDFUMDg6MDg6MzMiLCJNb2RpZmllZEJ5IjoiX0plbm55IiwiSWQiOiJmNGMxOTQ1OC01Y2E3LTQyOWEtYjQ5MC1lMDc0YjAyNzJmMTMiLCJNb2RpZmllZE9uIjoiMjAyMi0wOC0wMVQwODowODozMyIsIlByb2plY3QiOnsiJH</w:instrText>
          </w:r>
          <w:r>
            <w:rPr>
              <w:sz w:val="24"/>
              <w:szCs w:val="24"/>
              <w:lang w:val="en-US"/>
            </w:rPr>
            <w:instrText>JlZiI6IjgifX0seyIkaWQiOiIxNTEiLCIkdHlwZSI6IlN3aXNzQWNhZGVtaWMuQ2l0YXZpLlBlcnNvbiwgU3dpc3NBY2FkZW1pYy5DaXRhdmkiLCJGaXJzdE5hbWUiOiJEZWJyYSIsIkxhc3ROYW1lIjoiU2NoYXVtYmVyZyIsIk1pZGRsZU5hbWUiOiJBLiIsIlByb3RlY3RlZCI6ZmFsc2UsIlNleCI6MSwiQ3JlYXRlZEJ5IjoiX0plbm55Ii</w:instrText>
          </w:r>
          <w:r>
            <w:rPr>
              <w:sz w:val="24"/>
              <w:szCs w:val="24"/>
              <w:lang w:val="en-US"/>
            </w:rPr>
            <w:instrText>wiQ3JlYXRlZE9uIjoiMjAyMi0wOC0wMVQwODowODozMyIsIk1vZGlmaWVkQnkiOiJfSmVubnkiLCJJZCI6Ijk5MWUxYmE2LWViNjctNDdlYi05OTY2LTAxYTg1ZTM0MDBhNCIsIk1vZGlmaWVkT24iOiIyMDIyLTA4LTAxVDA4OjA4OjMzIiwiUHJvamVjdCI6eyIkcmVmIjoiOCJ9fSx7IiRpZCI6IjE1MiIsIiR0eXBlIjoiU3dpc3NBY2FkZW</w:instrText>
          </w:r>
          <w:r>
            <w:rPr>
              <w:sz w:val="24"/>
              <w:szCs w:val="24"/>
              <w:lang w:val="en-US"/>
            </w:rPr>
            <w:instrText>1pYy5DaXRhdmkuUGVyc29uLCBTd2lzc0FjYWRlbWljLkNpdGF2aSIsIkZpcnN0TmFtZSI6IkJhcmJhcmEiLCJMYXN0TmFtZSI6IktsZWluIiwiTWlkZGxlTmFtZSI6IkUuIEsuIiwiUHJvdGVjdGVkIjpmYWxzZSwiU2V4IjoxLCJDcmVhdGVkQnkiOiJfSmVubnkiLCJDcmVhdGVkT24iOiIyMDIyLTA4LTAxVDA4OjA4OjMzIiwiTW9kaWZpZW</w:instrText>
          </w:r>
          <w:r>
            <w:rPr>
              <w:sz w:val="24"/>
              <w:szCs w:val="24"/>
              <w:lang w:val="en-US"/>
            </w:rPr>
            <w:instrText>RCeSI6Il9KZW5ueSIsIklkIjoiMTYxYmNkMTUtZTBmOC00NzM0LTgzZjgtNTViMWYyYjNjZTYxIiwiTW9kaWZpZWRPbiI6IjIwMjItMDgtMDFUMDg6MDg6MzMiLCJQcm9qZWN0Ijp7IiRyZWYiOiI4In19LHsiJGlkIjoiMTUzIiwiJHR5cGUiOiJTd2lzc0FjYWRlbWljLkNpdGF2aS5QZXJzb24sIFN3aXNzQWNhZGVtaWMuQ2l0YXZpIiwiRm</w:instrText>
          </w:r>
          <w:r>
            <w:rPr>
              <w:sz w:val="24"/>
              <w:szCs w:val="24"/>
              <w:lang w:val="en-US"/>
            </w:rPr>
            <w:instrText>lyc3ROYW1lIjoiU3RlcGhhbmllIiwiTGFzdE5hbWUiOiJIYWdzdHJvbSIsIk1pZGRsZU5hbWUiOiJBLiIsIlByb3RlY3RlZCI6ZmFsc2UsIlNleCI6MSwiQ3JlYXRlZEJ5IjoiX0plbm55IiwiQ3JlYXRlZE9uIjoiMjAyMi0wOC0wMVQwODowODozMyIsIk1vZGlmaWVkQnkiOiJfSmVubnkiLCJJZCI6IjY0MGExOGJkLTc4MmItNGI4MC05ZW</w:instrText>
          </w:r>
          <w:r>
            <w:rPr>
              <w:sz w:val="24"/>
              <w:szCs w:val="24"/>
              <w:lang w:val="en-US"/>
            </w:rPr>
            <w:instrText>NkLTkwYjdlMmJkYjEzNyIsIk1vZGlmaWVkT24iOiIyMDIyLTA4LTAxVDA4OjA4OjMzIiwiUHJvamVjdCI6eyIkcmVmIjoiOCJ9fSx7IiRpZCI6IjE1NCIsIiR0eXBlIjoiU3dpc3NBY2FkZW1pYy5DaXRhdmkuUGVyc29uLCBTd2lzc0FjYWRlbWljLkNpdGF2aSIsIkZpcnN0TmFtZSI6Ikl0YXkiLCJMYXN0TmFtZSI6IkNob3dlcnMiLCJQcm</w:instrText>
          </w:r>
          <w:r>
            <w:rPr>
              <w:sz w:val="24"/>
              <w:szCs w:val="24"/>
              <w:lang w:val="en-US"/>
            </w:rPr>
            <w:instrText>90ZWN0ZWQiOmZhbHNlLCJTZXgiOjAsIkNyZWF0ZWRCeSI6Il9KZW5ueSIsIkNyZWF0ZWRPbiI6IjIwMjItMDgtMDFUMDg6MDg6MzMiLCJNb2RpZmllZEJ5IjoiX0plbm55IiwiSWQiOiJmNGY5MTYxMy00YWFlLTRlNjUtYmRiZi1jNWMyOGNlZWMwYTYiLCJNb2RpZmllZE9uIjoiMjAyMi0wOC0wMVQwODowODozMyIsIlByb2plY3QiOnsiJH</w:instrText>
          </w:r>
          <w:r>
            <w:rPr>
              <w:sz w:val="24"/>
              <w:szCs w:val="24"/>
              <w:lang w:val="en-US"/>
            </w:rPr>
            <w:instrText>JlZiI6IjgifX0seyIkaWQiOiIxNTUiLCIkdHlwZSI6IlN3aXNzQWNhZGVtaWMuQ2l0YXZpLlBlcnNvbiwgU3dpc3NBY2FkZW1pYy5DaXRhdmkiLCJGaXJzdE5hbWUiOiJBbmRyZXciLCJMYXN0TmFtZSI6IkxvdGVyeSIsIk1pZGRsZU5hbWUiOiJKLiIsIlByb3RlY3RlZCI6ZmFsc2UsIlNleCI6MiwiQ3JlYXRlZEJ5IjoiX0plbm55IiwiQ3</w:instrText>
          </w:r>
          <w:r>
            <w:rPr>
              <w:sz w:val="24"/>
              <w:szCs w:val="24"/>
              <w:lang w:val="en-US"/>
            </w:rPr>
            <w:instrText>JlYXRlZE9uIjoiMjAyMi0wOC0wMVQwODowODozMyIsIk1vZGlmaWVkQnkiOiJfSmVubnkiLCJJZCI6Ijk1YjNkOGMxLTJiYzctNGY0Mi1hOTZlLTllMjU1NGFjNWE3MyIsIk1vZGlmaWVkT24iOiIyMDIyLTA4LTAxVDA4OjA4OjMzIiwiUHJvamVjdCI6eyIkcmVmIjoiOCJ9fSx7IiRpZCI6IjE1NiIsIiR0eXBlIjoiU3dpc3NBY2FkZW1pYy</w:instrText>
          </w:r>
          <w:r>
            <w:rPr>
              <w:sz w:val="24"/>
              <w:szCs w:val="24"/>
              <w:lang w:val="en-US"/>
            </w:rPr>
            <w:instrText>5DaXRhdmkuUGVyc29uLCBTd2lzc0FjYWRlbWljLkNpdGF2aSIsIkZpcnN0TmFtZSI6IlRoaWVycnkiLCJMYXN0TmFtZSI6IkzDqXZlaWxsYXJkIiwiUHJvdGVjdGVkIjpmYWxzZSwiU2V4IjoyLCJDcmVhdGVkQnkiOiJfSmVubnkiLCJDcmVhdGVkT24iOiIyMDIyLTA4LTAxVDA4OjA4OjMzIiwiTW9kaWZpZWRCeSI6Il9KZW5ueSIsIklkIj</w:instrText>
          </w:r>
          <w:r>
            <w:rPr>
              <w:sz w:val="24"/>
              <w:szCs w:val="24"/>
              <w:lang w:val="en-US"/>
            </w:rPr>
            <w:instrText>oiYTNlZDYxYjQtODk1ZC00Yzc4LTg4ZjQtYzRhYzRmNzBiMDMwIiwiTW9kaWZpZWRPbiI6IjIwMjItMDgtMDFUMDg6MDg6MzMiLCJQcm9qZWN0Ijp7IiRyZWYiOiI4In19LHsiJGlkIjoiMTU3IiwiJHR5cGUiOiJTd2lzc0FjYWRlbWljLkNpdGF2aS5QZXJzb24sIFN3aXNzQWNhZGVtaWMuQ2l0YXZpIiwiRmlyc3ROYW1lIjoiS2FuZyIsIk</w:instrText>
          </w:r>
          <w:r>
            <w:rPr>
              <w:sz w:val="24"/>
              <w:szCs w:val="24"/>
              <w:lang w:val="en-US"/>
            </w:rPr>
            <w:instrText>xhc3ROYW1lIjoiWmhhbmciLCJQcm90ZWN0ZWQiOmZhbHNlLCJTZXgiOjAsIkNyZWF0ZWRCeSI6Il9KZW5ueSIsIkNyZWF0ZWRPbiI6IjIwMjItMDgtMDFUMDg6MDg6MzMiLCJNb2RpZmllZEJ5IjoiX0plbm55IiwiSWQiOiIyOTliNWIwYS03ZGYyLTQ3NWEtODJjYy03Y2ZhYmVlMzJlZDEiLCJNb2RpZmllZE9uIjoiMjAyMi0wOC0wMVQwOD</w:instrText>
          </w:r>
          <w:r>
            <w:rPr>
              <w:sz w:val="24"/>
              <w:szCs w:val="24"/>
              <w:lang w:val="en-US"/>
            </w:rPr>
            <w:instrText>owODozMyIsIlByb2plY3QiOnsiJHJlZiI6IjgifX0seyIkaWQiOiIxNTgiLCIkdHlwZSI6IlN3aXNzQWNhZGVtaWMuQ2l0YXZpLlBlcnNvbiwgU3dpc3NBY2FkZW1pYy5DaXRhdmkiLCJGaXJzdE5hbWUiOiJNdXJyYXkiLCJMYXN0TmFtZSI6IkJyaWxsaWFudCIsIk1pZGRsZU5hbWUiOiJILiIsIlByb3RlY3RlZCI6ZmFsc2UsIlNleCI6Mi</w:instrText>
          </w:r>
          <w:r>
            <w:rPr>
              <w:sz w:val="24"/>
              <w:szCs w:val="24"/>
              <w:lang w:val="en-US"/>
            </w:rPr>
            <w:instrText>wiQ3JlYXRlZEJ5IjoiX0plbm55IiwiQ3JlYXRlZE9uIjoiMjAyMi0wOC0wMVQwODowODozMyIsIk1vZGlmaWVkQnkiOiJfSmVubnkiLCJJZCI6ImZlOWNlNmI2LTViMDMtNGNjMS1hNDEyLTYyMTdkNTQzMWE3ZiIsIk1vZGlmaWVkT24iOiIyMDIyLTA4LTAxVDA4OjA4OjMzIiwiUHJvamVjdCI6eyIkcmVmIjoiOCJ9fSx7IiRpZCI6IjE1OS</w:instrText>
          </w:r>
          <w:r>
            <w:rPr>
              <w:sz w:val="24"/>
              <w:szCs w:val="24"/>
              <w:lang w:val="en-US"/>
            </w:rPr>
            <w:instrText>IsIiR0eXBlIjoiU3dpc3NBY2FkZW1pYy5DaXRhdmkuUGVyc29uLCBTd2lzc0FjYWRlbWljLkNpdGF2aSIsIkZpcnN0TmFtZSI6IkFsZXgiLCJMYXN0TmFtZSI6Ikhld2l0dCIsIk1pZGRsZU5hbWUiOiJXLiIsIlByb3RlY3RlZCI6ZmFsc2UsIlNleCI6MiwiQ3JlYXRlZEJ5IjoiX0plbm55IiwiQ3JlYXRlZE9uIjoiMjAyMi0wOC0wMVQwOD</w:instrText>
          </w:r>
          <w:r>
            <w:rPr>
              <w:sz w:val="24"/>
              <w:szCs w:val="24"/>
              <w:lang w:val="en-US"/>
            </w:rPr>
            <w:instrText>owODozMyIsIk1vZGlmaWVkQnkiOiJfSmVubnkiLCJJZCI6IjQ1MGU4ZmE5LWZlYWItNGZmMS04NWQxLTBmZTg5NTU4ZWZhMyIsIk1vZGlmaWVkT24iOiIyMDIyLTA4LTAxVDA4OjA4OjMzIiwiUHJvamVjdCI6eyIkcmVmIjoiOCJ9fSx7IiRpZCI6IjE2MCIsIiR0eXBlIjoiU3dpc3NBY2FkZW1pYy5DaXRhdmkuUGVyc29uLCBTd2lzc0FjYW</w:instrText>
          </w:r>
          <w:r>
            <w:rPr>
              <w:sz w:val="24"/>
              <w:szCs w:val="24"/>
              <w:lang w:val="en-US"/>
            </w:rPr>
            <w:instrText>RlbWljLkNpdGF2aSIsIkZpcnN0TmFtZSI6IkFuYW5kIiwiTGFzdE5hbWUiOiJTd2Fyb29wIiwiUHJvdGVjdGVkIjpmYWxzZSwiU2V4IjoyLCJDcmVhdGVkQnkiOiJfSmVubnkiLCJDcmVhdGVkT24iOiIyMDIyLTA4LTAxVDA4OjA4OjMzIiwiTW9kaWZpZWRCeSI6Il9KZW5ueSIsIklkIjoiM2VjOGE2NDgtZTJkMS00NmJiLWE0NmQtYTYwZW</w:instrText>
          </w:r>
          <w:r>
            <w:rPr>
              <w:sz w:val="24"/>
              <w:szCs w:val="24"/>
              <w:lang w:val="en-US"/>
            </w:rPr>
            <w:instrText>NhOTAwOWEyIiwiTW9kaWZpZWRPbiI6IjIwMjItMDgtMDFUMDg6MDg6MzMiLCJQcm9qZWN0Ijp7IiRyZWYiOiI4In19LHsiJGlkIjoiMTYxIiwiJHR5cGUiOiJTd2lzc0FjYWRlbWljLkNpdGF2aS5QZXJzb24sIFN3aXNzQWNhZGVtaWMuQ2l0YXZpIiwiRmlyc3ROYW1lIjoiRW1pbHkiLCJMYXN0TmFtZSI6IkNoZXciLCJNaWRkbGVOYW1lIj</w:instrText>
          </w:r>
          <w:r>
            <w:rPr>
              <w:sz w:val="24"/>
              <w:szCs w:val="24"/>
              <w:lang w:val="en-US"/>
            </w:rPr>
            <w:instrText>oiWS4iLCJQcm90ZWN0ZWQiOmZhbHNlLCJTZXgiOjEsIkNyZWF0ZWRCeSI6Il9KZW5ueSIsIkNyZWF0ZWRPbiI6IjIwMjItMDctMjVUMDc6MzI6MzIiLCJNb2RpZmllZEJ5IjoiX0plbm55IiwiSWQiOiJkNjE4ZGRiNy1kYWY4LTRiNzItOTBjNC1iYmY5NTkxNzhjNDkiLCJNb2RpZmllZE9uIjoiMjAyMi0wNy0yNVQwNzozMjozMiIsIlByb2</w:instrText>
          </w:r>
          <w:r>
            <w:rPr>
              <w:sz w:val="24"/>
              <w:szCs w:val="24"/>
              <w:lang w:val="en-US"/>
            </w:rPr>
            <w:instrText>plY3QiOnsiJHJlZiI6IjgifX0seyIkaWQiOiIxNjIiLCIkdHlwZSI6IlN3aXNzQWNhZGVtaWMuQ2l0YXZpLlBlcnNvbiwgU3dpc3NBY2FkZW1pYy5DaXRhdmkiLCJGaXJzdE5hbWUiOiJNYXJnYXJldCIsIkxhc3ROYW1lIjoiUGVyaWNhay1WYW5jZSIsIk1pZGRsZU5hbWUiOiJBLiIsIlByb3RlY3RlZCI6ZmFsc2UsIlNleCI6MSwiQ3JlYX</w:instrText>
          </w:r>
          <w:r>
            <w:rPr>
              <w:sz w:val="24"/>
              <w:szCs w:val="24"/>
              <w:lang w:val="en-US"/>
            </w:rPr>
            <w:instrText>RlZEJ5IjoiX0plbm55IiwiQ3JlYXRlZE9uIjoiMjAyMi0wOC0wMVQwODowODozMyIsIk1vZGlmaWVkQnkiOiJfSmVubnkiLCJJZCI6IjcwYzFkNjNlLTRiMGItNDVkOS04MDU5LWIwMTEwMGViNzMyNyIsIk1vZGlmaWVkT24iOiIyMDIyLTA4LTAxVDA4OjA4OjMzIiwiUHJvamVjdCI6eyIkcmVmIjoiOCJ9fSx7IiRpZCI6IjE2MyIsIiR0eX</w:instrText>
          </w:r>
          <w:r>
            <w:rPr>
              <w:sz w:val="24"/>
              <w:szCs w:val="24"/>
              <w:lang w:val="en-US"/>
            </w:rPr>
            <w:instrText>BlIjoiU3dpc3NBY2FkZW1pYy5DaXRhdmkuUGVyc29uLCBTd2lzc0FjYWRlbWljLkNpdGF2aSIsIkZpcnN0TmFtZSI6Ik1hcmdhcmV0IiwiTGFzdE5hbWUiOiJEZUFuZ2VsaXMiLCJQcm90ZWN0ZWQiOmZhbHNlLCJTZXgiOjEsIkNyZWF0ZWRCeSI6Il9KZW5ueSIsIkNyZWF0ZWRPbiI6IjIwMjItMDgtMDFUMDg6MDg6MzMiLCJNb2RpZmllZE</w:instrText>
          </w:r>
          <w:r>
            <w:rPr>
              <w:sz w:val="24"/>
              <w:szCs w:val="24"/>
              <w:lang w:val="en-US"/>
            </w:rPr>
            <w:instrText>J5IjoiX0plbm55IiwiSWQiOiJkYTNhOTJlYi1iNDQ5LTQ3MDgtOGZhZi1jMDdlOTRkYjQ5YjMiLCJNb2RpZmllZE9uIjoiMjAyMi0wOC0wMVQwODowODozMyIsIlByb2plY3QiOnsiJHJlZiI6IjgifX0seyIkaWQiOiIxNjQiLCIkdHlwZSI6IlN3aXNzQWNhZGVtaWMuQ2l0YXZpLlBlcnNvbiwgU3dpc3NBY2FkZW1pYy5DaXRhdmkiLCJGaX</w:instrText>
          </w:r>
          <w:r>
            <w:rPr>
              <w:sz w:val="24"/>
              <w:szCs w:val="24"/>
              <w:lang w:val="en-US"/>
            </w:rPr>
            <w:instrText>JzdE5hbWUiOiJEd2lnaHQiLCJMYXN0TmFtZSI6IlN0YW1ib2xpYW4iLCJQcm90ZWN0ZWQiOmZhbHNlLCJTZXgiOjIsIkNyZWF0ZWRCeSI6Il9KZW5ueSIsIkNyZWF0ZWRPbiI6IjIwMjItMDgtMDFUMDg6MDg6MzMiLCJNb2RpZmllZEJ5IjoiX0plbm55IiwiSWQiOiJjNjFiNjk3ZS1lYmYzLTRhNDItOGM5OS1hZmY1ZDYzNzgxMWIiLCJNb2</w:instrText>
          </w:r>
          <w:r>
            <w:rPr>
              <w:sz w:val="24"/>
              <w:szCs w:val="24"/>
              <w:lang w:val="en-US"/>
            </w:rPr>
            <w:instrText>RpZmllZE9uIjoiMjAyMi0wOC0wMVQwODowODozMyIsIlByb2plY3QiOnsiJHJlZiI6IjgifX0seyIkaWQiOiIxNjUiLCIkdHlwZSI6IlN3aXNzQWNhZGVtaWMuQ2l0YXZpLlBlcnNvbiwgU3dpc3NBY2FkZW1pYy5DaXRhdmkiLCJGaXJzdE5hbWUiOiJKb25hdGhhbiIsIkxhc3ROYW1lIjoiSGFpbmVzIiwiTWlkZGxlTmFtZSI6IkwuIiwiUH</w:instrText>
          </w:r>
          <w:r>
            <w:rPr>
              <w:sz w:val="24"/>
              <w:szCs w:val="24"/>
              <w:lang w:val="en-US"/>
            </w:rPr>
            <w:instrText>JvdGVjdGVkIjpmYWxzZSwiU2V4IjoyLCJDcmVhdGVkQnkiOiJfSmVubnkiLCJDcmVhdGVkT24iOiIyMDIyLTA4LTAxVDA4OjA4OjMzIiwiTW9kaWZpZWRCeSI6Il9KZW5ueSIsIklkIjoiMzRmOWU4MGYtMzc2ZC00NzEzLWEyM2QtOTcyZmViOWUzNzljIiwiTW9kaWZpZWRPbiI6IjIwMjItMDgtMDFUMDg6MDg6MzMiLCJQcm9qZWN0Ijp7Ii</w:instrText>
          </w:r>
          <w:r>
            <w:rPr>
              <w:sz w:val="24"/>
              <w:szCs w:val="24"/>
              <w:lang w:val="en-US"/>
            </w:rPr>
            <w:instrText>RyZWYiOiI4In19LHsiJGlkIjoiMTY2IiwiJHR5cGUiOiJTd2lzc0FjYWRlbWljLkNpdGF2aS5QZXJzb24sIFN3aXNzQWNhZGVtaWMuQ2l0YXZpIiwiRmlyc3ROYW1lIjoiU3VkaGEiLCJMYXN0TmFtZSI6Ikl5ZW5nYXIiLCJNaWRkbGVOYW1lIjoiSy4iLCJQcm90ZWN0ZWQiOmZhbHNlLCJTZXgiOjAsIkNyZWF0ZWRCeSI6Il9KZW5ueSIsIk</w:instrText>
          </w:r>
          <w:r>
            <w:rPr>
              <w:sz w:val="24"/>
              <w:szCs w:val="24"/>
              <w:lang w:val="en-US"/>
            </w:rPr>
            <w:instrText>NyZWF0ZWRPbiI6IjIwMjItMDgtMDFUMDg6MDg6MzMiLCJNb2RpZmllZEJ5IjoiX0plbm55IiwiSWQiOiJlOTg2OTU1MC05MjdhLTRmODctODM3Zi05ZDdjNDlhNDIwNmIiLCJNb2RpZmllZE9uIjoiMjAyMi0wOC0wMVQwODowODozMyIsIlByb2plY3QiOnsiJHJlZiI6IjgifX0seyIkaWQiOiIxNjciLCIkdHlwZSI6IlN3aXNzQWNhZGVtaW</w:instrText>
          </w:r>
          <w:r>
            <w:rPr>
              <w:sz w:val="24"/>
              <w:szCs w:val="24"/>
              <w:lang w:val="en-US"/>
            </w:rPr>
            <w:instrText>MuQ2l0YXZpLlBlcnNvbiwgU3dpc3NBY2FkZW1pYy5DaXRhdmkiLCJGaXJzdE5hbWUiOiJCZXJuaGFyZCIsIkxhc3ROYW1lIjoiV2ViZXIiLCJNaWRkbGVOYW1lIjoiSC4gRi4iLCJQcm90ZWN0ZWQiOmZhbHNlLCJTZXgiOjIsIkNyZWF0ZWRCeSI6Il9KZW5ueSIsIkNyZWF0ZWRPbiI6IjIwMjItMDgtMDFUMDg6MDg6MzMiLCJNb2RpZmllZE</w:instrText>
          </w:r>
          <w:r>
            <w:rPr>
              <w:sz w:val="24"/>
              <w:szCs w:val="24"/>
              <w:lang w:val="en-US"/>
            </w:rPr>
            <w:instrText>J5IjoiX0plbm55IiwiSWQiOiJlMjdkYTdhYy1lMGVhLTRlNTQtYWI1ZC1lZDEyZWRlNjkzNzEiLCJNb2RpZmllZE9uIjoiMjAyMi0wOC0wMVQwODowODozMyIsIlByb2plY3QiOnsiJHJlZiI6IjgifX0seyIkaWQiOiIxNjgiLCIkdHlwZSI6IlN3aXNzQWNhZGVtaWMuQ2l0YXZpLlBlcnNvbiwgU3dpc3NBY2FkZW1pYy5DaXRhdmkiLCJGaX</w:instrText>
          </w:r>
          <w:r>
            <w:rPr>
              <w:sz w:val="24"/>
              <w:szCs w:val="24"/>
              <w:lang w:val="en-US"/>
            </w:rPr>
            <w:instrText>JzdE5hbWUiOiJHb27Dp2FsbyIsIkxhc3ROYW1lIjoiQWJlY2FzaXMiLCJNaWRkbGVOYW1lIjoiUi4iLCJQcm90ZWN0ZWQiOmZhbHNlLCJTZXgiOjIsIkNyZWF0ZWRCeSI6Il9KZW5ueSIsIkNyZWF0ZWRPbiI6IjIwMjItMDgtMDFUMDg6MDg6MzMiLCJNb2RpZmllZEJ5IjoiX0plbm55IiwiSWQiOiJlNjgxMDI2ZS04Mzk2LTQxNzAtYTFlZi</w:instrText>
          </w:r>
          <w:r>
            <w:rPr>
              <w:sz w:val="24"/>
              <w:szCs w:val="24"/>
              <w:lang w:val="en-US"/>
            </w:rPr>
            <w:instrText>0yMTRlMzBjZDlmYTkiLCJNb2RpZmllZE9uIjoiMjAyMi0wOC0wMVQwODowODozMyIsIlByb2plY3QiOnsiJHJlZiI6IjgifX0seyIkaWQiOiIxNjkiLCIkdHlwZSI6IlN3aXNzQWNhZGVtaWMuQ2l0YXZpLlBlcnNvbiwgU3dpc3NBY2FkZW1pYy5DaXRhdmkiLCJGaXJzdE5hbWUiOiJJcmlzIiwiTGFzdE5hbWUiOiJIZWlkIiwiTWlkZGxlTm</w:instrText>
          </w:r>
          <w:r>
            <w:rPr>
              <w:sz w:val="24"/>
              <w:szCs w:val="24"/>
              <w:lang w:val="en-US"/>
            </w:rPr>
            <w:instrText>FtZSI6Ik0uIiwiUHJvdGVjdGVkIjpmYWxzZSwiU2V4IjoxLCJDcmVhdGVkQnkiOiJfSmVubnkiLCJDcmVhdGVkT24iOiIyMDIyLTA4LTAxVDA4OjA4OjMzIiwiTW9kaWZpZWRCeSI6Il9KZW5ueSIsIklkIjoiZjZiMzA3OGEtNDJjNC00ZjRlLTgyYTgtMzQyZWU5NjMwMGY5IiwiTW9kaWZpZWRPbiI6IjIwMjItMDgtMDFUMDg6MDg6MzMiLC</w:instrText>
          </w:r>
          <w:r>
            <w:rPr>
              <w:sz w:val="24"/>
              <w:szCs w:val="24"/>
              <w:lang w:val="en-US"/>
            </w:rPr>
            <w:instrText>JQcm9qZWN0Ijp7IiRyZWYiOiI4In19XSwiQ2l0YXRpb25LZXlVcGRhdGVUeXBlIjowLCJDb2xsYWJvcmF0b3JzIjpbXSwiRGF0ZTIiOiIyMS4xMi4yMDE1IiwiRG9pIjoiMTAuMTAzOC9uZy4zNDQ4IiwiRWRpdG9ycyI6W10sIkV2YWx1YXRpb25Db21wbGV4aXR5IjowLCJFdmFsdWF0aW9uU291cmNlVGV4dEZvcm1hdCI6MCwiR3JvdXBzIj</w:instrText>
          </w:r>
          <w:r>
            <w:rPr>
              <w:sz w:val="24"/>
              <w:szCs w:val="24"/>
              <w:lang w:val="en-US"/>
            </w:rPr>
            <w:instrText>pbXSwiSGFzTGFiZWwxIjpmYWxzZSwiSGFzTGFiZWwyIjpmYWxzZSwiS2V5d29yZHMiOltdLCJMYW5ndWFnZSI6ImVuZyIsIkxhbmd1YWdlQ29kZSI6ImVuIiwiTG9jYXRpb25zIjpbeyIkaWQiOiIxNzAiLCIkdHlwZSI6IlN3aXNzQWNhZGVtaWMuQ2l0YXZpLkxvY2F0aW9uLCBTd2lzc0FjYWRlbWljLkNpdGF2aSIsIkFkZHJlc3MiOnsiJG</w:instrText>
          </w:r>
          <w:r>
            <w:rPr>
              <w:sz w:val="24"/>
              <w:szCs w:val="24"/>
              <w:lang w:val="en-US"/>
            </w:rPr>
            <w:instrText>lkIjoiMTcxIiwiJHR5cGUiOiJTd2lzc0FjYWRlbWljLkNpdGF2aS5MaW5rZWRSZXNvdXJjZSwgU3dpc3NBY2FkZW1pYy5DaXRhdmkiLCJMaW5rZWRSZXNvdXJjZVR5cGUiOjUsIk9yaWdpbmFsU3RyaW5nIjoiMTAuMTAzOC9uZy4zNDQ4IiwiVXJpU3RyaW5nIjoiaHR0cHM6Ly9kb2kub3JnLzEwLjEwMzgvbmcuMzQ0OCIsIkxpbmtlZFJlc2</w:instrText>
          </w:r>
          <w:r>
            <w:rPr>
              <w:sz w:val="24"/>
              <w:szCs w:val="24"/>
              <w:lang w:val="en-US"/>
            </w:rPr>
            <w:instrText>91cmNlU3RhdHVzIjo4LCJQcm9wZXJ0aWVzIjp7IiRpZCI6IjE3MiIsIiR0eXBlIjoiU3dpc3NBY2FkZW1pYy5DaXRhdmkuTGlua2VkUmVzb3VyY2VQcm9wZXJ0aWVzLCBTd2lzc0FjYWRlbWljLkNpdGF2aSJ9LCJTeW5jRm9sZGVyVHlwZSI6MCwiSXNMb2NhbENsb3VkUHJvamVjdEZpbGVMaW5rIjpmYWxzZSwiSXNDbG91ZFJlc3RvcmUiOm</w:instrText>
          </w:r>
          <w:r>
            <w:rPr>
              <w:sz w:val="24"/>
              <w:szCs w:val="24"/>
              <w:lang w:val="en-US"/>
            </w:rPr>
            <w:instrText>ZhbHNlLCJJc0Nsb3VkQ29weSI6ZmFsc2UsIkF0dGFjaG1lbnRGb2xkZXJXYXNJbkZhbGxiYWNrTW9kZSI6ZmFsc2V9LCJBbm5vdGF0aW9ucyI6W10sIkxvY2F0aW9uVHlwZSI6MCwiTWlycm9yc1JlZmVyZW5jZVByb3BlcnR5SWQiOjEyOCwiQ3JlYXRlZEJ5IjoiX0plbm55IiwiQ3JlYXRlZE9uIjoiMjAyMi0wOC0wMVQwODowODozMyIsIk</w:instrText>
          </w:r>
          <w:r>
            <w:rPr>
              <w:sz w:val="24"/>
              <w:szCs w:val="24"/>
              <w:lang w:val="en-US"/>
            </w:rPr>
            <w:instrText>1vZGlmaWVkQnkiOiJfSmVubnkiLCJJZCI6IjEyODAyY2ZjLTBkOWItNGVjMi1hMDQ2LWExZDZmYzViNzI5ZiIsIk1vZGlmaWVkT24iOiIyMDIyLTA4LTAxVDA4OjA4OjMzIiwiUHJvamVjdCI6eyIkcmVmIjoiOCJ9fSx7IiRpZCI6IjE3MyIsIiR0eXBlIjoiU3dpc3NBY2FkZW1pYy5DaXRhdmkuTG9jYXRpb24sIFN3aXNzQWNhZGVtaWMuQ2</w:instrText>
          </w:r>
          <w:r>
            <w:rPr>
              <w:sz w:val="24"/>
              <w:szCs w:val="24"/>
              <w:lang w:val="en-US"/>
            </w:rPr>
            <w:instrText>l0YXZpIiwiQWRkcmVzcyI6eyIkaWQiOiIxNzQiLCIkdHlwZSI6IlN3aXNzQWNhZGVtaWMuQ2l0YXZpLkxpbmtlZFJlc291cmNlLCBTd2lzc0FjYWRlbWljLkNpdGF2aSIsIkxpbmtlZFJlc291cmNlVHlwZSI6NSwiT3JpZ2luYWxTdHJpbmciOiIyNjY5MTk4OCIsIlVyaVN0cmluZyI6Imh0dHA6Ly93d3cubmNiaS5ubG0ubmloLmdvdi9wdW</w:instrText>
          </w:r>
          <w:r>
            <w:rPr>
              <w:sz w:val="24"/>
              <w:szCs w:val="24"/>
              <w:lang w:val="en-US"/>
            </w:rPr>
            <w:instrText>JtZWQvMjY2OTE5ODgiLCJMaW5rZWRSZXNvdXJjZVN0YXR1cyI6OCwiUHJvcGVydGllcyI6eyIkaWQiOiIxNzUiLCIkdHlwZSI6IlN3aXNzQWNhZGVtaWMuQ2l0YXZpLkxpbmtlZFJlc291cmNlUHJvcGVydGllcywgU3dpc3NBY2FkZW1pYy5DaXRhdmkifSwiU3luY0ZvbGRlclR5cGUiOjAsIklzTG9jYWxDbG91ZFByb2plY3RGaWxlTGluay</w:instrText>
          </w:r>
          <w:r>
            <w:rPr>
              <w:sz w:val="24"/>
              <w:szCs w:val="24"/>
              <w:lang w:val="en-US"/>
            </w:rPr>
            <w:instrText>I6ZmFsc2UsIklzQ2xvdWRSZXN0b3JlIjpmYWxzZSwiSXNDbG91ZENvcHkiOmZhbHNlLCJBdHRhY2htZW50Rm9sZGVyV2FzSW5GYWxsYmFja01vZGUiOmZhbHNlfSwiQW5ub3RhdGlvbnMiOltdLCJMb2NhdGlvblR5cGUiOjAsIk1pcnJvcnNSZWZlcmVuY2VQcm9wZXJ0eUlkIjoxNjQsIkNyZWF0ZWRCeSI6Il9KZW5ueSIsIkNyZWF0ZWRPbi</w:instrText>
          </w:r>
          <w:r>
            <w:rPr>
              <w:sz w:val="24"/>
              <w:szCs w:val="24"/>
              <w:lang w:val="en-US"/>
            </w:rPr>
            <w:instrText>I6IjIwMjItMDgtMDFUMDg6MDg6MzMiLCJNb2RpZmllZEJ5IjoiX0plbm55IiwiSWQiOiIzZDc1MjNiZS1jOTgzLTQ2ZDUtOGFlMy1mZTlkYzJjMTJkMDYiLCJNb2RpZmllZE9uIjoiMjAyMi0wOC0wMVQwODowODozMyIsIlByb2plY3QiOnsiJHJlZiI6IjgifX0seyIkaWQiOiIxNzYiLCIkdHlwZSI6IlN3aXNzQWNhZGVtaWMuQ2l0YXZpLk</w:instrText>
          </w:r>
          <w:r>
            <w:rPr>
              <w:sz w:val="24"/>
              <w:szCs w:val="24"/>
              <w:lang w:val="en-US"/>
            </w:rPr>
            <w:instrText>xvY2F0aW9uLCBTd2lzc0FjYWRlbWljLkNpdGF2aSIsIkFkZHJlc3MiOnsiJGlkIjoiMTc3IiwiJHR5cGUiOiJTd2lzc0FjYWRlbWljLkNpdGF2aS5MaW5rZWRSZXNvdXJjZSwgU3dpc3NBY2FkZW1pYy5DaXRhdmkiLCJMaW5rZWRSZXNvdXJjZVR5cGUiOjUsIk9yaWdpbmFsU3RyaW5nIjoiUE1DNDc0NTM0MiIsIlVyaVN0cmluZyI6Imh0dH</w:instrText>
          </w:r>
          <w:r>
            <w:rPr>
              <w:sz w:val="24"/>
              <w:szCs w:val="24"/>
              <w:lang w:val="en-US"/>
            </w:rPr>
            <w:instrText>BzOi8vd3d3Lm5jYmkubmxtLm5paC5nb3YvcG1jL2FydGljbGVzL1BNQzQ3NDUzNDIiLCJMaW5rZWRSZXNvdXJjZVN0YXR1cyI6OCwiUHJvcGVydGllcyI6eyIkaWQiOiIxNzgiLCIkdHlwZSI6IlN3aXNzQWNhZGVtaWMuQ2l0YXZpLkxpbmtlZFJlc291cmNlUHJvcGVydGllcywgU3dpc3NBY2FkZW1pYy5DaXRhdmkifSwiU3luY0ZvbGRlcl</w:instrText>
          </w:r>
          <w:r>
            <w:rPr>
              <w:sz w:val="24"/>
              <w:szCs w:val="24"/>
              <w:lang w:val="en-US"/>
            </w:rPr>
            <w:instrText>R5cGUiOjAsIklzTG9jYWxDbG91ZFByb2plY3RGaWxlTGluayI6ZmFsc2UsIklzQ2xvdWRSZXN0b3JlIjpmYWxzZSwiSXNDbG91ZENvcHkiOmZhbHNlLCJBdHRhY2htZW50Rm9sZGVyV2FzSW5GYWxsYmFja01vZGUiOmZhbHNlfSwiQW5ub3RhdGlvbnMiOltdLCJMb2NhdGlvblR5cGUiOjAsIk1pcnJvcnNSZWZlcmVuY2VQcm9wZXJ0eUlkIj</w:instrText>
          </w:r>
          <w:r>
            <w:rPr>
              <w:sz w:val="24"/>
              <w:szCs w:val="24"/>
              <w:lang w:val="en-US"/>
            </w:rPr>
            <w:instrText>oyMDgsIkNyZWF0ZWRCeSI6Il9KZW5ueSIsIkNyZWF0ZWRPbiI6IjIwMjItMDgtMDFUMDg6MDg6MzMiLCJNb2RpZmllZEJ5IjoiX0plbm55IiwiSWQiOiJiODgxOGFlZS01MjcyLTQyNmUtOTYwOS01OThiOTg2NjNmZGYiLCJNb2RpZmllZE9uIjoiMjAyMi0wOC0wMVQwODowODozMyIsIlByb2plY3QiOnsiJHJlZiI6IjgifX1dLCJOdW1iZX</w:instrText>
          </w:r>
          <w:r>
            <w:rPr>
              <w:sz w:val="24"/>
              <w:szCs w:val="24"/>
              <w:lang w:val="en-US"/>
            </w:rPr>
            <w:instrText>IiOiIyIiwiT3JnYW5pemF0aW9ucyI6W10sIk90aGVyc0ludm9sdmVkIjpbXSwiUGFnZVJhbmdlIjoiPHNwPlxyXG4gIDxuPjEzNDwvbj5cclxuICA8aW4+dHJ1ZTwvaW4+XHJcbiAgPG9zPjEzNDwvb3M+XHJcbiAgPHBzPjEzNDwvcHM+XHJcbjwvc3A+XHJcbjxlcD5cclxuICA8bj4xNDM8L24+XHJcbiAgPGluPnRydWU8L2luPlxyXG4gID</w:instrText>
          </w:r>
          <w:r>
            <w:rPr>
              <w:sz w:val="24"/>
              <w:szCs w:val="24"/>
              <w:lang w:val="en-US"/>
            </w:rPr>
            <w:instrText>xvcz4xNDM8L29zPlxyXG4gIDxwcz4xNDM8L3BzPlxyXG48L2VwPlxyXG48b3M+MTM0LTQzPC9vcz4iLCJQZXJpb2RpY2FsIjp7IiRpZCI6IjE3OSIsIiR0eXBlIjoiU3dpc3NBY2FkZW1pYy5DaXRhdmkuUGVyaW9kaWNhbCwgU3dpc3NBY2FkZW1pYy5DaXRhdmkiLCJFaXNzbiI6IjE1NDYtMTcxOCIsIk5hbWUiOiJOYXR1cmUgZ2VuZXRpY3</w:instrText>
          </w:r>
          <w:r>
            <w:rPr>
              <w:sz w:val="24"/>
              <w:szCs w:val="24"/>
              <w:lang w:val="en-US"/>
            </w:rPr>
            <w:instrText>MiLCJQYWdpbmF0aW9uIjowLCJQcm90ZWN0ZWQiOmZhbHNlLCJVc2VyQWJicmV2aWF0aW9uMSI6Ik5hdCBHZW5ldCIsIkNyZWF0ZWRCeSI6Il9KZW5ueSIsIkNyZWF0ZWRPbiI6IjIwMjItMDgtMDFUMDg6MDg6MzMiLCJNb2RpZmllZEJ5IjoiX0plbm55IiwiSWQiOiIyZThmMGY3Mi0xYTgxLTRhMDgtOGQxYi1mZjFhYjU5YTQyMTQiLCJNb2</w:instrText>
          </w:r>
          <w:r>
            <w:rPr>
              <w:sz w:val="24"/>
              <w:szCs w:val="24"/>
              <w:lang w:val="en-US"/>
            </w:rPr>
            <w:instrText>RpZmllZE9uIjoiMjAyMi0wOC0wMVQwODowODozMyIsIlByb2plY3QiOnsiJHJlZiI6IjgifX0sIlBtY0lkIjoiUE1DNDc0NTM0MiIsIlB1Ymxpc2hlcnMiOltdLCJQdWJNZWRJZCI6IjI2NjkxOTg4IiwiUXVvdGF0aW9ucyI6W10sIlJhdGluZyI6MCwiUmVmZXJlbmNlVHlwZSI6IkpvdXJuYWxBcnRpY2xlIiwiU2hvcnRUaXRsZSI6IkZyaX</w:instrText>
          </w:r>
          <w:r>
            <w:rPr>
              <w:sz w:val="24"/>
              <w:szCs w:val="24"/>
              <w:lang w:val="en-US"/>
            </w:rPr>
            <w:instrText>RzY2hlLCBJZ2wgZXQgYWwuIDIwMTYg4oCTIEEgbGFyZ2UgZ2Vub21lLXdpZGUgYXNzb2NpYXRpb24gc3R1ZHkiLCJTaG9ydFRpdGxlVXBkYXRlVHlwZSI6MCwiU291cmNlT2ZCaWJsaW9ncmFwaGljSW5mb3JtYXRpb24iOiJQdWJNZWQiLCJTdGF0aWNJZHMiOlsiYWQ2YjQ5YjQtY2E4Yy00Y2UwLWJhODAtOTAyMzZhYjRjOTIyIl0sIlRhYm</w:instrText>
          </w:r>
          <w:r>
            <w:rPr>
              <w:sz w:val="24"/>
              <w:szCs w:val="24"/>
              <w:lang w:val="en-US"/>
            </w:rPr>
            <w:instrText>xlT2ZDb250ZW50c0NvbXBsZXhpdHkiOjAsIlRhYmxlT2ZDb250ZW50c1NvdXJjZVRleHRGb3JtYXQiOjAsIlRhc2tzIjpbXSwiVGl0bGUiOiJBIGxhcmdlIGdlbm9tZS13aWRlIGFzc29jaWF0aW9uIHN0dWR5IG9mIGFnZS1yZWxhdGVkIG1hY3VsYXIgZGVnZW5lcmF0aW9uIGhpZ2hsaWdodHMgY29udHJpYnV0aW9ucyBvZiByYXJlIGFuZC</w:instrText>
          </w:r>
          <w:r>
            <w:rPr>
              <w:sz w:val="24"/>
              <w:szCs w:val="24"/>
              <w:lang w:val="en-US"/>
            </w:rPr>
            <w:instrText>Bjb21tb24gdmFyaWFudHMiLCJUcmFuc2xhdG9ycyI6W10sIlZvbHVtZSI6IjQ4IiwiWWVhciI6IjIwMTYiLCJZZWFyUmVzb2x2ZWQiOiIyMDE2IiwiQ3JlYXRlZEJ5IjoiX0plbm55IiwiQ3JlYXRlZE9uIjoiMjAyMi0wOC0wMVQwODowODozMyIsIk1vZGlmaWVkQnkiOiJfSmVubnkiLCJJZCI6Ijk0ZTNkYjg2LTY4MDctNGI5OS1iMmEyLW</w:instrText>
          </w:r>
          <w:r>
            <w:rPr>
              <w:sz w:val="24"/>
              <w:szCs w:val="24"/>
              <w:lang w:val="en-US"/>
            </w:rPr>
            <w:instrText>I4ZGEzZGYyYzcwNiIsIk1vZGlmaWVkT24iOiIyMDIyLTEwLTMxVDA4OjE2OjI1IiwiUHJvamVjdCI6eyIkcmVmIjoiOCJ9fSwiVXNlTnVtYmVyaW5nVHlwZU9mUGFyZW50RG9jdW1lbnQiOmZhbHNlfV0sIkZvcm1hdHRlZFRleHQiOnsiJGlkIjoiMTgwIiwiQ291bnQiOjEsIlRleHRVbml0cyI6W3siJGlkIjoiMTgxIiwiRm9udFN0eWxlIj</w:instrText>
          </w:r>
          <w:r>
            <w:rPr>
              <w:sz w:val="24"/>
              <w:szCs w:val="24"/>
              <w:lang w:val="en-US"/>
            </w:rPr>
            <w:instrText>p7IiRpZCI6IjE4MiIsIk5ldXRyYWwiOnRydWV9LCJSZWFkaW5nT3JkZXIiOjEsIlRleHQiOiIoMjUpIn1dfSwiVGFnIjoiQ2l0YXZpUGxhY2Vob2xkZXIjN2ZiOTE1ZTgtMWYxOC00YzY2LTkxMjItZjQxODJkOTgwNWY3IiwiVGV4dCI6IigyNSkiLCJXQUlWZXJzaW9uIjoiNi4xNC4wLjAifQ==}</w:instrText>
          </w:r>
          <w:r>
            <w:rPr>
              <w:sz w:val="24"/>
              <w:szCs w:val="24"/>
              <w:lang w:val="en-US"/>
            </w:rPr>
            <w:fldChar w:fldCharType="separate"/>
          </w:r>
          <w:r>
            <w:rPr>
              <w:sz w:val="24"/>
              <w:szCs w:val="24"/>
              <w:lang w:val="en-US"/>
            </w:rPr>
            <w:t>(25)</w:t>
          </w:r>
          <w:r>
            <w:rPr>
              <w:sz w:val="24"/>
              <w:szCs w:val="24"/>
              <w:lang w:val="en-US"/>
            </w:rPr>
            <w:fldChar w:fldCharType="end"/>
          </w:r>
        </w:sdtContent>
      </w:sdt>
      <w:r>
        <w:rPr>
          <w:sz w:val="24"/>
          <w:szCs w:val="24"/>
          <w:lang w:val="en-US"/>
        </w:rPr>
        <w:t>. Further enrichment ana</w:t>
      </w:r>
      <w:r>
        <w:rPr>
          <w:sz w:val="24"/>
          <w:szCs w:val="24"/>
          <w:lang w:val="en-US"/>
        </w:rPr>
        <w:t xml:space="preserve">lyses narrowed down the following molecular mechanisms that could be affected by the identified gene variants: lipid metabolism, extracellular matrix organization and assembly as well as the complement pathway </w:t>
      </w:r>
      <w:sdt>
        <w:sdtPr>
          <w:rPr>
            <w:sz w:val="24"/>
            <w:szCs w:val="24"/>
            <w:lang w:val="en-US"/>
          </w:rPr>
          <w:alias w:val="To edit, see citavi.com/edit"/>
          <w:tag w:val="CitaviPlaceholder#537ee428-2104-4658-9dc9-f31e67e4a394"/>
          <w:id w:val="501397302"/>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w:instrText>
          </w:r>
          <w:r>
            <w:rPr>
              <w:sz w:val="24"/>
              <w:szCs w:val="24"/>
              <w:lang w:val="en-US"/>
            </w:rPr>
            <w:instrText>UiOiJTd2lzc0FjYWRlbWljLkNpdGF2aS5DaXRhdGlvbnMuV29yZFBsYWNlaG9sZGVyLCBTd2lzc0FjYWRlbWljLkNpdGF2aSIsIkVudHJpZXMiOlt7IiRpZCI6IjIiLCIkdHlwZSI6IlN3aXNzQWNhZGVtaWMuQ2l0YXZpLkNpdGF0aW9ucy5Xb3JkUGxhY2Vob2xkZXJFbnRyeSwgU3dpc3NBY2FkZW1pYy5DaXRhdmkiLCJJZCI6IjBhZmM2NT</w:instrText>
          </w:r>
          <w:r>
            <w:rPr>
              <w:sz w:val="24"/>
              <w:szCs w:val="24"/>
              <w:lang w:val="en-US"/>
            </w:rPr>
            <w:instrText>U0LWFkYTUtNGY1ZS04ZjZhLTU1ZjVlNTA3YmUxZiIsIlJhbmdlTGVuZ3RoIjo0LCJSZWZlcmVuY2VJZCI6Ijk0ZTNkYjg2LTY4MDctNGI5OS1iMmEyLWI4ZGEzZGYyYzcwNiIsIlBhZ2VSYW5nZSI6eyIkaWQiOiIzIiwiJHR5cGUiOiJTd2lzc0FjYWRlbWljLlBhZ2VSYW5nZSwgU3dpc3NBY2FkZW1pYyIsIkVuZFBhZ2UiOnsiJGlkIjoiNC</w:instrText>
          </w:r>
          <w:r>
            <w:rPr>
              <w:sz w:val="24"/>
              <w:szCs w:val="24"/>
              <w:lang w:val="en-US"/>
            </w:rPr>
            <w:instrText>IsIiR0eXBlIjoiU3dpc3NBY2FkZW1pYy5QYWdlTnVtYmVyLCBTd2lzc0FjYWRlbWljIiwiSXNGdWxseU51bWVyaWMiOmZhbHNlLCJOdW1iZXJpbmdUeXBlIjowLCJOdW1lcmFsU3lzdGVtIjowfSwiTnVtYmVyaW5nVHlwZSI6MCwiTnVtZXJhbFN5c3RlbSI6MCwiU3RhcnRQYWdlIjp7IiRpZCI6IjUiLCIkdHlwZSI6IlN3aXNzQWNhZGVtaW</w:instrText>
          </w:r>
          <w:r>
            <w:rPr>
              <w:sz w:val="24"/>
              <w:szCs w:val="24"/>
              <w:lang w:val="en-US"/>
            </w:rPr>
            <w:instrText>MuUGFnZU51bWJlciwgU3dpc3NBY2FkZW1pYyIsIklzRnVsbHlOdW1lcmljIjpmYWxzZSwiTnVtYmVyaW5nVHlwZSI6MCwiTnVtZXJhbFN5c3RlbSI6MH19LCJSZWZlcmVuY2UiOnsiJGlkIjoiNiIsIiR0eXBlIjoiU3dpc3NBY2FkZW1pYy5DaXRhdmkuUmVmZXJlbmNlLCBTd2lzc0FjYWRlbWljLkNpdGF2aSIsIkFic3RyYWN0Q29tcGxleG</w:instrText>
          </w:r>
          <w:r>
            <w:rPr>
              <w:sz w:val="24"/>
              <w:szCs w:val="24"/>
              <w:lang w:val="en-US"/>
            </w:rPr>
            <w:instrText>l0eSI6MCwiQWJzdHJhY3RTb3VyY2VUZXh0Rm9ybWF0IjowLCJBdXRob3JzIjpbeyIkaWQiOiI3IiwiJHR5cGUiOiJTd2lzc0FjYWRlbWljLkNpdGF2aS5QZXJzb24sIFN3aXNzQWNhZGVtaWMuQ2l0YXZpIiwiRmlyc3ROYW1lIjoiTGFycyIsIkxhc3ROYW1lIjoiRnJpdHNjaGUiLCJNaWRkbGVOYW1lIjoiRy4iLCJQcm90ZWN0ZWQiOmZhbH</w:instrText>
          </w:r>
          <w:r>
            <w:rPr>
              <w:sz w:val="24"/>
              <w:szCs w:val="24"/>
              <w:lang w:val="en-US"/>
            </w:rPr>
            <w:instrText>NlLCJTZXgiOjIsIkNyZWF0ZWRCeSI6Il9KZW5ueSIsIkNyZWF0ZWRPbiI6IjIwMjItMDgtMDFUMDg6MDg6MzMiLCJNb2RpZmllZEJ5IjoiX0plbm55IiwiSWQiOiJiZGMzYmQ1YS0zOTBhLTQ0MmQtYTQ0Ny05MDE4ZTNiYWYyNWIiLCJNb2RpZmllZE9uIjoiMjAyMi0wOC0wMVQwODowODozMyIsIlByb2plY3QiOnsiJGlkIjoiOCIsIiR0eX</w:instrText>
          </w:r>
          <w:r>
            <w:rPr>
              <w:sz w:val="24"/>
              <w:szCs w:val="24"/>
              <w:lang w:val="en-US"/>
            </w:rPr>
            <w:instrText>BlIjoiU3dpc3NBY2FkZW1pYy5DaXRhdmkuUHJvamVjdCwgU3dpc3NBY2FkZW1pYy5DaXRhdmkifX0seyIkaWQiOiI5IiwiJHR5cGUiOiJTd2lzc0FjYWRlbWljLkNpdGF2aS5QZXJzb24sIFN3aXNzQWNhZGVtaWMuQ2l0YXZpIiwiRmlyc3ROYW1lIjoiV2lsbWFyIiwiTGFzdE5hbWUiOiJJZ2wiLCJQcm90ZWN0ZWQiOmZhbHNlLCJTZXgiOj</w:instrText>
          </w:r>
          <w:r>
            <w:rPr>
              <w:sz w:val="24"/>
              <w:szCs w:val="24"/>
              <w:lang w:val="en-US"/>
            </w:rPr>
            <w:instrText>AsIkNyZWF0ZWRCeSI6Il9KZW5ueSIsIkNyZWF0ZWRPbiI6IjIwMjItMDgtMDFUMDg6MDg6MzMiLCJNb2RpZmllZEJ5IjoiX0plbm55IiwiSWQiOiIxNjExOGRhYy1lMDcxLTQzMWMtOGIxZS00ODM5ODY5MDBiMTQiLCJNb2RpZmllZE9uIjoiMjAyMi0wOC0wMVQwODowODozMyIsIlByb2plY3QiOnsiJHJlZiI6IjgifX0seyIkaWQiOiIxMC</w:instrText>
          </w:r>
          <w:r>
            <w:rPr>
              <w:sz w:val="24"/>
              <w:szCs w:val="24"/>
              <w:lang w:val="en-US"/>
            </w:rPr>
            <w:instrText>IsIiR0eXBlIjoiU3dpc3NBY2FkZW1pYy5DaXRhdmkuUGVyc29uLCBTd2lzc0FjYWRlbWljLkNpdGF2aSIsIkZpcnN0TmFtZSI6Ikplc3NpY2EiLCJMYXN0TmFtZSI6IkJhaWxleSIsIk1pZGRsZU5hbWUiOiJOLiBDb29rZSIsIlByb3RlY3RlZCI6ZmFsc2UsIlNleCI6MSwiQ3JlYXRlZEJ5IjoiX0plbm55IiwiQ3JlYXRlZE9uIjoiMjAyMi</w:instrText>
          </w:r>
          <w:r>
            <w:rPr>
              <w:sz w:val="24"/>
              <w:szCs w:val="24"/>
              <w:lang w:val="en-US"/>
            </w:rPr>
            <w:instrText>0wOC0wMVQwODowODozMyIsIk1vZGlmaWVkQnkiOiJfSmVubnkiLCJJZCI6ImNjMDA1ODIxLWI0ZGQtNDI3NC1hNGE2LWU4OWU0OTUxMzBiMiIsIk1vZGlmaWVkT24iOiIyMDIyLTA4LTAxVDA4OjA4OjMzIiwiUHJvamVjdCI6eyIkcmVmIjoiOCJ9fSx7IiRpZCI6IjExIiwiJHR5cGUiOiJTd2lzc0FjYWRlbWljLkNpdGF2aS5QZXJzb24sIF</w:instrText>
          </w:r>
          <w:r>
            <w:rPr>
              <w:sz w:val="24"/>
              <w:szCs w:val="24"/>
              <w:lang w:val="en-US"/>
            </w:rPr>
            <w:instrText>N3aXNzQWNhZGVtaWMuQ2l0YXZpIiwiRmlyc3ROYW1lIjoiRmVsaXgiLCJMYXN0TmFtZSI6IkdyYXNzbWFubiIsIlByb3RlY3RlZCI6ZmFsc2UsIlNleCI6MiwiQ3JlYXRlZEJ5IjoiX0plbm55IiwiQ3JlYXRlZE9uIjoiMjAyMi0wOC0wMVQwODowODozMyIsIk1vZGlmaWVkQnkiOiJfSmVubnkiLCJJZCI6ImVkNjRiMmM5LWNiYzMtNDRmMS</w:instrText>
          </w:r>
          <w:r>
            <w:rPr>
              <w:sz w:val="24"/>
              <w:szCs w:val="24"/>
              <w:lang w:val="en-US"/>
            </w:rPr>
            <w:instrText>05OGM5LWI1NjIxYTkzZDQyOSIsIk1vZGlmaWVkT24iOiIyMDIyLTA4LTAxVDA4OjA4OjMzIiwiUHJvamVjdCI6eyIkcmVmIjoiOCJ9fSx7IiRpZCI6IjEyIiwiJHR5cGUiOiJTd2lzc0FjYWRlbWljLkNpdGF2aS5QZXJzb24sIFN3aXNzQWNhZGVtaWMuQ2l0YXZpIiwiRmlyc3ROYW1lIjoiU2ViYW50aSIsIkxhc3ROYW1lIjoiU2VuZ3VwdG</w:instrText>
          </w:r>
          <w:r>
            <w:rPr>
              <w:sz w:val="24"/>
              <w:szCs w:val="24"/>
              <w:lang w:val="en-US"/>
            </w:rPr>
            <w:instrText>EiLCJQcm90ZWN0ZWQiOmZhbHNlLCJTZXgiOjAsIkNyZWF0ZWRCeSI6Il9KZW5ueSIsIkNyZWF0ZWRPbiI6IjIwMjItMDgtMDFUMDg6MDg6MzMiLCJNb2RpZmllZEJ5IjoiX0plbm55IiwiSWQiOiJiN2JjMTY3NC01YjNkLTQ3N2ItODMwMC01MGNhZjZiMWVkZDAiLCJNb2RpZmllZE9uIjoiMjAyMi0wOC0wMVQwODowODozMyIsIlByb2plY3</w:instrText>
          </w:r>
          <w:r>
            <w:rPr>
              <w:sz w:val="24"/>
              <w:szCs w:val="24"/>
              <w:lang w:val="en-US"/>
            </w:rPr>
            <w:instrText>QiOnsiJHJlZiI6IjgifX0seyIkaWQiOiIxMyIsIiR0eXBlIjoiU3dpc3NBY2FkZW1pYy5DaXRhdmkuUGVyc29uLCBTd2lzc0FjYWRlbWljLkNpdGF2aSIsIkZpcnN0TmFtZSI6Ikplbm5pZmVyIiwiTGFzdE5hbWUiOiJCcmFnZy1HcmVzaGFtIiwiTWlkZGxlTmFtZSI6IkwuIiwiUHJvdGVjdGVkIjpmYWxzZSwiU2V4IjoxLCJDcmVhdGVkQn</w:instrText>
          </w:r>
          <w:r>
            <w:rPr>
              <w:sz w:val="24"/>
              <w:szCs w:val="24"/>
              <w:lang w:val="en-US"/>
            </w:rPr>
            <w:instrText>kiOiJfSmVubnkiLCJDcmVhdGVkT24iOiIyMDIyLTA4LTAxVDA4OjA4OjMzIiwiTW9kaWZpZWRCeSI6Il9KZW5ueSIsIklkIjoiNjQwYzRkY2MtZjc4NS00NDM4LTg2OTgtNDFkYTNkYmI0MWRhIiwiTW9kaWZpZWRPbiI6IjIwMjItMDgtMDFUMDg6MDg6MzMiLCJQcm9qZWN0Ijp7IiRyZWYiOiI4In19LHsiJGlkIjoiMTQiLCIkdHlwZSI6Il</w:instrText>
          </w:r>
          <w:r>
            <w:rPr>
              <w:sz w:val="24"/>
              <w:szCs w:val="24"/>
              <w:lang w:val="en-US"/>
            </w:rPr>
            <w:instrText>N3aXNzQWNhZGVtaWMuQ2l0YXZpLlBlcnNvbiwgU3dpc3NBY2FkZW1pYy5DaXRhdmkiLCJGaXJzdE5hbWUiOiJLYXRocnluIiwiTGFzdE5hbWUiOiJCdXJkb24iLCJNaWRkbGVOYW1lIjoiUC4iLCJQcm90ZWN0ZWQiOmZhbHNlLCJTZXgiOjEsIkNyZWF0ZWRCeSI6Il9KZW5ueSIsIkNyZWF0ZWRPbiI6IjIwMjItMDgtMDFUMDg6MDg6MzMiLC</w:instrText>
          </w:r>
          <w:r>
            <w:rPr>
              <w:sz w:val="24"/>
              <w:szCs w:val="24"/>
              <w:lang w:val="en-US"/>
            </w:rPr>
            <w:instrText>JNb2RpZmllZEJ5IjoiX0plbm55IiwiSWQiOiJkYzlhNWI3NC03NThhLTRiMzktYmQ3NC1iNTk1NDdmNTc5MDMiLCJNb2RpZmllZE9uIjoiMjAyMi0wOC0wMVQwODowODozMyIsIlByb2plY3QiOnsiJHJlZiI6IjgifX0seyIkaWQiOiIxNSIsIiR0eXBlIjoiU3dpc3NBY2FkZW1pYy5DaXRhdmkuUGVyc29uLCBTd2lzc0FjYWRlbWljLkNpdG</w:instrText>
          </w:r>
          <w:r>
            <w:rPr>
              <w:sz w:val="24"/>
              <w:szCs w:val="24"/>
              <w:lang w:val="en-US"/>
            </w:rPr>
            <w:instrText>F2aSIsIkZpcnN0TmFtZSI6IlNjb3R0IiwiTGFzdE5hbWUiOiJIZWJicmluZyIsIk1pZGRsZU5hbWUiOiJKLiIsIlByb3RlY3RlZCI6ZmFsc2UsIlNleCI6MiwiQ3JlYXRlZEJ5IjoiX0plbm55IiwiQ3JlYXRlZE9uIjoiMjAyMi0wOC0wMVQwODowODozMyIsIk1vZGlmaWVkQnkiOiJfSmVubnkiLCJJZCI6IjhlNGVjYTU2LTU4NTYtNGQ2ZS</w:instrText>
          </w:r>
          <w:r>
            <w:rPr>
              <w:sz w:val="24"/>
              <w:szCs w:val="24"/>
              <w:lang w:val="en-US"/>
            </w:rPr>
            <w:instrText>04OWVkLWI5NzBmNmUyNWUzYyIsIk1vZGlmaWVkT24iOiIyMDIyLTA4LTAxVDA4OjA4OjMzIiwiUHJvamVjdCI6eyIkcmVmIjoiOCJ9fSx7IiRpZCI6IjE2IiwiJHR5cGUiOiJTd2lzc0FjYWRlbWljLkNpdGF2aS5QZXJzb24sIFN3aXNzQWNhZGVtaWMuQ2l0YXZpIiwiRmlyc3ROYW1lIjoiQ2luZHkiLCJMYXN0TmFtZSI6IldlbiIsIlByb3</w:instrText>
          </w:r>
          <w:r>
            <w:rPr>
              <w:sz w:val="24"/>
              <w:szCs w:val="24"/>
              <w:lang w:val="en-US"/>
            </w:rPr>
            <w:instrText>RlY3RlZCI6ZmFsc2UsIlNleCI6MSwiQ3JlYXRlZEJ5IjoiX0plbm55IiwiQ3JlYXRlZE9uIjoiMjAyMi0wOC0wMVQwODowODozMyIsIk1vZGlmaWVkQnkiOiJfSmVubnkiLCJJZCI6IjEyYzE5NGE0LTQzMTAtNDUyYS05NWNjLTI3ZDZmMzYxMTAyZSIsIk1vZGlmaWVkT24iOiIyMDIyLTA4LTAxVDA4OjA4OjMzIiwiUHJvamVjdCI6eyIkcm</w:instrText>
          </w:r>
          <w:r>
            <w:rPr>
              <w:sz w:val="24"/>
              <w:szCs w:val="24"/>
              <w:lang w:val="en-US"/>
            </w:rPr>
            <w:instrText>VmIjoiOCJ9fSx7IiRpZCI6IjE3IiwiJHR5cGUiOiJTd2lzc0FjYWRlbWljLkNpdGF2aS5QZXJzb24sIFN3aXNzQWNhZGVtaWMuQ2l0YXZpIiwiRmlyc3ROYW1lIjoiTWF0aGlhcyIsIkxhc3ROYW1lIjoiR29yc2tpIiwiUHJvdGVjdGVkIjpmYWxzZSwiU2V4IjoyLCJDcmVhdGVkQnkiOiJfSmVubnkiLCJDcmVhdGVkT24iOiIyMDIyLTA4LT</w:instrText>
          </w:r>
          <w:r>
            <w:rPr>
              <w:sz w:val="24"/>
              <w:szCs w:val="24"/>
              <w:lang w:val="en-US"/>
            </w:rPr>
            <w:instrText>AxVDA4OjA4OjMzIiwiTW9kaWZpZWRCeSI6Il9KZW5ueSIsIklkIjoiZWM5ZDE1MDMtZmU1OC00MzJjLTk0OWItMDI1OTYyOWUwNDYwIiwiTW9kaWZpZWRPbiI6IjIwMjItMDgtMDFUMDg6MDg6MzMiLCJQcm9qZWN0Ijp7IiRyZWYiOiI4In19LHsiJGlkIjoiMTgiLCIkdHlwZSI6IlN3aXNzQWNhZGVtaWMuQ2l0YXZpLlBlcnNvbiwgU3dpc3</w:instrText>
          </w:r>
          <w:r>
            <w:rPr>
              <w:sz w:val="24"/>
              <w:szCs w:val="24"/>
              <w:lang w:val="en-US"/>
            </w:rPr>
            <w:instrText>NBY2FkZW1pYy5DaXRhdmkiLCJGaXJzdE5hbWUiOiJJdmFuYSIsIkxhc3ROYW1lIjoiS2ltIiwiTWlkZGxlTmFtZSI6IksuIiwiUHJvdGVjdGVkIjpmYWxzZSwiU2V4IjoxLCJDcmVhdGVkQnkiOiJfSmVubnkiLCJDcmVhdGVkT24iOiIyMDIyLTA4LTAxVDA4OjA4OjMzIiwiTW9kaWZpZWRCeSI6Il9KZW5ueSIsIklkIjoiMDUxNGExZWYtMj</w:instrText>
          </w:r>
          <w:r>
            <w:rPr>
              <w:sz w:val="24"/>
              <w:szCs w:val="24"/>
              <w:lang w:val="en-US"/>
            </w:rPr>
            <w:instrText>RhOC00ZWJhLWJkYjctN2NkMTc4YmM0MWYyIiwiTW9kaWZpZWRPbiI6IjIwMjItMDgtMDFUMDg6MDg6MzMiLCJQcm9qZWN0Ijp7IiRyZWYiOiI4In19LHsiJGlkIjoiMTkiLCIkdHlwZSI6IlN3aXNzQWNhZGVtaWMuQ2l0YXZpLlBlcnNvbiwgU3dpc3NBY2FkZW1pYy5DaXRhdmkiLCJGaXJzdE5hbWUiOiJEYXZpZCIsIkxhc3ROYW1lIjoiQ2</w:instrText>
          </w:r>
          <w:r>
            <w:rPr>
              <w:sz w:val="24"/>
              <w:szCs w:val="24"/>
              <w:lang w:val="en-US"/>
            </w:rPr>
            <w:instrText>hvIiwiUHJvdGVjdGVkIjpmYWxzZSwiU2V4IjoyLCJDcmVhdGVkQnkiOiJfSmVubnkiLCJDcmVhdGVkT24iOiIyMDIyLTA4LTAxVDA4OjA4OjMzIiwiTW9kaWZpZWRCeSI6Il9KZW5ueSIsIklkIjoiZTNhMmUzY2YtZGY2Yy00MGZkLTg2NGMtZTE5NGU5YzIyYTlmIiwiTW9kaWZpZWRPbiI6IjIwMjItMDgtMDFUMDg6MDg6MzMiLCJQcm9qZW</w:instrText>
          </w:r>
          <w:r>
            <w:rPr>
              <w:sz w:val="24"/>
              <w:szCs w:val="24"/>
              <w:lang w:val="en-US"/>
            </w:rPr>
            <w:instrText>N0Ijp7IiRyZWYiOiI4In19LHsiJGlkIjoiMjAiLCIkdHlwZSI6IlN3aXNzQWNhZGVtaWMuQ2l0YXZpLlBlcnNvbiwgU3dpc3NBY2FkZW1pYy5DaXRhdmkiLCJGaXJzdE5hbWUiOiJEb25hbGQiLCJMYXN0TmFtZSI6IlphY2siLCJQcm90ZWN0ZWQiOmZhbHNlLCJTZXgiOjIsIkNyZWF0ZWRCeSI6Il9KZW5ueSIsIkNyZWF0ZWRPbiI6IjIwMj</w:instrText>
          </w:r>
          <w:r>
            <w:rPr>
              <w:sz w:val="24"/>
              <w:szCs w:val="24"/>
              <w:lang w:val="en-US"/>
            </w:rPr>
            <w:instrText>ItMDgtMDFUMDg6MDg6MzMiLCJNb2RpZmllZEJ5IjoiX0plbm55IiwiSWQiOiI5YzM2NWViYi1kYzQ1LTQyNzMtYTYxNy05OGNiNWQ1MmUxNjciLCJNb2RpZmllZE9uIjoiMjAyMi0wOC0wMVQwODowODozMyIsIlByb2plY3QiOnsiJHJlZiI6IjgifX0seyIkaWQiOiIyMSIsIiR0eXBlIjoiU3dpc3NBY2FkZW1pYy5DaXRhdmkuUGVyc29uLC</w:instrText>
          </w:r>
          <w:r>
            <w:rPr>
              <w:sz w:val="24"/>
              <w:szCs w:val="24"/>
              <w:lang w:val="en-US"/>
            </w:rPr>
            <w:instrText>BTd2lzc0FjYWRlbWljLkNpdGF2aSIsIkZpcnN0TmFtZSI6IkVyaWMiLCJMYXN0TmFtZSI6IlNvdWllZCIsIlByb3RlY3RlZCI6ZmFsc2UsIlNleCI6MiwiQ3JlYXRlZEJ5IjoiX0plbm55IiwiQ3JlYXRlZE9uIjoiMjAyMi0wNy0yN1QwNzowOTo0MSIsIk1vZGlmaWVkQnkiOiJfSmVubnkiLCJJZCI6IjNlNDM2YTk3LTIwMDQtNGVjNy04YT</w:instrText>
          </w:r>
          <w:r>
            <w:rPr>
              <w:sz w:val="24"/>
              <w:szCs w:val="24"/>
              <w:lang w:val="en-US"/>
            </w:rPr>
            <w:instrText>k1LWM5ZGE0NGRkZjk4YyIsIk1vZGlmaWVkT24iOiIyMDIyLTA3LTI3VDA3OjA5OjQxIiwiUHJvamVjdCI6eyIkcmVmIjoiOCJ9fSx7IiRpZCI6IjIyIiwiJHR5cGUiOiJTd2lzc0FjYWRlbWljLkNpdGF2aS5QZXJzb24sIFN3aXNzQWNhZGVtaWMuQ2l0YXZpIiwiRmlyc3ROYW1lIjoiSGVuZHJpayIsIkxhc3ROYW1lIjoiU2Nob2xsIiwiTW</w:instrText>
          </w:r>
          <w:r>
            <w:rPr>
              <w:sz w:val="24"/>
              <w:szCs w:val="24"/>
              <w:lang w:val="en-US"/>
            </w:rPr>
            <w:instrText>lkZGxlTmFtZSI6IlAuIE4uIiwiUHJvdGVjdGVkIjpmYWxzZSwiU2V4IjoyLCJDcmVhdGVkQnkiOiJfSmVubnkiLCJDcmVhdGVkT24iOiIyMDIyLTA4LTAxVDA4OjA4OjMzIiwiTW9kaWZpZWRCeSI6Il9KZW5ueSIsIklkIjoiYzRmYWIwZTgtYThhOS00ODU3LWJjOTEtMDgxMjkwZmYwMzExIiwiTW9kaWZpZWRPbiI6IjIwMjItMDgtMDFUMD</w:instrText>
          </w:r>
          <w:r>
            <w:rPr>
              <w:sz w:val="24"/>
              <w:szCs w:val="24"/>
              <w:lang w:val="en-US"/>
            </w:rPr>
            <w:instrText>g6MDg6MzMiLCJQcm9qZWN0Ijp7IiRyZWYiOiI4In19LHsiJGlkIjoiMjMiLCIkdHlwZSI6IlN3aXNzQWNhZGVtaWMuQ2l0YXZpLlBlcnNvbiwgU3dpc3NBY2FkZW1pYy5DaXRhdmkiLCJGaXJzdE5hbWUiOiJFbGlzYSIsIkxhc3ROYW1lIjoiQmFsYSIsIlByb3RlY3RlZCI6ZmFsc2UsIlNleCI6MSwiQ3JlYXRlZEJ5IjoiX0plbm55IiwiQ3</w:instrText>
          </w:r>
          <w:r>
            <w:rPr>
              <w:sz w:val="24"/>
              <w:szCs w:val="24"/>
              <w:lang w:val="en-US"/>
            </w:rPr>
            <w:instrText>JlYXRlZE9uIjoiMjAyMi0wOC0wMVQwODowODozMyIsIk1vZGlmaWVkQnkiOiJfSmVubnkiLCJJZCI6ImU0ODM2MTJhLWQwN2QtNGUwOC1iMTRkLTM3MzY4MjM0M2RjOCIsIk1vZGlmaWVkT24iOiIyMDIyLTA4LTAxVDA4OjA4OjMzIiwiUHJvamVjdCI6eyIkcmVmIjoiOCJ9fSx7IiRpZCI6IjI0IiwiJHR5cGUiOiJTd2lzc0FjYWRlbWljLk</w:instrText>
          </w:r>
          <w:r>
            <w:rPr>
              <w:sz w:val="24"/>
              <w:szCs w:val="24"/>
              <w:lang w:val="en-US"/>
            </w:rPr>
            <w:instrText>NpdGF2aS5QZXJzb24sIFN3aXNzQWNhZGVtaWMuQ2l0YXZpIiwiRmlyc3ROYW1lIjoiS3Jpc3RpbmUiLCJMYXN0TmFtZSI6IkxlZSIsIk1pZGRsZU5hbWUiOiJFLiIsIlByb3RlY3RlZCI6ZmFsc2UsIlNleCI6MSwiQ3JlYXRlZEJ5IjoiX0plbm55IiwiQ3JlYXRlZE9uIjoiMjAyMi0wOC0wMVQwODowODozMyIsIk1vZGlmaWVkQnkiOiJfSm</w:instrText>
          </w:r>
          <w:r>
            <w:rPr>
              <w:sz w:val="24"/>
              <w:szCs w:val="24"/>
              <w:lang w:val="en-US"/>
            </w:rPr>
            <w:instrText>VubnkiLCJJZCI6ImNjMGQ2NDcwLWQwNGUtNDVmZS1hM2VlLWQ3OWRkNzhhNzYzMyIsIk1vZGlmaWVkT24iOiIyMDIyLTA4LTAxVDA4OjA4OjMzIiwiUHJvamVjdCI6eyIkcmVmIjoiOCJ9fSx7IiRpZCI6IjI1IiwiJHR5cGUiOiJTd2lzc0FjYWRlbWljLkNpdGF2aS5QZXJzb24sIFN3aXNzQWNhZGVtaWMuQ2l0YXZpIiwiRmlyc3ROYW1lIj</w:instrText>
          </w:r>
          <w:r>
            <w:rPr>
              <w:sz w:val="24"/>
              <w:szCs w:val="24"/>
              <w:lang w:val="en-US"/>
            </w:rPr>
            <w:instrText>oiRGF2aWQiLCJMYXN0TmFtZSI6Ikh1bnRlciIsIk1pZGRsZU5hbWUiOiJKLiIsIlByb3RlY3RlZCI6ZmFsc2UsIlNleCI6MiwiQ3JlYXRlZEJ5IjoiX0plbm55IiwiQ3JlYXRlZE9uIjoiMjAyMi0wOC0wMVQwODowODozMyIsIk1vZGlmaWVkQnkiOiJfSmVubnkiLCJJZCI6IjE3MTFlOTE4LWEwNmQtNGYxNC1iM2I5LTMxZGNmNzg3NWM0Yi</w:instrText>
          </w:r>
          <w:r>
            <w:rPr>
              <w:sz w:val="24"/>
              <w:szCs w:val="24"/>
              <w:lang w:val="en-US"/>
            </w:rPr>
            <w:instrText>IsIk1vZGlmaWVkT24iOiIyMDIyLTA4LTAxVDA4OjA4OjMzIiwiUHJvamVjdCI6eyIkcmVmIjoiOCJ9fSx7IiRpZCI6IjI2IiwiJHR5cGUiOiJTd2lzc0FjYWRlbWljLkNpdGF2aS5QZXJzb24sIFN3aXNzQWNhZGVtaWMuQ2l0YXZpIiwiRmlyc3ROYW1lIjoiUmViZWNjYSIsIkxhc3ROYW1lIjoiU2FyZGVsbCIsIk1pZGRsZU5hbWUiOiJKLi</w:instrText>
          </w:r>
          <w:r>
            <w:rPr>
              <w:sz w:val="24"/>
              <w:szCs w:val="24"/>
              <w:lang w:val="en-US"/>
            </w:rPr>
            <w:instrText>IsIlByb3RlY3RlZCI6ZmFsc2UsIlNleCI6MSwiQ3JlYXRlZEJ5IjoiX0plbm55IiwiQ3JlYXRlZE9uIjoiMjAyMi0wOC0wMVQwODowODozMyIsIk1vZGlmaWVkQnkiOiJfSmVubnkiLCJJZCI6IjcxN2E3NjhhLTc5NjQtNDg1MS05NTRjLTk3N2RiN2UzMDMyZSIsIk1vZGlmaWVkT24iOiIyMDIyLTA4LTAxVDA4OjA4OjMzIiwiUHJvamVjdC</w:instrText>
          </w:r>
          <w:r>
            <w:rPr>
              <w:sz w:val="24"/>
              <w:szCs w:val="24"/>
              <w:lang w:val="en-US"/>
            </w:rPr>
            <w:instrText>I6eyIkcmVmIjoiOCJ9fSx7IiRpZCI6IjI3IiwiJHR5cGUiOiJTd2lzc0FjYWRlbWljLkNpdGF2aS5QZXJzb24sIFN3aXNzQWNhZGVtaWMuQ2l0YXZpIiwiRmlyc3ROYW1lIjoiUGF1bCIsIkxhc3ROYW1lIjoiTWl0Y2hlbGwiLCJQcm90ZWN0ZWQiOmZhbHNlLCJTZXgiOjIsIkNyZWF0ZWRCeSI6Il9KZW5ueSIsIkNyZWF0ZWRPbiI6IjIwMj</w:instrText>
          </w:r>
          <w:r>
            <w:rPr>
              <w:sz w:val="24"/>
              <w:szCs w:val="24"/>
              <w:lang w:val="en-US"/>
            </w:rPr>
            <w:instrText>ItMDgtMDFUMDg6MDg6MzMiLCJNb2RpZmllZEJ5IjoiX0plbm55IiwiSWQiOiJiN2EyMzEyZC0xNTdmLTRlNGMtYmFhMi0xZWE2ZmU2NzY4M2MiLCJNb2RpZmllZE9uIjoiMjAyMi0wOC0wMVQwODowODozMyIsIlByb2plY3QiOnsiJHJlZiI6IjgifX0seyIkaWQiOiIyOCIsIiR0eXBlIjoiU3dpc3NBY2FkZW1pYy5DaXRhdmkuUGVyc29uLC</w:instrText>
          </w:r>
          <w:r>
            <w:rPr>
              <w:sz w:val="24"/>
              <w:szCs w:val="24"/>
              <w:lang w:val="en-US"/>
            </w:rPr>
            <w:instrText>BTd2lzc0FjYWRlbWljLkNpdGF2aSIsIkZpcnN0TmFtZSI6IkpvYW5uYSIsIkxhc3ROYW1lIjoiTWVycmlhbSIsIk1pZGRsZU5hbWUiOiJFLiIsIlByb3RlY3RlZCI6ZmFsc2UsIlNleCI6MSwiQ3JlYXRlZEJ5IjoiX0plbm55IiwiQ3JlYXRlZE9uIjoiMjAyMi0wOC0wMVQwODowODozMyIsIk1vZGlmaWVkQnkiOiJfSmVubnkiLCJJZCI6Ij</w:instrText>
          </w:r>
          <w:r>
            <w:rPr>
              <w:sz w:val="24"/>
              <w:szCs w:val="24"/>
              <w:lang w:val="en-US"/>
            </w:rPr>
            <w:instrText>Y0MWFkZmQzLTIyM2YtNGZiYS1hZmVhLWMyOWM4ZTUyMjYxYiIsIk1vZGlmaWVkT24iOiIyMDIyLTA4LTAxVDA4OjA4OjMzIiwiUHJvamVjdCI6eyIkcmVmIjoiOCJ9fSx7IiRpZCI6IjI5IiwiJHR5cGUiOiJTd2lzc0FjYWRlbWljLkNpdGF2aS5QZXJzb24sIFN3aXNzQWNhZGVtaWMuQ2l0YXZpIiwiRmlyc3ROYW1lIjoiVmFsZW50aW5hIi</w:instrText>
          </w:r>
          <w:r>
            <w:rPr>
              <w:sz w:val="24"/>
              <w:szCs w:val="24"/>
              <w:lang w:val="en-US"/>
            </w:rPr>
            <w:instrText>wiTGFzdE5hbWUiOiJDaXByaWFuaSIsIlByb3RlY3RlZCI6ZmFsc2UsIlNleCI6MSwiQ3JlYXRlZEJ5IjoiX0plbm55IiwiQ3JlYXRlZE9uIjoiMjAyMi0wOC0wMVQwODowODozMyIsIk1vZGlmaWVkQnkiOiJfSmVubnkiLCJJZCI6ImE5NWZjNGZlLWU5NjAtNDU5MS1iNmVhLTk2MTMwNTA1MjM0ZSIsIk1vZGlmaWVkT24iOiIyMDIyLTA4LT</w:instrText>
          </w:r>
          <w:r>
            <w:rPr>
              <w:sz w:val="24"/>
              <w:szCs w:val="24"/>
              <w:lang w:val="en-US"/>
            </w:rPr>
            <w:instrText>AxVDA4OjA4OjMzIiwiUHJvamVjdCI6eyIkcmVmIjoiOCJ9fSx7IiRpZCI6IjMwIiwiJHR5cGUiOiJTd2lzc0FjYWRlbWljLkNpdGF2aS5QZXJzb24sIFN3aXNzQWNhZGVtaWMuQ2l0YXZpIiwiRmlyc3ROYW1lIjoiSm9zaHVhIiwiTGFzdE5hbWUiOiJIb2ZmbWFuIiwiTWlkZGxlTmFtZSI6IkQuIiwiUHJvdGVjdGVkIjpmYWxzZSwiU2V4Ij</w:instrText>
          </w:r>
          <w:r>
            <w:rPr>
              <w:sz w:val="24"/>
              <w:szCs w:val="24"/>
              <w:lang w:val="en-US"/>
            </w:rPr>
            <w:instrText>oyLCJDcmVhdGVkQnkiOiJfSmVubnkiLCJDcmVhdGVkT24iOiIyMDIyLTA4LTAxVDA4OjA4OjMzIiwiTW9kaWZpZWRCeSI6Il9KZW5ueSIsIklkIjoiY2M4M2RiODktZWI5MC00Y2M1LWFmMGUtYTlhYzE1MjVjYzM4IiwiTW9kaWZpZWRPbiI6IjIwMjItMDgtMDFUMDg6MDg6MzMiLCJQcm9qZWN0Ijp7IiRyZWYiOiI4In19LHsiJGlkIjoiMz</w:instrText>
          </w:r>
          <w:r>
            <w:rPr>
              <w:sz w:val="24"/>
              <w:szCs w:val="24"/>
              <w:lang w:val="en-US"/>
            </w:rPr>
            <w:instrText>EiLCIkdHlwZSI6IlN3aXNzQWNhZGVtaWMuQ2l0YXZpLlBlcnNvbiwgU3dpc3NBY2FkZW1pYy5DaXRhdmkiLCJGaXJzdE5hbWUiOiJUaW5hIiwiTGFzdE5hbWUiOiJTY2hpY2siLCJQcm90ZWN0ZWQiOmZhbHNlLCJTZXgiOjEsIkNyZWF0ZWRCeSI6Il9KZW5ueSIsIkNyZWF0ZWRPbiI6IjIwMjItMDgtMDFUMDg6MDg6MzMiLCJNb2RpZmllZE</w:instrText>
          </w:r>
          <w:r>
            <w:rPr>
              <w:sz w:val="24"/>
              <w:szCs w:val="24"/>
              <w:lang w:val="en-US"/>
            </w:rPr>
            <w:instrText>J5IjoiX0plbm55IiwiSWQiOiI0M2IyZjI3MC1jMjM0LTQ4MGUtYjMzYy02Nzg1YmY0N2JhYzYiLCJNb2RpZmllZE9uIjoiMjAyMi0wOC0wMVQwODowODozMyIsIlByb2plY3QiOnsiJHJlZiI6IjgifX0seyIkaWQiOiIzMiIsIiR0eXBlIjoiU3dpc3NBY2FkZW1pYy5DaXRhdmkuUGVyc29uLCBTd2lzc0FjYWRlbWljLkNpdGF2aSIsIkZpcn</w:instrText>
          </w:r>
          <w:r>
            <w:rPr>
              <w:sz w:val="24"/>
              <w:szCs w:val="24"/>
              <w:lang w:val="en-US"/>
            </w:rPr>
            <w:instrText>N0TmFtZSI6IllhcmEiLCJMYXN0TmFtZSI6IkxlY2hhbnRldXIiLCJNaWRkbGVOYW1lIjoiVC4gRS4iLCJQcm90ZWN0ZWQiOmZhbHNlLCJTZXgiOjAsIkNyZWF0ZWRCeSI6Il9KZW5ueSIsIkNyZWF0ZWRPbiI6IjIwMjItMDgtMDFUMDg6MDg6MzMiLCJNb2RpZmllZEJ5IjoiX0plbm55IiwiSWQiOiI1NjFkZTY2Yy0yY2QyLTRkMWYtYmRiYS</w:instrText>
          </w:r>
          <w:r>
            <w:rPr>
              <w:sz w:val="24"/>
              <w:szCs w:val="24"/>
              <w:lang w:val="en-US"/>
            </w:rPr>
            <w:instrText>03OGEyMGUzYmY4ODEiLCJNb2RpZmllZE9uIjoiMjAyMi0wOC0wMVQwODowODozMyIsIlByb2plY3QiOnsiJHJlZiI6IjgifX0seyIkaWQiOiIzMyIsIiR0eXBlIjoiU3dpc3NBY2FkZW1pYy5DaXRhdmkuUGVyc29uLCBTd2lzc0FjYWRlbWljLkNpdGF2aSIsIkZpcnN0TmFtZSI6IlJvYnluIiwiTGFzdE5hbWUiOiJHdXltZXIiLCJNaWRkbG</w:instrText>
          </w:r>
          <w:r>
            <w:rPr>
              <w:sz w:val="24"/>
              <w:szCs w:val="24"/>
              <w:lang w:val="en-US"/>
            </w:rPr>
            <w:instrText>VOYW1lIjoiSC4iLCJQcm90ZWN0ZWQiOmZhbHNlLCJTZXgiOjEsIkNyZWF0ZWRCeSI6Il9KZW5ueSIsIkNyZWF0ZWRPbiI6IjIwMjItMDctMjVUMDc6MzI6MzIiLCJNb2RpZmllZEJ5IjoiX0plbm55IiwiSWQiOiJkZWZkYTM4OC1iOWM2LTQ3ZGItOTllMi03ODNhNjU5N2U5MTUiLCJNb2RpZmllZE9uIjoiMjAyMi0wNy0yNVQwNzozMjozMi</w:instrText>
          </w:r>
          <w:r>
            <w:rPr>
              <w:sz w:val="24"/>
              <w:szCs w:val="24"/>
              <w:lang w:val="en-US"/>
            </w:rPr>
            <w:instrText>IsIlByb2plY3QiOnsiJHJlZiI6IjgifX0seyIkaWQiOiIzNCIsIiR0eXBlIjoiU3dpc3NBY2FkZW1pYy5DaXRhdmkuUGVyc29uLCBTd2lzc0FjYWRlbWljLkNpdGF2aSIsIkZpcnN0TmFtZSI6Ik1hdHRoZXciLCJMYXN0TmFtZSI6IkpvaG5zb24iLCJNaWRkbGVOYW1lIjoiUC4iLCJQcm90ZWN0ZWQiOmZhbHNlLCJTZXgiOjIsIkNyZWF0ZW</w:instrText>
          </w:r>
          <w:r>
            <w:rPr>
              <w:sz w:val="24"/>
              <w:szCs w:val="24"/>
              <w:lang w:val="en-US"/>
            </w:rPr>
            <w:instrText>RCeSI6Il9KZW5ueSIsIkNyZWF0ZWRPbiI6IjIwMjItMDgtMDFUMDg6MDg6MzMiLCJNb2RpZmllZEJ5IjoiX0plbm55IiwiSWQiOiJjZjkyMTIzMC0zOTEyLTRmOTAtYjdjNi03NDkxYjBiMTRjOTgiLCJNb2RpZmllZE9uIjoiMjAyMi0wOC0wMVQwODowODozMyIsIlByb2plY3QiOnsiJHJlZiI6IjgifX0seyIkaWQiOiIzNSIsIiR0eXBlIj</w:instrText>
          </w:r>
          <w:r>
            <w:rPr>
              <w:sz w:val="24"/>
              <w:szCs w:val="24"/>
              <w:lang w:val="en-US"/>
            </w:rPr>
            <w:instrText>oiU3dpc3NBY2FkZW1pYy5DaXRhdmkuUGVyc29uLCBTd2lzc0FjYWRlbWljLkNpdGF2aSIsIkZpcnN0TmFtZSI6IllpbmdkYSIsIkxhc3ROYW1lIjoiSmlhbmciLCJQcm90ZWN0ZWQiOmZhbHNlLCJTZXgiOjAsIkNyZWF0ZWRCeSI6Il9KZW5ueSIsIkNyZWF0ZWRPbiI6IjIwMjItMDgtMDFUMDg6MDg6MzMiLCJNb2RpZmllZEJ5IjoiX0plbm</w:instrText>
          </w:r>
          <w:r>
            <w:rPr>
              <w:sz w:val="24"/>
              <w:szCs w:val="24"/>
              <w:lang w:val="en-US"/>
            </w:rPr>
            <w:instrText>55IiwiSWQiOiIwMDkwYzVmZS00ODU4LTQxMmUtOTI2Yy0yZTM4NjY3YzVhYjQiLCJNb2RpZmllZE9uIjoiMjAyMi0wOC0wMVQwODowODozMyIsIlByb2plY3QiOnsiJHJlZiI6IjgifX0seyIkaWQiOiIzNiIsIiR0eXBlIjoiU3dpc3NBY2FkZW1pYy5DaXRhdmkuUGVyc29uLCBTd2lzc0FjYWRlbWljLkNpdGF2aSIsIkZpcnN0TmFtZSI6Ik</w:instrText>
          </w:r>
          <w:r>
            <w:rPr>
              <w:sz w:val="24"/>
              <w:szCs w:val="24"/>
              <w:lang w:val="en-US"/>
            </w:rPr>
            <w:instrText>NobG9lIiwiTGFzdE5hbWUiOiJTdGFudG9uIiwiTWlkZGxlTmFtZSI6Ik0uIiwiUHJvdGVjdGVkIjpmYWxzZSwiU2V4IjoxLCJDcmVhdGVkQnkiOiJfSmVubnkiLCJDcmVhdGVkT24iOiIyMDIyLTA4LTAxVDA4OjA4OjMzIiwiTW9kaWZpZWRCeSI6Il9KZW5ueSIsIklkIjoiZmIzMmE0ZDItZDQ5NC00MTA3LTg0MzMtMzgyZjkzNjdmMWRiIi</w:instrText>
          </w:r>
          <w:r>
            <w:rPr>
              <w:sz w:val="24"/>
              <w:szCs w:val="24"/>
              <w:lang w:val="en-US"/>
            </w:rPr>
            <w:instrText>wiTW9kaWZpZWRPbiI6IjIwMjItMDgtMDFUMDg6MDg6MzMiLCJQcm9qZWN0Ijp7IiRyZWYiOiI4In19LHsiJGlkIjoiMzciLCIkdHlwZSI6IlN3aXNzQWNhZGVtaWMuQ2l0YXZpLlBlcnNvbiwgU3dpc3NBY2FkZW1pYy5DaXRhdmkiLCJGaXJzdE5hbWUiOiJHYWJyacOrbGxlIiwiTGFzdE5hbWUiOiJCdWl0ZW5kaWprIiwiTWlkZGxlTmFtZS</w:instrText>
          </w:r>
          <w:r>
            <w:rPr>
              <w:sz w:val="24"/>
              <w:szCs w:val="24"/>
              <w:lang w:val="en-US"/>
            </w:rPr>
            <w:instrText>I6IkguIFMuIiwiUHJvdGVjdGVkIjpmYWxzZSwiU2V4IjowLCJDcmVhdGVkQnkiOiJfSmVubnkiLCJDcmVhdGVkT24iOiIyMDIyLTA4LTAxVDA4OjA4OjMzIiwiTW9kaWZpZWRCeSI6Il9KZW5ueSIsIklkIjoiOWIzNjQ2NDEtY2NkMi00ZjEzLWExNWItZjQxNWE4YjliMjIwIiwiTW9kaWZpZWRPbiI6IjIwMjItMDgtMDFUMDg6MDg6MzMiLC</w:instrText>
          </w:r>
          <w:r>
            <w:rPr>
              <w:sz w:val="24"/>
              <w:szCs w:val="24"/>
              <w:lang w:val="en-US"/>
            </w:rPr>
            <w:instrText>JQcm9qZWN0Ijp7IiRyZWYiOiI4In19LHsiJGlkIjoiMzgiLCIkdHlwZSI6IlN3aXNzQWNhZGVtaWMuQ2l0YXZpLlBlcnNvbiwgU3dpc3NBY2FkZW1pYy5DaXRhdmkiLCJGaXJzdE5hbWUiOiJYaWFvd2VpIiwiTGFzdE5hbWUiOiJaaGFuIiwiUHJvdGVjdGVkIjpmYWxzZSwiU2V4IjowLCJDcmVhdGVkQnkiOiJfSmVubnkiLCJDcmVhdGVkT2</w:instrText>
          </w:r>
          <w:r>
            <w:rPr>
              <w:sz w:val="24"/>
              <w:szCs w:val="24"/>
              <w:lang w:val="en-US"/>
            </w:rPr>
            <w:instrText>4iOiIyMDIyLTA4LTAxVDA4OjA4OjMzIiwiTW9kaWZpZWRCeSI6Il9KZW5ueSIsIklkIjoiZGJjMjcxYmYtYWEyYy00NGEwLWJhMzMtMDNlOWQ4NDk1ZjZiIiwiTW9kaWZpZWRPbiI6IjIwMjItMDgtMDFUMDg6MDg6MzMiLCJQcm9qZWN0Ijp7IiRyZWYiOiI4In19LHsiJGlkIjoiMzkiLCIkdHlwZSI6IlN3aXNzQWNhZGVtaWMuQ2l0YXZpLl</w:instrText>
          </w:r>
          <w:r>
            <w:rPr>
              <w:sz w:val="24"/>
              <w:szCs w:val="24"/>
              <w:lang w:val="en-US"/>
            </w:rPr>
            <w:instrText>BlcnNvbiwgU3dpc3NBY2FkZW1pYy5DaXRhdmkiLCJGaXJzdE5hbWUiOiJBbGFuIiwiTGFzdE5hbWUiOiJLd29uZyIsIk1pZGRsZU5hbWUiOiJNLiIsIlByb3RlY3RlZCI6ZmFsc2UsIlNleCI6MiwiQ3JlYXRlZEJ5IjoiX0plbm55IiwiQ3JlYXRlZE9uIjoiMjAyMi0wOC0wMVQwODowODozMyIsIk1vZGlmaWVkQnkiOiJfSmVubnkiLCJJZC</w:instrText>
          </w:r>
          <w:r>
            <w:rPr>
              <w:sz w:val="24"/>
              <w:szCs w:val="24"/>
              <w:lang w:val="en-US"/>
            </w:rPr>
            <w:instrText>I6ImEwMTUzOGU4LTM0MzItNDkyNS04ZGZiLTMzNzQ0Njg2ZTMzMCIsIk1vZGlmaWVkT24iOiIyMDIyLTA4LTAxVDA4OjA4OjMzIiwiUHJvamVjdCI6eyIkcmVmIjoiOCJ9fSx7IiRpZCI6IjQwIiwiJHR5cGUiOiJTd2lzc0FjYWRlbWljLkNpdGF2aS5QZXJzb24sIFN3aXNzQWNhZGVtaWMuQ2l0YXZpIiwiRmlyc3ROYW1lIjoiQWxleGlzIi</w:instrText>
          </w:r>
          <w:r>
            <w:rPr>
              <w:sz w:val="24"/>
              <w:szCs w:val="24"/>
              <w:lang w:val="en-US"/>
            </w:rPr>
            <w:instrText>wiTGFzdE5hbWUiOiJCb2xlZGEiLCJQcm90ZWN0ZWQiOmZhbHNlLCJTZXgiOjEsIkNyZWF0ZWRCeSI6Il9KZW5ueSIsIkNyZWF0ZWRPbiI6IjIwMjItMDgtMDFUMDg6MDg6MzMiLCJNb2RpZmllZEJ5IjoiX0plbm55IiwiSWQiOiJkMGUwODFlMC01YTJkLTQ5YTAtODUxMy1jNjUzOTA2NTdjMGMiLCJNb2RpZmllZE9uIjoiMjAyMi0wOC0wMV</w:instrText>
          </w:r>
          <w:r>
            <w:rPr>
              <w:sz w:val="24"/>
              <w:szCs w:val="24"/>
              <w:lang w:val="en-US"/>
            </w:rPr>
            <w:instrText>QwODowODozMyIsIlByb2plY3QiOnsiJHJlZiI6IjgifX0seyIkaWQiOiI0MSIsIiR0eXBlIjoiU3dpc3NBY2FkZW1pYy5DaXRhdmkuUGVyc29uLCBTd2lzc0FjYWRlbWljLkNpdGF2aSIsIkZpcnN0TmFtZSI6Ik1hdHRoZXciLCJMYXN0TmFtZSI6IkJyb29rcyIsIlByb3RlY3RlZCI6ZmFsc2UsIlNleCI6MiwiQ3JlYXRlZEJ5IjoiX0plbm</w:instrText>
          </w:r>
          <w:r>
            <w:rPr>
              <w:sz w:val="24"/>
              <w:szCs w:val="24"/>
              <w:lang w:val="en-US"/>
            </w:rPr>
            <w:instrText>55IiwiQ3JlYXRlZE9uIjoiMjAyMi0wOC0wMVQwODowODozMyIsIk1vZGlmaWVkQnkiOiJfSmVubnkiLCJJZCI6IjhlYjY5ZDQ0LWY4NWQtNDU2Mi1iODczLTEyZDQ1NWM2Yjk3ZCIsIk1vZGlmaWVkT24iOiIyMDIyLTA4LTAxVDA4OjA4OjMzIiwiUHJvamVjdCI6eyIkcmVmIjoiOCJ9fSx7IiRpZCI6IjQyIiwiJHR5cGUiOiJTd2lzc0FjYW</w:instrText>
          </w:r>
          <w:r>
            <w:rPr>
              <w:sz w:val="24"/>
              <w:szCs w:val="24"/>
              <w:lang w:val="en-US"/>
            </w:rPr>
            <w:instrText>RlbWljLkNpdGF2aS5QZXJzb24sIFN3aXNzQWNhZGVtaWMuQ2l0YXZpIiwiRmlyc3ROYW1lIjoiTGlubiIsIkxhc3ROYW1lIjoiR2llc2VyIiwiUHJvdGVjdGVkIjpmYWxzZSwiU2V4IjoxLCJDcmVhdGVkQnkiOiJfSmVubnkiLCJDcmVhdGVkT24iOiIyMDIyLTA4LTAxVDA4OjA4OjMzIiwiTW9kaWZpZWRCeSI6Il9KZW5ueSIsIklkIjoiMm</w:instrText>
          </w:r>
          <w:r>
            <w:rPr>
              <w:sz w:val="24"/>
              <w:szCs w:val="24"/>
              <w:lang w:val="en-US"/>
            </w:rPr>
            <w:instrText>NjNmNhNzctYjUyYS00NjBlLTgyYjEtZTllMDZjZDkxNDc2IiwiTW9kaWZpZWRPbiI6IjIwMjItMDgtMDFUMDg6MDg6MzMiLCJQcm9qZWN0Ijp7IiRyZWYiOiI4In19LHsiJGlkIjoiNDMiLCIkdHlwZSI6IlN3aXNzQWNhZGVtaWMuQ2l0YXZpLlBlcnNvbiwgU3dpc3NBY2FkZW1pYy5DaXRhdmkiLCJGaXJzdE5hbWUiOiJSaW5raSIsIkxhc3</w:instrText>
          </w:r>
          <w:r>
            <w:rPr>
              <w:sz w:val="24"/>
              <w:szCs w:val="24"/>
              <w:lang w:val="en-US"/>
            </w:rPr>
            <w:instrText>ROYW1lIjoiUmF0bmFwcml5YSIsIlByb3RlY3RlZCI6ZmFsc2UsIlNleCI6MCwiQ3JlYXRlZEJ5IjoiX0plbm55IiwiQ3JlYXRlZE9uIjoiMjAyMi0wOC0wMVQwODowODozMyIsIk1vZGlmaWVkQnkiOiJfSmVubnkiLCJJZCI6IjE0NDMxNjNhLTNkZTUtNDE5YS05YzZjLTViNTQyMGM3MThlMCIsIk1vZGlmaWVkT24iOiIyMDIyLTA4LTAxVD</w:instrText>
          </w:r>
          <w:r>
            <w:rPr>
              <w:sz w:val="24"/>
              <w:szCs w:val="24"/>
              <w:lang w:val="en-US"/>
            </w:rPr>
            <w:instrText>A4OjA4OjMzIiwiUHJvamVjdCI6eyIkcmVmIjoiOCJ9fSx7IiRpZCI6IjQ0IiwiJHR5cGUiOiJTd2lzc0FjYWRlbWljLkNpdGF2aS5QZXJzb24sIFN3aXNzQWNhZGVtaWMuQ2l0YXZpIiwiRmlyc3ROYW1lIjoiS2FyaSIsIkxhc3ROYW1lIjoiQnJhbmhhbSIsIk1pZGRsZU5hbWUiOiJFLiIsIlByb3RlY3RlZCI6ZmFsc2UsIlNleCI6MSwiQ3</w:instrText>
          </w:r>
          <w:r>
            <w:rPr>
              <w:sz w:val="24"/>
              <w:szCs w:val="24"/>
              <w:lang w:val="en-US"/>
            </w:rPr>
            <w:instrText>JlYXRlZEJ5IjoiX0plbm55IiwiQ3JlYXRlZE9uIjoiMjAyMi0wOC0wMVQwODowODozMyIsIk1vZGlmaWVkQnkiOiJfSmVubnkiLCJJZCI6IjYxNjRmMmVjLWFkZDEtNGExNi04NTYwLWM1NzRjYjBlNTVhYSIsIk1vZGlmaWVkT24iOiIyMDIyLTA4LTAxVDA4OjA4OjMzIiwiUHJvamVjdCI6eyIkcmVmIjoiOCJ9fSx7IiRpZCI6IjQ1IiwiJH</w:instrText>
          </w:r>
          <w:r>
            <w:rPr>
              <w:sz w:val="24"/>
              <w:szCs w:val="24"/>
              <w:lang w:val="en-US"/>
            </w:rPr>
            <w:instrText>R5cGUiOiJTd2lzc0FjYWRlbWljLkNpdGF2aS5QZXJzb24sIFN3aXNzQWNhZGVtaWMuQ2l0YXZpIiwiRmlyc3ROYW1lIjoiSm9oYW5uYSIsIkxhc3ROYW1lIjoiRm9lcnN0ZXIiLCJNaWRkbGVOYW1lIjoiUi4iLCJQcm90ZWN0ZWQiOmZhbHNlLCJTZXgiOjEsIkNyZWF0ZWRCeSI6Il9KZW5ueSIsIkNyZWF0ZWRPbiI6IjIwMjItMDgtMDFUMD</w:instrText>
          </w:r>
          <w:r>
            <w:rPr>
              <w:sz w:val="24"/>
              <w:szCs w:val="24"/>
              <w:lang w:val="en-US"/>
            </w:rPr>
            <w:instrText>g6MDg6MzMiLCJNb2RpZmllZEJ5IjoiX0plbm55IiwiSWQiOiIwMDgxNTNhNC05MTMwLTQyMmItODExZC01NTMyYmYzMDA4YmIiLCJNb2RpZmllZE9uIjoiMjAyMi0wOC0wMVQwODowODozMyIsIlByb2plY3QiOnsiJHJlZiI6IjgifX0seyIkaWQiOiI0NiIsIiR0eXBlIjoiU3dpc3NBY2FkZW1pYy5DaXRhdmkuUGVyc29uLCBTd2lzc0FjYW</w:instrText>
          </w:r>
          <w:r>
            <w:rPr>
              <w:sz w:val="24"/>
              <w:szCs w:val="24"/>
              <w:lang w:val="en-US"/>
            </w:rPr>
            <w:instrText>RlbWljLkNpdGF2aSIsIkZpcnN0TmFtZSI6IkpvaG4iLCJMYXN0TmFtZSI6IkhlY2tlbmxpdmVseSIsIk1pZGRsZU5hbWUiOiJSLiIsIlByb3RlY3RlZCI6ZmFsc2UsIlNleCI6MiwiQ3JlYXRlZEJ5IjoiX0plbm55IiwiQ3JlYXRlZE9uIjoiMjAyMi0wOC0wMVQwODowODozMyIsIk1vZGlmaWVkQnkiOiJfSmVubnkiLCJJZCI6ImJkYzAwOW</w:instrText>
          </w:r>
          <w:r>
            <w:rPr>
              <w:sz w:val="24"/>
              <w:szCs w:val="24"/>
              <w:lang w:val="en-US"/>
            </w:rPr>
            <w:instrText>E5LWQzYWUtNGE2NS05ZDM1LTBiYjBjY2Y3ZDczNCIsIk1vZGlmaWVkT24iOiIyMDIyLTA4LTAxVDA4OjA4OjMzIiwiUHJvamVjdCI6eyIkcmVmIjoiOCJ9fSx7IiRpZCI6IjQ3IiwiJHR5cGUiOiJTd2lzc0FjYWRlbWljLkNpdGF2aS5QZXJzb24sIFN3aXNzQWNhZGVtaWMuQ2l0YXZpIiwiRmlyc3ROYW1lIjoiTW9oYW1tYWQiLCJMYXN0Tm</w:instrText>
          </w:r>
          <w:r>
            <w:rPr>
              <w:sz w:val="24"/>
              <w:szCs w:val="24"/>
              <w:lang w:val="en-US"/>
            </w:rPr>
            <w:instrText>FtZSI6Ik90aG1hbiIsIk1pZGRsZU5hbWUiOiJJLiIsIlByb3RlY3RlZCI6ZmFsc2UsIlNleCI6MiwiQ3JlYXRlZEJ5IjoiX0plbm55IiwiQ3JlYXRlZE9uIjoiMjAyMi0wOC0wMVQwODowODozMyIsIk1vZGlmaWVkQnkiOiJfSmVubnkiLCJJZCI6IjgwYWIyOTdhLWY1ZjYtNDBhYy1hZWIxLTJhYjZhMWI4NTdkOSIsIk1vZGlmaWVkT24iOi</w:instrText>
          </w:r>
          <w:r>
            <w:rPr>
              <w:sz w:val="24"/>
              <w:szCs w:val="24"/>
              <w:lang w:val="en-US"/>
            </w:rPr>
            <w:instrText>IyMDIyLTA4LTAxVDA4OjA4OjMzIiwiUHJvamVjdCI6eyIkcmVmIjoiOCJ9fSx7IiRpZCI6IjQ4IiwiJHR5cGUiOiJTd2lzc0FjYWRlbWljLkNpdGF2aS5QZXJzb24sIFN3aXNzQWNhZGVtaWMuQ2l0YXZpIiwiRmlyc3ROYW1lIjoiQnJlbmRhbiIsIkxhc3ROYW1lIjoiVm90ZSIsIk1pZGRsZU5hbWUiOiJKLiIsIlByb3RlY3RlZCI6ZmFsc2</w:instrText>
          </w:r>
          <w:r>
            <w:rPr>
              <w:sz w:val="24"/>
              <w:szCs w:val="24"/>
              <w:lang w:val="en-US"/>
            </w:rPr>
            <w:instrText>UsIlNleCI6MiwiQ3JlYXRlZEJ5IjoiX0plbm55IiwiQ3JlYXRlZE9uIjoiMjAyMi0wOC0wMVQwODowODozMyIsIk1vZGlmaWVkQnkiOiJfSmVubnkiLCJJZCI6IjM3NjFlZGJmLTRkOTUtNDljOC05MjljLThiMjBmMWM0ODJjZCIsIk1vZGlmaWVkT24iOiIyMDIyLTA4LTAxVDA4OjA4OjMzIiwiUHJvamVjdCI6eyIkcmVmIjoiOCJ9fSx7Ii</w:instrText>
          </w:r>
          <w:r>
            <w:rPr>
              <w:sz w:val="24"/>
              <w:szCs w:val="24"/>
              <w:lang w:val="en-US"/>
            </w:rPr>
            <w:instrText>RpZCI6IjQ5IiwiJHR5cGUiOiJTd2lzc0FjYWRlbWljLkNpdGF2aS5QZXJzb24sIFN3aXNzQWNhZGVtaWMuQ2l0YXZpIiwiRmlyc3ROYW1lIjoiSGVsZW5hIiwiTGFzdE5hbWUiOiJMaWFuZyIsIk1pZGRsZU5hbWUiOiJIYWkiLCJQcm90ZWN0ZWQiOmZhbHNlLCJTZXgiOjEsIkNyZWF0ZWRCeSI6Il9KZW5ueSIsIkNyZWF0ZWRPbiI6IjIwMj</w:instrText>
          </w:r>
          <w:r>
            <w:rPr>
              <w:sz w:val="24"/>
              <w:szCs w:val="24"/>
              <w:lang w:val="en-US"/>
            </w:rPr>
            <w:instrText>ItMDgtMDFUMDg6MDg6MzMiLCJNb2RpZmllZEJ5IjoiX0plbm55IiwiSWQiOiJhZTZmNzgwMi1lOWYwLTQwYWMtYWNkNS05MjJiYmIzNjIyMmUiLCJNb2RpZmllZE9uIjoiMjAyMi0wOC0wMVQwODowODozMyIsIlByb2plY3QiOnsiJHJlZiI6IjgifX0seyIkaWQiOiI1MCIsIiR0eXBlIjoiU3dpc3NBY2FkZW1pYy5DaXRhdmkuUGVyc29uLC</w:instrText>
          </w:r>
          <w:r>
            <w:rPr>
              <w:sz w:val="24"/>
              <w:szCs w:val="24"/>
              <w:lang w:val="en-US"/>
            </w:rPr>
            <w:instrText>BTd2lzc0FjYWRlbWljLkNpdGF2aSIsIkZpcnN0TmFtZSI6IkVtbWFudWVsbGUiLCJMYXN0TmFtZSI6IlNvdXplYXUiLCJQcm90ZWN0ZWQiOmZhbHNlLCJTZXgiOjEsIkNyZWF0ZWRCeSI6Il9KZW5ueSIsIkNyZWF0ZWRPbiI6IjIwMjItMDgtMDFUMDg6MDg6MzMiLCJNb2RpZmllZEJ5IjoiX0plbm55IiwiSWQiOiIzZDU2NTRkMi0zNDRjLT</w:instrText>
          </w:r>
          <w:r>
            <w:rPr>
              <w:sz w:val="24"/>
              <w:szCs w:val="24"/>
              <w:lang w:val="en-US"/>
            </w:rPr>
            <w:instrText>RkODgtYTJlNC04NDNhMTlhYzAwNmUiLCJNb2RpZmllZE9uIjoiMjAyMi0wOC0wMVQwODowODozMyIsIlByb2plY3QiOnsiJHJlZiI6IjgifX0seyIkaWQiOiI1MSIsIiR0eXBlIjoiU3dpc3NBY2FkZW1pYy5DaXRhdmkuUGVyc29uLCBTd2lzc0FjYWRlbWljLkNpdGF2aSIsIkZpcnN0TmFtZSI6IklhbiIsIkxhc3ROYW1lIjoiTWNBbGxpc3</w:instrText>
          </w:r>
          <w:r>
            <w:rPr>
              <w:sz w:val="24"/>
              <w:szCs w:val="24"/>
              <w:lang w:val="en-US"/>
            </w:rPr>
            <w:instrText>RlciIsIk1pZGRsZU5hbWUiOiJMLiIsIlByb3RlY3RlZCI6ZmFsc2UsIlNleCI6MiwiQ3JlYXRlZEJ5IjoiX0plbm55IiwiQ3JlYXRlZE9uIjoiMjAyMi0wOC0wMVQwODowODozMyIsIk1vZGlmaWVkQnkiOiJfSmVubnkiLCJJZCI6IjVjYTYwM2Q1LTk1ZTUtNDEzYS1hNzI0LTRmYmE4YjA2M2QwNCIsIk1vZGlmaWVkT24iOiIyMDIyLTA4LT</w:instrText>
          </w:r>
          <w:r>
            <w:rPr>
              <w:sz w:val="24"/>
              <w:szCs w:val="24"/>
              <w:lang w:val="en-US"/>
            </w:rPr>
            <w:instrText>AxVDA4OjA4OjMzIiwiUHJvamVjdCI6eyIkcmVmIjoiOCJ9fSx7IiRpZCI6IjUyIiwiJHR5cGUiOiJTd2lzc0FjYWRlbWljLkNpdGF2aS5QZXJzb24sIFN3aXNzQWNhZGVtaWMuQ2l0YXZpIiwiRmlyc3ROYW1lIjoiVGltb3RoeSIsIkxhc3ROYW1lIjoiSXNhYWNzIiwiUHJvdGVjdGVkIjpmYWxzZSwiU2V4IjoyLCJDcmVhdGVkQnkiOiJfSm</w:instrText>
          </w:r>
          <w:r>
            <w:rPr>
              <w:sz w:val="24"/>
              <w:szCs w:val="24"/>
              <w:lang w:val="en-US"/>
            </w:rPr>
            <w:instrText>VubnkiLCJDcmVhdGVkT24iOiIyMDIyLTA4LTAxVDA4OjA4OjMzIiwiTW9kaWZpZWRCeSI6Il9KZW5ueSIsIklkIjoiNmI4YzlkOTQtZTc0Yi00ZmFiLWI0MjEtOGI0OTlhYmFjNWYyIiwiTW9kaWZpZWRPbiI6IjIwMjItMDgtMDFUMDg6MDg6MzMiLCJQcm9qZWN0Ijp7IiRyZWYiOiI4In19LHsiJGlkIjoiNTMiLCIkdHlwZSI6IlN3aXNzQW</w:instrText>
          </w:r>
          <w:r>
            <w:rPr>
              <w:sz w:val="24"/>
              <w:szCs w:val="24"/>
              <w:lang w:val="en-US"/>
            </w:rPr>
            <w:instrText>NhZGVtaWMuQ2l0YXZpLlBlcnNvbiwgU3dpc3NBY2FkZW1pYy5DaXRhdmkiLCJGaXJzdE5hbWUiOiJKYW5ldHRlIiwiTGFzdE5hbWUiOiJIYWxsIiwiUHJvdGVjdGVkIjpmYWxzZSwiU2V4IjoxLCJDcmVhdGVkQnkiOiJfSmVubnkiLCJDcmVhdGVkT24iOiIyMDIyLTA4LTAxVDA4OjA4OjMzIiwiTW9kaWZpZWRCeSI6Il9KZW5ueSIsIklkIj</w:instrText>
          </w:r>
          <w:r>
            <w:rPr>
              <w:sz w:val="24"/>
              <w:szCs w:val="24"/>
              <w:lang w:val="en-US"/>
            </w:rPr>
            <w:instrText>oiMmFkMGExMDItZTZlZS00YzRiLWI5Y2QtNTQyYmE2YzA1Y2JjIiwiTW9kaWZpZWRPbiI6IjIwMjItMDgtMDFUMDg6MDg6MzMiLCJQcm9qZWN0Ijp7IiRyZWYiOiI4In19LHsiJGlkIjoiNTQiLCIkdHlwZSI6IlN3aXNzQWNhZGVtaWMuQ2l0YXZpLlBlcnNvbiwgU3dpc3NBY2FkZW1pYy5DaXRhdmkiLCJGaXJzdE5hbWUiOiJTdGV3YXJ0Ii</w:instrText>
          </w:r>
          <w:r>
            <w:rPr>
              <w:sz w:val="24"/>
              <w:szCs w:val="24"/>
              <w:lang w:val="en-US"/>
            </w:rPr>
            <w:instrText>wiTGFzdE5hbWUiOiJMYWtlIiwiUHJvdGVjdGVkIjpmYWxzZSwiU2V4IjoyLCJDcmVhdGVkQnkiOiJfSmVubnkiLCJDcmVhdGVkT24iOiIyMDIyLTA4LTAxVDA4OjA4OjMzIiwiTW9kaWZpZWRCeSI6Il9KZW5ueSIsIklkIjoiMjhmNDBlZDgtN2IxYS00OWIyLTljMDYtZDI4YWVkMDZiMWMzIiwiTW9kaWZpZWRPbiI6IjIwMjItMDgtMDFUMD</w:instrText>
          </w:r>
          <w:r>
            <w:rPr>
              <w:sz w:val="24"/>
              <w:szCs w:val="24"/>
              <w:lang w:val="en-US"/>
            </w:rPr>
            <w:instrText>g6MDg6MzMiLCJQcm9qZWN0Ijp7IiRyZWYiOiI4In19LHsiJGlkIjoiNTUiLCIkdHlwZSI6IlN3aXNzQWNhZGVtaWMuQ2l0YXZpLlBlcnNvbiwgU3dpc3NBY2FkZW1pYy5DaXRhdmkiLCJGaXJzdE5hbWUiOiJEYXZpZCIsIkxhc3ROYW1lIjoiTWFja2V5IiwiTWlkZGxlTmFtZSI6IkEuIiwiUHJvdGVjdGVkIjpmYWxzZSwiU2V4IjoyLCJDcm</w:instrText>
          </w:r>
          <w:r>
            <w:rPr>
              <w:sz w:val="24"/>
              <w:szCs w:val="24"/>
              <w:lang w:val="en-US"/>
            </w:rPr>
            <w:instrText>VhdGVkQnkiOiJfSmVubnkiLCJDcmVhdGVkT24iOiIyMDIyLTA4LTAxVDA4OjA4OjMzIiwiTW9kaWZpZWRCeSI6Il9KZW5ueSIsIklkIjoiMTM3ZGUyZDctZjkwZC00N2IyLTg1YmYtMTBkNTdmMzM3ZDNhIiwiTW9kaWZpZWRPbiI6IjIwMjItMDgtMDFUMDg6MDg6MzMiLCJQcm9qZWN0Ijp7IiRyZWYiOiI4In19LHsiJGlkIjoiNTYiLCIkdH</w:instrText>
          </w:r>
          <w:r>
            <w:rPr>
              <w:sz w:val="24"/>
              <w:szCs w:val="24"/>
              <w:lang w:val="en-US"/>
            </w:rPr>
            <w:instrText>lwZSI6IlN3aXNzQWNhZGVtaWMuQ2l0YXZpLlBlcnNvbiwgU3dpc3NBY2FkZW1pYy5DaXRhdmkiLCJGaXJzdE5hbWUiOiJJYW4iLCJMYXN0TmFtZSI6IkNvbnN0YWJsZSIsIk1pZGRsZU5hbWUiOiJKLiIsIlByb3RlY3RlZCI6ZmFsc2UsIlNleCI6MiwiQ3JlYXRlZEJ5IjoiX0plbm55IiwiQ3JlYXRlZE9uIjoiMjAyMi0wOC0wMVQwODowOD</w:instrText>
          </w:r>
          <w:r>
            <w:rPr>
              <w:sz w:val="24"/>
              <w:szCs w:val="24"/>
              <w:lang w:val="en-US"/>
            </w:rPr>
            <w:instrText>ozMyIsIk1vZGlmaWVkQnkiOiJfSmVubnkiLCJJZCI6IjA0NTI0MDllLTZmYjgtNDIwYy1hMDI2LTE1NjA3MTNlYzBmYSIsIk1vZGlmaWVkT24iOiIyMDIyLTA4LTAxVDA4OjA4OjMzIiwiUHJvamVjdCI6eyIkcmVmIjoiOCJ9fSx7IiRpZCI6IjU3IiwiJHR5cGUiOiJTd2lzc0FjYWRlbWljLkNpdGF2aS5QZXJzb24sIFN3aXNzQWNhZGVtaW</w:instrText>
          </w:r>
          <w:r>
            <w:rPr>
              <w:sz w:val="24"/>
              <w:szCs w:val="24"/>
              <w:lang w:val="en-US"/>
            </w:rPr>
            <w:instrText>MuQ2l0YXZpIiwiRmlyc3ROYW1lIjoiSmFtaWUiLCJMYXN0TmFtZSI6IkNyYWlnIiwiTWlkZGxlTmFtZSI6IkUuIiwiUHJvdGVjdGVkIjpmYWxzZSwiU2V4IjowLCJDcmVhdGVkQnkiOiJfSmVubnkiLCJDcmVhdGVkT24iOiIyMDIyLTA4LTAxVDA4OjA4OjMzIiwiTW9kaWZpZWRCeSI6Il9KZW5ueSIsIklkIjoiODk2YWM1NjMtNzFkMS00Nj</w:instrText>
          </w:r>
          <w:r>
            <w:rPr>
              <w:sz w:val="24"/>
              <w:szCs w:val="24"/>
              <w:lang w:val="en-US"/>
            </w:rPr>
            <w:instrText>k4LWE2YzMtNzI4YTM1ZDlkMTU3IiwiTW9kaWZpZWRPbiI6IjIwMjItMDgtMDFUMDg6MDg6MzMiLCJQcm9qZWN0Ijp7IiRyZWYiOiI4In19LHsiJGlkIjoiNTgiLCIkdHlwZSI6IlN3aXNzQWNhZGVtaWMuQ2l0YXZpLlBlcnNvbiwgU3dpc3NBY2FkZW1pYy5DaXRhdmkiLCJGaXJzdE5hbWUiOiJUZXJyaWUiLCJMYXN0TmFtZSI6IktpdGNobm</w:instrText>
          </w:r>
          <w:r>
            <w:rPr>
              <w:sz w:val="24"/>
              <w:szCs w:val="24"/>
              <w:lang w:val="en-US"/>
            </w:rPr>
            <w:instrText>VyIiwiTWlkZGxlTmFtZSI6IkUuIiwiUHJvdGVjdGVkIjpmYWxzZSwiU2V4IjoxLCJDcmVhdGVkQnkiOiJfSmVubnkiLCJDcmVhdGVkT24iOiIyMDIyLTA4LTAxVDA4OjA4OjMzIiwiTW9kaWZpZWRCeSI6Il9KZW5ueSIsIklkIjoiNWZjNjRiNmUtOTE2My00OThjLWI2YjMtZmU2MmM2ZWY5ODg2IiwiTW9kaWZpZWRPbiI6IjIwMjItMDgtMD</w:instrText>
          </w:r>
          <w:r>
            <w:rPr>
              <w:sz w:val="24"/>
              <w:szCs w:val="24"/>
              <w:lang w:val="en-US"/>
            </w:rPr>
            <w:instrText>FUMDg6MDg6MzMiLCJQcm9qZWN0Ijp7IiRyZWYiOiI4In19LHsiJGlkIjoiNTkiLCIkdHlwZSI6IlN3aXNzQWNhZGVtaWMuQ2l0YXZpLlBlcnNvbiwgU3dpc3NBY2FkZW1pYy5DaXRhdmkiLCJGaXJzdE5hbWUiOiJaaGVuZ2xpbiIsIkxhc3ROYW1lIjoiWWFuZyIsIlByb3RlY3RlZCI6ZmFsc2UsIlNleCI6MCwiQ3JlYXRlZEJ5IjoiX0plbm</w:instrText>
          </w:r>
          <w:r>
            <w:rPr>
              <w:sz w:val="24"/>
              <w:szCs w:val="24"/>
              <w:lang w:val="en-US"/>
            </w:rPr>
            <w:instrText>55IiwiQ3JlYXRlZE9uIjoiMjAyMi0wOC0wMVQwODowODozMyIsIk1vZGlmaWVkQnkiOiJfSmVubnkiLCJJZCI6IjFmYmJhY2ZmLWRkZDAtNDc4Yy04MjgyLTM1ZDQwMTUxNzBiOCIsIk1vZGlmaWVkT24iOiIyMDIyLTA4LTAxVDA4OjA4OjMzIiwiUHJvamVjdCI6eyIkcmVmIjoiOCJ9fSx7IiRpZCI6IjYwIiwiJHR5cGUiOiJTd2lzc0FjYW</w:instrText>
          </w:r>
          <w:r>
            <w:rPr>
              <w:sz w:val="24"/>
              <w:szCs w:val="24"/>
              <w:lang w:val="en-US"/>
            </w:rPr>
            <w:instrText>RlbWljLkNpdGF2aS5QZXJzb24sIFN3aXNzQWNhZGVtaWMuQ2l0YXZpIiwiRmlyc3ROYW1lIjoiWmhpZ3VhbmciLCJMYXN0TmFtZSI6IlN1IiwiUHJvdGVjdGVkIjpmYWxzZSwiU2V4IjowLCJDcmVhdGVkQnkiOiJfSmVubnkiLCJDcmVhdGVkT24iOiIyMDIyLTA4LTAxVDA4OjA4OjMzIiwiTW9kaWZpZWRCeSI6Il9KZW5ueSIsIklkIjoiOT</w:instrText>
          </w:r>
          <w:r>
            <w:rPr>
              <w:sz w:val="24"/>
              <w:szCs w:val="24"/>
              <w:lang w:val="en-US"/>
            </w:rPr>
            <w:instrText>hiMDI1ODEtODQ0Ny00Y2NlLThkZTEtYTkxMjE4MjlhZmQwIiwiTW9kaWZpZWRPbiI6IjIwMjItMDgtMDFUMDg6MDg6MzMiLCJQcm9qZWN0Ijp7IiRyZWYiOiI4In19LHsiJGlkIjoiNjEiLCIkdHlwZSI6IlN3aXNzQWNhZGVtaWMuQ2l0YXZpLlBlcnNvbiwgU3dpc3NBY2FkZW1pYy5DaXRhdmkiLCJGaXJzdE5hbWUiOiJIb25ncm9uZyIsIk</w:instrText>
          </w:r>
          <w:r>
            <w:rPr>
              <w:sz w:val="24"/>
              <w:szCs w:val="24"/>
              <w:lang w:val="en-US"/>
            </w:rPr>
            <w:instrText>xhc3ROYW1lIjoiTHVvIiwiUHJvdGVjdGVkIjpmYWxzZSwiU2V4IjowLCJDcmVhdGVkQnkiOiJfSmVubnkiLCJDcmVhdGVkT24iOiIyMDIyLTA4LTAxVDA4OjA4OjMzIiwiTW9kaWZpZWRCeSI6Il9KZW5ueSIsIklkIjoiMGQ2OGUyMDEtYTFkMS00MjI1LTg2NDUtMDZkYjJkY2Q2NjA0IiwiTW9kaWZpZWRPbiI6IjIwMjItMDgtMDFUMDg6MD</w:instrText>
          </w:r>
          <w:r>
            <w:rPr>
              <w:sz w:val="24"/>
              <w:szCs w:val="24"/>
              <w:lang w:val="en-US"/>
            </w:rPr>
            <w:instrText>g6MzMiLCJQcm9qZWN0Ijp7IiRyZWYiOiI4In19LHsiJGlkIjoiNjIiLCIkdHlwZSI6IlN3aXNzQWNhZGVtaWMuQ2l0YXZpLlBlcnNvbiwgU3dpc3NBY2FkZW1pYy5DaXRhdmkiLCJGaXJzdE5hbWUiOiJEYW5pZWwiLCJMYXN0TmFtZSI6IkNoZW4iLCJQcm90ZWN0ZWQiOmZhbHNlLCJTZXgiOjIsIkNyZWF0ZWRCeSI6Il9KZW5ueSIsIkNyZW</w:instrText>
          </w:r>
          <w:r>
            <w:rPr>
              <w:sz w:val="24"/>
              <w:szCs w:val="24"/>
              <w:lang w:val="en-US"/>
            </w:rPr>
            <w:instrText>F0ZWRPbiI6IjIwMjItMDgtMDFUMDg6MDg6MzMiLCJNb2RpZmllZEJ5IjoiX0plbm55IiwiSWQiOiIxY2EzMmI3YS1lMGUwLTRhNzktYjc4NS03YWQ0MzQ5NmUxOWQiLCJNb2RpZmllZE9uIjoiMjAyMi0wOC0wMVQwODowODozMyIsIlByb2plY3QiOnsiJHJlZiI6IjgifX0seyIkaWQiOiI2MyIsIiR0eXBlIjoiU3dpc3NBY2FkZW1pYy5DaX</w:instrText>
          </w:r>
          <w:r>
            <w:rPr>
              <w:sz w:val="24"/>
              <w:szCs w:val="24"/>
              <w:lang w:val="en-US"/>
            </w:rPr>
            <w:instrText>RhdmkuUGVyc29uLCBTd2lzc0FjYWRlbWljLkNpdGF2aSIsIkZpcnN0TmFtZSI6IkhvbmciLCJMYXN0TmFtZSI6Ik91eWFuZyIsIlByb3RlY3RlZCI6ZmFsc2UsIlNleCI6MCwiQ3JlYXRlZEJ5IjoiX0plbm55IiwiQ3JlYXRlZE9uIjoiMjAyMi0wOC0wMVQwODowODozMyIsIk1vZGlmaWVkQnkiOiJfSmVubnkiLCJJZCI6ImI2ODY0YWQzLT</w:instrText>
          </w:r>
          <w:r>
            <w:rPr>
              <w:sz w:val="24"/>
              <w:szCs w:val="24"/>
              <w:lang w:val="en-US"/>
            </w:rPr>
            <w:instrText>liYWEtNDg0Mi1hZTQ2LTIzMzYyODk3NTYxOCIsIk1vZGlmaWVkT24iOiIyMDIyLTA4LTAxVDA4OjA4OjMzIiwiUHJvamVjdCI6eyIkcmVmIjoiOCJ9fSx7IiRpZCI6IjY0IiwiJHR5cGUiOiJTd2lzc0FjYWRlbWljLkNpdGF2aS5QZXJzb24sIFN3aXNzQWNhZGVtaWMuQ2l0YXZpIiwiRmlyc3ROYW1lIjoiS2VuIiwiTGFzdE5hbWUiOiJGbG</w:instrText>
          </w:r>
          <w:r>
            <w:rPr>
              <w:sz w:val="24"/>
              <w:szCs w:val="24"/>
              <w:lang w:val="en-US"/>
            </w:rPr>
            <w:instrText>FnZyIsIlByb3RlY3RlZCI6ZmFsc2UsIlNleCI6MiwiQ3JlYXRlZEJ5IjoiX0plbm55IiwiQ3JlYXRlZE9uIjoiMjAyMi0wOC0wMVQwODowODozMyIsIk1vZGlmaWVkQnkiOiJfSmVubnkiLCJJZCI6Ijg2OGVkNTc2LWQxNDctNDZhYi1hMjVkLTQ1M2Q1NmU1OGJlZCIsIk1vZGlmaWVkT24iOiIyMDIyLTA4LTAxVDA4OjA4OjMzIiwiUHJvam</w:instrText>
          </w:r>
          <w:r>
            <w:rPr>
              <w:sz w:val="24"/>
              <w:szCs w:val="24"/>
              <w:lang w:val="en-US"/>
            </w:rPr>
            <w:instrText>VjdCI6eyIkcmVmIjoiOCJ9fSx7IiRpZCI6IjY1IiwiJHR5cGUiOiJTd2lzc0FjYWRlbWljLkNpdGF2aS5QZXJzb24sIFN3aXNzQWNhZGVtaWMuQ2l0YXZpIiwiRmlyc3ROYW1lIjoiRGFubmkiLCJMYXN0TmFtZSI6IkxpbiIsIlByb3RlY3RlZCI6ZmFsc2UsIlNleCI6MCwiQ3JlYXRlZEJ5IjoiX0plbm55IiwiQ3JlYXRlZE9uIjoiMjAyMi</w:instrText>
          </w:r>
          <w:r>
            <w:rPr>
              <w:sz w:val="24"/>
              <w:szCs w:val="24"/>
              <w:lang w:val="en-US"/>
            </w:rPr>
            <w:instrText>0wOC0wMVQwODowODozMyIsIk1vZGlmaWVkQnkiOiJfSmVubnkiLCJJZCI6IjQ3YTUxNWE3LWM0ZmMtNDE5ZC05ZWRiLTVkY2IzMzczNjk0YiIsIk1vZGlmaWVkT24iOiIyMDIyLTA4LTAxVDA4OjA4OjMzIiwiUHJvamVjdCI6eyIkcmVmIjoiOCJ9fSx7IiRpZCI6IjY2IiwiJHR5cGUiOiJTd2lzc0FjYWRlbWljLkNpdGF2aS5QZXJzb24sIF</w:instrText>
          </w:r>
          <w:r>
            <w:rPr>
              <w:sz w:val="24"/>
              <w:szCs w:val="24"/>
              <w:lang w:val="en-US"/>
            </w:rPr>
            <w:instrText>N3aXNzQWNhZGVtaWMuQ2l0YXZpIiwiRmlyc3ROYW1lIjoiR3VhbnBpbmciLCJMYXN0TmFtZSI6Ik1hbyIsIlByb3RlY3RlZCI6ZmFsc2UsIlNleCI6MCwiQ3JlYXRlZEJ5IjoiX0plbm55IiwiQ3JlYXRlZE9uIjoiMjAyMi0wOC0wMVQwODowODozMyIsIk1vZGlmaWVkQnkiOiJfSmVubnkiLCJJZCI6ImNkYjZkYzRiLTA5NjMtNDEyOC04NT</w:instrText>
          </w:r>
          <w:r>
            <w:rPr>
              <w:sz w:val="24"/>
              <w:szCs w:val="24"/>
              <w:lang w:val="en-US"/>
            </w:rPr>
            <w:instrText>kxLTE4ZDY3MDU4NzIwMyIsIk1vZGlmaWVkT24iOiIyMDIyLTA4LTAxVDA4OjA4OjMzIiwiUHJvamVjdCI6eyIkcmVmIjoiOCJ9fSx7IiRpZCI6IjY3IiwiJHR5cGUiOiJTd2lzc0FjYWRlbWljLkNpdGF2aS5QZXJzb24sIFN3aXNzQWNhZGVtaWMuQ2l0YXZpIiwiRmlyc3ROYW1lIjoiSGVucnkiLCJMYXN0TmFtZSI6IkZlcnJleXJhIiwiUH</w:instrText>
          </w:r>
          <w:r>
            <w:rPr>
              <w:sz w:val="24"/>
              <w:szCs w:val="24"/>
              <w:lang w:val="en-US"/>
            </w:rPr>
            <w:instrText>JvdGVjdGVkIjpmYWxzZSwiU2V4IjoyLCJDcmVhdGVkQnkiOiJfSmVubnkiLCJDcmVhdGVkT24iOiIyMDIyLTA4LTAxVDA4OjA4OjMzIiwiTW9kaWZpZWRCeSI6Il9KZW5ueSIsIklkIjoiNzg5MTAzZWQtNTNlNS00OGM2LWIyM2EtNDQxZDMxNmZlZWM0IiwiTW9kaWZpZWRPbiI6IjIwMjItMDgtMDFUMDg6MDg6MzMiLCJQcm9qZWN0Ijp7Ii</w:instrText>
          </w:r>
          <w:r>
            <w:rPr>
              <w:sz w:val="24"/>
              <w:szCs w:val="24"/>
              <w:lang w:val="en-US"/>
            </w:rPr>
            <w:instrText>RyZWYiOiI4In19LHsiJGlkIjoiNjgiLCIkdHlwZSI6IlN3aXNzQWNhZGVtaWMuQ2l0YXZpLlBlcnNvbiwgU3dpc3NBY2FkZW1pYy5DaXRhdmkiLCJGaXJzdE5hbWUiOiJLbGF1cyIsIkxhc3ROYW1lIjoiU3RhcmsiLCJQcm90ZWN0ZWQiOmZhbHNlLCJTZXgiOjIsIkNyZWF0ZWRCeSI6Il9KZW5ueSIsIkNyZWF0ZWRPbiI6IjIwMjItMDgtMD</w:instrText>
          </w:r>
          <w:r>
            <w:rPr>
              <w:sz w:val="24"/>
              <w:szCs w:val="24"/>
              <w:lang w:val="en-US"/>
            </w:rPr>
            <w:instrText>FUMDg6MDg6MzMiLCJNb2RpZmllZEJ5IjoiX0plbm55IiwiSWQiOiJmNmU0NTFiMC04NjQ5LTRmZDQtYTljZS05NzM2Y2M4Mzk3MDAiLCJNb2RpZmllZE9uIjoiMjAyMi0wOC0wMVQwODowODozMyIsIlByb2plY3QiOnsiJHJlZiI6IjgifX0seyIkaWQiOiI2OSIsIiR0eXBlIjoiU3dpc3NBY2FkZW1pYy5DaXRhdmkuUGVyc29uLCBTd2lzc0</w:instrText>
          </w:r>
          <w:r>
            <w:rPr>
              <w:sz w:val="24"/>
              <w:szCs w:val="24"/>
              <w:lang w:val="en-US"/>
            </w:rPr>
            <w:instrText>FjYWRlbWljLkNpdGF2aSIsIkZpcnN0TmFtZSI6IkNsYXVkaWEiLCJMYXN0TmFtZSI6IlN0cmFjaHdpdHoiLCJNaWRkbGVOYW1lIjoiTi4iLCJQcmVmaXgiOiJ2b24iLCJQcm90ZWN0ZWQiOmZhbHNlLCJTZXgiOjEsIkNyZWF0ZWRCeSI6Il9KZW5ueSIsIkNyZWF0ZWRPbiI6IjIwMjItMDgtMDFUMDg6MDg6MzMiLCJNb2RpZmllZEJ5IjoiX0</w:instrText>
          </w:r>
          <w:r>
            <w:rPr>
              <w:sz w:val="24"/>
              <w:szCs w:val="24"/>
              <w:lang w:val="en-US"/>
            </w:rPr>
            <w:instrText>plbm55IiwiSWQiOiJmOWU4NmZjOS0zMmYyLTQxYTktYTFkNC05YTBkY2QwM2NmMmQiLCJNb2RpZmllZE9uIjoiMjAyMi0wOC0wMVQwODowODozMyIsIlByb2plY3QiOnsiJHJlZiI6IjgifX0seyIkaWQiOiI3MCIsIiR0eXBlIjoiU3dpc3NBY2FkZW1pYy5DaXRhdmkuUGVyc29uLCBTd2lzc0FjYWRlbWljLkNpdGF2aSIsIkZpcnN0TmFtZS</w:instrText>
          </w:r>
          <w:r>
            <w:rPr>
              <w:sz w:val="24"/>
              <w:szCs w:val="24"/>
              <w:lang w:val="en-US"/>
            </w:rPr>
            <w:instrText>I6IkFybWluIiwiTGFzdE5hbWUiOiJXb2xmIiwiUHJvdGVjdGVkIjpmYWxzZSwiU2V4IjoyLCJDcmVhdGVkQnkiOiJfSmVubnkiLCJDcmVhdGVkT24iOiIyMDIyLTA4LTAxVDA4OjA4OjMzIiwiTW9kaWZpZWRCeSI6Il9KZW5ueSIsIklkIjoiZWYwNmI2OGEtNjUxNC00NmJmLWIzNDAtZmJlMmZlZTM4ODkzIiwiTW9kaWZpZWRPbiI6IjIwMj</w:instrText>
          </w:r>
          <w:r>
            <w:rPr>
              <w:sz w:val="24"/>
              <w:szCs w:val="24"/>
              <w:lang w:val="en-US"/>
            </w:rPr>
            <w:instrText>ItMDgtMDFUMDg6MDg6MzMiLCJQcm9qZWN0Ijp7IiRyZWYiOiI4In19LHsiJGlkIjoiNzEiLCIkdHlwZSI6IlN3aXNzQWNhZGVtaWMuQ2l0YXZpLlBlcnNvbiwgU3dpc3NBY2FkZW1pYy5DaXRhdmkiLCJGaXJzdE5hbWUiOiJDYXJvbGluZSIsIkxhc3ROYW1lIjoiQnJhbmRsIiwiUHJvdGVjdGVkIjpmYWxzZSwiU2V4IjoxLCJDcmVhdGVkQn</w:instrText>
          </w:r>
          <w:r>
            <w:rPr>
              <w:sz w:val="24"/>
              <w:szCs w:val="24"/>
              <w:lang w:val="en-US"/>
            </w:rPr>
            <w:instrText>kiOiJfSmVubnkiLCJDcmVhdGVkT24iOiIyMDIyLTA4LTAxVDA4OjA4OjMzIiwiTW9kaWZpZWRCeSI6Il9KZW5ueSIsIklkIjoiOWU5ODZjM2ItOWE4Ni00YTcyLThjYzItOTcyYTk1ZTY2NmI4IiwiTW9kaWZpZWRPbiI6IjIwMjItMDgtMDFUMDg6MDg6MzMiLCJQcm9qZWN0Ijp7IiRyZWYiOiI4In19LHsiJGlkIjoiNzIiLCIkdHlwZSI6Il</w:instrText>
          </w:r>
          <w:r>
            <w:rPr>
              <w:sz w:val="24"/>
              <w:szCs w:val="24"/>
              <w:lang w:val="en-US"/>
            </w:rPr>
            <w:instrText>N3aXNzQWNhZGVtaWMuQ2l0YXZpLlBlcnNvbiwgU3dpc3NBY2FkZW1pYy5DaXRhdmkiLCJGaXJzdE5hbWUiOiJHdWVudGhlciIsIkxhc3ROYW1lIjoiUnVkb2xwaCIsIlByb3RlY3RlZCI6ZmFsc2UsIlNleCI6MCwiQ3JlYXRlZEJ5IjoiX0plbm55IiwiQ3JlYXRlZE9uIjoiMjAyMi0wOC0wMVQwODowODozMyIsIk1vZGlmaWVkQnkiOiJfSm</w:instrText>
          </w:r>
          <w:r>
            <w:rPr>
              <w:sz w:val="24"/>
              <w:szCs w:val="24"/>
              <w:lang w:val="en-US"/>
            </w:rPr>
            <w:instrText>VubnkiLCJJZCI6ImM1NmI5ZWQ0LTEwYjEtNGEwYi04ZTM4LTE3ZmFjZjM5MDVlOCIsIk1vZGlmaWVkT24iOiIyMDIyLTA4LTAxVDA4OjA4OjMzIiwiUHJvamVjdCI6eyIkcmVmIjoiOCJ9fSx7IiRpZCI6IjczIiwiJHR5cGUiOiJTd2lzc0FjYWRlbWljLkNpdGF2aS5QZXJzb24sIFN3aXNzQWNhZGVtaWMuQ2l0YXZpIiwiRmlyc3ROYW1lIj</w:instrText>
          </w:r>
          <w:r>
            <w:rPr>
              <w:sz w:val="24"/>
              <w:szCs w:val="24"/>
              <w:lang w:val="en-US"/>
            </w:rPr>
            <w:instrText>oiTWF0dGhpYXMiLCJMYXN0TmFtZSI6Ik9sZGVuIiwiUHJvdGVjdGVkIjpmYWxzZSwiU2V4IjoyLCJDcmVhdGVkQnkiOiJfSmVubnkiLCJDcmVhdGVkT24iOiIyMDIyLTA4LTAxVDA4OjA4OjMzIiwiTW9kaWZpZWRCeSI6Il9KZW5ueSIsIklkIjoiZDk0YmIxYzctZjEyNy00ZGQwLWExOTItYjQ2MTA5Y2IwMmM3IiwiTW9kaWZpZWRPbiI6Ij</w:instrText>
          </w:r>
          <w:r>
            <w:rPr>
              <w:sz w:val="24"/>
              <w:szCs w:val="24"/>
              <w:lang w:val="en-US"/>
            </w:rPr>
            <w:instrText>IwMjItMDgtMDFUMDg6MDg6MzMiLCJQcm9qZWN0Ijp7IiRyZWYiOiI4In19LHsiJGlkIjoiNzQiLCIkdHlwZSI6IlN3aXNzQWNhZGVtaWMuQ2l0YXZpLlBlcnNvbiwgU3dpc3NBY2FkZW1pYy5DaXRhdmkiLCJGaXJzdE5hbWUiOiJNYXJnYXV4IiwiTGFzdE5hbWUiOiJNb3JyaXNvbiIsIk1pZGRsZU5hbWUiOiJBLiIsIlByb3RlY3RlZCI6Zm</w:instrText>
          </w:r>
          <w:r>
            <w:rPr>
              <w:sz w:val="24"/>
              <w:szCs w:val="24"/>
              <w:lang w:val="en-US"/>
            </w:rPr>
            <w:instrText>Fsc2UsIlNleCI6MSwiQ3JlYXRlZEJ5IjoiX0plbm55IiwiQ3JlYXRlZE9uIjoiMjAyMi0wOC0wMVQwODowODozMyIsIk1vZGlmaWVkQnkiOiJfSmVubnkiLCJJZCI6Ijk4YjFiYzljLWE4NmEtNDI5MC05NGE5LWVmYTk4YjI4YWNhMiIsIk1vZGlmaWVkT24iOiIyMDIyLTA4LTAxVDA4OjA4OjMzIiwiUHJvamVjdCI6eyIkcmVmIjoiOCJ9fS</w:instrText>
          </w:r>
          <w:r>
            <w:rPr>
              <w:sz w:val="24"/>
              <w:szCs w:val="24"/>
              <w:lang w:val="en-US"/>
            </w:rPr>
            <w:instrText>x7IiRpZCI6Ijc1IiwiJHR5cGUiOiJTd2lzc0FjYWRlbWljLkNpdGF2aS5QZXJzb24sIFN3aXNzQWNhZGVtaWMuQ2l0YXZpIiwiRmlyc3ROYW1lIjoiRGVuaXNlIiwiTGFzdE5hbWUiOiJNb3JnYW4iLCJNaWRkbGVOYW1lIjoiSi4iLCJQcm90ZWN0ZWQiOmZhbHNlLCJTZXgiOjEsIkNyZWF0ZWRCeSI6Il9KZW5ueSIsIkNyZWF0ZWRPbiI6Ij</w:instrText>
          </w:r>
          <w:r>
            <w:rPr>
              <w:sz w:val="24"/>
              <w:szCs w:val="24"/>
              <w:lang w:val="en-US"/>
            </w:rPr>
            <w:instrText>IwMjItMDgtMDFUMDg6MDg6MzMiLCJNb2RpZmllZEJ5IjoiX0plbm55IiwiSWQiOiI1YjY4MzYyMi1mZjVkLTQ4MzgtODZmMS1hNzFkYThmN2MwMWMiLCJNb2RpZmllZE9uIjoiMjAyMi0wOC0wMVQwODowODozMyIsIlByb2plY3QiOnsiJHJlZiI6IjgifX0seyIkaWQiOiI3NiIsIiR0eXBlIjoiU3dpc3NBY2FkZW1pYy5DaXRhdmkuUGVyc2</w:instrText>
          </w:r>
          <w:r>
            <w:rPr>
              <w:sz w:val="24"/>
              <w:szCs w:val="24"/>
              <w:lang w:val="en-US"/>
            </w:rPr>
            <w:instrText>9uLCBTd2lzc0FjYWRlbWljLkNpdGF2aSIsIkZpcnN0TmFtZSI6Ik1hdHRoZXciLCJMYXN0TmFtZSI6IlNjaHUiLCJQcm90ZWN0ZWQiOmZhbHNlLCJTZXgiOjIsIkNyZWF0ZWRCeSI6Il9KZW5ueSIsIkNyZWF0ZWRPbiI6IjIwMjItMDgtMDFUMDg6MDg6MzMiLCJNb2RpZmllZEJ5IjoiX0plbm55IiwiSWQiOiJiYzE5ZGQxYi02YTc5LTRjZW</w:instrText>
          </w:r>
          <w:r>
            <w:rPr>
              <w:sz w:val="24"/>
              <w:szCs w:val="24"/>
              <w:lang w:val="en-US"/>
            </w:rPr>
            <w:instrText>EtYjhhZC04MTZhZDQ1YzhkODMiLCJNb2RpZmllZE9uIjoiMjAyMi0wOC0wMVQwODowODozMyIsIlByb2plY3QiOnsiJHJlZiI6IjgifX0seyIkaWQiOiI3NyIsIiR0eXBlIjoiU3dpc3NBY2FkZW1pYy5DaXRhdmkuUGVyc29uLCBTd2lzc0FjYWRlbWljLkNpdGF2aSIsIkZpcnN0TmFtZSI6IkplZXl1biIsIkxhc3ROYW1lIjoiQWhuIiwiUH</w:instrText>
          </w:r>
          <w:r>
            <w:rPr>
              <w:sz w:val="24"/>
              <w:szCs w:val="24"/>
              <w:lang w:val="en-US"/>
            </w:rPr>
            <w:instrText>JvdGVjdGVkIjpmYWxzZSwiU2V4IjowLCJDcmVhdGVkQnkiOiJfSmVubnkiLCJDcmVhdGVkT24iOiIyMDIyLTA4LTAxVDA4OjA4OjMzIiwiTW9kaWZpZWRCeSI6Il9KZW5ueSIsIklkIjoiMDIxMmMxMTUtNmUzMy00ZTIxLTgyYjQtNGNiZjc1NGU1MWQ3IiwiTW9kaWZpZWRPbiI6IjIwMjItMDgtMDFUMDg6MDg6MzMiLCJQcm9qZWN0Ijp7Ii</w:instrText>
          </w:r>
          <w:r>
            <w:rPr>
              <w:sz w:val="24"/>
              <w:szCs w:val="24"/>
              <w:lang w:val="en-US"/>
            </w:rPr>
            <w:instrText>RyZWYiOiI4In19LHsiJGlkIjoiNzgiLCIkdHlwZSI6IlN3aXNzQWNhZGVtaWMuQ2l0YXZpLlBlcnNvbiwgU3dpc3NBY2FkZW1pYy5DaXRhdmkiLCJGaXJzdE5hbWUiOiJHaXVsaWFuYSIsIkxhc3ROYW1lIjoiU2lsdmVzdHJpIiwiUHJvdGVjdGVkIjpmYWxzZSwiU2V4IjoxLCJDcmVhdGVkQnkiOiJfSmVubnkiLCJDcmVhdGVkT24iOiIyMD</w:instrText>
          </w:r>
          <w:r>
            <w:rPr>
              <w:sz w:val="24"/>
              <w:szCs w:val="24"/>
              <w:lang w:val="en-US"/>
            </w:rPr>
            <w:instrText>IyLTA4LTAxVDA4OjA4OjMzIiwiTW9kaWZpZWRCeSI6Il9KZW5ueSIsIklkIjoiODUyN2JlMjAtNmNiNy00N2Q4LTk5N2EtMzUzYzIyNzlhOTRjIiwiTW9kaWZpZWRPbiI6IjIwMjItMDgtMDFUMDg6MDg6MzMiLCJQcm9qZWN0Ijp7IiRyZWYiOiI4In19LHsiJGlkIjoiNzkiLCIkdHlwZSI6IlN3aXNzQWNhZGVtaWMuQ2l0YXZpLlBlcnNvbi</w:instrText>
          </w:r>
          <w:r>
            <w:rPr>
              <w:sz w:val="24"/>
              <w:szCs w:val="24"/>
              <w:lang w:val="en-US"/>
            </w:rPr>
            <w:instrText>wgU3dpc3NBY2FkZW1pYy5DaXRhdmkiLCJGaXJzdE5hbWUiOiJFdmFuZ2VsaWEiLCJMYXN0TmFtZSI6IlRzaXJvbmkiLCJNaWRkbGVOYW1lIjoiRS4iLCJQcm90ZWN0ZWQiOmZhbHNlLCJTZXgiOjAsIkNyZWF0ZWRCeSI6Il9KZW5ueSIsIkNyZWF0ZWRPbiI6IjIwMjItMDgtMDFUMDg6MDg6MzMiLCJNb2RpZmllZEJ5IjoiX0plbm55IiwiSW</w:instrText>
          </w:r>
          <w:r>
            <w:rPr>
              <w:sz w:val="24"/>
              <w:szCs w:val="24"/>
              <w:lang w:val="en-US"/>
            </w:rPr>
            <w:instrText>QiOiJhNzIxNThiYS04MTA1LTQwYzAtODcyYi05YjdjNjljNjhiMzkiLCJNb2RpZmllZE9uIjoiMjAyMi0wOC0wMVQwODowODozMyIsIlByb2plY3QiOnsiJHJlZiI6IjgifX0seyIkaWQiOiI4MCIsIiR0eXBlIjoiU3dpc3NBY2FkZW1pYy5DaXRhdmkuUGVyc29uLCBTd2lzc0FjYWRlbWljLkNpdGF2aSIsIkZpcnN0TmFtZSI6Ikt5dSIsIk</w:instrText>
          </w:r>
          <w:r>
            <w:rPr>
              <w:sz w:val="24"/>
              <w:szCs w:val="24"/>
              <w:lang w:val="en-US"/>
            </w:rPr>
            <w:instrText>xhc3ROYW1lIjoiUGFyayIsIk1pZGRsZU5hbWUiOiJIeXVuZyIsIlByb3RlY3RlZCI6ZmFsc2UsIlNleCI6MCwiQ3JlYXRlZEJ5IjoiX0plbm55IiwiQ3JlYXRlZE9uIjoiMjAyMi0wOC0wMVQwODowODozMyIsIk1vZGlmaWVkQnkiOiJfSmVubnkiLCJJZCI6ImZjYWZiNGY3LWVjZTYtNDRkNy1iMDYyLTc3YzZhMGY5ZTQ4YyIsIk1vZGlmaW</w:instrText>
          </w:r>
          <w:r>
            <w:rPr>
              <w:sz w:val="24"/>
              <w:szCs w:val="24"/>
              <w:lang w:val="en-US"/>
            </w:rPr>
            <w:instrText>VkT24iOiIyMDIyLTA4LTAxVDA4OjA4OjMzIiwiUHJvamVjdCI6eyIkcmVmIjoiOCJ9fSx7IiRpZCI6IjgxIiwiJHR5cGUiOiJTd2lzc0FjYWRlbWljLkNpdGF2aS5QZXJzb24sIFN3aXNzQWNhZGVtaWMuQ2l0YXZpIiwiRmlyc3ROYW1lIjoiTGluZHNheSIsIkxhc3ROYW1lIjoiRmFycmVyIiwiTWlkZGxlTmFtZSI6IkEuIiwiUHJvdGVjdG</w:instrText>
          </w:r>
          <w:r>
            <w:rPr>
              <w:sz w:val="24"/>
              <w:szCs w:val="24"/>
              <w:lang w:val="en-US"/>
            </w:rPr>
            <w:instrText>VkIjpmYWxzZSwiU2V4IjoxLCJDcmVhdGVkQnkiOiJfSmVubnkiLCJDcmVhdGVkT24iOiIyMDIyLTA4LTAxVDA4OjA4OjMzIiwiTW9kaWZpZWRCeSI6Il9KZW5ueSIsIklkIjoiNjY4ZjQzYTAtZjZjYS00YzIxLWE1NmUtYTU5NDZkY2JlMmNjIiwiTW9kaWZpZWRPbiI6IjIwMjItMDgtMDFUMDg6MDg6MzMiLCJQcm9qZWN0Ijp7IiRyZWYiOi</w:instrText>
          </w:r>
          <w:r>
            <w:rPr>
              <w:sz w:val="24"/>
              <w:szCs w:val="24"/>
              <w:lang w:val="en-US"/>
            </w:rPr>
            <w:instrText>I4In19LHsiJGlkIjoiODIiLCIkdHlwZSI6IlN3aXNzQWNhZGVtaWMuQ2l0YXZpLlBlcnNvbiwgU3dpc3NBY2FkZW1pYy5DaXRhdmkiLCJGaXJzdE5hbWUiOiJBbnRvbiIsIkxhc3ROYW1lIjoiT3JsaW4iLCJQcm90ZWN0ZWQiOmZhbHNlLCJTZXgiOjIsIkNyZWF0ZWRCeSI6Il9KZW5ueSIsIkNyZWF0ZWRPbiI6IjIwMjItMDgtMDFUMDg6MD</w:instrText>
          </w:r>
          <w:r>
            <w:rPr>
              <w:sz w:val="24"/>
              <w:szCs w:val="24"/>
              <w:lang w:val="en-US"/>
            </w:rPr>
            <w:instrText>g6MzMiLCJNb2RpZmllZEJ5IjoiX0plbm55IiwiSWQiOiI5ZmVkN2UxZC00YWQ5LTRjYjktYTFiNy1iYjczNzRlZjBlODIiLCJNb2RpZmllZE9uIjoiMjAyMi0wOC0wMVQwODowODozMyIsIlByb2plY3QiOnsiJHJlZiI6IjgifX0seyIkaWQiOiI4MyIsIiR0eXBlIjoiU3dpc3NBY2FkZW1pYy5DaXRhdmkuUGVyc29uLCBTd2lzc0FjYWRlbW</w:instrText>
          </w:r>
          <w:r>
            <w:rPr>
              <w:sz w:val="24"/>
              <w:szCs w:val="24"/>
              <w:lang w:val="en-US"/>
            </w:rPr>
            <w:instrText>ljLkNpdGF2aSIsIkZpcnN0TmFtZSI6IkFsZXhhbmRlciIsIkxhc3ROYW1lIjoiQnJ1Y2tlciIsIlByb3RlY3RlZCI6ZmFsc2UsIlNleCI6MiwiQ3JlYXRlZEJ5IjoiX0plbm55IiwiQ3JlYXRlZE9uIjoiMjAyMi0wOC0wMVQwODowODozMyIsIk1vZGlmaWVkQnkiOiJfSmVubnkiLCJJZCI6IjczZGNmMDNiLTNjZTktNDU5Ni1iZjUyLTE5MD</w:instrText>
          </w:r>
          <w:r>
            <w:rPr>
              <w:sz w:val="24"/>
              <w:szCs w:val="24"/>
              <w:lang w:val="en-US"/>
            </w:rPr>
            <w:instrText>BjMGQ1MTBiNSIsIk1vZGlmaWVkT24iOiIyMDIyLTA4LTAxVDA4OjA4OjMzIiwiUHJvamVjdCI6eyIkcmVmIjoiOCJ9fSx7IiRpZCI6Ijg0IiwiJHR5cGUiOiJTd2lzc0FjYWRlbWljLkNpdGF2aS5QZXJzb24sIFN3aXNzQWNhZGVtaWMuQ2l0YXZpIiwiRmlyc3ROYW1lIjoiTWluZ3lhbyIsIkxhc3ROYW1lIjoiTGkiLCJQcm90ZWN0ZWQiOm</w:instrText>
          </w:r>
          <w:r>
            <w:rPr>
              <w:sz w:val="24"/>
              <w:szCs w:val="24"/>
              <w:lang w:val="en-US"/>
            </w:rPr>
            <w:instrText>ZhbHNlLCJTZXgiOjAsIkNyZWF0ZWRCeSI6Il9KZW5ueSIsIkNyZWF0ZWRPbiI6IjIwMjItMDgtMDFUMDg6MDg6MzMiLCJNb2RpZmllZEJ5IjoiX0plbm55IiwiSWQiOiIzMjdmNjA3NS1lYTBkLTRlMzQtOGE3NC04Y2NjZmViNjAxNmMiLCJNb2RpZmllZE9uIjoiMjAyMi0wOC0wMVQwODowODozMyIsIlByb2plY3QiOnsiJHJlZiI6IjgifX</w:instrText>
          </w:r>
          <w:r>
            <w:rPr>
              <w:sz w:val="24"/>
              <w:szCs w:val="24"/>
              <w:lang w:val="en-US"/>
            </w:rPr>
            <w:instrText>0seyIkaWQiOiI4NSIsIiR0eXBlIjoiU3dpc3NBY2FkZW1pYy5DaXRhdmkuUGVyc29uLCBTd2lzc0FjYWRlbWljLkNpdGF2aSIsIkZpcnN0TmFtZSI6IkNocmlzdGluZSIsIkxhc3ROYW1lIjoiQ3VyY2lvIiwiTWlkZGxlTmFtZSI6IkEuIiwiUHJvdGVjdGVkIjpmYWxzZSwiU2V4IjoxLCJDcmVhdGVkQnkiOiJfSmVubnkiLCJDcmVhdGVkT2</w:instrText>
          </w:r>
          <w:r>
            <w:rPr>
              <w:sz w:val="24"/>
              <w:szCs w:val="24"/>
              <w:lang w:val="en-US"/>
            </w:rPr>
            <w:instrText>4iOiIyMDIyLTA4LTAxVDA4OjA4OjMzIiwiTW9kaWZpZWRCeSI6Il9KZW5ueSIsIklkIjoiOTQwYzcxZDgtMTUwMi00YWE4LTk4NmItNThjYWEzZTc0ZGM0IiwiTW9kaWZpZWRPbiI6IjIwMjItMDgtMDFUMDg6MDg6MzMiLCJQcm9qZWN0Ijp7IiRyZWYiOiI4In19LHsiJGlkIjoiODYiLCIkdHlwZSI6IlN3aXNzQWNhZGVtaWMuQ2l0YXZpLl</w:instrText>
          </w:r>
          <w:r>
            <w:rPr>
              <w:sz w:val="24"/>
              <w:szCs w:val="24"/>
              <w:lang w:val="en-US"/>
            </w:rPr>
            <w:instrText>BlcnNvbiwgU3dpc3NBY2FkZW1pYy5DaXRhdmkiLCJGaXJzdE5hbWUiOiJTYWRkZWsiLCJMYXN0TmFtZSI6Ik1vaGFuZC1TYcOvZCIsIlByb3RlY3RlZCI6ZmFsc2UsIlNleCI6MCwiQ3JlYXRlZEJ5IjoiX0plbm55IiwiQ3JlYXRlZE9uIjoiMjAyMi0wOC0wMVQwODowODozMyIsIk1vZGlmaWVkQnkiOiJfSmVubnkiLCJJZCI6IjVmMDgwMT</w:instrText>
          </w:r>
          <w:r>
            <w:rPr>
              <w:sz w:val="24"/>
              <w:szCs w:val="24"/>
              <w:lang w:val="en-US"/>
            </w:rPr>
            <w:instrText>g5LTMyNTUtNDA4My1hOGJlLThiM2ZmYTQ2ZDU3ZCIsIk1vZGlmaWVkT24iOiIyMDIyLTA4LTAxVDA4OjA4OjMzIiwiUHJvamVjdCI6eyIkcmVmIjoiOCJ9fSx7IiRpZCI6Ijg3IiwiJHR5cGUiOiJTd2lzc0FjYWRlbWljLkNpdGF2aS5QZXJzb24sIFN3aXNzQWNhZGVtaWMuQ2l0YXZpIiwiRmlyc3ROYW1lIjoiSm9zw6ktQWxhaW4iLCJMYX</w:instrText>
          </w:r>
          <w:r>
            <w:rPr>
              <w:sz w:val="24"/>
              <w:szCs w:val="24"/>
              <w:lang w:val="en-US"/>
            </w:rPr>
            <w:instrText>N0TmFtZSI6IlNhaGVsIiwiUHJvdGVjdGVkIjpmYWxzZSwiU2V4IjowLCJDcmVhdGVkQnkiOiJfSmVubnkiLCJDcmVhdGVkT24iOiIyMDIyLTA4LTAxVDA4OjA4OjMzIiwiTW9kaWZpZWRCeSI6Il9KZW5ueSIsIklkIjoiODI1MjljNmQtYjVkNy00MzY0LWFkN2YtNjAxYjg5ZDE2YzEzIiwiTW9kaWZpZWRPbiI6IjIwMjItMDgtMDFUMDg6MD</w:instrText>
          </w:r>
          <w:r>
            <w:rPr>
              <w:sz w:val="24"/>
              <w:szCs w:val="24"/>
              <w:lang w:val="en-US"/>
            </w:rPr>
            <w:instrText>g6MzMiLCJQcm9qZWN0Ijp7IiRyZWYiOiI4In19LHsiJGlkIjoiODgiLCIkdHlwZSI6IlN3aXNzQWNhZGVtaWMuQ2l0YXZpLlBlcnNvbiwgU3dpc3NBY2FkZW1pYy5DaXRhdmkiLCJGaXJzdE5hbWUiOiJJc2FiZWxsZSIsIkxhc3ROYW1lIjoiQXVkbyIsIlByb3RlY3RlZCI6ZmFsc2UsIlNleCI6MSwiQ3JlYXRlZEJ5IjoiX0plbm55IiwiQ3</w:instrText>
          </w:r>
          <w:r>
            <w:rPr>
              <w:sz w:val="24"/>
              <w:szCs w:val="24"/>
              <w:lang w:val="en-US"/>
            </w:rPr>
            <w:instrText>JlYXRlZE9uIjoiMjAyMi0wOC0wMVQwODowODozMyIsIk1vZGlmaWVkQnkiOiJfSmVubnkiLCJJZCI6IjMwZTcyNWEyLWJlNTYtNDE4ZS05MzYxLWM2YzIwOWQ4YmZmZSIsIk1vZGlmaWVkT24iOiIyMDIyLTA4LTAxVDA4OjA4OjMzIiwiUHJvamVjdCI6eyIkcmVmIjoiOCJ9fSx7IiRpZCI6Ijg5IiwiJHR5cGUiOiJTd2lzc0FjYWRlbWljLk</w:instrText>
          </w:r>
          <w:r>
            <w:rPr>
              <w:sz w:val="24"/>
              <w:szCs w:val="24"/>
              <w:lang w:val="en-US"/>
            </w:rPr>
            <w:instrText>NpdGF2aS5QZXJzb24sIFN3aXNzQWNhZGVtaWMuQ2l0YXZpIiwiRmlyc3ROYW1lIjoiTXVzdGFwaGEiLCJMYXN0TmFtZSI6IkJlbmNoYWJvdW5lIiwiUHJvdGVjdGVkIjpmYWxzZSwiU2V4IjowLCJDcmVhdGVkQnkiOiJfSmVubnkiLCJDcmVhdGVkT24iOiIyMDIyLTA4LTAxVDA4OjA4OjMzIiwiTW9kaWZpZWRCeSI6Il9KZW5ueSIsIklkIj</w:instrText>
          </w:r>
          <w:r>
            <w:rPr>
              <w:sz w:val="24"/>
              <w:szCs w:val="24"/>
              <w:lang w:val="en-US"/>
            </w:rPr>
            <w:instrText>oiZjFiOWNmMWYtYzEzYS00YTk4LWI4MzEtNDBiN2JhOTg4NWQ5IiwiTW9kaWZpZWRPbiI6IjIwMjItMDgtMDFUMDg6MDg6MzMiLCJQcm9qZWN0Ijp7IiRyZWYiOiI4In19LHsiJGlkIjoiOTAiLCIkdHlwZSI6IlN3aXNzQWNhZGVtaWMuQ2l0YXZpLlBlcnNvbiwgU3dpc3NBY2FkZW1pYy5DaXRhdmkiLCJGaXJzdE5hbWUiOiJBbmdlbGEiLC</w:instrText>
          </w:r>
          <w:r>
            <w:rPr>
              <w:sz w:val="24"/>
              <w:szCs w:val="24"/>
              <w:lang w:val="en-US"/>
            </w:rPr>
            <w:instrText>JMYXN0TmFtZSI6IkNyZWUiLCJNaWRkbGVOYW1lIjoiSi4iLCJQcm90ZWN0ZWQiOmZhbHNlLCJTZXgiOjEsIkNyZWF0ZWRCeSI6Il9KZW5ueSIsIkNyZWF0ZWRPbiI6IjIwMjItMDgtMDFUMDg6MDg6MzMiLCJNb2RpZmllZEJ5IjoiX0plbm55IiwiSWQiOiIyYjlmOGRhMC0xZDlmLTQzMjAtOTU0Yy05Yzc1NmE4MTJiNjMiLCJNb2RpZmllZE</w:instrText>
          </w:r>
          <w:r>
            <w:rPr>
              <w:sz w:val="24"/>
              <w:szCs w:val="24"/>
              <w:lang w:val="en-US"/>
            </w:rPr>
            <w:instrText>9uIjoiMjAyMi0wOC0wMVQwODowODozMyIsIlByb2plY3QiOnsiJHJlZiI6IjgifX0seyIkaWQiOiI5MSIsIiR0eXBlIjoiU3dpc3NBY2FkZW1pYy5DaXRhdmkuUGVyc29uLCBTd2lzc0FjYWRlbWljLkNpdGF2aSIsIkZpcnN0TmFtZSI6IkNocmlzdGluYSIsIkxhc3ROYW1lIjoiUmVubmllIiwiTWlkZGxlTmFtZSI6IkEuIiwiUHJvdGVjdG</w:instrText>
          </w:r>
          <w:r>
            <w:rPr>
              <w:sz w:val="24"/>
              <w:szCs w:val="24"/>
              <w:lang w:val="en-US"/>
            </w:rPr>
            <w:instrText>VkIjpmYWxzZSwiU2V4IjoxLCJDcmVhdGVkQnkiOiJfSmVubnkiLCJDcmVhdGVkT24iOiIyMDIyLTA4LTAxVDA4OjA4OjMzIiwiTW9kaWZpZWRCeSI6Il9KZW5ueSIsIklkIjoiZjk0N2ZjZTUtNDU5MS00ZTE1LWFkZWYtYzg1MzI2ZDBkMWQ0IiwiTW9kaWZpZWRPbiI6IjIwMjItMDgtMDFUMDg6MDg6MzMiLCJQcm9qZWN0Ijp7IiRyZWYiOi</w:instrText>
          </w:r>
          <w:r>
            <w:rPr>
              <w:sz w:val="24"/>
              <w:szCs w:val="24"/>
              <w:lang w:val="en-US"/>
            </w:rPr>
            <w:instrText>I4In19LHsiJGlkIjoiOTIiLCIkdHlwZSI6IlN3aXNzQWNhZGVtaWMuQ2l0YXZpLlBlcnNvbiwgU3dpc3NBY2FkZW1pYy5DaXRhdmkiLCJGaXJzdE5hbWUiOiJTcmluaXZhcyIsIkxhc3ROYW1lIjoiR292ZXJkaGFuIiwiTWlkZGxlTmFtZSI6IlYuIiwiUHJvdGVjdGVkIjpmYWxzZSwiU2V4IjowLCJDcmVhdGVkQnkiOiJfSmVubnkiLCJDcm</w:instrText>
          </w:r>
          <w:r>
            <w:rPr>
              <w:sz w:val="24"/>
              <w:szCs w:val="24"/>
              <w:lang w:val="en-US"/>
            </w:rPr>
            <w:instrText>VhdGVkT24iOiIyMDIyLTA4LTAxVDA4OjA4OjMzIiwiTW9kaWZpZWRCeSI6Il9KZW5ueSIsIklkIjoiN2EwMTJkNGItMjM4MC00NDk2LWJjMTAtNzMwZDQyY2Y4YWM3IiwiTW9kaWZpZWRPbiI6IjIwMjItMDgtMDFUMDg6MDg6MzMiLCJQcm9qZWN0Ijp7IiRyZWYiOiI4In19LHsiJGlkIjoiOTMiLCIkdHlwZSI6IlN3aXNzQWNhZGVtaWMuQ2</w:instrText>
          </w:r>
          <w:r>
            <w:rPr>
              <w:sz w:val="24"/>
              <w:szCs w:val="24"/>
              <w:lang w:val="en-US"/>
            </w:rPr>
            <w:instrText>l0YXZpLlBlcnNvbiwgU3dpc3NBY2FkZW1pYy5DaXRhdmkiLCJGaXJzdE5hbWUiOiJNaWNoZWxsZSIsIkxhc3ROYW1lIjoiR3J1bmluIiwiUHJvdGVjdGVkIjpmYWxzZSwiU2V4IjoxLCJDcmVhdGVkQnkiOiJfSmVubnkiLCJDcmVhdGVkT24iOiIyMDIyLTA4LTAxVDA4OjA4OjMzIiwiTW9kaWZpZWRCeSI6Il9KZW5ueSIsIklkIjoiYWJhOD</w:instrText>
          </w:r>
          <w:r>
            <w:rPr>
              <w:sz w:val="24"/>
              <w:szCs w:val="24"/>
              <w:lang w:val="en-US"/>
            </w:rPr>
            <w:instrText>BiODktNjQ3OS00NDdmLThiMDctY2RkNjg2NTI4NjA0IiwiTW9kaWZpZWRPbiI6IjIwMjItMDgtMDFUMDg6MDg6MzMiLCJQcm9qZWN0Ijp7IiRyZWYiOiI4In19LHsiJGlkIjoiOTQiLCIkdHlwZSI6IlN3aXNzQWNhZGVtaWMuQ2l0YXZpLlBlcnNvbiwgU3dpc3NBY2FkZW1pYy5DaXRhdmkiLCJGaXJzdE5hbWUiOiJTaGlyYSIsIkxhc3ROYW</w:instrText>
          </w:r>
          <w:r>
            <w:rPr>
              <w:sz w:val="24"/>
              <w:szCs w:val="24"/>
              <w:lang w:val="en-US"/>
            </w:rPr>
            <w:instrText>1lIjoiSGFnYmktTGV2aSIsIlByb3RlY3RlZCI6ZmFsc2UsIlNleCI6MSwiQ3JlYXRlZEJ5IjoiX0plbm55IiwiQ3JlYXRlZE9uIjoiMjAyMi0wOC0wMVQwODowODozMyIsIk1vZGlmaWVkQnkiOiJfSmVubnkiLCJJZCI6ImQ1ODhiYjBjLTk0ZjgtNDQ5Ni1hODY2LTI3ODNmMDExNDkxNiIsIk1vZGlmaWVkT24iOiIyMDIyLTA4LTAxVDA4Oj</w:instrText>
          </w:r>
          <w:r>
            <w:rPr>
              <w:sz w:val="24"/>
              <w:szCs w:val="24"/>
              <w:lang w:val="en-US"/>
            </w:rPr>
            <w:instrText>A4OjMzIiwiUHJvamVjdCI6eyIkcmVmIjoiOCJ9fSx7IiRpZCI6Ijk1IiwiJHR5cGUiOiJTd2lzc0FjYWRlbWljLkNpdGF2aS5QZXJzb24sIFN3aXNzQWNhZGVtaWMuQ2l0YXZpIiwiRmlyc3ROYW1lIjoiUGV0ZXIiLCJMYXN0TmFtZSI6IkNhbXBvY2hpYXJvIiwiUHJvdGVjdGVkIjpmYWxzZSwiU2V4IjoyLCJDcmVhdGVkQnkiOiJfSmVubn</w:instrText>
          </w:r>
          <w:r>
            <w:rPr>
              <w:sz w:val="24"/>
              <w:szCs w:val="24"/>
              <w:lang w:val="en-US"/>
            </w:rPr>
            <w:instrText>kiLCJDcmVhdGVkT24iOiIyMDIyLTA4LTAxVDA4OjA4OjMzIiwiTW9kaWZpZWRCeSI6Il9KZW5ueSIsIklkIjoiYTA1M2QzZGItMWVmOS00MmQxLTgxMjktNWM4MjQ5ZTllNDc0IiwiTW9kaWZpZWRPbiI6IjIwMjItMDgtMDFUMDg6MDg6MzMiLCJQcm9qZWN0Ijp7IiRyZWYiOiI4In19LHsiJGlkIjoiOTYiLCIkdHlwZSI6IlN3aXNzQWNhZG</w:instrText>
          </w:r>
          <w:r>
            <w:rPr>
              <w:sz w:val="24"/>
              <w:szCs w:val="24"/>
              <w:lang w:val="en-US"/>
            </w:rPr>
            <w:instrText>VtaWMuQ2l0YXZpLlBlcnNvbiwgU3dpc3NBY2FkZW1pYy5DaXRhdmkiLCJGaXJzdE5hbWUiOiJOaWNob2xhcyIsIkxhc3ROYW1lIjoiS2F0c2FuaXMiLCJQcm90ZWN0ZWQiOmZhbHNlLCJTZXgiOjIsIkNyZWF0ZWRCeSI6Il9KZW5ueSIsIkNyZWF0ZWRPbiI6IjIwMjItMDgtMDFUMDg6MDg6MzMiLCJNb2RpZmllZEJ5IjoiX0plbm55IiwiSW</w:instrText>
          </w:r>
          <w:r>
            <w:rPr>
              <w:sz w:val="24"/>
              <w:szCs w:val="24"/>
              <w:lang w:val="en-US"/>
            </w:rPr>
            <w:instrText>QiOiJlNzY1ZTYzNC1kN2EyLTRmOTMtOWExMS0zZTRhMGRhOTBhMTkiLCJNb2RpZmllZE9uIjoiMjAyMi0wOC0wMVQwODowODozMyIsIlByb2plY3QiOnsiJHJlZiI6IjgifX0seyIkaWQiOiI5NyIsIiR0eXBlIjoiU3dpc3NBY2FkZW1pYy5DaXRhdmkuUGVyc29uLCBTd2lzc0FjYWRlbWljLkNpdGF2aSIsIkZpcnN0TmFtZSI6IkZyYW5rIi</w:instrText>
          </w:r>
          <w:r>
            <w:rPr>
              <w:sz w:val="24"/>
              <w:szCs w:val="24"/>
              <w:lang w:val="en-US"/>
            </w:rPr>
            <w:instrText>wiTGFzdE5hbWUiOiJIb2x6IiwiTWlkZGxlTmFtZSI6IkcuIiwiUHJvdGVjdGVkIjpmYWxzZSwiU2V4IjoyLCJDcmVhdGVkQnkiOiJfSmVubnkiLCJDcmVhdGVkT24iOiIyMDIyLTA4LTAxVDA4OjA4OjMzIiwiTW9kaWZpZWRCeSI6Il9KZW5ueSIsIklkIjoiMmYyZjQ1YWQtNzljNi00MWIzLTg0MjQtZmE1M2Q0YmNlN2I4IiwiTW9kaWZpZW</w:instrText>
          </w:r>
          <w:r>
            <w:rPr>
              <w:sz w:val="24"/>
              <w:szCs w:val="24"/>
              <w:lang w:val="en-US"/>
            </w:rPr>
            <w:instrText>RPbiI6IjIwMjItMDgtMDFUMDg6MDg6MzMiLCJQcm9qZWN0Ijp7IiRyZWYiOiI4In19LHsiJGlkIjoiOTgiLCIkdHlwZSI6IlN3aXNzQWNhZGVtaWMuQ2l0YXZpLlBlcnNvbiwgU3dpc3NBY2FkZW1pYy5DaXRhdmkiLCJGaXJzdE5hbWUiOiJGcsOpZMOpcmljIiwiTGFzdE5hbWUiOiJCbG9uZCIsIlByb3RlY3RlZCI6ZmFsc2UsIlNleCI6Mi</w:instrText>
          </w:r>
          <w:r>
            <w:rPr>
              <w:sz w:val="24"/>
              <w:szCs w:val="24"/>
              <w:lang w:val="en-US"/>
            </w:rPr>
            <w:instrText>wiQ3JlYXRlZEJ5IjoiX0plbm55IiwiQ3JlYXRlZE9uIjoiMjAyMi0wOC0wMVQwODowODozMyIsIk1vZGlmaWVkQnkiOiJfSmVubnkiLCJJZCI6Ijk0ZTUzOGZhLThkNjEtNGYwNy1hMDFiLTRmMjI0MTY2ZTlkMSIsIk1vZGlmaWVkT24iOiIyMDIyLTA4LTAxVDA4OjA4OjMzIiwiUHJvamVjdCI6eyIkcmVmIjoiOCJ9fSx7IiRpZCI6Ijk5Ii</w:instrText>
          </w:r>
          <w:r>
            <w:rPr>
              <w:sz w:val="24"/>
              <w:szCs w:val="24"/>
              <w:lang w:val="en-US"/>
            </w:rPr>
            <w:instrText>wiJHR5cGUiOiJTd2lzc0FjYWRlbWljLkNpdGF2aS5QZXJzb24sIFN3aXNzQWNhZGVtaWMuQ2l0YXZpIiwiRmlyc3ROYW1lIjoiSMOpbMOobmUiLCJMYXN0TmFtZSI6IkJsYW5jaMOpIiwiUHJvdGVjdGVkIjpmYWxzZSwiU2V4IjoxLCJDcmVhdGVkQnkiOiJfSmVubnkiLCJDcmVhdGVkT24iOiIyMDIyLTA4LTAxVDA4OjA4OjMzIiwiTW9kaW</w:instrText>
          </w:r>
          <w:r>
            <w:rPr>
              <w:sz w:val="24"/>
              <w:szCs w:val="24"/>
              <w:lang w:val="en-US"/>
            </w:rPr>
            <w:instrText>ZpZWRCeSI6Il9KZW5ueSIsIklkIjoiNmZjNWVkYWMtY2Y1NS00Zjc0LWEyZDMtNTllYjA5ZmExZTFiIiwiTW9kaWZpZWRPbiI6IjIwMjItMDgtMDFUMDg6MDg6MzMiLCJQcm9qZWN0Ijp7IiRyZWYiOiI4In19LHsiJGlkIjoiMTAwIiwiJHR5cGUiOiJTd2lzc0FjYWRlbWljLkNpdGF2aS5QZXJzb24sIFN3aXNzQWNhZGVtaWMuQ2l0YXZpIi</w:instrText>
          </w:r>
          <w:r>
            <w:rPr>
              <w:sz w:val="24"/>
              <w:szCs w:val="24"/>
              <w:lang w:val="en-US"/>
            </w:rPr>
            <w:instrText>wiRmlyc3ROYW1lIjoiSmVhbi1GcmFuw6dvaXMiLCJMYXN0TmFtZSI6IkRlbGV1emUiLCJQcm90ZWN0ZWQiOmZhbHNlLCJTZXgiOjAsIkNyZWF0ZWRCeSI6Il9KZW5ueSIsIkNyZWF0ZWRPbiI6IjIwMjItMDgtMDFUMDg6MDg6MzMiLCJNb2RpZmllZEJ5IjoiX0plbm55IiwiSWQiOiIyYWFjYTU2Ni04NzZkLTQ2NjAtYWU3OS1iNzZjNWNhMT</w:instrText>
          </w:r>
          <w:r>
            <w:rPr>
              <w:sz w:val="24"/>
              <w:szCs w:val="24"/>
              <w:lang w:val="en-US"/>
            </w:rPr>
            <w:instrText>NmZGEiLCJNb2RpZmllZE9uIjoiMjAyMi0wOC0wMVQwODowODozMyIsIlByb2plY3QiOnsiJHJlZiI6IjgifX0seyIkaWQiOiIxMDEiLCIkdHlwZSI6IlN3aXNzQWNhZGVtaWMuQ2l0YXZpLlBlcnNvbiwgU3dpc3NBY2FkZW1pYy5DaXRhdmkiLCJGaXJzdE5hbWUiOiJSb2JlcnQiLCJMYXN0TmFtZSI6IklnbyIsIk1pZGRsZU5hbWUiOiJQLi</w:instrText>
          </w:r>
          <w:r>
            <w:rPr>
              <w:sz w:val="24"/>
              <w:szCs w:val="24"/>
              <w:lang w:val="en-US"/>
            </w:rPr>
            <w:instrText>IsIlByb3RlY3RlZCI6ZmFsc2UsIlNleCI6MiwiQ3JlYXRlZEJ5IjoiX0plbm55IiwiQ3JlYXRlZE9uIjoiMjAyMi0wOC0wMVQwODowODozMyIsIk1vZGlmaWVkQnkiOiJfSmVubnkiLCJJZCI6ImIzMGQ1NDdmLTM2YTUtNDAwMS05MjEwLTk5NzA1MjYyNmRlNiIsIk1vZGlmaWVkT24iOiIyMDIyLTA4LTAxVDA4OjA4OjMzIiwiUHJvamVjdC</w:instrText>
          </w:r>
          <w:r>
            <w:rPr>
              <w:sz w:val="24"/>
              <w:szCs w:val="24"/>
              <w:lang w:val="en-US"/>
            </w:rPr>
            <w:instrText>I6eyIkcmVmIjoiOCJ9fSx7IiRpZCI6IjEwMiIsIiR0eXBlIjoiU3dpc3NBY2FkZW1pYy5DaXRhdmkuUGVyc29uLCBTd2lzc0FjYWRlbWljLkNpdGF2aSIsIkZpcnN0TmFtZSI6IkJhcmJhcmEiLCJMYXN0TmFtZSI6IlRydWl0dCIsIlByb3RlY3RlZCI6ZmFsc2UsIlNleCI6MSwiQ3JlYXRlZEJ5IjoiX0plbm55IiwiQ3JlYXRlZE9uIjoiMj</w:instrText>
          </w:r>
          <w:r>
            <w:rPr>
              <w:sz w:val="24"/>
              <w:szCs w:val="24"/>
              <w:lang w:val="en-US"/>
            </w:rPr>
            <w:instrText>AyMi0wOC0wMVQwODowODozMyIsIk1vZGlmaWVkQnkiOiJfSmVubnkiLCJJZCI6IjA0OTgzMTllLTI2M2QtNDBmNS1iMDExLTJkMDljZTA0YzMwMiIsIk1vZGlmaWVkT24iOiIyMDIyLTA4LTAxVDA4OjA4OjMzIiwiUHJvamVjdCI6eyIkcmVmIjoiOCJ9fSx7IiRpZCI6IjEwMyIsIiR0eXBlIjoiU3dpc3NBY2FkZW1pYy5DaXRhdmkuUGVyc2</w:instrText>
          </w:r>
          <w:r>
            <w:rPr>
              <w:sz w:val="24"/>
              <w:szCs w:val="24"/>
              <w:lang w:val="en-US"/>
            </w:rPr>
            <w:instrText>9uLCBTd2lzc0FjYWRlbWljLkNpdGF2aSIsIkZpcnN0TmFtZSI6Ik5lYWwiLCJMYXN0TmFtZSI6IlBlYWNoZXkiLCJNaWRkbGVOYW1lIjoiUy4iLCJQcm90ZWN0ZWQiOmZhbHNlLCJTZXgiOjIsIkNyZWF0ZWRCeSI6Il9KZW5ueSIsIkNyZWF0ZWRPbiI6IjIwMjItMDgtMDFUMDg6MDg6MzMiLCJNb2RpZmllZEJ5IjoiX0plbm55IiwiSWQiOi</w:instrText>
          </w:r>
          <w:r>
            <w:rPr>
              <w:sz w:val="24"/>
              <w:szCs w:val="24"/>
              <w:lang w:val="en-US"/>
            </w:rPr>
            <w:instrText>I3ZDJhYmRkZC1hY2M1LTRiZjUtODQyMi1mMDU1YjJlZWQzYTciLCJNb2RpZmllZE9uIjoiMjAyMi0wOC0wMVQwODowODozMyIsIlByb2plY3QiOnsiJHJlZiI6IjgifX0seyIkaWQiOiIxMDQiLCIkdHlwZSI6IlN3aXNzQWNhZGVtaWMuQ2l0YXZpLlBlcnNvbiwgU3dpc3NBY2FkZW1pYy5DaXRhdmkiLCJGaXJzdE5hbWUiOiJTdGFjeSIsIk</w:instrText>
          </w:r>
          <w:r>
            <w:rPr>
              <w:sz w:val="24"/>
              <w:szCs w:val="24"/>
              <w:lang w:val="en-US"/>
            </w:rPr>
            <w:instrText>xhc3ROYW1lIjoiTWV1ZXIiLCJNaWRkbGVOYW1lIjoiTS4iLCJQcm90ZWN0ZWQiOmZhbHNlLCJTZXgiOjEsIkNyZWF0ZWRCeSI6Il9KZW5ueSIsIkNyZWF0ZWRPbiI6IjIwMjItMDgtMDFUMDg6MDg6MzMiLCJNb2RpZmllZEJ5IjoiX0plbm55IiwiSWQiOiJlNzkwNjkzNy04YzBkLTQxMDMtYmQzZi0xZTFkZDUwZmM2MGUiLCJNb2RpZmllZE</w:instrText>
          </w:r>
          <w:r>
            <w:rPr>
              <w:sz w:val="24"/>
              <w:szCs w:val="24"/>
              <w:lang w:val="en-US"/>
            </w:rPr>
            <w:instrText>9uIjoiMjAyMi0wOC0wMVQwODowODozMyIsIlByb2plY3QiOnsiJHJlZiI6IjgifX0seyIkaWQiOiIxMDUiLCIkdHlwZSI6IlN3aXNzQWNhZGVtaWMuQ2l0YXZpLlBlcnNvbiwgU3dpc3NBY2FkZW1pYy5DaXRhdmkiLCJGaXJzdE5hbWUiOiJDaGVsc2VhIiwiTGFzdE5hbWUiOiJNeWVycyIsIk1pZGRsZU5hbWUiOiJFLiIsIlByb3RlY3RlZC</w:instrText>
          </w:r>
          <w:r>
            <w:rPr>
              <w:sz w:val="24"/>
              <w:szCs w:val="24"/>
              <w:lang w:val="en-US"/>
            </w:rPr>
            <w:instrText>I6ZmFsc2UsIlNleCI6MSwiQ3JlYXRlZEJ5IjoiX0plbm55IiwiQ3JlYXRlZE9uIjoiMjAyMi0wOC0wMVQwODowODozMyIsIk1vZGlmaWVkQnkiOiJfSmVubnkiLCJJZCI6ImM5MmY1MmMzLTliOTEtNDQzOC05MmZmLTE2MWMwNjBmNzUyYiIsIk1vZGlmaWVkT24iOiIyMDIyLTA4LTAxVDA4OjA4OjMzIiwiUHJvamVjdCI6eyIkcmVmIjoiOC</w:instrText>
          </w:r>
          <w:r>
            <w:rPr>
              <w:sz w:val="24"/>
              <w:szCs w:val="24"/>
              <w:lang w:val="en-US"/>
            </w:rPr>
            <w:instrText>J9fSx7IiRpZCI6IjEwNiIsIiR0eXBlIjoiU3dpc3NBY2FkZW1pYy5DaXRhdmkuUGVyc29uLCBTd2lzc0FjYWRlbWljLkNpdGF2aSIsIkZpcnN0TmFtZSI6IkVtaWx5IiwiTGFzdE5hbWUiOiJNb29yZSIsIk1pZGRsZU5hbWUiOiJMLiIsIlByb3RlY3RlZCI6ZmFsc2UsIlNleCI6MSwiQ3JlYXRlZEJ5IjoiX0plbm55IiwiQ3JlYXRlZE9uIj</w:instrText>
          </w:r>
          <w:r>
            <w:rPr>
              <w:sz w:val="24"/>
              <w:szCs w:val="24"/>
              <w:lang w:val="en-US"/>
            </w:rPr>
            <w:instrText>oiMjAyMi0wOC0wMVQwODowODozMyIsIk1vZGlmaWVkQnkiOiJfSmVubnkiLCJJZCI6IjFjNjQ4NzQwLTc1ZGEtNDc4ZC04OGIwLTRjNGJmMGZlMTA2YyIsIk1vZGlmaWVkT24iOiIyMDIyLTA4LTAxVDA4OjA4OjMzIiwiUHJvamVjdCI6eyIkcmVmIjoiOCJ9fSx7IiRpZCI6IjEwNyIsIiR0eXBlIjoiU3dpc3NBY2FkZW1pYy5DaXRhdmkuUG</w:instrText>
          </w:r>
          <w:r>
            <w:rPr>
              <w:sz w:val="24"/>
              <w:szCs w:val="24"/>
              <w:lang w:val="en-US"/>
            </w:rPr>
            <w:instrText>Vyc29uLCBTd2lzc0FjYWRlbWljLkNpdGF2aSIsIkZpcnN0TmFtZSI6IlJvbmFsZCIsIkxhc3ROYW1lIjoiS2xlaW4iLCJQcm90ZWN0ZWQiOmZhbHNlLCJTZXgiOjIsIkNyZWF0ZWRCeSI6Il9KZW5ueSIsIkNyZWF0ZWRPbiI6IjIwMjItMDctMThUMTI6MTQ6MDMiLCJNb2RpZmllZEJ5IjoiX0plbm55IiwiSWQiOiJiY2E4NzE1NC03Njk1LT</w:instrText>
          </w:r>
          <w:r>
            <w:rPr>
              <w:sz w:val="24"/>
              <w:szCs w:val="24"/>
              <w:lang w:val="en-US"/>
            </w:rPr>
            <w:instrText>RjMTgtYmEzYS0zZDc0NzAxNTRkOTAiLCJNb2RpZmllZE9uIjoiMjAyMi0wNy0xOFQxMjoxNDowMyIsIlByb2plY3QiOnsiJHJlZiI6IjgifX0seyIkaWQiOiIxMDgiLCIkdHlwZSI6IlN3aXNzQWNhZGVtaWMuQ2l0YXZpLlBlcnNvbiwgU3dpc3NBY2FkZW1pYy5DaXRhdmkiLCJGaXJzdE5hbWUiOiJNaWNoYWVsIiwiTGFzdE5hbWUiOiJIYX</w:instrText>
          </w:r>
          <w:r>
            <w:rPr>
              <w:sz w:val="24"/>
              <w:szCs w:val="24"/>
              <w:lang w:val="en-US"/>
            </w:rPr>
            <w:instrText>VzZXIiLCJNaWRkbGVOYW1lIjoiQS4iLCJQcm90ZWN0ZWQiOmZhbHNlLCJTZXgiOjIsIkNyZWF0ZWRCeSI6Il9KZW5ueSIsIkNyZWF0ZWRPbiI6IjIwMjItMDgtMDFUMDg6MDg6MzMiLCJNb2RpZmllZEJ5IjoiX0plbm55IiwiSWQiOiJkMDY5MDQwYS00N2RiLTRhOGItOWQyNi1lOGEyMTBiNjExN2UiLCJNb2RpZmllZE9uIjoiMjAyMi0wOC</w:instrText>
          </w:r>
          <w:r>
            <w:rPr>
              <w:sz w:val="24"/>
              <w:szCs w:val="24"/>
              <w:lang w:val="en-US"/>
            </w:rPr>
            <w:instrText>0wMVQwODowODozMyIsIlByb2plY3QiOnsiJHJlZiI6IjgifX0seyIkaWQiOiIxMDkiLCIkdHlwZSI6IlN3aXNzQWNhZGVtaWMuQ2l0YXZpLlBlcnNvbiwgU3dpc3NBY2FkZW1pYy5DaXRhdmkiLCJGaXJzdE5hbWUiOiJFcmljIiwiTGFzdE5hbWUiOiJQb3N0ZWwiLCJNaWRkbGVOYW1lIjoiQS4iLCJQcm90ZWN0ZWQiOmZhbHNlLCJTZXgiOj</w:instrText>
          </w:r>
          <w:r>
            <w:rPr>
              <w:sz w:val="24"/>
              <w:szCs w:val="24"/>
              <w:lang w:val="en-US"/>
            </w:rPr>
            <w:instrText>IsIkNyZWF0ZWRCeSI6Il9KZW5ueSIsIkNyZWF0ZWRPbiI6IjIwMjItMDgtMDFUMDg6MDg6MzMiLCJNb2RpZmllZEJ5IjoiX0plbm55IiwiSWQiOiI1YjBiNDcwOS1jNjg5LTRhMzItYmMwZS0zOTU1YjRhNzEyMDMiLCJNb2RpZmllZE9uIjoiMjAyMi0wOC0wMVQwODowODozMyIsIlByb2plY3QiOnsiJHJlZiI6IjgifX0seyIkaWQiOiIxMT</w:instrText>
          </w:r>
          <w:r>
            <w:rPr>
              <w:sz w:val="24"/>
              <w:szCs w:val="24"/>
              <w:lang w:val="en-US"/>
            </w:rPr>
            <w:instrText>AiLCIkdHlwZSI6IlN3aXNzQWNhZGVtaWMuQ2l0YXZpLlBlcnNvbiwgU3dpc3NBY2FkZW1pYy5DaXRhdmkiLCJGaXJzdE5hbWUiOiJNb25pcXVlIiwiTGFzdE5hbWUiOiJDb3VydGVuYXkiLCJNaWRkbGVOYW1lIjoiRC4iLCJQcm90ZWN0ZWQiOmZhbHNlLCJTZXgiOjEsIkNyZWF0ZWRCeSI6Il9KZW5ueSIsIkNyZWF0ZWRPbiI6IjIwMjItMD</w:instrText>
          </w:r>
          <w:r>
            <w:rPr>
              <w:sz w:val="24"/>
              <w:szCs w:val="24"/>
              <w:lang w:val="en-US"/>
            </w:rPr>
            <w:instrText>gtMDFUMDg6MDg6MzMiLCJNb2RpZmllZEJ5IjoiX0plbm55IiwiSWQiOiI0ZWUwMjdhOS0yNWVhLTQ5NWUtYWJmOC1kODVlZmU3MWZiMWUiLCJNb2RpZmllZE9uIjoiMjAyMi0wOC0wMVQwODowODozMyIsIlByb2plY3QiOnsiJHJlZiI6IjgifX0seyIkaWQiOiIxMTEiLCIkdHlwZSI6IlN3aXNzQWNhZGVtaWMuQ2l0YXZpLlBlcnNvbiwgU3</w:instrText>
          </w:r>
          <w:r>
            <w:rPr>
              <w:sz w:val="24"/>
              <w:szCs w:val="24"/>
              <w:lang w:val="en-US"/>
            </w:rPr>
            <w:instrText>dpc3NBY2FkZW1pYy5DaXRhdmkiLCJGaXJzdE5hbWUiOiJTdGVwaGVuIiwiTGFzdE5hbWUiOiJTY2h3YXJ0eiIsIk1pZGRsZU5hbWUiOiJHLiIsIlByb3RlY3RlZCI6ZmFsc2UsIlNleCI6MiwiQ3JlYXRlZEJ5IjoiX0plbm55IiwiQ3JlYXRlZE9uIjoiMjAyMi0wOC0wMVQwODowODozMyIsIk1vZGlmaWVkQnkiOiJfSmVubnkiLCJJZCI6Ij</w:instrText>
          </w:r>
          <w:r>
            <w:rPr>
              <w:sz w:val="24"/>
              <w:szCs w:val="24"/>
              <w:lang w:val="en-US"/>
            </w:rPr>
            <w:instrText>Y5ZTMyMWI3LTJhOTctNGZjZC1iN2Q0LTZmYjRlM2I1OTljYyIsIk1vZGlmaWVkT24iOiIyMDIyLTA4LTAxVDA4OjA4OjMzIiwiUHJvamVjdCI6eyIkcmVmIjoiOCJ9fSx7IiRpZCI6IjExMiIsIiR0eXBlIjoiU3dpc3NBY2FkZW1pYy5DaXRhdmkuUGVyc29uLCBTd2lzc0FjYWRlbWljLkNpdGF2aSIsIkZpcnN0TmFtZSI6IkphY2x5biIsIk</w:instrText>
          </w:r>
          <w:r>
            <w:rPr>
              <w:sz w:val="24"/>
              <w:szCs w:val="24"/>
              <w:lang w:val="en-US"/>
            </w:rPr>
            <w:instrText>xhc3ROYW1lIjoiS292YWNoIiwiTWlkZGxlTmFtZSI6IkwuIiwiUHJvdGVjdGVkIjpmYWxzZSwiU2V4IjoxLCJDcmVhdGVkQnkiOiJfSmVubnkiLCJDcmVhdGVkT24iOiIyMDIyLTA4LTAxVDA4OjA4OjMzIiwiTW9kaWZpZWRCeSI6Il9KZW5ueSIsIklkIjoiMGVkNzM0YjItNjIyYS00NmExLWJhMTUtMmRlYTk0NzZjOGUyIiwiTW9kaWZpZW</w:instrText>
          </w:r>
          <w:r>
            <w:rPr>
              <w:sz w:val="24"/>
              <w:szCs w:val="24"/>
              <w:lang w:val="en-US"/>
            </w:rPr>
            <w:instrText>RPbiI6IjIwMjItMDgtMDFUMDg6MDg6MzMiLCJQcm9qZWN0Ijp7IiRyZWYiOiI4In19LHsiJGlkIjoiMTEzIiwiJHR5cGUiOiJTd2lzc0FjYWRlbWljLkNpdGF2aS5QZXJzb24sIFN3aXNzQWNhZGVtaWMuQ2l0YXZpIiwiRmlyc3ROYW1lIjoiV2lsbGlhbSIsIkxhc3ROYW1lIjoiU2NvdHQiLCJNaWRkbGVOYW1lIjoiSy4iLCJQcm90ZWN0ZW</w:instrText>
          </w:r>
          <w:r>
            <w:rPr>
              <w:sz w:val="24"/>
              <w:szCs w:val="24"/>
              <w:lang w:val="en-US"/>
            </w:rPr>
            <w:instrText>QiOmZhbHNlLCJTZXgiOjIsIkNyZWF0ZWRCeSI6Il9KZW5ueSIsIkNyZWF0ZWRPbiI6IjIwMjItMDgtMDFUMDg6MDg6MzMiLCJNb2RpZmllZEJ5IjoiX0plbm55IiwiSWQiOiI2YTk4NDViZC1lY2M2LTQxZTQtOTI0OC03YzMwMThjOWUzZGIiLCJNb2RpZmllZE9uIjoiMjAyMi0wOC0wMVQwODowODozMyIsIlByb2plY3QiOnsiJHJlZiI6Ij</w:instrText>
          </w:r>
          <w:r>
            <w:rPr>
              <w:sz w:val="24"/>
              <w:szCs w:val="24"/>
              <w:lang w:val="en-US"/>
            </w:rPr>
            <w:instrText>gifX0seyIkaWQiOiIxMTQiLCIkdHlwZSI6IlN3aXNzQWNhZGVtaWMuQ2l0YXZpLlBlcnNvbiwgU3dpc3NBY2FkZW1pYy5DaXRhdmkiLCJGaXJzdE5hbWUiOiJHZXJhbGQiLCJMYXN0TmFtZSI6IkxpZXciLCJQcm90ZWN0ZWQiOmZhbHNlLCJTZXgiOjIsIkNyZWF0ZWRCeSI6Il9KZW5ueSIsIkNyZWF0ZWRPbiI6IjIwMjItMDgtMDFUMDg6MD</w:instrText>
          </w:r>
          <w:r>
            <w:rPr>
              <w:sz w:val="24"/>
              <w:szCs w:val="24"/>
              <w:lang w:val="en-US"/>
            </w:rPr>
            <w:instrText>g6MzMiLCJNb2RpZmllZEJ5IjoiX0plbm55IiwiSWQiOiIyNTQ3N2U0NS1hZDE4LTRjNGYtYTEyNy05YjEyMDg5ZmQzYmYiLCJNb2RpZmllZE9uIjoiMjAyMi0wOC0wMVQwODowODozMyIsIlByb2plY3QiOnsiJHJlZiI6IjgifX0seyIkaWQiOiIxMTUiLCIkdHlwZSI6IlN3aXNzQWNhZGVtaWMuQ2l0YXZpLlBlcnNvbiwgU3dpc3NBY2FkZW</w:instrText>
          </w:r>
          <w:r>
            <w:rPr>
              <w:sz w:val="24"/>
              <w:szCs w:val="24"/>
              <w:lang w:val="en-US"/>
            </w:rPr>
            <w:instrText>1pYy5DaXRhdmkiLCJGaXJzdE5hbWUiOiJBdmEiLCJMYXN0TmFtZSI6IlRhbiIsIk1pZGRsZU5hbWUiOiJHLiIsIlByb3RlY3RlZCI6ZmFsc2UsIlNleCI6MSwiQ3JlYXRlZEJ5IjoiX0plbm55IiwiQ3JlYXRlZE9uIjoiMjAyMi0wOC0wMVQwODowODozMyIsIk1vZGlmaWVkQnkiOiJfSmVubnkiLCJJZCI6ImZlZTkyMWU2LTc4ZjItNDY5OC</w:instrText>
          </w:r>
          <w:r>
            <w:rPr>
              <w:sz w:val="24"/>
              <w:szCs w:val="24"/>
              <w:lang w:val="en-US"/>
            </w:rPr>
            <w:instrText>1hMjVjLTkzOTQxMzczNjcyMyIsIk1vZGlmaWVkT24iOiIyMDIyLTA4LTAxVDA4OjA4OjMzIiwiUHJvamVjdCI6eyIkcmVmIjoiOCJ9fSx7IiRpZCI6IjExNiIsIiR0eXBlIjoiU3dpc3NBY2FkZW1pYy5DaXRhdmkuUGVyc29uLCBTd2lzc0FjYWRlbWljLkNpdGF2aSIsIkZpcnN0TmFtZSI6IkJhbWluaSIsIkxhc3ROYW1lIjoiR29waW5hdG</w:instrText>
          </w:r>
          <w:r>
            <w:rPr>
              <w:sz w:val="24"/>
              <w:szCs w:val="24"/>
              <w:lang w:val="en-US"/>
            </w:rPr>
            <w:instrText>giLCJQcm90ZWN0ZWQiOmZhbHNlLCJTZXgiOjAsIkNyZWF0ZWRCeSI6Il9KZW5ueSIsIkNyZWF0ZWRPbiI6IjIwMjItMDgtMDFUMDg6MDg6MzMiLCJNb2RpZmllZEJ5IjoiX0plbm55IiwiSWQiOiJmNTYyMjhmOS0zOTE0LTQwYjktOGVjNy1lMGQ5MmY5MjA4NGMiLCJNb2RpZmllZE9uIjoiMjAyMi0wOC0wMVQwODowODozMyIsIlByb2plY3</w:instrText>
          </w:r>
          <w:r>
            <w:rPr>
              <w:sz w:val="24"/>
              <w:szCs w:val="24"/>
              <w:lang w:val="en-US"/>
            </w:rPr>
            <w:instrText>QiOnsiJHJlZiI6IjgifX0seyIkaWQiOiIxMTciLCIkdHlwZSI6IlN3aXNzQWNhZGVtaWMuQ2l0YXZpLlBlcnNvbiwgU3dpc3NBY2FkZW1pYy5DaXRhdmkiLCJGaXJzdE5hbWUiOiJKb2huIiwiTGFzdE5hbWUiOiJNZXJyaWFtIiwiTWlkZGxlTmFtZSI6IkMuIiwiUHJvdGVjdGVkIjpmYWxzZSwiU2V4IjoyLCJDcmVhdGVkQnkiOiJfSmVubn</w:instrText>
          </w:r>
          <w:r>
            <w:rPr>
              <w:sz w:val="24"/>
              <w:szCs w:val="24"/>
              <w:lang w:val="en-US"/>
            </w:rPr>
            <w:instrText>kiLCJDcmVhdGVkT24iOiIyMDIyLTA4LTAxVDA4OjA4OjMzIiwiTW9kaWZpZWRCeSI6Il9KZW5ueSIsIklkIjoiNGMxODVkYTYtNTc4Yi00ODI4LWFmNWYtOGRlM2FlYjE3NDQwIiwiTW9kaWZpZWRPbiI6IjIwMjItMDgtMDFUMDg6MDg6MzMiLCJQcm9qZWN0Ijp7IiRyZWYiOiI4In19LHsiJGlkIjoiMTE4IiwiJHR5cGUiOiJTd2lzc0FjYW</w:instrText>
          </w:r>
          <w:r>
            <w:rPr>
              <w:sz w:val="24"/>
              <w:szCs w:val="24"/>
              <w:lang w:val="en-US"/>
            </w:rPr>
            <w:instrText>RlbWljLkNpdGF2aS5QZXJzb24sIFN3aXNzQWNhZGVtaWMuQ2l0YXZpIiwiRmlyc3ROYW1lIjoiUi4iLCJMYXN0TmFtZSI6IlNtaXRoIiwiTWlkZGxlTmFtZSI6IlRoZW9kb3JlIiwiUHJvdGVjdGVkIjpmYWxzZSwiU2V4IjowLCJDcmVhdGVkQnkiOiJfSmVubnkiLCJDcmVhdGVkT24iOiIyMDIyLTA4LTAxVDA4OjA4OjMzIiwiTW9kaWZpZW</w:instrText>
          </w:r>
          <w:r>
            <w:rPr>
              <w:sz w:val="24"/>
              <w:szCs w:val="24"/>
              <w:lang w:val="en-US"/>
            </w:rPr>
            <w:instrText>RCeSI6Il9KZW5ueSIsIklkIjoiOTM1OWI1YjUtNGM4MS00YWQ2LTlhMWMtMDg5ODkyYTYzOGY2IiwiTW9kaWZpZWRPbiI6IjIwMjItMDgtMDFUMDg6MDg6MzMiLCJQcm9qZWN0Ijp7IiRyZWYiOiI4In19LHsiJGlkIjoiMTE5IiwiJHR5cGUiOiJTd2lzc0FjYWRlbWljLkNpdGF2aS5QZXJzb24sIFN3aXNzQWNhZGVtaWMuQ2l0YXZpIiwiRm</w:instrText>
          </w:r>
          <w:r>
            <w:rPr>
              <w:sz w:val="24"/>
              <w:szCs w:val="24"/>
              <w:lang w:val="en-US"/>
            </w:rPr>
            <w:instrText>lyc3ROYW1lIjoiSmFuZSIsIkxhc3ROYW1lIjoiS2hhbiIsIk1pZGRsZU5hbWUiOiJDLiIsIlByb3RlY3RlZCI6ZmFsc2UsIlNleCI6MSwiQ3JlYXRlZEJ5IjoiX0plbm55IiwiQ3JlYXRlZE9uIjoiMjAyMi0wOC0wMVQwODowODozMyIsIk1vZGlmaWVkQnkiOiJfSmVubnkiLCJJZCI6IjM2MzNkZWU5LTBkOWUtNGViYS1iZTZhLWJkMjNiOG</w:instrText>
          </w:r>
          <w:r>
            <w:rPr>
              <w:sz w:val="24"/>
              <w:szCs w:val="24"/>
              <w:lang w:val="en-US"/>
            </w:rPr>
            <w:instrText>M5NTI2NSIsIk1vZGlmaWVkT24iOiIyMDIyLTA4LTAxVDA4OjA4OjMzIiwiUHJvamVjdCI6eyIkcmVmIjoiOCJ9fSx7IiRpZCI6IjEyMCIsIiR0eXBlIjoiU3dpc3NBY2FkZW1pYy5DaXRhdmkuUGVyc29uLCBTd2lzc0FjYWRlbWljLkNpdGF2aSIsIkZpcnN0TmFtZSI6Ikh1bW1hIiwiTGFzdE5hbWUiOiJTaGFoaWQiLCJQcm90ZWN0ZWQiOm</w:instrText>
          </w:r>
          <w:r>
            <w:rPr>
              <w:sz w:val="24"/>
              <w:szCs w:val="24"/>
              <w:lang w:val="en-US"/>
            </w:rPr>
            <w:instrText>ZhbHNlLCJTZXgiOjAsIkNyZWF0ZWRCeSI6Il9KZW5ueSIsIkNyZWF0ZWRPbiI6IjIwMjItMDgtMDFUMDg6MDg6MzMiLCJNb2RpZmllZEJ5IjoiX0plbm55IiwiSWQiOiI5NmM2MTJjMi0zOWZhLTRjYzEtYWI2Ny1mNTZmNzAwODFiMzEiLCJNb2RpZmllZE9uIjoiMjAyMi0wOC0wMVQwODowODozMyIsIlByb2plY3QiOnsiJHJlZiI6IjgifX</w:instrText>
          </w:r>
          <w:r>
            <w:rPr>
              <w:sz w:val="24"/>
              <w:szCs w:val="24"/>
              <w:lang w:val="en-US"/>
            </w:rPr>
            <w:instrText>0seyIkaWQiOiIxMjEiLCIkdHlwZSI6IlN3aXNzQWNhZGVtaWMuQ2l0YXZpLlBlcnNvbiwgU3dpc3NBY2FkZW1pYy5DaXRhdmkiLCJGaXJzdE5hbWUiOiJBbnRob255IiwiTGFzdE5hbWUiOiJNb29yZSIsIk1pZGRsZU5hbWUiOiJULiIsIlByb3RlY3RlZCI6ZmFsc2UsIlNleCI6MiwiQ3JlYXRlZEJ5IjoiX0plbm55IiwiQ3JlYXRlZE9uIj</w:instrText>
          </w:r>
          <w:r>
            <w:rPr>
              <w:sz w:val="24"/>
              <w:szCs w:val="24"/>
              <w:lang w:val="en-US"/>
            </w:rPr>
            <w:instrText>oiMjAyMi0wOC0wMVQwODowODozMyIsIk1vZGlmaWVkQnkiOiJfSmVubnkiLCJJZCI6IjQ1ZjQ5NGUyLWM2OGUtNDk1Mi1hNzdiLTBmZDU4YzlhNTE0YSIsIk1vZGlmaWVkT24iOiIyMDIyLTA4LTAxVDA4OjA4OjMzIiwiUHJvamVjdCI6eyIkcmVmIjoiOCJ9fSx7IiRpZCI6IjEyMiIsIiR0eXBlIjoiU3dpc3NBY2FkZW1pYy5DaXRhdmkuUG</w:instrText>
          </w:r>
          <w:r>
            <w:rPr>
              <w:sz w:val="24"/>
              <w:szCs w:val="24"/>
              <w:lang w:val="en-US"/>
            </w:rPr>
            <w:instrText>Vyc29uLCBTd2lzc0FjYWRlbWljLkNpdGF2aSIsIkZpcnN0TmFtZSI6IkouIiwiTGFzdE5hbWUiOiJNY0dyYXRoIiwiTWlkZGxlTmFtZSI6IkFsbGllIiwiUHJvdGVjdGVkIjpmYWxzZSwiU2V4IjowLCJDcmVhdGVkQnkiOiJfSmVubnkiLCJDcmVhdGVkT24iOiIyMDIyLTA4LTAxVDA4OjA4OjMzIiwiTW9kaWZpZWRCeSI6Il9KZW5ueSIsIk</w:instrText>
          </w:r>
          <w:r>
            <w:rPr>
              <w:sz w:val="24"/>
              <w:szCs w:val="24"/>
              <w:lang w:val="en-US"/>
            </w:rPr>
            <w:instrText>lkIjoiNTQwMzBkNjEtYzkyYS00ZmZjLWEzYmUtNDA2YjNmYzA0ZTVjIiwiTW9kaWZpZWRPbiI6IjIwMjItMDgtMDFUMDg6MDg6MzMiLCJQcm9qZWN0Ijp7IiRyZWYiOiI4In19LHsiJGlkIjoiMTIzIiwiJHR5cGUiOiJTd2lzc0FjYWRlbWljLkNpdGF2aS5QZXJzb24sIFN3aXNzQWNhZGVtaWMuQ2l0YXZpIiwiRmlyc3ROYW1lIjoiUmVuZc</w:instrText>
          </w:r>
          <w:r>
            <w:rPr>
              <w:sz w:val="24"/>
              <w:szCs w:val="24"/>
              <w:lang w:val="en-US"/>
            </w:rPr>
            <w:instrText>OpIiwiTGFzdE5hbWUiOiJMYXV4IiwiUHJvdGVjdGVkIjpmYWxzZSwiU2V4IjowLCJDcmVhdGVkQnkiOiJfSmVubnkiLCJDcmVhdGVkT24iOiIyMDIyLTA4LTAxVDA4OjA4OjMzIiwiTW9kaWZpZWRCeSI6Il9KZW5ueSIsIklkIjoiMGU0MTRmNmYtNWVjMC00Yjk0LWI2NjgtNWYzYWMzY2VhYzJjIiwiTW9kaWZpZWRPbiI6IjIwMjItMDgtMD</w:instrText>
          </w:r>
          <w:r>
            <w:rPr>
              <w:sz w:val="24"/>
              <w:szCs w:val="24"/>
              <w:lang w:val="en-US"/>
            </w:rPr>
            <w:instrText>FUMDg6MDg6MzMiLCJQcm9qZWN0Ijp7IiRyZWYiOiI4In19LHsiJGlkIjoiMTI0IiwiJHR5cGUiOiJTd2lzc0FjYWRlbWljLkNpdGF2aS5QZXJzb24sIFN3aXNzQWNhZGVtaWMuQ2l0YXZpIiwiRmlyc3ROYW1lIjoiTWlsYW0iLCJMYXN0TmFtZSI6IkJyYW50bGV5IiwiTWlkZGxlTmFtZSI6IkEuIiwiUHJvdGVjdGVkIjpmYWxzZSwiU2V4Ij</w:instrText>
          </w:r>
          <w:r>
            <w:rPr>
              <w:sz w:val="24"/>
              <w:szCs w:val="24"/>
              <w:lang w:val="en-US"/>
            </w:rPr>
            <w:instrText>owLCJDcmVhdGVkQnkiOiJfSmVubnkiLCJDcmVhdGVkT24iOiIyMDIyLTA4LTAxVDA4OjA4OjMzIiwiTW9kaWZpZWRCeSI6Il9KZW5ueSIsIklkIjoiZjg2YzFkZWItOGJhZC00ZmVlLWE5YWEtNDRjYWEzYzI2NTRmIiwiTW9kaWZpZWRPbiI6IjIwMjItMDgtMDFUMDg6MDg6MzMiLCJQcm9qZWN0Ijp7IiRyZWYiOiI4In19LHsiJGlkIjoiMT</w:instrText>
          </w:r>
          <w:r>
            <w:rPr>
              <w:sz w:val="24"/>
              <w:szCs w:val="24"/>
              <w:lang w:val="en-US"/>
            </w:rPr>
            <w:instrText>I1IiwiJHR5cGUiOiJTd2lzc0FjYWRlbWljLkNpdGF2aS5QZXJzb24sIFN3aXNzQWNhZGVtaWMuQ2l0YXZpIiwiRmlyc3ROYW1lIjoiQW5pdGEiLCJMYXN0TmFtZSI6IkFnYXJ3YWwiLCJQcm90ZWN0ZWQiOmZhbHNlLCJTZXgiOjEsIkNyZWF0ZWRCeSI6Il9KZW5ueSIsIkNyZWF0ZWRPbiI6IjIwMjItMDgtMDFUMDg6MDg6MzMiLCJNb2RpZm</w:instrText>
          </w:r>
          <w:r>
            <w:rPr>
              <w:sz w:val="24"/>
              <w:szCs w:val="24"/>
              <w:lang w:val="en-US"/>
            </w:rPr>
            <w:instrText>llZEJ5IjoiX0plbm55IiwiSWQiOiJhMjhiMDNmYi02YmYyLTRiODYtOTJjOS04ZGUxYzE3Y2E2ZDIiLCJNb2RpZmllZE9uIjoiMjAyMi0wOC0wMVQwODowODozMyIsIlByb2plY3QiOnsiJHJlZiI6IjgifX0seyIkaWQiOiIxMjYiLCIkdHlwZSI6IlN3aXNzQWNhZGVtaWMuQ2l0YXZpLlBlcnNvbiwgU3dpc3NBY2FkZW1pYy5DaXRhdmkiLC</w:instrText>
          </w:r>
          <w:r>
            <w:rPr>
              <w:sz w:val="24"/>
              <w:szCs w:val="24"/>
              <w:lang w:val="en-US"/>
            </w:rPr>
            <w:instrText>JGaXJzdE5hbWUiOiJMZWJyaXoiLCJMYXN0TmFtZSI6IkVyc295IiwiUHJvdGVjdGVkIjpmYWxzZSwiU2V4IjowLCJDcmVhdGVkQnkiOiJfSmVubnkiLCJDcmVhdGVkT24iOiIyMDIyLTA4LTAxVDA4OjA4OjMzIiwiTW9kaWZpZWRCeSI6Il9KZW5ueSIsIklkIjoiY2E0N2Q3MjMtNGU2Ni00YWVlLWIyZjEtNzBhNmY4ODdjMTU2IiwiTW9kaW</w:instrText>
          </w:r>
          <w:r>
            <w:rPr>
              <w:sz w:val="24"/>
              <w:szCs w:val="24"/>
              <w:lang w:val="en-US"/>
            </w:rPr>
            <w:instrText>ZpZWRPbiI6IjIwMjItMDgtMDFUMDg6MDg6MzMiLCJQcm9qZWN0Ijp7IiRyZWYiOiI4In19LHsiJGlkIjoiMTI3IiwiJHR5cGUiOiJTd2lzc0FjYWRlbWljLkNpdGF2aS5QZXJzb24sIFN3aXNzQWNhZGVtaWMuQ2l0YXZpIiwiRmlyc3ROYW1lIjoiQWxiZXJ0IiwiTGFzdE5hbWUiOiJDYXJhbW95IiwiUHJvdGVjdGVkIjpmYWxzZSwiU2V4Ij</w:instrText>
          </w:r>
          <w:r>
            <w:rPr>
              <w:sz w:val="24"/>
              <w:szCs w:val="24"/>
              <w:lang w:val="en-US"/>
            </w:rPr>
            <w:instrText>oyLCJDcmVhdGVkQnkiOiJfSmVubnkiLCJDcmVhdGVkT24iOiIyMDIyLTA4LTAxVDA4OjA4OjMzIiwiTW9kaWZpZWRCeSI6Il9KZW5ueSIsIklkIjoiNGNkYTM3NTgtMDM0My00Y2Y4LThmYTctMWYwMTBjN2Q5MzJiIiwiTW9kaWZpZWRPbiI6IjIwMjItMDgtMDFUMDg6MDg6MzMiLCJQcm9qZWN0Ijp7IiRyZWYiOiI4In19LHsiJGlkIjoiMT</w:instrText>
          </w:r>
          <w:r>
            <w:rPr>
              <w:sz w:val="24"/>
              <w:szCs w:val="24"/>
              <w:lang w:val="en-US"/>
            </w:rPr>
            <w:instrText>I4IiwiJHR5cGUiOiJTd2lzc0FjYWRlbWljLkNpdGF2aS5QZXJzb24sIFN3aXNzQWNhZGVtaWMuQ2l0YXZpIiwiRmlyc3ROYW1lIjoiVGhvbWFzIiwiTGFzdE5hbWUiOiJMYW5nbWFubiIsIlByb3RlY3RlZCI6ZmFsc2UsIlNleCI6MiwiQ3JlYXRlZEJ5IjoiX0plbm55IiwiQ3JlYXRlZE9uIjoiMjAyMi0wOC0wMVQwODowODozMyIsIk1vZG</w:instrText>
          </w:r>
          <w:r>
            <w:rPr>
              <w:sz w:val="24"/>
              <w:szCs w:val="24"/>
              <w:lang w:val="en-US"/>
            </w:rPr>
            <w:instrText>lmaWVkQnkiOiJfSmVubnkiLCJJZCI6ImU0N2VkMzYyLWE1NzYtNGU0Yy05YzE3LTcwZWE0NjQ0MjZiOCIsIk1vZGlmaWVkT24iOiIyMDIyLTA4LTAxVDA4OjA4OjMzIiwiUHJvamVjdCI6eyIkcmVmIjoiOCJ9fSx7IiRpZCI6IjEyOSIsIiR0eXBlIjoiU3dpc3NBY2FkZW1pYy5DaXRhdmkuUGVyc29uLCBTd2lzc0FjYWRlbWljLkNpdGF2aS</w:instrText>
          </w:r>
          <w:r>
            <w:rPr>
              <w:sz w:val="24"/>
              <w:szCs w:val="24"/>
              <w:lang w:val="en-US"/>
            </w:rPr>
            <w:instrText>IsIkZpcnN0TmFtZSI6Ik5pY29sZSIsIkxhc3ROYW1lIjoiU2Frc2VucyIsIk1pZGRsZU5hbWUiOiJULiBNLiIsIlByb3RlY3RlZCI6ZmFsc2UsIlNleCI6MSwiQ3JlYXRlZEJ5IjoiX0plbm55IiwiQ3JlYXRlZE9uIjoiMjAyMi0wOC0wMVQwODowODozMyIsIk1vZGlmaWVkQnkiOiJfSmVubnkiLCJJZCI6IjU0MGRhNzcxLTgwMGMtNGRmYS</w:instrText>
          </w:r>
          <w:r>
            <w:rPr>
              <w:sz w:val="24"/>
              <w:szCs w:val="24"/>
              <w:lang w:val="en-US"/>
            </w:rPr>
            <w:instrText>04N2VlLThhNTc3YWFlZTE1MyIsIk1vZGlmaWVkT24iOiIyMDIyLTA4LTAxVDA4OjA4OjMzIiwiUHJvamVjdCI6eyIkcmVmIjoiOCJ9fSx7IiRpZCI6IjEzMCIsIiR0eXBlIjoiU3dpc3NBY2FkZW1pYy5DaXRhdmkuUGVyc29uLCBTd2lzc0FjYWRlbWljLkNpdGF2aSIsIkZpcnN0TmFtZSI6IkVpa28iLCJMYXN0TmFtZSI6IkpvbmciLCJNaW</w:instrText>
          </w:r>
          <w:r>
            <w:rPr>
              <w:sz w:val="24"/>
              <w:szCs w:val="24"/>
              <w:lang w:val="en-US"/>
            </w:rPr>
            <w:instrText>RkbGVOYW1lIjoiSy4iLCJQcmVmaXgiOiJkZSIsIlByb3RlY3RlZCI6ZmFsc2UsIlNleCI6MCwiQ3JlYXRlZEJ5IjoiX0plbm55IiwiQ3JlYXRlZE9uIjoiMjAyMi0wOC0wMVQwODowODozMyIsIk1vZGlmaWVkQnkiOiJfSmVubnkiLCJJZCI6IjBiYzk3MDRhLTdlNTQtNDM4Ni04YWIzLWRmMWIzYmViODhjOSIsIk1vZGlmaWVkT24iOiIyMD</w:instrText>
          </w:r>
          <w:r>
            <w:rPr>
              <w:sz w:val="24"/>
              <w:szCs w:val="24"/>
              <w:lang w:val="en-US"/>
            </w:rPr>
            <w:instrText>IyLTA4LTAxVDA4OjA4OjMzIiwiUHJvamVjdCI6eyIkcmVmIjoiOCJ9fSx7IiRpZCI6IjEzMSIsIiR0eXBlIjoiU3dpc3NBY2FkZW1pYy5DaXRhdmkuUGVyc29uLCBTd2lzc0FjYWRlbWljLkNpdGF2aSIsIkZpcnN0TmFtZSI6IkNhcmVsIiwiTGFzdE5hbWUiOiJIb3luZyIsIk1pZGRsZU5hbWUiOiJCLiIsIlByb3RlY3RlZCI6ZmFsc2UsIl</w:instrText>
          </w:r>
          <w:r>
            <w:rPr>
              <w:sz w:val="24"/>
              <w:szCs w:val="24"/>
              <w:lang w:val="en-US"/>
            </w:rPr>
            <w:instrText>NleCI6MCwiQ3JlYXRlZEJ5IjoiX0plbm55IiwiQ3JlYXRlZE9uIjoiMjAyMi0wOC0wMVQwODowODozMyIsIk1vZGlmaWVkQnkiOiJfSmVubnkiLCJJZCI6ImFkMmVlYzVkLTJiNGUtNDE3OC05NDI2LWM4ZWFjOTBlOGNjNCIsIk1vZGlmaWVkT24iOiIyMDIyLTA4LTAxVDA4OjA4OjMzIiwiUHJvamVjdCI6eyIkcmVmIjoiOCJ9fSx7IiRpZC</w:instrText>
          </w:r>
          <w:r>
            <w:rPr>
              <w:sz w:val="24"/>
              <w:szCs w:val="24"/>
              <w:lang w:val="en-US"/>
            </w:rPr>
            <w:instrText>I6IjEzMiIsIiR0eXBlIjoiU3dpc3NBY2FkZW1pYy5DaXRhdmkuUGVyc29uLCBTd2lzc0FjYWRlbWljLkNpdGF2aSIsIkZpcnN0TmFtZSI6Ik1lbGluZGEiLCJMYXN0TmFtZSI6IkNhaW4iLCJNaWRkbGVOYW1lIjoiUy4iLCJQcm90ZWN0ZWQiOmZhbHNlLCJTZXgiOjEsIkNyZWF0ZWRCeSI6Il9KZW5ueSIsIkNyZWF0ZWRPbiI6IjIwMjItMD</w:instrText>
          </w:r>
          <w:r>
            <w:rPr>
              <w:sz w:val="24"/>
              <w:szCs w:val="24"/>
              <w:lang w:val="en-US"/>
            </w:rPr>
            <w:instrText>gtMDFUMDg6MDg6MzMiLCJNb2RpZmllZEJ5IjoiX0plbm55IiwiSWQiOiIwMzM4YmJiMy0zZTE2LTRkYjctYWEyMC1kM2UwYzY0NzMxY2YiLCJNb2RpZmllZE9uIjoiMjAyMi0wOC0wMVQwODowODozMyIsIlByb2plY3QiOnsiJHJlZiI6IjgifX0seyIkaWQiOiIxMzMiLCIkdHlwZSI6IlN3aXNzQWNhZGVtaWMuQ2l0YXZpLlBlcnNvbiwgU3</w:instrText>
          </w:r>
          <w:r>
            <w:rPr>
              <w:sz w:val="24"/>
              <w:szCs w:val="24"/>
              <w:lang w:val="en-US"/>
            </w:rPr>
            <w:instrText>dpc3NBY2FkZW1pYy5DaXRhdmkiLCJGaXJzdE5hbWUiOiJBbmRyZWEiLCJMYXN0TmFtZSI6IlJpY2hhcmRzb24iLCJNaWRkbGVOYW1lIjoiSi4iLCJQcm90ZWN0ZWQiOmZhbHNlLCJTZXgiOjAsIkNyZWF0ZWRCeSI6Il9KZW5ueSIsIkNyZWF0ZWRPbiI6IjIwMjItMDgtMDFUMDg6MDg6MzMiLCJNb2RpZmllZEJ5IjoiX0plbm55IiwiSWQiOi</w:instrText>
          </w:r>
          <w:r>
            <w:rPr>
              <w:sz w:val="24"/>
              <w:szCs w:val="24"/>
              <w:lang w:val="en-US"/>
            </w:rPr>
            <w:instrText>JkM2MxNGQ1MC0xMmQ2LTQzNWMtOTgxMi1hNmU4ODljYTAxMDMiLCJNb2RpZmllZE9uIjoiMjAyMi0wOC0wMVQwODowODozMyIsIlByb2plY3QiOnsiJHJlZiI6IjgifX0seyIkaWQiOiIxMzQiLCIkdHlwZSI6IlN3aXNzQWNhZGVtaWMuQ2l0YXZpLlBlcnNvbiwgU3dpc3NBY2FkZW1pYy5DaXRhdmkiLCJGaXJzdE5hbWUiOiJUYW1teSIsIk</w:instrText>
          </w:r>
          <w:r>
            <w:rPr>
              <w:sz w:val="24"/>
              <w:szCs w:val="24"/>
              <w:lang w:val="en-US"/>
            </w:rPr>
            <w:instrText>xhc3ROYW1lIjoiTWFydGluIiwiTWlkZGxlTmFtZSI6Ik0uIiwiUHJvdGVjdGVkIjpmYWxzZSwiU2V4IjoxLCJDcmVhdGVkQnkiOiJfSmVubnkiLCJDcmVhdGVkT24iOiIyMDIyLTA4LTAxVDA4OjA4OjMzIiwiTW9kaWZpZWRCeSI6Il9KZW5ueSIsIklkIjoiNTVjMDgzODAtYjYxZi00OWJhLThmZGEtZTMyY2Q2M2YyZjMyIiwiTW9kaWZpZW</w:instrText>
          </w:r>
          <w:r>
            <w:rPr>
              <w:sz w:val="24"/>
              <w:szCs w:val="24"/>
              <w:lang w:val="en-US"/>
            </w:rPr>
            <w:instrText>RPbiI6IjIwMjItMDgtMDFUMDg6MDg6MzMiLCJQcm9qZWN0Ijp7IiRyZWYiOiI4In19LHsiJGlkIjoiMTM1IiwiJHR5cGUiOiJTd2lzc0FjYWRlbWljLkNpdGF2aS5QZXJzb24sIFN3aXNzQWNhZGVtaWMuQ2l0YXZpIiwiRmlyc3ROYW1lIjoiSm9obiIsIkxhc3ROYW1lIjoiQmxhbmdlcm8iLCJQcm90ZWN0ZWQiOmZhbHNlLCJTZXgiOjIsIk</w:instrText>
          </w:r>
          <w:r>
            <w:rPr>
              <w:sz w:val="24"/>
              <w:szCs w:val="24"/>
              <w:lang w:val="en-US"/>
            </w:rPr>
            <w:instrText>NyZWF0ZWRCeSI6Il9KZW5ueSIsIkNyZWF0ZWRPbiI6IjIwMjItMDgtMDFUMDg6MDg6MzMiLCJNb2RpZmllZEJ5IjoiX0plbm55IiwiSWQiOiI4M2Q3NGFiYi1jYTc3LTRjMGQtYWM4ZS1iODM5OWRkNTMzYzEiLCJNb2RpZmllZE9uIjoiMjAyMi0wOC0wMVQwODowODozMyIsIlByb2plY3QiOnsiJHJlZiI6IjgifX0seyIkaWQiOiIxMzYiLC</w:instrText>
          </w:r>
          <w:r>
            <w:rPr>
              <w:sz w:val="24"/>
              <w:szCs w:val="24"/>
              <w:lang w:val="en-US"/>
            </w:rPr>
            <w:instrText>IkdHlwZSI6IlN3aXNzQWNhZGVtaWMuQ2l0YXZpLlBlcnNvbiwgU3dpc3NBY2FkZW1pYy5DaXRhdmkiLCJGaXJzdE5hbWUiOiJEYW5pZWwiLCJMYXN0TmFtZSI6IldlZWtzIiwiTWlkZGxlTmFtZSI6IkUuIiwiUHJvdGVjdGVkIjpmYWxzZSwiU2V4IjoyLCJDcmVhdGVkQnkiOiJfSmVubnkiLCJDcmVhdGVkT24iOiIyMDIyLTA4LTAxVDA4Oj</w:instrText>
          </w:r>
          <w:r>
            <w:rPr>
              <w:sz w:val="24"/>
              <w:szCs w:val="24"/>
              <w:lang w:val="en-US"/>
            </w:rPr>
            <w:instrText>A4OjMzIiwiTW9kaWZpZWRCeSI6Il9KZW5ueSIsIklkIjoiNDAwOGMyOGMtMDYzNC00NTE0LTgwYjAtNGU1MjVjMGRmMDg3IiwiTW9kaWZpZWRPbiI6IjIwMjItMDgtMDFUMDg6MDg6MzMiLCJQcm9qZWN0Ijp7IiRyZWYiOiI4In19LHsiJGlkIjoiMTM3IiwiJHR5cGUiOiJTd2lzc0FjYWRlbWljLkNpdGF2aS5QZXJzb24sIFN3aXNzQWNhZG</w:instrText>
          </w:r>
          <w:r>
            <w:rPr>
              <w:sz w:val="24"/>
              <w:szCs w:val="24"/>
              <w:lang w:val="en-US"/>
            </w:rPr>
            <w:instrText>VtaWMuQ2l0YXZpIiwiRmlyc3ROYW1lIjoiQmFsIiwiTGFzdE5hbWUiOiJEaGlsbG9uIiwiUHJvdGVjdGVkIjpmYWxzZSwiU2V4IjowLCJDcmVhdGVkQnkiOiJfSmVubnkiLCJDcmVhdGVkT24iOiIyMDIyLTA4LTAxVDA4OjA4OjMzIiwiTW9kaWZpZWRCeSI6Il9KZW5ueSIsIklkIjoiNzVlMjJjMjEtYTYxNS00MzM2LWE1YWEtNGUxZGVmYT</w:instrText>
          </w:r>
          <w:r>
            <w:rPr>
              <w:sz w:val="24"/>
              <w:szCs w:val="24"/>
              <w:lang w:val="en-US"/>
            </w:rPr>
            <w:instrText>hiODM2IiwiTW9kaWZpZWRPbiI6IjIwMjItMDgtMDFUMDg6MDg6MzMiLCJQcm9qZWN0Ijp7IiRyZWYiOiI4In19LHsiJGlkIjoiMTM4IiwiJHR5cGUiOiJTd2lzc0FjYWRlbWljLkNpdGF2aS5QZXJzb24sIFN3aXNzQWNhZGVtaWMuQ2l0YXZpIiwiRmlyc3ROYW1lIjoiQ29ybmVsaWEiLCJMYXN0TmFtZSI6InZhbiBEdWlqbiIsIk1pZGRsZU</w:instrText>
          </w:r>
          <w:r>
            <w:rPr>
              <w:sz w:val="24"/>
              <w:szCs w:val="24"/>
              <w:lang w:val="en-US"/>
            </w:rPr>
            <w:instrText>5hbWUiOiJNLiIsIlByb3RlY3RlZCI6ZmFsc2UsIlNleCI6MSwiQ3JlYXRlZEJ5IjoiX0plbm55IiwiQ3JlYXRlZE9uIjoiMjAyMi0wNy0yMFQxMzo1MToxMCIsIk1vZGlmaWVkQnkiOiJfSmVubnkiLCJJZCI6ImNmY2QyYzk5LTAxYjQtNGJiOC04Zjc4LWNmMDgxY2MwMGJmNyIsIk1vZGlmaWVkT24iOiIyMDIyLTA3LTIwVDEzOjUxOjEwIi</w:instrText>
          </w:r>
          <w:r>
            <w:rPr>
              <w:sz w:val="24"/>
              <w:szCs w:val="24"/>
              <w:lang w:val="en-US"/>
            </w:rPr>
            <w:instrText>wiUHJvamVjdCI6eyIkcmVmIjoiOCJ9fSx7IiRpZCI6IjEzOSIsIiR0eXBlIjoiU3dpc3NBY2FkZW1pYy5DaXRhdmkuUGVyc29uLCBTd2lzc0FjYWRlbWljLkNpdGF2aSIsIkZpcnN0TmFtZSI6IktpbWJlcmx5IiwiTGFzdE5hbWUiOiJEb2hlbnkiLCJNaWRkbGVOYW1lIjoiRi4iLCJQcm90ZWN0ZWQiOmZhbHNlLCJTZXgiOjEsIkNyZWF0ZW</w:instrText>
          </w:r>
          <w:r>
            <w:rPr>
              <w:sz w:val="24"/>
              <w:szCs w:val="24"/>
              <w:lang w:val="en-US"/>
            </w:rPr>
            <w:instrText>RCeSI6Il9KZW5ueSIsIkNyZWF0ZWRPbiI6IjIwMjItMDgtMDFUMDg6MDg6MzMiLCJNb2RpZmllZEJ5IjoiX0plbm55IiwiSWQiOiJmODhiMDQ2MC0yZjcwLTRiNzAtYTQ2Yy01N2IxMDk3MmIxZWQiLCJNb2RpZmllZE9uIjoiMjAyMi0wOC0wMVQwODowODozMyIsIlByb2plY3QiOnsiJHJlZiI6IjgifX0seyIkaWQiOiIxNDAiLCIkdHlwZS</w:instrText>
          </w:r>
          <w:r>
            <w:rPr>
              <w:sz w:val="24"/>
              <w:szCs w:val="24"/>
              <w:lang w:val="en-US"/>
            </w:rPr>
            <w:instrText>I6IlN3aXNzQWNhZGVtaWMuQ2l0YXZpLlBlcnNvbiwgU3dpc3NBY2FkZW1pYy5DaXRhdmkiLCJGaXJzdE5hbWUiOiJKYW5lIiwiTGFzdE5hbWUiOiJSb21tIiwiUHJvdGVjdGVkIjpmYWxzZSwiU2V4IjoxLCJDcmVhdGVkQnkiOiJfSmVubnkiLCJDcmVhdGVkT24iOiIyMDIyLTA4LTAxVDA4OjA4OjMzIiwiTW9kaWZpZWRCeSI6Il9KZW5ueS</w:instrText>
          </w:r>
          <w:r>
            <w:rPr>
              <w:sz w:val="24"/>
              <w:szCs w:val="24"/>
              <w:lang w:val="en-US"/>
            </w:rPr>
            <w:instrText>IsIklkIjoiZGM4YmVjOWMtMWY3NC00YTljLWJkZTEtNTdmMGY5ODNkOGE5IiwiTW9kaWZpZWRPbiI6IjIwMjItMDgtMDFUMDg6MDg6MzMiLCJQcm9qZWN0Ijp7IiRyZWYiOiI4In19LHsiJGlkIjoiMTQxIiwiJHR5cGUiOiJTd2lzc0FjYWRlbWljLkNpdGF2aS5QZXJzb24sIFN3aXNzQWNhZGVtaWMuQ2l0YXZpIiwiRmlyc3ROYW1lIjoiQ2</w:instrText>
          </w:r>
          <w:r>
            <w:rPr>
              <w:sz w:val="24"/>
              <w:szCs w:val="24"/>
              <w:lang w:val="en-US"/>
            </w:rPr>
            <w:instrText>Fyb2xpbmUiLCJMYXN0TmFtZSI6IktsYXZlciIsIk1pZGRsZU5hbWUiOiJDLiBXLiIsIlByb3RlY3RlZCI6ZmFsc2UsIlNleCI6MSwiQ3JlYXRlZEJ5IjoiX0plbm55IiwiQ3JlYXRlZE9uIjoiMjAyMi0wNy0yMFQxMzo1MToxMCIsIk1vZGlmaWVkQnkiOiJfSmVubnkiLCJJZCI6ImJkZmM1ZTM0LTk2ZmQtNDIxNi1hMjM4LWVmODRhMzA3YW</w:instrText>
          </w:r>
          <w:r>
            <w:rPr>
              <w:sz w:val="24"/>
              <w:szCs w:val="24"/>
              <w:lang w:val="en-US"/>
            </w:rPr>
            <w:instrText>I5YiIsIk1vZGlmaWVkT24iOiIyMDIyLTA3LTIwVDEzOjUxOjEwIiwiUHJvamVjdCI6eyIkcmVmIjoiOCJ9fSx7IiRpZCI6IjE0MiIsIiR0eXBlIjoiU3dpc3NBY2FkZW1pYy5DaXRhdmkuUGVyc29uLCBTd2lzc0FjYWRlbWljLkNpdGF2aSIsIkZpcnN0TmFtZSI6IkNhcm9saW5lIiwiTGFzdE5hbWUiOiJIYXl3YXJkIiwiUHJvdGVjdGVkIj</w:instrText>
          </w:r>
          <w:r>
            <w:rPr>
              <w:sz w:val="24"/>
              <w:szCs w:val="24"/>
              <w:lang w:val="en-US"/>
            </w:rPr>
            <w:instrText>pmYWxzZSwiU2V4IjoxLCJDcmVhdGVkQnkiOiJfSmVubnkiLCJDcmVhdGVkT24iOiIyMDIyLTA4LTAxVDA4OjA4OjMzIiwiTW9kaWZpZWRCeSI6Il9KZW5ueSIsIklkIjoiYzUyNzY1MTEtODdhYy00NzczLWJlZmYtMDM4NjA2YjdlOTM5IiwiTW9kaWZpZWRPbiI6IjIwMjItMDgtMDFUMDg6MDg6MzMiLCJQcm9qZWN0Ijp7IiRyZWYiOiI4In</w:instrText>
          </w:r>
          <w:r>
            <w:rPr>
              <w:sz w:val="24"/>
              <w:szCs w:val="24"/>
              <w:lang w:val="en-US"/>
            </w:rPr>
            <w:instrText>19LHsiJGlkIjoiMTQzIiwiJHR5cGUiOiJTd2lzc0FjYWRlbWljLkNpdGF2aS5QZXJzb24sIFN3aXNzQWNhZGVtaWMuQ2l0YXZpIiwiRmlyc3ROYW1lIjoiTWljaGFlbCIsIkxhc3ROYW1lIjoiR29yaW4iLCJNaWRkbGVOYW1lIjoiQi4iLCJQcm90ZWN0ZWQiOmZhbHNlLCJTZXgiOjIsIkNyZWF0ZWRCeSI6Il9KZW5ueSIsIkNyZWF0ZWRPbi</w:instrText>
          </w:r>
          <w:r>
            <w:rPr>
              <w:sz w:val="24"/>
              <w:szCs w:val="24"/>
              <w:lang w:val="en-US"/>
            </w:rPr>
            <w:instrText>I6IjIwMjItMDgtMDFUMDg6MDg6MzMiLCJNb2RpZmllZEJ5IjoiX0plbm55IiwiSWQiOiJhZTg3OTU4Ny0xZDE3LTQ2ZjgtYThjZi1kN2E4N2U0Y2Q5MjciLCJNb2RpZmllZE9uIjoiMjAyMi0wOC0wMVQwODowODozMyIsIlByb2plY3QiOnsiJHJlZiI6IjgifX0seyIkaWQiOiIxNDQiLCIkdHlwZSI6IlN3aXNzQWNhZGVtaWMuQ2l0YXZpLl</w:instrText>
          </w:r>
          <w:r>
            <w:rPr>
              <w:sz w:val="24"/>
              <w:szCs w:val="24"/>
              <w:lang w:val="en-US"/>
            </w:rPr>
            <w:instrText>BlcnNvbiwgU3dpc3NBY2FkZW1pYy5DaXRhdmkiLCJGaXJzdE5hbWUiOiJNaWNoYWVsIiwiTGFzdE5hbWUiOiJLbGVpbiIsIk1pZGRsZU5hbWUiOiJMLiIsIlByb3RlY3RlZCI6ZmFsc2UsIlNleCI6MiwiQ3JlYXRlZEJ5IjoiX0plbm55IiwiQ3JlYXRlZE9uIjoiMjAyMi0wOC0wMVQwODowODozMyIsIk1vZGlmaWVkQnkiOiJfSmVubnkiLC</w:instrText>
          </w:r>
          <w:r>
            <w:rPr>
              <w:sz w:val="24"/>
              <w:szCs w:val="24"/>
              <w:lang w:val="en-US"/>
            </w:rPr>
            <w:instrText>JJZCI6ImEzZTIzYzljLWViNDktNGJhOC04MjNhLTg1NTM0OTAwNjkzZSIsIk1vZGlmaWVkT24iOiIyMDIyLTA4LTAxVDA4OjA4OjMzIiwiUHJvamVjdCI6eyIkcmVmIjoiOCJ9fSx7IiRpZCI6IjE0NSIsIiR0eXBlIjoiU3dpc3NBY2FkZW1pYy5DaXRhdmkuUGVyc29uLCBTd2lzc0FjYWRlbWljLkNpdGF2aSIsIkZpcnN0TmFtZSI6IlBhdW</w:instrText>
          </w:r>
          <w:r>
            <w:rPr>
              <w:sz w:val="24"/>
              <w:szCs w:val="24"/>
              <w:lang w:val="en-US"/>
            </w:rPr>
            <w:instrText>wiLCJMYXN0TmFtZSI6IkJhaXJkIiwiTWlkZGxlTmFtZSI6Ik4uIiwiUHJvdGVjdGVkIjpmYWxzZSwiU2V4IjoyLCJDcmVhdGVkQnkiOiJfSmVubnkiLCJDcmVhdGVkT24iOiIyMDIyLTA4LTAxVDA4OjA4OjMzIiwiTW9kaWZpZWRCeSI6Il9KZW5ueSIsIklkIjoiMGJmMDZiMTAtM2MzZS00YTk2LTg5MGEtOTQ1ZDRhMmNhN2I0IiwiTW9kaW</w:instrText>
          </w:r>
          <w:r>
            <w:rPr>
              <w:sz w:val="24"/>
              <w:szCs w:val="24"/>
              <w:lang w:val="en-US"/>
            </w:rPr>
            <w:instrText>ZpZWRPbiI6IjIwMjItMDgtMDFUMDg6MDg6MzMiLCJQcm9qZWN0Ijp7IiRyZWYiOiI4In19LHsiJGlkIjoiMTQ2IiwiJHR5cGUiOiJTd2lzc0FjYWRlbWljLkNpdGF2aS5QZXJzb24sIFN3aXNzQWNhZGVtaWMuQ2l0YXZpIiwiRmlyc3ROYW1lIjoiQW5uZWtlIiwiTGFzdE5hbWUiOiJIb2xsYW5kZXIiLCJNaWRkbGVOYW1lIjoiSS4iLCJQcm</w:instrText>
          </w:r>
          <w:r>
            <w:rPr>
              <w:sz w:val="24"/>
              <w:szCs w:val="24"/>
              <w:lang w:val="en-US"/>
            </w:rPr>
            <w:instrText>VmaXgiOiJkZW4iLCJQcm90ZWN0ZWQiOmZhbHNlLCJTZXgiOjEsIkNyZWF0ZWRCeSI6Il9KZW5ueSIsIkNyZWF0ZWRPbiI6IjIwMjItMDgtMDFUMDg6MDg6MzMiLCJNb2RpZmllZEJ5IjoiX0plbm55IiwiSWQiOiIxNGU2MjI4Mi1mOGQxLTQ3ZjgtOWI5Mi1mNzU5ZmJhYjg3OTUiLCJNb2RpZmllZE9uIjoiMjAyMi0wOC0wMVQwODowODozMy</w:instrText>
          </w:r>
          <w:r>
            <w:rPr>
              <w:sz w:val="24"/>
              <w:szCs w:val="24"/>
              <w:lang w:val="en-US"/>
            </w:rPr>
            <w:instrText>IsIlByb2plY3QiOnsiJHJlZiI6IjgifX0seyIkaWQiOiIxNDciLCIkdHlwZSI6IlN3aXNzQWNhZGVtaWMuQ2l0YXZpLlBlcnNvbiwgU3dpc3NBY2FkZW1pYy5DaXRhdmkiLCJGaXJzdE5hbWUiOiJTYXNjaGEiLCJMYXN0TmFtZSI6IkZhdXNlciIsIlByb3RlY3RlZCI6ZmFsc2UsIlNleCI6MCwiQ3JlYXRlZEJ5IjoiX0plbm55IiwiQ3JlYX</w:instrText>
          </w:r>
          <w:r>
            <w:rPr>
              <w:sz w:val="24"/>
              <w:szCs w:val="24"/>
              <w:lang w:val="en-US"/>
            </w:rPr>
            <w:instrText>RlZE9uIjoiMjAyMi0wOC0wMVQwODowODozMyIsIk1vZGlmaWVkQnkiOiJfSmVubnkiLCJJZCI6IjNjNGM1NWViLTVmZTUtNDJhNS04NzFlLWU0ZWNiMTMzYWI0NyIsIk1vZGlmaWVkT24iOiIyMDIyLTA4LTAxVDA4OjA4OjMzIiwiUHJvamVjdCI6eyIkcmVmIjoiOCJ9fSx7IiRpZCI6IjE0OCIsIiR0eXBlIjoiU3dpc3NBY2FkZW1pYy5DaX</w:instrText>
          </w:r>
          <w:r>
            <w:rPr>
              <w:sz w:val="24"/>
              <w:szCs w:val="24"/>
              <w:lang w:val="en-US"/>
            </w:rPr>
            <w:instrText>RhdmkuUGVyc29uLCBTd2lzc0FjYWRlbWljLkNpdGF2aSIsIkZpcnN0TmFtZSI6IkpvaG4iLCJMYXN0TmFtZSI6IllhdGVzIiwiTWlkZGxlTmFtZSI6IlIuIFcuIiwiUHJvdGVjdGVkIjpmYWxzZSwiU2V4IjoyLCJDcmVhdGVkQnkiOiJfSmVubnkiLCJDcmVhdGVkT24iOiIyMDIyLTA4LTAxVDA4OjA4OjMzIiwiTW9kaWZpZWRCeSI6Il9KZW</w:instrText>
          </w:r>
          <w:r>
            <w:rPr>
              <w:sz w:val="24"/>
              <w:szCs w:val="24"/>
              <w:lang w:val="en-US"/>
            </w:rPr>
            <w:instrText>5ueSIsIklkIjoiNzdhMzZiMTYtYjlmZC00NDNkLWJiNDItN2U2NWNiYzcyYjZmIiwiTW9kaWZpZWRPbiI6IjIwMjItMDgtMDFUMDg6MDg6MzMiLCJQcm9qZWN0Ijp7IiRyZWYiOiI4In19LHsiJGlkIjoiMTQ5IiwiJHR5cGUiOiJTd2lzc0FjYWRlbWljLkNpdGF2aS5QZXJzb24sIFN3aXNzQWNhZGVtaWMuQ2l0YXZpIiwiRmlyc3ROYW1lIj</w:instrText>
          </w:r>
          <w:r>
            <w:rPr>
              <w:sz w:val="24"/>
              <w:szCs w:val="24"/>
              <w:lang w:val="en-US"/>
            </w:rPr>
            <w:instrText>oiUmFuZG8iLCJMYXN0TmFtZSI6IkFsbGlrbWV0cyIsIlByb3RlY3RlZCI6ZmFsc2UsIlNleCI6MCwiQ3JlYXRlZEJ5IjoiX0plbm55IiwiQ3JlYXRlZE9uIjoiMjAyMi0wOC0wMVQwODowODozMyIsIk1vZGlmaWVkQnkiOiJfSmVubnkiLCJJZCI6ImM2NDI5ZGJkLTViZGYtNDY2MC1iMjE0LTkxNzdlNGNiNmM0MiIsIk1vZGlmaWVkT24iOi</w:instrText>
          </w:r>
          <w:r>
            <w:rPr>
              <w:sz w:val="24"/>
              <w:szCs w:val="24"/>
              <w:lang w:val="en-US"/>
            </w:rPr>
            <w:instrText>IyMDIyLTA4LTAxVDA4OjA4OjMzIiwiUHJvamVjdCI6eyIkcmVmIjoiOCJ9fSx7IiRpZCI6IjE1MCIsIiR0eXBlIjoiU3dpc3NBY2FkZW1pYy5DaXRhdmkuUGVyc29uLCBTd2lzc0FjYWRlbWljLkNpdGF2aSIsIkZpcnN0TmFtZSI6IkppZSIsIkxhc3ROYW1lIjoiV2FuZyIsIk1pZGRsZU5hbWUiOiJKaW4iLCJQcm90ZWN0ZWQiOmZhbHNlLC</w:instrText>
          </w:r>
          <w:r>
            <w:rPr>
              <w:sz w:val="24"/>
              <w:szCs w:val="24"/>
              <w:lang w:val="en-US"/>
            </w:rPr>
            <w:instrText>JTZXgiOjAsIkNyZWF0ZWRCeSI6Il9KZW5ueSIsIkNyZWF0ZWRPbiI6IjIwMjItMDgtMDFUMDg6MDg6MzMiLCJNb2RpZmllZEJ5IjoiX0plbm55IiwiSWQiOiJmNGMxOTQ1OC01Y2E3LTQyOWEtYjQ5MC1lMDc0YjAyNzJmMTMiLCJNb2RpZmllZE9uIjoiMjAyMi0wOC0wMVQwODowODozMyIsIlByb2plY3QiOnsiJHJlZiI6IjgifX0seyIkaW</w:instrText>
          </w:r>
          <w:r>
            <w:rPr>
              <w:sz w:val="24"/>
              <w:szCs w:val="24"/>
              <w:lang w:val="en-US"/>
            </w:rPr>
            <w:instrText>QiOiIxNTEiLCIkdHlwZSI6IlN3aXNzQWNhZGVtaWMuQ2l0YXZpLlBlcnNvbiwgU3dpc3NBY2FkZW1pYy5DaXRhdmkiLCJGaXJzdE5hbWUiOiJEZWJyYSIsIkxhc3ROYW1lIjoiU2NoYXVtYmVyZyIsIk1pZGRsZU5hbWUiOiJBLiIsIlByb3RlY3RlZCI6ZmFsc2UsIlNleCI6MSwiQ3JlYXRlZEJ5IjoiX0plbm55IiwiQ3JlYXRlZE9uIjoiMj</w:instrText>
          </w:r>
          <w:r>
            <w:rPr>
              <w:sz w:val="24"/>
              <w:szCs w:val="24"/>
              <w:lang w:val="en-US"/>
            </w:rPr>
            <w:instrText>AyMi0wOC0wMVQwODowODozMyIsIk1vZGlmaWVkQnkiOiJfSmVubnkiLCJJZCI6Ijk5MWUxYmE2LWViNjctNDdlYi05OTY2LTAxYTg1ZTM0MDBhNCIsIk1vZGlmaWVkT24iOiIyMDIyLTA4LTAxVDA4OjA4OjMzIiwiUHJvamVjdCI6eyIkcmVmIjoiOCJ9fSx7IiRpZCI6IjE1MiIsIiR0eXBlIjoiU3dpc3NBY2FkZW1pYy5DaXRhdmkuUGVyc2</w:instrText>
          </w:r>
          <w:r>
            <w:rPr>
              <w:sz w:val="24"/>
              <w:szCs w:val="24"/>
              <w:lang w:val="en-US"/>
            </w:rPr>
            <w:instrText>9uLCBTd2lzc0FjYWRlbWljLkNpdGF2aSIsIkZpcnN0TmFtZSI6IkJhcmJhcmEiLCJMYXN0TmFtZSI6IktsZWluIiwiTWlkZGxlTmFtZSI6IkUuIEsuIiwiUHJvdGVjdGVkIjpmYWxzZSwiU2V4IjoxLCJDcmVhdGVkQnkiOiJfSmVubnkiLCJDcmVhdGVkT24iOiIyMDIyLTA4LTAxVDA4OjA4OjMzIiwiTW9kaWZpZWRCeSI6Il9KZW5ueSIsIk</w:instrText>
          </w:r>
          <w:r>
            <w:rPr>
              <w:sz w:val="24"/>
              <w:szCs w:val="24"/>
              <w:lang w:val="en-US"/>
            </w:rPr>
            <w:instrText>lkIjoiMTYxYmNkMTUtZTBmOC00NzM0LTgzZjgtNTViMWYyYjNjZTYxIiwiTW9kaWZpZWRPbiI6IjIwMjItMDgtMDFUMDg6MDg6MzMiLCJQcm9qZWN0Ijp7IiRyZWYiOiI4In19LHsiJGlkIjoiMTUzIiwiJHR5cGUiOiJTd2lzc0FjYWRlbWljLkNpdGF2aS5QZXJzb24sIFN3aXNzQWNhZGVtaWMuQ2l0YXZpIiwiRmlyc3ROYW1lIjoiU3RlcG</w:instrText>
          </w:r>
          <w:r>
            <w:rPr>
              <w:sz w:val="24"/>
              <w:szCs w:val="24"/>
              <w:lang w:val="en-US"/>
            </w:rPr>
            <w:instrText>hhbmllIiwiTGFzdE5hbWUiOiJIYWdzdHJvbSIsIk1pZGRsZU5hbWUiOiJBLiIsIlByb3RlY3RlZCI6ZmFsc2UsIlNleCI6MSwiQ3JlYXRlZEJ5IjoiX0plbm55IiwiQ3JlYXRlZE9uIjoiMjAyMi0wOC0wMVQwODowODozMyIsIk1vZGlmaWVkQnkiOiJfSmVubnkiLCJJZCI6IjY0MGExOGJkLTc4MmItNGI4MC05ZWNkLTkwYjdlMmJkYjEzNy</w:instrText>
          </w:r>
          <w:r>
            <w:rPr>
              <w:sz w:val="24"/>
              <w:szCs w:val="24"/>
              <w:lang w:val="en-US"/>
            </w:rPr>
            <w:instrText>IsIk1vZGlmaWVkT24iOiIyMDIyLTA4LTAxVDA4OjA4OjMzIiwiUHJvamVjdCI6eyIkcmVmIjoiOCJ9fSx7IiRpZCI6IjE1NCIsIiR0eXBlIjoiU3dpc3NBY2FkZW1pYy5DaXRhdmkuUGVyc29uLCBTd2lzc0FjYWRlbWljLkNpdGF2aSIsIkZpcnN0TmFtZSI6Ikl0YXkiLCJMYXN0TmFtZSI6IkNob3dlcnMiLCJQcm90ZWN0ZWQiOmZhbHNlLC</w:instrText>
          </w:r>
          <w:r>
            <w:rPr>
              <w:sz w:val="24"/>
              <w:szCs w:val="24"/>
              <w:lang w:val="en-US"/>
            </w:rPr>
            <w:instrText>JTZXgiOjAsIkNyZWF0ZWRCeSI6Il9KZW5ueSIsIkNyZWF0ZWRPbiI6IjIwMjItMDgtMDFUMDg6MDg6MzMiLCJNb2RpZmllZEJ5IjoiX0plbm55IiwiSWQiOiJmNGY5MTYxMy00YWFlLTRlNjUtYmRiZi1jNWMyOGNlZWMwYTYiLCJNb2RpZmllZE9uIjoiMjAyMi0wOC0wMVQwODowODozMyIsIlByb2plY3QiOnsiJHJlZiI6IjgifX0seyIkaW</w:instrText>
          </w:r>
          <w:r>
            <w:rPr>
              <w:sz w:val="24"/>
              <w:szCs w:val="24"/>
              <w:lang w:val="en-US"/>
            </w:rPr>
            <w:instrText>QiOiIxNTUiLCIkdHlwZSI6IlN3aXNzQWNhZGVtaWMuQ2l0YXZpLlBlcnNvbiwgU3dpc3NBY2FkZW1pYy5DaXRhdmkiLCJGaXJzdE5hbWUiOiJBbmRyZXciLCJMYXN0TmFtZSI6IkxvdGVyeSIsIk1pZGRsZU5hbWUiOiJKLiIsIlByb3RlY3RlZCI6ZmFsc2UsIlNleCI6MiwiQ3JlYXRlZEJ5IjoiX0plbm55IiwiQ3JlYXRlZE9uIjoiMjAyMi</w:instrText>
          </w:r>
          <w:r>
            <w:rPr>
              <w:sz w:val="24"/>
              <w:szCs w:val="24"/>
              <w:lang w:val="en-US"/>
            </w:rPr>
            <w:instrText>0wOC0wMVQwODowODozMyIsIk1vZGlmaWVkQnkiOiJfSmVubnkiLCJJZCI6Ijk1YjNkOGMxLTJiYzctNGY0Mi1hOTZlLTllMjU1NGFjNWE3MyIsIk1vZGlmaWVkT24iOiIyMDIyLTA4LTAxVDA4OjA4OjMzIiwiUHJvamVjdCI6eyIkcmVmIjoiOCJ9fSx7IiRpZCI6IjE1NiIsIiR0eXBlIjoiU3dpc3NBY2FkZW1pYy5DaXRhdmkuUGVyc29uLC</w:instrText>
          </w:r>
          <w:r>
            <w:rPr>
              <w:sz w:val="24"/>
              <w:szCs w:val="24"/>
              <w:lang w:val="en-US"/>
            </w:rPr>
            <w:instrText>BTd2lzc0FjYWRlbWljLkNpdGF2aSIsIkZpcnN0TmFtZSI6IlRoaWVycnkiLCJMYXN0TmFtZSI6IkzDqXZlaWxsYXJkIiwiUHJvdGVjdGVkIjpmYWxzZSwiU2V4IjoyLCJDcmVhdGVkQnkiOiJfSmVubnkiLCJDcmVhdGVkT24iOiIyMDIyLTA4LTAxVDA4OjA4OjMzIiwiTW9kaWZpZWRCeSI6Il9KZW5ueSIsIklkIjoiYTNlZDYxYjQtODk1ZC</w:instrText>
          </w:r>
          <w:r>
            <w:rPr>
              <w:sz w:val="24"/>
              <w:szCs w:val="24"/>
              <w:lang w:val="en-US"/>
            </w:rPr>
            <w:instrText>00Yzc4LTg4ZjQtYzRhYzRmNzBiMDMwIiwiTW9kaWZpZWRPbiI6IjIwMjItMDgtMDFUMDg6MDg6MzMiLCJQcm9qZWN0Ijp7IiRyZWYiOiI4In19LHsiJGlkIjoiMTU3IiwiJHR5cGUiOiJTd2lzc0FjYWRlbWljLkNpdGF2aS5QZXJzb24sIFN3aXNzQWNhZGVtaWMuQ2l0YXZpIiwiRmlyc3ROYW1lIjoiS2FuZyIsIkxhc3ROYW1lIjoiWmhhbm</w:instrText>
          </w:r>
          <w:r>
            <w:rPr>
              <w:sz w:val="24"/>
              <w:szCs w:val="24"/>
              <w:lang w:val="en-US"/>
            </w:rPr>
            <w:instrText>ciLCJQcm90ZWN0ZWQiOmZhbHNlLCJTZXgiOjAsIkNyZWF0ZWRCeSI6Il9KZW5ueSIsIkNyZWF0ZWRPbiI6IjIwMjItMDgtMDFUMDg6MDg6MzMiLCJNb2RpZmllZEJ5IjoiX0plbm55IiwiSWQiOiIyOTliNWIwYS03ZGYyLTQ3NWEtODJjYy03Y2ZhYmVlMzJlZDEiLCJNb2RpZmllZE9uIjoiMjAyMi0wOC0wMVQwODowODozMyIsIlByb2plY3</w:instrText>
          </w:r>
          <w:r>
            <w:rPr>
              <w:sz w:val="24"/>
              <w:szCs w:val="24"/>
              <w:lang w:val="en-US"/>
            </w:rPr>
            <w:instrText>QiOnsiJHJlZiI6IjgifX0seyIkaWQiOiIxNTgiLCIkdHlwZSI6IlN3aXNzQWNhZGVtaWMuQ2l0YXZpLlBlcnNvbiwgU3dpc3NBY2FkZW1pYy5DaXRhdmkiLCJGaXJzdE5hbWUiOiJNdXJyYXkiLCJMYXN0TmFtZSI6IkJyaWxsaWFudCIsIk1pZGRsZU5hbWUiOiJILiIsIlByb3RlY3RlZCI6ZmFsc2UsIlNleCI6MiwiQ3JlYXRlZEJ5IjoiX0</w:instrText>
          </w:r>
          <w:r>
            <w:rPr>
              <w:sz w:val="24"/>
              <w:szCs w:val="24"/>
              <w:lang w:val="en-US"/>
            </w:rPr>
            <w:instrText>plbm55IiwiQ3JlYXRlZE9uIjoiMjAyMi0wOC0wMVQwODowODozMyIsIk1vZGlmaWVkQnkiOiJfSmVubnkiLCJJZCI6ImZlOWNlNmI2LTViMDMtNGNjMS1hNDEyLTYyMTdkNTQzMWE3ZiIsIk1vZGlmaWVkT24iOiIyMDIyLTA4LTAxVDA4OjA4OjMzIiwiUHJvamVjdCI6eyIkcmVmIjoiOCJ9fSx7IiRpZCI6IjE1OSIsIiR0eXBlIjoiU3dpc3</w:instrText>
          </w:r>
          <w:r>
            <w:rPr>
              <w:sz w:val="24"/>
              <w:szCs w:val="24"/>
              <w:lang w:val="en-US"/>
            </w:rPr>
            <w:instrText>NBY2FkZW1pYy5DaXRhdmkuUGVyc29uLCBTd2lzc0FjYWRlbWljLkNpdGF2aSIsIkZpcnN0TmFtZSI6IkFsZXgiLCJMYXN0TmFtZSI6Ikhld2l0dCIsIk1pZGRsZU5hbWUiOiJXLiIsIlByb3RlY3RlZCI6ZmFsc2UsIlNleCI6MiwiQ3JlYXRlZEJ5IjoiX0plbm55IiwiQ3JlYXRlZE9uIjoiMjAyMi0wOC0wMVQwODowODozMyIsIk1vZGlmaW</w:instrText>
          </w:r>
          <w:r>
            <w:rPr>
              <w:sz w:val="24"/>
              <w:szCs w:val="24"/>
              <w:lang w:val="en-US"/>
            </w:rPr>
            <w:instrText>VkQnkiOiJfSmVubnkiLCJJZCI6IjQ1MGU4ZmE5LWZlYWItNGZmMS04NWQxLTBmZTg5NTU4ZWZhMyIsIk1vZGlmaWVkT24iOiIyMDIyLTA4LTAxVDA4OjA4OjMzIiwiUHJvamVjdCI6eyIkcmVmIjoiOCJ9fSx7IiRpZCI6IjE2MCIsIiR0eXBlIjoiU3dpc3NBY2FkZW1pYy5DaXRhdmkuUGVyc29uLCBTd2lzc0FjYWRlbWljLkNpdGF2aSIsIk</w:instrText>
          </w:r>
          <w:r>
            <w:rPr>
              <w:sz w:val="24"/>
              <w:szCs w:val="24"/>
              <w:lang w:val="en-US"/>
            </w:rPr>
            <w:instrText>ZpcnN0TmFtZSI6IkFuYW5kIiwiTGFzdE5hbWUiOiJTd2Fyb29wIiwiUHJvdGVjdGVkIjpmYWxzZSwiU2V4IjoyLCJDcmVhdGVkQnkiOiJfSmVubnkiLCJDcmVhdGVkT24iOiIyMDIyLTA4LTAxVDA4OjA4OjMzIiwiTW9kaWZpZWRCeSI6Il9KZW5ueSIsIklkIjoiM2VjOGE2NDgtZTJkMS00NmJiLWE0NmQtYTYwZWNhOTAwOWEyIiwiTW9kaW</w:instrText>
          </w:r>
          <w:r>
            <w:rPr>
              <w:sz w:val="24"/>
              <w:szCs w:val="24"/>
              <w:lang w:val="en-US"/>
            </w:rPr>
            <w:instrText>ZpZWRPbiI6IjIwMjItMDgtMDFUMDg6MDg6MzMiLCJQcm9qZWN0Ijp7IiRyZWYiOiI4In19LHsiJGlkIjoiMTYxIiwiJHR5cGUiOiJTd2lzc0FjYWRlbWljLkNpdGF2aS5QZXJzb24sIFN3aXNzQWNhZGVtaWMuQ2l0YXZpIiwiRmlyc3ROYW1lIjoiRW1pbHkiLCJMYXN0TmFtZSI6IkNoZXciLCJNaWRkbGVOYW1lIjoiWS4iLCJQcm90ZWN0ZW</w:instrText>
          </w:r>
          <w:r>
            <w:rPr>
              <w:sz w:val="24"/>
              <w:szCs w:val="24"/>
              <w:lang w:val="en-US"/>
            </w:rPr>
            <w:instrText>QiOmZhbHNlLCJTZXgiOjEsIkNyZWF0ZWRCeSI6Il9KZW5ueSIsIkNyZWF0ZWRPbiI6IjIwMjItMDctMjVUMDc6MzI6MzIiLCJNb2RpZmllZEJ5IjoiX0plbm55IiwiSWQiOiJkNjE4ZGRiNy1kYWY4LTRiNzItOTBjNC1iYmY5NTkxNzhjNDkiLCJNb2RpZmllZE9uIjoiMjAyMi0wNy0yNVQwNzozMjozMiIsIlByb2plY3QiOnsiJHJlZiI6Ij</w:instrText>
          </w:r>
          <w:r>
            <w:rPr>
              <w:sz w:val="24"/>
              <w:szCs w:val="24"/>
              <w:lang w:val="en-US"/>
            </w:rPr>
            <w:instrText>gifX0seyIkaWQiOiIxNjIiLCIkdHlwZSI6IlN3aXNzQWNhZGVtaWMuQ2l0YXZpLlBlcnNvbiwgU3dpc3NBY2FkZW1pYy5DaXRhdmkiLCJGaXJzdE5hbWUiOiJNYXJnYXJldCIsIkxhc3ROYW1lIjoiUGVyaWNhay1WYW5jZSIsIk1pZGRsZU5hbWUiOiJBLiIsIlByb3RlY3RlZCI6ZmFsc2UsIlNleCI6MSwiQ3JlYXRlZEJ5IjoiX0plbm55Ii</w:instrText>
          </w:r>
          <w:r>
            <w:rPr>
              <w:sz w:val="24"/>
              <w:szCs w:val="24"/>
              <w:lang w:val="en-US"/>
            </w:rPr>
            <w:instrText>wiQ3JlYXRlZE9uIjoiMjAyMi0wOC0wMVQwODowODozMyIsIk1vZGlmaWVkQnkiOiJfSmVubnkiLCJJZCI6IjcwYzFkNjNlLTRiMGItNDVkOS04MDU5LWIwMTEwMGViNzMyNyIsIk1vZGlmaWVkT24iOiIyMDIyLTA4LTAxVDA4OjA4OjMzIiwiUHJvamVjdCI6eyIkcmVmIjoiOCJ9fSx7IiRpZCI6IjE2MyIsIiR0eXBlIjoiU3dpc3NBY2FkZW</w:instrText>
          </w:r>
          <w:r>
            <w:rPr>
              <w:sz w:val="24"/>
              <w:szCs w:val="24"/>
              <w:lang w:val="en-US"/>
            </w:rPr>
            <w:instrText>1pYy5DaXRhdmkuUGVyc29uLCBTd2lzc0FjYWRlbWljLkNpdGF2aSIsIkZpcnN0TmFtZSI6Ik1hcmdhcmV0IiwiTGFzdE5hbWUiOiJEZUFuZ2VsaXMiLCJQcm90ZWN0ZWQiOmZhbHNlLCJTZXgiOjEsIkNyZWF0ZWRCeSI6Il9KZW5ueSIsIkNyZWF0ZWRPbiI6IjIwMjItMDgtMDFUMDg6MDg6MzMiLCJNb2RpZmllZEJ5IjoiX0plbm55IiwiSW</w:instrText>
          </w:r>
          <w:r>
            <w:rPr>
              <w:sz w:val="24"/>
              <w:szCs w:val="24"/>
              <w:lang w:val="en-US"/>
            </w:rPr>
            <w:instrText>QiOiJkYTNhOTJlYi1iNDQ5LTQ3MDgtOGZhZi1jMDdlOTRkYjQ5YjMiLCJNb2RpZmllZE9uIjoiMjAyMi0wOC0wMVQwODowODozMyIsIlByb2plY3QiOnsiJHJlZiI6IjgifX0seyIkaWQiOiIxNjQiLCIkdHlwZSI6IlN3aXNzQWNhZGVtaWMuQ2l0YXZpLlBlcnNvbiwgU3dpc3NBY2FkZW1pYy5DaXRhdmkiLCJGaXJzdE5hbWUiOiJEd2lnaH</w:instrText>
          </w:r>
          <w:r>
            <w:rPr>
              <w:sz w:val="24"/>
              <w:szCs w:val="24"/>
              <w:lang w:val="en-US"/>
            </w:rPr>
            <w:instrText>QiLCJMYXN0TmFtZSI6IlN0YW1ib2xpYW4iLCJQcm90ZWN0ZWQiOmZhbHNlLCJTZXgiOjIsIkNyZWF0ZWRCeSI6Il9KZW5ueSIsIkNyZWF0ZWRPbiI6IjIwMjItMDgtMDFUMDg6MDg6MzMiLCJNb2RpZmllZEJ5IjoiX0plbm55IiwiSWQiOiJjNjFiNjk3ZS1lYmYzLTRhNDItOGM5OS1hZmY1ZDYzNzgxMWIiLCJNb2RpZmllZE9uIjoiMjAyMi</w:instrText>
          </w:r>
          <w:r>
            <w:rPr>
              <w:sz w:val="24"/>
              <w:szCs w:val="24"/>
              <w:lang w:val="en-US"/>
            </w:rPr>
            <w:instrText>0wOC0wMVQwODowODozMyIsIlByb2plY3QiOnsiJHJlZiI6IjgifX0seyIkaWQiOiIxNjUiLCIkdHlwZSI6IlN3aXNzQWNhZGVtaWMuQ2l0YXZpLlBlcnNvbiwgU3dpc3NBY2FkZW1pYy5DaXRhdmkiLCJGaXJzdE5hbWUiOiJKb25hdGhhbiIsIkxhc3ROYW1lIjoiSGFpbmVzIiwiTWlkZGxlTmFtZSI6IkwuIiwiUHJvdGVjdGVkIjpmYWxzZS</w:instrText>
          </w:r>
          <w:r>
            <w:rPr>
              <w:sz w:val="24"/>
              <w:szCs w:val="24"/>
              <w:lang w:val="en-US"/>
            </w:rPr>
            <w:instrText>wiU2V4IjoyLCJDcmVhdGVkQnkiOiJfSmVubnkiLCJDcmVhdGVkT24iOiIyMDIyLTA4LTAxVDA4OjA4OjMzIiwiTW9kaWZpZWRCeSI6Il9KZW5ueSIsIklkIjoiMzRmOWU4MGYtMzc2ZC00NzEzLWEyM2QtOTcyZmViOWUzNzljIiwiTW9kaWZpZWRPbiI6IjIwMjItMDgtMDFUMDg6MDg6MzMiLCJQcm9qZWN0Ijp7IiRyZWYiOiI4In19LHsiJG</w:instrText>
          </w:r>
          <w:r>
            <w:rPr>
              <w:sz w:val="24"/>
              <w:szCs w:val="24"/>
              <w:lang w:val="en-US"/>
            </w:rPr>
            <w:instrText>lkIjoiMTY2IiwiJHR5cGUiOiJTd2lzc0FjYWRlbWljLkNpdGF2aS5QZXJzb24sIFN3aXNzQWNhZGVtaWMuQ2l0YXZpIiwiRmlyc3ROYW1lIjoiU3VkaGEiLCJMYXN0TmFtZSI6Ikl5ZW5nYXIiLCJNaWRkbGVOYW1lIjoiSy4iLCJQcm90ZWN0ZWQiOmZhbHNlLCJTZXgiOjAsIkNyZWF0ZWRCeSI6Il9KZW5ueSIsIkNyZWF0ZWRPbiI6IjIwMj</w:instrText>
          </w:r>
          <w:r>
            <w:rPr>
              <w:sz w:val="24"/>
              <w:szCs w:val="24"/>
              <w:lang w:val="en-US"/>
            </w:rPr>
            <w:instrText>ItMDgtMDFUMDg6MDg6MzMiLCJNb2RpZmllZEJ5IjoiX0plbm55IiwiSWQiOiJlOTg2OTU1MC05MjdhLTRmODctODM3Zi05ZDdjNDlhNDIwNmIiLCJNb2RpZmllZE9uIjoiMjAyMi0wOC0wMVQwODowODozMyIsIlByb2plY3QiOnsiJHJlZiI6IjgifX0seyIkaWQiOiIxNjciLCIkdHlwZSI6IlN3aXNzQWNhZGVtaWMuQ2l0YXZpLlBlcnNvbi</w:instrText>
          </w:r>
          <w:r>
            <w:rPr>
              <w:sz w:val="24"/>
              <w:szCs w:val="24"/>
              <w:lang w:val="en-US"/>
            </w:rPr>
            <w:instrText>wgU3dpc3NBY2FkZW1pYy5DaXRhdmkiLCJGaXJzdE5hbWUiOiJCZXJuaGFyZCIsIkxhc3ROYW1lIjoiV2ViZXIiLCJNaWRkbGVOYW1lIjoiSC4gRi4iLCJQcm90ZWN0ZWQiOmZhbHNlLCJTZXgiOjIsIkNyZWF0ZWRCeSI6Il9KZW5ueSIsIkNyZWF0ZWRPbiI6IjIwMjItMDgtMDFUMDg6MDg6MzMiLCJNb2RpZmllZEJ5IjoiX0plbm55IiwiSW</w:instrText>
          </w:r>
          <w:r>
            <w:rPr>
              <w:sz w:val="24"/>
              <w:szCs w:val="24"/>
              <w:lang w:val="en-US"/>
            </w:rPr>
            <w:instrText>QiOiJlMjdkYTdhYy1lMGVhLTRlNTQtYWI1ZC1lZDEyZWRlNjkzNzEiLCJNb2RpZmllZE9uIjoiMjAyMi0wOC0wMVQwODowODozMyIsIlByb2plY3QiOnsiJHJlZiI6IjgifX0seyIkaWQiOiIxNjgiLCIkdHlwZSI6IlN3aXNzQWNhZGVtaWMuQ2l0YXZpLlBlcnNvbiwgU3dpc3NBY2FkZW1pYy5DaXRhdmkiLCJGaXJzdE5hbWUiOiJHb27Dp2</w:instrText>
          </w:r>
          <w:r>
            <w:rPr>
              <w:sz w:val="24"/>
              <w:szCs w:val="24"/>
              <w:lang w:val="en-US"/>
            </w:rPr>
            <w:instrText>FsbyIsIkxhc3ROYW1lIjoiQWJlY2FzaXMiLCJNaWRkbGVOYW1lIjoiUi4iLCJQcm90ZWN0ZWQiOmZhbHNlLCJTZXgiOjIsIkNyZWF0ZWRCeSI6Il9KZW5ueSIsIkNyZWF0ZWRPbiI6IjIwMjItMDgtMDFUMDg6MDg6MzMiLCJNb2RpZmllZEJ5IjoiX0plbm55IiwiSWQiOiJlNjgxMDI2ZS04Mzk2LTQxNzAtYTFlZi0yMTRlMzBjZDlmYTkiLC</w:instrText>
          </w:r>
          <w:r>
            <w:rPr>
              <w:sz w:val="24"/>
              <w:szCs w:val="24"/>
              <w:lang w:val="en-US"/>
            </w:rPr>
            <w:instrText>JNb2RpZmllZE9uIjoiMjAyMi0wOC0wMVQwODowODozMyIsIlByb2plY3QiOnsiJHJlZiI6IjgifX0seyIkaWQiOiIxNjkiLCIkdHlwZSI6IlN3aXNzQWNhZGVtaWMuQ2l0YXZpLlBlcnNvbiwgU3dpc3NBY2FkZW1pYy5DaXRhdmkiLCJGaXJzdE5hbWUiOiJJcmlzIiwiTGFzdE5hbWUiOiJIZWlkIiwiTWlkZGxlTmFtZSI6Ik0uIiwiUHJvdG</w:instrText>
          </w:r>
          <w:r>
            <w:rPr>
              <w:sz w:val="24"/>
              <w:szCs w:val="24"/>
              <w:lang w:val="en-US"/>
            </w:rPr>
            <w:instrText>VjdGVkIjpmYWxzZSwiU2V4IjoxLCJDcmVhdGVkQnkiOiJfSmVubnkiLCJDcmVhdGVkT24iOiIyMDIyLTA4LTAxVDA4OjA4OjMzIiwiTW9kaWZpZWRCeSI6Il9KZW5ueSIsIklkIjoiZjZiMzA3OGEtNDJjNC00ZjRlLTgyYTgtMzQyZWU5NjMwMGY5IiwiTW9kaWZpZWRPbiI6IjIwMjItMDgtMDFUMDg6MDg6MzMiLCJQcm9qZWN0Ijp7IiRyZW</w:instrText>
          </w:r>
          <w:r>
            <w:rPr>
              <w:sz w:val="24"/>
              <w:szCs w:val="24"/>
              <w:lang w:val="en-US"/>
            </w:rPr>
            <w:instrText>YiOiI4In19XSwiQ2l0YXRpb25LZXlVcGRhdGVUeXBlIjowLCJDb2xsYWJvcmF0b3JzIjpbXSwiRGF0ZTIiOiIyMS4xMi4yMDE1IiwiRG9pIjoiMTAuMTAzOC9uZy4zNDQ4IiwiRWRpdG9ycyI6W10sIkV2YWx1YXRpb25Db21wbGV4aXR5IjowLCJFdmFsdWF0aW9uU291cmNlVGV4dEZvcm1hdCI6MCwiR3JvdXBzIjpbXSwiSGFzTGFiZWwxIj</w:instrText>
          </w:r>
          <w:r>
            <w:rPr>
              <w:sz w:val="24"/>
              <w:szCs w:val="24"/>
              <w:lang w:val="en-US"/>
            </w:rPr>
            <w:instrText>pmYWxzZSwiSGFzTGFiZWwyIjpmYWxzZSwiS2V5d29yZHMiOltdLCJMYW5ndWFnZSI6ImVuZyIsIkxhbmd1YWdlQ29kZSI6ImVuIiwiTG9jYXRpb25zIjpbeyIkaWQiOiIxNzAiLCIkdHlwZSI6IlN3aXNzQWNhZGVtaWMuQ2l0YXZpLkxvY2F0aW9uLCBTd2lzc0FjYWRlbWljLkNpdGF2aSIsIkFkZHJlc3MiOnsiJGlkIjoiMTcxIiwiJHR5cG</w:instrText>
          </w:r>
          <w:r>
            <w:rPr>
              <w:sz w:val="24"/>
              <w:szCs w:val="24"/>
              <w:lang w:val="en-US"/>
            </w:rPr>
            <w:instrText>UiOiJTd2lzc0FjYWRlbWljLkNpdGF2aS5MaW5rZWRSZXNvdXJjZSwgU3dpc3NBY2FkZW1pYy5DaXRhdmkiLCJMaW5rZWRSZXNvdXJjZVR5cGUiOjUsIk9yaWdpbmFsU3RyaW5nIjoiMTAuMTAzOC9uZy4zNDQ4IiwiVXJpU3RyaW5nIjoiaHR0cHM6Ly9kb2kub3JnLzEwLjEwMzgvbmcuMzQ0OCIsIkxpbmtlZFJlc291cmNlU3RhdHVzIjo4LC</w:instrText>
          </w:r>
          <w:r>
            <w:rPr>
              <w:sz w:val="24"/>
              <w:szCs w:val="24"/>
              <w:lang w:val="en-US"/>
            </w:rPr>
            <w:instrText>JQcm9wZXJ0aWVzIjp7IiRpZCI6IjE3MiIsIiR0eXBlIjoiU3dpc3NBY2FkZW1pYy5DaXRhdmkuTGlua2VkUmVzb3VyY2VQcm9wZXJ0aWVzLCBTd2lzc0FjYWRlbWljLkNpdGF2aSJ9LCJTeW5jRm9sZGVyVHlwZSI6MCwiSXNMb2NhbENsb3VkUHJvamVjdEZpbGVMaW5rIjpmYWxzZSwiSXNDbG91ZFJlc3RvcmUiOmZhbHNlLCJJc0Nsb3VkQ2</w:instrText>
          </w:r>
          <w:r>
            <w:rPr>
              <w:sz w:val="24"/>
              <w:szCs w:val="24"/>
              <w:lang w:val="en-US"/>
            </w:rPr>
            <w:instrText>9weSI6ZmFsc2UsIkF0dGFjaG1lbnRGb2xkZXJXYXNJbkZhbGxiYWNrTW9kZSI6ZmFsc2V9LCJBbm5vdGF0aW9ucyI6W10sIkxvY2F0aW9uVHlwZSI6MCwiTWlycm9yc1JlZmVyZW5jZVByb3BlcnR5SWQiOjEyOCwiQ3JlYXRlZEJ5IjoiX0plbm55IiwiQ3JlYXRlZE9uIjoiMjAyMi0wOC0wMVQwODowODozMyIsIk1vZGlmaWVkQnkiOiJfSm</w:instrText>
          </w:r>
          <w:r>
            <w:rPr>
              <w:sz w:val="24"/>
              <w:szCs w:val="24"/>
              <w:lang w:val="en-US"/>
            </w:rPr>
            <w:instrText>VubnkiLCJJZCI6IjEyODAyY2ZjLTBkOWItNGVjMi1hMDQ2LWExZDZmYzViNzI5ZiIsIk1vZGlmaWVkT24iOiIyMDIyLTA4LTAxVDA4OjA4OjMzIiwiUHJvamVjdCI6eyIkcmVmIjoiOCJ9fSx7IiRpZCI6IjE3MyIsIiR0eXBlIjoiU3dpc3NBY2FkZW1pYy5DaXRhdmkuTG9jYXRpb24sIFN3aXNzQWNhZGVtaWMuQ2l0YXZpIiwiQWRkcmVzcy</w:instrText>
          </w:r>
          <w:r>
            <w:rPr>
              <w:sz w:val="24"/>
              <w:szCs w:val="24"/>
              <w:lang w:val="en-US"/>
            </w:rPr>
            <w:instrText>I6eyIkaWQiOiIxNzQiLCIkdHlwZSI6IlN3aXNzQWNhZGVtaWMuQ2l0YXZpLkxpbmtlZFJlc291cmNlLCBTd2lzc0FjYWRlbWljLkNpdGF2aSIsIkxpbmtlZFJlc291cmNlVHlwZSI6NSwiT3JpZ2luYWxTdHJpbmciOiIyNjY5MTk4OCIsIlVyaVN0cmluZyI6Imh0dHA6Ly93d3cubmNiaS5ubG0ubmloLmdvdi9wdWJtZWQvMjY2OTE5ODgiLC</w:instrText>
          </w:r>
          <w:r>
            <w:rPr>
              <w:sz w:val="24"/>
              <w:szCs w:val="24"/>
              <w:lang w:val="en-US"/>
            </w:rPr>
            <w:instrText>JMaW5rZWRSZXNvdXJjZVN0YXR1cyI6OCwiUHJvcGVydGllcyI6eyIkaWQiOiIxNzUiLCIkdHlwZSI6IlN3aXNzQWNhZGVtaWMuQ2l0YXZpLkxpbmtlZFJlc291cmNlUHJvcGVydGllcywgU3dpc3NBY2FkZW1pYy5DaXRhdmkifSwiU3luY0ZvbGRlclR5cGUiOjAsIklzTG9jYWxDbG91ZFByb2plY3RGaWxlTGluayI6ZmFsc2UsIklzQ2xvdW</w:instrText>
          </w:r>
          <w:r>
            <w:rPr>
              <w:sz w:val="24"/>
              <w:szCs w:val="24"/>
              <w:lang w:val="en-US"/>
            </w:rPr>
            <w:instrText>RSZXN0b3JlIjpmYWxzZSwiSXNDbG91ZENvcHkiOmZhbHNlLCJBdHRhY2htZW50Rm9sZGVyV2FzSW5GYWxsYmFja01vZGUiOmZhbHNlfSwiQW5ub3RhdGlvbnMiOltdLCJMb2NhdGlvblR5cGUiOjAsIk1pcnJvcnNSZWZlcmVuY2VQcm9wZXJ0eUlkIjoxNjQsIkNyZWF0ZWRCeSI6Il9KZW5ueSIsIkNyZWF0ZWRPbiI6IjIwMjItMDgtMDFUMD</w:instrText>
          </w:r>
          <w:r>
            <w:rPr>
              <w:sz w:val="24"/>
              <w:szCs w:val="24"/>
              <w:lang w:val="en-US"/>
            </w:rPr>
            <w:instrText>g6MDg6MzMiLCJNb2RpZmllZEJ5IjoiX0plbm55IiwiSWQiOiIzZDc1MjNiZS1jOTgzLTQ2ZDUtOGFlMy1mZTlkYzJjMTJkMDYiLCJNb2RpZmllZE9uIjoiMjAyMi0wOC0wMVQwODowODozMyIsIlByb2plY3QiOnsiJHJlZiI6IjgifX0seyIkaWQiOiIxNzYiLCIkdHlwZSI6IlN3aXNzQWNhZGVtaWMuQ2l0YXZpLkxvY2F0aW9uLCBTd2lzc0</w:instrText>
          </w:r>
          <w:r>
            <w:rPr>
              <w:sz w:val="24"/>
              <w:szCs w:val="24"/>
              <w:lang w:val="en-US"/>
            </w:rPr>
            <w:instrText>FjYWRlbWljLkNpdGF2aSIsIkFkZHJlc3MiOnsiJGlkIjoiMTc3IiwiJHR5cGUiOiJTd2lzc0FjYWRlbWljLkNpdGF2aS5MaW5rZWRSZXNvdXJjZSwgU3dpc3NBY2FkZW1pYy5DaXRhdmkiLCJMaW5rZWRSZXNvdXJjZVR5cGUiOjUsIk9yaWdpbmFsU3RyaW5nIjoiUE1DNDc0NTM0MiIsIlVyaVN0cmluZyI6Imh0dHBzOi8vd3d3Lm5jYmkubm</w:instrText>
          </w:r>
          <w:r>
            <w:rPr>
              <w:sz w:val="24"/>
              <w:szCs w:val="24"/>
              <w:lang w:val="en-US"/>
            </w:rPr>
            <w:instrText>xtLm5paC5nb3YvcG1jL2FydGljbGVzL1BNQzQ3NDUzNDIiLCJMaW5rZWRSZXNvdXJjZVN0YXR1cyI6OCwiUHJvcGVydGllcyI6eyIkaWQiOiIxNzgiLCIkdHlwZSI6IlN3aXNzQWNhZGVtaWMuQ2l0YXZpLkxpbmtlZFJlc291cmNlUHJvcGVydGllcywgU3dpc3NBY2FkZW1pYy5DaXRhdmkifSwiU3luY0ZvbGRlclR5cGUiOjAsIklzTG9jYW</w:instrText>
          </w:r>
          <w:r>
            <w:rPr>
              <w:sz w:val="24"/>
              <w:szCs w:val="24"/>
              <w:lang w:val="en-US"/>
            </w:rPr>
            <w:instrText>xDbG91ZFByb2plY3RGaWxlTGluayI6ZmFsc2UsIklzQ2xvdWRSZXN0b3JlIjpmYWxzZSwiSXNDbG91ZENvcHkiOmZhbHNlLCJBdHRhY2htZW50Rm9sZGVyV2FzSW5GYWxsYmFja01vZGUiOmZhbHNlfSwiQW5ub3RhdGlvbnMiOltdLCJMb2NhdGlvblR5cGUiOjAsIk1pcnJvcnNSZWZlcmVuY2VQcm9wZXJ0eUlkIjoyMDgsIkNyZWF0ZWRCeS</w:instrText>
          </w:r>
          <w:r>
            <w:rPr>
              <w:sz w:val="24"/>
              <w:szCs w:val="24"/>
              <w:lang w:val="en-US"/>
            </w:rPr>
            <w:instrText>I6Il9KZW5ueSIsIkNyZWF0ZWRPbiI6IjIwMjItMDgtMDFUMDg6MDg6MzMiLCJNb2RpZmllZEJ5IjoiX0plbm55IiwiSWQiOiJiODgxOGFlZS01MjcyLTQyNmUtOTYwOS01OThiOTg2NjNmZGYiLCJNb2RpZmllZE9uIjoiMjAyMi0wOC0wMVQwODowODozMyIsIlByb2plY3QiOnsiJHJlZiI6IjgifX1dLCJOdW1iZXIiOiIyIiwiT3JnYW5pem</w:instrText>
          </w:r>
          <w:r>
            <w:rPr>
              <w:sz w:val="24"/>
              <w:szCs w:val="24"/>
              <w:lang w:val="en-US"/>
            </w:rPr>
            <w:instrText>F0aW9ucyI6W10sIk90aGVyc0ludm9sdmVkIjpbXSwiUGFnZVJhbmdlIjoiPHNwPlxyXG4gIDxuPjEzNDwvbj5cclxuICA8aW4+dHJ1ZTwvaW4+XHJcbiAgPG9zPjEzNDwvb3M+XHJcbiAgPHBzPjEzNDwvcHM+XHJcbjwvc3A+XHJcbjxlcD5cclxuICA8bj4xNDM8L24+XHJcbiAgPGluPnRydWU8L2luPlxyXG4gIDxvcz4xNDM8L29zPlxyXG</w:instrText>
          </w:r>
          <w:r>
            <w:rPr>
              <w:sz w:val="24"/>
              <w:szCs w:val="24"/>
              <w:lang w:val="en-US"/>
            </w:rPr>
            <w:instrText>4gIDxwcz4xNDM8L3BzPlxyXG48L2VwPlxyXG48b3M+MTM0LTQzPC9vcz4iLCJQZXJpb2RpY2FsIjp7IiRpZCI6IjE3OSIsIiR0eXBlIjoiU3dpc3NBY2FkZW1pYy5DaXRhdmkuUGVyaW9kaWNhbCwgU3dpc3NBY2FkZW1pYy5DaXRhdmkiLCJFaXNzbiI6IjE1NDYtMTcxOCIsIk5hbWUiOiJOYXR1cmUgZ2VuZXRpY3MiLCJQYWdpbmF0aW9uIj</w:instrText>
          </w:r>
          <w:r>
            <w:rPr>
              <w:sz w:val="24"/>
              <w:szCs w:val="24"/>
              <w:lang w:val="en-US"/>
            </w:rPr>
            <w:instrText>owLCJQcm90ZWN0ZWQiOmZhbHNlLCJVc2VyQWJicmV2aWF0aW9uMSI6Ik5hdCBHZW5ldCIsIkNyZWF0ZWRCeSI6Il9KZW5ueSIsIkNyZWF0ZWRPbiI6IjIwMjItMDgtMDFUMDg6MDg6MzMiLCJNb2RpZmllZEJ5IjoiX0plbm55IiwiSWQiOiIyZThmMGY3Mi0xYTgxLTRhMDgtOGQxYi1mZjFhYjU5YTQyMTQiLCJNb2RpZmllZE9uIjoiMjAyMi</w:instrText>
          </w:r>
          <w:r>
            <w:rPr>
              <w:sz w:val="24"/>
              <w:szCs w:val="24"/>
              <w:lang w:val="en-US"/>
            </w:rPr>
            <w:instrText>0wOC0wMVQwODowODozMyIsIlByb2plY3QiOnsiJHJlZiI6IjgifX0sIlBtY0lkIjoiUE1DNDc0NTM0MiIsIlB1Ymxpc2hlcnMiOltdLCJQdWJNZWRJZCI6IjI2NjkxOTg4IiwiUXVvdGF0aW9ucyI6W10sIlJhdGluZyI6MCwiUmVmZXJlbmNlVHlwZSI6IkpvdXJuYWxBcnRpY2xlIiwiU2hvcnRUaXRsZSI6IkZyaXRzY2hlLCBJZ2wgZXQgYW</w:instrText>
          </w:r>
          <w:r>
            <w:rPr>
              <w:sz w:val="24"/>
              <w:szCs w:val="24"/>
              <w:lang w:val="en-US"/>
            </w:rPr>
            <w:instrText>wuIDIwMTYg4oCTIEEgbGFyZ2UgZ2Vub21lLXdpZGUgYXNzb2NpYXRpb24gc3R1ZHkiLCJTaG9ydFRpdGxlVXBkYXRlVHlwZSI6MCwiU291cmNlT2ZCaWJsaW9ncmFwaGljSW5mb3JtYXRpb24iOiJQdWJNZWQiLCJTdGF0aWNJZHMiOlsiYWQ2YjQ5YjQtY2E4Yy00Y2UwLWJhODAtOTAyMzZhYjRjOTIyIl0sIlRhYmxlT2ZDb250ZW50c0NvbX</w:instrText>
          </w:r>
          <w:r>
            <w:rPr>
              <w:sz w:val="24"/>
              <w:szCs w:val="24"/>
              <w:lang w:val="en-US"/>
            </w:rPr>
            <w:instrText>BsZXhpdHkiOjAsIlRhYmxlT2ZDb250ZW50c1NvdXJjZVRleHRGb3JtYXQiOjAsIlRhc2tzIjpbXSwiVGl0bGUiOiJBIGxhcmdlIGdlbm9tZS13aWRlIGFzc29jaWF0aW9uIHN0dWR5IG9mIGFnZS1yZWxhdGVkIG1hY3VsYXIgZGVnZW5lcmF0aW9uIGhpZ2hsaWdodHMgY29udHJpYnV0aW9ucyBvZiByYXJlIGFuZCBjb21tb24gdmFyaWFudH</w:instrText>
          </w:r>
          <w:r>
            <w:rPr>
              <w:sz w:val="24"/>
              <w:szCs w:val="24"/>
              <w:lang w:val="en-US"/>
            </w:rPr>
            <w:instrText>MiLCJUcmFuc2xhdG9ycyI6W10sIlZvbHVtZSI6IjQ4IiwiWWVhciI6IjIwMTYiLCJZZWFyUmVzb2x2ZWQiOiIyMDE2IiwiQ3JlYXRlZEJ5IjoiX0plbm55IiwiQ3JlYXRlZE9uIjoiMjAyMi0wOC0wMVQwODowODozMyIsIk1vZGlmaWVkQnkiOiJfSmVubnkiLCJJZCI6Ijk0ZTNkYjg2LTY4MDctNGI5OS1iMmEyLWI4ZGEzZGYyYzcwNiIsIk</w:instrText>
          </w:r>
          <w:r>
            <w:rPr>
              <w:sz w:val="24"/>
              <w:szCs w:val="24"/>
              <w:lang w:val="en-US"/>
            </w:rPr>
            <w:instrText>1vZGlmaWVkT24iOiIyMDIyLTEwLTMxVDA4OjE2OjI1IiwiUHJvamVjdCI6eyIkcmVmIjoiOCJ9fSwiVXNlTnVtYmVyaW5nVHlwZU9mUGFyZW50RG9jdW1lbnQiOmZhbHNlfV0sIkZvcm1hdHRlZFRleHQiOnsiJGlkIjoiMTgwIiwiQ291bnQiOjEsIlRleHRVbml0cyI6W3siJGlkIjoiMTgxIiwiRm9udFN0eWxlIjp7IiRpZCI6IjE4MiIsIk</w:instrText>
          </w:r>
          <w:r>
            <w:rPr>
              <w:sz w:val="24"/>
              <w:szCs w:val="24"/>
              <w:lang w:val="en-US"/>
            </w:rPr>
            <w:instrText>5ldXRyYWwiOnRydWV9LCJSZWFkaW5nT3JkZXIiOjEsIlRleHQiOiIoMjUpIn1dfSwiVGFnIjoiQ2l0YXZpUGxhY2Vob2xkZXIjNTM3ZWU0MjgtMjEwNC00NjU4LTlkYzktZjMxZTY3ZTRhMzk0IiwiVGV4dCI6IigyNSkiLCJXQUlWZXJzaW9uIjoiNi4xNC4wLjAifQ==}</w:instrText>
          </w:r>
          <w:r>
            <w:rPr>
              <w:sz w:val="24"/>
              <w:szCs w:val="24"/>
              <w:lang w:val="en-US"/>
            </w:rPr>
            <w:fldChar w:fldCharType="separate"/>
          </w:r>
          <w:r>
            <w:rPr>
              <w:sz w:val="24"/>
              <w:szCs w:val="24"/>
              <w:lang w:val="en-US"/>
            </w:rPr>
            <w:t>(25)</w:t>
          </w:r>
          <w:r>
            <w:rPr>
              <w:sz w:val="24"/>
              <w:szCs w:val="24"/>
              <w:lang w:val="en-US"/>
            </w:rPr>
            <w:fldChar w:fldCharType="end"/>
          </w:r>
        </w:sdtContent>
      </w:sdt>
      <w:r>
        <w:rPr>
          <w:sz w:val="24"/>
          <w:szCs w:val="24"/>
          <w:lang w:val="en-US"/>
        </w:rPr>
        <w:t>. The possible role of the complement system</w:t>
      </w:r>
      <w:r>
        <w:rPr>
          <w:sz w:val="24"/>
          <w:szCs w:val="24"/>
          <w:lang w:val="en-US"/>
        </w:rPr>
        <w:t xml:space="preserve"> in the pathophysiology of AMD was recently reviewed by Armento et al. </w:t>
      </w:r>
      <w:sdt>
        <w:sdtPr>
          <w:rPr>
            <w:sz w:val="24"/>
            <w:szCs w:val="24"/>
            <w:lang w:val="en-US"/>
          </w:rPr>
          <w:alias w:val="To edit, see citavi.com/edit"/>
          <w:tag w:val="CitaviPlaceholder#4f718171-fc74-4ff1-9550-8cdfdf97f6c6"/>
          <w:id w:val="2117941981"/>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w:instrText>
          </w:r>
          <w:r>
            <w:rPr>
              <w:sz w:val="24"/>
              <w:szCs w:val="24"/>
              <w:lang w:val="en-US"/>
            </w:rPr>
            <w:instrText>lN3aXNzQWNhZGVtaWMuQ2l0YXZpLkNpdGF0aW9ucy5Xb3JkUGxhY2Vob2xkZXJFbnRyeSwgU3dpc3NBY2FkZW1pYy5DaXRhdmkiLCJJZCI6ImI5OWQzMThiLWEyYWEtNGQ1Mi04NzUxLTA1YjdiM2VhNmM1OCIsIlJhbmdlTGVuZ3RoIjo0LCJSZWZlcmVuY2VJZCI6IjVmZTEzZjI0LTc0N2QtNGVjMi1iOTg5LTM3OGY4M2Q5Y2FjNiIsIlBhZ</w:instrText>
          </w:r>
          <w:r>
            <w:rPr>
              <w:sz w:val="24"/>
              <w:szCs w:val="24"/>
              <w:lang w:val="en-US"/>
            </w:rPr>
            <w:instrText>2VSYW5nZSI6eyIkaWQiOiIzIiwiJHR5cGUiOiJTd2lzc0FjYWRlbWljLlBhZ2VSYW5nZSwgU3dpc3NBY2FkZW1pYyIsIkVuZFBhZ2UiOnsiJGlkIjoiNCIsIiR0eXBlIjoiU3dpc3NBY2FkZW1pYy5QYWdlTnVtYmVyLCBTd2lzc0FjYWRlbWljIiwiSXNGdWxseU51bWVyaWMiOmZhbHNlLCJOdW1iZXJpbmdUeXBlIjowLCJOdW1lcmFsU3lzd</w:instrText>
          </w:r>
          <w:r>
            <w:rPr>
              <w:sz w:val="24"/>
              <w:szCs w:val="24"/>
              <w:lang w:val="en-US"/>
            </w:rPr>
            <w:instrText>GVtIjowfSwiTnVtYmVyaW5nVHlwZSI6MCwiTnVtZXJhbFN5c3RlbSI6MCwiU3RhcnRQYWdlIjp7IiRpZCI6IjUiLCIkdHlwZSI6IlN3aXNzQWNhZGVtaWMuUGFnZU51bWJlciwgU3dpc3NBY2FkZW1pYyIsIklzRnVsbHlOdW1lcmljIjpmYWxzZSwiTnVtYmVyaW5nVHlwZSI6MCwiTnVtZXJhbFN5c3RlbSI6MH19LCJSZWZlcmVuY2UiOnsiJ</w:instrText>
          </w:r>
          <w:r>
            <w:rPr>
              <w:sz w:val="24"/>
              <w:szCs w:val="24"/>
              <w:lang w:val="en-US"/>
            </w:rPr>
            <w:instrText>GlkIjoiNiIsIiR0eXBlIjoiU3dpc3NBY2FkZW1pYy5DaXRhdmkuUmVmZXJlbmNlLCBTd2lzc0FjYWRlbWljLkNpdGF2aSIsIkFic3RyYWN0Q29tcGxleGl0eSI6MCwiQWJzdHJhY3RTb3VyY2VUZXh0Rm9ybWF0IjowLCJBdXRob3JzIjpbeyIkaWQiOiI3IiwiJHR5cGUiOiJTd2lzc0FjYWRlbWljLkNpdGF2aS5QZXJzb24sIFN3aXNzQWNhZ</w:instrText>
          </w:r>
          <w:r>
            <w:rPr>
              <w:sz w:val="24"/>
              <w:szCs w:val="24"/>
              <w:lang w:val="en-US"/>
            </w:rPr>
            <w:instrText>GVtaWMuQ2l0YXZpIiwiRmlyc3ROYW1lIjoiQW5nZWxhIiwiTGFzdE5hbWUiOiJBcm1lbnRvIiwiUHJvdGVjdGVkIjpmYWxzZSwiU2V4IjoxLCJDcmVhdGVkQnkiOiJfSmVubnkiLCJDcmVhdGVkT24iOiIyMDIyLTA3LTIwVDA4OjAyOjM5IiwiTW9kaWZpZWRCeSI6Il9KZW5ueSIsIklkIjoiNDg3OTliMDQtNzAzOS00MzBjLThhYzEtNmJmO</w:instrText>
          </w:r>
          <w:r>
            <w:rPr>
              <w:sz w:val="24"/>
              <w:szCs w:val="24"/>
              <w:lang w:val="en-US"/>
            </w:rPr>
            <w:instrText>TliNDRmNmExIiwiTW9kaWZpZWRPbiI6IjIwMjItMDctMjBUMDg6MDI6MzkiLCJQcm9qZWN0Ijp7IiRpZCI6IjgiLCIkdHlwZSI6IlN3aXNzQWNhZGVtaWMuQ2l0YXZpLlByb2plY3QsIFN3aXNzQWNhZGVtaWMuQ2l0YXZpIn19LHsiJGlkIjoiOSIsIiR0eXBlIjoiU3dpc3NBY2FkZW1pYy5DaXRhdmkuUGVyc29uLCBTd2lzc0FjYWRlbWljL</w:instrText>
          </w:r>
          <w:r>
            <w:rPr>
              <w:sz w:val="24"/>
              <w:szCs w:val="24"/>
              <w:lang w:val="en-US"/>
            </w:rPr>
            <w:instrText>kNpdGF2aSIsIkZpcnN0TmFtZSI6Ik1hcml1cyIsIkxhc3ROYW1lIjoiVWVmZmluZyIsIlByb3RlY3RlZCI6ZmFsc2UsIlNleCI6MiwiQ3JlYXRlZEJ5IjoiX0plbm55IiwiQ3JlYXRlZE9uIjoiMjAyMi0wNy0yMFQwODowMjozOSIsIk1vZGlmaWVkQnkiOiJfSmVubnkiLCJJZCI6ImQ3Y2Y2ZWE3LTBhYWQtNGEwMS05ZTIyLTg2NmNjMzFkN</w:instrText>
          </w:r>
          <w:r>
            <w:rPr>
              <w:sz w:val="24"/>
              <w:szCs w:val="24"/>
              <w:lang w:val="en-US"/>
            </w:rPr>
            <w:instrText>DZlYiIsIk1vZGlmaWVkT24iOiIyMDIyLTA3LTIwVDA4OjAyOjM5IiwiUHJvamVjdCI6eyIkcmVmIjoiOCJ9fSx7IiRpZCI6IjEwIiwiJHR5cGUiOiJTd2lzc0FjYWRlbWljLkNpdGF2aS5QZXJzb24sIFN3aXNzQWNhZGVtaWMuQ2l0YXZpIiwiRmlyc3ROYW1lIjoiU2ltb24iLCJMYXN0TmFtZSI6IkNsYXJrIiwiTWlkZGxlTmFtZSI6IkouI</w:instrText>
          </w:r>
          <w:r>
            <w:rPr>
              <w:sz w:val="24"/>
              <w:szCs w:val="24"/>
              <w:lang w:val="en-US"/>
            </w:rPr>
            <w:instrText>iwiUHJvdGVjdGVkIjpmYWxzZSwiU2V4IjoyLCJDcmVhdGVkQnkiOiJfSmVubnkiLCJDcmVhdGVkT24iOiIyMDIyLTA3LTIwVDA4OjAyOjM5IiwiTW9kaWZpZWRCeSI6Il9KZW5ueSIsIklkIjoiNjIxNWU2ZDctOTE2My00MmFhLThiY2YtM2M2MDY5NWM1OGZiIiwiTW9kaWZpZWRPbiI6IjIwMjItMDctMjBUMDg6MDI6MzkiLCJQcm9qZWN0I</w:instrText>
          </w:r>
          <w:r>
            <w:rPr>
              <w:sz w:val="24"/>
              <w:szCs w:val="24"/>
              <w:lang w:val="en-US"/>
            </w:rPr>
            <w:instrText>jp7IiRyZWYiOiI4In19XSwiQ2l0YXRpb25LZXlVcGRhdGVUeXBlIjowLCJDb2xsYWJvcmF0b3JzIjpbXSwiQ292ZXJQYXRoIjp7IiRpZCI6IjExIiwiJHR5cGUiOiJTd2lzc0FjYWRlbWljLkNpdGF2aS5MaW5rZWRSZXNvdXJjZSwgU3dpc3NBY2FkZW1pYy5DaXRhdmkiLCJMaW5rZWRSZXNvdXJjZVR5cGUiOjEsIlVyaVN0cmluZyI6IkFyb</w:instrText>
          </w:r>
          <w:r>
            <w:rPr>
              <w:sz w:val="24"/>
              <w:szCs w:val="24"/>
              <w:lang w:val="en-US"/>
            </w:rPr>
            <w:instrText>WVudG8sIFVlZmZpbmcgZXQgYWwgMjAyMSAtIFRoZSBjb21wbGVtZW50IHN5c3RlbSBpbiBhZ2UtcmVsYXRlZC5qcGciLCJMaW5rZWRSZXNvdXJjZVN0YXR1cyI6OCwiUHJvcGVydGllcyI6eyIkaWQiOiIxMiIsIiR0eXBlIjoiU3dpc3NBY2FkZW1pYy5DaXRhdmkuTGlua2VkUmVzb3VyY2VQcm9wZXJ0aWVzLCBTd2lzc0FjYWRlbWljLkNpd</w:instrText>
          </w:r>
          <w:r>
            <w:rPr>
              <w:sz w:val="24"/>
              <w:szCs w:val="24"/>
              <w:lang w:val="en-US"/>
            </w:rPr>
            <w:instrText>GF2aSJ9LCJTeW5jRm9sZGVyVHlwZSI6MCwiSXNMb2NhbENsb3VkUHJvamVjdEZpbGVMaW5rIjpmYWxzZSwiSXNDbG91ZFJlc3RvcmUiOmZhbHNlLCJJc0Nsb3VkQ29weSI6ZmFsc2UsIkF0dGFjaG1lbnRGb2xkZXJXYXNJbkZhbGxiYWNrTW9kZSI6ZmFsc2V9LCJEYXRlMiI6IjA5LjAzLjIwMjEiLCJEb2kiOiIxMC4xMDA3L3MwMDAxOC0wM</w:instrText>
          </w:r>
          <w:r>
            <w:rPr>
              <w:sz w:val="24"/>
              <w:szCs w:val="24"/>
              <w:lang w:val="en-US"/>
            </w:rPr>
            <w:instrText>jEtMDM3OTYtOSIsIkVkaXRvcnMiOltdLCJFdmFsdWF0aW9uQ29tcGxleGl0eSI6MCwiRXZhbHVhdGlvblNvdXJjZVRleHRGb3JtYXQiOjAsIkdyb3VwcyI6W10sIkhhc0xhYmVsMSI6ZmFsc2UsIkhhc0xhYmVsMiI6ZmFsc2UsIktleXdvcmRzIjpbXSwiTGFuZ3VhZ2UiOiJlbmciLCJMYW5ndWFnZUNvZGUiOiJlbiIsIkxvY2F0aW9ucyI6W</w:instrText>
          </w:r>
          <w:r>
            <w:rPr>
              <w:sz w:val="24"/>
              <w:szCs w:val="24"/>
              <w:lang w:val="en-US"/>
            </w:rPr>
            <w:instrText>3siJGlkIjoiMTMiLCIkdHlwZSI6IlN3aXNzQWNhZGVtaWMuQ2l0YXZpLkxvY2F0aW9uLCBTd2lzc0FjYWRlbWljLkNpdGF2aSIsIkFkZHJlc3MiOnsiJGlkIjoiMTQiLCIkdHlwZSI6IlN3aXNzQWNhZGVtaWMuQ2l0YXZpLkxpbmtlZFJlc291cmNlLCBTd2lzc0FjYWRlbWljLkNpdGF2aSIsIkxpbmtlZFJlc291cmNlVHlwZSI6NSwiT3JpZ</w:instrText>
          </w:r>
          <w:r>
            <w:rPr>
              <w:sz w:val="24"/>
              <w:szCs w:val="24"/>
              <w:lang w:val="en-US"/>
            </w:rPr>
            <w:instrText>2luYWxTdHJpbmciOiIxMC4xMDA3L3MwMDAxOC0wMjEtMDM3OTYtOSIsIlVyaVN0cmluZyI6Imh0dHBzOi8vZG9pLm9yZy8xMC4xMDA3L3MwMDAxOC0wMjEtMDM3OTYtOSIsIkxpbmtlZFJlc291cmNlU3RhdHVzIjo4LCJQcm9wZXJ0aWVzIjp7IiRpZCI6IjE1IiwiJHR5cGUiOiJTd2lzc0FjYWRlbWljLkNpdGF2aS5MaW5rZWRSZXNvdXJjZ</w:instrText>
          </w:r>
          <w:r>
            <w:rPr>
              <w:sz w:val="24"/>
              <w:szCs w:val="24"/>
              <w:lang w:val="en-US"/>
            </w:rPr>
            <w:instrText>VByb3BlcnRpZXMsIFN3aXNzQWNhZGVtaWMuQ2l0YXZpIn0sIlN5bmNGb2xkZXJUeXBlIjowLCJJc0xvY2FsQ2xvdWRQcm9qZWN0RmlsZUxpbmsiOmZhbHNlLCJJc0Nsb3VkUmVzdG9yZSI6ZmFsc2UsIklzQ2xvdWRDb3B5IjpmYWxzZSwiQXR0YWNobWVudEZvbGRlcldhc0luRmFsbGJhY2tNb2RlIjpmYWxzZX0sIkFubm90YXRpb25zIjpbX</w:instrText>
          </w:r>
          <w:r>
            <w:rPr>
              <w:sz w:val="24"/>
              <w:szCs w:val="24"/>
              <w:lang w:val="en-US"/>
            </w:rPr>
            <w:instrText>SwiTG9jYXRpb25UeXBlIjowLCJNaXJyb3JzUmVmZXJlbmNlUHJvcGVydHlJZCI6MTI4LCJDcmVhdGVkQnkiOiJfSmVubnkiLCJDcmVhdGVkT24iOiIyMDIyLTA3LTIwVDA4OjAyOjM5IiwiTW9kaWZpZWRCeSI6Il9KZW5ueSIsIklkIjoiODc2ZmEwNzYtMjQ1NC00MDY1LWFiMzItMDZmNzY3YjBhNTI5IiwiTW9kaWZpZWRPbiI6IjIwMjItM</w:instrText>
          </w:r>
          <w:r>
            <w:rPr>
              <w:sz w:val="24"/>
              <w:szCs w:val="24"/>
              <w:lang w:val="en-US"/>
            </w:rPr>
            <w:instrText>DctMjBUMDg6MDI6MzkiLCJQcm9qZWN0Ijp7IiRyZWYiOiI4In19LHsiJGlkIjoiMTYiLCIkdHlwZSI6IlN3aXNzQWNhZGVtaWMuQ2l0YXZpLkxvY2F0aW9uLCBTd2lzc0FjYWRlbWljLkNpdGF2aSIsIkFkZHJlc3MiOnsiJGlkIjoiMTciLCIkdHlwZSI6IlN3aXNzQWNhZGVtaWMuQ2l0YXZpLkxpbmtlZFJlc291cmNlLCBTd2lzc0FjYWRlb</w:instrText>
          </w:r>
          <w:r>
            <w:rPr>
              <w:sz w:val="24"/>
              <w:szCs w:val="24"/>
              <w:lang w:val="en-US"/>
            </w:rPr>
            <w:instrText>WljLkNpdGF2aSIsIkxpbmtlZFJlc291cmNlVHlwZSI6NSwiT3JpZ2luYWxTdHJpbmciOiJQTUM4MTk1OTA3IiwiVXJpU3RyaW5nIjoiaHR0cHM6Ly93d3cubmNiaS5ubG0ubmloLmdvdi9wbWMvYXJ0aWNsZXMvUE1DODE5NTkwNyIsIkxpbmtlZFJlc291cmNlU3RhdHVzIjo4LCJQcm9wZXJ0aWVzIjp7IiRpZCI6IjE4IiwiJHR5cGUiOiJTd</w:instrText>
          </w:r>
          <w:r>
            <w:rPr>
              <w:sz w:val="24"/>
              <w:szCs w:val="24"/>
              <w:lang w:val="en-US"/>
            </w:rPr>
            <w:instrText>2lzc0FjYWRlbWljLkNpdGF2aS5MaW5rZWRSZXNvdXJjZVByb3BlcnRpZXMsIFN3aXNzQWNhZGVtaWMuQ2l0YXZpIn0sIlN5bmNGb2xkZXJUeXBlIjowLCJJc0xvY2FsQ2xvdWRQcm9qZWN0RmlsZUxpbmsiOmZhbHNlLCJJc0Nsb3VkUmVzdG9yZSI6ZmFsc2UsIklzQ2xvdWRDb3B5IjpmYWxzZSwiQXR0YWNobWVudEZvbGRlcldhc0luRmFsb</w:instrText>
          </w:r>
          <w:r>
            <w:rPr>
              <w:sz w:val="24"/>
              <w:szCs w:val="24"/>
              <w:lang w:val="en-US"/>
            </w:rPr>
            <w:instrText>GJhY2tNb2RlIjpmYWxzZX0sIkFubm90YXRpb25zIjpbXSwiTG9jYXRpb25UeXBlIjowLCJNaXJyb3JzUmVmZXJlbmNlUHJvcGVydHlJZCI6MjA4LCJDcmVhdGVkQnkiOiJfSmVubnkiLCJDcmVhdGVkT24iOiIyMDIyLTA3LTIwVDA4OjAyOjM5IiwiTW9kaWZpZWRCeSI6Il9KZW5ueSIsIklkIjoiNmU2ZTI4NzQtMzc2Ni00OGViLWIwZjAtO</w:instrText>
          </w:r>
          <w:r>
            <w:rPr>
              <w:sz w:val="24"/>
              <w:szCs w:val="24"/>
              <w:lang w:val="en-US"/>
            </w:rPr>
            <w:instrText>TM1YzVlNmE0Y2M1IiwiTW9kaWZpZWRPbiI6IjIwMjItMDctMjBUMDg6MDI6MzkiLCJQcm9qZWN0Ijp7IiRyZWYiOiI4In19LHsiJGlkIjoiMTkiLCIkdHlwZSI6IlN3aXNzQWNhZGVtaWMuQ2l0YXZpLkxvY2F0aW9uLCBTd2lzc0FjYWRlbWljLkNpdGF2aSIsIkFkZHJlc3MiOnsiJGlkIjoiMjAiLCIkdHlwZSI6IlN3aXNzQWNhZGVtaWMuQ</w:instrText>
          </w:r>
          <w:r>
            <w:rPr>
              <w:sz w:val="24"/>
              <w:szCs w:val="24"/>
              <w:lang w:val="en-US"/>
            </w:rPr>
            <w:instrText>2l0YXZpLkxpbmtlZFJlc291cmNlLCBTd2lzc0FjYWRlbWljLkNpdGF2aSIsIkxpbmtlZFJlc291cmNlVHlwZSI6NSwiT3JpZ2luYWxTdHJpbmciOiIzMzc1MTE0OCIsIlVyaVN0cmluZyI6Imh0dHA6Ly93d3cubmNiaS5ubG0ubmloLmdvdi9wdWJtZWQvMzM3NTExNDgiLCJMaW5rZWRSZXNvdXJjZVN0YXR1cyI6OCwiUHJvcGVydGllcyI6e</w:instrText>
          </w:r>
          <w:r>
            <w:rPr>
              <w:sz w:val="24"/>
              <w:szCs w:val="24"/>
              <w:lang w:val="en-US"/>
            </w:rPr>
            <w:instrText>yIkaWQiOiIyMSIsIiR0eXBlIjoiU3dpc3NBY2FkZW1pYy5DaXRhdmkuTGlua2VkUmVzb3VyY2VQcm9wZXJ0aWVzLCBTd2lzc0FjYWRlbWljLkNpdGF2aSJ9LCJTeW5jRm9sZGVyVHlwZSI6MCwiSXNMb2NhbENsb3VkUHJvamVjdEZpbGVMaW5rIjpmYWxzZSwiSXNDbG91ZFJlc3RvcmUiOmZhbHNlLCJJc0Nsb3VkQ29weSI6ZmFsc2UsIkF0d</w:instrText>
          </w:r>
          <w:r>
            <w:rPr>
              <w:sz w:val="24"/>
              <w:szCs w:val="24"/>
              <w:lang w:val="en-US"/>
            </w:rPr>
            <w:instrText>GFjaG1lbnRGb2xkZXJXYXNJbkZhbGxiYWNrTW9kZSI6ZmFsc2V9LCJBbm5vdGF0aW9ucyI6W10sIkxvY2F0aW9uVHlwZSI6MCwiTWlycm9yc1JlZmVyZW5jZVByb3BlcnR5SWQiOjE2NCwiQ3JlYXRlZEJ5IjoiX0plbm55IiwiQ3JlYXRlZE9uIjoiMjAyMi0wNy0yMFQwODowMjozOSIsIk1vZGlmaWVkQnkiOiJfSmVubnkiLCJJZCI6IjIzN</w:instrText>
          </w:r>
          <w:r>
            <w:rPr>
              <w:sz w:val="24"/>
              <w:szCs w:val="24"/>
              <w:lang w:val="en-US"/>
            </w:rPr>
            <w:instrText>GRkZjZhLWRhYWQtNDFjNy05MjkyLWQzZGIwYWI3OGNhMCIsIk1vZGlmaWVkT24iOiIyMDIyLTA3LTIwVDA4OjAyOjM5IiwiUHJvamVjdCI6eyIkcmVmIjoiOCJ9fV0sIk51bWJlciI6IjEwIiwiT3JnYW5pemF0aW9ucyI6W10sIk90aGVyc0ludm9sdmVkIjpbXSwiUGFnZVJhbmdlIjoiPHNwPlxyXG4gIDxuPjQ0ODc8L24+XHJcbiAgPGluP</w:instrText>
          </w:r>
          <w:r>
            <w:rPr>
              <w:sz w:val="24"/>
              <w:szCs w:val="24"/>
              <w:lang w:val="en-US"/>
            </w:rPr>
            <w:instrText>nRydWU8L2luPlxyXG4gIDxvcz40NDg3PC9vcz5cclxuICA8cHM+NDQ4NzwvcHM+XHJcbjwvc3A+XHJcbjxlcD5cclxuICA8bj40NTA1PC9uPlxyXG4gIDxpbj50cnVlPC9pbj5cclxuICA8b3M+NDUwNTwvb3M+XHJcbiAgPHBzPjQ1MDU8L3BzPlxyXG48L2VwPlxyXG48b3M+NDQ4Ny00NTA1PC9vcz4iLCJQZXJpb2RpY2FsIjp7IiRpZCI6I</w:instrText>
          </w:r>
          <w:r>
            <w:rPr>
              <w:sz w:val="24"/>
              <w:szCs w:val="24"/>
              <w:lang w:val="en-US"/>
            </w:rPr>
            <w:instrText>jIyIiwiJHR5cGUiOiJTd2lzc0FjYWRlbWljLkNpdGF2aS5QZXJpb2RpY2FsLCBTd2lzc0FjYWRlbWljLkNpdGF2aSIsIkVpc3NuIjoiMTQyMC05MDcxIiwiTmFtZSI6IkNlbGx1bGFyIGFuZCBtb2xlY3VsYXIgbGlmZSBzY2llbmNlcyA6IENNTFMiLCJQYWdpbmF0aW9uIjowLCJQcm90ZWN0ZWQiOmZhbHNlLCJVc2VyQWJicmV2aWF0aW9uM</w:instrText>
          </w:r>
          <w:r>
            <w:rPr>
              <w:sz w:val="24"/>
              <w:szCs w:val="24"/>
              <w:lang w:val="en-US"/>
            </w:rPr>
            <w:instrText>SI6IkNlbGwgTW9sIExpZmUgU2NpIiwiQ3JlYXRlZEJ5IjoiX0plbm55IiwiQ3JlYXRlZE9uIjoiMjAyMi0wNy0yMFQwODowMjozOSIsIk1vZGlmaWVkQnkiOiJfSmVubnkiLCJJZCI6Ijc1NDMwNGJkLTI5MWYtNDdmNi1hZWJiLTQwODM5ZDIwYWQ1NiIsIk1vZGlmaWVkT24iOiIyMDIyLTA3LTIwVDA4OjAyOjM5IiwiUHJvamVjdCI6eyIkc</w:instrText>
          </w:r>
          <w:r>
            <w:rPr>
              <w:sz w:val="24"/>
              <w:szCs w:val="24"/>
              <w:lang w:val="en-US"/>
            </w:rPr>
            <w:instrText>mVmIjoiOCJ9fSwiUG1jSWQiOiJQTUM4MTk1OTA3IiwiUHVibGlzaGVycyI6W10sIlB1Yk1lZElkIjoiMzM3NTExNDgiLCJRdW90YXRpb25zIjpbXSwiUmF0aW5nIjowLCJSZWZlcmVuY2VUeXBlIjoiSm91cm5hbEFydGljbGUiLCJTaG9ydFRpdGxlIjoiQXJtZW50bywgVWVmZmluZyBldCBhbC4gMjAyMSDigJMgVGhlIGNvbXBsZW1lbnQgc</w:instrText>
          </w:r>
          <w:r>
            <w:rPr>
              <w:sz w:val="24"/>
              <w:szCs w:val="24"/>
              <w:lang w:val="en-US"/>
            </w:rPr>
            <w:instrText>3lzdGVtIGluIGFnZS1yZWxhdGVkIiwiU2hvcnRUaXRsZVVwZGF0ZVR5cGUiOjAsIlNvdXJjZU9mQmlibGlvZ3JhcGhpY0luZm9ybWF0aW9uIjoiUHViTWVkIiwiU3RhdGljSWRzIjpbIjZlNzRlOWJiLTVjMGItNDVhNC04OTlkLTI5NDgwYTc3ZmVmMiJdLCJUYWJsZU9mQ29udGVudHNDb21wbGV4aXR5IjowLCJUYWJsZU9mQ29udGVudHNTb</w:instrText>
          </w:r>
          <w:r>
            <w:rPr>
              <w:sz w:val="24"/>
              <w:szCs w:val="24"/>
              <w:lang w:val="en-US"/>
            </w:rPr>
            <w:instrText>3VyY2VUZXh0Rm9ybWF0IjowLCJUYXNrcyI6W10sIlRpdGxlIjoiVGhlIGNvbXBsZW1lbnQgc3lzdGVtIGluIGFnZS1yZWxhdGVkIG1hY3VsYXIgZGVnZW5lcmF0aW9uIiwiVHJhbnNsYXRvcnMiOltdLCJWb2x1bWUiOiI3OCIsIlllYXIiOiIyMDIxIiwiWWVhclJlc29sdmVkIjoiMjAyMSIsIkNyZWF0ZWRCeSI6Il9KZW5ueSIsIkNyZWF0Z</w:instrText>
          </w:r>
          <w:r>
            <w:rPr>
              <w:sz w:val="24"/>
              <w:szCs w:val="24"/>
              <w:lang w:val="en-US"/>
            </w:rPr>
            <w:instrText>WRPbiI6IjIwMjItMDctMjBUMDg6MDI6MzkiLCJNb2RpZmllZEJ5IjoiX0plbm55IiwiSWQiOiI1ZmUxM2YyNC03NDdkLTRlYzItYjk4OS0zNzhmODNkOWNhYzYiLCJNb2RpZmllZE9uIjoiMjAyMi0xMC0yNlQxNDowMDozOSIsIlByb2plY3QiOnsiJHJlZiI6IjgifX0sIlVzZU51bWJlcmluZ1R5cGVPZlBhcmVudERvY3VtZW50IjpmYWxzZ</w:instrText>
          </w:r>
          <w:r>
            <w:rPr>
              <w:sz w:val="24"/>
              <w:szCs w:val="24"/>
              <w:lang w:val="en-US"/>
            </w:rPr>
            <w:instrText>X1dLCJGb3JtYXR0ZWRUZXh0Ijp7IiRpZCI6IjIzIiwiQ291bnQiOjEsIlRleHRVbml0cyI6W3siJGlkIjoiMjQiLCJGb250U3R5bGUiOnsiJGlkIjoiMjUiLCJOZXV0cmFsIjp0cnVlfSwiUmVhZGluZ09yZGVyIjoxLCJUZXh0IjoiKDExKSJ9XX0sIlRhZyI6IkNpdGF2aVBsYWNlaG9sZGVyIzRmNzE4MTcxLWZjNzQtNGZmMS05NTUwLThjZ</w:instrText>
          </w:r>
          <w:r>
            <w:rPr>
              <w:sz w:val="24"/>
              <w:szCs w:val="24"/>
              <w:lang w:val="en-US"/>
            </w:rPr>
            <w:instrText>GZkZjk3ZjZjNiIsIlRleHQiOiIoMTEpIiwiV0FJVmVyc2lvbiI6IjYuMTQuMC4wIn0=}</w:instrText>
          </w:r>
          <w:r>
            <w:rPr>
              <w:sz w:val="24"/>
              <w:szCs w:val="24"/>
              <w:lang w:val="en-US"/>
            </w:rPr>
            <w:fldChar w:fldCharType="separate"/>
          </w:r>
          <w:r>
            <w:rPr>
              <w:sz w:val="24"/>
              <w:szCs w:val="24"/>
              <w:lang w:val="en-US"/>
            </w:rPr>
            <w:t>(11)</w:t>
          </w:r>
          <w:r>
            <w:rPr>
              <w:sz w:val="24"/>
              <w:szCs w:val="24"/>
              <w:lang w:val="en-US"/>
            </w:rPr>
            <w:fldChar w:fldCharType="end"/>
          </w:r>
        </w:sdtContent>
      </w:sdt>
      <w:r>
        <w:rPr>
          <w:sz w:val="24"/>
          <w:szCs w:val="24"/>
          <w:lang w:val="en-US"/>
        </w:rPr>
        <w:t xml:space="preserve">. In summary, increasing evidence supports the involvement of the activation of the alternative pathway of the complement system, both in a local fashion as well as on a systemic </w:t>
      </w:r>
      <w:r>
        <w:rPr>
          <w:sz w:val="24"/>
          <w:szCs w:val="24"/>
          <w:lang w:val="en-US"/>
        </w:rPr>
        <w:t>basis.</w:t>
      </w:r>
    </w:p>
    <w:p w:rsidR="00051524" w:rsidRDefault="00367442">
      <w:pPr>
        <w:jc w:val="both"/>
        <w:rPr>
          <w:sz w:val="24"/>
          <w:szCs w:val="24"/>
          <w:lang w:val="en-US"/>
        </w:rPr>
      </w:pPr>
      <w:r>
        <w:rPr>
          <w:sz w:val="24"/>
          <w:szCs w:val="24"/>
          <w:lang w:val="en-US"/>
        </w:rPr>
        <w:t>It is hypothesized that the crucial anatomic site where AMD pathophysiology begins is the complex of RPE cells, Bruch's membrane, and the choroid. In the healthy retina, this complex does not only mediate the precisely regulated exchange of nutrient</w:t>
      </w:r>
      <w:r>
        <w:rPr>
          <w:sz w:val="24"/>
          <w:szCs w:val="24"/>
          <w:lang w:val="en-US"/>
        </w:rPr>
        <w:t>s and metabolic waste products, but it also inhibits the activation of the alternative pathway of the complement system.  As soon as the AMD pathophysiology has been triggered through one or more of its risk factors, normal function of the complex is unbal</w:t>
      </w:r>
      <w:r>
        <w:rPr>
          <w:sz w:val="24"/>
          <w:szCs w:val="24"/>
          <w:lang w:val="en-US"/>
        </w:rPr>
        <w:t>anced. Consequently, both the integrity of RPE cells and Bruch’s membrane becomes more and more impaired. This leads to a cascade of events that disturb retinal homeostasis: accumulation of metabolic end products, oxidative stress, activation of the comple</w:t>
      </w:r>
      <w:r>
        <w:rPr>
          <w:sz w:val="24"/>
          <w:szCs w:val="24"/>
          <w:lang w:val="en-US"/>
        </w:rPr>
        <w:t xml:space="preserve">ment system thereby inducing local inflammation and cell senescence </w:t>
      </w:r>
      <w:sdt>
        <w:sdtPr>
          <w:rPr>
            <w:sz w:val="24"/>
            <w:szCs w:val="24"/>
            <w:lang w:val="en-US"/>
          </w:rPr>
          <w:alias w:val="To edit, see citavi.com/edit"/>
          <w:tag w:val="CitaviPlaceholder#4669091e-ac99-42fc-a9af-0eb888cac3db"/>
          <w:id w:val="203761194"/>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w:instrText>
          </w:r>
          <w:r>
            <w:rPr>
              <w:sz w:val="24"/>
              <w:szCs w:val="24"/>
              <w:lang w:val="en-US"/>
            </w:rPr>
            <w:instrText>aXNzQWNhZGVtaWMuQ2l0YXZpLkNpdGF0aW9ucy5Xb3JkUGxhY2Vob2xkZXJFbnRyeSwgU3dpc3NBY2FkZW1pYy5DaXRhdmkiLCJJZCI6IjQ3YjAyNTk4LTFiOGMtNDAxOC1hMDQ1LThmZjhkNWY2YmJhMCIsIlJhbmdlTGVuZ3RoIjozLCJSZWZlcmVuY2VJZCI6IjVmZTEzZjI0LTc0N2QtNGVjMi1iOTg5LTM3OGY4M2Q5Y2FjNiIsIlBhZ2VS</w:instrText>
          </w:r>
          <w:r>
            <w:rPr>
              <w:sz w:val="24"/>
              <w:szCs w:val="24"/>
              <w:lang w:val="en-US"/>
            </w:rPr>
            <w:instrText>YW5nZSI6eyIkaWQiOiIzIiwiJHR5cGUiOiJTd2lzc0FjYWRlbWljLlBhZ2VSYW5nZSwgU3dpc3NBY2FkZW1pYyIsIkVuZFBhZ2UiOnsiJGlkIjoiNCIsIiR0eXBlIjoiU3dpc3NBY2FkZW1pYy5QYWdlTnVtYmVyLCBTd2lzc0FjYWRlbWljIiwiSXNGdWxseU51bWVyaWMiOmZhbHNlLCJOdW1iZXJpbmdUeXBlIjowLCJOdW1lcmFsU3lzdGVt</w:instrText>
          </w:r>
          <w:r>
            <w:rPr>
              <w:sz w:val="24"/>
              <w:szCs w:val="24"/>
              <w:lang w:val="en-US"/>
            </w:rPr>
            <w:instrText>IjowfSwiTnVtYmVyaW5nVHlwZSI6MCwiTnVtZXJhbFN5c3RlbSI6MCwiU3RhcnRQYWdlIjp7IiRpZCI6IjUiLCIkdHlwZSI6IlN3aXNzQWNhZGVtaWMuUGFnZU51bWJlciwgU3dpc3NBY2FkZW1pYyIsIklzRnVsbHlOdW1lcmljIjpmYWxzZSwiTnVtYmVyaW5nVHlwZSI6MCwiTnVtZXJhbFN5c3RlbSI6MH19LCJSZWZlcmVuY2UiOnsiJGlk</w:instrText>
          </w:r>
          <w:r>
            <w:rPr>
              <w:sz w:val="24"/>
              <w:szCs w:val="24"/>
              <w:lang w:val="en-US"/>
            </w:rPr>
            <w:instrText>IjoiNiIsIiR0eXBlIjoiU3dpc3NBY2FkZW1pYy5DaXRhdmkuUmVmZXJlbmNlLCBTd2lzc0FjYWRlbWljLkNpdGF2aSIsIkFic3RyYWN0Q29tcGxleGl0eSI6MCwiQWJzdHJhY3RTb3VyY2VUZXh0Rm9ybWF0IjowLCJBdXRob3JzIjpbeyIkaWQiOiI3IiwiJHR5cGUiOiJTd2lzc0FjYWRlbWljLkNpdGF2aS5QZXJzb24sIFN3aXNzQWNhZGVt</w:instrText>
          </w:r>
          <w:r>
            <w:rPr>
              <w:sz w:val="24"/>
              <w:szCs w:val="24"/>
              <w:lang w:val="en-US"/>
            </w:rPr>
            <w:instrText>aWMuQ2l0YXZpIiwiRmlyc3ROYW1lIjoiQW5nZWxhIiwiTGFzdE5hbWUiOiJBcm1lbnRvIiwiUHJvdGVjdGVkIjpmYWxzZSwiU2V4IjoxLCJDcmVhdGVkQnkiOiJfSmVubnkiLCJDcmVhdGVkT24iOiIyMDIyLTA3LTIwVDA4OjAyOjM5IiwiTW9kaWZpZWRCeSI6Il9KZW5ueSIsIklkIjoiNDg3OTliMDQtNzAzOS00MzBjLThhYzEtNmJmOTli</w:instrText>
          </w:r>
          <w:r>
            <w:rPr>
              <w:sz w:val="24"/>
              <w:szCs w:val="24"/>
              <w:lang w:val="en-US"/>
            </w:rPr>
            <w:instrText>NDRmNmExIiwiTW9kaWZpZWRPbiI6IjIwMjItMDctMjBUMDg6MDI6MzkiLCJQcm9qZWN0Ijp7IiRpZCI6IjgiLCIkdHlwZSI6IlN3aXNzQWNhZGVtaWMuQ2l0YXZpLlByb2plY3QsIFN3aXNzQWNhZGVtaWMuQ2l0YXZpIn19LHsiJGlkIjoiOSIsIiR0eXBlIjoiU3dpc3NBY2FkZW1pYy5DaXRhdmkuUGVyc29uLCBTd2lzc0FjYWRlbWljLkNp</w:instrText>
          </w:r>
          <w:r>
            <w:rPr>
              <w:sz w:val="24"/>
              <w:szCs w:val="24"/>
              <w:lang w:val="en-US"/>
            </w:rPr>
            <w:instrText>dGF2aSIsIkZpcnN0TmFtZSI6Ik1hcml1cyIsIkxhc3ROYW1lIjoiVWVmZmluZyIsIlByb3RlY3RlZCI6ZmFsc2UsIlNleCI6MiwiQ3JlYXRlZEJ5IjoiX0plbm55IiwiQ3JlYXRlZE9uIjoiMjAyMi0wNy0yMFQwODowMjozOSIsIk1vZGlmaWVkQnkiOiJfSmVubnkiLCJJZCI6ImQ3Y2Y2ZWE3LTBhYWQtNGEwMS05ZTIyLTg2NmNjMzFkNDZl</w:instrText>
          </w:r>
          <w:r>
            <w:rPr>
              <w:sz w:val="24"/>
              <w:szCs w:val="24"/>
              <w:lang w:val="en-US"/>
            </w:rPr>
            <w:instrText>YiIsIk1vZGlmaWVkT24iOiIyMDIyLTA3LTIwVDA4OjAyOjM5IiwiUHJvamVjdCI6eyIkcmVmIjoiOCJ9fSx7IiRpZCI6IjEwIiwiJHR5cGUiOiJTd2lzc0FjYWRlbWljLkNpdGF2aS5QZXJzb24sIFN3aXNzQWNhZGVtaWMuQ2l0YXZpIiwiRmlyc3ROYW1lIjoiU2ltb24iLCJMYXN0TmFtZSI6IkNsYXJrIiwiTWlkZGxlTmFtZSI6IkouIiwi</w:instrText>
          </w:r>
          <w:r>
            <w:rPr>
              <w:sz w:val="24"/>
              <w:szCs w:val="24"/>
              <w:lang w:val="en-US"/>
            </w:rPr>
            <w:instrText>UHJvdGVjdGVkIjpmYWxzZSwiU2V4IjoyLCJDcmVhdGVkQnkiOiJfSmVubnkiLCJDcmVhdGVkT24iOiIyMDIyLTA3LTIwVDA4OjAyOjM5IiwiTW9kaWZpZWRCeSI6Il9KZW5ueSIsIklkIjoiNjIxNWU2ZDctOTE2My00MmFhLThiY2YtM2M2MDY5NWM1OGZiIiwiTW9kaWZpZWRPbiI6IjIwMjItMDctMjBUMDg6MDI6MzkiLCJQcm9qZWN0Ijp7</w:instrText>
          </w:r>
          <w:r>
            <w:rPr>
              <w:sz w:val="24"/>
              <w:szCs w:val="24"/>
              <w:lang w:val="en-US"/>
            </w:rPr>
            <w:instrText>IiRyZWYiOiI4In19XSwiQ2l0YXRpb25LZXlVcGRhdGVUeXBlIjowLCJDb2xsYWJvcmF0b3JzIjpbXSwiQ292ZXJQYXRoIjp7IiRpZCI6IjExIiwiJHR5cGUiOiJTd2lzc0FjYWRlbWljLkNpdGF2aS5MaW5rZWRSZXNvdXJjZSwgU3dpc3NBY2FkZW1pYy5DaXRhdmkiLCJMaW5rZWRSZXNvdXJjZVR5cGUiOjEsIlVyaVN0cmluZyI6IkFybWVu</w:instrText>
          </w:r>
          <w:r>
            <w:rPr>
              <w:sz w:val="24"/>
              <w:szCs w:val="24"/>
              <w:lang w:val="en-US"/>
            </w:rPr>
            <w:instrText>dG8sIFVlZmZpbmcgZXQgYWwgMjAyMSAtIFRoZSBjb21wbGVtZW50IHN5c3RlbSBpbiBhZ2UtcmVsYXRlZC5qcGciLCJMaW5rZWRSZXNvdXJjZVN0YXR1cyI6OCwiUHJvcGVydGllcyI6eyIkaWQiOiIxMiIsIiR0eXBlIjoiU3dpc3NBY2FkZW1pYy5DaXRhdmkuTGlua2VkUmVzb3VyY2VQcm9wZXJ0aWVzLCBTd2lzc0FjYWRlbWljLkNpdGF2</w:instrText>
          </w:r>
          <w:r>
            <w:rPr>
              <w:sz w:val="24"/>
              <w:szCs w:val="24"/>
              <w:lang w:val="en-US"/>
            </w:rPr>
            <w:instrText>aSJ9LCJTeW5jRm9sZGVyVHlwZSI6MCwiSXNMb2NhbENsb3VkUHJvamVjdEZpbGVMaW5rIjpmYWxzZSwiSXNDbG91ZFJlc3RvcmUiOmZhbHNlLCJJc0Nsb3VkQ29weSI6ZmFsc2UsIkF0dGFjaG1lbnRGb2xkZXJXYXNJbkZhbGxiYWNrTW9kZSI6ZmFsc2V9LCJEYXRlMiI6IjA5LjAzLjIwMjEiLCJEb2kiOiIxMC4xMDA3L3MwMDAxOC0wMjEt</w:instrText>
          </w:r>
          <w:r>
            <w:rPr>
              <w:sz w:val="24"/>
              <w:szCs w:val="24"/>
              <w:lang w:val="en-US"/>
            </w:rPr>
            <w:instrText>MDM3OTYtOSIsIkVkaXRvcnMiOltdLCJFdmFsdWF0aW9uQ29tcGxleGl0eSI6MCwiRXZhbHVhdGlvblNvdXJjZVRleHRGb3JtYXQiOjAsIkdyb3VwcyI6W10sIkhhc0xhYmVsMSI6ZmFsc2UsIkhhc0xhYmVsMiI6ZmFsc2UsIktleXdvcmRzIjpbXSwiTGFuZ3VhZ2UiOiJlbmciLCJMYW5ndWFnZUNvZGUiOiJlbiIsIkxvY2F0aW9ucyI6W3si</w:instrText>
          </w:r>
          <w:r>
            <w:rPr>
              <w:sz w:val="24"/>
              <w:szCs w:val="24"/>
              <w:lang w:val="en-US"/>
            </w:rPr>
            <w:instrText>JGlkIjoiMTMiLCIkdHlwZSI6IlN3aXNzQWNhZGVtaWMuQ2l0YXZpLkxvY2F0aW9uLCBTd2lzc0FjYWRlbWljLkNpdGF2aSIsIkFkZHJlc3MiOnsiJGlkIjoiMTQiLCIkdHlwZSI6IlN3aXNzQWNhZGVtaWMuQ2l0YXZpLkxpbmtlZFJlc291cmNlLCBTd2lzc0FjYWRlbWljLkNpdGF2aSIsIkxpbmtlZFJlc291cmNlVHlwZSI6NSwiT3JpZ2lu</w:instrText>
          </w:r>
          <w:r>
            <w:rPr>
              <w:sz w:val="24"/>
              <w:szCs w:val="24"/>
              <w:lang w:val="en-US"/>
            </w:rPr>
            <w:instrText>YWxTdHJpbmciOiIxMC4xMDA3L3MwMDAxOC0wMjEtMDM3OTYtOSIsIlVyaVN0cmluZyI6Imh0dHBzOi8vZG9pLm9yZy8xMC4xMDA3L3MwMDAxOC0wMjEtMDM3OTYtOSIsIkxpbmtlZFJlc291cmNlU3RhdHVzIjo4LCJQcm9wZXJ0aWVzIjp7IiRpZCI6IjE1IiwiJHR5cGUiOiJTd2lzc0FjYWRlbWljLkNpdGF2aS5MaW5rZWRSZXNvdXJjZVBy</w:instrText>
          </w:r>
          <w:r>
            <w:rPr>
              <w:sz w:val="24"/>
              <w:szCs w:val="24"/>
              <w:lang w:val="en-US"/>
            </w:rPr>
            <w:instrText>b3BlcnRpZXMsIFN3aXNzQWNhZGVtaWMuQ2l0YXZpIn0sIlN5bmNGb2xkZXJUeXBlIjowLCJJc0xvY2FsQ2xvdWRQcm9qZWN0RmlsZUxpbmsiOmZhbHNlLCJJc0Nsb3VkUmVzdG9yZSI6ZmFsc2UsIklzQ2xvdWRDb3B5IjpmYWxzZSwiQXR0YWNobWVudEZvbGRlcldhc0luRmFsbGJhY2tNb2RlIjpmYWxzZX0sIkFubm90YXRpb25zIjpbXSwi</w:instrText>
          </w:r>
          <w:r>
            <w:rPr>
              <w:sz w:val="24"/>
              <w:szCs w:val="24"/>
              <w:lang w:val="en-US"/>
            </w:rPr>
            <w:instrText>TG9jYXRpb25UeXBlIjowLCJNaXJyb3JzUmVmZXJlbmNlUHJvcGVydHlJZCI6MTI4LCJDcmVhdGVkQnkiOiJfSmVubnkiLCJDcmVhdGVkT24iOiIyMDIyLTA3LTIwVDA4OjAyOjM5IiwiTW9kaWZpZWRCeSI6Il9KZW5ueSIsIklkIjoiODc2ZmEwNzYtMjQ1NC00MDY1LWFiMzItMDZmNzY3YjBhNTI5IiwiTW9kaWZpZWRPbiI6IjIwMjItMDct</w:instrText>
          </w:r>
          <w:r>
            <w:rPr>
              <w:sz w:val="24"/>
              <w:szCs w:val="24"/>
              <w:lang w:val="en-US"/>
            </w:rPr>
            <w:instrText>MjBUMDg6MDI6MzkiLCJQcm9qZWN0Ijp7IiRyZWYiOiI4In19LHsiJGlkIjoiMTYiLCIkdHlwZSI6IlN3aXNzQWNhZGVtaWMuQ2l0YXZpLkxvY2F0aW9uLCBTd2lzc0FjYWRlbWljLkNpdGF2aSIsIkFkZHJlc3MiOnsiJGlkIjoiMTciLCIkdHlwZSI6IlN3aXNzQWNhZGVtaWMuQ2l0YXZpLkxpbmtlZFJlc291cmNlLCBTd2lzc0FjYWRlbWlj</w:instrText>
          </w:r>
          <w:r>
            <w:rPr>
              <w:sz w:val="24"/>
              <w:szCs w:val="24"/>
              <w:lang w:val="en-US"/>
            </w:rPr>
            <w:instrText>LkNpdGF2aSIsIkxpbmtlZFJlc291cmNlVHlwZSI6NSwiT3JpZ2luYWxTdHJpbmciOiJQTUM4MTk1OTA3IiwiVXJpU3RyaW5nIjoiaHR0cHM6Ly93d3cubmNiaS5ubG0ubmloLmdvdi9wbWMvYXJ0aWNsZXMvUE1DODE5NTkwNyIsIkxpbmtlZFJlc291cmNlU3RhdHVzIjo4LCJQcm9wZXJ0aWVzIjp7IiRpZCI6IjE4IiwiJHR5cGUiOiJTd2lz</w:instrText>
          </w:r>
          <w:r>
            <w:rPr>
              <w:sz w:val="24"/>
              <w:szCs w:val="24"/>
              <w:lang w:val="en-US"/>
            </w:rPr>
            <w:instrText>c0FjYWRlbWljLkNpdGF2aS5MaW5rZWRSZXNvdXJjZVByb3BlcnRpZXMsIFN3aXNzQWNhZGVtaWMuQ2l0YXZpIn0sIlN5bmNGb2xkZXJUeXBlIjowLCJJc0xvY2FsQ2xvdWRQcm9qZWN0RmlsZUxpbmsiOmZhbHNlLCJJc0Nsb3VkUmVzdG9yZSI6ZmFsc2UsIklzQ2xvdWRDb3B5IjpmYWxzZSwiQXR0YWNobWVudEZvbGRlcldhc0luRmFsbGJh</w:instrText>
          </w:r>
          <w:r>
            <w:rPr>
              <w:sz w:val="24"/>
              <w:szCs w:val="24"/>
              <w:lang w:val="en-US"/>
            </w:rPr>
            <w:instrText>Y2tNb2RlIjpmYWxzZX0sIkFubm90YXRpb25zIjpbXSwiTG9jYXRpb25UeXBlIjowLCJNaXJyb3JzUmVmZXJlbmNlUHJvcGVydHlJZCI6MjA4LCJDcmVhdGVkQnkiOiJfSmVubnkiLCJDcmVhdGVkT24iOiIyMDIyLTA3LTIwVDA4OjAyOjM5IiwiTW9kaWZpZWRCeSI6Il9KZW5ueSIsIklkIjoiNmU2ZTI4NzQtMzc2Ni00OGViLWIwZjAtOTM1</w:instrText>
          </w:r>
          <w:r>
            <w:rPr>
              <w:sz w:val="24"/>
              <w:szCs w:val="24"/>
              <w:lang w:val="en-US"/>
            </w:rPr>
            <w:instrText>YzVlNmE0Y2M1IiwiTW9kaWZpZWRPbiI6IjIwMjItMDctMjBUMDg6MDI6MzkiLCJQcm9qZWN0Ijp7IiRyZWYiOiI4In19LHsiJGlkIjoiMTkiLCIkdHlwZSI6IlN3aXNzQWNhZGVtaWMuQ2l0YXZpLkxvY2F0aW9uLCBTd2lzc0FjYWRlbWljLkNpdGF2aSIsIkFkZHJlc3MiOnsiJGlkIjoiMjAiLCIkdHlwZSI6IlN3aXNzQWNhZGVtaWMuQ2l0</w:instrText>
          </w:r>
          <w:r>
            <w:rPr>
              <w:sz w:val="24"/>
              <w:szCs w:val="24"/>
              <w:lang w:val="en-US"/>
            </w:rPr>
            <w:instrText>YXZpLkxpbmtlZFJlc291cmNlLCBTd2lzc0FjYWRlbWljLkNpdGF2aSIsIkxpbmtlZFJlc291cmNlVHlwZSI6NSwiT3JpZ2luYWxTdHJpbmciOiIzMzc1MTE0OCIsIlVyaVN0cmluZyI6Imh0dHA6Ly93d3cubmNiaS5ubG0ubmloLmdvdi9wdWJtZWQvMzM3NTExNDgiLCJMaW5rZWRSZXNvdXJjZVN0YXR1cyI6OCwiUHJvcGVydGllcyI6eyIk</w:instrText>
          </w:r>
          <w:r>
            <w:rPr>
              <w:sz w:val="24"/>
              <w:szCs w:val="24"/>
              <w:lang w:val="en-US"/>
            </w:rPr>
            <w:instrText>aWQiOiIyMSIsIiR0eXBlIjoiU3dpc3NBY2FkZW1pYy5DaXRhdmkuTGlua2VkUmVzb3VyY2VQcm9wZXJ0aWVzLCBTd2lzc0FjYWRlbWljLkNpdGF2aSJ9LCJTeW5jRm9sZGVyVHlwZSI6MCwiSXNMb2NhbENsb3VkUHJvamVjdEZpbGVMaW5rIjpmYWxzZSwiSXNDbG91ZFJlc3RvcmUiOmZhbHNlLCJJc0Nsb3VkQ29weSI6ZmFsc2UsIkF0dGFj</w:instrText>
          </w:r>
          <w:r>
            <w:rPr>
              <w:sz w:val="24"/>
              <w:szCs w:val="24"/>
              <w:lang w:val="en-US"/>
            </w:rPr>
            <w:instrText>aG1lbnRGb2xkZXJXYXNJbkZhbGxiYWNrTW9kZSI6ZmFsc2V9LCJBbm5vdGF0aW9ucyI6W10sIkxvY2F0aW9uVHlwZSI6MCwiTWlycm9yc1JlZmVyZW5jZVByb3BlcnR5SWQiOjE2NCwiQ3JlYXRlZEJ5IjoiX0plbm55IiwiQ3JlYXRlZE9uIjoiMjAyMi0wNy0yMFQwODowMjozOSIsIk1vZGlmaWVkQnkiOiJfSmVubnkiLCJJZCI6IjIzNGRk</w:instrText>
          </w:r>
          <w:r>
            <w:rPr>
              <w:sz w:val="24"/>
              <w:szCs w:val="24"/>
              <w:lang w:val="en-US"/>
            </w:rPr>
            <w:instrText>ZjZhLWRhYWQtNDFjNy05MjkyLWQzZGIwYWI3OGNhMCIsIk1vZGlmaWVkT24iOiIyMDIyLTA3LTIwVDA4OjAyOjM5IiwiUHJvamVjdCI6eyIkcmVmIjoiOCJ9fV0sIk51bWJlciI6IjEwIiwiT3JnYW5pemF0aW9ucyI6W10sIk90aGVyc0ludm9sdmVkIjpbXSwiUGFnZVJhbmdlIjoiPHNwPlxyXG4gIDxuPjQ0ODc8L24+XHJcbiAgPGluPnRy</w:instrText>
          </w:r>
          <w:r>
            <w:rPr>
              <w:sz w:val="24"/>
              <w:szCs w:val="24"/>
              <w:lang w:val="en-US"/>
            </w:rPr>
            <w:instrText>dWU8L2luPlxyXG4gIDxvcz40NDg3PC9vcz5cclxuICA8cHM+NDQ4NzwvcHM+XHJcbjwvc3A+XHJcbjxlcD5cclxuICA8bj40NTA1PC9uPlxyXG4gIDxpbj50cnVlPC9pbj5cclxuICA8b3M+NDUwNTwvb3M+XHJcbiAgPHBzPjQ1MDU8L3BzPlxyXG48L2VwPlxyXG48b3M+NDQ4Ny00NTA1PC9vcz4iLCJQZXJpb2RpY2FsIjp7IiRpZCI6IjIy</w:instrText>
          </w:r>
          <w:r>
            <w:rPr>
              <w:sz w:val="24"/>
              <w:szCs w:val="24"/>
              <w:lang w:val="en-US"/>
            </w:rPr>
            <w:instrText>IiwiJHR5cGUiOiJTd2lzc0FjYWRlbWljLkNpdGF2aS5QZXJpb2RpY2FsLCBTd2lzc0FjYWRlbWljLkNpdGF2aSIsIkVpc3NuIjoiMTQyMC05MDcxIiwiTmFtZSI6IkNlbGx1bGFyIGFuZCBtb2xlY3VsYXIgbGlmZSBzY2llbmNlcyA6IENNTFMiLCJQYWdpbmF0aW9uIjowLCJQcm90ZWN0ZWQiOmZhbHNlLCJVc2VyQWJicmV2aWF0aW9uMSI6</w:instrText>
          </w:r>
          <w:r>
            <w:rPr>
              <w:sz w:val="24"/>
              <w:szCs w:val="24"/>
              <w:lang w:val="en-US"/>
            </w:rPr>
            <w:instrText>IkNlbGwgTW9sIExpZmUgU2NpIiwiQ3JlYXRlZEJ5IjoiX0plbm55IiwiQ3JlYXRlZE9uIjoiMjAyMi0wNy0yMFQwODowMjozOSIsIk1vZGlmaWVkQnkiOiJfSmVubnkiLCJJZCI6Ijc1NDMwNGJkLTI5MWYtNDdmNi1hZWJiLTQwODM5ZDIwYWQ1NiIsIk1vZGlmaWVkT24iOiIyMDIyLTA3LTIwVDA4OjAyOjM5IiwiUHJvamVjdCI6eyIkcmVm</w:instrText>
          </w:r>
          <w:r>
            <w:rPr>
              <w:sz w:val="24"/>
              <w:szCs w:val="24"/>
              <w:lang w:val="en-US"/>
            </w:rPr>
            <w:instrText>IjoiOCJ9fSwiUG1jSWQiOiJQTUM4MTk1OTA3IiwiUHVibGlzaGVycyI6W10sIlB1Yk1lZElkIjoiMzM3NTExNDgiLCJRdW90YXRpb25zIjpbXSwiUmF0aW5nIjowLCJSZWZlcmVuY2VUeXBlIjoiSm91cm5hbEFydGljbGUiLCJTaG9ydFRpdGxlIjoiQXJtZW50bywgVWVmZmluZyBldCBhbC4gMjAyMSDigJMgVGhlIGNvbXBsZW1lbnQgc3lz</w:instrText>
          </w:r>
          <w:r>
            <w:rPr>
              <w:sz w:val="24"/>
              <w:szCs w:val="24"/>
              <w:lang w:val="en-US"/>
            </w:rPr>
            <w:instrText>dGVtIGluIGFnZS1yZWxhdGVkIiwiU2hvcnRUaXRsZVVwZGF0ZVR5cGUiOjAsIlNvdXJjZU9mQmlibGlvZ3JhcGhpY0luZm9ybWF0aW9uIjoiUHViTWVkIiwiU3RhdGljSWRzIjpbIjZlNzRlOWJiLTVjMGItNDVhNC04OTlkLTI5NDgwYTc3ZmVmMiJdLCJUYWJsZU9mQ29udGVudHNDb21wbGV4aXR5IjowLCJUYWJsZU9mQ29udGVudHNTb3Vy</w:instrText>
          </w:r>
          <w:r>
            <w:rPr>
              <w:sz w:val="24"/>
              <w:szCs w:val="24"/>
              <w:lang w:val="en-US"/>
            </w:rPr>
            <w:instrText>Y2VUZXh0Rm9ybWF0IjowLCJUYXNrcyI6W10sIlRpdGxlIjoiVGhlIGNvbXBsZW1lbnQgc3lzdGVtIGluIGFnZS1yZWxhdGVkIG1hY3VsYXIgZGVnZW5lcmF0aW9uIiwiVHJhbnNsYXRvcnMiOltdLCJWb2x1bWUiOiI3OCIsIlllYXIiOiIyMDIxIiwiWWVhclJlc29sdmVkIjoiMjAyMSIsIkNyZWF0ZWRCeSI6Il9KZW5ueSIsIkNyZWF0ZWRP</w:instrText>
          </w:r>
          <w:r>
            <w:rPr>
              <w:sz w:val="24"/>
              <w:szCs w:val="24"/>
              <w:lang w:val="en-US"/>
            </w:rPr>
            <w:instrText>biI6IjIwMjItMDctMjBUMDg6MDI6MzkiLCJNb2RpZmllZEJ5IjoiX0plbm55IiwiSWQiOiI1ZmUxM2YyNC03NDdkLTRlYzItYjk4OS0zNzhmODNkOWNhYzYiLCJNb2RpZmllZE9uIjoiMjAyMi0xMC0zMVQwODoxNjoyNSIsIlByb2plY3QiOnsiJHJlZiI6IjgifX0sIlVzZU51bWJlcmluZ1R5cGVPZlBhcmVudERvY3VtZW50IjpmYWxzZX0s</w:instrText>
          </w:r>
          <w:r>
            <w:rPr>
              <w:sz w:val="24"/>
              <w:szCs w:val="24"/>
              <w:lang w:val="en-US"/>
            </w:rPr>
            <w:instrText>eyIkaWQiOiIyMyIsIiR0eXBlIjoiU3dpc3NBY2FkZW1pYy5DaXRhdmkuQ2l0YXRpb25zLldvcmRQbGFjZWhvbGRlckVudHJ5LCBTd2lzc0FjYWRlbWljLkNpdGF2aSIsIklkIjoiN2Q0YTIwMDItMmIwZC00M2I5LThmODMtZTgzY2I1NzUyNmIyIiwiUmFuZ2VTdGFydCI6MywiUmFuZ2VMZW5ndGgiOjMsIlJlZmVyZW5jZUlkIjoiMWQ2M2Yy</w:instrText>
          </w:r>
          <w:r>
            <w:rPr>
              <w:sz w:val="24"/>
              <w:szCs w:val="24"/>
              <w:lang w:val="en-US"/>
            </w:rPr>
            <w:instrText>MTEtZTM5ZC00ZTM0LWE5YTMtNjZiZTYzNTYzZjVmIiwiUGFnZVJhbmdlIjp7IiRpZCI6IjI0IiwiJHR5cGUiOiJTd2lzc0FjYWRlbWljLlBhZ2VSYW5nZSwgU3dpc3NBY2FkZW1pYyIsIkVuZFBhZ2UiOnsiJGlkIjoiMjUiLCIkdHlwZSI6IlN3aXNzQWNhZGVtaWMuUGFnZU51bWJlciwgU3dpc3NBY2FkZW1pYyIsIklzRnVsbHlOdW1lcmlj</w:instrText>
          </w:r>
          <w:r>
            <w:rPr>
              <w:sz w:val="24"/>
              <w:szCs w:val="24"/>
              <w:lang w:val="en-US"/>
            </w:rPr>
            <w:instrText>IjpmYWxzZSwiTnVtYmVyaW5nVHlwZSI6MCwiTnVtZXJhbFN5c3RlbSI6MH0sIk51bWJlcmluZ1R5cGUiOjAsIk51bWVyYWxTeXN0ZW0iOjAsIlN0YXJ0UGFnZSI6eyIkaWQiOiIyNiIsIiR0eXBlIjoiU3dpc3NBY2FkZW1pYy5QYWdlTnVtYmVyLCBTd2lzc0FjYWRlbWljIiwiSXNGdWxseU51bWVyaWMiOmZhbHNlLCJOdW1iZXJpbmdUeXBl</w:instrText>
          </w:r>
          <w:r>
            <w:rPr>
              <w:sz w:val="24"/>
              <w:szCs w:val="24"/>
              <w:lang w:val="en-US"/>
            </w:rPr>
            <w:instrText>IjowLCJOdW1lcmFsU3lzdGVtIjowfX0sIlJlZmVyZW5jZSI6eyIkaWQiOiIyNyIsIiR0eXBlIjoiU3dpc3NBY2FkZW1pYy5DaXRhdmkuUmVmZXJlbmNlLCBTd2lzc0FjYWRlbWljLkNpdGF2aSIsIkFic3RyYWN0Q29tcGxleGl0eSI6MCwiQWJzdHJhY3RTb3VyY2VUZXh0Rm9ybWF0IjowLCJBdXRob3JzIjpbeyIkaWQiOiIyOCIsIiR0eXBl</w:instrText>
          </w:r>
          <w:r>
            <w:rPr>
              <w:sz w:val="24"/>
              <w:szCs w:val="24"/>
              <w:lang w:val="en-US"/>
            </w:rPr>
            <w:instrText>IjoiU3dpc3NBY2FkZW1pYy5DaXRhdmkuUGVyc29uLCBTd2lzc0FjYWRlbWljLkNpdGF2aSIsIkZpcnN0TmFtZSI6IlNhcmEiLCJMYXN0TmFtZSI6IlJvbWVyby1WYXpxdWV6IiwiUHJvdGVjdGVkIjpmYWxzZSwiU2V4IjoxLCJDcmVhdGVkQnkiOiJfSmVubnkiLCJDcmVhdGVkT24iOiIyMDIyLTA3LTI1VDA3OjI2OjU5IiwiTW9kaWZpZWRC</w:instrText>
          </w:r>
          <w:r>
            <w:rPr>
              <w:sz w:val="24"/>
              <w:szCs w:val="24"/>
              <w:lang w:val="en-US"/>
            </w:rPr>
            <w:instrText>eSI6Il9KZW5ueSIsIklkIjoiY2NhZjcwNmYtMTZlNC00MTgzLThkNzktN2YxYTMwNjY3ZmZkIiwiTW9kaWZpZWRPbiI6IjIwMjItMDctMjVUMDc6MjY6NTkiLCJQcm9qZWN0Ijp7IiRyZWYiOiI4In19LHsiJGlkIjoiMjkiLCIkdHlwZSI6IlN3aXNzQWNhZGVtaWMuQ2l0YXZpLlBlcnNvbiwgU3dpc3NBY2FkZW1pYy5DaXRhdmkiLCJGaXJz</w:instrText>
          </w:r>
          <w:r>
            <w:rPr>
              <w:sz w:val="24"/>
              <w:szCs w:val="24"/>
              <w:lang w:val="en-US"/>
            </w:rPr>
            <w:instrText>dE5hbWUiOiJWw61jdG9yIiwiTGFzdE5hbWUiOiJMbG9yZW5zIiwiUHJvdGVjdGVkIjpmYWxzZSwiU2V4IjoyLCJDcmVhdGVkQnkiOiJfSmVubnkiLCJDcmVhdGVkT24iOiIyMDIyLTA3LTI1VDA3OjI2OjU5IiwiTW9kaWZpZWRCeSI6Il9KZW5ueSIsIklkIjoiMmM5YTQ3MWQtYWJhYi00MWFmLTlmODctYTA2Njk5OWI2NTYyIiwiTW9kaWZp</w:instrText>
          </w:r>
          <w:r>
            <w:rPr>
              <w:sz w:val="24"/>
              <w:szCs w:val="24"/>
              <w:lang w:val="en-US"/>
            </w:rPr>
            <w:instrText>ZWRPbiI6IjIwMjItMDctMjVUMDc6MjY6NTkiLCJQcm9qZWN0Ijp7IiRyZWYiOiI4In19LHsiJGlkIjoiMzAiLCIkdHlwZSI6IlN3aXNzQWNhZGVtaWMuQ2l0YXZpLlBlcnNvbiwgU3dpc3NBY2FkZW1pYy5DaXRhdmkiLCJGaXJzdE5hbWUiOiJBbGJhIiwiTGFzdE5hbWUiOiJTb2xlci1Cb3JvbmF0IiwiUHJvdGVjdGVkIjpmYWxzZSwiU2V4</w:instrText>
          </w:r>
          <w:r>
            <w:rPr>
              <w:sz w:val="24"/>
              <w:szCs w:val="24"/>
              <w:lang w:val="en-US"/>
            </w:rPr>
            <w:instrText>IjoxLCJDcmVhdGVkQnkiOiJfSmVubnkiLCJDcmVhdGVkT24iOiIyMDIyLTA3LTI1VDA3OjI2OjU5IiwiTW9kaWZpZWRCeSI6Il9KZW5ueSIsIklkIjoiZWI2YTU3YWItMmFiMi00OGFmLTk3ZTQtZDhlMDZiN2NhZGQwIiwiTW9kaWZpZWRPbiI6IjIwMjItMDctMjVUMDc6MjY6NTkiLCJQcm9qZWN0Ijp7IiRyZWYiOiI4In19LHsiJGlkIjoi</w:instrText>
          </w:r>
          <w:r>
            <w:rPr>
              <w:sz w:val="24"/>
              <w:szCs w:val="24"/>
              <w:lang w:val="en-US"/>
            </w:rPr>
            <w:instrText>MzEiLCIkdHlwZSI6IlN3aXNzQWNhZGVtaWMuQ2l0YXZpLlBlcnNvbiwgU3dpc3NBY2FkZW1pYy5DaXRhdmkiLCJGaXJzdE5hbWUiOiJNYXJjIiwiTGFzdE5hbWUiOiJGaWd1ZXJhcy1Sb2NhIiwiUHJvdGVjdGVkIjpmYWxzZSwiU2V4IjoyLCJDcmVhdGVkQnkiOiJfSmVubnkiLCJDcmVhdGVkT24iOiIyMDIyLTA3LTI1VDA3OjI2OjU5Iiwi</w:instrText>
          </w:r>
          <w:r>
            <w:rPr>
              <w:sz w:val="24"/>
              <w:szCs w:val="24"/>
              <w:lang w:val="en-US"/>
            </w:rPr>
            <w:instrText>TW9kaWZpZWRCeSI6Il9KZW5ueSIsIklkIjoiZjY5ZjY2MGUtYzRkMS00NmZlLWI2NmEtMTkxZDIwMGI0NGJhIiwiTW9kaWZpZWRPbiI6IjIwMjItMDctMjVUMDc6MjY6NTkiLCJQcm9qZWN0Ijp7IiRyZWYiOiI4In19LHsiJGlkIjoiMzIiLCIkdHlwZSI6IlN3aXNzQWNhZGVtaWMuQ2l0YXZpLlBlcnNvbiwgU3dpc3NBY2FkZW1pYy5DaXRh</w:instrText>
          </w:r>
          <w:r>
            <w:rPr>
              <w:sz w:val="24"/>
              <w:szCs w:val="24"/>
              <w:lang w:val="en-US"/>
            </w:rPr>
            <w:instrText>dmkiLCJGaXJzdE5hbWUiOiJBbGZyZWRvIiwiTGFzdE5hbWUiOiJBZGFuIiwiUHJvdGVjdGVkIjpmYWxzZSwiU2V4IjoyLCJDcmVhdGVkQnkiOiJfSmVubnkiLCJDcmVhdGVkT24iOiIyMDIyLTA3LTI1VDA3OjI2OjU5IiwiTW9kaWZpZWRCeSI6Il9KZW5ueSIsIklkIjoiYTI5MDExYjYtODkzMC00OWVkLWJkNGUtNWUyY2UzM2RjYWNlIiwi</w:instrText>
          </w:r>
          <w:r>
            <w:rPr>
              <w:sz w:val="24"/>
              <w:szCs w:val="24"/>
              <w:lang w:val="en-US"/>
            </w:rPr>
            <w:instrText>TW9kaWZpZWRPbiI6IjIwMjItMDctMjVUMDc6MjY6NTkiLCJQcm9qZWN0Ijp7IiRyZWYiOiI4In19LHsiJGlkIjoiMzMiLCIkdHlwZSI6IlN3aXNzQWNhZGVtaWMuQ2l0YXZpLlBlcnNvbiwgU3dpc3NBY2FkZW1pYy5DaXRhdmkiLCJGaXJzdE5hbWUiOiJCbGFuY2EiLCJMYXN0TmFtZSI6Ik1vbGlucyIsIlByb3RlY3RlZCI6ZmFsc2UsIlNl</w:instrText>
          </w:r>
          <w:r>
            <w:rPr>
              <w:sz w:val="24"/>
              <w:szCs w:val="24"/>
              <w:lang w:val="en-US"/>
            </w:rPr>
            <w:instrText>eCI6MSwiQ3JlYXRlZEJ5IjoiX0plbm55IiwiQ3JlYXRlZE9uIjoiMjAyMi0wNy0yNVQwNzoyNjo1OSIsIk1vZGlmaWVkQnkiOiJfSmVubnkiLCJJZCI6IjYyYmNkNjUwLTBmMDEtNDQ3NS05NzIxLTQzMTQxMjhkNjlhZSIsIk1vZGlmaWVkT24iOiIyMDIyLTA3LTI1VDA3OjI2OjU5IiwiUHJvamVjdCI6eyIkcmVmIjoiOCJ9fV0sIkNpdGF0</w:instrText>
          </w:r>
          <w:r>
            <w:rPr>
              <w:sz w:val="24"/>
              <w:szCs w:val="24"/>
              <w:lang w:val="en-US"/>
            </w:rPr>
            <w:instrText>aW9uS2V5VXBkYXRlVHlwZSI6MCwiQ29sbGFib3JhdG9ycyI6W10sIkRhdGUyIjoiMzAuMDYuMjAyMSIsIkRvaSI6IjEwLjMzOTAvYmlvbWVkaWNpbmVzOTA3MDc2MyIsIkVkaXRvcnMiOltdLCJFdmFsdWF0aW9uQ29tcGxleGl0eSI6MCwiRXZhbHVhdGlvblNvdXJjZVRleHRGb3JtYXQiOjAsIkdyb3VwcyI6W10sIkhhc0xhYmVsMSI6ZmFs</w:instrText>
          </w:r>
          <w:r>
            <w:rPr>
              <w:sz w:val="24"/>
              <w:szCs w:val="24"/>
              <w:lang w:val="en-US"/>
            </w:rPr>
            <w:instrText>c2UsIkhhc0xhYmVsMiI6ZmFsc2UsIktleXdvcmRzIjpbXSwiTGFuZ3VhZ2UiOiJlbmciLCJMYW5ndWFnZUNvZGUiOiJlbiIsIkxvY2F0aW9ucyI6W3siJGlkIjoiMzQiLCIkdHlwZSI6IlN3aXNzQWNhZGVtaWMuQ2l0YXZpLkxvY2F0aW9uLCBTd2lzc0FjYWRlbWljLkNpdGF2aSIsIkFkZHJlc3MiOnsiJGlkIjoiMzUiLCIkdHlwZSI6IlN3</w:instrText>
          </w:r>
          <w:r>
            <w:rPr>
              <w:sz w:val="24"/>
              <w:szCs w:val="24"/>
              <w:lang w:val="en-US"/>
            </w:rPr>
            <w:instrText>aXNzQWNhZGVtaWMuQ2l0YXZpLkxpbmtlZFJlc291cmNlLCBTd2lzc0FjYWRlbWljLkNpdGF2aSIsIkxpbmtlZFJlc291cmNlVHlwZSI6NSwiT3JpZ2luYWxTdHJpbmciOiIxMC4zMzkwL2Jpb21lZGljaW5lczkwNzA3NjMiLCJVcmlTdHJpbmciOiJodHRwczovL2RvaS5vcmcvMTAuMzM5MC9iaW9tZWRpY2luZXM5MDcwNzYzIiwiTGlua2Vk</w:instrText>
          </w:r>
          <w:r>
            <w:rPr>
              <w:sz w:val="24"/>
              <w:szCs w:val="24"/>
              <w:lang w:val="en-US"/>
            </w:rPr>
            <w:instrText>UmVzb3VyY2VTdGF0dXMiOjgsIlByb3BlcnRpZXMiOnsiJGlkIjoiMzYiLCIkdHlwZSI6IlN3aXNzQWNhZGVtaWMuQ2l0YXZpLkxpbmtlZFJlc291cmNlUHJvcGVydGllcywgU3dpc3NBY2FkZW1pYy5DaXRhdmkifSwiU3luY0ZvbGRlclR5cGUiOjAsIklzTG9jYWxDbG91ZFByb2plY3RGaWxlTGluayI6ZmFsc2UsIklzQ2xvdWRSZXN0b3Jl</w:instrText>
          </w:r>
          <w:r>
            <w:rPr>
              <w:sz w:val="24"/>
              <w:szCs w:val="24"/>
              <w:lang w:val="en-US"/>
            </w:rPr>
            <w:instrText>IjpmYWxzZSwiSXNDbG91ZENvcHkiOmZhbHNlLCJBdHRhY2htZW50Rm9sZGVyV2FzSW5GYWxsYmFja01vZGUiOmZhbHNlfSwiQW5ub3RhdGlvbnMiOltdLCJMb2NhdGlvblR5cGUiOjAsIk1pcnJvcnNSZWZlcmVuY2VQcm9wZXJ0eUlkIjoxMjgsIkNyZWF0ZWRCeSI6Il9KZW5ueSIsIkNyZWF0ZWRPbiI6IjIwMjItMDctMjVUMDc6MjY6NTki</w:instrText>
          </w:r>
          <w:r>
            <w:rPr>
              <w:sz w:val="24"/>
              <w:szCs w:val="24"/>
              <w:lang w:val="en-US"/>
            </w:rPr>
            <w:instrText>LCJNb2RpZmllZEJ5IjoiX0plbm55IiwiSWQiOiJkZTBjODU3NS1kYTFkLTRhYTMtYmQxMS1kYjg1ZGM4NjdmZDAiLCJNb2RpZmllZE9uIjoiMjAyMi0wNy0yNVQwNzoyNjo1OSIsIlByb2plY3QiOnsiJHJlZiI6IjgifX0seyIkaWQiOiIzNyIsIiR0eXBlIjoiU3dpc3NBY2FkZW1pYy5DaXRhdmkuTG9jYXRpb24sIFN3aXNzQWNhZGVtaWMu</w:instrText>
          </w:r>
          <w:r>
            <w:rPr>
              <w:sz w:val="24"/>
              <w:szCs w:val="24"/>
              <w:lang w:val="en-US"/>
            </w:rPr>
            <w:instrText>Q2l0YXZpIiwiQWRkcmVzcyI6eyIkaWQiOiIzOCIsIiR0eXBlIjoiU3dpc3NBY2FkZW1pYy5DaXRhdmkuTGlua2VkUmVzb3VyY2UsIFN3aXNzQWNhZGVtaWMuQ2l0YXZpIiwiTGlua2VkUmVzb3VyY2VUeXBlIjo1LCJPcmlnaW5hbFN0cmluZyI6IjM0MjA5NDE4IiwiVXJpU3RyaW5nIjoiaHR0cDovL3d3dy5uY2JpLm5sbS5uaWguZ292L3B1</w:instrText>
          </w:r>
          <w:r>
            <w:rPr>
              <w:sz w:val="24"/>
              <w:szCs w:val="24"/>
              <w:lang w:val="en-US"/>
            </w:rPr>
            <w:instrText>Ym1lZC8zNDIwOTQxOCIsIkxpbmtlZFJlc291cmNlU3RhdHVzIjo4LCJQcm9wZXJ0aWVzIjp7IiRpZCI6IjM5IiwiJHR5cGUiOiJTd2lzc0FjYWRlbWljLkNpdGF2aS5MaW5rZWRSZXNvdXJjZVByb3BlcnRpZXMsIFN3aXNzQWNhZGVtaWMuQ2l0YXZpIn0sIlN5bmNGb2xkZXJUeXBlIjowLCJJc0xvY2FsQ2xvdWRQcm9qZWN0RmlsZUxpbmsi</w:instrText>
          </w:r>
          <w:r>
            <w:rPr>
              <w:sz w:val="24"/>
              <w:szCs w:val="24"/>
              <w:lang w:val="en-US"/>
            </w:rPr>
            <w:instrText>OmZhbHNlLCJJc0Nsb3VkUmVzdG9yZSI6ZmFsc2UsIklzQ2xvdWRDb3B5IjpmYWxzZSwiQXR0YWNobWVudEZvbGRlcldhc0luRmFsbGJhY2tNb2RlIjpmYWxzZX0sIkFubm90YXRpb25zIjpbXSwiTG9jYXRpb25UeXBlIjowLCJNaXJyb3JzUmVmZXJlbmNlUHJvcGVydHlJZCI6MTY0LCJDcmVhdGVkQnkiOiJfSmVubnkiLCJDcmVhdGVkT24i</w:instrText>
          </w:r>
          <w:r>
            <w:rPr>
              <w:sz w:val="24"/>
              <w:szCs w:val="24"/>
              <w:lang w:val="en-US"/>
            </w:rPr>
            <w:instrText>OiIyMDIyLTA3LTI1VDA3OjI2OjU5IiwiTW9kaWZpZWRCeSI6Il9KZW5ueSIsIklkIjoiODUxYWY3MDYtNDY0NC00YmY4LWE5ODgtNjZhZDVhYTcwMjYxIiwiTW9kaWZpZWRPbiI6IjIwMjItMDctMjVUMDc6MjY6NTkiLCJQcm9qZWN0Ijp7IiRyZWYiOiI4In19LHsiJGlkIjoiNDAiLCIkdHlwZSI6IlN3aXNzQWNhZGVtaWMuQ2l0YXZpLkxv</w:instrText>
          </w:r>
          <w:r>
            <w:rPr>
              <w:sz w:val="24"/>
              <w:szCs w:val="24"/>
              <w:lang w:val="en-US"/>
            </w:rPr>
            <w:instrText>Y2F0aW9uLCBTd2lzc0FjYWRlbWljLkNpdGF2aSIsIkFkZHJlc3MiOnsiJGlkIjoiNDEiLCIkdHlwZSI6IlN3aXNzQWNhZGVtaWMuQ2l0YXZpLkxpbmtlZFJlc291cmNlLCBTd2lzc0FjYWRlbWljLkNpdGF2aSIsIkxpbmtlZFJlc291cmNlVHlwZSI6NSwiT3JpZ2luYWxTdHJpbmciOiJQTUM4MzAxMzU2IiwiVXJpU3RyaW5nIjoiaHR0cHM6</w:instrText>
          </w:r>
          <w:r>
            <w:rPr>
              <w:sz w:val="24"/>
              <w:szCs w:val="24"/>
              <w:lang w:val="en-US"/>
            </w:rPr>
            <w:instrText>Ly93d3cubmNiaS5ubG0ubmloLmdvdi9wbWMvYXJ0aWNsZXMvUE1DODMwMTM1NiIsIkxpbmtlZFJlc291cmNlU3RhdHVzIjo4LCJQcm9wZXJ0aWVzIjp7IiRpZCI6IjQyIiwiJHR5cGUiOiJTd2lzc0FjYWRlbWljLkNpdGF2aS5MaW5rZWRSZXNvdXJjZVByb3BlcnRpZXMsIFN3aXNzQWNhZGVtaWMuQ2l0YXZpIn0sIlN5bmNGb2xkZXJUeXBl</w:instrText>
          </w:r>
          <w:r>
            <w:rPr>
              <w:sz w:val="24"/>
              <w:szCs w:val="24"/>
              <w:lang w:val="en-US"/>
            </w:rPr>
            <w:instrText>IjowLCJJc0xvY2FsQ2xvdWRQcm9qZWN0RmlsZUxpbmsiOmZhbHNlLCJJc0Nsb3VkUmVzdG9yZSI6ZmFsc2UsIklzQ2xvdWRDb3B5IjpmYWxzZSwiQXR0YWNobWVudEZvbGRlcldhc0luRmFsbGJhY2tNb2RlIjpmYWxzZX0sIkFubm90YXRpb25zIjpbXSwiTG9jYXRpb25UeXBlIjowLCJNaXJyb3JzUmVmZXJlbmNlUHJvcGVydHlJZCI6MjA4</w:instrText>
          </w:r>
          <w:r>
            <w:rPr>
              <w:sz w:val="24"/>
              <w:szCs w:val="24"/>
              <w:lang w:val="en-US"/>
            </w:rPr>
            <w:instrText>LCJDcmVhdGVkQnkiOiJfSmVubnkiLCJDcmVhdGVkT24iOiIyMDIyLTA3LTI1VDA3OjI2OjU5IiwiTW9kaWZpZWRCeSI6Il9KZW5ueSIsIklkIjoiODBkMDJjNTEtNDMzMS00MTQ0LWIyYTktMTQxYWE0NDhkN2ZlIiwiTW9kaWZpZWRPbiI6IjIwMjItMDctMjVUMDc6MjY6NTkiLCJQcm9qZWN0Ijp7IiRyZWYiOiI4In19XSwiTnVtYmVyIjoi</w:instrText>
          </w:r>
          <w:r>
            <w:rPr>
              <w:sz w:val="24"/>
              <w:szCs w:val="24"/>
              <w:lang w:val="en-US"/>
            </w:rPr>
            <w:instrText>NzYzIiwiT3JnYW5pemF0aW9ucyI6W10sIk90aGVyc0ludm9sdmVkIjpbXSwiUGFnZVJhbmdlIjoiPHNwPlxyXG4gIDxuPjE8L24+XHJcbiAgPGluPnRydWU8L2luPlxyXG4gIDxvcz4xPC9vcz5cclxuICA8cHM+MTwvcHM+XHJcbjwvc3A+XHJcbjxlcD5cclxuICA8bj4xODwvbj5cclxuICA8aW4+dHJ1ZTwvaW4+XHJcbiAgPG9zPjE4PC9v</w:instrText>
          </w:r>
          <w:r>
            <w:rPr>
              <w:sz w:val="24"/>
              <w:szCs w:val="24"/>
              <w:lang w:val="en-US"/>
            </w:rPr>
            <w:instrText>cz5cclxuICA8cHM+MTg8L3BzPlxyXG48L2VwPlxyXG48b3M+MS0xODwvb3M+IiwiUGVyaW9kaWNhbCI6eyIkaWQiOiI0MyIsIiR0eXBlIjoiU3dpc3NBY2FkZW1pYy5DaXRhdmkuUGVyaW9kaWNhbCwgU3dpc3NBY2FkZW1pYy5DaXRhdmkiLCJJc3NuIjoiMjIyNy05MDU5IiwiTmFtZSI6IkJpb21lZGljaW5lcyIsIlBhZ2luYXRpb24iOjAs</w:instrText>
          </w:r>
          <w:r>
            <w:rPr>
              <w:sz w:val="24"/>
              <w:szCs w:val="24"/>
              <w:lang w:val="en-US"/>
            </w:rPr>
            <w:instrText>IlByb3RlY3RlZCI6ZmFsc2UsIlVzZXJBYmJyZXZpYXRpb24xIjoiQmlvbWVkaWNpbmVzIiwiQ3JlYXRlZEJ5IjoiX0plbm55IiwiQ3JlYXRlZE9uIjoiMjAyMi0wNy0yNVQwNzoyNjo1OSIsIk1vZGlmaWVkQnkiOiJfSmVubnkiLCJJZCI6Ijg2ODAyOTdkLTBjOGEtNGE5Mi1iMjc3LWU1ZDM2NDc5YjViYSIsIk1vZGlmaWVkT24iOiIyMDIy</w:instrText>
          </w:r>
          <w:r>
            <w:rPr>
              <w:sz w:val="24"/>
              <w:szCs w:val="24"/>
              <w:lang w:val="en-US"/>
            </w:rPr>
            <w:instrText>LTA3LTI1VDA3OjI2OjU5IiwiUHJvamVjdCI6eyIkcmVmIjoiOCJ9fSwiUG1jSWQiOiJQTUM4MzAxMzU2IiwiUHVibGlzaGVycyI6W10sIlB1Yk1lZElkIjoiMzQyMDk0MTgiLCJRdW90YXRpb25zIjpbXSwiUmF0aW5nIjowLCJSZWZlcmVuY2VUeXBlIjoiSm91cm5hbEFydGljbGUiLCJTaG9ydFRpdGxlIjoiUm9tZXJvLVZhenF1ZXosIExs</w:instrText>
          </w:r>
          <w:r>
            <w:rPr>
              <w:sz w:val="24"/>
              <w:szCs w:val="24"/>
              <w:lang w:val="en-US"/>
            </w:rPr>
            <w:instrText>b3JlbnMgZXQgYWwuIDIwMjEg4oCTIEludGVybGluayBiZXR3ZWVuIEluZmxhbW1hdGlvbiBhbmQgT3hpZGF0aXZlIiwiU2hvcnRUaXRsZVVwZGF0ZVR5cGUiOjAsIlNvdXJjZU9mQmlibGlvZ3JhcGhpY0luZm9ybWF0aW9uIjoiUHViTWVkIiwiU3RhdGljSWRzIjpbIjU4YmI5ZDA4LThhZjUtNGIzYy1iNDgyLWU5ODFmNzljNjZkMyJdLCJU</w:instrText>
          </w:r>
          <w:r>
            <w:rPr>
              <w:sz w:val="24"/>
              <w:szCs w:val="24"/>
              <w:lang w:val="en-US"/>
            </w:rPr>
            <w:instrText>YWJsZU9mQ29udGVudHNDb21wbGV4aXR5IjowLCJUYWJsZU9mQ29udGVudHNTb3VyY2VUZXh0Rm9ybWF0IjowLCJUYXNrcyI6W10sIlRpdGxlIjoiSW50ZXJsaW5rIGJldHdlZW4gSW5mbGFtbWF0aW9uIGFuZCBPeGlkYXRpdmUgU3RyZXNzIGluIEFnZS1SZWxhdGVkIE1hY3VsYXIgRGVnZW5lcmF0aW9uOiBSb2xlIG9mIENvbXBsZW1lbnQg</w:instrText>
          </w:r>
          <w:r>
            <w:rPr>
              <w:sz w:val="24"/>
              <w:szCs w:val="24"/>
              <w:lang w:val="en-US"/>
            </w:rPr>
            <w:instrText>RmFjdG9yIEgiLCJUcmFuc2xhdG9ycyI6W10sIlZvbHVtZSI6IjkiLCJZZWFyIjoiMjAyMSIsIlllYXJSZXNvbHZlZCI6IjIwMjEiLCJDcmVhdGVkQnkiOiJfSmVubnkiLCJDcmVhdGVkT24iOiIyMDIyLTA3LTI1VDA3OjI2OjU5IiwiTW9kaWZpZWRCeSI6Il9KZW5ueSIsIklkIjoiMWQ2M2YyMTEtZTM5ZC00ZTM0LWE5YTMtNjZiZTYzNTYz</w:instrText>
          </w:r>
          <w:r>
            <w:rPr>
              <w:sz w:val="24"/>
              <w:szCs w:val="24"/>
              <w:lang w:val="en-US"/>
            </w:rPr>
            <w:instrText>ZjVmIiwiTW9kaWZpZWRPbiI6IjIwMjItMTAtMzFUMDg6MTY6MjUiLCJQcm9qZWN0Ijp7IiRyZWYiOiI4In19LCJVc2VOdW1iZXJpbmdUeXBlT2ZQYXJlbnREb2N1bWVudCI6ZmFsc2V9LHsiJGlkIjoiNDQiLCIkdHlwZSI6IlN3aXNzQWNhZGVtaWMuQ2l0YXZpLkNpdGF0aW9ucy5Xb3JkUGxhY2Vob2xkZXJFbnRyeSwgU3dpc3NBY2FkZW1p</w:instrText>
          </w:r>
          <w:r>
            <w:rPr>
              <w:sz w:val="24"/>
              <w:szCs w:val="24"/>
              <w:lang w:val="en-US"/>
            </w:rPr>
            <w:instrText>Yy5DaXRhdmkiLCJJZCI6IjU1YzY1OWMyLWU0YmQtNDc0YS05Mjc3LWY0Mzk5ODQzZTkxNSIsIlJhbmdlU3RhcnQiOjYsIlJhbmdlTGVuZ3RoIjo0LCJSZWZlcmVuY2VJZCI6IjlhN2I1OTdmLTc5NjAtNGU1NC05YTA2LTVjNjMxNTZhNDBiNyIsIlBhZ2VSYW5nZSI6eyIkaWQiOiI0NSIsIiR0eXBlIjoiU3dpc3NBY2FkZW1pYy5QYWdlUmFu</w:instrText>
          </w:r>
          <w:r>
            <w:rPr>
              <w:sz w:val="24"/>
              <w:szCs w:val="24"/>
              <w:lang w:val="en-US"/>
            </w:rPr>
            <w:instrText>Z2UsIFN3aXNzQWNhZGVtaWMiLCJFbmRQYWdlIjp7IiRpZCI6IjQ2IiwiJHR5cGUiOiJTd2lzc0FjYWRlbWljLlBhZ2VOdW1iZXIsIFN3aXNzQWNhZGVtaWMiLCJJc0Z1bGx5TnVtZXJpYyI6ZmFsc2UsIk51bWJlcmluZ1R5cGUiOjAsIk51bWVyYWxTeXN0ZW0iOjB9LCJOdW1iZXJpbmdUeXBlIjowLCJOdW1lcmFsU3lzdGVtIjowLCJTdGFy</w:instrText>
          </w:r>
          <w:r>
            <w:rPr>
              <w:sz w:val="24"/>
              <w:szCs w:val="24"/>
              <w:lang w:val="en-US"/>
            </w:rPr>
            <w:instrText>dFBhZ2UiOnsiJGlkIjoiNDciLCIkdHlwZSI6IlN3aXNzQWNhZGVtaWMuUGFnZU51bWJlciwgU3dpc3NBY2FkZW1pYyIsIklzRnVsbHlOdW1lcmljIjpmYWxzZSwiTnVtYmVyaW5nVHlwZSI6MCwiTnVtZXJhbFN5c3RlbSI6MH19LCJSZWZlcmVuY2UiOnsiJGlkIjoiNDgiLCIkdHlwZSI6IlN3aXNzQWNhZGVtaWMuQ2l0YXZpLlJlZmVyZW5j</w:instrText>
          </w:r>
          <w:r>
            <w:rPr>
              <w:sz w:val="24"/>
              <w:szCs w:val="24"/>
              <w:lang w:val="en-US"/>
            </w:rPr>
            <w:instrText>ZSwgU3dpc3NBY2FkZW1pYy5DaXRhdmkiLCJBYnN0cmFjdENvbXBsZXhpdHkiOjAsIkFic3RyYWN0U291cmNlVGV4dEZvcm1hdCI6MCwiQXV0aG9ycyI6W3siJGlkIjoiNDkiLCIkdHlwZSI6IlN3aXNzQWNhZGVtaWMuQ2l0YXZpLlBlcnNvbiwgU3dpc3NBY2FkZW1pYy5DaXRhdmkiLCJGaXJzdE5hbWUiOiJNYWxnb3J6YXRhIiwiTGFzdE5h</w:instrText>
          </w:r>
          <w:r>
            <w:rPr>
              <w:sz w:val="24"/>
              <w:szCs w:val="24"/>
              <w:lang w:val="en-US"/>
            </w:rPr>
            <w:instrText>bWUiOiJOaXRhIiwiUHJvdGVjdGVkIjpmYWxzZSwiU2V4IjoxLCJDcmVhdGVkQnkiOiJfSmVubnkiLCJDcmVhdGVkT24iOiIyMDIyLTA3LTE4VDEwOjEzOjE0IiwiTW9kaWZpZWRCeSI6Il9KZW5ueSIsIklkIjoiMTFiZmVjYzAtYzdlMy00N2MzLTliY2UtMmI5NTJhMjJmNzYyIiwiTW9kaWZpZWRPbiI6IjIwMjItMDctMThUMTA6MTM6MTQi</w:instrText>
          </w:r>
          <w:r>
            <w:rPr>
              <w:sz w:val="24"/>
              <w:szCs w:val="24"/>
              <w:lang w:val="en-US"/>
            </w:rPr>
            <w:instrText>LCJQcm9qZWN0Ijp7IiRyZWYiOiI4In19LHsiJGlkIjoiNTAiLCIkdHlwZSI6IlN3aXNzQWNhZGVtaWMuQ2l0YXZpLlBlcnNvbiwgU3dpc3NBY2FkZW1pYy5DaXRhdmkiLCJGaXJzdE5hbWUiOiJBbmRyemVqIiwiTGFzdE5hbWUiOiJHcnp5Ym93c2tpIiwiUHJvdGVjdGVkIjpmYWxzZSwiU2V4IjoyLCJDcmVhdGVkQnkiOiJfSmVubnkiLCJD</w:instrText>
          </w:r>
          <w:r>
            <w:rPr>
              <w:sz w:val="24"/>
              <w:szCs w:val="24"/>
              <w:lang w:val="en-US"/>
            </w:rPr>
            <w:instrText>cmVhdGVkT24iOiIyMDIyLTA3LTE4VDEwOjEzOjE0IiwiTW9kaWZpZWRCeSI6Il9KZW5ueSIsIklkIjoiMTcyOGU5YjQtYjdlOC00ZTY3LWI2MTEtYjlkMzQ0ZjYyMzE0IiwiTW9kaWZpZWRPbiI6IjIwMjItMDctMThUMTA6MTM6MTQiLCJQcm9qZWN0Ijp7IiRyZWYiOiI4In19XSwiQ2l0YXRpb25LZXlVcGRhdGVUeXBlIjowLCJDb2xsYWJv</w:instrText>
          </w:r>
          <w:r>
            <w:rPr>
              <w:sz w:val="24"/>
              <w:szCs w:val="24"/>
              <w:lang w:val="en-US"/>
            </w:rPr>
            <w:instrText>cmF0b3JzIjpbXSwiQ292ZXJQYXRoIjp7IiRpZCI6IjUxIiwiJHR5cGUiOiJTd2lzc0FjYWRlbWljLkNpdGF2aS5MaW5rZWRSZXNvdXJjZSwgU3dpc3NBY2FkZW1pYy5DaXRhdmkiLCJMaW5rZWRSZXNvdXJjZVR5cGUiOjEsIlVyaVN0cmluZyI6Ik5pdGEsIEdyenlib3dza2kgMjAyMCAtIEludGVycGxheSBiZXR3ZWVuIHJlYWN0aXZlIG94</w:instrText>
          </w:r>
          <w:r>
            <w:rPr>
              <w:sz w:val="24"/>
              <w:szCs w:val="24"/>
              <w:lang w:val="en-US"/>
            </w:rPr>
            <w:instrText>eWdlbiBzcGVjaWVzLmpwZyIsIkxpbmtlZFJlc291cmNlU3RhdHVzIjo4LCJQcm9wZXJ0aWVzIjp7IiRpZCI6IjUyIiwiJHR5cGUiOiJTd2lzc0FjYWRlbWljLkNpdGF2aS5MaW5rZWRSZXNvdXJjZVByb3BlcnRpZXMsIFN3aXNzQWNhZGVtaWMuQ2l0YXZpIn0sIlN5bmNGb2xkZXJUeXBlIjowLCJJc0xvY2FsQ2xvdWRQcm9qZWN0RmlsZUxp</w:instrText>
          </w:r>
          <w:r>
            <w:rPr>
              <w:sz w:val="24"/>
              <w:szCs w:val="24"/>
              <w:lang w:val="en-US"/>
            </w:rPr>
            <w:instrText>bmsiOmZhbHNlLCJJc0Nsb3VkUmVzdG9yZSI6ZmFsc2UsIklzQ2xvdWRDb3B5IjpmYWxzZSwiQXR0YWNobWVudEZvbGRlcldhc0luRmFsbGJhY2tNb2RlIjpmYWxzZX0sIkRhdGUyIjoiMjUuMDkuMjAyMCIsIkRvaSI6IjEwLjE3MTc5L2V4Y2xpMjAyMC0yOTE1IiwiRWRpdG9ycyI6W10sIkV2YWx1YXRpb25Db21wbGV4aXR5IjowLCJFdmFs</w:instrText>
          </w:r>
          <w:r>
            <w:rPr>
              <w:sz w:val="24"/>
              <w:szCs w:val="24"/>
              <w:lang w:val="en-US"/>
            </w:rPr>
            <w:instrText>dWF0aW9uU291cmNlVGV4dEZvcm1hdCI6MCwiR3JvdXBzIjpbXSwiSGFzTGFiZWwxIjpmYWxzZSwiSGFzTGFiZWwyIjpmYWxzZSwiS2V5d29yZHMiOltdLCJMYW5ndWFnZSI6ImVuZyIsIkxhbmd1YWdlQ29kZSI6ImVuIiwiTG9jYXRpb25zIjpbeyIkaWQiOiI1MyIsIiR0eXBlIjoiU3dpc3NBY2FkZW1pYy5DaXRhdmkuTG9jYXRpb24sIFN3</w:instrText>
          </w:r>
          <w:r>
            <w:rPr>
              <w:sz w:val="24"/>
              <w:szCs w:val="24"/>
              <w:lang w:val="en-US"/>
            </w:rPr>
            <w:instrText>aXNzQWNhZGVtaWMuQ2l0YXZpIiwiQWRkcmVzcyI6eyIkaWQiOiI1NCIsIiR0eXBlIjoiU3dpc3NBY2FkZW1pYy5DaXRhdmkuTGlua2VkUmVzb3VyY2UsIFN3aXNzQWNhZGVtaWMuQ2l0YXZpIiwiTGlua2VkUmVzb3VyY2VUeXBlIjo1LCJPcmlnaW5hbFN0cmluZyI6IjMzMTkyMjE3IiwiVXJpU3RyaW5nIjoiaHR0cDovL3d3dy5uY2JpLm5s</w:instrText>
          </w:r>
          <w:r>
            <w:rPr>
              <w:sz w:val="24"/>
              <w:szCs w:val="24"/>
              <w:lang w:val="en-US"/>
            </w:rPr>
            <w:instrText>bS5uaWguZ292L3B1Ym1lZC8zMzE5MjIxNyIsIkxpbmtlZFJlc291cmNlU3RhdHVzIjo4LCJQcm9wZXJ0aWVzIjp7IiRpZCI6IjU1IiwiJHR5cGUiOiJTd2lzc0FjYWRlbWljLkNpdGF2aS5MaW5rZWRSZXNvdXJjZVByb3BlcnRpZXMsIFN3aXNzQWNhZGVtaWMuQ2l0YXZpIn0sIlN5bmNGb2xkZXJUeXBlIjowLCJJc0xvY2FsQ2xvdWRQcm9q</w:instrText>
          </w:r>
          <w:r>
            <w:rPr>
              <w:sz w:val="24"/>
              <w:szCs w:val="24"/>
              <w:lang w:val="en-US"/>
            </w:rPr>
            <w:instrText>ZWN0RmlsZUxpbmsiOmZhbHNlLCJJc0Nsb3VkUmVzdG9yZSI6ZmFsc2UsIklzQ2xvdWRDb3B5IjpmYWxzZSwiQXR0YWNobWVudEZvbGRlcldhc0luRmFsbGJhY2tNb2RlIjpmYWxzZX0sIkFubm90YXRpb25zIjpbXSwiTG9jYXRpb25UeXBlIjowLCJNaXJyb3JzUmVmZXJlbmNlUHJvcGVydHlJZCI6MTY0LCJDcmVhdGVkQnkiOiJfSmVubnki</w:instrText>
          </w:r>
          <w:r>
            <w:rPr>
              <w:sz w:val="24"/>
              <w:szCs w:val="24"/>
              <w:lang w:val="en-US"/>
            </w:rPr>
            <w:instrText>LCJDcmVhdGVkT24iOiIyMDIyLTA3LTE4VDEwOjEzOjE0IiwiTW9kaWZpZWRCeSI6Il9KZW5ueSIsIklkIjoiNTNjOGVhY2EtYWY0MS00NDFmLTk4M2UtZjZjZDE0NjUyODRhIiwiTW9kaWZpZWRPbiI6IjIwMjItMDctMThUMTA6MTM6MTQiLCJQcm9qZWN0Ijp7IiRyZWYiOiI4In19LHsiJGlkIjoiNTYiLCIkdHlwZSI6IlN3aXNzQWNhZGVt</w:instrText>
          </w:r>
          <w:r>
            <w:rPr>
              <w:sz w:val="24"/>
              <w:szCs w:val="24"/>
              <w:lang w:val="en-US"/>
            </w:rPr>
            <w:instrText>aWMuQ2l0YXZpLkxvY2F0aW9uLCBTd2lzc0FjYWRlbWljLkNpdGF2aSIsIkFkZHJlc3MiOnsiJGlkIjoiNTciLCIkdHlwZSI6IlN3aXNzQWNhZGVtaWMuQ2l0YXZpLkxpbmtlZFJlc291cmNlLCBTd2lzc0FjYWRlbWljLkNpdGF2aSIsIkxpbmtlZFJlc291cmNlVHlwZSI6NSwiT3JpZ2luYWxTdHJpbmciOiJQTUM3NjU4NDY1IiwiVXJpU3Ry</w:instrText>
          </w:r>
          <w:r>
            <w:rPr>
              <w:sz w:val="24"/>
              <w:szCs w:val="24"/>
              <w:lang w:val="en-US"/>
            </w:rPr>
            <w:instrText>aW5nIjoiaHR0cHM6Ly93d3cubmNiaS5ubG0ubmloLmdvdi9wbWMvYXJ0aWNsZXMvUE1DNzY1ODQ2NSIsIkxpbmtlZFJlc291cmNlU3RhdHVzIjo4LCJQcm9wZXJ0aWVzIjp7IiRpZCI6IjU4IiwiJHR5cGUiOiJTd2lzc0FjYWRlbWljLkNpdGF2aS5MaW5rZWRSZXNvdXJjZVByb3BlcnRpZXMsIFN3aXNzQWNhZGVtaWMuQ2l0YXZpIn0sIlN5</w:instrText>
          </w:r>
          <w:r>
            <w:rPr>
              <w:sz w:val="24"/>
              <w:szCs w:val="24"/>
              <w:lang w:val="en-US"/>
            </w:rPr>
            <w:instrText>bmNGb2xkZXJUeXBlIjowLCJJc0xvY2FsQ2xvdWRQcm9qZWN0RmlsZUxpbmsiOmZhbHNlLCJJc0Nsb3VkUmVzdG9yZSI6ZmFsc2UsIklzQ2xvdWRDb3B5IjpmYWxzZSwiQXR0YWNobWVudEZvbGRlcldhc0luRmFsbGJhY2tNb2RlIjpmYWxzZX0sIkFubm90YXRpb25zIjpbXSwiTG9jYXRpb25UeXBlIjowLCJNaXJyb3JzUmVmZXJlbmNlUHJv</w:instrText>
          </w:r>
          <w:r>
            <w:rPr>
              <w:sz w:val="24"/>
              <w:szCs w:val="24"/>
              <w:lang w:val="en-US"/>
            </w:rPr>
            <w:instrText>cGVydHlJZCI6MjA4LCJDcmVhdGVkQnkiOiJfSmVubnkiLCJDcmVhdGVkT24iOiIyMDIyLTA3LTE4VDEwOjEzOjE0IiwiTW9kaWZpZWRCeSI6Il9KZW5ueSIsIklkIjoiODMyOTdmOWUtZWI0ZC00M2U1LWIwMWYtZjQ2YjI5NWQwM2VlIiwiTW9kaWZpZWRPbiI6IjIwMjItMDctMThUMTA6MTM6MTQiLCJQcm9qZWN0Ijp7IiRyZWYiOiI4In19</w:instrText>
          </w:r>
          <w:r>
            <w:rPr>
              <w:sz w:val="24"/>
              <w:szCs w:val="24"/>
              <w:lang w:val="en-US"/>
            </w:rPr>
            <w:instrText>LHsiJGlkIjoiNTkiLCIkdHlwZSI6IlN3aXNzQWNhZGVtaWMuQ2l0YXZpLkxvY2F0aW9uLCBTd2lzc0FjYWRlbWljLkNpdGF2aSIsIkFkZHJlc3MiOnsiJGlkIjoiNjAiLCIkdHlwZSI6IlN3aXNzQWNhZGVtaWMuQ2l0YXZpLkxpbmtlZFJlc291cmNlLCBTd2lzc0FjYWRlbWljLkNpdGF2aSIsIkxpbmtlZFJlc291cmNlVHlwZSI6NSwiT3Jp</w:instrText>
          </w:r>
          <w:r>
            <w:rPr>
              <w:sz w:val="24"/>
              <w:szCs w:val="24"/>
              <w:lang w:val="en-US"/>
            </w:rPr>
            <w:instrText>Z2luYWxTdHJpbmciOiIxMC4xNzE3OS9leGNsaTIwMjAtMjkxNSIsIlVyaVN0cmluZyI6Imh0dHBzOi8vZG9pLm9yZy8xMC4xNzE3OS9leGNsaTIwMjAtMjkxNSIsIkxpbmtlZFJlc291cmNlU3RhdHVzIjo4LCJQcm9wZXJ0aWVzIjp7IiRpZCI6IjYxIiwiJHR5cGUiOiJTd2lzc0FjYWRlbWljLkNpdGF2aS5MaW5rZWRSZXNvdXJjZVByb3Bl</w:instrText>
          </w:r>
          <w:r>
            <w:rPr>
              <w:sz w:val="24"/>
              <w:szCs w:val="24"/>
              <w:lang w:val="en-US"/>
            </w:rPr>
            <w:instrText>cnRpZXMsIFN3aXNzQWNhZGVtaWMuQ2l0YXZpIn0sIlN5bmNGb2xkZXJUeXBlIjowLCJJc0xvY2FsQ2xvdWRQcm9qZWN0RmlsZUxpbmsiOmZhbHNlLCJJc0Nsb3VkUmVzdG9yZSI6ZmFsc2UsIklzQ2xvdWRDb3B5IjpmYWxzZSwiQXR0YWNobWVudEZvbGRlcldhc0luRmFsbGJhY2tNb2RlIjpmYWxzZX0sIkFubm90YXRpb25zIjpbXSwiTG9j</w:instrText>
          </w:r>
          <w:r>
            <w:rPr>
              <w:sz w:val="24"/>
              <w:szCs w:val="24"/>
              <w:lang w:val="en-US"/>
            </w:rPr>
            <w:instrText>YXRpb25UeXBlIjowLCJNaXJyb3JzUmVmZXJlbmNlUHJvcGVydHlJZCI6MTI4LCJDcmVhdGVkQnkiOiJfSmVubnkiLCJDcmVhdGVkT24iOiIyMDIyLTA3LTE4VDEwOjEzOjE0IiwiTW9kaWZpZWRCeSI6Il9KZW5ueSIsIklkIjoiOWNmMWY4MGMtMjJhNC00NjBhLWE0MGMtYjVmNmU1MWM3NTBiIiwiTW9kaWZpZWRPbiI6IjIwMjItMDctMThU</w:instrText>
          </w:r>
          <w:r>
            <w:rPr>
              <w:sz w:val="24"/>
              <w:szCs w:val="24"/>
              <w:lang w:val="en-US"/>
            </w:rPr>
            <w:instrText>MTA6MTM6MTQiLCJQcm9qZWN0Ijp7IiRyZWYiOiI4In19XSwiT3JnYW5pemF0aW9ucyI6W10sIk90aGVyc0ludm9sdmVkIjpbXSwiUGFnZVJhbmdlIjoiPHNwPlxyXG4gIDxuPjEzNTM8L24+XHJcbiAgPGluPnRydWU8L2luPlxyXG4gIDxvcz4xMzUzPC9vcz5cclxuICA8cHM+MTM1MzwvcHM+XHJcbjwvc3A+XHJcbjxlcD5cclxuICA8bj4x</w:instrText>
          </w:r>
          <w:r>
            <w:rPr>
              <w:sz w:val="24"/>
              <w:szCs w:val="24"/>
              <w:lang w:val="en-US"/>
            </w:rPr>
            <w:instrText>MzcxPC9uPlxyXG4gIDxpbj50cnVlPC9pbj5cclxuICA8b3M+MTM3MTwvb3M+XHJcbiAgPHBzPjEzNzE8L3BzPlxyXG48L2VwPlxyXG48b3M+MTM1My0xMzcxPC9vcz4iLCJQZXJpb2RpY2FsIjp7IiRpZCI6IjYyIiwiJHR5cGUiOiJTd2lzc0FjYWRlbWljLkNpdGF2aS5QZXJpb2RpY2FsLCBTd2lzc0FjYWRlbWljLkNpdGF2aSIsIklzc24i</w:instrText>
          </w:r>
          <w:r>
            <w:rPr>
              <w:sz w:val="24"/>
              <w:szCs w:val="24"/>
              <w:lang w:val="en-US"/>
            </w:rPr>
            <w:instrText>OiIxNjExLTIxNTYiLCJOYW1lIjoiRVhDTEkgam91cm5hbCIsIlBhZ2luYXRpb24iOjAsIlByb3RlY3RlZCI6ZmFsc2UsIlVzZXJBYmJyZXZpYXRpb24xIjoiRVhDTEkgSiIsIkNyZWF0ZWRCeSI6Il9KZW5ueSIsIkNyZWF0ZWRPbiI6IjIwMjItMDctMThUMTA6MTM6MTQiLCJNb2RpZmllZEJ5IjoiX0plbm55IiwiSWQiOiJiY2ZkOGJhMC0w</w:instrText>
          </w:r>
          <w:r>
            <w:rPr>
              <w:sz w:val="24"/>
              <w:szCs w:val="24"/>
              <w:lang w:val="en-US"/>
            </w:rPr>
            <w:instrText>MWM4LTQyZjgtODQ3Ny0wOTFkMjYwYWQwZjgiLCJNb2RpZmllZE9uIjoiMjAyMi0wNy0xOFQxMDoxMzoxNCIsIlByb2plY3QiOnsiJHJlZiI6IjgifX0sIlBtY0lkIjoiUE1DNzY1ODQ2NSIsIlB1Ymxpc2hlcnMiOltdLCJQdWJNZWRJZCI6IjMzMTkyMjE3IiwiUXVvdGF0aW9ucyI6W10sIlJhdGluZyI6MCwiUmVmZXJlbmNlVHlwZSI6Ikpv</w:instrText>
          </w:r>
          <w:r>
            <w:rPr>
              <w:sz w:val="24"/>
              <w:szCs w:val="24"/>
              <w:lang w:val="en-US"/>
            </w:rPr>
            <w:instrText>dXJuYWxBcnRpY2xlIiwiU2hvcnRUaXRsZSI6Ik5pdGEsIEdyenlib3dza2kgMjAyMCDigJMgSW50ZXJwbGF5IGJldHdlZW4gcmVhY3RpdmUgb3h5Z2VuIHNwZWNpZXMiLCJTaG9ydFRpdGxlVXBkYXRlVHlwZSI6MCwiU291cmNlT2ZCaWJsaW9ncmFwaGljSW5mb3JtYXRpb24iOiJQdWJNZWQiLCJTdGF0aWNJZHMiOlsiM2MyZDI0ZmUtMGY4</w:instrText>
          </w:r>
          <w:r>
            <w:rPr>
              <w:sz w:val="24"/>
              <w:szCs w:val="24"/>
              <w:lang w:val="en-US"/>
            </w:rPr>
            <w:instrText>OS00YTA0LTgzZDktYmRkMTQ1MWM5MzM3Il0sIlRhYmxlT2ZDb250ZW50c0NvbXBsZXhpdHkiOjAsIlRhYmxlT2ZDb250ZW50c1NvdXJjZVRleHRGb3JtYXQiOjAsIlRhc2tzIjpbXSwiVGl0bGUiOiJJbnRlcnBsYXkgYmV0d2VlbiByZWFjdGl2ZSBveHlnZW4gc3BlY2llcyBhbmQgYXV0b3BoYWd5IGluIHRoZSBjb3Vyc2Ugb2YgYWdlLXJl</w:instrText>
          </w:r>
          <w:r>
            <w:rPr>
              <w:sz w:val="24"/>
              <w:szCs w:val="24"/>
              <w:lang w:val="en-US"/>
            </w:rPr>
            <w:instrText>bGF0ZWQgbWFjdWxhciBkZWdlbmVyYXRpb24iLCJUcmFuc2xhdG9ycyI6W10sIlZvbHVtZSI6IjE5IiwiWWVhciI6IjIwMjAiLCJZZWFyUmVzb2x2ZWQiOiIyMDIwIiwiQ3JlYXRlZEJ5IjoiX0plbm55IiwiQ3JlYXRlZE9uIjoiMjAyMi0wNy0xOFQxMDoxMzoxNCIsIk1vZGlmaWVkQnkiOiJfSmVubnkiLCJJZCI6IjlhN2I1OTdmLTc5NjAt</w:instrText>
          </w:r>
          <w:r>
            <w:rPr>
              <w:sz w:val="24"/>
              <w:szCs w:val="24"/>
              <w:lang w:val="en-US"/>
            </w:rPr>
            <w:instrText>NGU1NC05YTA2LTVjNjMxNTZhNDBiNyIsIk1vZGlmaWVkT24iOiIyMDIyLTEwLTMxVDA4OjE2OjI1IiwiUHJvamVjdCI6eyIkcmVmIjoiOCJ9fSwiVXNlTnVtYmVyaW5nVHlwZU9mUGFyZW50RG9jdW1lbnQiOmZhbHNlfV0sIkZvcm1hdHRlZFRleHQiOnsiJGlkIjoiNjMiLCJDb3VudCI6MSwiVGV4dFVuaXRzIjpbeyIkaWQiOiI2NCIsIkZv</w:instrText>
          </w:r>
          <w:r>
            <w:rPr>
              <w:sz w:val="24"/>
              <w:szCs w:val="24"/>
              <w:lang w:val="en-US"/>
            </w:rPr>
            <w:instrText>bnRTdHlsZSI6eyIkaWQiOiI2NSIsIk5ldXRyYWwiOnRydWV9LCJSZWFkaW5nT3JkZXIiOjEsIlRleHQiOiIoMTEsMjYsMjcpIn1dfSwiVGFnIjoiQ2l0YXZpUGxhY2Vob2xkZXIjNDY2OTA5MWUtYWM5OS00MmZjLWE5YWYtMGViODg4Y2FjM2RiIiwiVGV4dCI6IigxMSwyNiwyNykiLCJXQUlWZXJzaW9uIjoiNi4xNC4wLjAifQ==}</w:instrText>
          </w:r>
          <w:r>
            <w:rPr>
              <w:sz w:val="24"/>
              <w:szCs w:val="24"/>
              <w:lang w:val="en-US"/>
            </w:rPr>
            <w:fldChar w:fldCharType="separate"/>
          </w:r>
          <w:r>
            <w:rPr>
              <w:sz w:val="24"/>
              <w:szCs w:val="24"/>
              <w:lang w:val="en-US"/>
            </w:rPr>
            <w:t>(11,26,</w:t>
          </w:r>
          <w:r>
            <w:rPr>
              <w:sz w:val="24"/>
              <w:szCs w:val="24"/>
              <w:lang w:val="en-US"/>
            </w:rPr>
            <w:t>27)</w:t>
          </w:r>
          <w:r>
            <w:rPr>
              <w:sz w:val="24"/>
              <w:szCs w:val="24"/>
              <w:lang w:val="en-US"/>
            </w:rPr>
            <w:fldChar w:fldCharType="end"/>
          </w:r>
        </w:sdtContent>
      </w:sdt>
      <w:r>
        <w:rPr>
          <w:sz w:val="24"/>
          <w:szCs w:val="24"/>
          <w:lang w:val="en-US"/>
        </w:rPr>
        <w:t xml:space="preserve">. </w:t>
      </w:r>
      <w:r>
        <w:rPr>
          <w:b/>
          <w:bCs/>
          <w:color w:val="FF0000"/>
          <w:sz w:val="24"/>
          <w:szCs w:val="24"/>
          <w:lang w:val="en-US"/>
        </w:rPr>
        <w:t xml:space="preserve">The exact temporal relationships between degeneration of RPE and photoreceptor cells and changes in Bruch’s membrane and the choriocapillaris are not yet clear. It is possible that the first changes occur in Bruch’s membrane or the </w:t>
      </w:r>
      <w:r>
        <w:rPr>
          <w:b/>
          <w:bCs/>
          <w:color w:val="FF0000"/>
          <w:sz w:val="24"/>
          <w:szCs w:val="24"/>
          <w:lang w:val="en-US"/>
        </w:rPr>
        <w:t>choriocapillaris, leading to RPE and photoreceptor degeneration. Alternatively, changes in the RPE and photoreceptors could drive the changes in Bruch’s membrane and choriocapillaris.</w:t>
      </w:r>
      <w:r>
        <w:rPr>
          <w:color w:val="FF0000"/>
          <w:sz w:val="24"/>
          <w:szCs w:val="24"/>
          <w:lang w:val="en-US"/>
        </w:rPr>
        <w:t xml:space="preserve"> </w:t>
      </w:r>
    </w:p>
    <w:p w:rsidR="00051524" w:rsidRDefault="00367442">
      <w:pPr>
        <w:pStyle w:val="2"/>
        <w:rPr>
          <w:b/>
          <w:bCs/>
          <w:sz w:val="24"/>
          <w:szCs w:val="24"/>
          <w:lang w:val="en-US"/>
        </w:rPr>
      </w:pPr>
      <w:r>
        <w:rPr>
          <w:b/>
          <w:bCs/>
          <w:sz w:val="24"/>
          <w:szCs w:val="24"/>
          <w:lang w:val="en-US"/>
        </w:rPr>
        <w:t xml:space="preserve">Metformin </w:t>
      </w:r>
    </w:p>
    <w:p w:rsidR="00051524" w:rsidRDefault="00367442">
      <w:pPr>
        <w:jc w:val="both"/>
        <w:rPr>
          <w:sz w:val="24"/>
          <w:szCs w:val="24"/>
          <w:lang w:val="en-US"/>
        </w:rPr>
      </w:pPr>
      <w:r>
        <w:rPr>
          <w:sz w:val="24"/>
          <w:szCs w:val="24"/>
          <w:lang w:val="en-US"/>
        </w:rPr>
        <w:t>Metformin is a synthetic derivative of the naturally occurri</w:t>
      </w:r>
      <w:r>
        <w:rPr>
          <w:sz w:val="24"/>
          <w:szCs w:val="24"/>
          <w:lang w:val="en-US"/>
        </w:rPr>
        <w:t xml:space="preserve">ng galegine from the plant </w:t>
      </w:r>
      <w:r>
        <w:rPr>
          <w:i/>
          <w:iCs/>
          <w:sz w:val="24"/>
          <w:szCs w:val="24"/>
          <w:lang w:val="en-US"/>
        </w:rPr>
        <w:t>Galega officinalis</w:t>
      </w:r>
      <w:r>
        <w:rPr>
          <w:sz w:val="24"/>
          <w:szCs w:val="24"/>
          <w:lang w:val="en-US"/>
        </w:rPr>
        <w:t xml:space="preserve"> </w:t>
      </w:r>
      <w:sdt>
        <w:sdtPr>
          <w:rPr>
            <w:sz w:val="24"/>
            <w:szCs w:val="24"/>
            <w:lang w:val="en-US"/>
          </w:rPr>
          <w:alias w:val="To edit, see citavi.com/edit"/>
          <w:tag w:val="CitaviPlaceholder#c8061fdb-bdd1-4194-908c-3f6fb06f6b97"/>
          <w:id w:val="1244606375"/>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w:instrText>
          </w:r>
          <w:r>
            <w:rPr>
              <w:sz w:val="24"/>
              <w:szCs w:val="24"/>
              <w:lang w:val="en-US"/>
            </w:rPr>
            <w:instrText>ZpLkNpdGF0aW9ucy5Xb3JkUGxhY2Vob2xkZXJFbnRyeSwgU3dpc3NBY2FkZW1pYy5DaXRhdmkiLCJJZCI6IjhjNmFhYmNiLTA5ZWYtNDhmYi05NTUxLTExOTI4MzlmNmVhYyIsIlJhbmdlTGVuZ3RoIjozLCJSZWZlcmVuY2VJZCI6ImJmNzFiN2YzLWJkZDMtNDEzZC05ZjgzLTYxMWMzOWQ2YjEwZCIsIlBhZ2VSYW5nZSI6eyIkaWQiOiIzIi</w:instrText>
          </w:r>
          <w:r>
            <w:rPr>
              <w:sz w:val="24"/>
              <w:szCs w:val="24"/>
              <w:lang w:val="en-US"/>
            </w:rPr>
            <w:instrText>wiJHR5cGUiOiJTd2lzc0FjYWRlbWljLlBhZ2VSYW5nZSwgU3dpc3NBY2FkZW1pYyIsIkVuZFBhZ2UiOnsiJGlkIjoiNCIsIiR0eXBlIjoiU3dpc3NBY2FkZW1pYy5QYWdlTnVtYmVyLCBTd2lzc0FjYWRlbWljIiwiSXNGdWxseU51bWVyaWMiOmZhbHNlLCJOdW1iZXJpbmdUeXBlIjowLCJOdW1lcmFsU3lzdGVtIjowfSwiTnVtYmVyaW5nVH</w:instrText>
          </w:r>
          <w:r>
            <w:rPr>
              <w:sz w:val="24"/>
              <w:szCs w:val="24"/>
              <w:lang w:val="en-US"/>
            </w:rPr>
            <w:instrText>lwZSI6MCwiTnVtZXJhbFN5c3RlbSI6MCwiU3RhcnRQYWdlIjp7IiRpZCI6IjUiLCIkdHlwZSI6IlN3aXNzQWNhZGVtaWMuUGFnZU51bWJlciwgU3dpc3NBY2FkZW1pYyIsIklzRnVsbHlOdW1lcmljIjpmYWxzZSwiTnVtYmVyaW5nVHlwZSI6MCwiTnVtZXJhbFN5c3RlbSI6MH19LCJSZWZlcmVuY2UiOnsiJGlkIjoiNiIsIiR0eXBlIjoiU3</w:instrText>
          </w:r>
          <w:r>
            <w:rPr>
              <w:sz w:val="24"/>
              <w:szCs w:val="24"/>
              <w:lang w:val="en-US"/>
            </w:rPr>
            <w:instrText>dpc3NBY2FkZW1pYy5DaXRhdmkuUmVmZXJlbmNlLCBTd2lzc0FjYWRlbWljLkNpdGF2aSIsIkFic3RyYWN0Q29tcGxleGl0eSI6MCwiQWJzdHJhY3RTb3VyY2VUZXh0Rm9ybWF0IjowLCJBdXRob3JzIjpbeyIkaWQiOiI3IiwiJHR5cGUiOiJTd2lzc0FjYWRlbWljLkNpdGF2aS5QZXJzb24sIFN3aXNzQWNhZGVtaWMuQ2l0YXZpIiwiRmlyc3</w:instrText>
          </w:r>
          <w:r>
            <w:rPr>
              <w:sz w:val="24"/>
              <w:szCs w:val="24"/>
              <w:lang w:val="en-US"/>
            </w:rPr>
            <w:instrText>ROYW1lIjoiR3JhaGFtIiwiTGFzdE5hbWUiOiJSZW5hIiwiUHJvdGVjdGVkIjpmYWxzZSwiU2V4IjoyLCJDcmVhdGVkQnkiOiJfSmVubnkiLCJDcmVhdGVkT24iOiIyMDIyLTA4LTA4VDA4OjQxOjIwIiwiTW9kaWZpZWRCeSI6Il9KZW5ueSIsIklkIjoiYzdjNzAyNTctZDZkMC00NGE5LTg0ZDUtNTBlOGRhZmVmNzNmIiwiTW9kaWZpZWRPbi</w:instrText>
          </w:r>
          <w:r>
            <w:rPr>
              <w:sz w:val="24"/>
              <w:szCs w:val="24"/>
              <w:lang w:val="en-US"/>
            </w:rPr>
            <w:instrText>I6IjIwMjItMDgtMDhUMDg6NDE6MjAiLCJQcm9qZWN0Ijp7IiRpZCI6IjgiLCIkdHlwZSI6IlN3aXNzQWNhZGVtaWMuQ2l0YXZpLlByb2plY3QsIFN3aXNzQWNhZGVtaWMuQ2l0YXZpIn19LHsiJGlkIjoiOSIsIiR0eXBlIjoiU3dpc3NBY2FkZW1pYy5DaXRhdmkuUGVyc29uLCBTd2lzc0FjYWRlbWljLkNpdGF2aSIsIkZpcnN0TmFtZSI6Ik</w:instrText>
          </w:r>
          <w:r>
            <w:rPr>
              <w:sz w:val="24"/>
              <w:szCs w:val="24"/>
              <w:lang w:val="en-US"/>
            </w:rPr>
            <w:instrText>QuIiwiTGFzdE5hbWUiOiJIYXJkaWUiLCJNaWRkbGVOYW1lIjoiR3JhaGFtZSIsIlByb3RlY3RlZCI6ZmFsc2UsIlNleCI6MCwiQ3JlYXRlZEJ5IjoiX0plbm55IiwiQ3JlYXRlZE9uIjoiMjAyMi0wOC0wOFQwODo0MToyMCIsIk1vZGlmaWVkQnkiOiJfSmVubnkiLCJJZCI6Ijg4ZWRlOGU4LTMyNjgtNGE1ZC04NDAzLTk0NTgyZWMzMzU1Yi</w:instrText>
          </w:r>
          <w:r>
            <w:rPr>
              <w:sz w:val="24"/>
              <w:szCs w:val="24"/>
              <w:lang w:val="en-US"/>
            </w:rPr>
            <w:instrText>IsIk1vZGlmaWVkT24iOiIyMDIyLTA4LTA4VDA4OjQxOjIwIiwiUHJvamVjdCI6eyIkcmVmIjoiOCJ9fSx7IiRpZCI6IjEwIiwiJHR5cGUiOiJTd2lzc0FjYWRlbWljLkNpdGF2aS5QZXJzb24sIFN3aXNzQWNhZGVtaWMuQ2l0YXZpIiwiRmlyc3ROYW1lIjoiRXdhbiIsIkxhc3ROYW1lIjoiUGVhcnNvbiIsIk1pZGRsZU5hbWUiOiJSLiIsIl</w:instrText>
          </w:r>
          <w:r>
            <w:rPr>
              <w:sz w:val="24"/>
              <w:szCs w:val="24"/>
              <w:lang w:val="en-US"/>
            </w:rPr>
            <w:instrText>Byb3RlY3RlZCI6ZmFsc2UsIlNleCI6MiwiQ3JlYXRlZEJ5IjoiX0plbm55IiwiQ3JlYXRlZE9uIjoiMjAyMi0wOC0wOFQwODo0MToyMCIsIk1vZGlmaWVkQnkiOiJfSmVubnkiLCJJZCI6ImExMGZiMjg3LTY0ZjAtNDBlMS04MjYxLTU0MjZkZDUyYzNmZSIsIk1vZGlmaWVkT24iOiIyMDIyLTA4LTA4VDA4OjQxOjIwIiwiUHJvamVjdCI6ey</w:instrText>
          </w:r>
          <w:r>
            <w:rPr>
              <w:sz w:val="24"/>
              <w:szCs w:val="24"/>
              <w:lang w:val="en-US"/>
            </w:rPr>
            <w:instrText>IkcmVmIjoiOCJ9fV0sIkNpdGF0aW9uS2V5VXBkYXRlVHlwZSI6MCwiQ29sbGFib3JhdG9ycyI6W10sIkRhdGUyIjoiMDMuMDguMjAxNyIsIkRvaSI6IjEwLjEwMDcvczAwMTI1LTAxNy00MzQyLXoiLCJFZGl0b3JzIjpbXSwiRXZhbHVhdGlvbkNvbXBsZXhpdHkiOjAsIkV2YWx1YXRpb25Tb3VyY2VUZXh0Rm9ybWF0IjowLCJHcm91cHMiOl</w:instrText>
          </w:r>
          <w:r>
            <w:rPr>
              <w:sz w:val="24"/>
              <w:szCs w:val="24"/>
              <w:lang w:val="en-US"/>
            </w:rPr>
            <w:instrText>tdLCJIYXNMYWJlbDEiOmZhbHNlLCJIYXNMYWJlbDIiOmZhbHNlLCJLZXl3b3JkcyI6W10sIkxhbmd1YWdlIjoiZW5nIiwiTGFuZ3VhZ2VDb2RlIjoiZW4iLCJMb2NhdGlvbnMiOlt7IiRpZCI6IjExIiwiJHR5cGUiOiJTd2lzc0FjYWRlbWljLkNpdGF2aS5Mb2NhdGlvbiwgU3dpc3NBY2FkZW1pYy5DaXRhdmkiLCJBZGRyZXNzIjp7IiRpZC</w:instrText>
          </w:r>
          <w:r>
            <w:rPr>
              <w:sz w:val="24"/>
              <w:szCs w:val="24"/>
              <w:lang w:val="en-US"/>
            </w:rPr>
            <w:instrText>I6IjEyIiwiJHR5cGUiOiJTd2lzc0FjYWRlbWljLkNpdGF2aS5MaW5rZWRSZXNvdXJjZSwgU3dpc3NBY2FkZW1pYy5DaXRhdmkiLCJMaW5rZWRSZXNvdXJjZVR5cGUiOjUsIk9yaWdpbmFsU3RyaW5nIjoiMTAuMTAwNy9zMDAxMjUtMDE3LTQzNDIteiIsIlVyaVN0cmluZyI6Imh0dHBzOi8vZG9pLm9yZy8xMC4xMDA3L3MwMDEyNS0wMTctND</w:instrText>
          </w:r>
          <w:r>
            <w:rPr>
              <w:sz w:val="24"/>
              <w:szCs w:val="24"/>
              <w:lang w:val="en-US"/>
            </w:rPr>
            <w:instrText>M0Mi16IiwiTGlua2VkUmVzb3VyY2VTdGF0dXMiOjgsIlByb3BlcnRpZXMiOnsiJGlkIjoiMTMiLCIkdHlwZSI6IlN3aXNzQWNhZGVtaWMuQ2l0YXZpLkxpbmtlZFJlc291cmNlUHJvcGVydGllcywgU3dpc3NBY2FkZW1pYy5DaXRhdmkifSwiU3luY0ZvbGRlclR5cGUiOjAsIklzTG9jYWxDbG91ZFByb2plY3RGaWxlTGluayI6ZmFsc2UsIk</w:instrText>
          </w:r>
          <w:r>
            <w:rPr>
              <w:sz w:val="24"/>
              <w:szCs w:val="24"/>
              <w:lang w:val="en-US"/>
            </w:rPr>
            <w:instrText>lzQ2xvdWRSZXN0b3JlIjpmYWxzZSwiSXNDbG91ZENvcHkiOmZhbHNlLCJBdHRhY2htZW50Rm9sZGVyV2FzSW5GYWxsYmFja01vZGUiOmZhbHNlfSwiQW5ub3RhdGlvbnMiOltdLCJMb2NhdGlvblR5cGUiOjAsIk1pcnJvcnNSZWZlcmVuY2VQcm9wZXJ0eUlkIjoxMjgsIkNyZWF0ZWRCeSI6Il9KZW5ueSIsIkNyZWF0ZWRPbiI6IjIwMjItMD</w:instrText>
          </w:r>
          <w:r>
            <w:rPr>
              <w:sz w:val="24"/>
              <w:szCs w:val="24"/>
              <w:lang w:val="en-US"/>
            </w:rPr>
            <w:instrText>gtMDhUMDg6NDE6MjAiLCJNb2RpZmllZEJ5IjoiX0plbm55IiwiSWQiOiI3ZThkY2FhNi04NTFhLTRhNDItYjAxNS1mMTQ3NGUzYzllZDQiLCJNb2RpZmllZE9uIjoiMjAyMi0wOC0wOFQwODo0MToyMCIsIlByb2plY3QiOnsiJHJlZiI6IjgifX0seyIkaWQiOiIxNCIsIiR0eXBlIjoiU3dpc3NBY2FkZW1pYy5DaXRhdmkuTG9jYXRpb24sIF</w:instrText>
          </w:r>
          <w:r>
            <w:rPr>
              <w:sz w:val="24"/>
              <w:szCs w:val="24"/>
              <w:lang w:val="en-US"/>
            </w:rPr>
            <w:instrText>N3aXNzQWNhZGVtaWMuQ2l0YXZpIiwiQWRkcmVzcyI6eyIkaWQiOiIxNSIsIiR0eXBlIjoiU3dpc3NBY2FkZW1pYy5DaXRhdmkuTGlua2VkUmVzb3VyY2UsIFN3aXNzQWNhZGVtaWMuQ2l0YXZpIiwiTGlua2VkUmVzb3VyY2VUeXBlIjo1LCJPcmlnaW5hbFN0cmluZyI6IjI4Nzc2MDg2IiwiVXJpU3RyaW5nIjoiaHR0cDovL3d3dy5uY2JpLm</w:instrText>
          </w:r>
          <w:r>
            <w:rPr>
              <w:sz w:val="24"/>
              <w:szCs w:val="24"/>
              <w:lang w:val="en-US"/>
            </w:rPr>
            <w:instrText>5sbS5uaWguZ292L3B1Ym1lZC8yODc3NjA4NiIsIkxpbmtlZFJlc291cmNlU3RhdHVzIjo4LCJQcm9wZXJ0aWVzIjp7IiRpZCI6IjE2IiwiJHR5cGUiOiJTd2lzc0FjYWRlbWljLkNpdGF2aS5MaW5rZWRSZXNvdXJjZVByb3BlcnRpZXMsIFN3aXNzQWNhZGVtaWMuQ2l0YXZpIn0sIlN5bmNGb2xkZXJUeXBlIjowLCJJc0xvY2FsQ2xvdWRQcm</w:instrText>
          </w:r>
          <w:r>
            <w:rPr>
              <w:sz w:val="24"/>
              <w:szCs w:val="24"/>
              <w:lang w:val="en-US"/>
            </w:rPr>
            <w:instrText>9qZWN0RmlsZUxpbmsiOmZhbHNlLCJJc0Nsb3VkUmVzdG9yZSI6ZmFsc2UsIklzQ2xvdWRDb3B5IjpmYWxzZSwiQXR0YWNobWVudEZvbGRlcldhc0luRmFsbGJhY2tNb2RlIjpmYWxzZX0sIkFubm90YXRpb25zIjpbXSwiTG9jYXRpb25UeXBlIjowLCJNaXJyb3JzUmVmZXJlbmNlUHJvcGVydHlJZCI6MTY0LCJDcmVhdGVkQnkiOiJfSmVubn</w:instrText>
          </w:r>
          <w:r>
            <w:rPr>
              <w:sz w:val="24"/>
              <w:szCs w:val="24"/>
              <w:lang w:val="en-US"/>
            </w:rPr>
            <w:instrText>kiLCJDcmVhdGVkT24iOiIyMDIyLTA4LTA4VDA4OjQxOjIwIiwiTW9kaWZpZWRCeSI6Il9KZW5ueSIsIklkIjoiMDA1MTE2MDktNmM5Mi00ZmNmLWI2OGQtZjU4OWU5Yjk0ZWM1IiwiTW9kaWZpZWRPbiI6IjIwMjItMDgtMDhUMDg6NDE6MjAiLCJQcm9qZWN0Ijp7IiRyZWYiOiI4In19LHsiJGlkIjoiMTciLCIkdHlwZSI6IlN3aXNzQWNhZG</w:instrText>
          </w:r>
          <w:r>
            <w:rPr>
              <w:sz w:val="24"/>
              <w:szCs w:val="24"/>
              <w:lang w:val="en-US"/>
            </w:rPr>
            <w:instrText>VtaWMuQ2l0YXZpLkxvY2F0aW9uLCBTd2lzc0FjYWRlbWljLkNpdGF2aSIsIkFkZHJlc3MiOnsiJGlkIjoiMTgiLCIkdHlwZSI6IlN3aXNzQWNhZGVtaWMuQ2l0YXZpLkxpbmtlZFJlc291cmNlLCBTd2lzc0FjYWRlbWljLkNpdGF2aSIsIkxpbmtlZFJlc291cmNlVHlwZSI6NSwiT3JpZ2luYWxTdHJpbmciOiJQTUM1NTUyODI4IiwiVXJpU3</w:instrText>
          </w:r>
          <w:r>
            <w:rPr>
              <w:sz w:val="24"/>
              <w:szCs w:val="24"/>
              <w:lang w:val="en-US"/>
            </w:rPr>
            <w:instrText>RyaW5nIjoiaHR0cHM6Ly93d3cubmNiaS5ubG0ubmloLmdvdi9wbWMvYXJ0aWNsZXMvUE1DNTU1MjgyOCIsIkxpbmtlZFJlc291cmNlU3RhdHVzIjo4LCJQcm9wZXJ0aWVzIjp7IiRpZCI6IjE5IiwiJHR5cGUiOiJTd2lzc0FjYWRlbWljLkNpdGF2aS5MaW5rZWRSZXNvdXJjZVByb3BlcnRpZXMsIFN3aXNzQWNhZGVtaWMuQ2l0YXZpIn0sIl</w:instrText>
          </w:r>
          <w:r>
            <w:rPr>
              <w:sz w:val="24"/>
              <w:szCs w:val="24"/>
              <w:lang w:val="en-US"/>
            </w:rPr>
            <w:instrText>N5bmNGb2xkZXJUeXBlIjowLCJJc0xvY2FsQ2xvdWRQcm9qZWN0RmlsZUxpbmsiOmZhbHNlLCJJc0Nsb3VkUmVzdG9yZSI6ZmFsc2UsIklzQ2xvdWRDb3B5IjpmYWxzZSwiQXR0YWNobWVudEZvbGRlcldhc0luRmFsbGJhY2tNb2RlIjpmYWxzZX0sIkFubm90YXRpb25zIjpbXSwiTG9jYXRpb25UeXBlIjowLCJNaXJyb3JzUmVmZXJlbmNlUH</w:instrText>
          </w:r>
          <w:r>
            <w:rPr>
              <w:sz w:val="24"/>
              <w:szCs w:val="24"/>
              <w:lang w:val="en-US"/>
            </w:rPr>
            <w:instrText>JvcGVydHlJZCI6MjA4LCJDcmVhdGVkQnkiOiJfSmVubnkiLCJDcmVhdGVkT24iOiIyMDIyLTA4LTA4VDA4OjQxOjIwIiwiTW9kaWZpZWRCeSI6Il9KZW5ueSIsIklkIjoiOWU4ODAyYzUtMzUzMi00MzdiLTllM2UtNTYwZTYxMjYyMjk4IiwiTW9kaWZpZWRPbiI6IjIwMjItMDgtMDhUMDg6NDE6MjAiLCJQcm9qZWN0Ijp7IiRyZWYiOiI4In</w:instrText>
          </w:r>
          <w:r>
            <w:rPr>
              <w:sz w:val="24"/>
              <w:szCs w:val="24"/>
              <w:lang w:val="en-US"/>
            </w:rPr>
            <w:instrText>19XSwiTnVtYmVyIjoiOSIsIk9yZ2FuaXphdGlvbnMiOltdLCJPdGhlcnNJbnZvbHZlZCI6W10sIlBhZ2VSYW5nZSI6IjxzcD5cclxuICA8bj4xNTc3PC9uPlxyXG4gIDxpbj50cnVlPC9pbj5cclxuICA8b3M+MTU3Nzwvb3M+XHJcbiAgPHBzPjE1Nzc8L3BzPlxyXG48L3NwPlxyXG48ZXA+XHJcbiAgPG4+MTU4NTwvbj5cclxuICA8aW4+dH</w:instrText>
          </w:r>
          <w:r>
            <w:rPr>
              <w:sz w:val="24"/>
              <w:szCs w:val="24"/>
              <w:lang w:val="en-US"/>
            </w:rPr>
            <w:instrText>J1ZTwvaW4+XHJcbiAgPG9zPjE1ODU8L29zPlxyXG4gIDxwcz4xNTg1PC9wcz5cclxuPC9lcD5cclxuPG9zPjE1NzctMTU4NTwvb3M+IiwiUGVyaW9kaWNhbCI6eyIkaWQiOiIyMCIsIiR0eXBlIjoiU3dpc3NBY2FkZW1pYy5DaXRhdmkuUGVyaW9kaWNhbCwgU3dpc3NBY2FkZW1pYy5DaXRhdmkiLCJFaXNzbiI6IjE0MzItMDQyOCIsIk5hbW</w:instrText>
          </w:r>
          <w:r>
            <w:rPr>
              <w:sz w:val="24"/>
              <w:szCs w:val="24"/>
              <w:lang w:val="en-US"/>
            </w:rPr>
            <w:instrText>UiOiJEaWFiZXRvbG9naWEiLCJQYWdpbmF0aW9uIjowLCJQcm90ZWN0ZWQiOmZhbHNlLCJVc2VyQWJicmV2aWF0aW9uMSI6IkRpYWJldG9sb2dpYSIsIkNyZWF0ZWRCeSI6Il9KZW5ueSIsIkNyZWF0ZWRPbiI6IjIwMjItMDgtMDhUMDg6NDE6MjAiLCJNb2RpZmllZEJ5IjoiX0plbm55IiwiSWQiOiI5YTBlYTkwOS0xZjcxLTQxMDItOWU1OS</w:instrText>
          </w:r>
          <w:r>
            <w:rPr>
              <w:sz w:val="24"/>
              <w:szCs w:val="24"/>
              <w:lang w:val="en-US"/>
            </w:rPr>
            <w:instrText>1iN2YxZjM5MzBjNDIiLCJNb2RpZmllZE9uIjoiMjAyMi0wOC0wOFQwODo0MToyMCIsIlByb2plY3QiOnsiJHJlZiI6IjgifX0sIlBtY0lkIjoiUE1DNTU1MjgyOCIsIlB1Ymxpc2hlcnMiOltdLCJQdWJNZWRJZCI6IjI4Nzc2MDg2IiwiUXVvdGF0aW9ucyI6W10sIlJhdGluZyI6MCwiUmVmZXJlbmNlVHlwZSI6IkpvdXJuYWxBcnRpY2xlIi</w:instrText>
          </w:r>
          <w:r>
            <w:rPr>
              <w:sz w:val="24"/>
              <w:szCs w:val="24"/>
              <w:lang w:val="en-US"/>
            </w:rPr>
            <w:instrText>wiU2hvcnRUaXRsZSI6IlJlbmEsIEhhcmRpZSBldCBhbC4gMjAxNyDigJMgVGhlIG1lY2hhbmlzbXMgb2YgYWN0aW9uIiwiU2hvcnRUaXRsZVVwZGF0ZVR5cGUiOjAsIlNvdXJjZU9mQmlibGlvZ3JhcGhpY0luZm9ybWF0aW9uIjoiUHViTWVkIiwiU3RhdGljSWRzIjpbIjQzNDBkYWFlLWE5YzctNDRlZi1hMDA0LTQ5NjY2OWQzYzViZCJdLC</w:instrText>
          </w:r>
          <w:r>
            <w:rPr>
              <w:sz w:val="24"/>
              <w:szCs w:val="24"/>
              <w:lang w:val="en-US"/>
            </w:rPr>
            <w:instrText>JUYWJsZU9mQ29udGVudHNDb21wbGV4aXR5IjowLCJUYWJsZU9mQ29udGVudHNTb3VyY2VUZXh0Rm9ybWF0IjowLCJUYXNrcyI6W10sIlRpdGxlIjoiVGhlIG1lY2hhbmlzbXMgb2YgYWN0aW9uIG9mIG1ldGZvcm1pbiIsIlRyYW5zbGF0b3JzIjpbXSwiVm9sdW1lIjoiNjAiLCJZZWFyIjoiMjAxNyIsIlllYXJSZXNvbHZlZCI6IjIwMTciLC</w:instrText>
          </w:r>
          <w:r>
            <w:rPr>
              <w:sz w:val="24"/>
              <w:szCs w:val="24"/>
              <w:lang w:val="en-US"/>
            </w:rPr>
            <w:instrText>JDcmVhdGVkQnkiOiJfSmVubnkiLCJDcmVhdGVkT24iOiIyMDIyLTA4LTA4VDA4OjQxOjIwIiwiTW9kaWZpZWRCeSI6Il9KZW5ueSIsIklkIjoiYmY3MWI3ZjMtYmRkMy00MTNkLTlmODMtNjExYzM5ZDZiMTBkIiwiTW9kaWZpZWRPbiI6IjIwMjItMTAtMjZUMTQ6MDA6MzkiLCJQcm9qZWN0Ijp7IiRyZWYiOiI4In19LCJVc2VOdW1iZXJpbm</w:instrText>
          </w:r>
          <w:r>
            <w:rPr>
              <w:sz w:val="24"/>
              <w:szCs w:val="24"/>
              <w:lang w:val="en-US"/>
            </w:rPr>
            <w:instrText>dUeXBlT2ZQYXJlbnREb2N1bWVudCI6ZmFsc2V9XSwiRm9ybWF0dGVkVGV4dCI6eyIkaWQiOiIyMSIsIkNvdW50IjoxLCJUZXh0VW5pdHMiOlt7IiRpZCI6IjIyIiwiRm9udFN0eWxlIjp7IiRpZCI6IjIzIiwiTmV1dHJhbCI6dHJ1ZX0sIlJlYWRpbmdPcmRlciI6MSwiVGV4dCI6IigxKSJ9XX0sIlRhZyI6IkNpdGF2aVBsYWNlaG9sZGVyI2</w:instrText>
          </w:r>
          <w:r>
            <w:rPr>
              <w:sz w:val="24"/>
              <w:szCs w:val="24"/>
              <w:lang w:val="en-US"/>
            </w:rPr>
            <w:instrText>M4MDYxZmRiLWJkZDEtNDE5NC05MDhjLTNmNmZiMDZmNmI5NyIsIlRleHQiOiIoMSkiLCJXQUlWZXJzaW9uIjoiNi4xNC4wLjAifQ==}</w:instrText>
          </w:r>
          <w:r>
            <w:rPr>
              <w:sz w:val="24"/>
              <w:szCs w:val="24"/>
              <w:lang w:val="en-US"/>
            </w:rPr>
            <w:fldChar w:fldCharType="separate"/>
          </w:r>
          <w:r>
            <w:rPr>
              <w:sz w:val="24"/>
              <w:szCs w:val="24"/>
              <w:lang w:val="en-US"/>
            </w:rPr>
            <w:t>(1)</w:t>
          </w:r>
          <w:r>
            <w:rPr>
              <w:sz w:val="24"/>
              <w:szCs w:val="24"/>
              <w:lang w:val="en-US"/>
            </w:rPr>
            <w:fldChar w:fldCharType="end"/>
          </w:r>
        </w:sdtContent>
      </w:sdt>
      <w:r>
        <w:rPr>
          <w:sz w:val="24"/>
          <w:szCs w:val="24"/>
          <w:lang w:val="en-US"/>
        </w:rPr>
        <w:t>. Chemically, metformin is a biguanide consisting of two coupled guanidine molecules with some additional substitutes. As a derivative of a natur</w:t>
      </w:r>
      <w:r>
        <w:rPr>
          <w:sz w:val="24"/>
          <w:szCs w:val="24"/>
          <w:lang w:val="en-US"/>
        </w:rPr>
        <w:t>ally occurring molecule, metformin has not been designed to target specific pathways, nor did it go through the regulatory process of preclinical and clinical trials which are mandatory today. After its safety and efficacy had been established, metformin h</w:t>
      </w:r>
      <w:r>
        <w:rPr>
          <w:sz w:val="24"/>
          <w:szCs w:val="24"/>
          <w:lang w:val="en-US"/>
        </w:rPr>
        <w:t xml:space="preserve">as been used as glucose-lowering agent since the 1950s </w:t>
      </w:r>
      <w:sdt>
        <w:sdtPr>
          <w:rPr>
            <w:sz w:val="24"/>
            <w:szCs w:val="24"/>
            <w:lang w:val="en-US"/>
          </w:rPr>
          <w:alias w:val="To edit, see citavi.com/edit"/>
          <w:tag w:val="CitaviPlaceholder#ebd39fa7-5a27-43b3-a623-705870d1968d"/>
          <w:id w:val="-467513243"/>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instrText>
          </w:r>
          <w:r>
            <w:rPr>
              <w:sz w:val="24"/>
              <w:szCs w:val="24"/>
              <w:lang w:val="en-US"/>
            </w:rPr>
            <w:instrText>WMuQ2l0YXZpLkNpdGF0aW9ucy5Xb3JkUGxhY2Vob2xkZXJFbnRyeSwgU3dpc3NBY2FkZW1pYy5DaXRhdmkiLCJJZCI6ImRjNjJhNzUwLTQwNDItNGJlNC04NDE0LTBhMzcyYmQ0YWYxMCIsIlJhbmdlTGVuZ3RoIjozLCJSZWZlcmVuY2VJZCI6ImJmNzFiN2YzLWJkZDMtNDEzZC05ZjgzLTYxMWMzOWQ2YjEwZCIsIlBhZ2VSYW5nZSI6eyIka</w:instrText>
          </w:r>
          <w:r>
            <w:rPr>
              <w:sz w:val="24"/>
              <w:szCs w:val="24"/>
              <w:lang w:val="en-US"/>
            </w:rPr>
            <w:instrText>WQiOiIzIiwiJHR5cGUiOiJTd2lzc0FjYWRlbWljLlBhZ2VSYW5nZSwgU3dpc3NBY2FkZW1pYyIsIkVuZFBhZ2UiOnsiJGlkIjoiNCIsIiR0eXBlIjoiU3dpc3NBY2FkZW1pYy5QYWdlTnVtYmVyLCBTd2lzc0FjYWRlbWljIiwiSXNGdWxseU51bWVyaWMiOmZhbHNlLCJOdW1iZXJpbmdUeXBlIjowLCJOdW1lcmFsU3lzdGVtIjowfSwiTnVtY</w:instrText>
          </w:r>
          <w:r>
            <w:rPr>
              <w:sz w:val="24"/>
              <w:szCs w:val="24"/>
              <w:lang w:val="en-US"/>
            </w:rPr>
            <w:instrText>mVyaW5nVHlwZSI6MCwiTnVtZXJhbFN5c3RlbSI6MCwiU3RhcnRQYWdlIjp7IiRpZCI6IjUiLCIkdHlwZSI6IlN3aXNzQWNhZGVtaWMuUGFnZU51bWJlciwgU3dpc3NBY2FkZW1pYyIsIklzRnVsbHlOdW1lcmljIjpmYWxzZSwiTnVtYmVyaW5nVHlwZSI6MCwiTnVtZXJhbFN5c3RlbSI6MH19LCJSZWZlcmVuY2UiOnsiJGlkIjoiNiIsIiR0e</w:instrText>
          </w:r>
          <w:r>
            <w:rPr>
              <w:sz w:val="24"/>
              <w:szCs w:val="24"/>
              <w:lang w:val="en-US"/>
            </w:rPr>
            <w:instrText>XBlIjoiU3dpc3NBY2FkZW1pYy5DaXRhdmkuUmVmZXJlbmNlLCBTd2lzc0FjYWRlbWljLkNpdGF2aSIsIkFic3RyYWN0Q29tcGxleGl0eSI6MCwiQWJzdHJhY3RTb3VyY2VUZXh0Rm9ybWF0IjowLCJBdXRob3JzIjpbeyIkaWQiOiI3IiwiJHR5cGUiOiJTd2lzc0FjYWRlbWljLkNpdGF2aS5QZXJzb24sIFN3aXNzQWNhZGVtaWMuQ2l0YXZpI</w:instrText>
          </w:r>
          <w:r>
            <w:rPr>
              <w:sz w:val="24"/>
              <w:szCs w:val="24"/>
              <w:lang w:val="en-US"/>
            </w:rPr>
            <w:instrText>iwiRmlyc3ROYW1lIjoiR3JhaGFtIiwiTGFzdE5hbWUiOiJSZW5hIiwiUHJvdGVjdGVkIjpmYWxzZSwiU2V4IjoyLCJDcmVhdGVkQnkiOiJfSmVubnkiLCJDcmVhdGVkT24iOiIyMDIyLTA4LTA4VDA4OjQxOjIwIiwiTW9kaWZpZWRCeSI6Il9KZW5ueSIsIklkIjoiYzdjNzAyNTctZDZkMC00NGE5LTg0ZDUtNTBlOGRhZmVmNzNmIiwiTW9ka</w:instrText>
          </w:r>
          <w:r>
            <w:rPr>
              <w:sz w:val="24"/>
              <w:szCs w:val="24"/>
              <w:lang w:val="en-US"/>
            </w:rPr>
            <w:instrText>WZpZWRPbiI6IjIwMjItMDgtMDhUMDg6NDE6MjAiLCJQcm9qZWN0Ijp7IiRpZCI6IjgiLCIkdHlwZSI6IlN3aXNzQWNhZGVtaWMuQ2l0YXZpLlByb2plY3QsIFN3aXNzQWNhZGVtaWMuQ2l0YXZpIn19LHsiJGlkIjoiOSIsIiR0eXBlIjoiU3dpc3NBY2FkZW1pYy5DaXRhdmkuUGVyc29uLCBTd2lzc0FjYWRlbWljLkNpdGF2aSIsIkZpcnN0T</w:instrText>
          </w:r>
          <w:r>
            <w:rPr>
              <w:sz w:val="24"/>
              <w:szCs w:val="24"/>
              <w:lang w:val="en-US"/>
            </w:rPr>
            <w:instrText>mFtZSI6IkQuIiwiTGFzdE5hbWUiOiJIYXJkaWUiLCJNaWRkbGVOYW1lIjoiR3JhaGFtZSIsIlByb3RlY3RlZCI6ZmFsc2UsIlNleCI6MCwiQ3JlYXRlZEJ5IjoiX0plbm55IiwiQ3JlYXRlZE9uIjoiMjAyMi0wOC0wOFQwODo0MToyMCIsIk1vZGlmaWVkQnkiOiJfSmVubnkiLCJJZCI6Ijg4ZWRlOGU4LTMyNjgtNGE1ZC04NDAzLTk0NTgyZ</w:instrText>
          </w:r>
          <w:r>
            <w:rPr>
              <w:sz w:val="24"/>
              <w:szCs w:val="24"/>
              <w:lang w:val="en-US"/>
            </w:rPr>
            <w:instrText>WMzMzU1YiIsIk1vZGlmaWVkT24iOiIyMDIyLTA4LTA4VDA4OjQxOjIwIiwiUHJvamVjdCI6eyIkcmVmIjoiOCJ9fSx7IiRpZCI6IjEwIiwiJHR5cGUiOiJTd2lzc0FjYWRlbWljLkNpdGF2aS5QZXJzb24sIFN3aXNzQWNhZGVtaWMuQ2l0YXZpIiwiRmlyc3ROYW1lIjoiRXdhbiIsIkxhc3ROYW1lIjoiUGVhcnNvbiIsIk1pZGRsZU5hbWUiO</w:instrText>
          </w:r>
          <w:r>
            <w:rPr>
              <w:sz w:val="24"/>
              <w:szCs w:val="24"/>
              <w:lang w:val="en-US"/>
            </w:rPr>
            <w:instrText>iJSLiIsIlByb3RlY3RlZCI6ZmFsc2UsIlNleCI6MiwiQ3JlYXRlZEJ5IjoiX0plbm55IiwiQ3JlYXRlZE9uIjoiMjAyMi0wOC0wOFQwODo0MToyMCIsIk1vZGlmaWVkQnkiOiJfSmVubnkiLCJJZCI6ImExMGZiMjg3LTY0ZjAtNDBlMS04MjYxLTU0MjZkZDUyYzNmZSIsIk1vZGlmaWVkT24iOiIyMDIyLTA4LTA4VDA4OjQxOjIwIiwiUHJva</w:instrText>
          </w:r>
          <w:r>
            <w:rPr>
              <w:sz w:val="24"/>
              <w:szCs w:val="24"/>
              <w:lang w:val="en-US"/>
            </w:rPr>
            <w:instrText>mVjdCI6eyIkcmVmIjoiOCJ9fV0sIkNpdGF0aW9uS2V5VXBkYXRlVHlwZSI6MCwiQ29sbGFib3JhdG9ycyI6W10sIkRhdGUyIjoiMDMuMDguMjAxNyIsIkRvaSI6IjEwLjEwMDcvczAwMTI1LTAxNy00MzQyLXoiLCJFZGl0b3JzIjpbXSwiRXZhbHVhdGlvbkNvbXBsZXhpdHkiOjAsIkV2YWx1YXRpb25Tb3VyY2VUZXh0Rm9ybWF0IjowLCJHc</w:instrText>
          </w:r>
          <w:r>
            <w:rPr>
              <w:sz w:val="24"/>
              <w:szCs w:val="24"/>
              <w:lang w:val="en-US"/>
            </w:rPr>
            <w:instrText>m91cHMiOltdLCJIYXNMYWJlbDEiOmZhbHNlLCJIYXNMYWJlbDIiOmZhbHNlLCJLZXl3b3JkcyI6W10sIkxhbmd1YWdlIjoiZW5nIiwiTGFuZ3VhZ2VDb2RlIjoiZW4iLCJMb2NhdGlvbnMiOlt7IiRpZCI6IjExIiwiJHR5cGUiOiJTd2lzc0FjYWRlbWljLkNpdGF2aS5Mb2NhdGlvbiwgU3dpc3NBY2FkZW1pYy5DaXRhdmkiLCJBZGRyZXNzI</w:instrText>
          </w:r>
          <w:r>
            <w:rPr>
              <w:sz w:val="24"/>
              <w:szCs w:val="24"/>
              <w:lang w:val="en-US"/>
            </w:rPr>
            <w:instrText>jp7IiRpZCI6IjEyIiwiJHR5cGUiOiJTd2lzc0FjYWRlbWljLkNpdGF2aS5MaW5rZWRSZXNvdXJjZSwgU3dpc3NBY2FkZW1pYy5DaXRhdmkiLCJMaW5rZWRSZXNvdXJjZVR5cGUiOjUsIk9yaWdpbmFsU3RyaW5nIjoiMTAuMTAwNy9zMDAxMjUtMDE3LTQzNDIteiIsIlVyaVN0cmluZyI6Imh0dHBzOi8vZG9pLm9yZy8xMC4xMDA3L3MwMDEyN</w:instrText>
          </w:r>
          <w:r>
            <w:rPr>
              <w:sz w:val="24"/>
              <w:szCs w:val="24"/>
              <w:lang w:val="en-US"/>
            </w:rPr>
            <w:instrText>S0wMTctNDM0Mi16IiwiTGlua2VkUmVzb3VyY2VTdGF0dXMiOjgsIlByb3BlcnRpZXMiOnsiJGlkIjoiMTMiLCIkdHlwZSI6IlN3aXNzQWNhZGVtaWMuQ2l0YXZpLkxpbmtlZFJlc291cmNlUHJvcGVydGllcywgU3dpc3NBY2FkZW1pYy5DaXRhdmkifSwiU3luY0ZvbGRlclR5cGUiOjAsIklzTG9jYWxDbG91ZFByb2plY3RGaWxlTGluayI6Z</w:instrText>
          </w:r>
          <w:r>
            <w:rPr>
              <w:sz w:val="24"/>
              <w:szCs w:val="24"/>
              <w:lang w:val="en-US"/>
            </w:rPr>
            <w:instrText>mFsc2UsIklzQ2xvdWRSZXN0b3JlIjpmYWxzZSwiSXNDbG91ZENvcHkiOmZhbHNlLCJBdHRhY2htZW50Rm9sZGVyV2FzSW5GYWxsYmFja01vZGUiOmZhbHNlfSwiQW5ub3RhdGlvbnMiOltdLCJMb2NhdGlvblR5cGUiOjAsIk1pcnJvcnNSZWZlcmVuY2VQcm9wZXJ0eUlkIjoxMjgsIkNyZWF0ZWRCeSI6Il9KZW5ueSIsIkNyZWF0ZWRPbiI6I</w:instrText>
          </w:r>
          <w:r>
            <w:rPr>
              <w:sz w:val="24"/>
              <w:szCs w:val="24"/>
              <w:lang w:val="en-US"/>
            </w:rPr>
            <w:instrText>jIwMjItMDgtMDhUMDg6NDE6MjAiLCJNb2RpZmllZEJ5IjoiX0plbm55IiwiSWQiOiI3ZThkY2FhNi04NTFhLTRhNDItYjAxNS1mMTQ3NGUzYzllZDQiLCJNb2RpZmllZE9uIjoiMjAyMi0wOC0wOFQwODo0MToyMCIsIlByb2plY3QiOnsiJHJlZiI6IjgifX0seyIkaWQiOiIxNCIsIiR0eXBlIjoiU3dpc3NBY2FkZW1pYy5DaXRhdmkuTG9jY</w:instrText>
          </w:r>
          <w:r>
            <w:rPr>
              <w:sz w:val="24"/>
              <w:szCs w:val="24"/>
              <w:lang w:val="en-US"/>
            </w:rPr>
            <w:instrText>XRpb24sIFN3aXNzQWNhZGVtaWMuQ2l0YXZpIiwiQWRkcmVzcyI6eyIkaWQiOiIxNSIsIiR0eXBlIjoiU3dpc3NBY2FkZW1pYy5DaXRhdmkuTGlua2VkUmVzb3VyY2UsIFN3aXNzQWNhZGVtaWMuQ2l0YXZpIiwiTGlua2VkUmVzb3VyY2VUeXBlIjo1LCJPcmlnaW5hbFN0cmluZyI6IjI4Nzc2MDg2IiwiVXJpU3RyaW5nIjoiaHR0cDovL3d3d</w:instrText>
          </w:r>
          <w:r>
            <w:rPr>
              <w:sz w:val="24"/>
              <w:szCs w:val="24"/>
              <w:lang w:val="en-US"/>
            </w:rPr>
            <w:instrText>y5uY2JpLm5sbS5uaWguZ292L3B1Ym1lZC8yODc3NjA4NiIsIkxpbmtlZFJlc291cmNlU3RhdHVzIjo4LCJQcm9wZXJ0aWVzIjp7IiRpZCI6IjE2IiwiJHR5cGUiOiJTd2lzc0FjYWRlbWljLkNpdGF2aS5MaW5rZWRSZXNvdXJjZVByb3BlcnRpZXMsIFN3aXNzQWNhZGVtaWMuQ2l0YXZpIn0sIlN5bmNGb2xkZXJUeXBlIjowLCJJc0xvY2FsQ</w:instrText>
          </w:r>
          <w:r>
            <w:rPr>
              <w:sz w:val="24"/>
              <w:szCs w:val="24"/>
              <w:lang w:val="en-US"/>
            </w:rPr>
            <w:instrText>2xvdWRQcm9qZWN0RmlsZUxpbmsiOmZhbHNlLCJJc0Nsb3VkUmVzdG9yZSI6ZmFsc2UsIklzQ2xvdWRDb3B5IjpmYWxzZSwiQXR0YWNobWVudEZvbGRlcldhc0luRmFsbGJhY2tNb2RlIjpmYWxzZX0sIkFubm90YXRpb25zIjpbXSwiTG9jYXRpb25UeXBlIjowLCJNaXJyb3JzUmVmZXJlbmNlUHJvcGVydHlJZCI6MTY0LCJDcmVhdGVkQnkiO</w:instrText>
          </w:r>
          <w:r>
            <w:rPr>
              <w:sz w:val="24"/>
              <w:szCs w:val="24"/>
              <w:lang w:val="en-US"/>
            </w:rPr>
            <w:instrText>iJfSmVubnkiLCJDcmVhdGVkT24iOiIyMDIyLTA4LTA4VDA4OjQxOjIwIiwiTW9kaWZpZWRCeSI6Il9KZW5ueSIsIklkIjoiMDA1MTE2MDktNmM5Mi00ZmNmLWI2OGQtZjU4OWU5Yjk0ZWM1IiwiTW9kaWZpZWRPbiI6IjIwMjItMDgtMDhUMDg6NDE6MjAiLCJQcm9qZWN0Ijp7IiRyZWYiOiI4In19LHsiJGlkIjoiMTciLCIkdHlwZSI6IlN3a</w:instrText>
          </w:r>
          <w:r>
            <w:rPr>
              <w:sz w:val="24"/>
              <w:szCs w:val="24"/>
              <w:lang w:val="en-US"/>
            </w:rPr>
            <w:instrText>XNzQWNhZGVtaWMuQ2l0YXZpLkxvY2F0aW9uLCBTd2lzc0FjYWRlbWljLkNpdGF2aSIsIkFkZHJlc3MiOnsiJGlkIjoiMTgiLCIkdHlwZSI6IlN3aXNzQWNhZGVtaWMuQ2l0YXZpLkxpbmtlZFJlc291cmNlLCBTd2lzc0FjYWRlbWljLkNpdGF2aSIsIkxpbmtlZFJlc291cmNlVHlwZSI6NSwiT3JpZ2luYWxTdHJpbmciOiJQTUM1NTUyODI4I</w:instrText>
          </w:r>
          <w:r>
            <w:rPr>
              <w:sz w:val="24"/>
              <w:szCs w:val="24"/>
              <w:lang w:val="en-US"/>
            </w:rPr>
            <w:instrText>iwiVXJpU3RyaW5nIjoiaHR0cHM6Ly93d3cubmNiaS5ubG0ubmloLmdvdi9wbWMvYXJ0aWNsZXMvUE1DNTU1MjgyOCIsIkxpbmtlZFJlc291cmNlU3RhdHVzIjo4LCJQcm9wZXJ0aWVzIjp7IiRpZCI6IjE5IiwiJHR5cGUiOiJTd2lzc0FjYWRlbWljLkNpdGF2aS5MaW5rZWRSZXNvdXJjZVByb3BlcnRpZXMsIFN3aXNzQWNhZGVtaWMuQ2l0Y</w:instrText>
          </w:r>
          <w:r>
            <w:rPr>
              <w:sz w:val="24"/>
              <w:szCs w:val="24"/>
              <w:lang w:val="en-US"/>
            </w:rPr>
            <w:instrText>XZpIn0sIlN5bmNGb2xkZXJUeXBlIjowLCJJc0xvY2FsQ2xvdWRQcm9qZWN0RmlsZUxpbmsiOmZhbHNlLCJJc0Nsb3VkUmVzdG9yZSI6ZmFsc2UsIklzQ2xvdWRDb3B5IjpmYWxzZSwiQXR0YWNobWVudEZvbGRlcldhc0luRmFsbGJhY2tNb2RlIjpmYWxzZX0sIkFubm90YXRpb25zIjpbXSwiTG9jYXRpb25UeXBlIjowLCJNaXJyb3JzUmVmZ</w:instrText>
          </w:r>
          <w:r>
            <w:rPr>
              <w:sz w:val="24"/>
              <w:szCs w:val="24"/>
              <w:lang w:val="en-US"/>
            </w:rPr>
            <w:instrText>XJlbmNlUHJvcGVydHlJZCI6MjA4LCJDcmVhdGVkQnkiOiJfSmVubnkiLCJDcmVhdGVkT24iOiIyMDIyLTA4LTA4VDA4OjQxOjIwIiwiTW9kaWZpZWRCeSI6Il9KZW5ueSIsIklkIjoiOWU4ODAyYzUtMzUzMi00MzdiLTllM2UtNTYwZTYxMjYyMjk4IiwiTW9kaWZpZWRPbiI6IjIwMjItMDgtMDhUMDg6NDE6MjAiLCJQcm9qZWN0Ijp7IiRyZ</w:instrText>
          </w:r>
          <w:r>
            <w:rPr>
              <w:sz w:val="24"/>
              <w:szCs w:val="24"/>
              <w:lang w:val="en-US"/>
            </w:rPr>
            <w:instrText>WYiOiI4In19XSwiTnVtYmVyIjoiOSIsIk9yZ2FuaXphdGlvbnMiOltdLCJPdGhlcnNJbnZvbHZlZCI6W10sIlBhZ2VSYW5nZSI6IjxzcD5cclxuICA8bj4xNTc3PC9uPlxyXG4gIDxpbj50cnVlPC9pbj5cclxuICA8b3M+MTU3Nzwvb3M+XHJcbiAgPHBzPjE1Nzc8L3BzPlxyXG48L3NwPlxyXG48ZXA+XHJcbiAgPG4+MTU4NTwvbj5cclxuI</w:instrText>
          </w:r>
          <w:r>
            <w:rPr>
              <w:sz w:val="24"/>
              <w:szCs w:val="24"/>
              <w:lang w:val="en-US"/>
            </w:rPr>
            <w:instrText>CA8aW4+dHJ1ZTwvaW4+XHJcbiAgPG9zPjE1ODU8L29zPlxyXG4gIDxwcz4xNTg1PC9wcz5cclxuPC9lcD5cclxuPG9zPjE1NzctMTU4NTwvb3M+IiwiUGVyaW9kaWNhbCI6eyIkaWQiOiIyMCIsIiR0eXBlIjoiU3dpc3NBY2FkZW1pYy5DaXRhdmkuUGVyaW9kaWNhbCwgU3dpc3NBY2FkZW1pYy5DaXRhdmkiLCJFaXNzbiI6IjE0MzItMDQyO</w:instrText>
          </w:r>
          <w:r>
            <w:rPr>
              <w:sz w:val="24"/>
              <w:szCs w:val="24"/>
              <w:lang w:val="en-US"/>
            </w:rPr>
            <w:instrText>CIsIk5hbWUiOiJEaWFiZXRvbG9naWEiLCJQYWdpbmF0aW9uIjowLCJQcm90ZWN0ZWQiOmZhbHNlLCJVc2VyQWJicmV2aWF0aW9uMSI6IkRpYWJldG9sb2dpYSIsIkNyZWF0ZWRCeSI6Il9KZW5ueSIsIkNyZWF0ZWRPbiI6IjIwMjItMDgtMDhUMDg6NDE6MjAiLCJNb2RpZmllZEJ5IjoiX0plbm55IiwiSWQiOiI5YTBlYTkwOS0xZjcxLTQxM</w:instrText>
          </w:r>
          <w:r>
            <w:rPr>
              <w:sz w:val="24"/>
              <w:szCs w:val="24"/>
              <w:lang w:val="en-US"/>
            </w:rPr>
            <w:instrText>DItOWU1OS1iN2YxZjM5MzBjNDIiLCJNb2RpZmllZE9uIjoiMjAyMi0wOC0wOFQwODo0MToyMCIsIlByb2plY3QiOnsiJHJlZiI6IjgifX0sIlBtY0lkIjoiUE1DNTU1MjgyOCIsIlB1Ymxpc2hlcnMiOltdLCJQdWJNZWRJZCI6IjI4Nzc2MDg2IiwiUXVvdGF0aW9ucyI6W10sIlJhdGluZyI6MCwiUmVmZXJlbmNlVHlwZSI6IkpvdXJuYWxBc</w:instrText>
          </w:r>
          <w:r>
            <w:rPr>
              <w:sz w:val="24"/>
              <w:szCs w:val="24"/>
              <w:lang w:val="en-US"/>
            </w:rPr>
            <w:instrText>nRpY2xlIiwiU2hvcnRUaXRsZSI6IlJlbmEsIEhhcmRpZSBldCBhbC4gMjAxNyDigJMgVGhlIG1lY2hhbmlzbXMgb2YgYWN0aW9uIiwiU2hvcnRUaXRsZVVwZGF0ZVR5cGUiOjAsIlNvdXJjZU9mQmlibGlvZ3JhcGhpY0luZm9ybWF0aW9uIjoiUHViTWVkIiwiU3RhdGljSWRzIjpbIjQzNDBkYWFlLWE5YzctNDRlZi1hMDA0LTQ5NjY2OWQzY</w:instrText>
          </w:r>
          <w:r>
            <w:rPr>
              <w:sz w:val="24"/>
              <w:szCs w:val="24"/>
              <w:lang w:val="en-US"/>
            </w:rPr>
            <w:instrText>zViZCJdLCJUYWJsZU9mQ29udGVudHNDb21wbGV4aXR5IjowLCJUYWJsZU9mQ29udGVudHNTb3VyY2VUZXh0Rm9ybWF0IjowLCJUYXNrcyI6W10sIlRpdGxlIjoiVGhlIG1lY2hhbmlzbXMgb2YgYWN0aW9uIG9mIG1ldGZvcm1pbiIsIlRyYW5zbGF0b3JzIjpbXSwiVm9sdW1lIjoiNjAiLCJZZWFyIjoiMjAxNyIsIlllYXJSZXNvbHZlZCI6I</w:instrText>
          </w:r>
          <w:r>
            <w:rPr>
              <w:sz w:val="24"/>
              <w:szCs w:val="24"/>
              <w:lang w:val="en-US"/>
            </w:rPr>
            <w:instrText>jIwMTciLCJDcmVhdGVkQnkiOiJfSmVubnkiLCJDcmVhdGVkT24iOiIyMDIyLTA4LTA4VDA4OjQxOjIwIiwiTW9kaWZpZWRCeSI6Il9KZW5ueSIsIklkIjoiYmY3MWI3ZjMtYmRkMy00MTNkLTlmODMtNjExYzM5ZDZiMTBkIiwiTW9kaWZpZWRPbiI6IjIwMjItMTAtMjZUMTQ6MDA6MzkiLCJQcm9qZWN0Ijp7IiRyZWYiOiI4In19LCJVc2VOd</w:instrText>
          </w:r>
          <w:r>
            <w:rPr>
              <w:sz w:val="24"/>
              <w:szCs w:val="24"/>
              <w:lang w:val="en-US"/>
            </w:rPr>
            <w:instrText>W1iZXJpbmdUeXBlT2ZQYXJlbnREb2N1bWVudCI6ZmFsc2V9XSwiRm9ybWF0dGVkVGV4dCI6eyIkaWQiOiIyMSIsIkNvdW50IjoxLCJUZXh0VW5pdHMiOlt7IiRpZCI6IjIyIiwiRm9udFN0eWxlIjp7IiRpZCI6IjIzIiwiTmV1dHJhbCI6dHJ1ZX0sIlJlYWRpbmdPcmRlciI6MSwiVGV4dCI6IigxKSJ9XX0sIlRhZyI6IkNpdGF2aVBsYWNla</w:instrText>
          </w:r>
          <w:r>
            <w:rPr>
              <w:sz w:val="24"/>
              <w:szCs w:val="24"/>
              <w:lang w:val="en-US"/>
            </w:rPr>
            <w:instrText>G9sZGVyI2ViZDM5ZmE3LTVhMjctNDNiMy1hNjIzLTcwNTg3MGQxOTY4ZCIsIlRleHQiOiIoMSkiLCJXQUlWZXJzaW9uIjoiNi4xNC4wLjAifQ==}</w:instrText>
          </w:r>
          <w:r>
            <w:rPr>
              <w:sz w:val="24"/>
              <w:szCs w:val="24"/>
              <w:lang w:val="en-US"/>
            </w:rPr>
            <w:fldChar w:fldCharType="separate"/>
          </w:r>
          <w:r>
            <w:rPr>
              <w:sz w:val="24"/>
              <w:szCs w:val="24"/>
              <w:lang w:val="en-US"/>
            </w:rPr>
            <w:t>(1)</w:t>
          </w:r>
          <w:r>
            <w:rPr>
              <w:sz w:val="24"/>
              <w:szCs w:val="24"/>
              <w:lang w:val="en-US"/>
            </w:rPr>
            <w:fldChar w:fldCharType="end"/>
          </w:r>
        </w:sdtContent>
      </w:sdt>
      <w:r>
        <w:rPr>
          <w:sz w:val="24"/>
          <w:szCs w:val="24"/>
          <w:lang w:val="en-US"/>
        </w:rPr>
        <w:t>. FDA approval followed in 1994 and since the UK Prospective Diabetes Study in 1997 (UKPDS) had clearly demonstrated the beneficial effe</w:t>
      </w:r>
      <w:r>
        <w:rPr>
          <w:sz w:val="24"/>
          <w:szCs w:val="24"/>
          <w:lang w:val="en-US"/>
        </w:rPr>
        <w:t xml:space="preserve">cts of metformin, it has been recommended as first-line treatment for type 2 diabetic patients </w:t>
      </w:r>
      <w:sdt>
        <w:sdtPr>
          <w:rPr>
            <w:sz w:val="24"/>
            <w:szCs w:val="24"/>
            <w:lang w:val="en-US"/>
          </w:rPr>
          <w:alias w:val="To edit, see citavi.com/edit"/>
          <w:tag w:val="CitaviPlaceholder#d5936b6c-5ace-4f1c-b7ba-ae03b7af3204"/>
          <w:id w:val="169842953"/>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w:instrText>
          </w:r>
          <w:r>
            <w:rPr>
              <w:sz w:val="24"/>
              <w:szCs w:val="24"/>
              <w:lang w:val="en-US"/>
            </w:rPr>
            <w:instrText>iRpZCI6IjIiLCIkdHlwZSI6IlN3aXNzQWNhZGVtaWMuQ2l0YXZpLkNpdGF0aW9ucy5Xb3JkUGxhY2Vob2xkZXJFbnRyeSwgU3dpc3NBY2FkZW1pYy5DaXRhdmkiLCJJZCI6ImNjMWIyM2RlLTg0Y2ItNGE5Mi1hMjRjLTEzYWVlOWIwN2NlNSIsIlJhbmdlTGVuZ3RoIjozLCJSZWZlcmVuY2VJZCI6IjVkNWJhODJkLWY5MTEtNDg2Zi04MGIyL</w:instrText>
          </w:r>
          <w:r>
            <w:rPr>
              <w:sz w:val="24"/>
              <w:szCs w:val="24"/>
              <w:lang w:val="en-US"/>
            </w:rPr>
            <w:instrText>WI0NzcxOGVlNDIwNyIsIlBhZ2VSYW5nZSI6eyIkaWQiOiIzIiwiJHR5cGUiOiJTd2lzc0FjYWRlbWljLlBhZ2VSYW5nZSwgU3dpc3NBY2FkZW1pYyIsIkVuZFBhZ2UiOnsiJGlkIjoiNCIsIiR0eXBlIjoiU3dpc3NBY2FkZW1pYy5QYWdlTnVtYmVyLCBTd2lzc0FjYWRlbWljIiwiSXNGdWxseU51bWVyaWMiOmZhbHNlLCJOdW1iZXJpbmdUe</w:instrText>
          </w:r>
          <w:r>
            <w:rPr>
              <w:sz w:val="24"/>
              <w:szCs w:val="24"/>
              <w:lang w:val="en-US"/>
            </w:rPr>
            <w:instrText>XBlIjowLCJOdW1lcmFsU3lzdGVtIjowfSwiTnVtYmVyaW5nVHlwZSI6MCwiTnVtZXJhbFN5c3RlbSI6MCwiU3RhcnRQYWdlIjp7IiRpZCI6IjUiLCIkdHlwZSI6IlN3aXNzQWNhZGVtaWMuUGFnZU51bWJlciwgU3dpc3NBY2FkZW1pYyIsIklzRnVsbHlOdW1lcmljIjpmYWxzZSwiTnVtYmVyaW5nVHlwZSI6MCwiTnVtZXJhbFN5c3RlbSI6M</w:instrText>
          </w:r>
          <w:r>
            <w:rPr>
              <w:sz w:val="24"/>
              <w:szCs w:val="24"/>
              <w:lang w:val="en-US"/>
            </w:rPr>
            <w:instrText>H19LCJSZWZlcmVuY2UiOnsiJGlkIjoiNiIsIiR0eXBlIjoiU3dpc3NBY2FkZW1pYy5DaXRhdmkuUmVmZXJlbmNlLCBTd2lzc0FjYWRlbWljLkNpdGF2aSIsIkFic3RyYWN0Q29tcGxleGl0eSI6MCwiQWJzdHJhY3RTb3VyY2VUZXh0Rm9ybWF0IjowLCJBdXRob3JzIjpbeyIkaWQiOiI3IiwiJHR5cGUiOiJTd2lzc0FjYWRlbWljLkNpdGF2a</w:instrText>
          </w:r>
          <w:r>
            <w:rPr>
              <w:sz w:val="24"/>
              <w:szCs w:val="24"/>
              <w:lang w:val="en-US"/>
            </w:rPr>
            <w:instrText>S5QZXJzb24sIFN3aXNzQWNhZGVtaWMuQ2l0YXZpIiwiRmlyc3ROYW1lIjoiVHJhY2kiLCJMYXN0TmFtZSI6IkxhTW9pYSIsIk1pZGRsZU5hbWUiOiJFLiIsIlByb3RlY3RlZCI6ZmFsc2UsIlNleCI6MSwiQ3JlYXRlZEJ5IjoiX0plbm55IiwiQ3JlYXRlZE9uIjoiMjAyMi0wOC0wOFQwODo0NDo1NCIsIk1vZGlmaWVkQnkiOiJfSmVubnkiL</w:instrText>
          </w:r>
          <w:r>
            <w:rPr>
              <w:sz w:val="24"/>
              <w:szCs w:val="24"/>
              <w:lang w:val="en-US"/>
            </w:rPr>
            <w:instrText>CJJZCI6ImQ2MjkyOTFjLWU0NDYtNDkxOC1hMTMxLWJiYzM0NGZkNjEwZCIsIk1vZGlmaWVkT24iOiIyMDIyLTA4LTA4VDA4OjQ0OjU0IiwiUHJvamVjdCI6eyIkaWQiOiI4IiwiJHR5cGUiOiJTd2lzc0FjYWRlbWljLkNpdGF2aS5Qcm9qZWN0LCBTd2lzc0FjYWRlbWljLkNpdGF2aSJ9fSx7IiRpZCI6IjkiLCIkdHlwZSI6IlN3aXNzQWNhZ</w:instrText>
          </w:r>
          <w:r>
            <w:rPr>
              <w:sz w:val="24"/>
              <w:szCs w:val="24"/>
              <w:lang w:val="en-US"/>
            </w:rPr>
            <w:instrText>GVtaWMuQ2l0YXZpLlBlcnNvbiwgU3dpc3NBY2FkZW1pYy5DaXRhdmkiLCJGaXJzdE5hbWUiOiJHZXJhbGQiLCJMYXN0TmFtZSI6IlNodWxtYW4iLCJNaWRkbGVOYW1lIjoiSS4iLCJQcm90ZWN0ZWQiOmZhbHNlLCJTZXgiOjIsIkNyZWF0ZWRCeSI6Il9KZW5ueSIsIkNyZWF0ZWRPbiI6IjIwMjItMDgtMDhUMDg6NDQ6NTQiLCJNb2RpZmllZ</w:instrText>
          </w:r>
          <w:r>
            <w:rPr>
              <w:sz w:val="24"/>
              <w:szCs w:val="24"/>
              <w:lang w:val="en-US"/>
            </w:rPr>
            <w:instrText>EJ5IjoiX0plbm55IiwiSWQiOiIzMjdkNWU0Yi0wOTQyLTRlOWItOTRiOC0yZGI1MmRjZTUzZjQiLCJNb2RpZmllZE9uIjoiMjAyMi0wOC0wOFQwODo0NDo1NCIsIlByb2plY3QiOnsiJHJlZiI6IjgifX1dLCJDaXRhdGlvbktleVVwZGF0ZVR5cGUiOjAsIkNvbGxhYm9yYXRvcnMiOltdLCJEb2kiOiIxMC4xMjEwL2VuZHJldi9ibmFhMDIzI</w:instrText>
          </w:r>
          <w:r>
            <w:rPr>
              <w:sz w:val="24"/>
              <w:szCs w:val="24"/>
              <w:lang w:val="en-US"/>
            </w:rPr>
            <w:instrText>iwiRWRpdG9ycyI6W10sIkV2YWx1YXRpb25Db21wbGV4aXR5IjowLCJFdmFsdWF0aW9uU291cmNlVGV4dEZvcm1hdCI6MCwiR3JvdXBzIjpbXSwiSGFzTGFiZWwxIjpmYWxzZSwiSGFzTGFiZWwyIjpmYWxzZSwiS2V5d29yZHMiOltdLCJMYW5ndWFnZSI6ImVuZyIsIkxhbmd1YWdlQ29kZSI6ImVuIiwiTG9jYXRpb25zIjpbeyIkaWQiOiIxM</w:instrText>
          </w:r>
          <w:r>
            <w:rPr>
              <w:sz w:val="24"/>
              <w:szCs w:val="24"/>
              <w:lang w:val="en-US"/>
            </w:rPr>
            <w:instrText>CIsIiR0eXBlIjoiU3dpc3NBY2FkZW1pYy5DaXRhdmkuTG9jYXRpb24sIFN3aXNzQWNhZGVtaWMuQ2l0YXZpIiwiQWRkcmVzcyI6eyIkaWQiOiIxMSIsIiR0eXBlIjoiU3dpc3NBY2FkZW1pYy5DaXRhdmkuTGlua2VkUmVzb3VyY2UsIFN3aXNzQWNhZGVtaWMuQ2l0YXZpIiwiTGlua2VkUmVzb3VyY2VUeXBlIjo1LCJPcmlnaW5hbFN0cmluZ</w:instrText>
          </w:r>
          <w:r>
            <w:rPr>
              <w:sz w:val="24"/>
              <w:szCs w:val="24"/>
              <w:lang w:val="en-US"/>
            </w:rPr>
            <w:instrText>yI6IjMyODk3Mzg4IiwiVXJpU3RyaW5nIjoiaHR0cDovL3d3dy5uY2JpLm5sbS5uaWguZ292L3B1Ym1lZC8zMjg5NzM4OCIsIkxpbmtlZFJlc291cmNlU3RhdHVzIjo4LCJQcm9wZXJ0aWVzIjp7IiRpZCI6IjEyIiwiJHR5cGUiOiJTd2lzc0FjYWRlbWljLkNpdGF2aS5MaW5rZWRSZXNvdXJjZVByb3BlcnRpZXMsIFN3aXNzQWNhZGVtaWMuQ</w:instrText>
          </w:r>
          <w:r>
            <w:rPr>
              <w:sz w:val="24"/>
              <w:szCs w:val="24"/>
              <w:lang w:val="en-US"/>
            </w:rPr>
            <w:instrText>2l0YXZpIn0sIlN5bmNGb2xkZXJUeXBlIjowLCJJc0xvY2FsQ2xvdWRQcm9qZWN0RmlsZUxpbmsiOmZhbHNlLCJJc0Nsb3VkUmVzdG9yZSI6ZmFsc2UsIklzQ2xvdWRDb3B5IjpmYWxzZSwiQXR0YWNobWVudEZvbGRlcldhc0luRmFsbGJhY2tNb2RlIjpmYWxzZX0sIkFubm90YXRpb25zIjpbXSwiTG9jYXRpb25UeXBlIjowLCJNaXJyb3JzU</w:instrText>
          </w:r>
          <w:r>
            <w:rPr>
              <w:sz w:val="24"/>
              <w:szCs w:val="24"/>
              <w:lang w:val="en-US"/>
            </w:rPr>
            <w:instrText>mVmZXJlbmNlUHJvcGVydHlJZCI6MTY0LCJDcmVhdGVkQnkiOiJfSmVubnkiLCJDcmVhdGVkT24iOiIyMDIyLTA4LTA4VDA4OjQ0OjU0IiwiTW9kaWZpZWRCeSI6Il9KZW5ueSIsIklkIjoiMTI4ZWE2OTctZmY3MS00YjA2LTk0NmMtZTdjNjkxMTA1MjhiIiwiTW9kaWZpZWRPbiI6IjIwMjItMDgtMDhUMDg6NDQ6NTQiLCJQcm9qZWN0Ijp7I</w:instrText>
          </w:r>
          <w:r>
            <w:rPr>
              <w:sz w:val="24"/>
              <w:szCs w:val="24"/>
              <w:lang w:val="en-US"/>
            </w:rPr>
            <w:instrText>iRyZWYiOiI4In19LHsiJGlkIjoiMTMiLCIkdHlwZSI6IlN3aXNzQWNhZGVtaWMuQ2l0YXZpLkxvY2F0aW9uLCBTd2lzc0FjYWRlbWljLkNpdGF2aSIsIkFkZHJlc3MiOnsiJGlkIjoiMTQiLCIkdHlwZSI6IlN3aXNzQWNhZGVtaWMuQ2l0YXZpLkxpbmtlZFJlc291cmNlLCBTd2lzc0FjYWRlbWljLkNpdGF2aSIsIkxpbmtlZFJlc291cmNlV</w:instrText>
          </w:r>
          <w:r>
            <w:rPr>
              <w:sz w:val="24"/>
              <w:szCs w:val="24"/>
              <w:lang w:val="en-US"/>
            </w:rPr>
            <w:instrText>HlwZSI6NSwiT3JpZ2luYWxTdHJpbmciOiIxMC4xMjEwL2VuZHJldi9ibmFhMDIzIiwiVXJpU3RyaW5nIjoiaHR0cHM6Ly9kb2kub3JnLzEwLjEyMTAvZW5kcmV2L2JuYWEwMjMiLCJMaW5rZWRSZXNvdXJjZVN0YXR1cyI6OCwiUHJvcGVydGllcyI6eyIkaWQiOiIxNSIsIiR0eXBlIjoiU3dpc3NBY2FkZW1pYy5DaXRhdmkuTGlua2VkUmVzb</w:instrText>
          </w:r>
          <w:r>
            <w:rPr>
              <w:sz w:val="24"/>
              <w:szCs w:val="24"/>
              <w:lang w:val="en-US"/>
            </w:rPr>
            <w:instrText>3VyY2VQcm9wZXJ0aWVzLCBTd2lzc0FjYWRlbWljLkNpdGF2aSJ9LCJTeW5jRm9sZGVyVHlwZSI6MCwiSXNMb2NhbENsb3VkUHJvamVjdEZpbGVMaW5rIjpmYWxzZSwiSXNDbG91ZFJlc3RvcmUiOmZhbHNlLCJJc0Nsb3VkQ29weSI6ZmFsc2UsIkF0dGFjaG1lbnRGb2xkZXJXYXNJbkZhbGxiYWNrTW9kZSI6ZmFsc2V9LCJBbm5vdGF0aW9uc</w:instrText>
          </w:r>
          <w:r>
            <w:rPr>
              <w:sz w:val="24"/>
              <w:szCs w:val="24"/>
              <w:lang w:val="en-US"/>
            </w:rPr>
            <w:instrText>yI6W10sIkxvY2F0aW9uVHlwZSI6MCwiTWlycm9yc1JlZmVyZW5jZVByb3BlcnR5SWQiOjEyOCwiQ3JlYXRlZEJ5IjoiX0plbm55IiwiQ3JlYXRlZE9uIjoiMjAyMi0wOC0wOFQwODo0NDo1NCIsIk1vZGlmaWVkQnkiOiJfSmVubnkiLCJJZCI6ImRmNGVhYTFlLWVmZWMtNDIzOS04OTk3LTYzNzkzNTY1NDFhNSIsIk1vZGlmaWVkT24iOiIyM</w:instrText>
          </w:r>
          <w:r>
            <w:rPr>
              <w:sz w:val="24"/>
              <w:szCs w:val="24"/>
              <w:lang w:val="en-US"/>
            </w:rPr>
            <w:instrText>DIyLTA4LTA4VDA4OjQ0OjU0IiwiUHJvamVjdCI6eyIkcmVmIjoiOCJ9fSx7IiRpZCI6IjE2IiwiJHR5cGUiOiJTd2lzc0FjYWRlbWljLkNpdGF2aS5Mb2NhdGlvbiwgU3dpc3NBY2FkZW1pYy5DaXRhdmkiLCJBZGRyZXNzIjp7IiRpZCI6IjE3IiwiJHR5cGUiOiJTd2lzc0FjYWRlbWljLkNpdGF2aS5MaW5rZWRSZXNvdXJjZSwgU3dpc3NBY</w:instrText>
          </w:r>
          <w:r>
            <w:rPr>
              <w:sz w:val="24"/>
              <w:szCs w:val="24"/>
              <w:lang w:val="en-US"/>
            </w:rPr>
            <w:instrText>2FkZW1pYy5DaXRhdmkiLCJMaW5rZWRSZXNvdXJjZVR5cGUiOjUsIk9yaWdpbmFsU3RyaW5nIjoiUE1DNzg0NjA4NiIsIlVyaVN0cmluZyI6Imh0dHBzOi8vd3d3Lm5jYmkubmxtLm5paC5nb3YvcG1jL2FydGljbGVzL1BNQzc4NDYwODYiLCJMaW5rZWRSZXNvdXJjZVN0YXR1cyI6OCwiUHJvcGVydGllcyI6eyIkaWQiOiIxOCIsIiR0eXBlI</w:instrText>
          </w:r>
          <w:r>
            <w:rPr>
              <w:sz w:val="24"/>
              <w:szCs w:val="24"/>
              <w:lang w:val="en-US"/>
            </w:rPr>
            <w:instrText>joiU3dpc3NBY2FkZW1pYy5DaXRhdmkuTGlua2VkUmVzb3VyY2VQcm9wZXJ0aWVzLCBTd2lzc0FjYWRlbWljLkNpdGF2aSJ9LCJTeW5jRm9sZGVyVHlwZSI6MCwiSXNMb2NhbENsb3VkUHJvamVjdEZpbGVMaW5rIjpmYWxzZSwiSXNDbG91ZFJlc3RvcmUiOmZhbHNlLCJJc0Nsb3VkQ29weSI6ZmFsc2UsIkF0dGFjaG1lbnRGb2xkZXJXYXNJb</w:instrText>
          </w:r>
          <w:r>
            <w:rPr>
              <w:sz w:val="24"/>
              <w:szCs w:val="24"/>
              <w:lang w:val="en-US"/>
            </w:rPr>
            <w:instrText>kZhbGxiYWNrTW9kZSI6ZmFsc2V9LCJBbm5vdGF0aW9ucyI6W10sIkxvY2F0aW9uVHlwZSI6MCwiTWlycm9yc1JlZmVyZW5jZVByb3BlcnR5SWQiOjIwOCwiQ3JlYXRlZEJ5IjoiX0plbm55IiwiQ3JlYXRlZE9uIjoiMjAyMi0wOC0wOFQwODo0NDo1NCIsIk1vZGlmaWVkQnkiOiJfSmVubnkiLCJJZCI6IjdiYzk1NTI5LTc3ZDEtNGFhMC1hN</w:instrText>
          </w:r>
          <w:r>
            <w:rPr>
              <w:sz w:val="24"/>
              <w:szCs w:val="24"/>
              <w:lang w:val="en-US"/>
            </w:rPr>
            <w:instrText>zA0LTA5MWJkMmJlZGRiNiIsIk1vZGlmaWVkT24iOiIyMDIyLTA4LTA4VDA4OjQ0OjU0IiwiUHJvamVjdCI6eyIkcmVmIjoiOCJ9fV0sIk51bWJlciI6IjEiLCJPcmdhbml6YXRpb25zIjpbXSwiT3RoZXJzSW52b2x2ZWQiOltdLCJQYWdlUmFuZ2UiOiI8c3A+XHJcbiAgPG4+Nzc8L24+XHJcbiAgPGluPnRydWU8L2luPlxyXG4gIDxvcz43N</w:instrText>
          </w:r>
          <w:r>
            <w:rPr>
              <w:sz w:val="24"/>
              <w:szCs w:val="24"/>
              <w:lang w:val="en-US"/>
            </w:rPr>
            <w:instrText>zwvb3M+XHJcbiAgPHBzPjc3PC9wcz5cclxuPC9zcD5cclxuPGVwPlxyXG4gIDxuPjk2PC9uPlxyXG4gIDxpbj50cnVlPC9pbj5cclxuICA8b3M+OTY8L29zPlxyXG4gIDxwcz45NjwvcHM+XHJcbjwvZXA+XHJcbjxvcz43Ny05Njwvb3M+IiwiUGVyaW9kaWNhbCI6eyIkaWQiOiIxOSIsIiR0eXBlIjoiU3dpc3NBY2FkZW1pYy5DaXRhdmkuU</w:instrText>
          </w:r>
          <w:r>
            <w:rPr>
              <w:sz w:val="24"/>
              <w:szCs w:val="24"/>
              <w:lang w:val="en-US"/>
            </w:rPr>
            <w:instrText>GVyaW9kaWNhbCwgU3dpc3NBY2FkZW1pYy5DaXRhdmkiLCJFaXNzbiI6IjE5NDUtNzE4OSIsIk5hbWUiOiJFbmRvY3JpbmUgcmV2aWV3cyIsIlBhZ2luYXRpb24iOjAsIlByb3RlY3RlZCI6ZmFsc2UsIlVzZXJBYmJyZXZpYXRpb24xIjoiRW5kb2NyIFJldiIsIkNyZWF0ZWRCeSI6Il9KZW5ueSIsIkNyZWF0ZWRPbiI6IjIwMjItMDgtMDhUM</w:instrText>
          </w:r>
          <w:r>
            <w:rPr>
              <w:sz w:val="24"/>
              <w:szCs w:val="24"/>
              <w:lang w:val="en-US"/>
            </w:rPr>
            <w:instrText>Dg6NDQ6NTQiLCJNb2RpZmllZEJ5IjoiX0plbm55IiwiSWQiOiIzYTVmYzdmNy0zYWJlLTQ5MGUtODJkZS1iOWFjM2EzYTQxNDUiLCJNb2RpZmllZE9uIjoiMjAyMi0wOC0wOFQwODo0NDo1NCIsIlByb2plY3QiOnsiJHJlZiI6IjgifX0sIlBtY0lkIjoiUE1DNzg0NjA4NiIsIlB1Ymxpc2hlcnMiOltdLCJQdWJNZWRJZCI6IjMyODk3Mzg4I</w:instrText>
          </w:r>
          <w:r>
            <w:rPr>
              <w:sz w:val="24"/>
              <w:szCs w:val="24"/>
              <w:lang w:val="en-US"/>
            </w:rPr>
            <w:instrText>iwiUXVvdGF0aW9ucyI6W10sIlJhdGluZyI6MCwiUmVmZXJlbmNlVHlwZSI6IkpvdXJuYWxBcnRpY2xlIiwiU2hvcnRUaXRsZSI6IkxhTW9pYSwgU2h1bG1hbiAyMDIxIOKAkyBDZWxsdWxhciBhbmQgTW9sZWN1bGFyIE1lY2hhbmlzbXMiLCJTaG9ydFRpdGxlVXBkYXRlVHlwZSI6MCwiU291cmNlT2ZCaWJsaW9ncmFwaGljSW5mb3JtYXRpb</w:instrText>
          </w:r>
          <w:r>
            <w:rPr>
              <w:sz w:val="24"/>
              <w:szCs w:val="24"/>
              <w:lang w:val="en-US"/>
            </w:rPr>
            <w:instrText>24iOiJQdWJNZWQiLCJTdGF0aWNJZHMiOlsiMTA1NWIyMTItYmJiYS00MzZhLThjYzAtYTMyNTRlODE2YjY3Il0sIlRhYmxlT2ZDb250ZW50c0NvbXBsZXhpdHkiOjAsIlRhYmxlT2ZDb250ZW50c1NvdXJjZVRleHRGb3JtYXQiOjAsIlRhc2tzIjpbXSwiVGl0bGUiOiJDZWxsdWxhciBhbmQgTW9sZWN1bGFyIE1lY2hhbmlzbXMgb2YgTWV0Z</w:instrText>
          </w:r>
          <w:r>
            <w:rPr>
              <w:sz w:val="24"/>
              <w:szCs w:val="24"/>
              <w:lang w:val="en-US"/>
            </w:rPr>
            <w:instrText>m9ybWluIEFjdGlvbiIsIlRyYW5zbGF0b3JzIjpbXSwiVm9sdW1lIjoiNDIiLCJZZWFyIjoiMjAyMSIsIlllYXJSZXNvbHZlZCI6IjIwMjEiLCJDcmVhdGVkQnkiOiJfSmVubnkiLCJDcmVhdGVkT24iOiIyMDIyLTA4LTA4VDA4OjQ0OjU0IiwiTW9kaWZpZWRCeSI6Il9KZW5ueSIsIklkIjoiNWQ1YmE4MmQtZjkxMS00ODZmLTgwYjItYjQ3N</w:instrText>
          </w:r>
          <w:r>
            <w:rPr>
              <w:sz w:val="24"/>
              <w:szCs w:val="24"/>
              <w:lang w:val="en-US"/>
            </w:rPr>
            <w:instrText>zE4ZWU0MjA3IiwiTW9kaWZpZWRPbiI6IjIwMjItMTAtMjZUMTQ6MDA6MzkiLCJQcm9qZWN0Ijp7IiRyZWYiOiI4In19LCJVc2VOdW1iZXJpbmdUeXBlT2ZQYXJlbnREb2N1bWVudCI6ZmFsc2V9XSwiRm9ybWF0dGVkVGV4dCI6eyIkaWQiOiIyMCIsIkNvdW50IjoxLCJUZXh0VW5pdHMiOlt7IiRpZCI6IjIxIiwiRm9udFN0eWxlIjp7IiRpZ</w:instrText>
          </w:r>
          <w:r>
            <w:rPr>
              <w:sz w:val="24"/>
              <w:szCs w:val="24"/>
              <w:lang w:val="en-US"/>
            </w:rPr>
            <w:instrText>CI6IjIyIiwiTmV1dHJhbCI6dHJ1ZX0sIlJlYWRpbmdPcmRlciI6MSwiVGV4dCI6IigyKSJ9XX0sIlRhZyI6IkNpdGF2aVBsYWNlaG9sZGVyI2Q1OTM2YjZjLTVhY2UtNGYxYy1iN2JhLWFlMDNiN2FmMzIwNCIsIlRleHQiOiIoMikiLCJXQUlWZXJzaW9uIjoiNi4xNC4wLjAifQ==}</w:instrText>
          </w:r>
          <w:r>
            <w:rPr>
              <w:sz w:val="24"/>
              <w:szCs w:val="24"/>
              <w:lang w:val="en-US"/>
            </w:rPr>
            <w:fldChar w:fldCharType="separate"/>
          </w:r>
          <w:r>
            <w:rPr>
              <w:sz w:val="24"/>
              <w:szCs w:val="24"/>
              <w:lang w:val="en-US"/>
            </w:rPr>
            <w:t>(2)</w:t>
          </w:r>
          <w:r>
            <w:rPr>
              <w:sz w:val="24"/>
              <w:szCs w:val="24"/>
              <w:lang w:val="en-US"/>
            </w:rPr>
            <w:fldChar w:fldCharType="end"/>
          </w:r>
        </w:sdtContent>
      </w:sdt>
      <w:r>
        <w:rPr>
          <w:sz w:val="24"/>
          <w:szCs w:val="24"/>
          <w:lang w:val="en-US"/>
        </w:rPr>
        <w:t>.</w:t>
      </w:r>
    </w:p>
    <w:p w:rsidR="00051524" w:rsidRDefault="00367442">
      <w:pPr>
        <w:pStyle w:val="3"/>
        <w:ind w:left="567"/>
        <w:rPr>
          <w:b/>
          <w:bCs/>
          <w:lang w:val="en-US"/>
        </w:rPr>
      </w:pPr>
      <w:r>
        <w:rPr>
          <w:b/>
          <w:bCs/>
          <w:lang w:val="en-US"/>
        </w:rPr>
        <w:lastRenderedPageBreak/>
        <w:t>Metformin mechanisms of action</w:t>
      </w:r>
    </w:p>
    <w:p w:rsidR="00051524" w:rsidRDefault="00367442">
      <w:pPr>
        <w:ind w:left="567"/>
        <w:jc w:val="both"/>
        <w:rPr>
          <w:sz w:val="24"/>
          <w:szCs w:val="24"/>
          <w:lang w:val="en-US"/>
        </w:rPr>
      </w:pPr>
      <w:r>
        <w:rPr>
          <w:sz w:val="24"/>
          <w:szCs w:val="24"/>
          <w:lang w:val="en-US"/>
        </w:rPr>
        <w:t>The</w:t>
      </w:r>
      <w:r>
        <w:rPr>
          <w:sz w:val="24"/>
          <w:szCs w:val="24"/>
          <w:lang w:val="en-US"/>
        </w:rPr>
        <w:t xml:space="preserve"> classical antihyperglycemic function of metformin takes place at multiple sites of action in the body and through multiple molecular mechanisms that have been described in detail elsewhere </w:t>
      </w:r>
      <w:sdt>
        <w:sdtPr>
          <w:rPr>
            <w:sz w:val="24"/>
            <w:szCs w:val="24"/>
            <w:lang w:val="en-US"/>
          </w:rPr>
          <w:alias w:val="To edit, see citavi.com/edit"/>
          <w:tag w:val="CitaviPlaceholder#04dc7844-b517-4dcc-a221-bbfe47115017"/>
          <w:id w:val="-920094991"/>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w:instrText>
          </w:r>
          <w:r>
            <w:rPr>
              <w:sz w:val="24"/>
              <w:szCs w:val="24"/>
              <w:lang w:val="en-US"/>
            </w:rPr>
            <w:instrText>ljLkNpdGF2aS5DaXRhdGlvbnMuV29yZFBsYWNlaG9sZGVyLCBTd2lzc0FjYWRlbWljLkNpdGF2aSIsIkVudHJpZXMiOlt7IiRpZCI6IjIiLCIkdHlwZSI6IlN3aXNzQWNhZGVtaWMuQ2l0YXZpLkNpdGF0aW9ucy5Xb3JkUGxhY2Vob2xkZXJFbnRyeSwgU3dpc3NBY2FkZW1pYy5DaXRhdmkiLCJJZCI6ImIwNWU5NWE4LTc4OWYtNGMwYi1hOW</w:instrText>
          </w:r>
          <w:r>
            <w:rPr>
              <w:sz w:val="24"/>
              <w:szCs w:val="24"/>
              <w:lang w:val="en-US"/>
            </w:rPr>
            <w:instrText>ZlLWNmYjMyYmEzZjk3NiIsIlJhbmdlU3RhcnQiOjIsIlJhbmdlTGVuZ3RoIjozLCJSZWZlcmVuY2VJZCI6IjVkNWJhODJkLWY5MTEtNDg2Zi04MGIyLWI0NzcxOGVlNDIwNyIsIlBhZ2VSYW5nZSI6eyIkaWQiOiIzIiwiJHR5cGUiOiJTd2lzc0FjYWRlbWljLlBhZ2VSYW5nZSwgU3dpc3NBY2FkZW1pYyIsIkVuZFBhZ2UiOnsiJGlkIjoiNC</w:instrText>
          </w:r>
          <w:r>
            <w:rPr>
              <w:sz w:val="24"/>
              <w:szCs w:val="24"/>
              <w:lang w:val="en-US"/>
            </w:rPr>
            <w:instrText>IsIiR0eXBlIjoiU3dpc3NBY2FkZW1pYy5QYWdlTnVtYmVyLCBTd2lzc0FjYWRlbWljIiwiSXNGdWxseU51bWVyaWMiOmZhbHNlLCJOdW1iZXJpbmdUeXBlIjowLCJOdW1lcmFsU3lzdGVtIjowfSwiTnVtYmVyaW5nVHlwZSI6MCwiTnVtZXJhbFN5c3RlbSI6MCwiU3RhcnRQYWdlIjp7IiRpZCI6IjUiLCIkdHlwZSI6IlN3aXNzQWNhZGVtaW</w:instrText>
          </w:r>
          <w:r>
            <w:rPr>
              <w:sz w:val="24"/>
              <w:szCs w:val="24"/>
              <w:lang w:val="en-US"/>
            </w:rPr>
            <w:instrText>MuUGFnZU51bWJlciwgU3dpc3NBY2FkZW1pYyIsIklzRnVsbHlOdW1lcmljIjpmYWxzZSwiTnVtYmVyaW5nVHlwZSI6MCwiTnVtZXJhbFN5c3RlbSI6MH19LCJSZWZlcmVuY2UiOnsiJGlkIjoiNiIsIiR0eXBlIjoiU3dpc3NBY2FkZW1pYy5DaXRhdmkuUmVmZXJlbmNlLCBTd2lzc0FjYWRlbWljLkNpdGF2aSIsIkFic3RyYWN0Q29tcGxleG</w:instrText>
          </w:r>
          <w:r>
            <w:rPr>
              <w:sz w:val="24"/>
              <w:szCs w:val="24"/>
              <w:lang w:val="en-US"/>
            </w:rPr>
            <w:instrText>l0eSI6MCwiQWJzdHJhY3RTb3VyY2VUZXh0Rm9ybWF0IjowLCJBdXRob3JzIjpbeyIkaWQiOiI3IiwiJHR5cGUiOiJTd2lzc0FjYWRlbWljLkNpdGF2aS5QZXJzb24sIFN3aXNzQWNhZGVtaWMuQ2l0YXZpIiwiRmlyc3ROYW1lIjoiVHJhY2kiLCJMYXN0TmFtZSI6IkxhTW9pYSIsIk1pZGRsZU5hbWUiOiJFLiIsIlByb3RlY3RlZCI6ZmFsc2</w:instrText>
          </w:r>
          <w:r>
            <w:rPr>
              <w:sz w:val="24"/>
              <w:szCs w:val="24"/>
              <w:lang w:val="en-US"/>
            </w:rPr>
            <w:instrText>UsIlNleCI6MSwiQ3JlYXRlZEJ5IjoiX0plbm55IiwiQ3JlYXRlZE9uIjoiMjAyMi0wOC0wOFQwODo0NDo1NCIsIk1vZGlmaWVkQnkiOiJfSmVubnkiLCJJZCI6ImQ2MjkyOTFjLWU0NDYtNDkxOC1hMTMxLWJiYzM0NGZkNjEwZCIsIk1vZGlmaWVkT24iOiIyMDIyLTA4LTA4VDA4OjQ0OjU0IiwiUHJvamVjdCI6eyIkaWQiOiI4IiwiJHR5cG</w:instrText>
          </w:r>
          <w:r>
            <w:rPr>
              <w:sz w:val="24"/>
              <w:szCs w:val="24"/>
              <w:lang w:val="en-US"/>
            </w:rPr>
            <w:instrText>UiOiJTd2lzc0FjYWRlbWljLkNpdGF2aS5Qcm9qZWN0LCBTd2lzc0FjYWRlbWljLkNpdGF2aSJ9fSx7IiRpZCI6IjkiLCIkdHlwZSI6IlN3aXNzQWNhZGVtaWMuQ2l0YXZpLlBlcnNvbiwgU3dpc3NBY2FkZW1pYy5DaXRhdmkiLCJGaXJzdE5hbWUiOiJHZXJhbGQiLCJMYXN0TmFtZSI6IlNodWxtYW4iLCJNaWRkbGVOYW1lIjoiSS4iLCJQcm</w:instrText>
          </w:r>
          <w:r>
            <w:rPr>
              <w:sz w:val="24"/>
              <w:szCs w:val="24"/>
              <w:lang w:val="en-US"/>
            </w:rPr>
            <w:instrText>90ZWN0ZWQiOmZhbHNlLCJTZXgiOjIsIkNyZWF0ZWRCeSI6Il9KZW5ueSIsIkNyZWF0ZWRPbiI6IjIwMjItMDgtMDhUMDg6NDQ6NTQiLCJNb2RpZmllZEJ5IjoiX0plbm55IiwiSWQiOiIzMjdkNWU0Yi0wOTQyLTRlOWItOTRiOC0yZGI1MmRjZTUzZjQiLCJNb2RpZmllZE9uIjoiMjAyMi0wOC0wOFQwODo0NDo1NCIsIlByb2plY3QiOnsiJH</w:instrText>
          </w:r>
          <w:r>
            <w:rPr>
              <w:sz w:val="24"/>
              <w:szCs w:val="24"/>
              <w:lang w:val="en-US"/>
            </w:rPr>
            <w:instrText>JlZiI6IjgifX1dLCJDaXRhdGlvbktleVVwZGF0ZVR5cGUiOjAsIkNvbGxhYm9yYXRvcnMiOltdLCJEb2kiOiIxMC4xMjEwL2VuZHJldi9ibmFhMDIzIiwiRWRpdG9ycyI6W10sIkV2YWx1YXRpb25Db21wbGV4aXR5IjowLCJFdmFsdWF0aW9uU291cmNlVGV4dEZvcm1hdCI6MCwiR3JvdXBzIjpbXSwiSGFzTGFiZWwxIjpmYWxzZSwiSGFzTG</w:instrText>
          </w:r>
          <w:r>
            <w:rPr>
              <w:sz w:val="24"/>
              <w:szCs w:val="24"/>
              <w:lang w:val="en-US"/>
            </w:rPr>
            <w:instrText>FiZWwyIjpmYWxzZSwiS2V5d29yZHMiOltdLCJMYW5ndWFnZSI6ImVuZyIsIkxhbmd1YWdlQ29kZSI6ImVuIiwiTG9jYXRpb25zIjpbeyIkaWQiOiIxMCIsIiR0eXBlIjoiU3dpc3NBY2FkZW1pYy5DaXRhdmkuTG9jYXRpb24sIFN3aXNzQWNhZGVtaWMuQ2l0YXZpIiwiQWRkcmVzcyI6eyIkaWQiOiIxMSIsIiR0eXBlIjoiU3dpc3NBY2FkZW</w:instrText>
          </w:r>
          <w:r>
            <w:rPr>
              <w:sz w:val="24"/>
              <w:szCs w:val="24"/>
              <w:lang w:val="en-US"/>
            </w:rPr>
            <w:instrText>1pYy5DaXRhdmkuTGlua2VkUmVzb3VyY2UsIFN3aXNzQWNhZGVtaWMuQ2l0YXZpIiwiTGlua2VkUmVzb3VyY2VUeXBlIjo1LCJPcmlnaW5hbFN0cmluZyI6IjMyODk3Mzg4IiwiVXJpU3RyaW5nIjoiaHR0cDovL3d3dy5uY2JpLm5sbS5uaWguZ292L3B1Ym1lZC8zMjg5NzM4OCIsIkxpbmtlZFJlc291cmNlU3RhdHVzIjo4LCJQcm9wZXJ0aW</w:instrText>
          </w:r>
          <w:r>
            <w:rPr>
              <w:sz w:val="24"/>
              <w:szCs w:val="24"/>
              <w:lang w:val="en-US"/>
            </w:rPr>
            <w:instrText>VzIjp7IiRpZCI6IjEyIiwiJHR5cGUiOiJTd2lzc0FjYWRlbWljLkNpdGF2aS5MaW5rZWRSZXNvdXJjZVByb3BlcnRpZXMsIFN3aXNzQWNhZGVtaWMuQ2l0YXZpIn0sIlN5bmNGb2xkZXJUeXBlIjowLCJJc0xvY2FsQ2xvdWRQcm9qZWN0RmlsZUxpbmsiOmZhbHNlLCJJc0Nsb3VkUmVzdG9yZSI6ZmFsc2UsIklzQ2xvdWRDb3B5IjpmYWxzZS</w:instrText>
          </w:r>
          <w:r>
            <w:rPr>
              <w:sz w:val="24"/>
              <w:szCs w:val="24"/>
              <w:lang w:val="en-US"/>
            </w:rPr>
            <w:instrText>wiQXR0YWNobWVudEZvbGRlcldhc0luRmFsbGJhY2tNb2RlIjpmYWxzZX0sIkFubm90YXRpb25zIjpbXSwiTG9jYXRpb25UeXBlIjowLCJNaXJyb3JzUmVmZXJlbmNlUHJvcGVydHlJZCI6MTY0LCJDcmVhdGVkQnkiOiJfSmVubnkiLCJDcmVhdGVkT24iOiIyMDIyLTA4LTA4VDA4OjQ0OjU0IiwiTW9kaWZpZWRCeSI6Il9KZW5ueSIsIklkIj</w:instrText>
          </w:r>
          <w:r>
            <w:rPr>
              <w:sz w:val="24"/>
              <w:szCs w:val="24"/>
              <w:lang w:val="en-US"/>
            </w:rPr>
            <w:instrText>oiMTI4ZWE2OTctZmY3MS00YjA2LTk0NmMtZTdjNjkxMTA1MjhiIiwiTW9kaWZpZWRPbiI6IjIwMjItMDgtMDhUMDg6NDQ6NTQiLCJQcm9qZWN0Ijp7IiRyZWYiOiI4In19LHsiJGlkIjoiMTMiLCIkdHlwZSI6IlN3aXNzQWNhZGVtaWMuQ2l0YXZpLkxvY2F0aW9uLCBTd2lzc0FjYWRlbWljLkNpdGF2aSIsIkFkZHJlc3MiOnsiJGlkIjoiMT</w:instrText>
          </w:r>
          <w:r>
            <w:rPr>
              <w:sz w:val="24"/>
              <w:szCs w:val="24"/>
              <w:lang w:val="en-US"/>
            </w:rPr>
            <w:instrText>QiLCIkdHlwZSI6IlN3aXNzQWNhZGVtaWMuQ2l0YXZpLkxpbmtlZFJlc291cmNlLCBTd2lzc0FjYWRlbWljLkNpdGF2aSIsIkxpbmtlZFJlc291cmNlVHlwZSI6NSwiT3JpZ2luYWxTdHJpbmciOiIxMC4xMjEwL2VuZHJldi9ibmFhMDIzIiwiVXJpU3RyaW5nIjoiaHR0cHM6Ly9kb2kub3JnLzEwLjEyMTAvZW5kcmV2L2JuYWEwMjMiLCJMaW</w:instrText>
          </w:r>
          <w:r>
            <w:rPr>
              <w:sz w:val="24"/>
              <w:szCs w:val="24"/>
              <w:lang w:val="en-US"/>
            </w:rPr>
            <w:instrText>5rZWRSZXNvdXJjZVN0YXR1cyI6OCwiUHJvcGVydGllcyI6eyIkaWQiOiIxNSIsIiR0eXBlIjoiU3dpc3NBY2FkZW1pYy5DaXRhdmkuTGlua2VkUmVzb3VyY2VQcm9wZXJ0aWVzLCBTd2lzc0FjYWRlbWljLkNpdGF2aSJ9LCJTeW5jRm9sZGVyVHlwZSI6MCwiSXNMb2NhbENsb3VkUHJvamVjdEZpbGVMaW5rIjpmYWxzZSwiSXNDbG91ZFJlc3</w:instrText>
          </w:r>
          <w:r>
            <w:rPr>
              <w:sz w:val="24"/>
              <w:szCs w:val="24"/>
              <w:lang w:val="en-US"/>
            </w:rPr>
            <w:instrText>RvcmUiOmZhbHNlLCJJc0Nsb3VkQ29weSI6ZmFsc2UsIkF0dGFjaG1lbnRGb2xkZXJXYXNJbkZhbGxiYWNrTW9kZSI6ZmFsc2V9LCJBbm5vdGF0aW9ucyI6W10sIkxvY2F0aW9uVHlwZSI6MCwiTWlycm9yc1JlZmVyZW5jZVByb3BlcnR5SWQiOjEyOCwiQ3JlYXRlZEJ5IjoiX0plbm55IiwiQ3JlYXRlZE9uIjoiMjAyMi0wOC0wOFQwODo0ND</w:instrText>
          </w:r>
          <w:r>
            <w:rPr>
              <w:sz w:val="24"/>
              <w:szCs w:val="24"/>
              <w:lang w:val="en-US"/>
            </w:rPr>
            <w:instrText>o1NCIsIk1vZGlmaWVkQnkiOiJfSmVubnkiLCJJZCI6ImRmNGVhYTFlLWVmZWMtNDIzOS04OTk3LTYzNzkzNTY1NDFhNSIsIk1vZGlmaWVkT24iOiIyMDIyLTA4LTA4VDA4OjQ0OjU0IiwiUHJvamVjdCI6eyIkcmVmIjoiOCJ9fSx7IiRpZCI6IjE2IiwiJHR5cGUiOiJTd2lzc0FjYWRlbWljLkNpdGF2aS5Mb2NhdGlvbiwgU3dpc3NBY2FkZW</w:instrText>
          </w:r>
          <w:r>
            <w:rPr>
              <w:sz w:val="24"/>
              <w:szCs w:val="24"/>
              <w:lang w:val="en-US"/>
            </w:rPr>
            <w:instrText>1pYy5DaXRhdmkiLCJBZGRyZXNzIjp7IiRpZCI6IjE3IiwiJHR5cGUiOiJTd2lzc0FjYWRlbWljLkNpdGF2aS5MaW5rZWRSZXNvdXJjZSwgU3dpc3NBY2FkZW1pYy5DaXRhdmkiLCJMaW5rZWRSZXNvdXJjZVR5cGUiOjUsIk9yaWdpbmFsU3RyaW5nIjoiUE1DNzg0NjA4NiIsIlVyaVN0cmluZyI6Imh0dHBzOi8vd3d3Lm5jYmkubmxtLm5paC</w:instrText>
          </w:r>
          <w:r>
            <w:rPr>
              <w:sz w:val="24"/>
              <w:szCs w:val="24"/>
              <w:lang w:val="en-US"/>
            </w:rPr>
            <w:instrText>5nb3YvcG1jL2FydGljbGVzL1BNQzc4NDYwODYiLCJMaW5rZWRSZXNvdXJjZVN0YXR1cyI6OCwiUHJvcGVydGllcyI6eyIkaWQiOiIxOCIsIiR0eXBlIjoiU3dpc3NBY2FkZW1pYy5DaXRhdmkuTGlua2VkUmVzb3VyY2VQcm9wZXJ0aWVzLCBTd2lzc0FjYWRlbWljLkNpdGF2aSJ9LCJTeW5jRm9sZGVyVHlwZSI6MCwiSXNMb2NhbENsb3VkUH</w:instrText>
          </w:r>
          <w:r>
            <w:rPr>
              <w:sz w:val="24"/>
              <w:szCs w:val="24"/>
              <w:lang w:val="en-US"/>
            </w:rPr>
            <w:instrText>JvamVjdEZpbGVMaW5rIjpmYWxzZSwiSXNDbG91ZFJlc3RvcmUiOmZhbHNlLCJJc0Nsb3VkQ29weSI6ZmFsc2UsIkF0dGFjaG1lbnRGb2xkZXJXYXNJbkZhbGxiYWNrTW9kZSI6ZmFsc2V9LCJBbm5vdGF0aW9ucyI6W10sIkxvY2F0aW9uVHlwZSI6MCwiTWlycm9yc1JlZmVyZW5jZVByb3BlcnR5SWQiOjIwOCwiQ3JlYXRlZEJ5IjoiX0plbm</w:instrText>
          </w:r>
          <w:r>
            <w:rPr>
              <w:sz w:val="24"/>
              <w:szCs w:val="24"/>
              <w:lang w:val="en-US"/>
            </w:rPr>
            <w:instrText>55IiwiQ3JlYXRlZE9uIjoiMjAyMi0wOC0wOFQwODo0NDo1NCIsIk1vZGlmaWVkQnkiOiJfSmVubnkiLCJJZCI6IjdiYzk1NTI5LTc3ZDEtNGFhMC1hNzA0LTA5MWJkMmJlZGRiNiIsIk1vZGlmaWVkT24iOiIyMDIyLTA4LTA4VDA4OjQ0OjU0IiwiUHJvamVjdCI6eyIkcmVmIjoiOCJ9fV0sIk51bWJlciI6IjEiLCJPcmdhbml6YXRpb25zIj</w:instrText>
          </w:r>
          <w:r>
            <w:rPr>
              <w:sz w:val="24"/>
              <w:szCs w:val="24"/>
              <w:lang w:val="en-US"/>
            </w:rPr>
            <w:instrText>pbXSwiT3RoZXJzSW52b2x2ZWQiOltdLCJQYWdlUmFuZ2UiOiI8c3A+XHJcbiAgPG4+Nzc8L24+XHJcbiAgPGluPnRydWU8L2luPlxyXG4gIDxvcz43Nzwvb3M+XHJcbiAgPHBzPjc3PC9wcz5cclxuPC9zcD5cclxuPGVwPlxyXG4gIDxuPjk2PC9uPlxyXG4gIDxpbj50cnVlPC9pbj5cclxuICA8b3M+OTY8L29zPlxyXG4gIDxwcz45NjwvcH</w:instrText>
          </w:r>
          <w:r>
            <w:rPr>
              <w:sz w:val="24"/>
              <w:szCs w:val="24"/>
              <w:lang w:val="en-US"/>
            </w:rPr>
            <w:instrText>M+XHJcbjwvZXA+XHJcbjxvcz43Ny05Njwvb3M+IiwiUGVyaW9kaWNhbCI6eyIkaWQiOiIxOSIsIiR0eXBlIjoiU3dpc3NBY2FkZW1pYy5DaXRhdmkuUGVyaW9kaWNhbCwgU3dpc3NBY2FkZW1pYy5DaXRhdmkiLCJFaXNzbiI6IjE5NDUtNzE4OSIsIk5hbWUiOiJFbmRvY3JpbmUgcmV2aWV3cyIsIlBhZ2luYXRpb24iOjAsIlByb3RlY3RlZC</w:instrText>
          </w:r>
          <w:r>
            <w:rPr>
              <w:sz w:val="24"/>
              <w:szCs w:val="24"/>
              <w:lang w:val="en-US"/>
            </w:rPr>
            <w:instrText>I6ZmFsc2UsIlVzZXJBYmJyZXZpYXRpb24xIjoiRW5kb2NyIFJldiIsIkNyZWF0ZWRCeSI6Il9KZW5ueSIsIkNyZWF0ZWRPbiI6IjIwMjItMDgtMDhUMDg6NDQ6NTQiLCJNb2RpZmllZEJ5IjoiX0plbm55IiwiSWQiOiIzYTVmYzdmNy0zYWJlLTQ5MGUtODJkZS1iOWFjM2EzYTQxNDUiLCJNb2RpZmllZE9uIjoiMjAyMi0wOC0wOFQwODo0ND</w:instrText>
          </w:r>
          <w:r>
            <w:rPr>
              <w:sz w:val="24"/>
              <w:szCs w:val="24"/>
              <w:lang w:val="en-US"/>
            </w:rPr>
            <w:instrText>o1NCIsIlByb2plY3QiOnsiJHJlZiI6IjgifX0sIlBtY0lkIjoiUE1DNzg0NjA4NiIsIlB1Ymxpc2hlcnMiOltdLCJQdWJNZWRJZCI6IjMyODk3Mzg4IiwiUXVvdGF0aW9ucyI6W10sIlJhdGluZyI6MCwiUmVmZXJlbmNlVHlwZSI6IkpvdXJuYWxBcnRpY2xlIiwiU2hvcnRUaXRsZSI6IkxhTW9pYSwgU2h1bG1hbiAyMDIxIOKAkyBDZWxsdW</w:instrText>
          </w:r>
          <w:r>
            <w:rPr>
              <w:sz w:val="24"/>
              <w:szCs w:val="24"/>
              <w:lang w:val="en-US"/>
            </w:rPr>
            <w:instrText>xhciBhbmQgTW9sZWN1bGFyIE1lY2hhbmlzbXMiLCJTaG9ydFRpdGxlVXBkYXRlVHlwZSI6MCwiU291cmNlT2ZCaWJsaW9ncmFwaGljSW5mb3JtYXRpb24iOiJQdWJNZWQiLCJTdGF0aWNJZHMiOlsiMTA1NWIyMTItYmJiYS00MzZhLThjYzAtYTMyNTRlODE2YjY3Il0sIlRhYmxlT2ZDb250ZW50c0NvbXBsZXhpdHkiOjAsIlRhYmxlT2ZDb2</w:instrText>
          </w:r>
          <w:r>
            <w:rPr>
              <w:sz w:val="24"/>
              <w:szCs w:val="24"/>
              <w:lang w:val="en-US"/>
            </w:rPr>
            <w:instrText>50ZW50c1NvdXJjZVRleHRGb3JtYXQiOjAsIlRhc2tzIjpbXSwiVGl0bGUiOiJDZWxsdWxhciBhbmQgTW9sZWN1bGFyIE1lY2hhbmlzbXMgb2YgTWV0Zm9ybWluIEFjdGlvbiIsIlRyYW5zbGF0b3JzIjpbXSwiVm9sdW1lIjoiNDIiLCJZZWFyIjoiMjAyMSIsIlllYXJSZXNvbHZlZCI6IjIwMjEiLCJDcmVhdGVkQnkiOiJfSmVubnkiLCJDcm</w:instrText>
          </w:r>
          <w:r>
            <w:rPr>
              <w:sz w:val="24"/>
              <w:szCs w:val="24"/>
              <w:lang w:val="en-US"/>
            </w:rPr>
            <w:instrText>VhdGVkT24iOiIyMDIyLTA4LTA4VDA4OjQ0OjU0IiwiTW9kaWZpZWRCeSI6Il9KZW5ueSIsIklkIjoiNWQ1YmE4MmQtZjkxMS00ODZmLTgwYjItYjQ3NzE4ZWU0MjA3IiwiTW9kaWZpZWRPbiI6IjIwMjItMTAtMjZUMTQ6MDA6MzkiLCJQcm9qZWN0Ijp7IiRyZWYiOiI4In19LCJVc2VOdW1iZXJpbmdUeXBlT2ZQYXJlbnREb2N1bWVudCI6Zm</w:instrText>
          </w:r>
          <w:r>
            <w:rPr>
              <w:sz w:val="24"/>
              <w:szCs w:val="24"/>
              <w:lang w:val="en-US"/>
            </w:rPr>
            <w:instrText>Fsc2V9LHsiJGlkIjoiMjAiLCIkdHlwZSI6IlN3aXNzQWNhZGVtaWMuQ2l0YXZpLkNpdGF0aW9ucy5Xb3JkUGxhY2Vob2xkZXJFbnRyeSwgU3dpc3NBY2FkZW1pYy5DaXRhdmkiLCJJZCI6IjY5YTkzZmFkLTBkOTQtNDFjYi05OTM2LTRlZWJjM2NlYjFmNSIsIlJhbmdlTGVuZ3RoIjoyLCJSZWZlcmVuY2VJZCI6ImJmNzFiN2YzLWJkZDMtND</w:instrText>
          </w:r>
          <w:r>
            <w:rPr>
              <w:sz w:val="24"/>
              <w:szCs w:val="24"/>
              <w:lang w:val="en-US"/>
            </w:rPr>
            <w:instrText>EzZC05ZjgzLTYxMWMzOWQ2YjEwZCIsIlBhZ2VSYW5nZSI6eyIkaWQiOiIyMSIsIiR0eXBlIjoiU3dpc3NBY2FkZW1pYy5QYWdlUmFuZ2UsIFN3aXNzQWNhZGVtaWMiLCJFbmRQYWdlIjp7IiRpZCI6IjIyIiwiJHR5cGUiOiJTd2lzc0FjYWRlbWljLlBhZ2VOdW1iZXIsIFN3aXNzQWNhZGVtaWMiLCJJc0Z1bGx5TnVtZXJpYyI6ZmFsc2UsIk</w:instrText>
          </w:r>
          <w:r>
            <w:rPr>
              <w:sz w:val="24"/>
              <w:szCs w:val="24"/>
              <w:lang w:val="en-US"/>
            </w:rPr>
            <w:instrText>51bWJlcmluZ1R5cGUiOjAsIk51bWVyYWxTeXN0ZW0iOjB9LCJOdW1iZXJpbmdUeXBlIjowLCJOdW1lcmFsU3lzdGVtIjowLCJTdGFydFBhZ2UiOnsiJGlkIjoiMjMiLCIkdHlwZSI6IlN3aXNzQWNhZGVtaWMuUGFnZU51bWJlciwgU3dpc3NBY2FkZW1pYyIsIklzRnVsbHlOdW1lcmljIjpmYWxzZSwiTnVtYmVyaW5nVHlwZSI6MCwiTnVtZX</w:instrText>
          </w:r>
          <w:r>
            <w:rPr>
              <w:sz w:val="24"/>
              <w:szCs w:val="24"/>
              <w:lang w:val="en-US"/>
            </w:rPr>
            <w:instrText>JhbFN5c3RlbSI6MH19LCJSZWZlcmVuY2UiOnsiJGlkIjoiMjQiLCIkdHlwZSI6IlN3aXNzQWNhZGVtaWMuQ2l0YXZpLlJlZmVyZW5jZSwgU3dpc3NBY2FkZW1pYy5DaXRhdmkiLCJBYnN0cmFjdENvbXBsZXhpdHkiOjAsIkFic3RyYWN0U291cmNlVGV4dEZvcm1hdCI6MCwiQXV0aG9ycyI6W3siJGlkIjoiMjUiLCIkdHlwZSI6IlN3aXNzQW</w:instrText>
          </w:r>
          <w:r>
            <w:rPr>
              <w:sz w:val="24"/>
              <w:szCs w:val="24"/>
              <w:lang w:val="en-US"/>
            </w:rPr>
            <w:instrText>NhZGVtaWMuQ2l0YXZpLlBlcnNvbiwgU3dpc3NBY2FkZW1pYy5DaXRhdmkiLCJGaXJzdE5hbWUiOiJHcmFoYW0iLCJMYXN0TmFtZSI6IlJlbmEiLCJQcm90ZWN0ZWQiOmZhbHNlLCJTZXgiOjIsIkNyZWF0ZWRCeSI6Il9KZW5ueSIsIkNyZWF0ZWRPbiI6IjIwMjItMDgtMDhUMDg6NDE6MjAiLCJNb2RpZmllZEJ5IjoiX0plbm55IiwiSWQiOi</w:instrText>
          </w:r>
          <w:r>
            <w:rPr>
              <w:sz w:val="24"/>
              <w:szCs w:val="24"/>
              <w:lang w:val="en-US"/>
            </w:rPr>
            <w:instrText>JjN2M3MDI1Ny1kNmQwLTQ0YTktODRkNS01MGU4ZGFmZWY3M2YiLCJNb2RpZmllZE9uIjoiMjAyMi0wOC0wOFQwODo0MToyMCIsIlByb2plY3QiOnsiJHJlZiI6IjgifX0seyIkaWQiOiIyNiIsIiR0eXBlIjoiU3dpc3NBY2FkZW1pYy5DaXRhdmkuUGVyc29uLCBTd2lzc0FjYWRlbWljLkNpdGF2aSIsIkZpcnN0TmFtZSI6IkQuIiwiTGFzdE</w:instrText>
          </w:r>
          <w:r>
            <w:rPr>
              <w:sz w:val="24"/>
              <w:szCs w:val="24"/>
              <w:lang w:val="en-US"/>
            </w:rPr>
            <w:instrText>5hbWUiOiJIYXJkaWUiLCJNaWRkbGVOYW1lIjoiR3JhaGFtZSIsIlByb3RlY3RlZCI6ZmFsc2UsIlNleCI6MCwiQ3JlYXRlZEJ5IjoiX0plbm55IiwiQ3JlYXRlZE9uIjoiMjAyMi0wOC0wOFQwODo0MToyMCIsIk1vZGlmaWVkQnkiOiJfSmVubnkiLCJJZCI6Ijg4ZWRlOGU4LTMyNjgtNGE1ZC04NDAzLTk0NTgyZWMzMzU1YiIsIk1vZGlmaW</w:instrText>
          </w:r>
          <w:r>
            <w:rPr>
              <w:sz w:val="24"/>
              <w:szCs w:val="24"/>
              <w:lang w:val="en-US"/>
            </w:rPr>
            <w:instrText>VkT24iOiIyMDIyLTA4LTA4VDA4OjQxOjIwIiwiUHJvamVjdCI6eyIkcmVmIjoiOCJ9fSx7IiRpZCI6IjI3IiwiJHR5cGUiOiJTd2lzc0FjYWRlbWljLkNpdGF2aS5QZXJzb24sIFN3aXNzQWNhZGVtaWMuQ2l0YXZpIiwiRmlyc3ROYW1lIjoiRXdhbiIsIkxhc3ROYW1lIjoiUGVhcnNvbiIsIk1pZGRsZU5hbWUiOiJSLiIsIlByb3RlY3RlZC</w:instrText>
          </w:r>
          <w:r>
            <w:rPr>
              <w:sz w:val="24"/>
              <w:szCs w:val="24"/>
              <w:lang w:val="en-US"/>
            </w:rPr>
            <w:instrText>I6ZmFsc2UsIlNleCI6MiwiQ3JlYXRlZEJ5IjoiX0plbm55IiwiQ3JlYXRlZE9uIjoiMjAyMi0wOC0wOFQwODo0MToyMCIsIk1vZGlmaWVkQnkiOiJfSmVubnkiLCJJZCI6ImExMGZiMjg3LTY0ZjAtNDBlMS04MjYxLTU0MjZkZDUyYzNmZSIsIk1vZGlmaWVkT24iOiIyMDIyLTA4LTA4VDA4OjQxOjIwIiwiUHJvamVjdCI6eyIkcmVmIjoiOC</w:instrText>
          </w:r>
          <w:r>
            <w:rPr>
              <w:sz w:val="24"/>
              <w:szCs w:val="24"/>
              <w:lang w:val="en-US"/>
            </w:rPr>
            <w:instrText>J9fV0sIkNpdGF0aW9uS2V5VXBkYXRlVHlwZSI6MCwiQ29sbGFib3JhdG9ycyI6W10sIkRhdGUyIjoiMDMuMDguMjAxNyIsIkRvaSI6IjEwLjEwMDcvczAwMTI1LTAxNy00MzQyLXoiLCJFZGl0b3JzIjpbXSwiRXZhbHVhdGlvbkNvbXBsZXhpdHkiOjAsIkV2YWx1YXRpb25Tb3VyY2VUZXh0Rm9ybWF0IjowLCJHcm91cHMiOltdLCJIYXNMYW</w:instrText>
          </w:r>
          <w:r>
            <w:rPr>
              <w:sz w:val="24"/>
              <w:szCs w:val="24"/>
              <w:lang w:val="en-US"/>
            </w:rPr>
            <w:instrText>JlbDEiOmZhbHNlLCJIYXNMYWJlbDIiOmZhbHNlLCJLZXl3b3JkcyI6W10sIkxhbmd1YWdlIjoiZW5nIiwiTGFuZ3VhZ2VDb2RlIjoiZW4iLCJMb2NhdGlvbnMiOlt7IiRpZCI6IjI4IiwiJHR5cGUiOiJTd2lzc0FjYWRlbWljLkNpdGF2aS5Mb2NhdGlvbiwgU3dpc3NBY2FkZW1pYy5DaXRhdmkiLCJBZGRyZXNzIjp7IiRpZCI6IjI5IiwiJH</w:instrText>
          </w:r>
          <w:r>
            <w:rPr>
              <w:sz w:val="24"/>
              <w:szCs w:val="24"/>
              <w:lang w:val="en-US"/>
            </w:rPr>
            <w:instrText>R5cGUiOiJTd2lzc0FjYWRlbWljLkNpdGF2aS5MaW5rZWRSZXNvdXJjZSwgU3dpc3NBY2FkZW1pYy5DaXRhdmkiLCJMaW5rZWRSZXNvdXJjZVR5cGUiOjUsIk9yaWdpbmFsU3RyaW5nIjoiMTAuMTAwNy9zMDAxMjUtMDE3LTQzNDIteiIsIlVyaVN0cmluZyI6Imh0dHBzOi8vZG9pLm9yZy8xMC4xMDA3L3MwMDEyNS0wMTctNDM0Mi16IiwiTG</w:instrText>
          </w:r>
          <w:r>
            <w:rPr>
              <w:sz w:val="24"/>
              <w:szCs w:val="24"/>
              <w:lang w:val="en-US"/>
            </w:rPr>
            <w:instrText>lua2VkUmVzb3VyY2VTdGF0dXMiOjgsIlByb3BlcnRpZXMiOnsiJGlkIjoiMzAiLCIkdHlwZSI6IlN3aXNzQWNhZGVtaWMuQ2l0YXZpLkxpbmtlZFJlc291cmNlUHJvcGVydGllcywgU3dpc3NBY2FkZW1pYy5DaXRhdmkifSwiU3luY0ZvbGRlclR5cGUiOjAsIklzTG9jYWxDbG91ZFByb2plY3RGaWxlTGluayI6ZmFsc2UsIklzQ2xvdWRSZX</w:instrText>
          </w:r>
          <w:r>
            <w:rPr>
              <w:sz w:val="24"/>
              <w:szCs w:val="24"/>
              <w:lang w:val="en-US"/>
            </w:rPr>
            <w:instrText>N0b3JlIjpmYWxzZSwiSXNDbG91ZENvcHkiOmZhbHNlLCJBdHRhY2htZW50Rm9sZGVyV2FzSW5GYWxsYmFja01vZGUiOmZhbHNlfSwiQW5ub3RhdGlvbnMiOltdLCJMb2NhdGlvblR5cGUiOjAsIk1pcnJvcnNSZWZlcmVuY2VQcm9wZXJ0eUlkIjoxMjgsIkNyZWF0ZWRCeSI6Il9KZW5ueSIsIkNyZWF0ZWRPbiI6IjIwMjItMDgtMDhUMDg6ND</w:instrText>
          </w:r>
          <w:r>
            <w:rPr>
              <w:sz w:val="24"/>
              <w:szCs w:val="24"/>
              <w:lang w:val="en-US"/>
            </w:rPr>
            <w:instrText>E6MjAiLCJNb2RpZmllZEJ5IjoiX0plbm55IiwiSWQiOiI3ZThkY2FhNi04NTFhLTRhNDItYjAxNS1mMTQ3NGUzYzllZDQiLCJNb2RpZmllZE9uIjoiMjAyMi0wOC0wOFQwODo0MToyMCIsIlByb2plY3QiOnsiJHJlZiI6IjgifX0seyIkaWQiOiIzMSIsIiR0eXBlIjoiU3dpc3NBY2FkZW1pYy5DaXRhdmkuTG9jYXRpb24sIFN3aXNzQWNhZG</w:instrText>
          </w:r>
          <w:r>
            <w:rPr>
              <w:sz w:val="24"/>
              <w:szCs w:val="24"/>
              <w:lang w:val="en-US"/>
            </w:rPr>
            <w:instrText>VtaWMuQ2l0YXZpIiwiQWRkcmVzcyI6eyIkaWQiOiIzMiIsIiR0eXBlIjoiU3dpc3NBY2FkZW1pYy5DaXRhdmkuTGlua2VkUmVzb3VyY2UsIFN3aXNzQWNhZGVtaWMuQ2l0YXZpIiwiTGlua2VkUmVzb3VyY2VUeXBlIjo1LCJPcmlnaW5hbFN0cmluZyI6IjI4Nzc2MDg2IiwiVXJpU3RyaW5nIjoiaHR0cDovL3d3dy5uY2JpLm5sbS5uaWguZ2</w:instrText>
          </w:r>
          <w:r>
            <w:rPr>
              <w:sz w:val="24"/>
              <w:szCs w:val="24"/>
              <w:lang w:val="en-US"/>
            </w:rPr>
            <w:instrText>92L3B1Ym1lZC8yODc3NjA4NiIsIkxpbmtlZFJlc291cmNlU3RhdHVzIjo4LCJQcm9wZXJ0aWVzIjp7IiRpZCI6IjMzIiwiJHR5cGUiOiJTd2lzc0FjYWRlbWljLkNpdGF2aS5MaW5rZWRSZXNvdXJjZVByb3BlcnRpZXMsIFN3aXNzQWNhZGVtaWMuQ2l0YXZpIn0sIlN5bmNGb2xkZXJUeXBlIjowLCJJc0xvY2FsQ2xvdWRQcm9qZWN0RmlsZU</w:instrText>
          </w:r>
          <w:r>
            <w:rPr>
              <w:sz w:val="24"/>
              <w:szCs w:val="24"/>
              <w:lang w:val="en-US"/>
            </w:rPr>
            <w:instrText>xpbmsiOmZhbHNlLCJJc0Nsb3VkUmVzdG9yZSI6ZmFsc2UsIklzQ2xvdWRDb3B5IjpmYWxzZSwiQXR0YWNobWVudEZvbGRlcldhc0luRmFsbGJhY2tNb2RlIjpmYWxzZX0sIkFubm90YXRpb25zIjpbXSwiTG9jYXRpb25UeXBlIjowLCJNaXJyb3JzUmVmZXJlbmNlUHJvcGVydHlJZCI6MTY0LCJDcmVhdGVkQnkiOiJfSmVubnkiLCJDcmVhdG</w:instrText>
          </w:r>
          <w:r>
            <w:rPr>
              <w:sz w:val="24"/>
              <w:szCs w:val="24"/>
              <w:lang w:val="en-US"/>
            </w:rPr>
            <w:instrText>VkT24iOiIyMDIyLTA4LTA4VDA4OjQxOjIwIiwiTW9kaWZpZWRCeSI6Il9KZW5ueSIsIklkIjoiMDA1MTE2MDktNmM5Mi00ZmNmLWI2OGQtZjU4OWU5Yjk0ZWM1IiwiTW9kaWZpZWRPbiI6IjIwMjItMDgtMDhUMDg6NDE6MjAiLCJQcm9qZWN0Ijp7IiRyZWYiOiI4In19LHsiJGlkIjoiMzQiLCIkdHlwZSI6IlN3aXNzQWNhZGVtaWMuQ2l0YX</w:instrText>
          </w:r>
          <w:r>
            <w:rPr>
              <w:sz w:val="24"/>
              <w:szCs w:val="24"/>
              <w:lang w:val="en-US"/>
            </w:rPr>
            <w:instrText>ZpLkxvY2F0aW9uLCBTd2lzc0FjYWRlbWljLkNpdGF2aSIsIkFkZHJlc3MiOnsiJGlkIjoiMzUiLCIkdHlwZSI6IlN3aXNzQWNhZGVtaWMuQ2l0YXZpLkxpbmtlZFJlc291cmNlLCBTd2lzc0FjYWRlbWljLkNpdGF2aSIsIkxpbmtlZFJlc291cmNlVHlwZSI6NSwiT3JpZ2luYWxTdHJpbmciOiJQTUM1NTUyODI4IiwiVXJpU3RyaW5nIjoiaH</w:instrText>
          </w:r>
          <w:r>
            <w:rPr>
              <w:sz w:val="24"/>
              <w:szCs w:val="24"/>
              <w:lang w:val="en-US"/>
            </w:rPr>
            <w:instrText>R0cHM6Ly93d3cubmNiaS5ubG0ubmloLmdvdi9wbWMvYXJ0aWNsZXMvUE1DNTU1MjgyOCIsIkxpbmtlZFJlc291cmNlU3RhdHVzIjo4LCJQcm9wZXJ0aWVzIjp7IiRpZCI6IjM2IiwiJHR5cGUiOiJTd2lzc0FjYWRlbWljLkNpdGF2aS5MaW5rZWRSZXNvdXJjZVByb3BlcnRpZXMsIFN3aXNzQWNhZGVtaWMuQ2l0YXZpIn0sIlN5bmNGb2xkZX</w:instrText>
          </w:r>
          <w:r>
            <w:rPr>
              <w:sz w:val="24"/>
              <w:szCs w:val="24"/>
              <w:lang w:val="en-US"/>
            </w:rPr>
            <w:instrText>JUeXBlIjowLCJJc0xvY2FsQ2xvdWRQcm9qZWN0RmlsZUxpbmsiOmZhbHNlLCJJc0Nsb3VkUmVzdG9yZSI6ZmFsc2UsIklzQ2xvdWRDb3B5IjpmYWxzZSwiQXR0YWNobWVudEZvbGRlcldhc0luRmFsbGJhY2tNb2RlIjpmYWxzZX0sIkFubm90YXRpb25zIjpbXSwiTG9jYXRpb25UeXBlIjowLCJNaXJyb3JzUmVmZXJlbmNlUHJvcGVydHlJZC</w:instrText>
          </w:r>
          <w:r>
            <w:rPr>
              <w:sz w:val="24"/>
              <w:szCs w:val="24"/>
              <w:lang w:val="en-US"/>
            </w:rPr>
            <w:instrText>I6MjA4LCJDcmVhdGVkQnkiOiJfSmVubnkiLCJDcmVhdGVkT24iOiIyMDIyLTA4LTA4VDA4OjQxOjIwIiwiTW9kaWZpZWRCeSI6Il9KZW5ueSIsIklkIjoiOWU4ODAyYzUtMzUzMi00MzdiLTllM2UtNTYwZTYxMjYyMjk4IiwiTW9kaWZpZWRPbiI6IjIwMjItMDgtMDhUMDg6NDE6MjAiLCJQcm9qZWN0Ijp7IiRyZWYiOiI4In19XSwiTnVtYm</w:instrText>
          </w:r>
          <w:r>
            <w:rPr>
              <w:sz w:val="24"/>
              <w:szCs w:val="24"/>
              <w:lang w:val="en-US"/>
            </w:rPr>
            <w:instrText>VyIjoiOSIsIk9yZ2FuaXphdGlvbnMiOltdLCJPdGhlcnNJbnZvbHZlZCI6W10sIlBhZ2VSYW5nZSI6IjxzcD5cclxuICA8bj4xNTc3PC9uPlxyXG4gIDxpbj50cnVlPC9pbj5cclxuICA8b3M+MTU3Nzwvb3M+XHJcbiAgPHBzPjE1Nzc8L3BzPlxyXG48L3NwPlxyXG48ZXA+XHJcbiAgPG4+MTU4NTwvbj5cclxuICA8aW4+dHJ1ZTwvaW4+XH</w:instrText>
          </w:r>
          <w:r>
            <w:rPr>
              <w:sz w:val="24"/>
              <w:szCs w:val="24"/>
              <w:lang w:val="en-US"/>
            </w:rPr>
            <w:instrText>JcbiAgPG9zPjE1ODU8L29zPlxyXG4gIDxwcz4xNTg1PC9wcz5cclxuPC9lcD5cclxuPG9zPjE1NzctMTU4NTwvb3M+IiwiUGVyaW9kaWNhbCI6eyIkaWQiOiIzNyIsIiR0eXBlIjoiU3dpc3NBY2FkZW1pYy5DaXRhdmkuUGVyaW9kaWNhbCwgU3dpc3NBY2FkZW1pYy5DaXRhdmkiLCJFaXNzbiI6IjE0MzItMDQyOCIsIk5hbWUiOiJEaWFiZX</w:instrText>
          </w:r>
          <w:r>
            <w:rPr>
              <w:sz w:val="24"/>
              <w:szCs w:val="24"/>
              <w:lang w:val="en-US"/>
            </w:rPr>
            <w:instrText>RvbG9naWEiLCJQYWdpbmF0aW9uIjowLCJQcm90ZWN0ZWQiOmZhbHNlLCJVc2VyQWJicmV2aWF0aW9uMSI6IkRpYWJldG9sb2dpYSIsIkNyZWF0ZWRCeSI6Il9KZW5ueSIsIkNyZWF0ZWRPbiI6IjIwMjItMDgtMDhUMDg6NDE6MjAiLCJNb2RpZmllZEJ5IjoiX0plbm55IiwiSWQiOiI5YTBlYTkwOS0xZjcxLTQxMDItOWU1OS1iN2YxZjM5Mz</w:instrText>
          </w:r>
          <w:r>
            <w:rPr>
              <w:sz w:val="24"/>
              <w:szCs w:val="24"/>
              <w:lang w:val="en-US"/>
            </w:rPr>
            <w:instrText>BjNDIiLCJNb2RpZmllZE9uIjoiMjAyMi0wOC0wOFQwODo0MToyMCIsIlByb2plY3QiOnsiJHJlZiI6IjgifX0sIlBtY0lkIjoiUE1DNTU1MjgyOCIsIlB1Ymxpc2hlcnMiOltdLCJQdWJNZWRJZCI6IjI4Nzc2MDg2IiwiUXVvdGF0aW9ucyI6W10sIlJhdGluZyI6MCwiUmVmZXJlbmNlVHlwZSI6IkpvdXJuYWxBcnRpY2xlIiwiU2hvcnRUaX</w:instrText>
          </w:r>
          <w:r>
            <w:rPr>
              <w:sz w:val="24"/>
              <w:szCs w:val="24"/>
              <w:lang w:val="en-US"/>
            </w:rPr>
            <w:instrText>RsZSI6IlJlbmEsIEhhcmRpZSBldCBhbC4gMjAxNyDigJMgVGhlIG1lY2hhbmlzbXMgb2YgYWN0aW9uIiwiU2hvcnRUaXRsZVVwZGF0ZVR5cGUiOjAsIlNvdXJjZU9mQmlibGlvZ3JhcGhpY0luZm9ybWF0aW9uIjoiUHViTWVkIiwiU3RhdGljSWRzIjpbIjQzNDBkYWFlLWE5YzctNDRlZi1hMDA0LTQ5NjY2OWQzYzViZCJdLCJUYWJsZU9mQ2</w:instrText>
          </w:r>
          <w:r>
            <w:rPr>
              <w:sz w:val="24"/>
              <w:szCs w:val="24"/>
              <w:lang w:val="en-US"/>
            </w:rPr>
            <w:instrText>9udGVudHNDb21wbGV4aXR5IjowLCJUYWJsZU9mQ29udGVudHNTb3VyY2VUZXh0Rm9ybWF0IjowLCJUYXNrcyI6W10sIlRpdGxlIjoiVGhlIG1lY2hhbmlzbXMgb2YgYWN0aW9uIG9mIG1ldGZvcm1pbiIsIlRyYW5zbGF0b3JzIjpbXSwiVm9sdW1lIjoiNjAiLCJZZWFyIjoiMjAxNyIsIlllYXJSZXNvbHZlZCI6IjIwMTciLCJDcmVhdGVkQn</w:instrText>
          </w:r>
          <w:r>
            <w:rPr>
              <w:sz w:val="24"/>
              <w:szCs w:val="24"/>
              <w:lang w:val="en-US"/>
            </w:rPr>
            <w:instrText>kiOiJfSmVubnkiLCJDcmVhdGVkT24iOiIyMDIyLTA4LTA4VDA4OjQxOjIwIiwiTW9kaWZpZWRCeSI6Il9KZW5ueSIsIklkIjoiYmY3MWI3ZjMtYmRkMy00MTNkLTlmODMtNjExYzM5ZDZiMTBkIiwiTW9kaWZpZWRPbiI6IjIwMjItMTAtMjZUMTQ6MDA6MzkiLCJQcm9qZWN0Ijp7IiRyZWYiOiI4In19LCJVc2VOdW1iZXJpbmdUeXBlT2ZQYX</w:instrText>
          </w:r>
          <w:r>
            <w:rPr>
              <w:sz w:val="24"/>
              <w:szCs w:val="24"/>
              <w:lang w:val="en-US"/>
            </w:rPr>
            <w:instrText>JlbnREb2N1bWVudCI6ZmFsc2V9XSwiRm9ybWF0dGVkVGV4dCI6eyIkaWQiOiIzOCIsIkNvdW50IjoxLCJUZXh0VW5pdHMiOlt7IiRpZCI6IjM5IiwiRm9udFN0eWxlIjp7IiRpZCI6IjQwIiwiTmV1dHJhbCI6dHJ1ZX0sIlJlYWRpbmdPcmRlciI6MSwiVGV4dCI6IigxLDIpIn1dfSwiVGFnIjoiQ2l0YXZpUGxhY2Vob2xkZXIjMDRkYzc4ND</w:instrText>
          </w:r>
          <w:r>
            <w:rPr>
              <w:sz w:val="24"/>
              <w:szCs w:val="24"/>
              <w:lang w:val="en-US"/>
            </w:rPr>
            <w:instrText>QtYjUxNy00ZGNjLWEyMjEtYmJmZTQ3MTE1MDE3IiwiVGV4dCI6IigxLDIpIiwiV0FJVmVyc2lvbiI6IjYuMTQuMC4wIn0=}</w:instrText>
          </w:r>
          <w:r>
            <w:rPr>
              <w:sz w:val="24"/>
              <w:szCs w:val="24"/>
              <w:lang w:val="en-US"/>
            </w:rPr>
            <w:fldChar w:fldCharType="separate"/>
          </w:r>
          <w:r>
            <w:rPr>
              <w:sz w:val="24"/>
              <w:szCs w:val="24"/>
              <w:lang w:val="en-US"/>
            </w:rPr>
            <w:t>(1,2)</w:t>
          </w:r>
          <w:r>
            <w:rPr>
              <w:sz w:val="24"/>
              <w:szCs w:val="24"/>
              <w:lang w:val="en-US"/>
            </w:rPr>
            <w:fldChar w:fldCharType="end"/>
          </w:r>
        </w:sdtContent>
      </w:sdt>
      <w:r>
        <w:rPr>
          <w:sz w:val="24"/>
          <w:szCs w:val="24"/>
          <w:lang w:val="en-US"/>
        </w:rPr>
        <w:t>. Briefly, its blood glucose-lowering ability is a combination of effects that metformin exerts in the liver, the gastrointestinal tract and in the mus</w:t>
      </w:r>
      <w:r>
        <w:rPr>
          <w:sz w:val="24"/>
          <w:szCs w:val="24"/>
          <w:lang w:val="en-US"/>
        </w:rPr>
        <w:t xml:space="preserve">cles. </w:t>
      </w:r>
    </w:p>
    <w:p w:rsidR="00051524" w:rsidRDefault="00367442">
      <w:pPr>
        <w:ind w:left="567"/>
        <w:jc w:val="both"/>
        <w:rPr>
          <w:sz w:val="24"/>
          <w:szCs w:val="24"/>
          <w:lang w:val="en-US"/>
        </w:rPr>
      </w:pPr>
      <w:r>
        <w:rPr>
          <w:sz w:val="24"/>
          <w:szCs w:val="24"/>
          <w:lang w:val="en-US"/>
        </w:rPr>
        <w:t>In the liver, gluconeogenesis is downregulated through both AMPK-dependent and -independent signaling pathways. The AMPK-pathway is the cellular energy sensor and regulator of the cell’s energy homeostasis. If the ratio of AMP:ATP increases, the AMP</w:t>
      </w:r>
      <w:r>
        <w:rPr>
          <w:sz w:val="24"/>
          <w:szCs w:val="24"/>
          <w:lang w:val="en-US"/>
        </w:rPr>
        <w:t xml:space="preserve">K-pathway induces a switch from ATP-consuming pathways to ATP-generating pathways. This includes downregulation of gluconeogenesis and hence, a reduction of glucose levels </w:t>
      </w:r>
      <w:sdt>
        <w:sdtPr>
          <w:rPr>
            <w:sz w:val="24"/>
            <w:szCs w:val="24"/>
            <w:lang w:val="en-US"/>
          </w:rPr>
          <w:alias w:val="To edit, see citavi.com/edit"/>
          <w:tag w:val="CitaviPlaceholder#530e6f8d-ddd3-4e02-a6c3-17fd3f51510e"/>
          <w:id w:val="-2041351020"/>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w:instrText>
          </w:r>
          <w:r>
            <w:rPr>
              <w:sz w:val="24"/>
              <w:szCs w:val="24"/>
              <w:lang w:val="en-US"/>
            </w:rPr>
            <w:instrText>dGlvbnMuV29yZFBsYWNlaG9sZGVyLCBTd2lzc0FjYWRlbWljLkNpdGF2aSIsIkVudHJpZXMiOlt7IiRpZCI6IjIiLCIkdHlwZSI6IlN3aXNzQWNhZGVtaWMuQ2l0YXZpLkNpdGF0aW9ucy5Xb3JkUGxhY2Vob2xkZXJFbnRyeSwgU3dpc3NBY2FkZW1pYy5DaXRhdmkiLCJJZCI6IjM4MzgzZDY0LWQ3MDUtNGEwNS1hNWY2LTMxMWVhOGM2OGEz</w:instrText>
          </w:r>
          <w:r>
            <w:rPr>
              <w:sz w:val="24"/>
              <w:szCs w:val="24"/>
              <w:lang w:val="en-US"/>
            </w:rPr>
            <w:instrText>MSIsIlJhbmdlTGVuZ3RoIjoyLCJSZWZlcmVuY2VJZCI6ImJmNzFiN2YzLWJkZDMtNDEzZC05ZjgzLTYxMWMzOWQ2YjEwZCIsIlBhZ2VSYW5nZSI6eyIkaWQiOiIzIiwiJHR5cGUiOiJTd2lzc0FjYWRlbWljLlBhZ2VSYW5nZSwgU3dpc3NBY2FkZW1pYyIsIkVuZFBhZ2UiOnsiJGlkIjoiNCIsIiR0eXBlIjoiU3dpc3NBY2FkZW1pYy5QYWdl</w:instrText>
          </w:r>
          <w:r>
            <w:rPr>
              <w:sz w:val="24"/>
              <w:szCs w:val="24"/>
              <w:lang w:val="en-US"/>
            </w:rPr>
            <w:instrText>TnVtYmVyLCBTd2lzc0FjYWRlbWljIiwiSXNGdWxseU51bWVyaWMiOmZhbHNlLCJOdW1iZXJpbmdUeXBlIjowLCJOdW1lcmFsU3lzdGVtIjowfSwiTnVtYmVyaW5nVHlwZSI6MCwiTnVtZXJhbFN5c3RlbSI6MCwiU3RhcnRQYWdlIjp7IiRpZCI6IjUiLCIkdHlwZSI6IlN3aXNzQWNhZGVtaWMuUGFnZU51bWJlciwgU3dpc3NBY2FkZW1pYyIs</w:instrText>
          </w:r>
          <w:r>
            <w:rPr>
              <w:sz w:val="24"/>
              <w:szCs w:val="24"/>
              <w:lang w:val="en-US"/>
            </w:rPr>
            <w:instrText>IklzRnVsbHlOdW1lcmljIjpmYWxzZSwiTnVtYmVyaW5nVHlwZSI6MCwiTnVtZXJhbFN5c3RlbSI6MH19LCJSZWZlcmVuY2UiOnsiJGlkIjoiNiIsIiR0eXBlIjoiU3dpc3NBY2FkZW1pYy5DaXRhdmkuUmVmZXJlbmNlLCBTd2lzc0FjYWRlbWljLkNpdGF2aSIsIkFic3RyYWN0Q29tcGxleGl0eSI6MCwiQWJzdHJhY3RTb3VyY2VUZXh0Rm9y</w:instrText>
          </w:r>
          <w:r>
            <w:rPr>
              <w:sz w:val="24"/>
              <w:szCs w:val="24"/>
              <w:lang w:val="en-US"/>
            </w:rPr>
            <w:instrText>bWF0IjowLCJBdXRob3JzIjpbeyIkaWQiOiI3IiwiJHR5cGUiOiJTd2lzc0FjYWRlbWljLkNpdGF2aS5QZXJzb24sIFN3aXNzQWNhZGVtaWMuQ2l0YXZpIiwiRmlyc3ROYW1lIjoiR3JhaGFtIiwiTGFzdE5hbWUiOiJSZW5hIiwiUHJvdGVjdGVkIjpmYWxzZSwiU2V4IjoyLCJDcmVhdGVkQnkiOiJfSmVubnkiLCJDcmVhdGVkT24iOiIyMDIy</w:instrText>
          </w:r>
          <w:r>
            <w:rPr>
              <w:sz w:val="24"/>
              <w:szCs w:val="24"/>
              <w:lang w:val="en-US"/>
            </w:rPr>
            <w:instrText>LTA4LTA4VDA4OjQxOjIwIiwiTW9kaWZpZWRCeSI6Il9KZW5ueSIsIklkIjoiYzdjNzAyNTctZDZkMC00NGE5LTg0ZDUtNTBlOGRhZmVmNzNmIiwiTW9kaWZpZWRPbiI6IjIwMjItMDgtMDhUMDg6NDE6MjAiLCJQcm9qZWN0Ijp7IiRpZCI6IjgiLCIkdHlwZSI6IlN3aXNzQWNhZGVtaWMuQ2l0YXZpLlByb2plY3QsIFN3aXNzQWNhZGVtaWMu</w:instrText>
          </w:r>
          <w:r>
            <w:rPr>
              <w:sz w:val="24"/>
              <w:szCs w:val="24"/>
              <w:lang w:val="en-US"/>
            </w:rPr>
            <w:instrText>Q2l0YXZpIn19LHsiJGlkIjoiOSIsIiR0eXBlIjoiU3dpc3NBY2FkZW1pYy5DaXRhdmkuUGVyc29uLCBTd2lzc0FjYWRlbWljLkNpdGF2aSIsIkZpcnN0TmFtZSI6IkQuIiwiTGFzdE5hbWUiOiJIYXJkaWUiLCJNaWRkbGVOYW1lIjoiR3JhaGFtZSIsIlByb3RlY3RlZCI6ZmFsc2UsIlNleCI6MCwiQ3JlYXRlZEJ5IjoiX0plbm55IiwiQ3Jl</w:instrText>
          </w:r>
          <w:r>
            <w:rPr>
              <w:sz w:val="24"/>
              <w:szCs w:val="24"/>
              <w:lang w:val="en-US"/>
            </w:rPr>
            <w:instrText>YXRlZE9uIjoiMjAyMi0wOC0wOFQwODo0MToyMCIsIk1vZGlmaWVkQnkiOiJfSmVubnkiLCJJZCI6Ijg4ZWRlOGU4LTMyNjgtNGE1ZC04NDAzLTk0NTgyZWMzMzU1YiIsIk1vZGlmaWVkT24iOiIyMDIyLTA4LTA4VDA4OjQxOjIwIiwiUHJvamVjdCI6eyIkcmVmIjoiOCJ9fSx7IiRpZCI6IjEwIiwiJHR5cGUiOiJTd2lzc0FjYWRlbWljLkNp</w:instrText>
          </w:r>
          <w:r>
            <w:rPr>
              <w:sz w:val="24"/>
              <w:szCs w:val="24"/>
              <w:lang w:val="en-US"/>
            </w:rPr>
            <w:instrText>dGF2aS5QZXJzb24sIFN3aXNzQWNhZGVtaWMuQ2l0YXZpIiwiRmlyc3ROYW1lIjoiRXdhbiIsIkxhc3ROYW1lIjoiUGVhcnNvbiIsIk1pZGRsZU5hbWUiOiJSLiIsIlByb3RlY3RlZCI6ZmFsc2UsIlNleCI6MiwiQ3JlYXRlZEJ5IjoiX0plbm55IiwiQ3JlYXRlZE9uIjoiMjAyMi0wOC0wOFQwODo0MToyMCIsIk1vZGlmaWVkQnkiOiJfSmVu</w:instrText>
          </w:r>
          <w:r>
            <w:rPr>
              <w:sz w:val="24"/>
              <w:szCs w:val="24"/>
              <w:lang w:val="en-US"/>
            </w:rPr>
            <w:instrText>bnkiLCJJZCI6ImExMGZiMjg3LTY0ZjAtNDBlMS04MjYxLTU0MjZkZDUyYzNmZSIsIk1vZGlmaWVkT24iOiIyMDIyLTA4LTA4VDA4OjQxOjIwIiwiUHJvamVjdCI6eyIkcmVmIjoiOCJ9fV0sIkNpdGF0aW9uS2V5VXBkYXRlVHlwZSI6MCwiQ29sbGFib3JhdG9ycyI6W10sIkRhdGUyIjoiMDMuMDguMjAxNyIsIkRvaSI6IjEwLjEwMDcvczAw</w:instrText>
          </w:r>
          <w:r>
            <w:rPr>
              <w:sz w:val="24"/>
              <w:szCs w:val="24"/>
              <w:lang w:val="en-US"/>
            </w:rPr>
            <w:instrText>MTI1LTAxNy00MzQyLXoiLCJFZGl0b3JzIjpbXSwiRXZhbHVhdGlvbkNvbXBsZXhpdHkiOjAsIkV2YWx1YXRpb25Tb3VyY2VUZXh0Rm9ybWF0IjowLCJHcm91cHMiOltdLCJIYXNMYWJlbDEiOmZhbHNlLCJIYXNMYWJlbDIiOmZhbHNlLCJLZXl3b3JkcyI6W10sIkxhbmd1YWdlIjoiZW5nIiwiTGFuZ3VhZ2VDb2RlIjoiZW4iLCJMb2NhdGlv</w:instrText>
          </w:r>
          <w:r>
            <w:rPr>
              <w:sz w:val="24"/>
              <w:szCs w:val="24"/>
              <w:lang w:val="en-US"/>
            </w:rPr>
            <w:instrText>bnMiOlt7IiRpZCI6IjExIiwiJHR5cGUiOiJTd2lzc0FjYWRlbWljLkNpdGF2aS5Mb2NhdGlvbiwgU3dpc3NBY2FkZW1pYy5DaXRhdmkiLCJBZGRyZXNzIjp7IiRpZCI6IjEyIiwiJHR5cGUiOiJTd2lzc0FjYWRlbWljLkNpdGF2aS5MaW5rZWRSZXNvdXJjZSwgU3dpc3NBY2FkZW1pYy5DaXRhdmkiLCJMaW5rZWRSZXNvdXJjZVR5cGUiOjUs</w:instrText>
          </w:r>
          <w:r>
            <w:rPr>
              <w:sz w:val="24"/>
              <w:szCs w:val="24"/>
              <w:lang w:val="en-US"/>
            </w:rPr>
            <w:instrText>Ik9yaWdpbmFsU3RyaW5nIjoiMTAuMTAwNy9zMDAxMjUtMDE3LTQzNDIteiIsIlVyaVN0cmluZyI6Imh0dHBzOi8vZG9pLm9yZy8xMC4xMDA3L3MwMDEyNS0wMTctNDM0Mi16IiwiTGlua2VkUmVzb3VyY2VTdGF0dXMiOjgsIlByb3BlcnRpZXMiOnsiJGlkIjoiMTMiLCIkdHlwZSI6IlN3aXNzQWNhZGVtaWMuQ2l0YXZpLkxpbmtlZFJlc291</w:instrText>
          </w:r>
          <w:r>
            <w:rPr>
              <w:sz w:val="24"/>
              <w:szCs w:val="24"/>
              <w:lang w:val="en-US"/>
            </w:rPr>
            <w:instrText>cmNlUHJvcGVydGllcywgU3dpc3NBY2FkZW1pYy5DaXRhdmkifSwiU3luY0ZvbGRlclR5cGUiOjAsIklzTG9jYWxDbG91ZFByb2plY3RGaWxlTGluayI6ZmFsc2UsIklzQ2xvdWRSZXN0b3JlIjpmYWxzZSwiSXNDbG91ZENvcHkiOmZhbHNlLCJBdHRhY2htZW50Rm9sZGVyV2FzSW5GYWxsYmFja01vZGUiOmZhbHNlfSwiQW5ub3RhdGlvbnMi</w:instrText>
          </w:r>
          <w:r>
            <w:rPr>
              <w:sz w:val="24"/>
              <w:szCs w:val="24"/>
              <w:lang w:val="en-US"/>
            </w:rPr>
            <w:instrText>OltdLCJMb2NhdGlvblR5cGUiOjAsIk1pcnJvcnNSZWZlcmVuY2VQcm9wZXJ0eUlkIjoxMjgsIkNyZWF0ZWRCeSI6Il9KZW5ueSIsIkNyZWF0ZWRPbiI6IjIwMjItMDgtMDhUMDg6NDE6MjAiLCJNb2RpZmllZEJ5IjoiX0plbm55IiwiSWQiOiI3ZThkY2FhNi04NTFhLTRhNDItYjAxNS1mMTQ3NGUzYzllZDQiLCJNb2RpZmllZE9uIjoiMjAy</w:instrText>
          </w:r>
          <w:r>
            <w:rPr>
              <w:sz w:val="24"/>
              <w:szCs w:val="24"/>
              <w:lang w:val="en-US"/>
            </w:rPr>
            <w:instrText>Mi0wOC0wOFQwODo0MToyMCIsIlByb2plY3QiOnsiJHJlZiI6IjgifX0seyIkaWQiOiIxNCIsIiR0eXBlIjoiU3dpc3NBY2FkZW1pYy5DaXRhdmkuTG9jYXRpb24sIFN3aXNzQWNhZGVtaWMuQ2l0YXZpIiwiQWRkcmVzcyI6eyIkaWQiOiIxNSIsIiR0eXBlIjoiU3dpc3NBY2FkZW1pYy5DaXRhdmkuTGlua2VkUmVzb3VyY2UsIFN3aXNzQWNh</w:instrText>
          </w:r>
          <w:r>
            <w:rPr>
              <w:sz w:val="24"/>
              <w:szCs w:val="24"/>
              <w:lang w:val="en-US"/>
            </w:rPr>
            <w:instrText>ZGVtaWMuQ2l0YXZpIiwiTGlua2VkUmVzb3VyY2VUeXBlIjo1LCJPcmlnaW5hbFN0cmluZyI6IjI4Nzc2MDg2IiwiVXJpU3RyaW5nIjoiaHR0cDovL3d3dy5uY2JpLm5sbS5uaWguZ292L3B1Ym1lZC8yODc3NjA4NiIsIkxpbmtlZFJlc291cmNlU3RhdHVzIjo4LCJQcm9wZXJ0aWVzIjp7IiRpZCI6IjE2IiwiJHR5cGUiOiJTd2lzc0FjYWRl</w:instrText>
          </w:r>
          <w:r>
            <w:rPr>
              <w:sz w:val="24"/>
              <w:szCs w:val="24"/>
              <w:lang w:val="en-US"/>
            </w:rPr>
            <w:instrText>bWljLkNpdGF2aS5MaW5rZWRSZXNvdXJjZVByb3BlcnRpZXMsIFN3aXNzQWNhZGVtaWMuQ2l0YXZpIn0sIlN5bmNGb2xkZXJUeXBlIjowLCJJc0xvY2FsQ2xvdWRQcm9qZWN0RmlsZUxpbmsiOmZhbHNlLCJJc0Nsb3VkUmVzdG9yZSI6ZmFsc2UsIklzQ2xvdWRDb3B5IjpmYWxzZSwiQXR0YWNobWVudEZvbGRlcldhc0luRmFsbGJhY2tNb2Rl</w:instrText>
          </w:r>
          <w:r>
            <w:rPr>
              <w:sz w:val="24"/>
              <w:szCs w:val="24"/>
              <w:lang w:val="en-US"/>
            </w:rPr>
            <w:instrText>IjpmYWxzZX0sIkFubm90YXRpb25zIjpbXSwiTG9jYXRpb25UeXBlIjowLCJNaXJyb3JzUmVmZXJlbmNlUHJvcGVydHlJZCI6MTY0LCJDcmVhdGVkQnkiOiJfSmVubnkiLCJDcmVhdGVkT24iOiIyMDIyLTA4LTA4VDA4OjQxOjIwIiwiTW9kaWZpZWRCeSI6Il9KZW5ueSIsIklkIjoiMDA1MTE2MDktNmM5Mi00ZmNmLWI2OGQtZjU4OWU5Yjk0</w:instrText>
          </w:r>
          <w:r>
            <w:rPr>
              <w:sz w:val="24"/>
              <w:szCs w:val="24"/>
              <w:lang w:val="en-US"/>
            </w:rPr>
            <w:instrText>ZWM1IiwiTW9kaWZpZWRPbiI6IjIwMjItMDgtMDhUMDg6NDE6MjAiLCJQcm9qZWN0Ijp7IiRyZWYiOiI4In19LHsiJGlkIjoiMTciLCIkdHlwZSI6IlN3aXNzQWNhZGVtaWMuQ2l0YXZpLkxvY2F0aW9uLCBTd2lzc0FjYWRlbWljLkNpdGF2aSIsIkFkZHJlc3MiOnsiJGlkIjoiMTgiLCIkdHlwZSI6IlN3aXNzQWNhZGVtaWMuQ2l0YXZpLkxp</w:instrText>
          </w:r>
          <w:r>
            <w:rPr>
              <w:sz w:val="24"/>
              <w:szCs w:val="24"/>
              <w:lang w:val="en-US"/>
            </w:rPr>
            <w:instrText>bmtlZFJlc291cmNlLCBTd2lzc0FjYWRlbWljLkNpdGF2aSIsIkxpbmtlZFJlc291cmNlVHlwZSI6NSwiT3JpZ2luYWxTdHJpbmciOiJQTUM1NTUyODI4IiwiVXJpU3RyaW5nIjoiaHR0cHM6Ly93d3cubmNiaS5ubG0ubmloLmdvdi9wbWMvYXJ0aWNsZXMvUE1DNTU1MjgyOCIsIkxpbmtlZFJlc291cmNlU3RhdHVzIjo4LCJQcm9wZXJ0aWVz</w:instrText>
          </w:r>
          <w:r>
            <w:rPr>
              <w:sz w:val="24"/>
              <w:szCs w:val="24"/>
              <w:lang w:val="en-US"/>
            </w:rPr>
            <w:instrText>Ijp7IiRpZCI6IjE5IiwiJHR5cGUiOiJTd2lzc0FjYWRlbWljLkNpdGF2aS5MaW5rZWRSZXNvdXJjZVByb3BlcnRpZXMsIFN3aXNzQWNhZGVtaWMuQ2l0YXZpIn0sIlN5bmNGb2xkZXJUeXBlIjowLCJJc0xvY2FsQ2xvdWRQcm9qZWN0RmlsZUxpbmsiOmZhbHNlLCJJc0Nsb3VkUmVzdG9yZSI6ZmFsc2UsIklzQ2xvdWRDb3B5IjpmYWxzZSwi</w:instrText>
          </w:r>
          <w:r>
            <w:rPr>
              <w:sz w:val="24"/>
              <w:szCs w:val="24"/>
              <w:lang w:val="en-US"/>
            </w:rPr>
            <w:instrText>QXR0YWNobWVudEZvbGRlcldhc0luRmFsbGJhY2tNb2RlIjpmYWxzZX0sIkFubm90YXRpb25zIjpbXSwiTG9jYXRpb25UeXBlIjowLCJNaXJyb3JzUmVmZXJlbmNlUHJvcGVydHlJZCI6MjA4LCJDcmVhdGVkQnkiOiJfSmVubnkiLCJDcmVhdGVkT24iOiIyMDIyLTA4LTA4VDA4OjQxOjIwIiwiTW9kaWZpZWRCeSI6Il9KZW5ueSIsIklkIjoi</w:instrText>
          </w:r>
          <w:r>
            <w:rPr>
              <w:sz w:val="24"/>
              <w:szCs w:val="24"/>
              <w:lang w:val="en-US"/>
            </w:rPr>
            <w:instrText>OWU4ODAyYzUtMzUzMi00MzdiLTllM2UtNTYwZTYxMjYyMjk4IiwiTW9kaWZpZWRPbiI6IjIwMjItMDgtMDhUMDg6NDE6MjAiLCJQcm9qZWN0Ijp7IiRyZWYiOiI4In19XSwiTnVtYmVyIjoiOSIsIk9yZ2FuaXphdGlvbnMiOltdLCJPdGhlcnNJbnZvbHZlZCI6W10sIlBhZ2VSYW5nZSI6IjxzcD5cclxuICA8bj4xNTc3PC9uPlxyXG4gIDxp</w:instrText>
          </w:r>
          <w:r>
            <w:rPr>
              <w:sz w:val="24"/>
              <w:szCs w:val="24"/>
              <w:lang w:val="en-US"/>
            </w:rPr>
            <w:instrText>bj50cnVlPC9pbj5cclxuICA8b3M+MTU3Nzwvb3M+XHJcbiAgPHBzPjE1Nzc8L3BzPlxyXG48L3NwPlxyXG48ZXA+XHJcbiAgPG4+MTU4NTwvbj5cclxuICA8aW4+dHJ1ZTwvaW4+XHJcbiAgPG9zPjE1ODU8L29zPlxyXG4gIDxwcz4xNTg1PC9wcz5cclxuPC9lcD5cclxuPG9zPjE1NzctMTU4NTwvb3M+IiwiUGVyaW9kaWNhbCI6eyIkaWQi</w:instrText>
          </w:r>
          <w:r>
            <w:rPr>
              <w:sz w:val="24"/>
              <w:szCs w:val="24"/>
              <w:lang w:val="en-US"/>
            </w:rPr>
            <w:instrText>OiIyMCIsIiR0eXBlIjoiU3dpc3NBY2FkZW1pYy5DaXRhdmkuUGVyaW9kaWNhbCwgU3dpc3NBY2FkZW1pYy5DaXRhdmkiLCJFaXNzbiI6IjE0MzItMDQyOCIsIk5hbWUiOiJEaWFiZXRvbG9naWEiLCJQYWdpbmF0aW9uIjowLCJQcm90ZWN0ZWQiOmZhbHNlLCJVc2VyQWJicmV2aWF0aW9uMSI6IkRpYWJldG9sb2dpYSIsIkNyZWF0ZWRCeSI6</w:instrText>
          </w:r>
          <w:r>
            <w:rPr>
              <w:sz w:val="24"/>
              <w:szCs w:val="24"/>
              <w:lang w:val="en-US"/>
            </w:rPr>
            <w:instrText>Il9KZW5ueSIsIkNyZWF0ZWRPbiI6IjIwMjItMDgtMDhUMDg6NDE6MjAiLCJNb2RpZmllZEJ5IjoiX0plbm55IiwiSWQiOiI5YTBlYTkwOS0xZjcxLTQxMDItOWU1OS1iN2YxZjM5MzBjNDIiLCJNb2RpZmllZE9uIjoiMjAyMi0wOC0wOFQwODo0MToyMCIsIlByb2plY3QiOnsiJHJlZiI6IjgifX0sIlBtY0lkIjoiUE1DNTU1MjgyOCIsIlB1</w:instrText>
          </w:r>
          <w:r>
            <w:rPr>
              <w:sz w:val="24"/>
              <w:szCs w:val="24"/>
              <w:lang w:val="en-US"/>
            </w:rPr>
            <w:instrText>Ymxpc2hlcnMiOltdLCJQdWJNZWRJZCI6IjI4Nzc2MDg2IiwiUXVvdGF0aW9ucyI6W10sIlJhdGluZyI6MCwiUmVmZXJlbmNlVHlwZSI6IkpvdXJuYWxBcnRpY2xlIiwiU2hvcnRUaXRsZSI6IlJlbmEsIEhhcmRpZSBldCBhbC4gMjAxNyDigJMgVGhlIG1lY2hhbmlzbXMgb2YgYWN0aW9uIiwiU2hvcnRUaXRsZVVwZGF0ZVR5cGUiOjAsIlNv</w:instrText>
          </w:r>
          <w:r>
            <w:rPr>
              <w:sz w:val="24"/>
              <w:szCs w:val="24"/>
              <w:lang w:val="en-US"/>
            </w:rPr>
            <w:instrText>dXJjZU9mQmlibGlvZ3JhcGhpY0luZm9ybWF0aW9uIjoiUHViTWVkIiwiU3RhdGljSWRzIjpbIjQzNDBkYWFlLWE5YzctNDRlZi1hMDA0LTQ5NjY2OWQzYzViZCJdLCJUYWJsZU9mQ29udGVudHNDb21wbGV4aXR5IjowLCJUYWJsZU9mQ29udGVudHNTb3VyY2VUZXh0Rm9ybWF0IjowLCJUYXNrcyI6W10sIlRpdGxlIjoiVGhlIG1lY2hhbmlz</w:instrText>
          </w:r>
          <w:r>
            <w:rPr>
              <w:sz w:val="24"/>
              <w:szCs w:val="24"/>
              <w:lang w:val="en-US"/>
            </w:rPr>
            <w:instrText>bXMgb2YgYWN0aW9uIG9mIG1ldGZvcm1pbiIsIlRyYW5zbGF0b3JzIjpbXSwiVm9sdW1lIjoiNjAiLCJZZWFyIjoiMjAxNyIsIlllYXJSZXNvbHZlZCI6IjIwMTciLCJDcmVhdGVkQnkiOiJfSmVubnkiLCJDcmVhdGVkT24iOiIyMDIyLTA4LTA4VDA4OjQxOjIwIiwiTW9kaWZpZWRCeSI6Il9KZW5ueSIsIklkIjoiYmY3MWI3ZjMtYmRkMy00</w:instrText>
          </w:r>
          <w:r>
            <w:rPr>
              <w:sz w:val="24"/>
              <w:szCs w:val="24"/>
              <w:lang w:val="en-US"/>
            </w:rPr>
            <w:instrText>MTNkLTlmODMtNjExYzM5ZDZiMTBkIiwiTW9kaWZpZWRPbiI6IjIwMjItMTAtMjZUMTQ6MDA6MzkiLCJQcm9qZWN0Ijp7IiRyZWYiOiI4In19LCJVc2VOdW1iZXJpbmdUeXBlT2ZQYXJlbnREb2N1bWVudCI6ZmFsc2V9LHsiJGlkIjoiMjEiLCIkdHlwZSI6IlN3aXNzQWNhZGVtaWMuQ2l0YXZpLkNpdGF0aW9ucy5Xb3JkUGxhY2Vob2xkZXJF</w:instrText>
          </w:r>
          <w:r>
            <w:rPr>
              <w:sz w:val="24"/>
              <w:szCs w:val="24"/>
              <w:lang w:val="en-US"/>
            </w:rPr>
            <w:instrText>bnRyeSwgU3dpc3NBY2FkZW1pYy5DaXRhdmkiLCJJZCI6Ijg0YzVjMTQwLWRhMjktNGUyNS05YTZhLTZiNzdjY2ViOTMxNiIsIlJhbmdlU3RhcnQiOjIsIlJhbmdlTGVuZ3RoIjozLCJSZWZlcmVuY2VJZCI6IjVkNWJhODJkLWY5MTEtNDg2Zi04MGIyLWI0NzcxOGVlNDIwNyIsIlBhZ2VSYW5nZSI6eyIkaWQiOiIyMiIsIiR0eXBlIjoiU3dp</w:instrText>
          </w:r>
          <w:r>
            <w:rPr>
              <w:sz w:val="24"/>
              <w:szCs w:val="24"/>
              <w:lang w:val="en-US"/>
            </w:rPr>
            <w:instrText>c3NBY2FkZW1pYy5QYWdlUmFuZ2UsIFN3aXNzQWNhZGVtaWMiLCJFbmRQYWdlIjp7IiRpZCI6IjIzIiwiJHR5cGUiOiJTd2lzc0FjYWRlbWljLlBhZ2VOdW1iZXIsIFN3aXNzQWNhZGVtaWMiLCJJc0Z1bGx5TnVtZXJpYyI6ZmFsc2UsIk51bWJlcmluZ1R5cGUiOjAsIk51bWVyYWxTeXN0ZW0iOjB9LCJOdW1iZXJpbmdUeXBlIjowLCJOdW1l</w:instrText>
          </w:r>
          <w:r>
            <w:rPr>
              <w:sz w:val="24"/>
              <w:szCs w:val="24"/>
              <w:lang w:val="en-US"/>
            </w:rPr>
            <w:instrText>cmFsU3lzdGVtIjowLCJTdGFydFBhZ2UiOnsiJGlkIjoiMjQiLCIkdHlwZSI6IlN3aXNzQWNhZGVtaWMuUGFnZU51bWJlciwgU3dpc3NBY2FkZW1pYyIsIklzRnVsbHlOdW1lcmljIjpmYWxzZSwiTnVtYmVyaW5nVHlwZSI6MCwiTnVtZXJhbFN5c3RlbSI6MH19LCJSZWZlcmVuY2UiOnsiJGlkIjoiMjUiLCIkdHlwZSI6IlN3aXNzQWNhZGVt</w:instrText>
          </w:r>
          <w:r>
            <w:rPr>
              <w:sz w:val="24"/>
              <w:szCs w:val="24"/>
              <w:lang w:val="en-US"/>
            </w:rPr>
            <w:instrText>aWMuQ2l0YXZpLlJlZmVyZW5jZSwgU3dpc3NBY2FkZW1pYy5DaXRhdmkiLCJBYnN0cmFjdENvbXBsZXhpdHkiOjAsIkFic3RyYWN0U291cmNlVGV4dEZvcm1hdCI6MCwiQXV0aG9ycyI6W3siJGlkIjoiMjYiLCIkdHlwZSI6IlN3aXNzQWNhZGVtaWMuQ2l0YXZpLlBlcnNvbiwgU3dpc3NBY2FkZW1pYy5DaXRhdmkiLCJGaXJzdE5hbWUiOiJU</w:instrText>
          </w:r>
          <w:r>
            <w:rPr>
              <w:sz w:val="24"/>
              <w:szCs w:val="24"/>
              <w:lang w:val="en-US"/>
            </w:rPr>
            <w:instrText>cmFjaSIsIkxhc3ROYW1lIjoiTGFNb2lhIiwiTWlkZGxlTmFtZSI6IkUuIiwiUHJvdGVjdGVkIjpmYWxzZSwiU2V4IjoxLCJDcmVhdGVkQnkiOiJfSmVubnkiLCJDcmVhdGVkT24iOiIyMDIyLTA4LTA4VDA4OjQ0OjU0IiwiTW9kaWZpZWRCeSI6Il9KZW5ueSIsIklkIjoiZDYyOTI5MWMtZTQ0Ni00OTE4LWExMzEtYmJjMzQ0ZmQ2MTBkIiwi</w:instrText>
          </w:r>
          <w:r>
            <w:rPr>
              <w:sz w:val="24"/>
              <w:szCs w:val="24"/>
              <w:lang w:val="en-US"/>
            </w:rPr>
            <w:instrText>TW9kaWZpZWRPbiI6IjIwMjItMDgtMDhUMDg6NDQ6NTQiLCJQcm9qZWN0Ijp7IiRyZWYiOiI4In19LHsiJGlkIjoiMjciLCIkdHlwZSI6IlN3aXNzQWNhZGVtaWMuQ2l0YXZpLlBlcnNvbiwgU3dpc3NBY2FkZW1pYy5DaXRhdmkiLCJGaXJzdE5hbWUiOiJHZXJhbGQiLCJMYXN0TmFtZSI6IlNodWxtYW4iLCJNaWRkbGVOYW1lIjoiSS4iLCJQ</w:instrText>
          </w:r>
          <w:r>
            <w:rPr>
              <w:sz w:val="24"/>
              <w:szCs w:val="24"/>
              <w:lang w:val="en-US"/>
            </w:rPr>
            <w:instrText>cm90ZWN0ZWQiOmZhbHNlLCJTZXgiOjIsIkNyZWF0ZWRCeSI6Il9KZW5ueSIsIkNyZWF0ZWRPbiI6IjIwMjItMDgtMDhUMDg6NDQ6NTQiLCJNb2RpZmllZEJ5IjoiX0plbm55IiwiSWQiOiIzMjdkNWU0Yi0wOTQyLTRlOWItOTRiOC0yZGI1MmRjZTUzZjQiLCJNb2RpZmllZE9uIjoiMjAyMi0wOC0wOFQwODo0NDo1NCIsIlByb2plY3QiOnsi</w:instrText>
          </w:r>
          <w:r>
            <w:rPr>
              <w:sz w:val="24"/>
              <w:szCs w:val="24"/>
              <w:lang w:val="en-US"/>
            </w:rPr>
            <w:instrText>JHJlZiI6IjgifX1dLCJDaXRhdGlvbktleVVwZGF0ZVR5cGUiOjAsIkNvbGxhYm9yYXRvcnMiOltdLCJEb2kiOiIxMC4xMjEwL2VuZHJldi9ibmFhMDIzIiwiRWRpdG9ycyI6W10sIkV2YWx1YXRpb25Db21wbGV4aXR5IjowLCJFdmFsdWF0aW9uU291cmNlVGV4dEZvcm1hdCI6MCwiR3JvdXBzIjpbXSwiSGFzTGFiZWwxIjpmYWxzZSwiSGFz</w:instrText>
          </w:r>
          <w:r>
            <w:rPr>
              <w:sz w:val="24"/>
              <w:szCs w:val="24"/>
              <w:lang w:val="en-US"/>
            </w:rPr>
            <w:instrText>TGFiZWwyIjpmYWxzZSwiS2V5d29yZHMiOltdLCJMYW5ndWFnZSI6ImVuZyIsIkxhbmd1YWdlQ29kZSI6ImVuIiwiTG9jYXRpb25zIjpbeyIkaWQiOiIyOCIsIiR0eXBlIjoiU3dpc3NBY2FkZW1pYy5DaXRhdmkuTG9jYXRpb24sIFN3aXNzQWNhZGVtaWMuQ2l0YXZpIiwiQWRkcmVzcyI6eyIkaWQiOiIyOSIsIiR0eXBlIjoiU3dpc3NBY2Fk</w:instrText>
          </w:r>
          <w:r>
            <w:rPr>
              <w:sz w:val="24"/>
              <w:szCs w:val="24"/>
              <w:lang w:val="en-US"/>
            </w:rPr>
            <w:instrText>ZW1pYy5DaXRhdmkuTGlua2VkUmVzb3VyY2UsIFN3aXNzQWNhZGVtaWMuQ2l0YXZpIiwiTGlua2VkUmVzb3VyY2VUeXBlIjo1LCJPcmlnaW5hbFN0cmluZyI6IjMyODk3Mzg4IiwiVXJpU3RyaW5nIjoiaHR0cDovL3d3dy5uY2JpLm5sbS5uaWguZ292L3B1Ym1lZC8zMjg5NzM4OCIsIkxpbmtlZFJlc291cmNlU3RhdHVzIjo4LCJQcm9wZXJ0</w:instrText>
          </w:r>
          <w:r>
            <w:rPr>
              <w:sz w:val="24"/>
              <w:szCs w:val="24"/>
              <w:lang w:val="en-US"/>
            </w:rPr>
            <w:instrText>aWVzIjp7IiRpZCI6IjMwIiwiJHR5cGUiOiJTd2lzc0FjYWRlbWljLkNpdGF2aS5MaW5rZWRSZXNvdXJjZVByb3BlcnRpZXMsIFN3aXNzQWNhZGVtaWMuQ2l0YXZpIn0sIlN5bmNGb2xkZXJUeXBlIjowLCJJc0xvY2FsQ2xvdWRQcm9qZWN0RmlsZUxpbmsiOmZhbHNlLCJJc0Nsb3VkUmVzdG9yZSI6ZmFsc2UsIklzQ2xvdWRDb3B5IjpmYWxz</w:instrText>
          </w:r>
          <w:r>
            <w:rPr>
              <w:sz w:val="24"/>
              <w:szCs w:val="24"/>
              <w:lang w:val="en-US"/>
            </w:rPr>
            <w:instrText>ZSwiQXR0YWNobWVudEZvbGRlcldhc0luRmFsbGJhY2tNb2RlIjpmYWxzZX0sIkFubm90YXRpb25zIjpbXSwiTG9jYXRpb25UeXBlIjowLCJNaXJyb3JzUmVmZXJlbmNlUHJvcGVydHlJZCI6MTY0LCJDcmVhdGVkQnkiOiJfSmVubnkiLCJDcmVhdGVkT24iOiIyMDIyLTA4LTA4VDA4OjQ0OjU0IiwiTW9kaWZpZWRCeSI6Il9KZW5ueSIsIklk</w:instrText>
          </w:r>
          <w:r>
            <w:rPr>
              <w:sz w:val="24"/>
              <w:szCs w:val="24"/>
              <w:lang w:val="en-US"/>
            </w:rPr>
            <w:instrText>IjoiMTI4ZWE2OTctZmY3MS00YjA2LTk0NmMtZTdjNjkxMTA1MjhiIiwiTW9kaWZpZWRPbiI6IjIwMjItMDgtMDhUMDg6NDQ6NTQiLCJQcm9qZWN0Ijp7IiRyZWYiOiI4In19LHsiJGlkIjoiMzEiLCIkdHlwZSI6IlN3aXNzQWNhZGVtaWMuQ2l0YXZpLkxvY2F0aW9uLCBTd2lzc0FjYWRlbWljLkNpdGF2aSIsIkFkZHJlc3MiOnsiJGlkIjoi</w:instrText>
          </w:r>
          <w:r>
            <w:rPr>
              <w:sz w:val="24"/>
              <w:szCs w:val="24"/>
              <w:lang w:val="en-US"/>
            </w:rPr>
            <w:instrText>MzIiLCIkdHlwZSI6IlN3aXNzQWNhZGVtaWMuQ2l0YXZpLkxpbmtlZFJlc291cmNlLCBTd2lzc0FjYWRlbWljLkNpdGF2aSIsIkxpbmtlZFJlc291cmNlVHlwZSI6NSwiT3JpZ2luYWxTdHJpbmciOiIxMC4xMjEwL2VuZHJldi9ibmFhMDIzIiwiVXJpU3RyaW5nIjoiaHR0cHM6Ly9kb2kub3JnLzEwLjEyMTAvZW5kcmV2L2JuYWEwMjMiLCJM</w:instrText>
          </w:r>
          <w:r>
            <w:rPr>
              <w:sz w:val="24"/>
              <w:szCs w:val="24"/>
              <w:lang w:val="en-US"/>
            </w:rPr>
            <w:instrText>aW5rZWRSZXNvdXJjZVN0YXR1cyI6OCwiUHJvcGVydGllcyI6eyIkaWQiOiIzMyIsIiR0eXBlIjoiU3dpc3NBY2FkZW1pYy5DaXRhdmkuTGlua2VkUmVzb3VyY2VQcm9wZXJ0aWVzLCBTd2lzc0FjYWRlbWljLkNpdGF2aSJ9LCJTeW5jRm9sZGVyVHlwZSI6MCwiSXNMb2NhbENsb3VkUHJvamVjdEZpbGVMaW5rIjpmYWxzZSwiSXNDbG91ZFJl</w:instrText>
          </w:r>
          <w:r>
            <w:rPr>
              <w:sz w:val="24"/>
              <w:szCs w:val="24"/>
              <w:lang w:val="en-US"/>
            </w:rPr>
            <w:instrText>c3RvcmUiOmZhbHNlLCJJc0Nsb3VkQ29weSI6ZmFsc2UsIkF0dGFjaG1lbnRGb2xkZXJXYXNJbkZhbGxiYWNrTW9kZSI6ZmFsc2V9LCJBbm5vdGF0aW9ucyI6W10sIkxvY2F0aW9uVHlwZSI6MCwiTWlycm9yc1JlZmVyZW5jZVByb3BlcnR5SWQiOjEyOCwiQ3JlYXRlZEJ5IjoiX0plbm55IiwiQ3JlYXRlZE9uIjoiMjAyMi0wOC0wOFQwODo0</w:instrText>
          </w:r>
          <w:r>
            <w:rPr>
              <w:sz w:val="24"/>
              <w:szCs w:val="24"/>
              <w:lang w:val="en-US"/>
            </w:rPr>
            <w:instrText>NDo1NCIsIk1vZGlmaWVkQnkiOiJfSmVubnkiLCJJZCI6ImRmNGVhYTFlLWVmZWMtNDIzOS04OTk3LTYzNzkzNTY1NDFhNSIsIk1vZGlmaWVkT24iOiIyMDIyLTA4LTA4VDA4OjQ0OjU0IiwiUHJvamVjdCI6eyIkcmVmIjoiOCJ9fSx7IiRpZCI6IjM0IiwiJHR5cGUiOiJTd2lzc0FjYWRlbWljLkNpdGF2aS5Mb2NhdGlvbiwgU3dpc3NBY2Fk</w:instrText>
          </w:r>
          <w:r>
            <w:rPr>
              <w:sz w:val="24"/>
              <w:szCs w:val="24"/>
              <w:lang w:val="en-US"/>
            </w:rPr>
            <w:instrText>ZW1pYy5DaXRhdmkiLCJBZGRyZXNzIjp7IiRpZCI6IjM1IiwiJHR5cGUiOiJTd2lzc0FjYWRlbWljLkNpdGF2aS5MaW5rZWRSZXNvdXJjZSwgU3dpc3NBY2FkZW1pYy5DaXRhdmkiLCJMaW5rZWRSZXNvdXJjZVR5cGUiOjUsIk9yaWdpbmFsU3RyaW5nIjoiUE1DNzg0NjA4NiIsIlVyaVN0cmluZyI6Imh0dHBzOi8vd3d3Lm5jYmkubmxtLm5p</w:instrText>
          </w:r>
          <w:r>
            <w:rPr>
              <w:sz w:val="24"/>
              <w:szCs w:val="24"/>
              <w:lang w:val="en-US"/>
            </w:rPr>
            <w:instrText>aC5nb3YvcG1jL2FydGljbGVzL1BNQzc4NDYwODYiLCJMaW5rZWRSZXNvdXJjZVN0YXR1cyI6OCwiUHJvcGVydGllcyI6eyIkaWQiOiIzNiIsIiR0eXBlIjoiU3dpc3NBY2FkZW1pYy5DaXRhdmkuTGlua2VkUmVzb3VyY2VQcm9wZXJ0aWVzLCBTd2lzc0FjYWRlbWljLkNpdGF2aSJ9LCJTeW5jRm9sZGVyVHlwZSI6MCwiSXNMb2NhbENsb3Vk</w:instrText>
          </w:r>
          <w:r>
            <w:rPr>
              <w:sz w:val="24"/>
              <w:szCs w:val="24"/>
              <w:lang w:val="en-US"/>
            </w:rPr>
            <w:instrText>UHJvamVjdEZpbGVMaW5rIjpmYWxzZSwiSXNDbG91ZFJlc3RvcmUiOmZhbHNlLCJJc0Nsb3VkQ29weSI6ZmFsc2UsIkF0dGFjaG1lbnRGb2xkZXJXYXNJbkZhbGxiYWNrTW9kZSI6ZmFsc2V9LCJBbm5vdGF0aW9ucyI6W10sIkxvY2F0aW9uVHlwZSI6MCwiTWlycm9yc1JlZmVyZW5jZVByb3BlcnR5SWQiOjIwOCwiQ3JlYXRlZEJ5IjoiX0pl</w:instrText>
          </w:r>
          <w:r>
            <w:rPr>
              <w:sz w:val="24"/>
              <w:szCs w:val="24"/>
              <w:lang w:val="en-US"/>
            </w:rPr>
            <w:instrText>bm55IiwiQ3JlYXRlZE9uIjoiMjAyMi0wOC0wOFQwODo0NDo1NCIsIk1vZGlmaWVkQnkiOiJfSmVubnkiLCJJZCI6IjdiYzk1NTI5LTc3ZDEtNGFhMC1hNzA0LTA5MWJkMmJlZGRiNiIsIk1vZGlmaWVkT24iOiIyMDIyLTA4LTA4VDA4OjQ0OjU0IiwiUHJvamVjdCI6eyIkcmVmIjoiOCJ9fV0sIk51bWJlciI6IjEiLCJPcmdhbml6YXRpb25z</w:instrText>
          </w:r>
          <w:r>
            <w:rPr>
              <w:sz w:val="24"/>
              <w:szCs w:val="24"/>
              <w:lang w:val="en-US"/>
            </w:rPr>
            <w:instrText>IjpbXSwiT3RoZXJzSW52b2x2ZWQiOltdLCJQYWdlUmFuZ2UiOiI8c3A+XHJcbiAgPG4+Nzc8L24+XHJcbiAgPGluPnRydWU8L2luPlxyXG4gIDxvcz43Nzwvb3M+XHJcbiAgPHBzPjc3PC9wcz5cclxuPC9zcD5cclxuPGVwPlxyXG4gIDxuPjk2PC9uPlxyXG4gIDxpbj50cnVlPC9pbj5cclxuICA8b3M+OTY8L29zPlxyXG4gIDxwcz45Njwv</w:instrText>
          </w:r>
          <w:r>
            <w:rPr>
              <w:sz w:val="24"/>
              <w:szCs w:val="24"/>
              <w:lang w:val="en-US"/>
            </w:rPr>
            <w:instrText>cHM+XHJcbjwvZXA+XHJcbjxvcz43Ny05Njwvb3M+IiwiUGVyaW9kaWNhbCI6eyIkaWQiOiIzNyIsIiR0eXBlIjoiU3dpc3NBY2FkZW1pYy5DaXRhdmkuUGVyaW9kaWNhbCwgU3dpc3NBY2FkZW1pYy5DaXRhdmkiLCJFaXNzbiI6IjE5NDUtNzE4OSIsIk5hbWUiOiJFbmRvY3JpbmUgcmV2aWV3cyIsIlBhZ2luYXRpb24iOjAsIlByb3RlY3Rl</w:instrText>
          </w:r>
          <w:r>
            <w:rPr>
              <w:sz w:val="24"/>
              <w:szCs w:val="24"/>
              <w:lang w:val="en-US"/>
            </w:rPr>
            <w:instrText>ZCI6ZmFsc2UsIlVzZXJBYmJyZXZpYXRpb24xIjoiRW5kb2NyIFJldiIsIkNyZWF0ZWRCeSI6Il9KZW5ueSIsIkNyZWF0ZWRPbiI6IjIwMjItMDgtMDhUMDg6NDQ6NTQiLCJNb2RpZmllZEJ5IjoiX0plbm55IiwiSWQiOiIzYTVmYzdmNy0zYWJlLTQ5MGUtODJkZS1iOWFjM2EzYTQxNDUiLCJNb2RpZmllZE9uIjoiMjAyMi0wOC0wOFQwODo0</w:instrText>
          </w:r>
          <w:r>
            <w:rPr>
              <w:sz w:val="24"/>
              <w:szCs w:val="24"/>
              <w:lang w:val="en-US"/>
            </w:rPr>
            <w:instrText>NDo1NCIsIlByb2plY3QiOnsiJHJlZiI6IjgifX0sIlBtY0lkIjoiUE1DNzg0NjA4NiIsIlB1Ymxpc2hlcnMiOltdLCJQdWJNZWRJZCI6IjMyODk3Mzg4IiwiUXVvdGF0aW9ucyI6W10sIlJhdGluZyI6MCwiUmVmZXJlbmNlVHlwZSI6IkpvdXJuYWxBcnRpY2xlIiwiU2hvcnRUaXRsZSI6IkxhTW9pYSwgU2h1bG1hbiAyMDIxIOKAkyBDZWxs</w:instrText>
          </w:r>
          <w:r>
            <w:rPr>
              <w:sz w:val="24"/>
              <w:szCs w:val="24"/>
              <w:lang w:val="en-US"/>
            </w:rPr>
            <w:instrText>dWxhciBhbmQgTW9sZWN1bGFyIE1lY2hhbmlzbXMiLCJTaG9ydFRpdGxlVXBkYXRlVHlwZSI6MCwiU291cmNlT2ZCaWJsaW9ncmFwaGljSW5mb3JtYXRpb24iOiJQdWJNZWQiLCJTdGF0aWNJZHMiOlsiMTA1NWIyMTItYmJiYS00MzZhLThjYzAtYTMyNTRlODE2YjY3Il0sIlRhYmxlT2ZDb250ZW50c0NvbXBsZXhpdHkiOjAsIlRhYmxlT2ZD</w:instrText>
          </w:r>
          <w:r>
            <w:rPr>
              <w:sz w:val="24"/>
              <w:szCs w:val="24"/>
              <w:lang w:val="en-US"/>
            </w:rPr>
            <w:instrText>b250ZW50c1NvdXJjZVRleHRGb3JtYXQiOjAsIlRhc2tzIjpbXSwiVGl0bGUiOiJDZWxsdWxhciBhbmQgTW9sZWN1bGFyIE1lY2hhbmlzbXMgb2YgTWV0Zm9ybWluIEFjdGlvbiIsIlRyYW5zbGF0b3JzIjpbXSwiVm9sdW1lIjoiNDIiLCJZZWFyIjoiMjAyMSIsIlllYXJSZXNvbHZlZCI6IjIwMjEiLCJDcmVhdGVkQnkiOiJfSmVubnkiLCJD</w:instrText>
          </w:r>
          <w:r>
            <w:rPr>
              <w:sz w:val="24"/>
              <w:szCs w:val="24"/>
              <w:lang w:val="en-US"/>
            </w:rPr>
            <w:instrText>cmVhdGVkT24iOiIyMDIyLTA4LTA4VDA4OjQ0OjU0IiwiTW9kaWZpZWRCeSI6Il9KZW5ueSIsIklkIjoiNWQ1YmE4MmQtZjkxMS00ODZmLTgwYjItYjQ3NzE4ZWU0MjA3IiwiTW9kaWZpZWRPbiI6IjIwMjItMTAtMjZUMTQ6MDA6MzkiLCJQcm9qZWN0Ijp7IiRyZWYiOiI4In19LCJVc2VOdW1iZXJpbmdUeXBlT2ZQYXJlbnREb2N1bWVudCI6</w:instrText>
          </w:r>
          <w:r>
            <w:rPr>
              <w:sz w:val="24"/>
              <w:szCs w:val="24"/>
              <w:lang w:val="en-US"/>
            </w:rPr>
            <w:instrText>ZmFsc2V9XSwiRm9ybWF0dGVkVGV4dCI6eyIkaWQiOiIzOCIsIkNvdW50IjoxLCJUZXh0VW5pdHMiOlt7IiRpZCI6IjM5IiwiRm9udFN0eWxlIjp7IiRpZCI6IjQwIiwiTmV1dHJhbCI6dHJ1ZX0sIlJlYWRpbmdPcmRlciI6MSwiVGV4dCI6IigxLDIpIn1dfSwiVGFnIjoiQ2l0YXZpUGxhY2Vob2xkZXIjNTMwZTZmOGQtZGRkMy00ZTAyLWE2</w:instrText>
          </w:r>
          <w:r>
            <w:rPr>
              <w:sz w:val="24"/>
              <w:szCs w:val="24"/>
              <w:lang w:val="en-US"/>
            </w:rPr>
            <w:instrText>YzMtMTdmZDNmNTE1MTBlIiwiVGV4dCI6IigxLDIpIiwiV0FJVmVyc2lvbiI6IjYuMTQuMC4wIn0=}</w:instrText>
          </w:r>
          <w:r>
            <w:rPr>
              <w:sz w:val="24"/>
              <w:szCs w:val="24"/>
              <w:lang w:val="en-US"/>
            </w:rPr>
            <w:fldChar w:fldCharType="separate"/>
          </w:r>
          <w:r>
            <w:rPr>
              <w:sz w:val="24"/>
              <w:szCs w:val="24"/>
              <w:lang w:val="en-US"/>
            </w:rPr>
            <w:t>(1,2)</w:t>
          </w:r>
          <w:r>
            <w:rPr>
              <w:sz w:val="24"/>
              <w:szCs w:val="24"/>
              <w:lang w:val="en-US"/>
            </w:rPr>
            <w:fldChar w:fldCharType="end"/>
          </w:r>
        </w:sdtContent>
      </w:sdt>
      <w:r>
        <w:rPr>
          <w:sz w:val="24"/>
          <w:szCs w:val="24"/>
          <w:lang w:val="en-US"/>
        </w:rPr>
        <w:t xml:space="preserve">. </w:t>
      </w:r>
    </w:p>
    <w:p w:rsidR="00051524" w:rsidRDefault="00367442">
      <w:pPr>
        <w:ind w:left="567"/>
        <w:jc w:val="both"/>
        <w:rPr>
          <w:sz w:val="24"/>
          <w:szCs w:val="24"/>
          <w:lang w:val="en-US"/>
        </w:rPr>
      </w:pPr>
      <w:r>
        <w:rPr>
          <w:sz w:val="24"/>
          <w:szCs w:val="24"/>
          <w:lang w:val="en-US"/>
        </w:rPr>
        <w:t xml:space="preserve">In the gastrointestinal tract, metformin is thought to increase glucose uptake and metabolism by colonic enterocytes </w:t>
      </w:r>
      <w:sdt>
        <w:sdtPr>
          <w:rPr>
            <w:sz w:val="24"/>
            <w:szCs w:val="24"/>
            <w:lang w:val="en-US"/>
          </w:rPr>
          <w:alias w:val="To edit, see citavi.com/edit"/>
          <w:tag w:val="CitaviPlaceholder#526f03f7-7393-4406-b7c2-bbc1aa97b551"/>
          <w:id w:val="1958761534"/>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w:instrText>
          </w:r>
          <w:r>
            <w:rPr>
              <w:sz w:val="24"/>
              <w:szCs w:val="24"/>
              <w:lang w:val="en-US"/>
            </w:rPr>
            <w:instrText>iJTd2lzc0FjYWRlbWljLkNpdGF2aS5DaXRhdGlvbnMuV29yZFBsYWNlaG9sZGVyLCBTd2lzc0FjYWRlbWljLkNpdGF2aSIsIkVudHJpZXMiOlt7IiRpZCI6IjIiLCIkdHlwZSI6IlN3aXNzQWNhZGVtaWMuQ2l0YXZpLkNpdGF0aW9ucy5Xb3JkUGxhY2Vob2xkZXJFbnRyeSwgU3dpc3NBY2FkZW1pYy5DaXRhdmkiLCJJZCI6IjdlOTI4NDM4L</w:instrText>
          </w:r>
          <w:r>
            <w:rPr>
              <w:sz w:val="24"/>
              <w:szCs w:val="24"/>
              <w:lang w:val="en-US"/>
            </w:rPr>
            <w:instrText>WM2ODItNGQ2Ni05OTkxLTYyNTkyNjlmZjQwOSIsIlJhbmdlTGVuZ3RoIjozLCJSZWZlcmVuY2VJZCI6ImJmNzFiN2YzLWJkZDMtNDEzZC05ZjgzLTYxMWMzOWQ2YjEwZCIsIlBhZ2VSYW5nZSI6eyIkaWQiOiIzIiwiJHR5cGUiOiJTd2lzc0FjYWRlbWljLlBhZ2VSYW5nZSwgU3dpc3NBY2FkZW1pYyIsIkVuZFBhZ2UiOnsiJGlkIjoiNCIsI</w:instrText>
          </w:r>
          <w:r>
            <w:rPr>
              <w:sz w:val="24"/>
              <w:szCs w:val="24"/>
              <w:lang w:val="en-US"/>
            </w:rPr>
            <w:instrText>iR0eXBlIjoiU3dpc3NBY2FkZW1pYy5QYWdlTnVtYmVyLCBTd2lzc0FjYWRlbWljIiwiSXNGdWxseU51bWVyaWMiOmZhbHNlLCJOdW1iZXJpbmdUeXBlIjowLCJOdW1lcmFsU3lzdGVtIjowfSwiTnVtYmVyaW5nVHlwZSI6MCwiTnVtZXJhbFN5c3RlbSI6MCwiU3RhcnRQYWdlIjp7IiRpZCI6IjUiLCIkdHlwZSI6IlN3aXNzQWNhZGVtaWMuU</w:instrText>
          </w:r>
          <w:r>
            <w:rPr>
              <w:sz w:val="24"/>
              <w:szCs w:val="24"/>
              <w:lang w:val="en-US"/>
            </w:rPr>
            <w:instrText>GFnZU51bWJlciwgU3dpc3NBY2FkZW1pYyIsIklzRnVsbHlOdW1lcmljIjpmYWxzZSwiTnVtYmVyaW5nVHlwZSI6MCwiTnVtZXJhbFN5c3RlbSI6MH19LCJSZWZlcmVuY2UiOnsiJGlkIjoiNiIsIiR0eXBlIjoiU3dpc3NBY2FkZW1pYy5DaXRhdmkuUmVmZXJlbmNlLCBTd2lzc0FjYWRlbWljLkNpdGF2aSIsIkFic3RyYWN0Q29tcGxleGl0e</w:instrText>
          </w:r>
          <w:r>
            <w:rPr>
              <w:sz w:val="24"/>
              <w:szCs w:val="24"/>
              <w:lang w:val="en-US"/>
            </w:rPr>
            <w:instrText>SI6MCwiQWJzdHJhY3RTb3VyY2VUZXh0Rm9ybWF0IjowLCJBdXRob3JzIjpbeyIkaWQiOiI3IiwiJHR5cGUiOiJTd2lzc0FjYWRlbWljLkNpdGF2aS5QZXJzb24sIFN3aXNzQWNhZGVtaWMuQ2l0YXZpIiwiRmlyc3ROYW1lIjoiR3JhaGFtIiwiTGFzdE5hbWUiOiJSZW5hIiwiUHJvdGVjdGVkIjpmYWxzZSwiU2V4IjoyLCJDcmVhdGVkQnkiO</w:instrText>
          </w:r>
          <w:r>
            <w:rPr>
              <w:sz w:val="24"/>
              <w:szCs w:val="24"/>
              <w:lang w:val="en-US"/>
            </w:rPr>
            <w:instrText>iJfSmVubnkiLCJDcmVhdGVkT24iOiIyMDIyLTA4LTA4VDA4OjQxOjIwIiwiTW9kaWZpZWRCeSI6Il9KZW5ueSIsIklkIjoiYzdjNzAyNTctZDZkMC00NGE5LTg0ZDUtNTBlOGRhZmVmNzNmIiwiTW9kaWZpZWRPbiI6IjIwMjItMDgtMDhUMDg6NDE6MjAiLCJQcm9qZWN0Ijp7IiRpZCI6IjgiLCIkdHlwZSI6IlN3aXNzQWNhZGVtaWMuQ2l0Y</w:instrText>
          </w:r>
          <w:r>
            <w:rPr>
              <w:sz w:val="24"/>
              <w:szCs w:val="24"/>
              <w:lang w:val="en-US"/>
            </w:rPr>
            <w:instrText>XZpLlByb2plY3QsIFN3aXNzQWNhZGVtaWMuQ2l0YXZpIn19LHsiJGlkIjoiOSIsIiR0eXBlIjoiU3dpc3NBY2FkZW1pYy5DaXRhdmkuUGVyc29uLCBTd2lzc0FjYWRlbWljLkNpdGF2aSIsIkZpcnN0TmFtZSI6IkQuIiwiTGFzdE5hbWUiOiJIYXJkaWUiLCJNaWRkbGVOYW1lIjoiR3JhaGFtZSIsIlByb3RlY3RlZCI6ZmFsc2UsIlNleCI6M</w:instrText>
          </w:r>
          <w:r>
            <w:rPr>
              <w:sz w:val="24"/>
              <w:szCs w:val="24"/>
              <w:lang w:val="en-US"/>
            </w:rPr>
            <w:instrText>CwiQ3JlYXRlZEJ5IjoiX0plbm55IiwiQ3JlYXRlZE9uIjoiMjAyMi0wOC0wOFQwODo0MToyMCIsIk1vZGlmaWVkQnkiOiJfSmVubnkiLCJJZCI6Ijg4ZWRlOGU4LTMyNjgtNGE1ZC04NDAzLTk0NTgyZWMzMzU1YiIsIk1vZGlmaWVkT24iOiIyMDIyLTA4LTA4VDA4OjQxOjIwIiwiUHJvamVjdCI6eyIkcmVmIjoiOCJ9fSx7IiRpZCI6IjEwI</w:instrText>
          </w:r>
          <w:r>
            <w:rPr>
              <w:sz w:val="24"/>
              <w:szCs w:val="24"/>
              <w:lang w:val="en-US"/>
            </w:rPr>
            <w:instrText>iwiJHR5cGUiOiJTd2lzc0FjYWRlbWljLkNpdGF2aS5QZXJzb24sIFN3aXNzQWNhZGVtaWMuQ2l0YXZpIiwiRmlyc3ROYW1lIjoiRXdhbiIsIkxhc3ROYW1lIjoiUGVhcnNvbiIsIk1pZGRsZU5hbWUiOiJSLiIsIlByb3RlY3RlZCI6ZmFsc2UsIlNleCI6MiwiQ3JlYXRlZEJ5IjoiX0plbm55IiwiQ3JlYXRlZE9uIjoiMjAyMi0wOC0wOFQwO</w:instrText>
          </w:r>
          <w:r>
            <w:rPr>
              <w:sz w:val="24"/>
              <w:szCs w:val="24"/>
              <w:lang w:val="en-US"/>
            </w:rPr>
            <w:instrText>Do0MToyMCIsIk1vZGlmaWVkQnkiOiJfSmVubnkiLCJJZCI6ImExMGZiMjg3LTY0ZjAtNDBlMS04MjYxLTU0MjZkZDUyYzNmZSIsIk1vZGlmaWVkT24iOiIyMDIyLTA4LTA4VDA4OjQxOjIwIiwiUHJvamVjdCI6eyIkcmVmIjoiOCJ9fV0sIkNpdGF0aW9uS2V5VXBkYXRlVHlwZSI6MCwiQ29sbGFib3JhdG9ycyI6W10sIkRhdGUyIjoiMDMuM</w:instrText>
          </w:r>
          <w:r>
            <w:rPr>
              <w:sz w:val="24"/>
              <w:szCs w:val="24"/>
              <w:lang w:val="en-US"/>
            </w:rPr>
            <w:instrText>DguMjAxNyIsIkRvaSI6IjEwLjEwMDcvczAwMTI1LTAxNy00MzQyLXoiLCJFZGl0b3JzIjpbXSwiRXZhbHVhdGlvbkNvbXBsZXhpdHkiOjAsIkV2YWx1YXRpb25Tb3VyY2VUZXh0Rm9ybWF0IjowLCJHcm91cHMiOltdLCJIYXNMYWJlbDEiOmZhbHNlLCJIYXNMYWJlbDIiOmZhbHNlLCJLZXl3b3JkcyI6W10sIkxhbmd1YWdlIjoiZW5nIiwiT</w:instrText>
          </w:r>
          <w:r>
            <w:rPr>
              <w:sz w:val="24"/>
              <w:szCs w:val="24"/>
              <w:lang w:val="en-US"/>
            </w:rPr>
            <w:instrText>GFuZ3VhZ2VDb2RlIjoiZW4iLCJMb2NhdGlvbnMiOlt7IiRpZCI6IjExIiwiJHR5cGUiOiJTd2lzc0FjYWRlbWljLkNpdGF2aS5Mb2NhdGlvbiwgU3dpc3NBY2FkZW1pYy5DaXRhdmkiLCJBZGRyZXNzIjp7IiRpZCI6IjEyIiwiJHR5cGUiOiJTd2lzc0FjYWRlbWljLkNpdGF2aS5MaW5rZWRSZXNvdXJjZSwgU3dpc3NBY2FkZW1pYy5DaXRhd</w:instrText>
          </w:r>
          <w:r>
            <w:rPr>
              <w:sz w:val="24"/>
              <w:szCs w:val="24"/>
              <w:lang w:val="en-US"/>
            </w:rPr>
            <w:instrText>mkiLCJMaW5rZWRSZXNvdXJjZVR5cGUiOjUsIk9yaWdpbmFsU3RyaW5nIjoiMTAuMTAwNy9zMDAxMjUtMDE3LTQzNDIteiIsIlVyaVN0cmluZyI6Imh0dHBzOi8vZG9pLm9yZy8xMC4xMDA3L3MwMDEyNS0wMTctNDM0Mi16IiwiTGlua2VkUmVzb3VyY2VTdGF0dXMiOjgsIlByb3BlcnRpZXMiOnsiJGlkIjoiMTMiLCIkdHlwZSI6IlN3aXNzQ</w:instrText>
          </w:r>
          <w:r>
            <w:rPr>
              <w:sz w:val="24"/>
              <w:szCs w:val="24"/>
              <w:lang w:val="en-US"/>
            </w:rPr>
            <w:instrText>WNhZGVtaWMuQ2l0YXZpLkxpbmtlZFJlc291cmNlUHJvcGVydGllcywgU3dpc3NBY2FkZW1pYy5DaXRhdmkifSwiU3luY0ZvbGRlclR5cGUiOjAsIklzTG9jYWxDbG91ZFByb2plY3RGaWxlTGluayI6ZmFsc2UsIklzQ2xvdWRSZXN0b3JlIjpmYWxzZSwiSXNDbG91ZENvcHkiOmZhbHNlLCJBdHRhY2htZW50Rm9sZGVyV2FzSW5GYWxsYmFja</w:instrText>
          </w:r>
          <w:r>
            <w:rPr>
              <w:sz w:val="24"/>
              <w:szCs w:val="24"/>
              <w:lang w:val="en-US"/>
            </w:rPr>
            <w:instrText>01vZGUiOmZhbHNlfSwiQW5ub3RhdGlvbnMiOltdLCJMb2NhdGlvblR5cGUiOjAsIk1pcnJvcnNSZWZlcmVuY2VQcm9wZXJ0eUlkIjoxMjgsIkNyZWF0ZWRCeSI6Il9KZW5ueSIsIkNyZWF0ZWRPbiI6IjIwMjItMDgtMDhUMDg6NDE6MjAiLCJNb2RpZmllZEJ5IjoiX0plbm55IiwiSWQiOiI3ZThkY2FhNi04NTFhLTRhNDItYjAxNS1mMTQ3N</w:instrText>
          </w:r>
          <w:r>
            <w:rPr>
              <w:sz w:val="24"/>
              <w:szCs w:val="24"/>
              <w:lang w:val="en-US"/>
            </w:rPr>
            <w:instrText>GUzYzllZDQiLCJNb2RpZmllZE9uIjoiMjAyMi0wOC0wOFQwODo0MToyMCIsIlByb2plY3QiOnsiJHJlZiI6IjgifX0seyIkaWQiOiIxNCIsIiR0eXBlIjoiU3dpc3NBY2FkZW1pYy5DaXRhdmkuTG9jYXRpb24sIFN3aXNzQWNhZGVtaWMuQ2l0YXZpIiwiQWRkcmVzcyI6eyIkaWQiOiIxNSIsIiR0eXBlIjoiU3dpc3NBY2FkZW1pYy5DaXRhd</w:instrText>
          </w:r>
          <w:r>
            <w:rPr>
              <w:sz w:val="24"/>
              <w:szCs w:val="24"/>
              <w:lang w:val="en-US"/>
            </w:rPr>
            <w:instrText>mkuTGlua2VkUmVzb3VyY2UsIFN3aXNzQWNhZGVtaWMuQ2l0YXZpIiwiTGlua2VkUmVzb3VyY2VUeXBlIjo1LCJPcmlnaW5hbFN0cmluZyI6IjI4Nzc2MDg2IiwiVXJpU3RyaW5nIjoiaHR0cDovL3d3dy5uY2JpLm5sbS5uaWguZ292L3B1Ym1lZC8yODc3NjA4NiIsIkxpbmtlZFJlc291cmNlU3RhdHVzIjo4LCJQcm9wZXJ0aWVzIjp7IiRpZ</w:instrText>
          </w:r>
          <w:r>
            <w:rPr>
              <w:sz w:val="24"/>
              <w:szCs w:val="24"/>
              <w:lang w:val="en-US"/>
            </w:rPr>
            <w:instrText>CI6IjE2IiwiJHR5cGUiOiJTd2lzc0FjYWRlbWljLkNpdGF2aS5MaW5rZWRSZXNvdXJjZVByb3BlcnRpZXMsIFN3aXNzQWNhZGVtaWMuQ2l0YXZpIn0sIlN5bmNGb2xkZXJUeXBlIjowLCJJc0xvY2FsQ2xvdWRQcm9qZWN0RmlsZUxpbmsiOmZhbHNlLCJJc0Nsb3VkUmVzdG9yZSI6ZmFsc2UsIklzQ2xvdWRDb3B5IjpmYWxzZSwiQXR0YWNob</w:instrText>
          </w:r>
          <w:r>
            <w:rPr>
              <w:sz w:val="24"/>
              <w:szCs w:val="24"/>
              <w:lang w:val="en-US"/>
            </w:rPr>
            <w:instrText>WVudEZvbGRlcldhc0luRmFsbGJhY2tNb2RlIjpmYWxzZX0sIkFubm90YXRpb25zIjpbXSwiTG9jYXRpb25UeXBlIjowLCJNaXJyb3JzUmVmZXJlbmNlUHJvcGVydHlJZCI6MTY0LCJDcmVhdGVkQnkiOiJfSmVubnkiLCJDcmVhdGVkT24iOiIyMDIyLTA4LTA4VDA4OjQxOjIwIiwiTW9kaWZpZWRCeSI6Il9KZW5ueSIsIklkIjoiMDA1MTE2M</w:instrText>
          </w:r>
          <w:r>
            <w:rPr>
              <w:sz w:val="24"/>
              <w:szCs w:val="24"/>
              <w:lang w:val="en-US"/>
            </w:rPr>
            <w:instrText>DktNmM5Mi00ZmNmLWI2OGQtZjU4OWU5Yjk0ZWM1IiwiTW9kaWZpZWRPbiI6IjIwMjItMDgtMDhUMDg6NDE6MjAiLCJQcm9qZWN0Ijp7IiRyZWYiOiI4In19LHsiJGlkIjoiMTciLCIkdHlwZSI6IlN3aXNzQWNhZGVtaWMuQ2l0YXZpLkxvY2F0aW9uLCBTd2lzc0FjYWRlbWljLkNpdGF2aSIsIkFkZHJlc3MiOnsiJGlkIjoiMTgiLCIkdHlwZ</w:instrText>
          </w:r>
          <w:r>
            <w:rPr>
              <w:sz w:val="24"/>
              <w:szCs w:val="24"/>
              <w:lang w:val="en-US"/>
            </w:rPr>
            <w:instrText>SI6IlN3aXNzQWNhZGVtaWMuQ2l0YXZpLkxpbmtlZFJlc291cmNlLCBTd2lzc0FjYWRlbWljLkNpdGF2aSIsIkxpbmtlZFJlc291cmNlVHlwZSI6NSwiT3JpZ2luYWxTdHJpbmciOiJQTUM1NTUyODI4IiwiVXJpU3RyaW5nIjoiaHR0cHM6Ly93d3cubmNiaS5ubG0ubmloLmdvdi9wbWMvYXJ0aWNsZXMvUE1DNTU1MjgyOCIsIkxpbmtlZFJlc</w:instrText>
          </w:r>
          <w:r>
            <w:rPr>
              <w:sz w:val="24"/>
              <w:szCs w:val="24"/>
              <w:lang w:val="en-US"/>
            </w:rPr>
            <w:instrText>291cmNlU3RhdHVzIjo4LCJQcm9wZXJ0aWVzIjp7IiRpZCI6IjE5IiwiJHR5cGUiOiJTd2lzc0FjYWRlbWljLkNpdGF2aS5MaW5rZWRSZXNvdXJjZVByb3BlcnRpZXMsIFN3aXNzQWNhZGVtaWMuQ2l0YXZpIn0sIlN5bmNGb2xkZXJUeXBlIjowLCJJc0xvY2FsQ2xvdWRQcm9qZWN0RmlsZUxpbmsiOmZhbHNlLCJJc0Nsb3VkUmVzdG9yZSI6Z</w:instrText>
          </w:r>
          <w:r>
            <w:rPr>
              <w:sz w:val="24"/>
              <w:szCs w:val="24"/>
              <w:lang w:val="en-US"/>
            </w:rPr>
            <w:instrText>mFsc2UsIklzQ2xvdWRDb3B5IjpmYWxzZSwiQXR0YWNobWVudEZvbGRlcldhc0luRmFsbGJhY2tNb2RlIjpmYWxzZX0sIkFubm90YXRpb25zIjpbXSwiTG9jYXRpb25UeXBlIjowLCJNaXJyb3JzUmVmZXJlbmNlUHJvcGVydHlJZCI6MjA4LCJDcmVhdGVkQnkiOiJfSmVubnkiLCJDcmVhdGVkT24iOiIyMDIyLTA4LTA4VDA4OjQxOjIwIiwiT</w:instrText>
          </w:r>
          <w:r>
            <w:rPr>
              <w:sz w:val="24"/>
              <w:szCs w:val="24"/>
              <w:lang w:val="en-US"/>
            </w:rPr>
            <w:instrText>W9kaWZpZWRCeSI6Il9KZW5ueSIsIklkIjoiOWU4ODAyYzUtMzUzMi00MzdiLTllM2UtNTYwZTYxMjYyMjk4IiwiTW9kaWZpZWRPbiI6IjIwMjItMDgtMDhUMDg6NDE6MjAiLCJQcm9qZWN0Ijp7IiRyZWYiOiI4In19XSwiTnVtYmVyIjoiOSIsIk9yZ2FuaXphdGlvbnMiOltdLCJPdGhlcnNJbnZvbHZlZCI6W10sIlBhZ2VSYW5nZSI6Ijxzc</w:instrText>
          </w:r>
          <w:r>
            <w:rPr>
              <w:sz w:val="24"/>
              <w:szCs w:val="24"/>
              <w:lang w:val="en-US"/>
            </w:rPr>
            <w:instrText>D5cclxuICA8bj4xNTc3PC9uPlxyXG4gIDxpbj50cnVlPC9pbj5cclxuICA8b3M+MTU3Nzwvb3M+XHJcbiAgPHBzPjE1Nzc8L3BzPlxyXG48L3NwPlxyXG48ZXA+XHJcbiAgPG4+MTU4NTwvbj5cclxuICA8aW4+dHJ1ZTwvaW4+XHJcbiAgPG9zPjE1ODU8L29zPlxyXG4gIDxwcz4xNTg1PC9wcz5cclxuPC9lcD5cclxuPG9zPjE1NzctMTU4N</w:instrText>
          </w:r>
          <w:r>
            <w:rPr>
              <w:sz w:val="24"/>
              <w:szCs w:val="24"/>
              <w:lang w:val="en-US"/>
            </w:rPr>
            <w:instrText>Twvb3M+IiwiUGVyaW9kaWNhbCI6eyIkaWQiOiIyMCIsIiR0eXBlIjoiU3dpc3NBY2FkZW1pYy5DaXRhdmkuUGVyaW9kaWNhbCwgU3dpc3NBY2FkZW1pYy5DaXRhdmkiLCJFaXNzbiI6IjE0MzItMDQyOCIsIk5hbWUiOiJEaWFiZXRvbG9naWEiLCJQYWdpbmF0aW9uIjowLCJQcm90ZWN0ZWQiOmZhbHNlLCJVc2VyQWJicmV2aWF0aW9uMSI6I</w:instrText>
          </w:r>
          <w:r>
            <w:rPr>
              <w:sz w:val="24"/>
              <w:szCs w:val="24"/>
              <w:lang w:val="en-US"/>
            </w:rPr>
            <w:instrText>kRpYWJldG9sb2dpYSIsIkNyZWF0ZWRCeSI6Il9KZW5ueSIsIkNyZWF0ZWRPbiI6IjIwMjItMDgtMDhUMDg6NDE6MjAiLCJNb2RpZmllZEJ5IjoiX0plbm55IiwiSWQiOiI5YTBlYTkwOS0xZjcxLTQxMDItOWU1OS1iN2YxZjM5MzBjNDIiLCJNb2RpZmllZE9uIjoiMjAyMi0wOC0wOFQwODo0MToyMCIsIlByb2plY3QiOnsiJHJlZiI6Ijgif</w:instrText>
          </w:r>
          <w:r>
            <w:rPr>
              <w:sz w:val="24"/>
              <w:szCs w:val="24"/>
              <w:lang w:val="en-US"/>
            </w:rPr>
            <w:instrText>X0sIlBtY0lkIjoiUE1DNTU1MjgyOCIsIlB1Ymxpc2hlcnMiOltdLCJQdWJNZWRJZCI6IjI4Nzc2MDg2IiwiUXVvdGF0aW9ucyI6W10sIlJhdGluZyI6MCwiUmVmZXJlbmNlVHlwZSI6IkpvdXJuYWxBcnRpY2xlIiwiU2hvcnRUaXRsZSI6IlJlbmEsIEhhcmRpZSBldCBhbC4gMjAxNyDigJMgVGhlIG1lY2hhbmlzbXMgb2YgYWN0aW9uIiwiU</w:instrText>
          </w:r>
          <w:r>
            <w:rPr>
              <w:sz w:val="24"/>
              <w:szCs w:val="24"/>
              <w:lang w:val="en-US"/>
            </w:rPr>
            <w:instrText>2hvcnRUaXRsZVVwZGF0ZVR5cGUiOjAsIlNvdXJjZU9mQmlibGlvZ3JhcGhpY0luZm9ybWF0aW9uIjoiUHViTWVkIiwiU3RhdGljSWRzIjpbIjQzNDBkYWFlLWE5YzctNDRlZi1hMDA0LTQ5NjY2OWQzYzViZCJdLCJUYWJsZU9mQ29udGVudHNDb21wbGV4aXR5IjowLCJUYWJsZU9mQ29udGVudHNTb3VyY2VUZXh0Rm9ybWF0IjowLCJUYXNrc</w:instrText>
          </w:r>
          <w:r>
            <w:rPr>
              <w:sz w:val="24"/>
              <w:szCs w:val="24"/>
              <w:lang w:val="en-US"/>
            </w:rPr>
            <w:instrText>yI6W10sIlRpdGxlIjoiVGhlIG1lY2hhbmlzbXMgb2YgYWN0aW9uIG9mIG1ldGZvcm1pbiIsIlRyYW5zbGF0b3JzIjpbXSwiVm9sdW1lIjoiNjAiLCJZZWFyIjoiMjAxNyIsIlllYXJSZXNvbHZlZCI6IjIwMTciLCJDcmVhdGVkQnkiOiJfSmVubnkiLCJDcmVhdGVkT24iOiIyMDIyLTA4LTA4VDA4OjQxOjIwIiwiTW9kaWZpZWRCeSI6Il9KZ</w:instrText>
          </w:r>
          <w:r>
            <w:rPr>
              <w:sz w:val="24"/>
              <w:szCs w:val="24"/>
              <w:lang w:val="en-US"/>
            </w:rPr>
            <w:instrText>W5ueSIsIklkIjoiYmY3MWI3ZjMtYmRkMy00MTNkLTlmODMtNjExYzM5ZDZiMTBkIiwiTW9kaWZpZWRPbiI6IjIwMjItMTAtMjZUMTQ6MDA6MzkiLCJQcm9qZWN0Ijp7IiRyZWYiOiI4In19LCJVc2VOdW1iZXJpbmdUeXBlT2ZQYXJlbnREb2N1bWVudCI6ZmFsc2V9XSwiRm9ybWF0dGVkVGV4dCI6eyIkaWQiOiIyMSIsIkNvdW50IjoxLCJUZ</w:instrText>
          </w:r>
          <w:r>
            <w:rPr>
              <w:sz w:val="24"/>
              <w:szCs w:val="24"/>
              <w:lang w:val="en-US"/>
            </w:rPr>
            <w:instrText>Xh0VW5pdHMiOlt7IiRpZCI6IjIyIiwiRm9udFN0eWxlIjp7IiRpZCI6IjIzIiwiTmV1dHJhbCI6dHJ1ZX0sIlJlYWRpbmdPcmRlciI6MSwiVGV4dCI6IigxKSJ9XX0sIlRhZyI6IkNpdGF2aVBsYWNlaG9sZGVyIzUyNmYwM2Y3LTczOTMtNDQwNi1iN2MyLWJiYzFhYTk3YjU1MSIsIlRleHQiOiIoMSkiLCJXQUlWZXJzaW9uIjoiNi4xNC4wL</w:instrText>
          </w:r>
          <w:r>
            <w:rPr>
              <w:sz w:val="24"/>
              <w:szCs w:val="24"/>
              <w:lang w:val="en-US"/>
            </w:rPr>
            <w:instrText>jAifQ==}</w:instrText>
          </w:r>
          <w:r>
            <w:rPr>
              <w:sz w:val="24"/>
              <w:szCs w:val="24"/>
              <w:lang w:val="en-US"/>
            </w:rPr>
            <w:fldChar w:fldCharType="separate"/>
          </w:r>
          <w:r>
            <w:rPr>
              <w:sz w:val="24"/>
              <w:szCs w:val="24"/>
              <w:lang w:val="en-US"/>
            </w:rPr>
            <w:t>(1)</w:t>
          </w:r>
          <w:r>
            <w:rPr>
              <w:sz w:val="24"/>
              <w:szCs w:val="24"/>
              <w:lang w:val="en-US"/>
            </w:rPr>
            <w:fldChar w:fldCharType="end"/>
          </w:r>
        </w:sdtContent>
      </w:sdt>
      <w:r>
        <w:rPr>
          <w:sz w:val="24"/>
          <w:szCs w:val="24"/>
          <w:lang w:val="en-US"/>
        </w:rPr>
        <w:t xml:space="preserve">. Moreover, increased glucagon-like peptide-1 receptor (GLP-1 receptor) secretion has been reported in response to metformin. Activation of the GLP-1 receptor results in increased insulin release </w:t>
      </w:r>
      <w:sdt>
        <w:sdtPr>
          <w:rPr>
            <w:sz w:val="24"/>
            <w:szCs w:val="24"/>
            <w:lang w:val="en-US"/>
          </w:rPr>
          <w:alias w:val="To edit, see citavi.com/edit"/>
          <w:tag w:val="CitaviPlaceholder#e8213e16-20d4-41ef-911a-8ff8aaed2347"/>
          <w:id w:val="771741581"/>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w:instrText>
          </w:r>
          <w:r>
            <w:rPr>
              <w:sz w:val="24"/>
              <w:szCs w:val="24"/>
              <w:lang w:val="en-US"/>
            </w:rPr>
            <w:instrText>cGUiOiJTd2lzc0FjYWRlbWljLkNpdGF2aS5DaXRhdGlvbnMuV29yZFBsYWNlaG9sZGVyLCBTd2lzc0FjYWRlbWljLkNpdGF2aSIsIkVudHJpZXMiOlt7IiRpZCI6IjIiLCIkdHlwZSI6IlN3aXNzQWNhZGVtaWMuQ2l0YXZpLkNpdGF0aW9ucy5Xb3JkUGxhY2Vob2xkZXJFbnRyeSwgU3dpc3NBY2FkZW1pYy5DaXRhdmkiLCJJZCI6IjIwN2Nk</w:instrText>
          </w:r>
          <w:r>
            <w:rPr>
              <w:sz w:val="24"/>
              <w:szCs w:val="24"/>
              <w:lang w:val="en-US"/>
            </w:rPr>
            <w:instrText>NTUyLTIwMjktNDIzMi05ZTBmLTg0ZTQ0NmFmODJkNyIsIlJhbmdlTGVuZ3RoIjozLCJSZWZlcmVuY2VJZCI6IjVkNWJhODJkLWY5MTEtNDg2Zi04MGIyLWI0NzcxOGVlNDIwNyIsIlBhZ2VSYW5nZSI6eyIkaWQiOiIzIiwiJHR5cGUiOiJTd2lzc0FjYWRlbWljLlBhZ2VSYW5nZSwgU3dpc3NBY2FkZW1pYyIsIkVuZFBhZ2UiOnsiJGlkIjoi</w:instrText>
          </w:r>
          <w:r>
            <w:rPr>
              <w:sz w:val="24"/>
              <w:szCs w:val="24"/>
              <w:lang w:val="en-US"/>
            </w:rPr>
            <w:instrText>NCIsIiR0eXBlIjoiU3dpc3NBY2FkZW1pYy5QYWdlTnVtYmVyLCBTd2lzc0FjYWRlbWljIiwiSXNGdWxseU51bWVyaWMiOmZhbHNlLCJOdW1iZXJpbmdUeXBlIjowLCJOdW1lcmFsU3lzdGVtIjowfSwiTnVtYmVyaW5nVHlwZSI6MCwiTnVtZXJhbFN5c3RlbSI6MCwiU3RhcnRQYWdlIjp7IiRpZCI6IjUiLCIkdHlwZSI6IlN3aXNzQWNhZGVt</w:instrText>
          </w:r>
          <w:r>
            <w:rPr>
              <w:sz w:val="24"/>
              <w:szCs w:val="24"/>
              <w:lang w:val="en-US"/>
            </w:rPr>
            <w:instrText>aWMuUGFnZU51bWJlciwgU3dpc3NBY2FkZW1pYyIsIklzRnVsbHlOdW1lcmljIjpmYWxzZSwiTnVtYmVyaW5nVHlwZSI6MCwiTnVtZXJhbFN5c3RlbSI6MH19LCJSZWZlcmVuY2UiOnsiJGlkIjoiNiIsIiR0eXBlIjoiU3dpc3NBY2FkZW1pYy5DaXRhdmkuUmVmZXJlbmNlLCBTd2lzc0FjYWRlbWljLkNpdGF2aSIsIkFic3RyYWN0Q29tcGxl</w:instrText>
          </w:r>
          <w:r>
            <w:rPr>
              <w:sz w:val="24"/>
              <w:szCs w:val="24"/>
              <w:lang w:val="en-US"/>
            </w:rPr>
            <w:instrText>eGl0eSI6MCwiQWJzdHJhY3RTb3VyY2VUZXh0Rm9ybWF0IjowLCJBdXRob3JzIjpbeyIkaWQiOiI3IiwiJHR5cGUiOiJTd2lzc0FjYWRlbWljLkNpdGF2aS5QZXJzb24sIFN3aXNzQWNhZGVtaWMuQ2l0YXZpIiwiRmlyc3ROYW1lIjoiVHJhY2kiLCJMYXN0TmFtZSI6IkxhTW9pYSIsIk1pZGRsZU5hbWUiOiJFLiIsIlByb3RlY3RlZCI6ZmFs</w:instrText>
          </w:r>
          <w:r>
            <w:rPr>
              <w:sz w:val="24"/>
              <w:szCs w:val="24"/>
              <w:lang w:val="en-US"/>
            </w:rPr>
            <w:instrText>c2UsIlNleCI6MSwiQ3JlYXRlZEJ5IjoiX0plbm55IiwiQ3JlYXRlZE9uIjoiMjAyMi0wOC0wOFQwODo0NDo1NCIsIk1vZGlmaWVkQnkiOiJfSmVubnkiLCJJZCI6ImQ2MjkyOTFjLWU0NDYtNDkxOC1hMTMxLWJiYzM0NGZkNjEwZCIsIk1vZGlmaWVkT24iOiIyMDIyLTA4LTA4VDA4OjQ0OjU0IiwiUHJvamVjdCI6eyIkaWQiOiI4IiwiJHR5</w:instrText>
          </w:r>
          <w:r>
            <w:rPr>
              <w:sz w:val="24"/>
              <w:szCs w:val="24"/>
              <w:lang w:val="en-US"/>
            </w:rPr>
            <w:instrText>cGUiOiJTd2lzc0FjYWRlbWljLkNpdGF2aS5Qcm9qZWN0LCBTd2lzc0FjYWRlbWljLkNpdGF2aSJ9fSx7IiRpZCI6IjkiLCIkdHlwZSI6IlN3aXNzQWNhZGVtaWMuQ2l0YXZpLlBlcnNvbiwgU3dpc3NBY2FkZW1pYy5DaXRhdmkiLCJGaXJzdE5hbWUiOiJHZXJhbGQiLCJMYXN0TmFtZSI6IlNodWxtYW4iLCJNaWRkbGVOYW1lIjoiSS4iLCJQ</w:instrText>
          </w:r>
          <w:r>
            <w:rPr>
              <w:sz w:val="24"/>
              <w:szCs w:val="24"/>
              <w:lang w:val="en-US"/>
            </w:rPr>
            <w:instrText>cm90ZWN0ZWQiOmZhbHNlLCJTZXgiOjIsIkNyZWF0ZWRCeSI6Il9KZW5ueSIsIkNyZWF0ZWRPbiI6IjIwMjItMDgtMDhUMDg6NDQ6NTQiLCJNb2RpZmllZEJ5IjoiX0plbm55IiwiSWQiOiIzMjdkNWU0Yi0wOTQyLTRlOWItOTRiOC0yZGI1MmRjZTUzZjQiLCJNb2RpZmllZE9uIjoiMjAyMi0wOC0wOFQwODo0NDo1NCIsIlByb2plY3QiOnsi</w:instrText>
          </w:r>
          <w:r>
            <w:rPr>
              <w:sz w:val="24"/>
              <w:szCs w:val="24"/>
              <w:lang w:val="en-US"/>
            </w:rPr>
            <w:instrText>JHJlZiI6IjgifX1dLCJDaXRhdGlvbktleVVwZGF0ZVR5cGUiOjAsIkNvbGxhYm9yYXRvcnMiOltdLCJEb2kiOiIxMC4xMjEwL2VuZHJldi9ibmFhMDIzIiwiRWRpdG9ycyI6W10sIkV2YWx1YXRpb25Db21wbGV4aXR5IjowLCJFdmFsdWF0aW9uU291cmNlVGV4dEZvcm1hdCI6MCwiR3JvdXBzIjpbXSwiSGFzTGFiZWwxIjpmYWxzZSwiSGFz</w:instrText>
          </w:r>
          <w:r>
            <w:rPr>
              <w:sz w:val="24"/>
              <w:szCs w:val="24"/>
              <w:lang w:val="en-US"/>
            </w:rPr>
            <w:instrText>TGFiZWwyIjpmYWxzZSwiS2V5d29yZHMiOltdLCJMYW5ndWFnZSI6ImVuZyIsIkxhbmd1YWdlQ29kZSI6ImVuIiwiTG9jYXRpb25zIjpbeyIkaWQiOiIxMCIsIiR0eXBlIjoiU3dpc3NBY2FkZW1pYy5DaXRhdmkuTG9jYXRpb24sIFN3aXNzQWNhZGVtaWMuQ2l0YXZpIiwiQWRkcmVzcyI6eyIkaWQiOiIxMSIsIiR0eXBlIjoiU3dpc3NBY2Fk</w:instrText>
          </w:r>
          <w:r>
            <w:rPr>
              <w:sz w:val="24"/>
              <w:szCs w:val="24"/>
              <w:lang w:val="en-US"/>
            </w:rPr>
            <w:instrText>ZW1pYy5DaXRhdmkuTGlua2VkUmVzb3VyY2UsIFN3aXNzQWNhZGVtaWMuQ2l0YXZpIiwiTGlua2VkUmVzb3VyY2VUeXBlIjo1LCJPcmlnaW5hbFN0cmluZyI6IjMyODk3Mzg4IiwiVXJpU3RyaW5nIjoiaHR0cDovL3d3dy5uY2JpLm5sbS5uaWguZ292L3B1Ym1lZC8zMjg5NzM4OCIsIkxpbmtlZFJlc291cmNlU3RhdHVzIjo4LCJQcm9wZXJ0</w:instrText>
          </w:r>
          <w:r>
            <w:rPr>
              <w:sz w:val="24"/>
              <w:szCs w:val="24"/>
              <w:lang w:val="en-US"/>
            </w:rPr>
            <w:instrText>aWVzIjp7IiRpZCI6IjEyIiwiJHR5cGUiOiJTd2lzc0FjYWRlbWljLkNpdGF2aS5MaW5rZWRSZXNvdXJjZVByb3BlcnRpZXMsIFN3aXNzQWNhZGVtaWMuQ2l0YXZpIn0sIlN5bmNGb2xkZXJUeXBlIjowLCJJc0xvY2FsQ2xvdWRQcm9qZWN0RmlsZUxpbmsiOmZhbHNlLCJJc0Nsb3VkUmVzdG9yZSI6ZmFsc2UsIklzQ2xvdWRDb3B5IjpmYWxz</w:instrText>
          </w:r>
          <w:r>
            <w:rPr>
              <w:sz w:val="24"/>
              <w:szCs w:val="24"/>
              <w:lang w:val="en-US"/>
            </w:rPr>
            <w:instrText>ZSwiQXR0YWNobWVudEZvbGRlcldhc0luRmFsbGJhY2tNb2RlIjpmYWxzZX0sIkFubm90YXRpb25zIjpbXSwiTG9jYXRpb25UeXBlIjowLCJNaXJyb3JzUmVmZXJlbmNlUHJvcGVydHlJZCI6MTY0LCJDcmVhdGVkQnkiOiJfSmVubnkiLCJDcmVhdGVkT24iOiIyMDIyLTA4LTA4VDA4OjQ0OjU0IiwiTW9kaWZpZWRCeSI6Il9KZW5ueSIsIklk</w:instrText>
          </w:r>
          <w:r>
            <w:rPr>
              <w:sz w:val="24"/>
              <w:szCs w:val="24"/>
              <w:lang w:val="en-US"/>
            </w:rPr>
            <w:instrText>IjoiMTI4ZWE2OTctZmY3MS00YjA2LTk0NmMtZTdjNjkxMTA1MjhiIiwiTW9kaWZpZWRPbiI6IjIwMjItMDgtMDhUMDg6NDQ6NTQiLCJQcm9qZWN0Ijp7IiRyZWYiOiI4In19LHsiJGlkIjoiMTMiLCIkdHlwZSI6IlN3aXNzQWNhZGVtaWMuQ2l0YXZpLkxvY2F0aW9uLCBTd2lzc0FjYWRlbWljLkNpdGF2aSIsIkFkZHJlc3MiOnsiJGlkIjoi</w:instrText>
          </w:r>
          <w:r>
            <w:rPr>
              <w:sz w:val="24"/>
              <w:szCs w:val="24"/>
              <w:lang w:val="en-US"/>
            </w:rPr>
            <w:instrText>MTQiLCIkdHlwZSI6IlN3aXNzQWNhZGVtaWMuQ2l0YXZpLkxpbmtlZFJlc291cmNlLCBTd2lzc0FjYWRlbWljLkNpdGF2aSIsIkxpbmtlZFJlc291cmNlVHlwZSI6NSwiT3JpZ2luYWxTdHJpbmciOiIxMC4xMjEwL2VuZHJldi9ibmFhMDIzIiwiVXJpU3RyaW5nIjoiaHR0cHM6Ly9kb2kub3JnLzEwLjEyMTAvZW5kcmV2L2JuYWEwMjMiLCJM</w:instrText>
          </w:r>
          <w:r>
            <w:rPr>
              <w:sz w:val="24"/>
              <w:szCs w:val="24"/>
              <w:lang w:val="en-US"/>
            </w:rPr>
            <w:instrText>aW5rZWRSZXNvdXJjZVN0YXR1cyI6OCwiUHJvcGVydGllcyI6eyIkaWQiOiIxNSIsIiR0eXBlIjoiU3dpc3NBY2FkZW1pYy5DaXRhdmkuTGlua2VkUmVzb3VyY2VQcm9wZXJ0aWVzLCBTd2lzc0FjYWRlbWljLkNpdGF2aSJ9LCJTeW5jRm9sZGVyVHlwZSI6MCwiSXNMb2NhbENsb3VkUHJvamVjdEZpbGVMaW5rIjpmYWxzZSwiSXNDbG91ZFJl</w:instrText>
          </w:r>
          <w:r>
            <w:rPr>
              <w:sz w:val="24"/>
              <w:szCs w:val="24"/>
              <w:lang w:val="en-US"/>
            </w:rPr>
            <w:instrText>c3RvcmUiOmZhbHNlLCJJc0Nsb3VkQ29weSI6ZmFsc2UsIkF0dGFjaG1lbnRGb2xkZXJXYXNJbkZhbGxiYWNrTW9kZSI6ZmFsc2V9LCJBbm5vdGF0aW9ucyI6W10sIkxvY2F0aW9uVHlwZSI6MCwiTWlycm9yc1JlZmVyZW5jZVByb3BlcnR5SWQiOjEyOCwiQ3JlYXRlZEJ5IjoiX0plbm55IiwiQ3JlYXRlZE9uIjoiMjAyMi0wOC0wOFQwODo0</w:instrText>
          </w:r>
          <w:r>
            <w:rPr>
              <w:sz w:val="24"/>
              <w:szCs w:val="24"/>
              <w:lang w:val="en-US"/>
            </w:rPr>
            <w:instrText>NDo1NCIsIk1vZGlmaWVkQnkiOiJfSmVubnkiLCJJZCI6ImRmNGVhYTFlLWVmZWMtNDIzOS04OTk3LTYzNzkzNTY1NDFhNSIsIk1vZGlmaWVkT24iOiIyMDIyLTA4LTA4VDA4OjQ0OjU0IiwiUHJvamVjdCI6eyIkcmVmIjoiOCJ9fSx7IiRpZCI6IjE2IiwiJHR5cGUiOiJTd2lzc0FjYWRlbWljLkNpdGF2aS5Mb2NhdGlvbiwgU3dpc3NBY2Fk</w:instrText>
          </w:r>
          <w:r>
            <w:rPr>
              <w:sz w:val="24"/>
              <w:szCs w:val="24"/>
              <w:lang w:val="en-US"/>
            </w:rPr>
            <w:instrText>ZW1pYy5DaXRhdmkiLCJBZGRyZXNzIjp7IiRpZCI6IjE3IiwiJHR5cGUiOiJTd2lzc0FjYWRlbWljLkNpdGF2aS5MaW5rZWRSZXNvdXJjZSwgU3dpc3NBY2FkZW1pYy5DaXRhdmkiLCJMaW5rZWRSZXNvdXJjZVR5cGUiOjUsIk9yaWdpbmFsU3RyaW5nIjoiUE1DNzg0NjA4NiIsIlVyaVN0cmluZyI6Imh0dHBzOi8vd3d3Lm5jYmkubmxtLm5p</w:instrText>
          </w:r>
          <w:r>
            <w:rPr>
              <w:sz w:val="24"/>
              <w:szCs w:val="24"/>
              <w:lang w:val="en-US"/>
            </w:rPr>
            <w:instrText>aC5nb3YvcG1jL2FydGljbGVzL1BNQzc4NDYwODYiLCJMaW5rZWRSZXNvdXJjZVN0YXR1cyI6OCwiUHJvcGVydGllcyI6eyIkaWQiOiIxOCIsIiR0eXBlIjoiU3dpc3NBY2FkZW1pYy5DaXRhdmkuTGlua2VkUmVzb3VyY2VQcm9wZXJ0aWVzLCBTd2lzc0FjYWRlbWljLkNpdGF2aSJ9LCJTeW5jRm9sZGVyVHlwZSI6MCwiSXNMb2NhbENsb3Vk</w:instrText>
          </w:r>
          <w:r>
            <w:rPr>
              <w:sz w:val="24"/>
              <w:szCs w:val="24"/>
              <w:lang w:val="en-US"/>
            </w:rPr>
            <w:instrText>UHJvamVjdEZpbGVMaW5rIjpmYWxzZSwiSXNDbG91ZFJlc3RvcmUiOmZhbHNlLCJJc0Nsb3VkQ29weSI6ZmFsc2UsIkF0dGFjaG1lbnRGb2xkZXJXYXNJbkZhbGxiYWNrTW9kZSI6ZmFsc2V9LCJBbm5vdGF0aW9ucyI6W10sIkxvY2F0aW9uVHlwZSI6MCwiTWlycm9yc1JlZmVyZW5jZVByb3BlcnR5SWQiOjIwOCwiQ3JlYXRlZEJ5IjoiX0pl</w:instrText>
          </w:r>
          <w:r>
            <w:rPr>
              <w:sz w:val="24"/>
              <w:szCs w:val="24"/>
              <w:lang w:val="en-US"/>
            </w:rPr>
            <w:instrText>bm55IiwiQ3JlYXRlZE9uIjoiMjAyMi0wOC0wOFQwODo0NDo1NCIsIk1vZGlmaWVkQnkiOiJfSmVubnkiLCJJZCI6IjdiYzk1NTI5LTc3ZDEtNGFhMC1hNzA0LTA5MWJkMmJlZGRiNiIsIk1vZGlmaWVkT24iOiIyMDIyLTA4LTA4VDA4OjQ0OjU0IiwiUHJvamVjdCI6eyIkcmVmIjoiOCJ9fV0sIk51bWJlciI6IjEiLCJPcmdhbml6YXRpb25z</w:instrText>
          </w:r>
          <w:r>
            <w:rPr>
              <w:sz w:val="24"/>
              <w:szCs w:val="24"/>
              <w:lang w:val="en-US"/>
            </w:rPr>
            <w:instrText>IjpbXSwiT3RoZXJzSW52b2x2ZWQiOltdLCJQYWdlUmFuZ2UiOiI8c3A+XHJcbiAgPG4+Nzc8L24+XHJcbiAgPGluPnRydWU8L2luPlxyXG4gIDxvcz43Nzwvb3M+XHJcbiAgPHBzPjc3PC9wcz5cclxuPC9zcD5cclxuPGVwPlxyXG4gIDxuPjk2PC9uPlxyXG4gIDxpbj50cnVlPC9pbj5cclxuICA8b3M+OTY8L29zPlxyXG4gIDxwcz45Njwv</w:instrText>
          </w:r>
          <w:r>
            <w:rPr>
              <w:sz w:val="24"/>
              <w:szCs w:val="24"/>
              <w:lang w:val="en-US"/>
            </w:rPr>
            <w:instrText>cHM+XHJcbjwvZXA+XHJcbjxvcz43Ny05Njwvb3M+IiwiUGVyaW9kaWNhbCI6eyIkaWQiOiIxOSIsIiR0eXBlIjoiU3dpc3NBY2FkZW1pYy5DaXRhdmkuUGVyaW9kaWNhbCwgU3dpc3NBY2FkZW1pYy5DaXRhdmkiLCJFaXNzbiI6IjE5NDUtNzE4OSIsIk5hbWUiOiJFbmRvY3JpbmUgcmV2aWV3cyIsIlBhZ2luYXRpb24iOjAsIlByb3RlY3Rl</w:instrText>
          </w:r>
          <w:r>
            <w:rPr>
              <w:sz w:val="24"/>
              <w:szCs w:val="24"/>
              <w:lang w:val="en-US"/>
            </w:rPr>
            <w:instrText>ZCI6ZmFsc2UsIlVzZXJBYmJyZXZpYXRpb24xIjoiRW5kb2NyIFJldiIsIkNyZWF0ZWRCeSI6Il9KZW5ueSIsIkNyZWF0ZWRPbiI6IjIwMjItMDgtMDhUMDg6NDQ6NTQiLCJNb2RpZmllZEJ5IjoiX0plbm55IiwiSWQiOiIzYTVmYzdmNy0zYWJlLTQ5MGUtODJkZS1iOWFjM2EzYTQxNDUiLCJNb2RpZmllZE9uIjoiMjAyMi0wOC0wOFQwODo0</w:instrText>
          </w:r>
          <w:r>
            <w:rPr>
              <w:sz w:val="24"/>
              <w:szCs w:val="24"/>
              <w:lang w:val="en-US"/>
            </w:rPr>
            <w:instrText>NDo1NCIsIlByb2plY3QiOnsiJHJlZiI6IjgifX0sIlBtY0lkIjoiUE1DNzg0NjA4NiIsIlB1Ymxpc2hlcnMiOltdLCJQdWJNZWRJZCI6IjMyODk3Mzg4IiwiUXVvdGF0aW9ucyI6W10sIlJhdGluZyI6MCwiUmVmZXJlbmNlVHlwZSI6IkpvdXJuYWxBcnRpY2xlIiwiU2hvcnRUaXRsZSI6IkxhTW9pYSwgU2h1bG1hbiAyMDIxIOKAkyBDZWxs</w:instrText>
          </w:r>
          <w:r>
            <w:rPr>
              <w:sz w:val="24"/>
              <w:szCs w:val="24"/>
              <w:lang w:val="en-US"/>
            </w:rPr>
            <w:instrText>dWxhciBhbmQgTW9sZWN1bGFyIE1lY2hhbmlzbXMiLCJTaG9ydFRpdGxlVXBkYXRlVHlwZSI6MCwiU291cmNlT2ZCaWJsaW9ncmFwaGljSW5mb3JtYXRpb24iOiJQdWJNZWQiLCJTdGF0aWNJZHMiOlsiMTA1NWIyMTItYmJiYS00MzZhLThjYzAtYTMyNTRlODE2YjY3Il0sIlRhYmxlT2ZDb250ZW50c0NvbXBsZXhpdHkiOjAsIlRhYmxlT2ZD</w:instrText>
          </w:r>
          <w:r>
            <w:rPr>
              <w:sz w:val="24"/>
              <w:szCs w:val="24"/>
              <w:lang w:val="en-US"/>
            </w:rPr>
            <w:instrText>b250ZW50c1NvdXJjZVRleHRGb3JtYXQiOjAsIlRhc2tzIjpbXSwiVGl0bGUiOiJDZWxsdWxhciBhbmQgTW9sZWN1bGFyIE1lY2hhbmlzbXMgb2YgTWV0Zm9ybWluIEFjdGlvbiIsIlRyYW5zbGF0b3JzIjpbXSwiVm9sdW1lIjoiNDIiLCJZZWFyIjoiMjAyMSIsIlllYXJSZXNvbHZlZCI6IjIwMjEiLCJDcmVhdGVkQnkiOiJfSmVubnkiLCJD</w:instrText>
          </w:r>
          <w:r>
            <w:rPr>
              <w:sz w:val="24"/>
              <w:szCs w:val="24"/>
              <w:lang w:val="en-US"/>
            </w:rPr>
            <w:instrText>cmVhdGVkT24iOiIyMDIyLTA4LTA4VDA4OjQ0OjU0IiwiTW9kaWZpZWRCeSI6Il9KZW5ueSIsIklkIjoiNWQ1YmE4MmQtZjkxMS00ODZmLTgwYjItYjQ3NzE4ZWU0MjA3IiwiTW9kaWZpZWRPbiI6IjIwMjItMTAtMjZUMTQ6MDA6MzkiLCJQcm9qZWN0Ijp7IiRyZWYiOiI4In19LCJVc2VOdW1iZXJpbmdUeXBlT2ZQYXJlbnREb2N1bWVudCI6</w:instrText>
          </w:r>
          <w:r>
            <w:rPr>
              <w:sz w:val="24"/>
              <w:szCs w:val="24"/>
              <w:lang w:val="en-US"/>
            </w:rPr>
            <w:instrText>ZmFsc2V9XSwiRm9ybWF0dGVkVGV4dCI6eyIkaWQiOiIyMCIsIkNvdW50IjoxLCJUZXh0VW5pdHMiOlt7IiRpZCI6IjIxIiwiRm9udFN0eWxlIjp7IiRpZCI6IjIyIiwiTmV1dHJhbCI6dHJ1ZX0sIlJlYWRpbmdPcmRlciI6MSwiVGV4dCI6IigyKSJ9XX0sIlRhZyI6IkNpdGF2aVBsYWNlaG9sZGVyI2U4MjEzZTE2LTIwZDQtNDFlZi05MTFh</w:instrText>
          </w:r>
          <w:r>
            <w:rPr>
              <w:sz w:val="24"/>
              <w:szCs w:val="24"/>
              <w:lang w:val="en-US"/>
            </w:rPr>
            <w:instrText>LThmZjhhYWVkMjM0NyIsIlRleHQiOiIoMikiLCJXQUlWZXJzaW9uIjoiNi4xNC4wLjAifQ==}</w:instrText>
          </w:r>
          <w:r>
            <w:rPr>
              <w:sz w:val="24"/>
              <w:szCs w:val="24"/>
              <w:lang w:val="en-US"/>
            </w:rPr>
            <w:fldChar w:fldCharType="separate"/>
          </w:r>
          <w:r>
            <w:rPr>
              <w:sz w:val="24"/>
              <w:szCs w:val="24"/>
              <w:lang w:val="en-US"/>
            </w:rPr>
            <w:t>(2)</w:t>
          </w:r>
          <w:r>
            <w:rPr>
              <w:sz w:val="24"/>
              <w:szCs w:val="24"/>
              <w:lang w:val="en-US"/>
            </w:rPr>
            <w:fldChar w:fldCharType="end"/>
          </w:r>
        </w:sdtContent>
      </w:sdt>
      <w:r>
        <w:rPr>
          <w:sz w:val="24"/>
          <w:szCs w:val="24"/>
          <w:lang w:val="en-US"/>
        </w:rPr>
        <w:t>. Finally, metformin seems to be related to shifts in the composition of the gut microbiome, but it remains unclear if and how changes of the gut microbiome lead to glucose-lo</w:t>
      </w:r>
      <w:r>
        <w:rPr>
          <w:sz w:val="24"/>
          <w:szCs w:val="24"/>
          <w:lang w:val="en-US"/>
        </w:rPr>
        <w:t xml:space="preserve">wering effects </w:t>
      </w:r>
      <w:sdt>
        <w:sdtPr>
          <w:rPr>
            <w:sz w:val="24"/>
            <w:szCs w:val="24"/>
            <w:lang w:val="en-US"/>
          </w:rPr>
          <w:alias w:val="To edit, see citavi.com/edit"/>
          <w:tag w:val="CitaviPlaceholder#99378a5b-173d-467f-9249-8e603d8cd663"/>
          <w:id w:val="664899547"/>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w:instrText>
          </w:r>
          <w:r>
            <w:rPr>
              <w:sz w:val="24"/>
              <w:szCs w:val="24"/>
              <w:lang w:val="en-US"/>
            </w:rPr>
            <w:instrText>2xkZXJFbnRyeSwgU3dpc3NBY2FkZW1pYy5DaXRhdmkiLCJJZCI6IjlhMGZiNDhjLTc2ZTgtNDk3Ni1iYmE2LWVhYWViOWIxMzZiMyIsIlJhbmdlTGVuZ3RoIjozLCJSZWZlcmVuY2VJZCI6IjVkNWJhODJkLWY5MTEtNDg2Zi04MGIyLWI0NzcxOGVlNDIwNyIsIlBhZ2VSYW5nZSI6eyIkaWQiOiIzIiwiJHR5cGUiOiJTd2lzc0FjYWRlbWljL</w:instrText>
          </w:r>
          <w:r>
            <w:rPr>
              <w:sz w:val="24"/>
              <w:szCs w:val="24"/>
              <w:lang w:val="en-US"/>
            </w:rPr>
            <w:instrText>lBhZ2VSYW5nZSwgU3dpc3NBY2FkZW1pYyIsIkVuZFBhZ2UiOnsiJGlkIjoiNCIsIiR0eXBlIjoiU3dpc3NBY2FkZW1pYy5QYWdlTnVtYmVyLCBTd2lzc0FjYWRlbWljIiwiSXNGdWxseU51bWVyaWMiOmZhbHNlLCJOdW1iZXJpbmdUeXBlIjowLCJOdW1lcmFsU3lzdGVtIjowfSwiTnVtYmVyaW5nVHlwZSI6MCwiTnVtZXJhbFN5c3RlbSI6M</w:instrText>
          </w:r>
          <w:r>
            <w:rPr>
              <w:sz w:val="24"/>
              <w:szCs w:val="24"/>
              <w:lang w:val="en-US"/>
            </w:rPr>
            <w:instrText>CwiU3RhcnRQYWdlIjp7IiRpZCI6IjUiLCIkdHlwZSI6IlN3aXNzQWNhZGVtaWMuUGFnZU51bWJlciwgU3dpc3NBY2FkZW1pYyIsIklzRnVsbHlOdW1lcmljIjpmYWxzZSwiTnVtYmVyaW5nVHlwZSI6MCwiTnVtZXJhbFN5c3RlbSI6MH19LCJSZWZlcmVuY2UiOnsiJGlkIjoiNiIsIiR0eXBlIjoiU3dpc3NBY2FkZW1pYy5DaXRhdmkuUmVmZ</w:instrText>
          </w:r>
          <w:r>
            <w:rPr>
              <w:sz w:val="24"/>
              <w:szCs w:val="24"/>
              <w:lang w:val="en-US"/>
            </w:rPr>
            <w:instrText>XJlbmNlLCBTd2lzc0FjYWRlbWljLkNpdGF2aSIsIkFic3RyYWN0Q29tcGxleGl0eSI6MCwiQWJzdHJhY3RTb3VyY2VUZXh0Rm9ybWF0IjowLCJBdXRob3JzIjpbeyIkaWQiOiI3IiwiJHR5cGUiOiJTd2lzc0FjYWRlbWljLkNpdGF2aS5QZXJzb24sIFN3aXNzQWNhZGVtaWMuQ2l0YXZpIiwiRmlyc3ROYW1lIjoiVHJhY2kiLCJMYXN0TmFtZ</w:instrText>
          </w:r>
          <w:r>
            <w:rPr>
              <w:sz w:val="24"/>
              <w:szCs w:val="24"/>
              <w:lang w:val="en-US"/>
            </w:rPr>
            <w:instrText>SI6IkxhTW9pYSIsIk1pZGRsZU5hbWUiOiJFLiIsIlByb3RlY3RlZCI6ZmFsc2UsIlNleCI6MSwiQ3JlYXRlZEJ5IjoiX0plbm55IiwiQ3JlYXRlZE9uIjoiMjAyMi0wOC0wOFQwODo0NDo1NCIsIk1vZGlmaWVkQnkiOiJfSmVubnkiLCJJZCI6ImQ2MjkyOTFjLWU0NDYtNDkxOC1hMTMxLWJiYzM0NGZkNjEwZCIsIk1vZGlmaWVkT24iOiIyM</w:instrText>
          </w:r>
          <w:r>
            <w:rPr>
              <w:sz w:val="24"/>
              <w:szCs w:val="24"/>
              <w:lang w:val="en-US"/>
            </w:rPr>
            <w:instrText>DIyLTA4LTA4VDA4OjQ0OjU0IiwiUHJvamVjdCI6eyIkaWQiOiI4IiwiJHR5cGUiOiJTd2lzc0FjYWRlbWljLkNpdGF2aS5Qcm9qZWN0LCBTd2lzc0FjYWRlbWljLkNpdGF2aSJ9fSx7IiRpZCI6IjkiLCIkdHlwZSI6IlN3aXNzQWNhZGVtaWMuQ2l0YXZpLlBlcnNvbiwgU3dpc3NBY2FkZW1pYy5DaXRhdmkiLCJGaXJzdE5hbWUiOiJHZXJhb</w:instrText>
          </w:r>
          <w:r>
            <w:rPr>
              <w:sz w:val="24"/>
              <w:szCs w:val="24"/>
              <w:lang w:val="en-US"/>
            </w:rPr>
            <w:instrText>GQiLCJMYXN0TmFtZSI6IlNodWxtYW4iLCJNaWRkbGVOYW1lIjoiSS4iLCJQcm90ZWN0ZWQiOmZhbHNlLCJTZXgiOjIsIkNyZWF0ZWRCeSI6Il9KZW5ueSIsIkNyZWF0ZWRPbiI6IjIwMjItMDgtMDhUMDg6NDQ6NTQiLCJNb2RpZmllZEJ5IjoiX0plbm55IiwiSWQiOiIzMjdkNWU0Yi0wOTQyLTRlOWItOTRiOC0yZGI1MmRjZTUzZjQiLCJNb</w:instrText>
          </w:r>
          <w:r>
            <w:rPr>
              <w:sz w:val="24"/>
              <w:szCs w:val="24"/>
              <w:lang w:val="en-US"/>
            </w:rPr>
            <w:instrText>2RpZmllZE9uIjoiMjAyMi0wOC0wOFQwODo0NDo1NCIsIlByb2plY3QiOnsiJHJlZiI6IjgifX1dLCJDaXRhdGlvbktleVVwZGF0ZVR5cGUiOjAsIkNvbGxhYm9yYXRvcnMiOltdLCJEb2kiOiIxMC4xMjEwL2VuZHJldi9ibmFhMDIzIiwiRWRpdG9ycyI6W10sIkV2YWx1YXRpb25Db21wbGV4aXR5IjowLCJFdmFsdWF0aW9uU291cmNlVGV4d</w:instrText>
          </w:r>
          <w:r>
            <w:rPr>
              <w:sz w:val="24"/>
              <w:szCs w:val="24"/>
              <w:lang w:val="en-US"/>
            </w:rPr>
            <w:instrText>EZvcm1hdCI6MCwiR3JvdXBzIjpbXSwiSGFzTGFiZWwxIjpmYWxzZSwiSGFzTGFiZWwyIjpmYWxzZSwiS2V5d29yZHMiOltdLCJMYW5ndWFnZSI6ImVuZyIsIkxhbmd1YWdlQ29kZSI6ImVuIiwiTG9jYXRpb25zIjpbeyIkaWQiOiIxMCIsIiR0eXBlIjoiU3dpc3NBY2FkZW1pYy5DaXRhdmkuTG9jYXRpb24sIFN3aXNzQWNhZGVtaWMuQ2l0Y</w:instrText>
          </w:r>
          <w:r>
            <w:rPr>
              <w:sz w:val="24"/>
              <w:szCs w:val="24"/>
              <w:lang w:val="en-US"/>
            </w:rPr>
            <w:instrText>XZpIiwiQWRkcmVzcyI6eyIkaWQiOiIxMSIsIiR0eXBlIjoiU3dpc3NBY2FkZW1pYy5DaXRhdmkuTGlua2VkUmVzb3VyY2UsIFN3aXNzQWNhZGVtaWMuQ2l0YXZpIiwiTGlua2VkUmVzb3VyY2VUeXBlIjo1LCJPcmlnaW5hbFN0cmluZyI6IjMyODk3Mzg4IiwiVXJpU3RyaW5nIjoiaHR0cDovL3d3dy5uY2JpLm5sbS5uaWguZ292L3B1Ym1lZ</w:instrText>
          </w:r>
          <w:r>
            <w:rPr>
              <w:sz w:val="24"/>
              <w:szCs w:val="24"/>
              <w:lang w:val="en-US"/>
            </w:rPr>
            <w:instrText>C8zMjg5NzM4OCIsIkxpbmtlZFJlc291cmNlU3RhdHVzIjo4LCJQcm9wZXJ0aWVzIjp7IiRpZCI6IjEyIiwiJHR5cGUiOiJTd2lzc0FjYWRlbWljLkNpdGF2aS5MaW5rZWRSZXNvdXJjZVByb3BlcnRpZXMsIFN3aXNzQWNhZGVtaWMuQ2l0YXZpIn0sIlN5bmNGb2xkZXJUeXBlIjowLCJJc0xvY2FsQ2xvdWRQcm9qZWN0RmlsZUxpbmsiOmZhb</w:instrText>
          </w:r>
          <w:r>
            <w:rPr>
              <w:sz w:val="24"/>
              <w:szCs w:val="24"/>
              <w:lang w:val="en-US"/>
            </w:rPr>
            <w:instrText>HNlLCJJc0Nsb3VkUmVzdG9yZSI6ZmFsc2UsIklzQ2xvdWRDb3B5IjpmYWxzZSwiQXR0YWNobWVudEZvbGRlcldhc0luRmFsbGJhY2tNb2RlIjpmYWxzZX0sIkFubm90YXRpb25zIjpbXSwiTG9jYXRpb25UeXBlIjowLCJNaXJyb3JzUmVmZXJlbmNlUHJvcGVydHlJZCI6MTY0LCJDcmVhdGVkQnkiOiJfSmVubnkiLCJDcmVhdGVkT24iOiIyM</w:instrText>
          </w:r>
          <w:r>
            <w:rPr>
              <w:sz w:val="24"/>
              <w:szCs w:val="24"/>
              <w:lang w:val="en-US"/>
            </w:rPr>
            <w:instrText>DIyLTA4LTA4VDA4OjQ0OjU0IiwiTW9kaWZpZWRCeSI6Il9KZW5ueSIsIklkIjoiMTI4ZWE2OTctZmY3MS00YjA2LTk0NmMtZTdjNjkxMTA1MjhiIiwiTW9kaWZpZWRPbiI6IjIwMjItMDgtMDhUMDg6NDQ6NTQiLCJQcm9qZWN0Ijp7IiRyZWYiOiI4In19LHsiJGlkIjoiMTMiLCIkdHlwZSI6IlN3aXNzQWNhZGVtaWMuQ2l0YXZpLkxvY2F0a</w:instrText>
          </w:r>
          <w:r>
            <w:rPr>
              <w:sz w:val="24"/>
              <w:szCs w:val="24"/>
              <w:lang w:val="en-US"/>
            </w:rPr>
            <w:instrText>W9uLCBTd2lzc0FjYWRlbWljLkNpdGF2aSIsIkFkZHJlc3MiOnsiJGlkIjoiMTQiLCIkdHlwZSI6IlN3aXNzQWNhZGVtaWMuQ2l0YXZpLkxpbmtlZFJlc291cmNlLCBTd2lzc0FjYWRlbWljLkNpdGF2aSIsIkxpbmtlZFJlc291cmNlVHlwZSI6NSwiT3JpZ2luYWxTdHJpbmciOiIxMC4xMjEwL2VuZHJldi9ibmFhMDIzIiwiVXJpU3RyaW5nI</w:instrText>
          </w:r>
          <w:r>
            <w:rPr>
              <w:sz w:val="24"/>
              <w:szCs w:val="24"/>
              <w:lang w:val="en-US"/>
            </w:rPr>
            <w:instrText>joiaHR0cHM6Ly9kb2kub3JnLzEwLjEyMTAvZW5kcmV2L2JuYWEwMjMiLCJMaW5rZWRSZXNvdXJjZVN0YXR1cyI6OCwiUHJvcGVydGllcyI6eyIkaWQiOiIxNSIsIiR0eXBlIjoiU3dpc3NBY2FkZW1pYy5DaXRhdmkuTGlua2VkUmVzb3VyY2VQcm9wZXJ0aWVzLCBTd2lzc0FjYWRlbWljLkNpdGF2aSJ9LCJTeW5jRm9sZGVyVHlwZSI6MCwiS</w:instrText>
          </w:r>
          <w:r>
            <w:rPr>
              <w:sz w:val="24"/>
              <w:szCs w:val="24"/>
              <w:lang w:val="en-US"/>
            </w:rPr>
            <w:instrText>XNMb2NhbENsb3VkUHJvamVjdEZpbGVMaW5rIjpmYWxzZSwiSXNDbG91ZFJlc3RvcmUiOmZhbHNlLCJJc0Nsb3VkQ29weSI6ZmFsc2UsIkF0dGFjaG1lbnRGb2xkZXJXYXNJbkZhbGxiYWNrTW9kZSI6ZmFsc2V9LCJBbm5vdGF0aW9ucyI6W10sIkxvY2F0aW9uVHlwZSI6MCwiTWlycm9yc1JlZmVyZW5jZVByb3BlcnR5SWQiOjEyOCwiQ3JlY</w:instrText>
          </w:r>
          <w:r>
            <w:rPr>
              <w:sz w:val="24"/>
              <w:szCs w:val="24"/>
              <w:lang w:val="en-US"/>
            </w:rPr>
            <w:instrText>XRlZEJ5IjoiX0plbm55IiwiQ3JlYXRlZE9uIjoiMjAyMi0wOC0wOFQwODo0NDo1NCIsIk1vZGlmaWVkQnkiOiJfSmVubnkiLCJJZCI6ImRmNGVhYTFlLWVmZWMtNDIzOS04OTk3LTYzNzkzNTY1NDFhNSIsIk1vZGlmaWVkT24iOiIyMDIyLTA4LTA4VDA4OjQ0OjU0IiwiUHJvamVjdCI6eyIkcmVmIjoiOCJ9fSx7IiRpZCI6IjE2IiwiJHR5c</w:instrText>
          </w:r>
          <w:r>
            <w:rPr>
              <w:sz w:val="24"/>
              <w:szCs w:val="24"/>
              <w:lang w:val="en-US"/>
            </w:rPr>
            <w:instrText>GUiOiJTd2lzc0FjYWRlbWljLkNpdGF2aS5Mb2NhdGlvbiwgU3dpc3NBY2FkZW1pYy5DaXRhdmkiLCJBZGRyZXNzIjp7IiRpZCI6IjE3IiwiJHR5cGUiOiJTd2lzc0FjYWRlbWljLkNpdGF2aS5MaW5rZWRSZXNvdXJjZSwgU3dpc3NBY2FkZW1pYy5DaXRhdmkiLCJMaW5rZWRSZXNvdXJjZVR5cGUiOjUsIk9yaWdpbmFsU3RyaW5nIjoiUE1DN</w:instrText>
          </w:r>
          <w:r>
            <w:rPr>
              <w:sz w:val="24"/>
              <w:szCs w:val="24"/>
              <w:lang w:val="en-US"/>
            </w:rPr>
            <w:instrText>zg0NjA4NiIsIlVyaVN0cmluZyI6Imh0dHBzOi8vd3d3Lm5jYmkubmxtLm5paC5nb3YvcG1jL2FydGljbGVzL1BNQzc4NDYwODYiLCJMaW5rZWRSZXNvdXJjZVN0YXR1cyI6OCwiUHJvcGVydGllcyI6eyIkaWQiOiIxOCIsIiR0eXBlIjoiU3dpc3NBY2FkZW1pYy5DaXRhdmkuTGlua2VkUmVzb3VyY2VQcm9wZXJ0aWVzLCBTd2lzc0FjYWRlb</w:instrText>
          </w:r>
          <w:r>
            <w:rPr>
              <w:sz w:val="24"/>
              <w:szCs w:val="24"/>
              <w:lang w:val="en-US"/>
            </w:rPr>
            <w:instrText>WljLkNpdGF2aSJ9LCJTeW5jRm9sZGVyVHlwZSI6MCwiSXNMb2NhbENsb3VkUHJvamVjdEZpbGVMaW5rIjpmYWxzZSwiSXNDbG91ZFJlc3RvcmUiOmZhbHNlLCJJc0Nsb3VkQ29weSI6ZmFsc2UsIkF0dGFjaG1lbnRGb2xkZXJXYXNJbkZhbGxiYWNrTW9kZSI6ZmFsc2V9LCJBbm5vdGF0aW9ucyI6W10sIkxvY2F0aW9uVHlwZSI6MCwiTWlyc</w:instrText>
          </w:r>
          <w:r>
            <w:rPr>
              <w:sz w:val="24"/>
              <w:szCs w:val="24"/>
              <w:lang w:val="en-US"/>
            </w:rPr>
            <w:instrText>m9yc1JlZmVyZW5jZVByb3BlcnR5SWQiOjIwOCwiQ3JlYXRlZEJ5IjoiX0plbm55IiwiQ3JlYXRlZE9uIjoiMjAyMi0wOC0wOFQwODo0NDo1NCIsIk1vZGlmaWVkQnkiOiJfSmVubnkiLCJJZCI6IjdiYzk1NTI5LTc3ZDEtNGFhMC1hNzA0LTA5MWJkMmJlZGRiNiIsIk1vZGlmaWVkT24iOiIyMDIyLTA4LTA4VDA4OjQ0OjU0IiwiUHJvamVjd</w:instrText>
          </w:r>
          <w:r>
            <w:rPr>
              <w:sz w:val="24"/>
              <w:szCs w:val="24"/>
              <w:lang w:val="en-US"/>
            </w:rPr>
            <w:instrText>CI6eyIkcmVmIjoiOCJ9fV0sIk51bWJlciI6IjEiLCJPcmdhbml6YXRpb25zIjpbXSwiT3RoZXJzSW52b2x2ZWQiOltdLCJQYWdlUmFuZ2UiOiI8c3A+XHJcbiAgPG4+Nzc8L24+XHJcbiAgPGluPnRydWU8L2luPlxyXG4gIDxvcz43Nzwvb3M+XHJcbiAgPHBzPjc3PC9wcz5cclxuPC9zcD5cclxuPGVwPlxyXG4gIDxuPjk2PC9uPlxyXG4gI</w:instrText>
          </w:r>
          <w:r>
            <w:rPr>
              <w:sz w:val="24"/>
              <w:szCs w:val="24"/>
              <w:lang w:val="en-US"/>
            </w:rPr>
            <w:instrText>Dxpbj50cnVlPC9pbj5cclxuICA8b3M+OTY8L29zPlxyXG4gIDxwcz45NjwvcHM+XHJcbjwvZXA+XHJcbjxvcz43Ny05Njwvb3M+IiwiUGVyaW9kaWNhbCI6eyIkaWQiOiIxOSIsIiR0eXBlIjoiU3dpc3NBY2FkZW1pYy5DaXRhdmkuUGVyaW9kaWNhbCwgU3dpc3NBY2FkZW1pYy5DaXRhdmkiLCJFaXNzbiI6IjE5NDUtNzE4OSIsIk5hbWUiO</w:instrText>
          </w:r>
          <w:r>
            <w:rPr>
              <w:sz w:val="24"/>
              <w:szCs w:val="24"/>
              <w:lang w:val="en-US"/>
            </w:rPr>
            <w:instrText>iJFbmRvY3JpbmUgcmV2aWV3cyIsIlBhZ2luYXRpb24iOjAsIlByb3RlY3RlZCI6ZmFsc2UsIlVzZXJBYmJyZXZpYXRpb24xIjoiRW5kb2NyIFJldiIsIkNyZWF0ZWRCeSI6Il9KZW5ueSIsIkNyZWF0ZWRPbiI6IjIwMjItMDgtMDhUMDg6NDQ6NTQiLCJNb2RpZmllZEJ5IjoiX0plbm55IiwiSWQiOiIzYTVmYzdmNy0zYWJlLTQ5MGUtODJkZ</w:instrText>
          </w:r>
          <w:r>
            <w:rPr>
              <w:sz w:val="24"/>
              <w:szCs w:val="24"/>
              <w:lang w:val="en-US"/>
            </w:rPr>
            <w:instrText>S1iOWFjM2EzYTQxNDUiLCJNb2RpZmllZE9uIjoiMjAyMi0wOC0wOFQwODo0NDo1NCIsIlByb2plY3QiOnsiJHJlZiI6IjgifX0sIlBtY0lkIjoiUE1DNzg0NjA4NiIsIlB1Ymxpc2hlcnMiOltdLCJQdWJNZWRJZCI6IjMyODk3Mzg4IiwiUXVvdGF0aW9ucyI6W10sIlJhdGluZyI6MCwiUmVmZXJlbmNlVHlwZSI6IkpvdXJuYWxBcnRpY2xlI</w:instrText>
          </w:r>
          <w:r>
            <w:rPr>
              <w:sz w:val="24"/>
              <w:szCs w:val="24"/>
              <w:lang w:val="en-US"/>
            </w:rPr>
            <w:instrText>iwiU2hvcnRUaXRsZSI6IkxhTW9pYSwgU2h1bG1hbiAyMDIxIOKAkyBDZWxsdWxhciBhbmQgTW9sZWN1bGFyIE1lY2hhbmlzbXMiLCJTaG9ydFRpdGxlVXBkYXRlVHlwZSI6MCwiU291cmNlT2ZCaWJsaW9ncmFwaGljSW5mb3JtYXRpb24iOiJQdWJNZWQiLCJTdGF0aWNJZHMiOlsiMTA1NWIyMTItYmJiYS00MzZhLThjYzAtYTMyNTRlODE2Y</w:instrText>
          </w:r>
          <w:r>
            <w:rPr>
              <w:sz w:val="24"/>
              <w:szCs w:val="24"/>
              <w:lang w:val="en-US"/>
            </w:rPr>
            <w:instrText>jY3Il0sIlRhYmxlT2ZDb250ZW50c0NvbXBsZXhpdHkiOjAsIlRhYmxlT2ZDb250ZW50c1NvdXJjZVRleHRGb3JtYXQiOjAsIlRhc2tzIjpbXSwiVGl0bGUiOiJDZWxsdWxhciBhbmQgTW9sZWN1bGFyIE1lY2hhbmlzbXMgb2YgTWV0Zm9ybWluIEFjdGlvbiIsIlRyYW5zbGF0b3JzIjpbXSwiVm9sdW1lIjoiNDIiLCJZZWFyIjoiMjAyMSIsI</w:instrText>
          </w:r>
          <w:r>
            <w:rPr>
              <w:sz w:val="24"/>
              <w:szCs w:val="24"/>
              <w:lang w:val="en-US"/>
            </w:rPr>
            <w:instrText>lllYXJSZXNvbHZlZCI6IjIwMjEiLCJDcmVhdGVkQnkiOiJfSmVubnkiLCJDcmVhdGVkT24iOiIyMDIyLTA4LTA4VDA4OjQ0OjU0IiwiTW9kaWZpZWRCeSI6Il9KZW5ueSIsIklkIjoiNWQ1YmE4MmQtZjkxMS00ODZmLTgwYjItYjQ3NzE4ZWU0MjA3IiwiTW9kaWZpZWRPbiI6IjIwMjItMTAtMjZUMTQ6MDA6MzkiLCJQcm9qZWN0Ijp7IiRyZ</w:instrText>
          </w:r>
          <w:r>
            <w:rPr>
              <w:sz w:val="24"/>
              <w:szCs w:val="24"/>
              <w:lang w:val="en-US"/>
            </w:rPr>
            <w:instrText>WYiOiI4In19LCJVc2VOdW1iZXJpbmdUeXBlT2ZQYXJlbnREb2N1bWVudCI6ZmFsc2V9XSwiRm9ybWF0dGVkVGV4dCI6eyIkaWQiOiIyMCIsIkNvdW50IjoxLCJUZXh0VW5pdHMiOlt7IiRpZCI6IjIxIiwiRm9udFN0eWxlIjp7IiRpZCI6IjIyIiwiTmV1dHJhbCI6dHJ1ZX0sIlJlYWRpbmdPcmRlciI6MSwiVGV4dCI6IigyKSJ9XX0sIlRhZ</w:instrText>
          </w:r>
          <w:r>
            <w:rPr>
              <w:sz w:val="24"/>
              <w:szCs w:val="24"/>
              <w:lang w:val="en-US"/>
            </w:rPr>
            <w:instrText>yI6IkNpdGF2aVBsYWNlaG9sZGVyIzk5Mzc4YTViLTE3M2QtNDY3Zi05MjQ5LThlNjAzZDhjZDY2MyIsIlRleHQiOiIoMikiLCJXQUlWZXJzaW9uIjoiNi4xNC4wLjAifQ==}</w:instrText>
          </w:r>
          <w:r>
            <w:rPr>
              <w:sz w:val="24"/>
              <w:szCs w:val="24"/>
              <w:lang w:val="en-US"/>
            </w:rPr>
            <w:fldChar w:fldCharType="separate"/>
          </w:r>
          <w:r>
            <w:rPr>
              <w:sz w:val="24"/>
              <w:szCs w:val="24"/>
              <w:lang w:val="en-US"/>
            </w:rPr>
            <w:t>(2)</w:t>
          </w:r>
          <w:r>
            <w:rPr>
              <w:sz w:val="24"/>
              <w:szCs w:val="24"/>
              <w:lang w:val="en-US"/>
            </w:rPr>
            <w:fldChar w:fldCharType="end"/>
          </w:r>
        </w:sdtContent>
      </w:sdt>
      <w:r>
        <w:rPr>
          <w:sz w:val="24"/>
          <w:szCs w:val="24"/>
          <w:lang w:val="en-US"/>
        </w:rPr>
        <w:t>. It is postulated that a healthier gut microbiome suppresses postprandial hyperglycemia and that levels of inflamma</w:t>
      </w:r>
      <w:r>
        <w:rPr>
          <w:sz w:val="24"/>
          <w:szCs w:val="24"/>
          <w:lang w:val="en-US"/>
        </w:rPr>
        <w:t xml:space="preserve">tory cytokines are reduced </w:t>
      </w:r>
      <w:sdt>
        <w:sdtPr>
          <w:rPr>
            <w:sz w:val="24"/>
            <w:szCs w:val="24"/>
            <w:lang w:val="en-US"/>
          </w:rPr>
          <w:alias w:val="To edit, see citavi.com/edit"/>
          <w:tag w:val="CitaviPlaceholder#bdf357b7-ed2e-4830-9f1b-17ac50161cd2"/>
          <w:id w:val="-911159823"/>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w:instrText>
          </w:r>
          <w:r>
            <w:rPr>
              <w:sz w:val="24"/>
              <w:szCs w:val="24"/>
              <w:lang w:val="en-US"/>
            </w:rPr>
            <w:instrText>3JkUGxhY2Vob2xkZXJFbnRyeSwgU3dpc3NBY2FkZW1pYy5DaXRhdmkiLCJJZCI6ImNkMTMwNDhjLTE4MjAtNGJjYy1hZTg0LTIxNTE3OTRlYWY5OCIsIlJhbmdlTGVuZ3RoIjozLCJSZWZlcmVuY2VJZCI6ImJmNzFiN2YzLWJkZDMtNDEzZC05ZjgzLTYxMWMzOWQ2YjEwZCIsIlBhZ2VSYW5nZSI6eyIkaWQiOiIzIiwiJHR5cGUiOiJTd2lzc</w:instrText>
          </w:r>
          <w:r>
            <w:rPr>
              <w:sz w:val="24"/>
              <w:szCs w:val="24"/>
              <w:lang w:val="en-US"/>
            </w:rPr>
            <w:instrText>0FjYWRlbWljLlBhZ2VSYW5nZSwgU3dpc3NBY2FkZW1pYyIsIkVuZFBhZ2UiOnsiJGlkIjoiNCIsIiR0eXBlIjoiU3dpc3NBY2FkZW1pYy5QYWdlTnVtYmVyLCBTd2lzc0FjYWRlbWljIiwiSXNGdWxseU51bWVyaWMiOmZhbHNlLCJOdW1iZXJpbmdUeXBlIjowLCJOdW1lcmFsU3lzdGVtIjowfSwiTnVtYmVyaW5nVHlwZSI6MCwiTnVtZXJhb</w:instrText>
          </w:r>
          <w:r>
            <w:rPr>
              <w:sz w:val="24"/>
              <w:szCs w:val="24"/>
              <w:lang w:val="en-US"/>
            </w:rPr>
            <w:instrText>FN5c3RlbSI6MCwiU3RhcnRQYWdlIjp7IiRpZCI6IjUiLCIkdHlwZSI6IlN3aXNzQWNhZGVtaWMuUGFnZU51bWJlciwgU3dpc3NBY2FkZW1pYyIsIklzRnVsbHlOdW1lcmljIjpmYWxzZSwiTnVtYmVyaW5nVHlwZSI6MCwiTnVtZXJhbFN5c3RlbSI6MH19LCJSZWZlcmVuY2UiOnsiJGlkIjoiNiIsIiR0eXBlIjoiU3dpc3NBY2FkZW1pYy5Da</w:instrText>
          </w:r>
          <w:r>
            <w:rPr>
              <w:sz w:val="24"/>
              <w:szCs w:val="24"/>
              <w:lang w:val="en-US"/>
            </w:rPr>
            <w:instrText>XRhdmkuUmVmZXJlbmNlLCBTd2lzc0FjYWRlbWljLkNpdGF2aSIsIkFic3RyYWN0Q29tcGxleGl0eSI6MCwiQWJzdHJhY3RTb3VyY2VUZXh0Rm9ybWF0IjowLCJBdXRob3JzIjpbeyIkaWQiOiI3IiwiJHR5cGUiOiJTd2lzc0FjYWRlbWljLkNpdGF2aS5QZXJzb24sIFN3aXNzQWNhZGVtaWMuQ2l0YXZpIiwiRmlyc3ROYW1lIjoiR3JhaGFtI</w:instrText>
          </w:r>
          <w:r>
            <w:rPr>
              <w:sz w:val="24"/>
              <w:szCs w:val="24"/>
              <w:lang w:val="en-US"/>
            </w:rPr>
            <w:instrText>iwiTGFzdE5hbWUiOiJSZW5hIiwiUHJvdGVjdGVkIjpmYWxzZSwiU2V4IjoyLCJDcmVhdGVkQnkiOiJfSmVubnkiLCJDcmVhdGVkT24iOiIyMDIyLTA4LTA4VDA4OjQxOjIwIiwiTW9kaWZpZWRCeSI6Il9KZW5ueSIsIklkIjoiYzdjNzAyNTctZDZkMC00NGE5LTg0ZDUtNTBlOGRhZmVmNzNmIiwiTW9kaWZpZWRPbiI6IjIwMjItMDgtMDhUM</w:instrText>
          </w:r>
          <w:r>
            <w:rPr>
              <w:sz w:val="24"/>
              <w:szCs w:val="24"/>
              <w:lang w:val="en-US"/>
            </w:rPr>
            <w:instrText>Dg6NDE6MjAiLCJQcm9qZWN0Ijp7IiRpZCI6IjgiLCIkdHlwZSI6IlN3aXNzQWNhZGVtaWMuQ2l0YXZpLlByb2plY3QsIFN3aXNzQWNhZGVtaWMuQ2l0YXZpIn19LHsiJGlkIjoiOSIsIiR0eXBlIjoiU3dpc3NBY2FkZW1pYy5DaXRhdmkuUGVyc29uLCBTd2lzc0FjYWRlbWljLkNpdGF2aSIsIkZpcnN0TmFtZSI6IkQuIiwiTGFzdE5hbWUiO</w:instrText>
          </w:r>
          <w:r>
            <w:rPr>
              <w:sz w:val="24"/>
              <w:szCs w:val="24"/>
              <w:lang w:val="en-US"/>
            </w:rPr>
            <w:instrText>iJIYXJkaWUiLCJNaWRkbGVOYW1lIjoiR3JhaGFtZSIsIlByb3RlY3RlZCI6ZmFsc2UsIlNleCI6MCwiQ3JlYXRlZEJ5IjoiX0plbm55IiwiQ3JlYXRlZE9uIjoiMjAyMi0wOC0wOFQwODo0MToyMCIsIk1vZGlmaWVkQnkiOiJfSmVubnkiLCJJZCI6Ijg4ZWRlOGU4LTMyNjgtNGE1ZC04NDAzLTk0NTgyZWMzMzU1YiIsIk1vZGlmaWVkT24iO</w:instrText>
          </w:r>
          <w:r>
            <w:rPr>
              <w:sz w:val="24"/>
              <w:szCs w:val="24"/>
              <w:lang w:val="en-US"/>
            </w:rPr>
            <w:instrText>iIyMDIyLTA4LTA4VDA4OjQxOjIwIiwiUHJvamVjdCI6eyIkcmVmIjoiOCJ9fSx7IiRpZCI6IjEwIiwiJHR5cGUiOiJTd2lzc0FjYWRlbWljLkNpdGF2aS5QZXJzb24sIFN3aXNzQWNhZGVtaWMuQ2l0YXZpIiwiRmlyc3ROYW1lIjoiRXdhbiIsIkxhc3ROYW1lIjoiUGVhcnNvbiIsIk1pZGRsZU5hbWUiOiJSLiIsIlByb3RlY3RlZCI6ZmFsc</w:instrText>
          </w:r>
          <w:r>
            <w:rPr>
              <w:sz w:val="24"/>
              <w:szCs w:val="24"/>
              <w:lang w:val="en-US"/>
            </w:rPr>
            <w:instrText>2UsIlNleCI6MiwiQ3JlYXRlZEJ5IjoiX0plbm55IiwiQ3JlYXRlZE9uIjoiMjAyMi0wOC0wOFQwODo0MToyMCIsIk1vZGlmaWVkQnkiOiJfSmVubnkiLCJJZCI6ImExMGZiMjg3LTY0ZjAtNDBlMS04MjYxLTU0MjZkZDUyYzNmZSIsIk1vZGlmaWVkT24iOiIyMDIyLTA4LTA4VDA4OjQxOjIwIiwiUHJvamVjdCI6eyIkcmVmIjoiOCJ9fV0sI</w:instrText>
          </w:r>
          <w:r>
            <w:rPr>
              <w:sz w:val="24"/>
              <w:szCs w:val="24"/>
              <w:lang w:val="en-US"/>
            </w:rPr>
            <w:instrText>kNpdGF0aW9uS2V5VXBkYXRlVHlwZSI6MCwiQ29sbGFib3JhdG9ycyI6W10sIkRhdGUyIjoiMDMuMDguMjAxNyIsIkRvaSI6IjEwLjEwMDcvczAwMTI1LTAxNy00MzQyLXoiLCJFZGl0b3JzIjpbXSwiRXZhbHVhdGlvbkNvbXBsZXhpdHkiOjAsIkV2YWx1YXRpb25Tb3VyY2VUZXh0Rm9ybWF0IjowLCJHcm91cHMiOltdLCJIYXNMYWJlbDEiO</w:instrText>
          </w:r>
          <w:r>
            <w:rPr>
              <w:sz w:val="24"/>
              <w:szCs w:val="24"/>
              <w:lang w:val="en-US"/>
            </w:rPr>
            <w:instrText>mZhbHNlLCJIYXNMYWJlbDIiOmZhbHNlLCJLZXl3b3JkcyI6W10sIkxhbmd1YWdlIjoiZW5nIiwiTGFuZ3VhZ2VDb2RlIjoiZW4iLCJMb2NhdGlvbnMiOlt7IiRpZCI6IjExIiwiJHR5cGUiOiJTd2lzc0FjYWRlbWljLkNpdGF2aS5Mb2NhdGlvbiwgU3dpc3NBY2FkZW1pYy5DaXRhdmkiLCJBZGRyZXNzIjp7IiRpZCI6IjEyIiwiJHR5cGUiO</w:instrText>
          </w:r>
          <w:r>
            <w:rPr>
              <w:sz w:val="24"/>
              <w:szCs w:val="24"/>
              <w:lang w:val="en-US"/>
            </w:rPr>
            <w:instrText>iJTd2lzc0FjYWRlbWljLkNpdGF2aS5MaW5rZWRSZXNvdXJjZSwgU3dpc3NBY2FkZW1pYy5DaXRhdmkiLCJMaW5rZWRSZXNvdXJjZVR5cGUiOjUsIk9yaWdpbmFsU3RyaW5nIjoiMTAuMTAwNy9zMDAxMjUtMDE3LTQzNDIteiIsIlVyaVN0cmluZyI6Imh0dHBzOi8vZG9pLm9yZy8xMC4xMDA3L3MwMDEyNS0wMTctNDM0Mi16IiwiTGlua2VkU</w:instrText>
          </w:r>
          <w:r>
            <w:rPr>
              <w:sz w:val="24"/>
              <w:szCs w:val="24"/>
              <w:lang w:val="en-US"/>
            </w:rPr>
            <w:instrText>mVzb3VyY2VTdGF0dXMiOjgsIlByb3BlcnRpZXMiOnsiJGlkIjoiMTMiLCIkdHlwZSI6IlN3aXNzQWNhZGVtaWMuQ2l0YXZpLkxpbmtlZFJlc291cmNlUHJvcGVydGllcywgU3dpc3NBY2FkZW1pYy5DaXRhdmkifSwiU3luY0ZvbGRlclR5cGUiOjAsIklzTG9jYWxDbG91ZFByb2plY3RGaWxlTGluayI6ZmFsc2UsIklzQ2xvdWRSZXN0b3JlI</w:instrText>
          </w:r>
          <w:r>
            <w:rPr>
              <w:sz w:val="24"/>
              <w:szCs w:val="24"/>
              <w:lang w:val="en-US"/>
            </w:rPr>
            <w:instrText>jpmYWxzZSwiSXNDbG91ZENvcHkiOmZhbHNlLCJBdHRhY2htZW50Rm9sZGVyV2FzSW5GYWxsYmFja01vZGUiOmZhbHNlfSwiQW5ub3RhdGlvbnMiOltdLCJMb2NhdGlvblR5cGUiOjAsIk1pcnJvcnNSZWZlcmVuY2VQcm9wZXJ0eUlkIjoxMjgsIkNyZWF0ZWRCeSI6Il9KZW5ueSIsIkNyZWF0ZWRPbiI6IjIwMjItMDgtMDhUMDg6NDE6MjAiL</w:instrText>
          </w:r>
          <w:r>
            <w:rPr>
              <w:sz w:val="24"/>
              <w:szCs w:val="24"/>
              <w:lang w:val="en-US"/>
            </w:rPr>
            <w:instrText>CJNb2RpZmllZEJ5IjoiX0plbm55IiwiSWQiOiI3ZThkY2FhNi04NTFhLTRhNDItYjAxNS1mMTQ3NGUzYzllZDQiLCJNb2RpZmllZE9uIjoiMjAyMi0wOC0wOFQwODo0MToyMCIsIlByb2plY3QiOnsiJHJlZiI6IjgifX0seyIkaWQiOiIxNCIsIiR0eXBlIjoiU3dpc3NBY2FkZW1pYy5DaXRhdmkuTG9jYXRpb24sIFN3aXNzQWNhZGVtaWMuQ</w:instrText>
          </w:r>
          <w:r>
            <w:rPr>
              <w:sz w:val="24"/>
              <w:szCs w:val="24"/>
              <w:lang w:val="en-US"/>
            </w:rPr>
            <w:instrText>2l0YXZpIiwiQWRkcmVzcyI6eyIkaWQiOiIxNSIsIiR0eXBlIjoiU3dpc3NBY2FkZW1pYy5DaXRhdmkuTGlua2VkUmVzb3VyY2UsIFN3aXNzQWNhZGVtaWMuQ2l0YXZpIiwiTGlua2VkUmVzb3VyY2VUeXBlIjo1LCJPcmlnaW5hbFN0cmluZyI6IjI4Nzc2MDg2IiwiVXJpU3RyaW5nIjoiaHR0cDovL3d3dy5uY2JpLm5sbS5uaWguZ292L3B1Y</w:instrText>
          </w:r>
          <w:r>
            <w:rPr>
              <w:sz w:val="24"/>
              <w:szCs w:val="24"/>
              <w:lang w:val="en-US"/>
            </w:rPr>
            <w:instrText>m1lZC8yODc3NjA4NiIsIkxpbmtlZFJlc291cmNlU3RhdHVzIjo4LCJQcm9wZXJ0aWVzIjp7IiRpZCI6IjE2IiwiJHR5cGUiOiJTd2lzc0FjYWRlbWljLkNpdGF2aS5MaW5rZWRSZXNvdXJjZVByb3BlcnRpZXMsIFN3aXNzQWNhZGVtaWMuQ2l0YXZpIn0sIlN5bmNGb2xkZXJUeXBlIjowLCJJc0xvY2FsQ2xvdWRQcm9qZWN0RmlsZUxpbmsiO</w:instrText>
          </w:r>
          <w:r>
            <w:rPr>
              <w:sz w:val="24"/>
              <w:szCs w:val="24"/>
              <w:lang w:val="en-US"/>
            </w:rPr>
            <w:instrText>mZhbHNlLCJJc0Nsb3VkUmVzdG9yZSI6ZmFsc2UsIklzQ2xvdWRDb3B5IjpmYWxzZSwiQXR0YWNobWVudEZvbGRlcldhc0luRmFsbGJhY2tNb2RlIjpmYWxzZX0sIkFubm90YXRpb25zIjpbXSwiTG9jYXRpb25UeXBlIjowLCJNaXJyb3JzUmVmZXJlbmNlUHJvcGVydHlJZCI6MTY0LCJDcmVhdGVkQnkiOiJfSmVubnkiLCJDcmVhdGVkT24iO</w:instrText>
          </w:r>
          <w:r>
            <w:rPr>
              <w:sz w:val="24"/>
              <w:szCs w:val="24"/>
              <w:lang w:val="en-US"/>
            </w:rPr>
            <w:instrText>iIyMDIyLTA4LTA4VDA4OjQxOjIwIiwiTW9kaWZpZWRCeSI6Il9KZW5ueSIsIklkIjoiMDA1MTE2MDktNmM5Mi00ZmNmLWI2OGQtZjU4OWU5Yjk0ZWM1IiwiTW9kaWZpZWRPbiI6IjIwMjItMDgtMDhUMDg6NDE6MjAiLCJQcm9qZWN0Ijp7IiRyZWYiOiI4In19LHsiJGlkIjoiMTciLCIkdHlwZSI6IlN3aXNzQWNhZGVtaWMuQ2l0YXZpLkxvY</w:instrText>
          </w:r>
          <w:r>
            <w:rPr>
              <w:sz w:val="24"/>
              <w:szCs w:val="24"/>
              <w:lang w:val="en-US"/>
            </w:rPr>
            <w:instrText>2F0aW9uLCBTd2lzc0FjYWRlbWljLkNpdGF2aSIsIkFkZHJlc3MiOnsiJGlkIjoiMTgiLCIkdHlwZSI6IlN3aXNzQWNhZGVtaWMuQ2l0YXZpLkxpbmtlZFJlc291cmNlLCBTd2lzc0FjYWRlbWljLkNpdGF2aSIsIkxpbmtlZFJlc291cmNlVHlwZSI6NSwiT3JpZ2luYWxTdHJpbmciOiJQTUM1NTUyODI4IiwiVXJpU3RyaW5nIjoiaHR0cHM6L</w:instrText>
          </w:r>
          <w:r>
            <w:rPr>
              <w:sz w:val="24"/>
              <w:szCs w:val="24"/>
              <w:lang w:val="en-US"/>
            </w:rPr>
            <w:instrText>y93d3cubmNiaS5ubG0ubmloLmdvdi9wbWMvYXJ0aWNsZXMvUE1DNTU1MjgyOCIsIkxpbmtlZFJlc291cmNlU3RhdHVzIjo4LCJQcm9wZXJ0aWVzIjp7IiRpZCI6IjE5IiwiJHR5cGUiOiJTd2lzc0FjYWRlbWljLkNpdGF2aS5MaW5rZWRSZXNvdXJjZVByb3BlcnRpZXMsIFN3aXNzQWNhZGVtaWMuQ2l0YXZpIn0sIlN5bmNGb2xkZXJUeXBlI</w:instrText>
          </w:r>
          <w:r>
            <w:rPr>
              <w:sz w:val="24"/>
              <w:szCs w:val="24"/>
              <w:lang w:val="en-US"/>
            </w:rPr>
            <w:instrText>jowLCJJc0xvY2FsQ2xvdWRQcm9qZWN0RmlsZUxpbmsiOmZhbHNlLCJJc0Nsb3VkUmVzdG9yZSI6ZmFsc2UsIklzQ2xvdWRDb3B5IjpmYWxzZSwiQXR0YWNobWVudEZvbGRlcldhc0luRmFsbGJhY2tNb2RlIjpmYWxzZX0sIkFubm90YXRpb25zIjpbXSwiTG9jYXRpb25UeXBlIjowLCJNaXJyb3JzUmVmZXJlbmNlUHJvcGVydHlJZCI6MjA4L</w:instrText>
          </w:r>
          <w:r>
            <w:rPr>
              <w:sz w:val="24"/>
              <w:szCs w:val="24"/>
              <w:lang w:val="en-US"/>
            </w:rPr>
            <w:instrText>CJDcmVhdGVkQnkiOiJfSmVubnkiLCJDcmVhdGVkT24iOiIyMDIyLTA4LTA4VDA4OjQxOjIwIiwiTW9kaWZpZWRCeSI6Il9KZW5ueSIsIklkIjoiOWU4ODAyYzUtMzUzMi00MzdiLTllM2UtNTYwZTYxMjYyMjk4IiwiTW9kaWZpZWRPbiI6IjIwMjItMDgtMDhUMDg6NDE6MjAiLCJQcm9qZWN0Ijp7IiRyZWYiOiI4In19XSwiTnVtYmVyIjoiO</w:instrText>
          </w:r>
          <w:r>
            <w:rPr>
              <w:sz w:val="24"/>
              <w:szCs w:val="24"/>
              <w:lang w:val="en-US"/>
            </w:rPr>
            <w:instrText>SIsIk9yZ2FuaXphdGlvbnMiOltdLCJPdGhlcnNJbnZvbHZlZCI6W10sIlBhZ2VSYW5nZSI6IjxzcD5cclxuICA8bj4xNTc3PC9uPlxyXG4gIDxpbj50cnVlPC9pbj5cclxuICA8b3M+MTU3Nzwvb3M+XHJcbiAgPHBzPjE1Nzc8L3BzPlxyXG48L3NwPlxyXG48ZXA+XHJcbiAgPG4+MTU4NTwvbj5cclxuICA8aW4+dHJ1ZTwvaW4+XHJcbiAgP</w:instrText>
          </w:r>
          <w:r>
            <w:rPr>
              <w:sz w:val="24"/>
              <w:szCs w:val="24"/>
              <w:lang w:val="en-US"/>
            </w:rPr>
            <w:instrText>G9zPjE1ODU8L29zPlxyXG4gIDxwcz4xNTg1PC9wcz5cclxuPC9lcD5cclxuPG9zPjE1NzctMTU4NTwvb3M+IiwiUGVyaW9kaWNhbCI6eyIkaWQiOiIyMCIsIiR0eXBlIjoiU3dpc3NBY2FkZW1pYy5DaXRhdmkuUGVyaW9kaWNhbCwgU3dpc3NBY2FkZW1pYy5DaXRhdmkiLCJFaXNzbiI6IjE0MzItMDQyOCIsIk5hbWUiOiJEaWFiZXRvbG9na</w:instrText>
          </w:r>
          <w:r>
            <w:rPr>
              <w:sz w:val="24"/>
              <w:szCs w:val="24"/>
              <w:lang w:val="en-US"/>
            </w:rPr>
            <w:instrText>WEiLCJQYWdpbmF0aW9uIjowLCJQcm90ZWN0ZWQiOmZhbHNlLCJVc2VyQWJicmV2aWF0aW9uMSI6IkRpYWJldG9sb2dpYSIsIkNyZWF0ZWRCeSI6Il9KZW5ueSIsIkNyZWF0ZWRPbiI6IjIwMjItMDgtMDhUMDg6NDE6MjAiLCJNb2RpZmllZEJ5IjoiX0plbm55IiwiSWQiOiI5YTBlYTkwOS0xZjcxLTQxMDItOWU1OS1iN2YxZjM5MzBjNDIiL</w:instrText>
          </w:r>
          <w:r>
            <w:rPr>
              <w:sz w:val="24"/>
              <w:szCs w:val="24"/>
              <w:lang w:val="en-US"/>
            </w:rPr>
            <w:instrText>CJNb2RpZmllZE9uIjoiMjAyMi0wOC0wOFQwODo0MToyMCIsIlByb2plY3QiOnsiJHJlZiI6IjgifX0sIlBtY0lkIjoiUE1DNTU1MjgyOCIsIlB1Ymxpc2hlcnMiOltdLCJQdWJNZWRJZCI6IjI4Nzc2MDg2IiwiUXVvdGF0aW9ucyI6W10sIlJhdGluZyI6MCwiUmVmZXJlbmNlVHlwZSI6IkpvdXJuYWxBcnRpY2xlIiwiU2hvcnRUaXRsZSI6I</w:instrText>
          </w:r>
          <w:r>
            <w:rPr>
              <w:sz w:val="24"/>
              <w:szCs w:val="24"/>
              <w:lang w:val="en-US"/>
            </w:rPr>
            <w:instrText>lJlbmEsIEhhcmRpZSBldCBhbC4gMjAxNyDigJMgVGhlIG1lY2hhbmlzbXMgb2YgYWN0aW9uIiwiU2hvcnRUaXRsZVVwZGF0ZVR5cGUiOjAsIlNvdXJjZU9mQmlibGlvZ3JhcGhpY0luZm9ybWF0aW9uIjoiUHViTWVkIiwiU3RhdGljSWRzIjpbIjQzNDBkYWFlLWE5YzctNDRlZi1hMDA0LTQ5NjY2OWQzYzViZCJdLCJUYWJsZU9mQ29udGVud</w:instrText>
          </w:r>
          <w:r>
            <w:rPr>
              <w:sz w:val="24"/>
              <w:szCs w:val="24"/>
              <w:lang w:val="en-US"/>
            </w:rPr>
            <w:instrText>HNDb21wbGV4aXR5IjowLCJUYWJsZU9mQ29udGVudHNTb3VyY2VUZXh0Rm9ybWF0IjowLCJUYXNrcyI6W10sIlRpdGxlIjoiVGhlIG1lY2hhbmlzbXMgb2YgYWN0aW9uIG9mIG1ldGZvcm1pbiIsIlRyYW5zbGF0b3JzIjpbXSwiVm9sdW1lIjoiNjAiLCJZZWFyIjoiMjAxNyIsIlllYXJSZXNvbHZlZCI6IjIwMTciLCJDcmVhdGVkQnkiOiJfS</w:instrText>
          </w:r>
          <w:r>
            <w:rPr>
              <w:sz w:val="24"/>
              <w:szCs w:val="24"/>
              <w:lang w:val="en-US"/>
            </w:rPr>
            <w:instrText>mVubnkiLCJDcmVhdGVkT24iOiIyMDIyLTA4LTA4VDA4OjQxOjIwIiwiTW9kaWZpZWRCeSI6Il9KZW5ueSIsIklkIjoiYmY3MWI3ZjMtYmRkMy00MTNkLTlmODMtNjExYzM5ZDZiMTBkIiwiTW9kaWZpZWRPbiI6IjIwMjItMTAtMjZUMTQ6MDA6MzkiLCJQcm9qZWN0Ijp7IiRyZWYiOiI4In19LCJVc2VOdW1iZXJpbmdUeXBlT2ZQYXJlbnREb</w:instrText>
          </w:r>
          <w:r>
            <w:rPr>
              <w:sz w:val="24"/>
              <w:szCs w:val="24"/>
              <w:lang w:val="en-US"/>
            </w:rPr>
            <w:instrText>2N1bWVudCI6ZmFsc2V9XSwiRm9ybWF0dGVkVGV4dCI6eyIkaWQiOiIyMSIsIkNvdW50IjoxLCJUZXh0VW5pdHMiOlt7IiRpZCI6IjIyIiwiRm9udFN0eWxlIjp7IiRpZCI6IjIzIiwiTmV1dHJhbCI6dHJ1ZX0sIlJlYWRpbmdPcmRlciI6MSwiVGV4dCI6IigxKSJ9XX0sIlRhZyI6IkNpdGF2aVBsYWNlaG9sZGVyI2JkZjM1N2I3LWVkMmUtN</w:instrText>
          </w:r>
          <w:r>
            <w:rPr>
              <w:sz w:val="24"/>
              <w:szCs w:val="24"/>
              <w:lang w:val="en-US"/>
            </w:rPr>
            <w:instrText>DgzMC05ZjFiLTE3YWM1MDE2MWNkMiIsIlRleHQiOiIoMSkiLCJXQUlWZXJzaW9uIjoiNi4xNC4wLjAifQ==}</w:instrText>
          </w:r>
          <w:r>
            <w:rPr>
              <w:sz w:val="24"/>
              <w:szCs w:val="24"/>
              <w:lang w:val="en-US"/>
            </w:rPr>
            <w:fldChar w:fldCharType="separate"/>
          </w:r>
          <w:r>
            <w:rPr>
              <w:sz w:val="24"/>
              <w:szCs w:val="24"/>
              <w:lang w:val="en-US"/>
            </w:rPr>
            <w:t>(1)</w:t>
          </w:r>
          <w:r>
            <w:rPr>
              <w:sz w:val="24"/>
              <w:szCs w:val="24"/>
              <w:lang w:val="en-US"/>
            </w:rPr>
            <w:fldChar w:fldCharType="end"/>
          </w:r>
        </w:sdtContent>
      </w:sdt>
      <w:r>
        <w:rPr>
          <w:sz w:val="24"/>
          <w:szCs w:val="24"/>
          <w:lang w:val="en-US"/>
        </w:rPr>
        <w:t>.</w:t>
      </w:r>
    </w:p>
    <w:p w:rsidR="00051524" w:rsidRDefault="00367442">
      <w:pPr>
        <w:ind w:left="567"/>
        <w:jc w:val="both"/>
        <w:rPr>
          <w:sz w:val="24"/>
          <w:szCs w:val="24"/>
          <w:lang w:val="en-US"/>
        </w:rPr>
      </w:pPr>
      <w:r>
        <w:rPr>
          <w:sz w:val="24"/>
          <w:szCs w:val="24"/>
          <w:lang w:val="en-US"/>
        </w:rPr>
        <w:t xml:space="preserve">In skeletal muscles, metformin has been reported to increase insulin-stimulated uptake of glucose. Newer investigations, however, indicate that this effect is of </w:t>
      </w:r>
      <w:r>
        <w:rPr>
          <w:sz w:val="24"/>
          <w:szCs w:val="24"/>
          <w:lang w:val="en-US"/>
        </w:rPr>
        <w:t xml:space="preserve">a more secondary nature by the metformin-induced overall improvement of glycemic control and reversal of glucose toxicity </w:t>
      </w:r>
      <w:sdt>
        <w:sdtPr>
          <w:rPr>
            <w:sz w:val="24"/>
            <w:szCs w:val="24"/>
            <w:lang w:val="en-US"/>
          </w:rPr>
          <w:alias w:val="To edit, see citavi.com/edit"/>
          <w:tag w:val="CitaviPlaceholder#f1a1404e-ef8c-4ed1-be82-c2bc8a620f62"/>
          <w:id w:val="1370800517"/>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w:instrText>
          </w:r>
          <w:r>
            <w:rPr>
              <w:sz w:val="24"/>
              <w:szCs w:val="24"/>
              <w:lang w:val="en-US"/>
            </w:rPr>
            <w:instrText>NpdGF2aSIsIkVudHJpZXMiOlt7IiRpZCI6IjIiLCIkdHlwZSI6IlN3aXNzQWNhZGVtaWMuQ2l0YXZpLkNpdGF0aW9ucy5Xb3JkUGxhY2Vob2xkZXJFbnRyeSwgU3dpc3NBY2FkZW1pYy5DaXRhdmkiLCJJZCI6ImNiN2Y2N2Q3LWViYmItNDAzMC05ZGM4LWIxYmNjOGRiM2Y3OCIsIlJhbmdlTGVuZ3RoIjozLCJSZWZlcmVuY2VJZCI6IjVkNW</w:instrText>
          </w:r>
          <w:r>
            <w:rPr>
              <w:sz w:val="24"/>
              <w:szCs w:val="24"/>
              <w:lang w:val="en-US"/>
            </w:rPr>
            <w:instrText>JhODJkLWY5MTEtNDg2Zi04MGIyLWI0NzcxOGVlNDIwNyIsIlBhZ2VSYW5nZSI6eyIkaWQiOiIzIiwiJHR5cGUiOiJTd2lzc0FjYWRlbWljLlBhZ2VSYW5nZSwgU3dpc3NBY2FkZW1pYyIsIkVuZFBhZ2UiOnsiJGlkIjoiNCIsIiR0eXBlIjoiU3dpc3NBY2FkZW1pYy5QYWdlTnVtYmVyLCBTd2lzc0FjYWRlbWljIiwiSXNGdWxseU51bWVyaW</w:instrText>
          </w:r>
          <w:r>
            <w:rPr>
              <w:sz w:val="24"/>
              <w:szCs w:val="24"/>
              <w:lang w:val="en-US"/>
            </w:rPr>
            <w:instrText>MiOmZhbHNlLCJOdW1iZXJpbmdUeXBlIjowLCJOdW1lcmFsU3lzdGVtIjowfSwiTnVtYmVyaW5nVHlwZSI6MCwiTnVtZXJhbFN5c3RlbSI6MCwiU3RhcnRQYWdlIjp7IiRpZCI6IjUiLCIkdHlwZSI6IlN3aXNzQWNhZGVtaWMuUGFnZU51bWJlciwgU3dpc3NBY2FkZW1pYyIsIklzRnVsbHlOdW1lcmljIjpmYWxzZSwiTnVtYmVyaW5nVHlwZS</w:instrText>
          </w:r>
          <w:r>
            <w:rPr>
              <w:sz w:val="24"/>
              <w:szCs w:val="24"/>
              <w:lang w:val="en-US"/>
            </w:rPr>
            <w:instrText>I6MCwiTnVtZXJhbFN5c3RlbSI6MH19LCJSZWZlcmVuY2UiOnsiJGlkIjoiNiIsIiR0eXBlIjoiU3dpc3NBY2FkZW1pYy5DaXRhdmkuUmVmZXJlbmNlLCBTd2lzc0FjYWRlbWljLkNpdGF2aSIsIkFic3RyYWN0Q29tcGxleGl0eSI6MCwiQWJzdHJhY3RTb3VyY2VUZXh0Rm9ybWF0IjowLCJBdXRob3JzIjpbeyIkaWQiOiI3IiwiJHR5cGUiOi</w:instrText>
          </w:r>
          <w:r>
            <w:rPr>
              <w:sz w:val="24"/>
              <w:szCs w:val="24"/>
              <w:lang w:val="en-US"/>
            </w:rPr>
            <w:instrText>JTd2lzc0FjYWRlbWljLkNpdGF2aS5QZXJzb24sIFN3aXNzQWNhZGVtaWMuQ2l0YXZpIiwiRmlyc3ROYW1lIjoiVHJhY2kiLCJMYXN0TmFtZSI6IkxhTW9pYSIsIk1pZGRsZU5hbWUiOiJFLiIsIlByb3RlY3RlZCI6ZmFsc2UsIlNleCI6MSwiQ3JlYXRlZEJ5IjoiX0plbm55IiwiQ3JlYXRlZE9uIjoiMjAyMi0wOC0wOFQwODo0NDo1NCIsIk</w:instrText>
          </w:r>
          <w:r>
            <w:rPr>
              <w:sz w:val="24"/>
              <w:szCs w:val="24"/>
              <w:lang w:val="en-US"/>
            </w:rPr>
            <w:instrText>1vZGlmaWVkQnkiOiJfSmVubnkiLCJJZCI6ImQ2MjkyOTFjLWU0NDYtNDkxOC1hMTMxLWJiYzM0NGZkNjEwZCIsIk1vZGlmaWVkT24iOiIyMDIyLTA4LTA4VDA4OjQ0OjU0IiwiUHJvamVjdCI6eyIkaWQiOiI4IiwiJHR5cGUiOiJTd2lzc0FjYWRlbWljLkNpdGF2aS5Qcm9qZWN0LCBTd2lzc0FjYWRlbWljLkNpdGF2aSJ9fSx7IiRpZCI6Ij</w:instrText>
          </w:r>
          <w:r>
            <w:rPr>
              <w:sz w:val="24"/>
              <w:szCs w:val="24"/>
              <w:lang w:val="en-US"/>
            </w:rPr>
            <w:instrText>kiLCIkdHlwZSI6IlN3aXNzQWNhZGVtaWMuQ2l0YXZpLlBlcnNvbiwgU3dpc3NBY2FkZW1pYy5DaXRhdmkiLCJGaXJzdE5hbWUiOiJHZXJhbGQiLCJMYXN0TmFtZSI6IlNodWxtYW4iLCJNaWRkbGVOYW1lIjoiSS4iLCJQcm90ZWN0ZWQiOmZhbHNlLCJTZXgiOjIsIkNyZWF0ZWRCeSI6Il9KZW5ueSIsIkNyZWF0ZWRPbiI6IjIwMjItMDgtMD</w:instrText>
          </w:r>
          <w:r>
            <w:rPr>
              <w:sz w:val="24"/>
              <w:szCs w:val="24"/>
              <w:lang w:val="en-US"/>
            </w:rPr>
            <w:instrText>hUMDg6NDQ6NTQiLCJNb2RpZmllZEJ5IjoiX0plbm55IiwiSWQiOiIzMjdkNWU0Yi0wOTQyLTRlOWItOTRiOC0yZGI1MmRjZTUzZjQiLCJNb2RpZmllZE9uIjoiMjAyMi0wOC0wOFQwODo0NDo1NCIsIlByb2plY3QiOnsiJHJlZiI6IjgifX1dLCJDaXRhdGlvbktleVVwZGF0ZVR5cGUiOjAsIkNvbGxhYm9yYXRvcnMiOltdLCJEb2kiOiIxMC</w:instrText>
          </w:r>
          <w:r>
            <w:rPr>
              <w:sz w:val="24"/>
              <w:szCs w:val="24"/>
              <w:lang w:val="en-US"/>
            </w:rPr>
            <w:instrText>4xMjEwL2VuZHJldi9ibmFhMDIzIiwiRWRpdG9ycyI6W10sIkV2YWx1YXRpb25Db21wbGV4aXR5IjowLCJFdmFsdWF0aW9uU291cmNlVGV4dEZvcm1hdCI6MCwiR3JvdXBzIjpbXSwiSGFzTGFiZWwxIjpmYWxzZSwiSGFzTGFiZWwyIjpmYWxzZSwiS2V5d29yZHMiOltdLCJMYW5ndWFnZSI6ImVuZyIsIkxhbmd1YWdlQ29kZSI6ImVuIiwiTG</w:instrText>
          </w:r>
          <w:r>
            <w:rPr>
              <w:sz w:val="24"/>
              <w:szCs w:val="24"/>
              <w:lang w:val="en-US"/>
            </w:rPr>
            <w:instrText>9jYXRpb25zIjpbeyIkaWQiOiIxMCIsIiR0eXBlIjoiU3dpc3NBY2FkZW1pYy5DaXRhdmkuTG9jYXRpb24sIFN3aXNzQWNhZGVtaWMuQ2l0YXZpIiwiQWRkcmVzcyI6eyIkaWQiOiIxMSIsIiR0eXBlIjoiU3dpc3NBY2FkZW1pYy5DaXRhdmkuTGlua2VkUmVzb3VyY2UsIFN3aXNzQWNhZGVtaWMuQ2l0YXZpIiwiTGlua2VkUmVzb3VyY2VUeX</w:instrText>
          </w:r>
          <w:r>
            <w:rPr>
              <w:sz w:val="24"/>
              <w:szCs w:val="24"/>
              <w:lang w:val="en-US"/>
            </w:rPr>
            <w:instrText>BlIjo1LCJPcmlnaW5hbFN0cmluZyI6IjMyODk3Mzg4IiwiVXJpU3RyaW5nIjoiaHR0cDovL3d3dy5uY2JpLm5sbS5uaWguZ292L3B1Ym1lZC8zMjg5NzM4OCIsIkxpbmtlZFJlc291cmNlU3RhdHVzIjo4LCJQcm9wZXJ0aWVzIjp7IiRpZCI6IjEyIiwiJHR5cGUiOiJTd2lzc0FjYWRlbWljLkNpdGF2aS5MaW5rZWRSZXNvdXJjZVByb3Blcn</w:instrText>
          </w:r>
          <w:r>
            <w:rPr>
              <w:sz w:val="24"/>
              <w:szCs w:val="24"/>
              <w:lang w:val="en-US"/>
            </w:rPr>
            <w:instrText>RpZXMsIFN3aXNzQWNhZGVtaWMuQ2l0YXZpIn0sIlN5bmNGb2xkZXJUeXBlIjowLCJJc0xvY2FsQ2xvdWRQcm9qZWN0RmlsZUxpbmsiOmZhbHNlLCJJc0Nsb3VkUmVzdG9yZSI6ZmFsc2UsIklzQ2xvdWRDb3B5IjpmYWxzZSwiQXR0YWNobWVudEZvbGRlcldhc0luRmFsbGJhY2tNb2RlIjpmYWxzZX0sIkFubm90YXRpb25zIjpbXSwiTG9jYX</w:instrText>
          </w:r>
          <w:r>
            <w:rPr>
              <w:sz w:val="24"/>
              <w:szCs w:val="24"/>
              <w:lang w:val="en-US"/>
            </w:rPr>
            <w:instrText>Rpb25UeXBlIjowLCJNaXJyb3JzUmVmZXJlbmNlUHJvcGVydHlJZCI6MTY0LCJDcmVhdGVkQnkiOiJfSmVubnkiLCJDcmVhdGVkT24iOiIyMDIyLTA4LTA4VDA4OjQ0OjU0IiwiTW9kaWZpZWRCeSI6Il9KZW5ueSIsIklkIjoiMTI4ZWE2OTctZmY3MS00YjA2LTk0NmMtZTdjNjkxMTA1MjhiIiwiTW9kaWZpZWRPbiI6IjIwMjItMDgtMDhUMD</w:instrText>
          </w:r>
          <w:r>
            <w:rPr>
              <w:sz w:val="24"/>
              <w:szCs w:val="24"/>
              <w:lang w:val="en-US"/>
            </w:rPr>
            <w:instrText>g6NDQ6NTQiLCJQcm9qZWN0Ijp7IiRyZWYiOiI4In19LHsiJGlkIjoiMTMiLCIkdHlwZSI6IlN3aXNzQWNhZGVtaWMuQ2l0YXZpLkxvY2F0aW9uLCBTd2lzc0FjYWRlbWljLkNpdGF2aSIsIkFkZHJlc3MiOnsiJGlkIjoiMTQiLCIkdHlwZSI6IlN3aXNzQWNhZGVtaWMuQ2l0YXZpLkxpbmtlZFJlc291cmNlLCBTd2lzc0FjYWRlbWljLkNpdG</w:instrText>
          </w:r>
          <w:r>
            <w:rPr>
              <w:sz w:val="24"/>
              <w:szCs w:val="24"/>
              <w:lang w:val="en-US"/>
            </w:rPr>
            <w:instrText>F2aSIsIkxpbmtlZFJlc291cmNlVHlwZSI6NSwiT3JpZ2luYWxTdHJpbmciOiIxMC4xMjEwL2VuZHJldi9ibmFhMDIzIiwiVXJpU3RyaW5nIjoiaHR0cHM6Ly9kb2kub3JnLzEwLjEyMTAvZW5kcmV2L2JuYWEwMjMiLCJMaW5rZWRSZXNvdXJjZVN0YXR1cyI6OCwiUHJvcGVydGllcyI6eyIkaWQiOiIxNSIsIiR0eXBlIjoiU3dpc3NBY2FkZW</w:instrText>
          </w:r>
          <w:r>
            <w:rPr>
              <w:sz w:val="24"/>
              <w:szCs w:val="24"/>
              <w:lang w:val="en-US"/>
            </w:rPr>
            <w:instrText>1pYy5DaXRhdmkuTGlua2VkUmVzb3VyY2VQcm9wZXJ0aWVzLCBTd2lzc0FjYWRlbWljLkNpdGF2aSJ9LCJTeW5jRm9sZGVyVHlwZSI6MCwiSXNMb2NhbENsb3VkUHJvamVjdEZpbGVMaW5rIjpmYWxzZSwiSXNDbG91ZFJlc3RvcmUiOmZhbHNlLCJJc0Nsb3VkQ29weSI6ZmFsc2UsIkF0dGFjaG1lbnRGb2xkZXJXYXNJbkZhbGxiYWNrTW9kZS</w:instrText>
          </w:r>
          <w:r>
            <w:rPr>
              <w:sz w:val="24"/>
              <w:szCs w:val="24"/>
              <w:lang w:val="en-US"/>
            </w:rPr>
            <w:instrText>I6ZmFsc2V9LCJBbm5vdGF0aW9ucyI6W10sIkxvY2F0aW9uVHlwZSI6MCwiTWlycm9yc1JlZmVyZW5jZVByb3BlcnR5SWQiOjEyOCwiQ3JlYXRlZEJ5IjoiX0plbm55IiwiQ3JlYXRlZE9uIjoiMjAyMi0wOC0wOFQwODo0NDo1NCIsIk1vZGlmaWVkQnkiOiJfSmVubnkiLCJJZCI6ImRmNGVhYTFlLWVmZWMtNDIzOS04OTk3LTYzNzkzNTY1ND</w:instrText>
          </w:r>
          <w:r>
            <w:rPr>
              <w:sz w:val="24"/>
              <w:szCs w:val="24"/>
              <w:lang w:val="en-US"/>
            </w:rPr>
            <w:instrText>FhNSIsIk1vZGlmaWVkT24iOiIyMDIyLTA4LTA4VDA4OjQ0OjU0IiwiUHJvamVjdCI6eyIkcmVmIjoiOCJ9fSx7IiRpZCI6IjE2IiwiJHR5cGUiOiJTd2lzc0FjYWRlbWljLkNpdGF2aS5Mb2NhdGlvbiwgU3dpc3NBY2FkZW1pYy5DaXRhdmkiLCJBZGRyZXNzIjp7IiRpZCI6IjE3IiwiJHR5cGUiOiJTd2lzc0FjYWRlbWljLkNpdGF2aS5MaW</w:instrText>
          </w:r>
          <w:r>
            <w:rPr>
              <w:sz w:val="24"/>
              <w:szCs w:val="24"/>
              <w:lang w:val="en-US"/>
            </w:rPr>
            <w:instrText>5rZWRSZXNvdXJjZSwgU3dpc3NBY2FkZW1pYy5DaXRhdmkiLCJMaW5rZWRSZXNvdXJjZVR5cGUiOjUsIk9yaWdpbmFsU3RyaW5nIjoiUE1DNzg0NjA4NiIsIlVyaVN0cmluZyI6Imh0dHBzOi8vd3d3Lm5jYmkubmxtLm5paC5nb3YvcG1jL2FydGljbGVzL1BNQzc4NDYwODYiLCJMaW5rZWRSZXNvdXJjZVN0YXR1cyI6OCwiUHJvcGVydGllcy</w:instrText>
          </w:r>
          <w:r>
            <w:rPr>
              <w:sz w:val="24"/>
              <w:szCs w:val="24"/>
              <w:lang w:val="en-US"/>
            </w:rPr>
            <w:instrText>I6eyIkaWQiOiIxOCIsIiR0eXBlIjoiU3dpc3NBY2FkZW1pYy5DaXRhdmkuTGlua2VkUmVzb3VyY2VQcm9wZXJ0aWVzLCBTd2lzc0FjYWRlbWljLkNpdGF2aSJ9LCJTeW5jRm9sZGVyVHlwZSI6MCwiSXNMb2NhbENsb3VkUHJvamVjdEZpbGVMaW5rIjpmYWxzZSwiSXNDbG91ZFJlc3RvcmUiOmZhbHNlLCJJc0Nsb3VkQ29weSI6ZmFsc2UsIk</w:instrText>
          </w:r>
          <w:r>
            <w:rPr>
              <w:sz w:val="24"/>
              <w:szCs w:val="24"/>
              <w:lang w:val="en-US"/>
            </w:rPr>
            <w:instrText>F0dGFjaG1lbnRGb2xkZXJXYXNJbkZhbGxiYWNrTW9kZSI6ZmFsc2V9LCJBbm5vdGF0aW9ucyI6W10sIkxvY2F0aW9uVHlwZSI6MCwiTWlycm9yc1JlZmVyZW5jZVByb3BlcnR5SWQiOjIwOCwiQ3JlYXRlZEJ5IjoiX0plbm55IiwiQ3JlYXRlZE9uIjoiMjAyMi0wOC0wOFQwODo0NDo1NCIsIk1vZGlmaWVkQnkiOiJfSmVubnkiLCJJZCI6Ij</w:instrText>
          </w:r>
          <w:r>
            <w:rPr>
              <w:sz w:val="24"/>
              <w:szCs w:val="24"/>
              <w:lang w:val="en-US"/>
            </w:rPr>
            <w:instrText>diYzk1NTI5LTc3ZDEtNGFhMC1hNzA0LTA5MWJkMmJlZGRiNiIsIk1vZGlmaWVkT24iOiIyMDIyLTA4LTA4VDA4OjQ0OjU0IiwiUHJvamVjdCI6eyIkcmVmIjoiOCJ9fV0sIk51bWJlciI6IjEiLCJPcmdhbml6YXRpb25zIjpbXSwiT3RoZXJzSW52b2x2ZWQiOltdLCJQYWdlUmFuZ2UiOiI8c3A+XHJcbiAgPG4+Nzc8L24+XHJcbiAgPGluPn</w:instrText>
          </w:r>
          <w:r>
            <w:rPr>
              <w:sz w:val="24"/>
              <w:szCs w:val="24"/>
              <w:lang w:val="en-US"/>
            </w:rPr>
            <w:instrText>RydWU8L2luPlxyXG4gIDxvcz43Nzwvb3M+XHJcbiAgPHBzPjc3PC9wcz5cclxuPC9zcD5cclxuPGVwPlxyXG4gIDxuPjk2PC9uPlxyXG4gIDxpbj50cnVlPC9pbj5cclxuICA8b3M+OTY8L29zPlxyXG4gIDxwcz45NjwvcHM+XHJcbjwvZXA+XHJcbjxvcz43Ny05Njwvb3M+IiwiUGVyaW9kaWNhbCI6eyIkaWQiOiIxOSIsIiR0eXBlIjoiU3</w:instrText>
          </w:r>
          <w:r>
            <w:rPr>
              <w:sz w:val="24"/>
              <w:szCs w:val="24"/>
              <w:lang w:val="en-US"/>
            </w:rPr>
            <w:instrText>dpc3NBY2FkZW1pYy5DaXRhdmkuUGVyaW9kaWNhbCwgU3dpc3NBY2FkZW1pYy5DaXRhdmkiLCJFaXNzbiI6IjE5NDUtNzE4OSIsIk5hbWUiOiJFbmRvY3JpbmUgcmV2aWV3cyIsIlBhZ2luYXRpb24iOjAsIlByb3RlY3RlZCI6ZmFsc2UsIlVzZXJBYmJyZXZpYXRpb24xIjoiRW5kb2NyIFJldiIsIkNyZWF0ZWRCeSI6Il9KZW5ueSIsIkNyZW</w:instrText>
          </w:r>
          <w:r>
            <w:rPr>
              <w:sz w:val="24"/>
              <w:szCs w:val="24"/>
              <w:lang w:val="en-US"/>
            </w:rPr>
            <w:instrText>F0ZWRPbiI6IjIwMjItMDgtMDhUMDg6NDQ6NTQiLCJNb2RpZmllZEJ5IjoiX0plbm55IiwiSWQiOiIzYTVmYzdmNy0zYWJlLTQ5MGUtODJkZS1iOWFjM2EzYTQxNDUiLCJNb2RpZmllZE9uIjoiMjAyMi0wOC0wOFQwODo0NDo1NCIsIlByb2plY3QiOnsiJHJlZiI6IjgifX0sIlBtY0lkIjoiUE1DNzg0NjA4NiIsIlB1Ymxpc2hlcnMiOltdLC</w:instrText>
          </w:r>
          <w:r>
            <w:rPr>
              <w:sz w:val="24"/>
              <w:szCs w:val="24"/>
              <w:lang w:val="en-US"/>
            </w:rPr>
            <w:instrText>JQdWJNZWRJZCI6IjMyODk3Mzg4IiwiUXVvdGF0aW9ucyI6W10sIlJhdGluZyI6MCwiUmVmZXJlbmNlVHlwZSI6IkpvdXJuYWxBcnRpY2xlIiwiU2hvcnRUaXRsZSI6IkxhTW9pYSwgU2h1bG1hbiAyMDIxIOKAkyBDZWxsdWxhciBhbmQgTW9sZWN1bGFyIE1lY2hhbmlzbXMiLCJTaG9ydFRpdGxlVXBkYXRlVHlwZSI6MCwiU291cmNlT2ZCaW</w:instrText>
          </w:r>
          <w:r>
            <w:rPr>
              <w:sz w:val="24"/>
              <w:szCs w:val="24"/>
              <w:lang w:val="en-US"/>
            </w:rPr>
            <w:instrText>JsaW9ncmFwaGljSW5mb3JtYXRpb24iOiJQdWJNZWQiLCJTdGF0aWNJZHMiOlsiMTA1NWIyMTItYmJiYS00MzZhLThjYzAtYTMyNTRlODE2YjY3Il0sIlRhYmxlT2ZDb250ZW50c0NvbXBsZXhpdHkiOjAsIlRhYmxlT2ZDb250ZW50c1NvdXJjZVRleHRGb3JtYXQiOjAsIlRhc2tzIjpbXSwiVGl0bGUiOiJDZWxsdWxhciBhbmQgTW9sZWN1bG</w:instrText>
          </w:r>
          <w:r>
            <w:rPr>
              <w:sz w:val="24"/>
              <w:szCs w:val="24"/>
              <w:lang w:val="en-US"/>
            </w:rPr>
            <w:instrText>FyIE1lY2hhbmlzbXMgb2YgTWV0Zm9ybWluIEFjdGlvbiIsIlRyYW5zbGF0b3JzIjpbXSwiVm9sdW1lIjoiNDIiLCJZZWFyIjoiMjAyMSIsIlllYXJSZXNvbHZlZCI6IjIwMjEiLCJDcmVhdGVkQnkiOiJfSmVubnkiLCJDcmVhdGVkT24iOiIyMDIyLTA4LTA4VDA4OjQ0OjU0IiwiTW9kaWZpZWRCeSI6Il9KZW5ueSIsIklkIjoiNWQ1YmE4Mm</w:instrText>
          </w:r>
          <w:r>
            <w:rPr>
              <w:sz w:val="24"/>
              <w:szCs w:val="24"/>
              <w:lang w:val="en-US"/>
            </w:rPr>
            <w:instrText>QtZjkxMS00ODZmLTgwYjItYjQ3NzE4ZWU0MjA3IiwiTW9kaWZpZWRPbiI6IjIwMjItMTAtMjZUMTQ6MDA6MzkiLCJQcm9qZWN0Ijp7IiRyZWYiOiI4In19LCJVc2VOdW1iZXJpbmdUeXBlT2ZQYXJlbnREb2N1bWVudCI6ZmFsc2V9XSwiRm9ybWF0dGVkVGV4dCI6eyIkaWQiOiIyMCIsIkNvdW50IjoxLCJUZXh0VW5pdHMiOlt7IiRpZCI6Ij</w:instrText>
          </w:r>
          <w:r>
            <w:rPr>
              <w:sz w:val="24"/>
              <w:szCs w:val="24"/>
              <w:lang w:val="en-US"/>
            </w:rPr>
            <w:instrText>IxIiwiRm9udFN0eWxlIjp7IiRpZCI6IjIyIiwiTmV1dHJhbCI6dHJ1ZX0sIlJlYWRpbmdPcmRlciI6MSwiVGV4dCI6IigyKSJ9XX0sIlRhZyI6IkNpdGF2aVBsYWNlaG9sZGVyI2YxYTE0MDRlLWVmOGMtNGVkMS1iZTgyLWMyYmM4YTYyMGY2MiIsIlRleHQiOiIoMikiLCJXQUlWZXJzaW9uIjoiNi4xNC4wLjAifQ==}</w:instrText>
          </w:r>
          <w:r>
            <w:rPr>
              <w:sz w:val="24"/>
              <w:szCs w:val="24"/>
              <w:lang w:val="en-US"/>
            </w:rPr>
            <w:fldChar w:fldCharType="separate"/>
          </w:r>
          <w:r>
            <w:rPr>
              <w:sz w:val="24"/>
              <w:szCs w:val="24"/>
              <w:lang w:val="en-US"/>
            </w:rPr>
            <w:t>(2)</w:t>
          </w:r>
          <w:r>
            <w:rPr>
              <w:sz w:val="24"/>
              <w:szCs w:val="24"/>
              <w:lang w:val="en-US"/>
            </w:rPr>
            <w:fldChar w:fldCharType="end"/>
          </w:r>
        </w:sdtContent>
      </w:sdt>
      <w:r>
        <w:rPr>
          <w:sz w:val="24"/>
          <w:szCs w:val="24"/>
          <w:lang w:val="en-US"/>
        </w:rPr>
        <w:t>.</w:t>
      </w:r>
    </w:p>
    <w:p w:rsidR="00051524" w:rsidRDefault="00367442">
      <w:pPr>
        <w:pStyle w:val="3"/>
        <w:ind w:left="567"/>
        <w:rPr>
          <w:b/>
          <w:bCs/>
          <w:lang w:val="en-US"/>
        </w:rPr>
      </w:pPr>
      <w:r>
        <w:rPr>
          <w:b/>
          <w:bCs/>
          <w:lang w:val="en-US"/>
        </w:rPr>
        <w:t>Metformin and AMD</w:t>
      </w:r>
    </w:p>
    <w:p w:rsidR="00051524" w:rsidRDefault="00367442">
      <w:pPr>
        <w:ind w:left="567"/>
        <w:jc w:val="both"/>
        <w:rPr>
          <w:sz w:val="24"/>
          <w:szCs w:val="24"/>
          <w:lang w:val="en-US"/>
        </w:rPr>
      </w:pPr>
      <w:r>
        <w:rPr>
          <w:sz w:val="24"/>
          <w:szCs w:val="24"/>
          <w:lang w:val="en-US"/>
        </w:rPr>
        <w:t>As described above, the pathophysiology of AMD primarily affects the interface of photoreceptors, RPE cells, the choroid and choriocapillaris. The association of metformin with AMD has been investigated in some preclinical trials, some re</w:t>
      </w:r>
      <w:r>
        <w:rPr>
          <w:sz w:val="24"/>
          <w:szCs w:val="24"/>
          <w:lang w:val="en-US"/>
        </w:rPr>
        <w:t>trospective trials and some systematic reviews and meta-analyses based on the reported mechanisms of action of metformin. Before reporting the results of these trials, we will summarize the proposed mechanisms of action of metformin, that could play a role</w:t>
      </w:r>
      <w:r>
        <w:rPr>
          <w:sz w:val="24"/>
          <w:szCs w:val="24"/>
          <w:lang w:val="en-US"/>
        </w:rPr>
        <w:t xml:space="preserve"> in its influence on the AMD pathophysiology.</w:t>
      </w:r>
    </w:p>
    <w:p w:rsidR="00051524" w:rsidRDefault="00367442">
      <w:pPr>
        <w:pStyle w:val="3"/>
        <w:ind w:left="567"/>
        <w:rPr>
          <w:b/>
          <w:bCs/>
          <w:lang w:val="en-US"/>
        </w:rPr>
      </w:pPr>
      <w:r>
        <w:rPr>
          <w:b/>
          <w:bCs/>
          <w:lang w:val="en-US"/>
        </w:rPr>
        <w:t>Proposed mechanisms of action</w:t>
      </w:r>
    </w:p>
    <w:p w:rsidR="00051524" w:rsidRDefault="00367442">
      <w:pPr>
        <w:ind w:left="567"/>
        <w:jc w:val="both"/>
        <w:rPr>
          <w:sz w:val="24"/>
          <w:szCs w:val="24"/>
          <w:lang w:val="en-US"/>
        </w:rPr>
      </w:pPr>
      <w:r>
        <w:rPr>
          <w:sz w:val="24"/>
          <w:szCs w:val="24"/>
          <w:lang w:val="en-US"/>
        </w:rPr>
        <w:t>The exact mechanisms of the multiple effects of metformin are still under investigation. However, some possible signaling pathways and/or modes of action have already been identifi</w:t>
      </w:r>
      <w:r>
        <w:rPr>
          <w:sz w:val="24"/>
          <w:szCs w:val="24"/>
          <w:lang w:val="en-US"/>
        </w:rPr>
        <w:t xml:space="preserve">ed. </w:t>
      </w:r>
    </w:p>
    <w:p w:rsidR="00051524" w:rsidRDefault="00367442">
      <w:pPr>
        <w:ind w:left="567"/>
        <w:jc w:val="both"/>
        <w:rPr>
          <w:sz w:val="24"/>
          <w:szCs w:val="24"/>
          <w:lang w:val="en-US"/>
        </w:rPr>
      </w:pPr>
      <w:r>
        <w:rPr>
          <w:sz w:val="24"/>
          <w:szCs w:val="24"/>
          <w:lang w:val="en-US"/>
        </w:rPr>
        <w:t>The AMPK-pathway appears to play a central role in the action of metformin (</w:t>
      </w:r>
      <w:r>
        <w:rPr>
          <w:sz w:val="24"/>
          <w:szCs w:val="24"/>
          <w:lang w:val="en-US"/>
        </w:rPr>
        <w:fldChar w:fldCharType="begin"/>
      </w:r>
      <w:r>
        <w:rPr>
          <w:sz w:val="24"/>
          <w:szCs w:val="24"/>
          <w:lang w:val="en-US"/>
        </w:rPr>
        <w:instrText xml:space="preserve"> REF _Ref117683944 \h  \* MERGEFORMAT </w:instrText>
      </w:r>
      <w:r>
        <w:rPr>
          <w:sz w:val="24"/>
          <w:szCs w:val="24"/>
          <w:lang w:val="en-US"/>
        </w:rPr>
      </w:r>
      <w:r>
        <w:rPr>
          <w:sz w:val="24"/>
          <w:szCs w:val="24"/>
          <w:lang w:val="en-US"/>
        </w:rPr>
        <w:fldChar w:fldCharType="separate"/>
      </w:r>
      <w:r>
        <w:rPr>
          <w:sz w:val="24"/>
          <w:szCs w:val="24"/>
          <w:lang w:val="en-US"/>
        </w:rPr>
        <w:t>Figure 2</w:t>
      </w:r>
      <w:r>
        <w:rPr>
          <w:sz w:val="24"/>
          <w:szCs w:val="24"/>
          <w:lang w:val="en-US"/>
        </w:rPr>
        <w:fldChar w:fldCharType="end"/>
      </w:r>
      <w:r>
        <w:rPr>
          <w:sz w:val="24"/>
          <w:szCs w:val="24"/>
          <w:lang w:val="en-US"/>
        </w:rPr>
        <w:t>). The AMPK-pathway is a central regulator of the cellular met</w:t>
      </w:r>
      <w:r>
        <w:rPr>
          <w:sz w:val="24"/>
          <w:szCs w:val="24"/>
          <w:lang w:val="en-US"/>
        </w:rPr>
        <w:t xml:space="preserve">abolism </w:t>
      </w:r>
      <w:sdt>
        <w:sdtPr>
          <w:rPr>
            <w:sz w:val="24"/>
            <w:szCs w:val="24"/>
            <w:lang w:val="en-US"/>
          </w:rPr>
          <w:alias w:val="To edit, see citavi.com/edit"/>
          <w:tag w:val="CitaviPlaceholder#7296c8c4-b01a-47e8-905f-ee5e56d8e784"/>
          <w:id w:val="759109148"/>
          <w:placeholder>
            <w:docPart w:val="F6E2367D67594CF48E4544BF24599CAE"/>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w:instrText>
          </w:r>
          <w:r>
            <w:rPr>
              <w:sz w:val="24"/>
              <w:szCs w:val="24"/>
              <w:lang w:val="en-US"/>
            </w:rPr>
            <w:instrText>bnRyeSwgU3dpc3NBY2FkZW1pYy5DaXRhdmkiLCJJZCI6ImMwMzU3Mzc0LWMzYTktNGJjZS1hMDlkLTc5YzYxOTcxZjVmYSIsIlJhbmdlTGVuZ3RoIjo0LCJSZWZlcmVuY2VJZCI6Ijc0MDI1OGRiLTc0MjQtNGMwMC04ZmIwLWRkMzAwYjZkY2NjZiIsIlBhZ2VSYW5nZSI6eyIkaWQiOiIzIiwiJHR5cGUiOiJTd2lzc0FjYWRlbWljLlBhZ2VS</w:instrText>
          </w:r>
          <w:r>
            <w:rPr>
              <w:sz w:val="24"/>
              <w:szCs w:val="24"/>
              <w:lang w:val="en-US"/>
            </w:rPr>
            <w:instrText>YW5nZSwgU3dpc3NBY2FkZW1pYyIsIkVuZFBhZ2UiOnsiJGlkIjoiNCIsIiR0eXBlIjoiU3dpc3NBY2FkZW1pYy5QYWdlTnVtYmVyLCBTd2lzc0FjYWRlbWljIiwiSXNGdWxseU51bWVyaWMiOmZhbHNlLCJOdW1iZXJpbmdUeXBlIjowLCJOdW1lcmFsU3lzdGVtIjowfSwiTnVtYmVyaW5nVHlwZSI6MCwiTnVtZXJhbFN5c3RlbSI6MCwiU3Rh</w:instrText>
          </w:r>
          <w:r>
            <w:rPr>
              <w:sz w:val="24"/>
              <w:szCs w:val="24"/>
              <w:lang w:val="en-US"/>
            </w:rPr>
            <w:instrText>cnRQYWdlIjp7IiRpZCI6IjUiLCIkdHlwZSI6IlN3aXNzQWNhZGVtaWMuUGFnZU51bWJlciwgU3dpc3NBY2FkZW1pYyIsIklzRnVsbHlOdW1lcmljIjpmYWxzZSwiTnVtYmVyaW5nVHlwZSI6MCwiTnVtZXJhbFN5c3RlbSI6MH19LCJSZWZlcmVuY2UiOnsiJGlkIjoiNiIsIiR0eXBlIjoiU3dpc3NBY2FkZW1pYy5DaXRhdmkuUmVmZXJlbmNl</w:instrText>
          </w:r>
          <w:r>
            <w:rPr>
              <w:sz w:val="24"/>
              <w:szCs w:val="24"/>
              <w:lang w:val="en-US"/>
            </w:rPr>
            <w:instrText>LCBTd2lzc0FjYWRlbWljLkNpdGF2aSIsIkFic3RyYWN0Q29tcGxleGl0eSI6MCwiQWJzdHJhY3RTb3VyY2VUZXh0Rm9ybWF0IjowLCJBdXRob3JzIjpbeyIkaWQiOiI3IiwiJHR5cGUiOiJTd2lzc0FjYWRlbWljLkNpdGF2aS5QZXJzb24sIFN3aXNzQWNhZGVtaWMuQ2l0YXZpIiwiRmlyc3ROYW1lIjoiTWFyaWEiLCJMYXN0TmFtZSI6Ik1p</w:instrText>
          </w:r>
          <w:r>
            <w:rPr>
              <w:sz w:val="24"/>
              <w:szCs w:val="24"/>
              <w:lang w:val="en-US"/>
            </w:rPr>
            <w:instrText>aGF5bG92YSIsIk1pZGRsZU5hbWUiOiJNLiIsIlByb3RlY3RlZCI6ZmFsc2UsIlNleCI6MSwiQ3JlYXRlZEJ5IjoiX0plbm55IiwiQ3JlYXRlZE9uIjoiMjAyMi0wOC0xOVQwNjo1NToxNiIsIk1vZGlmaWVkQnkiOiJfSmVubnkiLCJJZCI6IjEwYjliZmI1LWFmNjAtNDllNC1hZmY1LWFkOTBhMGVlNjgxYSIsIk1vZGlmaWVkT24iOiIyMDIy</w:instrText>
          </w:r>
          <w:r>
            <w:rPr>
              <w:sz w:val="24"/>
              <w:szCs w:val="24"/>
              <w:lang w:val="en-US"/>
            </w:rPr>
            <w:instrText>LTA4LTE5VDA2OjU1OjE2IiwiUHJvamVjdCI6eyIkaWQiOiI4IiwiJHR5cGUiOiJTd2lzc0FjYWRlbWljLkNpdGF2aS5Qcm9qZWN0LCBTd2lzc0FjYWRlbWljLkNpdGF2aSJ9fSx7IiRpZCI6IjkiLCIkdHlwZSI6IlN3aXNzQWNhZGVtaWMuQ2l0YXZpLlBlcnNvbiwgU3dpc3NBY2FkZW1pYy5DaXRhdmkiLCJGaXJzdE5hbWUiOiJSZXViZW4i</w:instrText>
          </w:r>
          <w:r>
            <w:rPr>
              <w:sz w:val="24"/>
              <w:szCs w:val="24"/>
              <w:lang w:val="en-US"/>
            </w:rPr>
            <w:instrText>LCJMYXN0TmFtZSI6IlNoYXciLCJNaWRkbGVOYW1lIjoiSi4iLCJQcm90ZWN0ZWQiOmZhbHNlLCJTZXgiOjIsIkNyZWF0ZWRCeSI6Il9KZW5ueSIsIkNyZWF0ZWRPbiI6IjIwMjItMDgtMTlUMDY6NTU6MTYiLCJNb2RpZmllZEJ5IjoiX0plbm55IiwiSWQiOiI1YWI5NTFhYS03Zjg5LTRkNDYtOTEwOS1kNWQ1OTYwYzVkMTciLCJNb2RpZmll</w:instrText>
          </w:r>
          <w:r>
            <w:rPr>
              <w:sz w:val="24"/>
              <w:szCs w:val="24"/>
              <w:lang w:val="en-US"/>
            </w:rPr>
            <w:instrText>ZE9uIjoiMjAyMi0wOC0xOVQwNjo1NToxNiIsIlByb2plY3QiOnsiJHJlZiI6IjgifX1dLCJDaXRhdGlvbktleVVwZGF0ZVR5cGUiOjAsIkNvbGxhYm9yYXRvcnMiOltdLCJDb3ZlclBhdGgiOnsiJGlkIjoiMTAiLCIkdHlwZSI6IlN3aXNzQWNhZGVtaWMuQ2l0YXZpLkxpbmtlZFJlc291cmNlLCBTd2lzc0FjYWRlbWljLkNpdGF2aSIsIkxp</w:instrText>
          </w:r>
          <w:r>
            <w:rPr>
              <w:sz w:val="24"/>
              <w:szCs w:val="24"/>
              <w:lang w:val="en-US"/>
            </w:rPr>
            <w:instrText>bmtlZFJlc291cmNlVHlwZSI6MSwiVXJpU3RyaW5nIjoiTWloYXlsb3ZhLCBTaGF3IDIwMTEgLSBUaGUgQU1QSyBzaWduYWxsaW5nIHBhdGh3YXkgY29vcmRpbmF0ZXMuanBnIiwiTGlua2VkUmVzb3VyY2VTdGF0dXMiOjgsIlByb3BlcnRpZXMiOnsiJGlkIjoiMTEiLCIkdHlwZSI6IlN3aXNzQWNhZGVtaWMuQ2l0YXZpLkxpbmtlZFJlc291</w:instrText>
          </w:r>
          <w:r>
            <w:rPr>
              <w:sz w:val="24"/>
              <w:szCs w:val="24"/>
              <w:lang w:val="en-US"/>
            </w:rPr>
            <w:instrText>cmNlUHJvcGVydGllcywgU3dpc3NBY2FkZW1pYy5DaXRhdmkifSwiU3luY0ZvbGRlclR5cGUiOjAsIklzTG9jYWxDbG91ZFByb2plY3RGaWxlTGluayI6ZmFsc2UsIklzQ2xvdWRSZXN0b3JlIjpmYWxzZSwiSXNDbG91ZENvcHkiOmZhbHNlLCJBdHRhY2htZW50Rm9sZGVyV2FzSW5GYWxsYmFja01vZGUiOmZhbHNlfSwiRGF0ZTIiOiIwMi4w</w:instrText>
          </w:r>
          <w:r>
            <w:rPr>
              <w:sz w:val="24"/>
              <w:szCs w:val="24"/>
              <w:lang w:val="en-US"/>
            </w:rPr>
            <w:instrText>OS4yMDExIiwiRG9pIjoiMTAuMTAzOC9uY2IyMzI5IiwiRWRpdG9ycyI6W10sIkV2YWx1YXRpb25Db21wbGV4aXR5IjowLCJFdmFsdWF0aW9uU291cmNlVGV4dEZvcm1hdCI6MCwiR3JvdXBzIjpbXSwiSGFzTGFiZWwxIjpmYWxzZSwiSGFzTGFiZWwyIjpmYWxzZSwiS2V5d29yZHMiOltdLCJMYW5ndWFnZSI6ImVuZyIsIkxhbmd1YWdlQ29k</w:instrText>
          </w:r>
          <w:r>
            <w:rPr>
              <w:sz w:val="24"/>
              <w:szCs w:val="24"/>
              <w:lang w:val="en-US"/>
            </w:rPr>
            <w:instrText>ZSI6ImVuIiwiTG9jYXRpb25zIjpbeyIkaWQiOiIxMiIsIiR0eXBlIjoiU3dpc3NBY2FkZW1pYy5DaXRhdmkuTG9jYXRpb24sIFN3aXNzQWNhZGVtaWMuQ2l0YXZpIiwiQWRkcmVzcyI6eyIkaWQiOiIxMyIsIiR0eXBlIjoiU3dpc3NBY2FkZW1pYy5DaXRhdmkuTGlua2VkUmVzb3VyY2UsIFN3aXNzQWNhZGVtaWMuQ2l0YXZpIiwiTGlua2Vk</w:instrText>
          </w:r>
          <w:r>
            <w:rPr>
              <w:sz w:val="24"/>
              <w:szCs w:val="24"/>
              <w:lang w:val="en-US"/>
            </w:rPr>
            <w:instrText>UmVzb3VyY2VUeXBlIjo1LCJPcmlnaW5hbFN0cmluZyI6IlBNQzMyNDk0MDAiLCJVcmlTdHJpbmciOiJodHRwczovL3d3dy5uY2JpLm5sbS5uaWguZ292L3BtYy9hcnRpY2xlcy9QTUMzMjQ5NDAwIiwiTGlua2VkUmVzb3VyY2VTdGF0dXMiOjgsIlByb3BlcnRpZXMiOnsiJGlkIjoiMTQiLCIkdHlwZSI6IlN3aXNzQWNhZGVtaWMuQ2l0YXZp</w:instrText>
          </w:r>
          <w:r>
            <w:rPr>
              <w:sz w:val="24"/>
              <w:szCs w:val="24"/>
              <w:lang w:val="en-US"/>
            </w:rPr>
            <w:instrText>LkxpbmtlZFJlc291cmNlUHJvcGVydGllcywgU3dpc3NBY2FkZW1pYy5DaXRhdmkifSwiU3luY0ZvbGRlclR5cGUiOjAsIklzTG9jYWxDbG91ZFByb2plY3RGaWxlTGluayI6ZmFsc2UsIklzQ2xvdWRSZXN0b3JlIjpmYWxzZSwiSXNDbG91ZENvcHkiOmZhbHNlLCJBdHRhY2htZW50Rm9sZGVyV2FzSW5GYWxsYmFja01vZGUiOmZhbHNlfSwi</w:instrText>
          </w:r>
          <w:r>
            <w:rPr>
              <w:sz w:val="24"/>
              <w:szCs w:val="24"/>
              <w:lang w:val="en-US"/>
            </w:rPr>
            <w:instrText>QW5ub3RhdGlvbnMiOltdLCJMb2NhdGlvblR5cGUiOjAsIk1pcnJvcnNSZWZlcmVuY2VQcm9wZXJ0eUlkIjoyMDgsIkNyZWF0ZWRCeSI6Il9KZW5ueSIsIkNyZWF0ZWRPbiI6IjIwMjItMDgtMTlUMDY6NTU6MTYiLCJNb2RpZmllZEJ5IjoiX0plbm55IiwiSWQiOiI4MGFjMjBmYi1kZGIyLTRhYTktYTY5MS1iYTY4MmIyYzUzMjciLCJNb2Rp</w:instrText>
          </w:r>
          <w:r>
            <w:rPr>
              <w:sz w:val="24"/>
              <w:szCs w:val="24"/>
              <w:lang w:val="en-US"/>
            </w:rPr>
            <w:instrText>ZmllZE9uIjoiMjAyMi0wOC0xOVQwNjo1NToxNiIsIlByb2plY3QiOnsiJHJlZiI6IjgifX0seyIkaWQiOiIxNSIsIiR0eXBlIjoiU3dpc3NBY2FkZW1pYy5DaXRhdmkuTG9jYXRpb24sIFN3aXNzQWNhZGVtaWMuQ2l0YXZpIiwiQWRkcmVzcyI6eyIkaWQiOiIxNiIsIiR0eXBlIjoiU3dpc3NBY2FkZW1pYy5DaXRhdmkuTGlua2VkUmVzb3Vy</w:instrText>
          </w:r>
          <w:r>
            <w:rPr>
              <w:sz w:val="24"/>
              <w:szCs w:val="24"/>
              <w:lang w:val="en-US"/>
            </w:rPr>
            <w:instrText>Y2UsIFN3aXNzQWNhZGVtaWMuQ2l0YXZpIiwiTGlua2VkUmVzb3VyY2VUeXBlIjo1LCJPcmlnaW5hbFN0cmluZyI6IjEwLjEwMzgvbmNiMjMyOSIsIlVyaVN0cmluZyI6Imh0dHBzOi8vZG9pLm9yZy8xMC4xMDM4L25jYjIzMjkiLCJMaW5rZWRSZXNvdXJjZVN0YXR1cyI6OCwiUHJvcGVydGllcyI6eyIkaWQiOiIxNyIsIiR0eXBlIjoiU3dp</w:instrText>
          </w:r>
          <w:r>
            <w:rPr>
              <w:sz w:val="24"/>
              <w:szCs w:val="24"/>
              <w:lang w:val="en-US"/>
            </w:rPr>
            <w:instrText>c3NBY2FkZW1pYy5DaXRhdmkuTGlua2VkUmVzb3VyY2VQcm9wZXJ0aWVzLCBTd2lzc0FjYWRlbWljLkNpdGF2aSJ9LCJTeW5jRm9sZGVyVHlwZSI6MCwiSXNMb2NhbENsb3VkUHJvamVjdEZpbGVMaW5rIjpmYWxzZSwiSXNDbG91ZFJlc3RvcmUiOmZhbHNlLCJJc0Nsb3VkQ29weSI6ZmFsc2UsIkF0dGFjaG1lbnRGb2xkZXJXYXNJbkZhbGxi</w:instrText>
          </w:r>
          <w:r>
            <w:rPr>
              <w:sz w:val="24"/>
              <w:szCs w:val="24"/>
              <w:lang w:val="en-US"/>
            </w:rPr>
            <w:instrText>YWNrTW9kZSI6ZmFsc2V9LCJBbm5vdGF0aW9ucyI6W10sIkxvY2F0aW9uVHlwZSI6MCwiTWlycm9yc1JlZmVyZW5jZVByb3BlcnR5SWQiOjEyOCwiQ3JlYXRlZEJ5IjoiX0plbm55IiwiQ3JlYXRlZE9uIjoiMjAyMi0wOC0xOVQwNjo1NToxNiIsIk1vZGlmaWVkQnkiOiJfSmVubnkiLCJJZCI6IjgwNzdjNGI5LTI1YTMtNDNkNS1iYTIyLWI1</w:instrText>
          </w:r>
          <w:r>
            <w:rPr>
              <w:sz w:val="24"/>
              <w:szCs w:val="24"/>
              <w:lang w:val="en-US"/>
            </w:rPr>
            <w:instrText>YjQwMTg2ZGY4MCIsIk1vZGlmaWVkT24iOiIyMDIyLTA4LTE5VDA2OjU1OjE2IiwiUHJvamVjdCI6eyIkcmVmIjoiOCJ9fSx7IiRpZCI6IjE4IiwiJHR5cGUiOiJTd2lzc0FjYWRlbWljLkNpdGF2aS5Mb2NhdGlvbiwgU3dpc3NBY2FkZW1pYy5DaXRhdmkiLCJBZGRyZXNzIjp7IiRpZCI6IjE5IiwiJHR5cGUiOiJTd2lzc0FjYWRlbWljLkNp</w:instrText>
          </w:r>
          <w:r>
            <w:rPr>
              <w:sz w:val="24"/>
              <w:szCs w:val="24"/>
              <w:lang w:val="en-US"/>
            </w:rPr>
            <w:instrText>dGF2aS5MaW5rZWRSZXNvdXJjZSwgU3dpc3NBY2FkZW1pYy5DaXRhdmkiLCJMaW5rZWRSZXNvdXJjZVR5cGUiOjUsIk9yaWdpbmFsU3RyaW5nIjoiMjE4OTIxNDIiLCJVcmlTdHJpbmciOiJodHRwOi8vd3d3Lm5jYmkubmxtLm5paC5nb3YvcHVibWVkLzIxODkyMTQyIiwiTGlua2VkUmVzb3VyY2VTdGF0dXMiOjgsIlByb3BlcnRpZXMiOnsi</w:instrText>
          </w:r>
          <w:r>
            <w:rPr>
              <w:sz w:val="24"/>
              <w:szCs w:val="24"/>
              <w:lang w:val="en-US"/>
            </w:rPr>
            <w:instrText>JGlkIjoiMjAiLCIkdHlwZSI6IlN3aXNzQWNhZGVtaWMuQ2l0YXZpLkxpbmtlZFJlc291cmNlUHJvcGVydGllcywgU3dpc3NBY2FkZW1pYy5DaXRhdmkifSwiU3luY0ZvbGRlclR5cGUiOjAsIklzTG9jYWxDbG91ZFByb2plY3RGaWxlTGluayI6ZmFsc2UsIklzQ2xvdWRSZXN0b3JlIjpmYWxzZSwiSXNDbG91ZENvcHkiOmZhbHNlLCJBdHRh</w:instrText>
          </w:r>
          <w:r>
            <w:rPr>
              <w:sz w:val="24"/>
              <w:szCs w:val="24"/>
              <w:lang w:val="en-US"/>
            </w:rPr>
            <w:instrText>Y2htZW50Rm9sZGVyV2FzSW5GYWxsYmFja01vZGUiOmZhbHNlfSwiQW5ub3RhdGlvbnMiOltdLCJMb2NhdGlvblR5cGUiOjAsIk1pcnJvcnNSZWZlcmVuY2VQcm9wZXJ0eUlkIjoxNjQsIkNyZWF0ZWRCeSI6Il9KZW5ueSIsIkNyZWF0ZWRPbiI6IjIwMjItMDgtMTlUMDY6NTU6MTYiLCJNb2RpZmllZEJ5IjoiX0plbm55IiwiSWQiOiJkNzE4</w:instrText>
          </w:r>
          <w:r>
            <w:rPr>
              <w:sz w:val="24"/>
              <w:szCs w:val="24"/>
              <w:lang w:val="en-US"/>
            </w:rPr>
            <w:instrText>MzU5Yy04YjI4LTRmYmYtODY0Ni1iODdjODk5MWEyYTYiLCJNb2RpZmllZE9uIjoiMjAyMi0wOC0xOVQwNjo1NToxNiIsIlByb2plY3QiOnsiJHJlZiI6IjgifX1dLCJOdW1iZXIiOiI5IiwiT3JnYW5pemF0aW9ucyI6W10sIk90aGVyc0ludm9sdmVkIjpbXSwiUGFnZVJhbmdlIjoiPHNwPlxyXG4gIDxuPjEwMTY8L24+XHJcbiAgPGluPnRy</w:instrText>
          </w:r>
          <w:r>
            <w:rPr>
              <w:sz w:val="24"/>
              <w:szCs w:val="24"/>
              <w:lang w:val="en-US"/>
            </w:rPr>
            <w:instrText>dWU8L2luPlxyXG4gIDxvcz4xMDE2PC9vcz5cclxuICA8cHM+MTAxNjwvcHM+XHJcbjwvc3A+XHJcbjxlcD5cclxuICA8bj4xMDIzPC9uPlxyXG4gIDxpbj50cnVlPC9pbj5cclxuICA8b3M+MTAyMzwvb3M+XHJcbiAgPHBzPjEwMjM8L3BzPlxyXG48L2VwPlxyXG48b3M+MTAxNi0yMzwvb3M+IiwiUGVyaW9kaWNhbCI6eyIkaWQiOiIyMSIs</w:instrText>
          </w:r>
          <w:r>
            <w:rPr>
              <w:sz w:val="24"/>
              <w:szCs w:val="24"/>
              <w:lang w:val="en-US"/>
            </w:rPr>
            <w:instrText>IiR0eXBlIjoiU3dpc3NBY2FkZW1pYy5DaXRhdmkuUGVyaW9kaWNhbCwgU3dpc3NBY2FkZW1pYy5DaXRhdmkiLCJFaXNzbiI6IjE0NzYtNDY3OSIsIk5hbWUiOiJOYXR1cmUgY2VsbCBiaW9sb2d5IiwiUGFnaW5hdGlvbiI6MCwiUHJvdGVjdGVkIjpmYWxzZSwiVXNlckFiYnJldmlhdGlvbjEiOiJOYXQgQ2VsbCBCaW9sIiwiQ3JlYXRlZEJ5</w:instrText>
          </w:r>
          <w:r>
            <w:rPr>
              <w:sz w:val="24"/>
              <w:szCs w:val="24"/>
              <w:lang w:val="en-US"/>
            </w:rPr>
            <w:instrText>IjoiX0plbm55IiwiQ3JlYXRlZE9uIjoiMjAyMi0wOC0xOVQwNjo1NToxNiIsIk1vZGlmaWVkQnkiOiJfSmVubnkiLCJJZCI6IjU2Y2YxOGFkLTlhNzAtNDkzZi04YzgwLTU4YmRlNWNkM2U0OCIsIk1vZGlmaWVkT24iOiIyMDIyLTA4LTE5VDA2OjU1OjE2IiwiUHJvamVjdCI6eyIkcmVmIjoiOCJ9fSwiUG1jSWQiOiJQTUMzMjQ5NDAwIiwi</w:instrText>
          </w:r>
          <w:r>
            <w:rPr>
              <w:sz w:val="24"/>
              <w:szCs w:val="24"/>
              <w:lang w:val="en-US"/>
            </w:rPr>
            <w:instrText>UHVibGlzaGVycyI6W10sIlB1Yk1lZElkIjoiMjE4OTIxNDIiLCJRdW90YXRpb25zIjpbXSwiUmF0aW5nIjowLCJSZWZlcmVuY2VUeXBlIjoiSm91cm5hbEFydGljbGUiLCJTaG9ydFRpdGxlIjoiTWloYXlsb3ZhLCBTaGF3IDIwMTEg4oCTIFRoZSBBTVBLIHNpZ25hbGxpbmcgcGF0aHdheSBjb29yZGluYXRlcyIsIlNob3J0VGl0bGVVcGRh</w:instrText>
          </w:r>
          <w:r>
            <w:rPr>
              <w:sz w:val="24"/>
              <w:szCs w:val="24"/>
              <w:lang w:val="en-US"/>
            </w:rPr>
            <w:instrText>dGVUeXBlIjowLCJTb3VyY2VPZkJpYmxpb2dyYXBoaWNJbmZvcm1hdGlvbiI6IlB1Yk1lZCIsIlN0YXRpY0lkcyI6WyI2NGZlYTgwZC01MmY2LTQzM2MtOWYzZC0yODZmYjZiY2FhYzUiXSwiVGFibGVPZkNvbnRlbnRzQ29tcGxleGl0eSI6MCwiVGFibGVPZkNvbnRlbnRzU291cmNlVGV4dEZvcm1hdCI6MCwiVGFza3MiOltdLCJUaXRsZSI6</w:instrText>
          </w:r>
          <w:r>
            <w:rPr>
              <w:sz w:val="24"/>
              <w:szCs w:val="24"/>
              <w:lang w:val="en-US"/>
            </w:rPr>
            <w:instrText>IlRoZSBBTVBLIHNpZ25hbGxpbmcgcGF0aHdheSBjb29yZGluYXRlcyBjZWxsIGdyb3d0aCwgYXV0b3BoYWd5IGFuZCBtZXRhYm9saXNtIiwiVHJhbnNsYXRvcnMiOltdLCJWb2x1bWUiOiIxMyIsIlllYXIiOiIyMDExIiwiWWVhclJlc29sdmVkIjoiMjAxMSIsIkNyZWF0ZWRCeSI6Il9KZW5ueSIsIkNyZWF0ZWRPbiI6IjIwMjItMDgtMTlU</w:instrText>
          </w:r>
          <w:r>
            <w:rPr>
              <w:sz w:val="24"/>
              <w:szCs w:val="24"/>
              <w:lang w:val="en-US"/>
            </w:rPr>
            <w:instrText>MDY6NTU6MTYiLCJNb2RpZmllZEJ5IjoiX0plbm55IiwiSWQiOiI3NDAyNThkYi03NDI0LTRjMDAtOGZiMC1kZDMwMGI2ZGNjY2YiLCJNb2RpZmllZE9uIjoiMjAyMi0xMC0zMVQwODoxNjoyNSIsIlByb2plY3QiOnsiJHJlZiI6IjgifX0sIlVzZU51bWJlcmluZ1R5cGVPZlBhcmVudERvY3VtZW50IjpmYWxzZX1dLCJGb3JtYXR0ZWRUZXh0</w:instrText>
          </w:r>
          <w:r>
            <w:rPr>
              <w:sz w:val="24"/>
              <w:szCs w:val="24"/>
              <w:lang w:val="en-US"/>
            </w:rPr>
            <w:instrText>Ijp7IiRpZCI6IjIyIiwiQ291bnQiOjEsIlRleHRVbml0cyI6W3siJGlkIjoiMjMiLCJGb250U3R5bGUiOnsiJGlkIjoiMjQiLCJOZXV0cmFsIjp0cnVlfSwiUmVhZGluZ09yZGVyIjoxLCJUZXh0IjoiKDI4KSJ9XX0sIlRhZyI6IkNpdGF2aVBsYWNlaG9sZGVyIzcyOTZjOGM0LWIwMWEtNDdlOC05MDVmLWVlNWU1NmQ4ZTc4NCIsIlRleHQi</w:instrText>
          </w:r>
          <w:r>
            <w:rPr>
              <w:sz w:val="24"/>
              <w:szCs w:val="24"/>
              <w:lang w:val="en-US"/>
            </w:rPr>
            <w:instrText>OiIoMjgpIiwiV0FJVmVyc2lvbiI6IjYuMTQuMC4wIn0=}</w:instrText>
          </w:r>
          <w:r>
            <w:rPr>
              <w:sz w:val="24"/>
              <w:szCs w:val="24"/>
              <w:lang w:val="en-US"/>
            </w:rPr>
            <w:fldChar w:fldCharType="separate"/>
          </w:r>
          <w:r>
            <w:rPr>
              <w:sz w:val="24"/>
              <w:szCs w:val="24"/>
              <w:lang w:val="en-US"/>
            </w:rPr>
            <w:t>(28)</w:t>
          </w:r>
          <w:r>
            <w:rPr>
              <w:sz w:val="24"/>
              <w:szCs w:val="24"/>
              <w:lang w:val="en-US"/>
            </w:rPr>
            <w:fldChar w:fldCharType="end"/>
          </w:r>
        </w:sdtContent>
      </w:sdt>
      <w:r>
        <w:rPr>
          <w:sz w:val="24"/>
          <w:szCs w:val="24"/>
          <w:lang w:val="en-US"/>
        </w:rPr>
        <w:t>. AMPK becomes activated when the level of ATP decreases indicating high metabolic activity. Via direct phosphorylation of a number of proteins, AMPK downregulates energy-consuming pathways and promotes</w:t>
      </w:r>
      <w:r>
        <w:rPr>
          <w:sz w:val="24"/>
          <w:szCs w:val="24"/>
          <w:lang w:val="en-US"/>
        </w:rPr>
        <w:t xml:space="preserve"> the activation of energy-producing pathways to </w:t>
      </w:r>
      <w:r>
        <w:rPr>
          <w:sz w:val="24"/>
          <w:szCs w:val="24"/>
          <w:lang w:val="en-US"/>
        </w:rPr>
        <w:lastRenderedPageBreak/>
        <w:t xml:space="preserve">restore energy homeostasis of the cell </w:t>
      </w:r>
      <w:sdt>
        <w:sdtPr>
          <w:rPr>
            <w:sz w:val="24"/>
            <w:szCs w:val="24"/>
            <w:lang w:val="en-US"/>
          </w:rPr>
          <w:alias w:val="To edit, see citavi.com/edit"/>
          <w:tag w:val="CitaviPlaceholder#0f491238-b469-4535-958d-b16cf6d197c0"/>
          <w:id w:val="1906408614"/>
          <w:placeholder>
            <w:docPart w:val="F6E2367D67594CF48E4544BF24599CAE"/>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w:instrText>
          </w:r>
          <w:r>
            <w:rPr>
              <w:sz w:val="24"/>
              <w:szCs w:val="24"/>
              <w:lang w:val="en-US"/>
            </w:rPr>
            <w:instrText>jIiLCIkdHlwZSI6IlN3aXNzQWNhZGVtaWMuQ2l0YXZpLkNpdGF0aW9ucy5Xb3JkUGxhY2Vob2xkZXJFbnRyeSwgU3dpc3NBY2FkZW1pYy5DaXRhdmkiLCJJZCI6IjU0OTYwMjViLTgzNGYtNDQyNi1iNTU3LWUzNTlhZjM5ZTgxMSIsIlJhbmdlTGVuZ3RoIjo0LCJSZWZlcmVuY2VJZCI6Ijc0MDI1OGRiLTc0MjQtNGMwMC04ZmIwLWRkMzAwY</w:instrText>
          </w:r>
          <w:r>
            <w:rPr>
              <w:sz w:val="24"/>
              <w:szCs w:val="24"/>
              <w:lang w:val="en-US"/>
            </w:rPr>
            <w:instrText>jZkY2NjZiIsIlBhZ2VSYW5nZSI6eyIkaWQiOiIzIiwiJHR5cGUiOiJTd2lzc0FjYWRlbWljLlBhZ2VSYW5nZSwgU3dpc3NBY2FkZW1pYyIsIkVuZFBhZ2UiOnsiJGlkIjoiNCIsIiR0eXBlIjoiU3dpc3NBY2FkZW1pYy5QYWdlTnVtYmVyLCBTd2lzc0FjYWRlbWljIiwiSXNGdWxseU51bWVyaWMiOmZhbHNlLCJOdW1iZXJpbmdUeXBlIjowL</w:instrText>
          </w:r>
          <w:r>
            <w:rPr>
              <w:sz w:val="24"/>
              <w:szCs w:val="24"/>
              <w:lang w:val="en-US"/>
            </w:rPr>
            <w:instrText>CJOdW1lcmFsU3lzdGVtIjowfSwiTnVtYmVyaW5nVHlwZSI6MCwiTnVtZXJhbFN5c3RlbSI6MCwiU3RhcnRQYWdlIjp7IiRpZCI6IjUiLCIkdHlwZSI6IlN3aXNzQWNhZGVtaWMuUGFnZU51bWJlciwgU3dpc3NBY2FkZW1pYyIsIklzRnVsbHlOdW1lcmljIjpmYWxzZSwiTnVtYmVyaW5nVHlwZSI6MCwiTnVtZXJhbFN5c3RlbSI6MH19LCJSZ</w:instrText>
          </w:r>
          <w:r>
            <w:rPr>
              <w:sz w:val="24"/>
              <w:szCs w:val="24"/>
              <w:lang w:val="en-US"/>
            </w:rPr>
            <w:instrText>WZlcmVuY2UiOnsiJGlkIjoiNiIsIiR0eXBlIjoiU3dpc3NBY2FkZW1pYy5DaXRhdmkuUmVmZXJlbmNlLCBTd2lzc0FjYWRlbWljLkNpdGF2aSIsIkFic3RyYWN0Q29tcGxleGl0eSI6MCwiQWJzdHJhY3RTb3VyY2VUZXh0Rm9ybWF0IjowLCJBdXRob3JzIjpbeyIkaWQiOiI3IiwiJHR5cGUiOiJTd2lzc0FjYWRlbWljLkNpdGF2aS5QZXJzb</w:instrText>
          </w:r>
          <w:r>
            <w:rPr>
              <w:sz w:val="24"/>
              <w:szCs w:val="24"/>
              <w:lang w:val="en-US"/>
            </w:rPr>
            <w:instrText>24sIFN3aXNzQWNhZGVtaWMuQ2l0YXZpIiwiRmlyc3ROYW1lIjoiTWFyaWEiLCJMYXN0TmFtZSI6Ik1paGF5bG92YSIsIk1pZGRsZU5hbWUiOiJNLiIsIlByb3RlY3RlZCI6ZmFsc2UsIlNleCI6MSwiQ3JlYXRlZEJ5IjoiX0plbm55IiwiQ3JlYXRlZE9uIjoiMjAyMi0wOC0xOVQwNjo1NToxNiIsIk1vZGlmaWVkQnkiOiJfSmVubnkiLCJJZ</w:instrText>
          </w:r>
          <w:r>
            <w:rPr>
              <w:sz w:val="24"/>
              <w:szCs w:val="24"/>
              <w:lang w:val="en-US"/>
            </w:rPr>
            <w:instrText>CI6IjEwYjliZmI1LWFmNjAtNDllNC1hZmY1LWFkOTBhMGVlNjgxYSIsIk1vZGlmaWVkT24iOiIyMDIyLTA4LTE5VDA2OjU1OjE2IiwiUHJvamVjdCI6eyIkaWQiOiI4IiwiJHR5cGUiOiJTd2lzc0FjYWRlbWljLkNpdGF2aS5Qcm9qZWN0LCBTd2lzc0FjYWRlbWljLkNpdGF2aSJ9fSx7IiRpZCI6IjkiLCIkdHlwZSI6IlN3aXNzQWNhZGVta</w:instrText>
          </w:r>
          <w:r>
            <w:rPr>
              <w:sz w:val="24"/>
              <w:szCs w:val="24"/>
              <w:lang w:val="en-US"/>
            </w:rPr>
            <w:instrText>WMuQ2l0YXZpLlBlcnNvbiwgU3dpc3NBY2FkZW1pYy5DaXRhdmkiLCJGaXJzdE5hbWUiOiJSZXViZW4iLCJMYXN0TmFtZSI6IlNoYXciLCJNaWRkbGVOYW1lIjoiSi4iLCJQcm90ZWN0ZWQiOmZhbHNlLCJTZXgiOjIsIkNyZWF0ZWRCeSI6Il9KZW5ueSIsIkNyZWF0ZWRPbiI6IjIwMjItMDgtMTlUMDY6NTU6MTYiLCJNb2RpZmllZEJ5IjoiX</w:instrText>
          </w:r>
          <w:r>
            <w:rPr>
              <w:sz w:val="24"/>
              <w:szCs w:val="24"/>
              <w:lang w:val="en-US"/>
            </w:rPr>
            <w:instrText>0plbm55IiwiSWQiOiI1YWI5NTFhYS03Zjg5LTRkNDYtOTEwOS1kNWQ1OTYwYzVkMTciLCJNb2RpZmllZE9uIjoiMjAyMi0wOC0xOVQwNjo1NToxNiIsIlByb2plY3QiOnsiJHJlZiI6IjgifX1dLCJDaXRhdGlvbktleVVwZGF0ZVR5cGUiOjAsIkNvbGxhYm9yYXRvcnMiOltdLCJDb3ZlclBhdGgiOnsiJGlkIjoiMTAiLCIkdHlwZSI6IlN3a</w:instrText>
          </w:r>
          <w:r>
            <w:rPr>
              <w:sz w:val="24"/>
              <w:szCs w:val="24"/>
              <w:lang w:val="en-US"/>
            </w:rPr>
            <w:instrText>XNzQWNhZGVtaWMuQ2l0YXZpLkxpbmtlZFJlc291cmNlLCBTd2lzc0FjYWRlbWljLkNpdGF2aSIsIkxpbmtlZFJlc291cmNlVHlwZSI6MSwiVXJpU3RyaW5nIjoiTWloYXlsb3ZhLCBTaGF3IDIwMTEgLSBUaGUgQU1QSyBzaWduYWxsaW5nIHBhdGh3YXkgY29vcmRpbmF0ZXMuanBnIiwiTGlua2VkUmVzb3VyY2VTdGF0dXMiOjgsIlByb3Blc</w:instrText>
          </w:r>
          <w:r>
            <w:rPr>
              <w:sz w:val="24"/>
              <w:szCs w:val="24"/>
              <w:lang w:val="en-US"/>
            </w:rPr>
            <w:instrText>nRpZXMiOnsiJGlkIjoiMTEiLCIkdHlwZSI6IlN3aXNzQWNhZGVtaWMuQ2l0YXZpLkxpbmtlZFJlc291cmNlUHJvcGVydGllcywgU3dpc3NBY2FkZW1pYy5DaXRhdmkifSwiU3luY0ZvbGRlclR5cGUiOjAsIklzTG9jYWxDbG91ZFByb2plY3RGaWxlTGluayI6ZmFsc2UsIklzQ2xvdWRSZXN0b3JlIjpmYWxzZSwiSXNDbG91ZENvcHkiOmZhb</w:instrText>
          </w:r>
          <w:r>
            <w:rPr>
              <w:sz w:val="24"/>
              <w:szCs w:val="24"/>
              <w:lang w:val="en-US"/>
            </w:rPr>
            <w:instrText>HNlLCJBdHRhY2htZW50Rm9sZGVyV2FzSW5GYWxsYmFja01vZGUiOmZhbHNlfSwiRGF0ZTIiOiIwMi4wOS4yMDExIiwiRG9pIjoiMTAuMTAzOC9uY2IyMzI5IiwiRWRpdG9ycyI6W10sIkV2YWx1YXRpb25Db21wbGV4aXR5IjowLCJFdmFsdWF0aW9uU291cmNlVGV4dEZvcm1hdCI6MCwiR3JvdXBzIjpbXSwiSGFzTGFiZWwxIjpmYWxzZSwiS</w:instrText>
          </w:r>
          <w:r>
            <w:rPr>
              <w:sz w:val="24"/>
              <w:szCs w:val="24"/>
              <w:lang w:val="en-US"/>
            </w:rPr>
            <w:instrText>GFzTGFiZWwyIjpmYWxzZSwiS2V5d29yZHMiOltdLCJMYW5ndWFnZSI6ImVuZyIsIkxhbmd1YWdlQ29kZSI6ImVuIiwiTG9jYXRpb25zIjpbeyIkaWQiOiIxMiIsIiR0eXBlIjoiU3dpc3NBY2FkZW1pYy5DaXRhdmkuTG9jYXRpb24sIFN3aXNzQWNhZGVtaWMuQ2l0YXZpIiwiQWRkcmVzcyI6eyIkaWQiOiIxMyIsIiR0eXBlIjoiU3dpc3NBY</w:instrText>
          </w:r>
          <w:r>
            <w:rPr>
              <w:sz w:val="24"/>
              <w:szCs w:val="24"/>
              <w:lang w:val="en-US"/>
            </w:rPr>
            <w:instrText>2FkZW1pYy5DaXRhdmkuTGlua2VkUmVzb3VyY2UsIFN3aXNzQWNhZGVtaWMuQ2l0YXZpIiwiTGlua2VkUmVzb3VyY2VUeXBlIjo1LCJPcmlnaW5hbFN0cmluZyI6IlBNQzMyNDk0MDAiLCJVcmlTdHJpbmciOiJodHRwczovL3d3dy5uY2JpLm5sbS5uaWguZ292L3BtYy9hcnRpY2xlcy9QTUMzMjQ5NDAwIiwiTGlua2VkUmVzb3VyY2VTdGF0d</w:instrText>
          </w:r>
          <w:r>
            <w:rPr>
              <w:sz w:val="24"/>
              <w:szCs w:val="24"/>
              <w:lang w:val="en-US"/>
            </w:rPr>
            <w:instrText>XMiOjgsIlByb3BlcnRpZXMiOnsiJGlkIjoiMTQiLCIkdHlwZSI6IlN3aXNzQWNhZGVtaWMuQ2l0YXZpLkxpbmtlZFJlc291cmNlUHJvcGVydGllcywgU3dpc3NBY2FkZW1pYy5DaXRhdmkifSwiU3luY0ZvbGRlclR5cGUiOjAsIklzTG9jYWxDbG91ZFByb2plY3RGaWxlTGluayI6ZmFsc2UsIklzQ2xvdWRSZXN0b3JlIjpmYWxzZSwiSXNDb</w:instrText>
          </w:r>
          <w:r>
            <w:rPr>
              <w:sz w:val="24"/>
              <w:szCs w:val="24"/>
              <w:lang w:val="en-US"/>
            </w:rPr>
            <w:instrText>G91ZENvcHkiOmZhbHNlLCJBdHRhY2htZW50Rm9sZGVyV2FzSW5GYWxsYmFja01vZGUiOmZhbHNlfSwiQW5ub3RhdGlvbnMiOltdLCJMb2NhdGlvblR5cGUiOjAsIk1pcnJvcnNSZWZlcmVuY2VQcm9wZXJ0eUlkIjoyMDgsIkNyZWF0ZWRCeSI6Il9KZW5ueSIsIkNyZWF0ZWRPbiI6IjIwMjItMDgtMTlUMDY6NTU6MTYiLCJNb2RpZmllZEJ5I</w:instrText>
          </w:r>
          <w:r>
            <w:rPr>
              <w:sz w:val="24"/>
              <w:szCs w:val="24"/>
              <w:lang w:val="en-US"/>
            </w:rPr>
            <w:instrText>joiX0plbm55IiwiSWQiOiI4MGFjMjBmYi1kZGIyLTRhYTktYTY5MS1iYTY4MmIyYzUzMjciLCJNb2RpZmllZE9uIjoiMjAyMi0wOC0xOVQwNjo1NToxNiIsIlByb2plY3QiOnsiJHJlZiI6IjgifX0seyIkaWQiOiIxNSIsIiR0eXBlIjoiU3dpc3NBY2FkZW1pYy5DaXRhdmkuTG9jYXRpb24sIFN3aXNzQWNhZGVtaWMuQ2l0YXZpIiwiQWRkc</w:instrText>
          </w:r>
          <w:r>
            <w:rPr>
              <w:sz w:val="24"/>
              <w:szCs w:val="24"/>
              <w:lang w:val="en-US"/>
            </w:rPr>
            <w:instrText>mVzcyI6eyIkaWQiOiIxNiIsIiR0eXBlIjoiU3dpc3NBY2FkZW1pYy5DaXRhdmkuTGlua2VkUmVzb3VyY2UsIFN3aXNzQWNhZGVtaWMuQ2l0YXZpIiwiTGlua2VkUmVzb3VyY2VUeXBlIjo1LCJPcmlnaW5hbFN0cmluZyI6IjEwLjEwMzgvbmNiMjMyOSIsIlVyaVN0cmluZyI6Imh0dHBzOi8vZG9pLm9yZy8xMC4xMDM4L25jYjIzMjkiLCJMa</w:instrText>
          </w:r>
          <w:r>
            <w:rPr>
              <w:sz w:val="24"/>
              <w:szCs w:val="24"/>
              <w:lang w:val="en-US"/>
            </w:rPr>
            <w:instrText>W5rZWRSZXNvdXJjZVN0YXR1cyI6OCwiUHJvcGVydGllcyI6eyIkaWQiOiIxNyIsIiR0eXBlIjoiU3dpc3NBY2FkZW1pYy5DaXRhdmkuTGlua2VkUmVzb3VyY2VQcm9wZXJ0aWVzLCBTd2lzc0FjYWRlbWljLkNpdGF2aSJ9LCJTeW5jRm9sZGVyVHlwZSI6MCwiSXNMb2NhbENsb3VkUHJvamVjdEZpbGVMaW5rIjpmYWxzZSwiSXNDbG91ZFJlc</w:instrText>
          </w:r>
          <w:r>
            <w:rPr>
              <w:sz w:val="24"/>
              <w:szCs w:val="24"/>
              <w:lang w:val="en-US"/>
            </w:rPr>
            <w:instrText>3RvcmUiOmZhbHNlLCJJc0Nsb3VkQ29weSI6ZmFsc2UsIkF0dGFjaG1lbnRGb2xkZXJXYXNJbkZhbGxiYWNrTW9kZSI6ZmFsc2V9LCJBbm5vdGF0aW9ucyI6W10sIkxvY2F0aW9uVHlwZSI6MCwiTWlycm9yc1JlZmVyZW5jZVByb3BlcnR5SWQiOjEyOCwiQ3JlYXRlZEJ5IjoiX0plbm55IiwiQ3JlYXRlZE9uIjoiMjAyMi0wOC0xOVQwNjo1N</w:instrText>
          </w:r>
          <w:r>
            <w:rPr>
              <w:sz w:val="24"/>
              <w:szCs w:val="24"/>
              <w:lang w:val="en-US"/>
            </w:rPr>
            <w:instrText>ToxNiIsIk1vZGlmaWVkQnkiOiJfSmVubnkiLCJJZCI6IjgwNzdjNGI5LTI1YTMtNDNkNS1iYTIyLWI1YjQwMTg2ZGY4MCIsIk1vZGlmaWVkT24iOiIyMDIyLTA4LTE5VDA2OjU1OjE2IiwiUHJvamVjdCI6eyIkcmVmIjoiOCJ9fSx7IiRpZCI6IjE4IiwiJHR5cGUiOiJTd2lzc0FjYWRlbWljLkNpdGF2aS5Mb2NhdGlvbiwgU3dpc3NBY2FkZ</w:instrText>
          </w:r>
          <w:r>
            <w:rPr>
              <w:sz w:val="24"/>
              <w:szCs w:val="24"/>
              <w:lang w:val="en-US"/>
            </w:rPr>
            <w:instrText>W1pYy5DaXRhdmkiLCJBZGRyZXNzIjp7IiRpZCI6IjE5IiwiJHR5cGUiOiJTd2lzc0FjYWRlbWljLkNpdGF2aS5MaW5rZWRSZXNvdXJjZSwgU3dpc3NBY2FkZW1pYy5DaXRhdmkiLCJMaW5rZWRSZXNvdXJjZVR5cGUiOjUsIk9yaWdpbmFsU3RyaW5nIjoiMjE4OTIxNDIiLCJVcmlTdHJpbmciOiJodHRwOi8vd3d3Lm5jYmkubmxtLm5paC5nb</w:instrText>
          </w:r>
          <w:r>
            <w:rPr>
              <w:sz w:val="24"/>
              <w:szCs w:val="24"/>
              <w:lang w:val="en-US"/>
            </w:rPr>
            <w:instrText>3YvcHVibWVkLzIxODkyMTQyIiwiTGlua2VkUmVzb3VyY2VTdGF0dXMiOjgsIlByb3BlcnRpZXMiOnsiJGlkIjoiMjAiLCIkdHlwZSI6IlN3aXNzQWNhZGVtaWMuQ2l0YXZpLkxpbmtlZFJlc291cmNlUHJvcGVydGllcywgU3dpc3NBY2FkZW1pYy5DaXRhdmkifSwiU3luY0ZvbGRlclR5cGUiOjAsIklzTG9jYWxDbG91ZFByb2plY3RGaWxlT</w:instrText>
          </w:r>
          <w:r>
            <w:rPr>
              <w:sz w:val="24"/>
              <w:szCs w:val="24"/>
              <w:lang w:val="en-US"/>
            </w:rPr>
            <w:instrText>GluayI6ZmFsc2UsIklzQ2xvdWRSZXN0b3JlIjpmYWxzZSwiSXNDbG91ZENvcHkiOmZhbHNlLCJBdHRhY2htZW50Rm9sZGVyV2FzSW5GYWxsYmFja01vZGUiOmZhbHNlfSwiQW5ub3RhdGlvbnMiOltdLCJMb2NhdGlvblR5cGUiOjAsIk1pcnJvcnNSZWZlcmVuY2VQcm9wZXJ0eUlkIjoxNjQsIkNyZWF0ZWRCeSI6Il9KZW5ueSIsIkNyZWF0Z</w:instrText>
          </w:r>
          <w:r>
            <w:rPr>
              <w:sz w:val="24"/>
              <w:szCs w:val="24"/>
              <w:lang w:val="en-US"/>
            </w:rPr>
            <w:instrText>WRPbiI6IjIwMjItMDgtMTlUMDY6NTU6MTYiLCJNb2RpZmllZEJ5IjoiX0plbm55IiwiSWQiOiJkNzE4MzU5Yy04YjI4LTRmYmYtODY0Ni1iODdjODk5MWEyYTYiLCJNb2RpZmllZE9uIjoiMjAyMi0wOC0xOVQwNjo1NToxNiIsIlByb2plY3QiOnsiJHJlZiI6IjgifX1dLCJOdW1iZXIiOiI5IiwiT3JnYW5pemF0aW9ucyI6W10sIk90aGVyc</w:instrText>
          </w:r>
          <w:r>
            <w:rPr>
              <w:sz w:val="24"/>
              <w:szCs w:val="24"/>
              <w:lang w:val="en-US"/>
            </w:rPr>
            <w:instrText>0ludm9sdmVkIjpbXSwiUGFnZVJhbmdlIjoiPHNwPlxyXG4gIDxuPjEwMTY8L24+XHJcbiAgPGluPnRydWU8L2luPlxyXG4gIDxvcz4xMDE2PC9vcz5cclxuICA8cHM+MTAxNjwvcHM+XHJcbjwvc3A+XHJcbjxlcD5cclxuICA8bj4xMDIzPC9uPlxyXG4gIDxpbj50cnVlPC9pbj5cclxuICA8b3M+MTAyMzwvb3M+XHJcbiAgPHBzPjEwMjM8L</w:instrText>
          </w:r>
          <w:r>
            <w:rPr>
              <w:sz w:val="24"/>
              <w:szCs w:val="24"/>
              <w:lang w:val="en-US"/>
            </w:rPr>
            <w:instrText>3BzPlxyXG48L2VwPlxyXG48b3M+MTAxNi0yMzwvb3M+IiwiUGVyaW9kaWNhbCI6eyIkaWQiOiIyMSIsIiR0eXBlIjoiU3dpc3NBY2FkZW1pYy5DaXRhdmkuUGVyaW9kaWNhbCwgU3dpc3NBY2FkZW1pYy5DaXRhdmkiLCJFaXNzbiI6IjE0NzYtNDY3OSIsIk5hbWUiOiJOYXR1cmUgY2VsbCBiaW9sb2d5IiwiUGFnaW5hdGlvbiI6MCwiUHJvd</w:instrText>
          </w:r>
          <w:r>
            <w:rPr>
              <w:sz w:val="24"/>
              <w:szCs w:val="24"/>
              <w:lang w:val="en-US"/>
            </w:rPr>
            <w:instrText>GVjdGVkIjpmYWxzZSwiVXNlckFiYnJldmlhdGlvbjEiOiJOYXQgQ2VsbCBCaW9sIiwiQ3JlYXRlZEJ5IjoiX0plbm55IiwiQ3JlYXRlZE9uIjoiMjAyMi0wOC0xOVQwNjo1NToxNiIsIk1vZGlmaWVkQnkiOiJfSmVubnkiLCJJZCI6IjU2Y2YxOGFkLTlhNzAtNDkzZi04YzgwLTU4YmRlNWNkM2U0OCIsIk1vZGlmaWVkT24iOiIyMDIyLTA4L</w:instrText>
          </w:r>
          <w:r>
            <w:rPr>
              <w:sz w:val="24"/>
              <w:szCs w:val="24"/>
              <w:lang w:val="en-US"/>
            </w:rPr>
            <w:instrText>TE5VDA2OjU1OjE2IiwiUHJvamVjdCI6eyIkcmVmIjoiOCJ9fSwiUG1jSWQiOiJQTUMzMjQ5NDAwIiwiUHVibGlzaGVycyI6W10sIlB1Yk1lZElkIjoiMjE4OTIxNDIiLCJRdW90YXRpb25zIjpbXSwiUmF0aW5nIjowLCJSZWZlcmVuY2VUeXBlIjoiSm91cm5hbEFydGljbGUiLCJTaG9ydFRpdGxlIjoiTWloYXlsb3ZhLCBTaGF3IDIwMTEg4</w:instrText>
          </w:r>
          <w:r>
            <w:rPr>
              <w:sz w:val="24"/>
              <w:szCs w:val="24"/>
              <w:lang w:val="en-US"/>
            </w:rPr>
            <w:instrText>oCTIFRoZSBBTVBLIHNpZ25hbGxpbmcgcGF0aHdheSBjb29yZGluYXRlcyIsIlNob3J0VGl0bGVVcGRhdGVUeXBlIjowLCJTb3VyY2VPZkJpYmxpb2dyYXBoaWNJbmZvcm1hdGlvbiI6IlB1Yk1lZCIsIlN0YXRpY0lkcyI6WyI2NGZlYTgwZC01MmY2LTQzM2MtOWYzZC0yODZmYjZiY2FhYzUiXSwiVGFibGVPZkNvbnRlbnRzQ29tcGxleGl0e</w:instrText>
          </w:r>
          <w:r>
            <w:rPr>
              <w:sz w:val="24"/>
              <w:szCs w:val="24"/>
              <w:lang w:val="en-US"/>
            </w:rPr>
            <w:instrText>SI6MCwiVGFibGVPZkNvbnRlbnRzU291cmNlVGV4dEZvcm1hdCI6MCwiVGFza3MiOltdLCJUaXRsZSI6IlRoZSBBTVBLIHNpZ25hbGxpbmcgcGF0aHdheSBjb29yZGluYXRlcyBjZWxsIGdyb3d0aCwgYXV0b3BoYWd5IGFuZCBtZXRhYm9saXNtIiwiVHJhbnNsYXRvcnMiOltdLCJWb2x1bWUiOiIxMyIsIlllYXIiOiIyMDExIiwiWWVhclJlc</w:instrText>
          </w:r>
          <w:r>
            <w:rPr>
              <w:sz w:val="24"/>
              <w:szCs w:val="24"/>
              <w:lang w:val="en-US"/>
            </w:rPr>
            <w:instrText>29sdmVkIjoiMjAxMSIsIkNyZWF0ZWRCeSI6Il9KZW5ueSIsIkNyZWF0ZWRPbiI6IjIwMjItMDgtMTlUMDY6NTU6MTYiLCJNb2RpZmllZEJ5IjoiX0plbm55IiwiSWQiOiI3NDAyNThkYi03NDI0LTRjMDAtOGZiMC1kZDMwMGI2ZGNjY2YiLCJNb2RpZmllZE9uIjoiMjAyMi0xMC0zMVQwODoxNjoyNSIsIlByb2plY3QiOnsiJHJlZiI6Ijgif</w:instrText>
          </w:r>
          <w:r>
            <w:rPr>
              <w:sz w:val="24"/>
              <w:szCs w:val="24"/>
              <w:lang w:val="en-US"/>
            </w:rPr>
            <w:instrText>X0sIlVzZU51bWJlcmluZ1R5cGVPZlBhcmVudERvY3VtZW50IjpmYWxzZX1dLCJGb3JtYXR0ZWRUZXh0Ijp7IiRpZCI6IjIyIiwiQ291bnQiOjEsIlRleHRVbml0cyI6W3siJGlkIjoiMjMiLCJGb250U3R5bGUiOnsiJGlkIjoiMjQiLCJOZXV0cmFsIjp0cnVlfSwiUmVhZGluZ09yZGVyIjoxLCJUZXh0IjoiKDI4KSJ9XX0sIlRhZyI6IkNpd</w:instrText>
          </w:r>
          <w:r>
            <w:rPr>
              <w:sz w:val="24"/>
              <w:szCs w:val="24"/>
              <w:lang w:val="en-US"/>
            </w:rPr>
            <w:instrText>GF2aVBsYWNlaG9sZGVyIzBmNDkxMjM4LWI0NjktNDUzNS05NThkLWIxNmNmNmQxOTdjMCIsIlRleHQiOiIoMjgpIiwiV0FJVmVyc2lvbiI6IjYuMTQuMC4wIn0=}</w:instrText>
          </w:r>
          <w:r>
            <w:rPr>
              <w:sz w:val="24"/>
              <w:szCs w:val="24"/>
              <w:lang w:val="en-US"/>
            </w:rPr>
            <w:fldChar w:fldCharType="separate"/>
          </w:r>
          <w:r>
            <w:rPr>
              <w:sz w:val="24"/>
              <w:szCs w:val="24"/>
              <w:lang w:val="en-US"/>
            </w:rPr>
            <w:t>(28)</w:t>
          </w:r>
          <w:r>
            <w:rPr>
              <w:sz w:val="24"/>
              <w:szCs w:val="24"/>
              <w:lang w:val="en-US"/>
            </w:rPr>
            <w:fldChar w:fldCharType="end"/>
          </w:r>
        </w:sdtContent>
      </w:sdt>
      <w:r>
        <w:rPr>
          <w:sz w:val="24"/>
          <w:szCs w:val="24"/>
          <w:lang w:val="en-US"/>
        </w:rPr>
        <w:t>. In this way, the AMPK-pathway plays a major role in the regulation of glucose metabolism, lipid metabolism, cell growth a</w:t>
      </w:r>
      <w:r>
        <w:rPr>
          <w:sz w:val="24"/>
          <w:szCs w:val="24"/>
          <w:lang w:val="en-US"/>
        </w:rPr>
        <w:t>nd autophagy. As described earlier, AMD pathophysiology relies on the integrity of the RPE cells, which are the critical interface between photoreceptor cells and the choroid. Dysregulation of RPE metabolic pathways, especially of the AMPK/SIRT1/PGC-1</w:t>
      </w:r>
      <w:r>
        <w:rPr>
          <w:rFonts w:ascii="Symbol" w:hAnsi="Symbol"/>
          <w:sz w:val="24"/>
          <w:szCs w:val="24"/>
          <w:lang w:val="en-US"/>
        </w:rPr>
        <w:t></w:t>
      </w:r>
      <w:r>
        <w:rPr>
          <w:sz w:val="24"/>
          <w:szCs w:val="24"/>
          <w:lang w:val="en-US"/>
        </w:rPr>
        <w:t xml:space="preserve"> and</w:t>
      </w:r>
      <w:r>
        <w:rPr>
          <w:sz w:val="24"/>
          <w:szCs w:val="24"/>
          <w:lang w:val="en-US"/>
        </w:rPr>
        <w:t xml:space="preserve"> of the mTOR pathway are strongly associated with AMD pathophysiology </w:t>
      </w:r>
      <w:sdt>
        <w:sdtPr>
          <w:rPr>
            <w:sz w:val="24"/>
            <w:szCs w:val="24"/>
            <w:lang w:val="en-US"/>
          </w:rPr>
          <w:alias w:val="To edit, see citavi.com/edit"/>
          <w:tag w:val="CitaviPlaceholder#3ed80943-edd4-40ac-9ae0-fa3aa3f85c92"/>
          <w:id w:val="1304423389"/>
          <w:placeholder>
            <w:docPart w:val="F6E2367D67594CF48E4544BF24599CAE"/>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w:instrText>
          </w:r>
          <w:r>
            <w:rPr>
              <w:sz w:val="24"/>
              <w:szCs w:val="24"/>
              <w:lang w:val="en-US"/>
            </w:rPr>
            <w:instrText>N3aXNzQWNhZGVtaWMuQ2l0YXZpLkNpdGF0aW9ucy5Xb3JkUGxhY2Vob2xkZXJFbnRyeSwgU3dpc3NBY2FkZW1pYy5DaXRhdmkiLCJJZCI6ImQwNDJiMjAxLWNjYjUtNDIyZS1hOTgxLTgxMTk3MWM4MDk2MiIsIlJhbmdlTGVuZ3RoIjo0LCJSZWZlcmVuY2VJZCI6ImYyMjE3NWQyLWJhYmItNGViNy05YzVmLWViYWZhMTQ4YzI3MSIsIlBhZ2</w:instrText>
          </w:r>
          <w:r>
            <w:rPr>
              <w:sz w:val="24"/>
              <w:szCs w:val="24"/>
              <w:lang w:val="en-US"/>
            </w:rPr>
            <w:instrText>VSYW5nZSI6eyIkaWQiOiIzIiwiJHR5cGUiOiJTd2lzc0FjYWRlbWljLlBhZ2VSYW5nZSwgU3dpc3NBY2FkZW1pYyIsIkVuZFBhZ2UiOnsiJGlkIjoiNCIsIiR0eXBlIjoiU3dpc3NBY2FkZW1pYy5QYWdlTnVtYmVyLCBTd2lzc0FjYWRlbWljIiwiSXNGdWxseU51bWVyaWMiOmZhbHNlLCJOdW1iZXJpbmdUeXBlIjowLCJOdW1lcmFsU3lzdG</w:instrText>
          </w:r>
          <w:r>
            <w:rPr>
              <w:sz w:val="24"/>
              <w:szCs w:val="24"/>
              <w:lang w:val="en-US"/>
            </w:rPr>
            <w:instrText>VtIjowfSwiTnVtYmVyaW5nVHlwZSI6MCwiTnVtZXJhbFN5c3RlbSI6MCwiU3RhcnRQYWdlIjp7IiRpZCI6IjUiLCIkdHlwZSI6IlN3aXNzQWNhZGVtaWMuUGFnZU51bWJlciwgU3dpc3NBY2FkZW1pYyIsIklzRnVsbHlOdW1lcmljIjpmYWxzZSwiTnVtYmVyaW5nVHlwZSI6MCwiTnVtZXJhbFN5c3RlbSI6MH19LCJSZWZlcmVuY2UiOnsiJG</w:instrText>
          </w:r>
          <w:r>
            <w:rPr>
              <w:sz w:val="24"/>
              <w:szCs w:val="24"/>
              <w:lang w:val="en-US"/>
            </w:rPr>
            <w:instrText>lkIjoiNiIsIiR0eXBlIjoiU3dpc3NBY2FkZW1pYy5DaXRhdmkuUmVmZXJlbmNlLCBTd2lzc0FjYWRlbWljLkNpdGF2aSIsIkFic3RyYWN0Q29tcGxleGl0eSI6MCwiQWJzdHJhY3RTb3VyY2VUZXh0Rm9ybWF0IjowLCJBdXRob3JzIjpbeyIkaWQiOiI3IiwiJHR5cGUiOiJTd2lzc0FjYWRlbWljLkNpdGF2aS5QZXJzb24sIFN3aXNzQWNhZG</w:instrText>
          </w:r>
          <w:r>
            <w:rPr>
              <w:sz w:val="24"/>
              <w:szCs w:val="24"/>
              <w:lang w:val="en-US"/>
            </w:rPr>
            <w:instrText>VtaWMuQ2l0YXZpIiwiRmlyc3ROYW1lIjoiTWVuZyIsIkxhc3ROYW1lIjoiWmhhbmciLCJQcm90ZWN0ZWQiOmZhbHNlLCJTZXgiOjAsIkNyZWF0ZWRCeSI6Il9KZW5ueSIsIkNyZWF0ZWRPbiI6IjIwMjItMDgtMTlUMDc6MjQ6MDQiLCJNb2RpZmllZEJ5IjoiX0plbm55IiwiSWQiOiJhMzg0ZGY0Yi02MmJjLTQzNTMtYjkwMC1kNmRlZTFlMW</w:instrText>
          </w:r>
          <w:r>
            <w:rPr>
              <w:sz w:val="24"/>
              <w:szCs w:val="24"/>
              <w:lang w:val="en-US"/>
            </w:rPr>
            <w:instrText>U3YzAiLCJNb2RpZmllZE9uIjoiMjAyMi0wOC0xOVQwNzoyNDowNCIsIlByb2plY3QiOnsiJGlkIjoiOCIsIiR0eXBlIjoiU3dpc3NBY2FkZW1pYy5DaXRhdmkuUHJvamVjdCwgU3dpc3NBY2FkZW1pYy5DaXRhdmkifX0seyIkaWQiOiI5IiwiJHR5cGUiOiJTd2lzc0FjYWRlbWljLkNpdGF2aS5QZXJzb24sIFN3aXNzQWNhZGVtaWMuQ2l0YX</w:instrText>
          </w:r>
          <w:r>
            <w:rPr>
              <w:sz w:val="24"/>
              <w:szCs w:val="24"/>
              <w:lang w:val="en-US"/>
            </w:rPr>
            <w:instrText>ZpIiwiRmlyc3ROYW1lIjoiTmlzaSIsIkxhc3ROYW1lIjoiSmlhbmciLCJQcm90ZWN0ZWQiOmZhbHNlLCJTZXgiOjAsIkNyZWF0ZWRCeSI6Il9KZW5ueSIsIkNyZWF0ZWRPbiI6IjIwMjItMDgtMTlUMDc6MjQ6MDQiLCJNb2RpZmllZEJ5IjoiX0plbm55IiwiSWQiOiI5NzQyZWY3Yi1mYTFmLTRkYzEtODY4NC1hNzljYzUwZDZkNjMiLCJNb2</w:instrText>
          </w:r>
          <w:r>
            <w:rPr>
              <w:sz w:val="24"/>
              <w:szCs w:val="24"/>
              <w:lang w:val="en-US"/>
            </w:rPr>
            <w:instrText>RpZmllZE9uIjoiMjAyMi0wOC0xOVQwNzoyNDowNCIsIlByb2plY3QiOnsiJHJlZiI6IjgifX0seyIkaWQiOiIxMCIsIiR0eXBlIjoiU3dpc3NBY2FkZW1pYy5DaXRhdmkuUGVyc29uLCBTd2lzc0FjYWRlbWljLkNpdGF2aSIsIkZpcnN0TmFtZSI6IllpIiwiTGFzdE5hbWUiOiJDaHUiLCJQcm90ZWN0ZWQiOmZhbHNlLCJTZXgiOjEsIkNyZW</w:instrText>
          </w:r>
          <w:r>
            <w:rPr>
              <w:sz w:val="24"/>
              <w:szCs w:val="24"/>
              <w:lang w:val="en-US"/>
            </w:rPr>
            <w:instrText>F0ZWRCeSI6Il9KZW5ueSIsIkNyZWF0ZWRPbiI6IjIwMjItMDgtMTlUMDc6MjQ6MDQiLCJNb2RpZmllZEJ5IjoiX0plbm55IiwiSWQiOiI2NTg4ZDA3Yi0yNjExLTQ1ZjUtOTAwZC0yZjA4ODkyZTY5ZGIiLCJNb2RpZmllZE9uIjoiMjAyMi0wOC0xOVQwNzoyNDowNCIsIlByb2plY3QiOnsiJHJlZiI6IjgifX0seyIkaWQiOiIxMSIsIiR0eX</w:instrText>
          </w:r>
          <w:r>
            <w:rPr>
              <w:sz w:val="24"/>
              <w:szCs w:val="24"/>
              <w:lang w:val="en-US"/>
            </w:rPr>
            <w:instrText>BlIjoiU3dpc3NBY2FkZW1pYy5DaXRhdmkuUGVyc29uLCBTd2lzc0FjYWRlbWljLkNpdGF2aSIsIkZpcnN0TmFtZSI6Ik9sZ2EiLCJMYXN0TmFtZSI6IlBvc3RuaWtvdmEiLCJQcm90ZWN0ZWQiOmZhbHNlLCJTZXgiOjEsIkNyZWF0ZWRCeSI6Il9KZW5ueSIsIkNyZWF0ZWRPbiI6IjIwMjItMDgtMTlUMDc6MjQ6MDQiLCJNb2RpZmllZEJ5Ij</w:instrText>
          </w:r>
          <w:r>
            <w:rPr>
              <w:sz w:val="24"/>
              <w:szCs w:val="24"/>
              <w:lang w:val="en-US"/>
            </w:rPr>
            <w:instrText>oiX0plbm55IiwiSWQiOiJhMjhmZDMxMC03ZDZlLTQxYmUtOWNkOS0wMDI3YzBlOGU1MzkiLCJNb2RpZmllZE9uIjoiMjAyMi0wOC0xOVQwNzoyNDowNCIsIlByb2plY3QiOnsiJHJlZiI6IjgifX0seyIkaWQiOiIxMiIsIiR0eXBlIjoiU3dpc3NBY2FkZW1pYy5DaXRhdmkuUGVyc29uLCBTd2lzc0FjYWRlbWljLkNpdGF2aSIsIkZpcnN0Tm</w:instrText>
          </w:r>
          <w:r>
            <w:rPr>
              <w:sz w:val="24"/>
              <w:szCs w:val="24"/>
              <w:lang w:val="en-US"/>
            </w:rPr>
            <w:instrText>FtZSI6IlJlbmN5IiwiTGFzdE5hbWUiOiJWYXJnaGVzZSIsIlByb3RlY3RlZCI6ZmFsc2UsIlNleCI6MCwiQ3JlYXRlZEJ5IjoiX0plbm55IiwiQ3JlYXRlZE9uIjoiMjAyMi0wOC0xOVQwNzoyNDowNCIsIk1vZGlmaWVkQnkiOiJfSmVubnkiLCJJZCI6IjZkOTQzN2QyLWQ1MmUtNGJjMS04MGYyLWQ1NmZhNTIyZDlkMyIsIk1vZGlmaWVkT2</w:instrText>
          </w:r>
          <w:r>
            <w:rPr>
              <w:sz w:val="24"/>
              <w:szCs w:val="24"/>
              <w:lang w:val="en-US"/>
            </w:rPr>
            <w:instrText>4iOiIyMDIyLTA4LTE5VDA3OjI0OjA0IiwiUHJvamVjdCI6eyIkcmVmIjoiOCJ9fSx7IiRpZCI6IjEzIiwiJHR5cGUiOiJTd2lzc0FjYWRlbWljLkNpdGF2aS5QZXJzb24sIFN3aXNzQWNhZGVtaWMuQ2l0YXZpIiwiRmlyc3ROYW1lIjoiQW5lbGlhIiwiTGFzdE5hbWUiOiJIb3J2YXRoIiwiUHJvdGVjdGVkIjpmYWxzZSwiU2V4IjowLCJDcm</w:instrText>
          </w:r>
          <w:r>
            <w:rPr>
              <w:sz w:val="24"/>
              <w:szCs w:val="24"/>
              <w:lang w:val="en-US"/>
            </w:rPr>
            <w:instrText>VhdGVkQnkiOiJfSmVubnkiLCJDcmVhdGVkT24iOiIyMDIyLTA4LTE5VDA3OjI0OjA0IiwiTW9kaWZpZWRCeSI6Il9KZW5ueSIsIklkIjoiMjlhNWNiYTEtZjM0Zi00YTY2LThlYzItNGZmNTg1MjRiMjIwIiwiTW9kaWZpZWRPbiI6IjIwMjItMDgtMTlUMDc6MjQ6MDQiLCJQcm9qZWN0Ijp7IiRyZWYiOiI4In19LHsiJGlkIjoiMTQiLCIkdH</w:instrText>
          </w:r>
          <w:r>
            <w:rPr>
              <w:sz w:val="24"/>
              <w:szCs w:val="24"/>
              <w:lang w:val="en-US"/>
            </w:rPr>
            <w:instrText>lwZSI6IlN3aXNzQWNhZGVtaWMuQ2l0YXZpLlBlcnNvbiwgU3dpc3NBY2FkZW1pYy5DaXRhdmkiLCJGaXJzdE5hbWUiOiJBbXJpdGEiLCJMYXN0TmFtZSI6IkNoZWVtYSIsIk1pZGRsZU5hbWUiOiJLLiIsIlByb3RlY3RlZCI6ZmFsc2UsIlNleCI6MSwiQ3JlYXRlZEJ5IjoiX0plbm55IiwiQ3JlYXRlZE9uIjoiMjAyMi0wOC0xOVQwNzoyND</w:instrText>
          </w:r>
          <w:r>
            <w:rPr>
              <w:sz w:val="24"/>
              <w:szCs w:val="24"/>
              <w:lang w:val="en-US"/>
            </w:rPr>
            <w:instrText>owNCIsIk1vZGlmaWVkQnkiOiJfSmVubnkiLCJJZCI6ImZlOGYxZDY4LWY3NjMtNDBhYS05MzQzLWUxN2YyZmNjNzYzMCIsIk1vZGlmaWVkT24iOiIyMDIyLTA4LTE5VDA3OjI0OjA0IiwiUHJvamVjdCI6eyIkcmVmIjoiOCJ9fSx7IiRpZCI6IjE1IiwiJHR5cGUiOiJTd2lzc0FjYWRlbWljLkNpdGF2aS5QZXJzb24sIFN3aXNzQWNhZGVtaW</w:instrText>
          </w:r>
          <w:r>
            <w:rPr>
              <w:sz w:val="24"/>
              <w:szCs w:val="24"/>
              <w:lang w:val="en-US"/>
            </w:rPr>
            <w:instrText>MuQ2l0YXZpIiwiRmlyc3ROYW1lIjoiTmFkeSIsIkxhc3ROYW1lIjoiR29sZXN0YW5laCIsIlByb3RlY3RlZCI6ZmFsc2UsIlNleCI6MCwiQ3JlYXRlZEJ5IjoiX0plbm55IiwiQ3JlYXRlZE9uIjoiMjAyMi0wOC0xOVQwNzoyNDowNCIsIk1vZGlmaWVkQnkiOiJfSmVubnkiLCJJZCI6IjIzMzA4OGUzLTIzOTUtNGRkMy05YTUzLTE4OWZjNG</w:instrText>
          </w:r>
          <w:r>
            <w:rPr>
              <w:sz w:val="24"/>
              <w:szCs w:val="24"/>
              <w:lang w:val="en-US"/>
            </w:rPr>
            <w:instrText>FlYzFlNSIsIk1vZGlmaWVkT24iOiIyMDIyLTA4LTE5VDA3OjI0OjA0IiwiUHJvamVjdCI6eyIkcmVmIjoiOCJ9fV0sIkNpdGF0aW9uS2V5VXBkYXRlVHlwZSI6MCwiQ29sbGFib3JhdG9ycyI6W10sIkRhdGUyIjoiMTIuMDIuMjAyMCIsIkRvaSI6IjEwLjEwMzgvczQxNTk4LTAyMC01OTI0NC00IiwiRWRpdG9ycyI6W10sIkV2YWx1YXRpb2</w:instrText>
          </w:r>
          <w:r>
            <w:rPr>
              <w:sz w:val="24"/>
              <w:szCs w:val="24"/>
              <w:lang w:val="en-US"/>
            </w:rPr>
            <w:instrText>5Db21wbGV4aXR5IjowLCJFdmFsdWF0aW9uU291cmNlVGV4dEZvcm1hdCI6MCwiR3JvdXBzIjpbXSwiSGFzTGFiZWwxIjpmYWxzZSwiSGFzTGFiZWwyIjpmYWxzZSwiS2V5d29yZHMiOltdLCJMYW5ndWFnZSI6ImVuZyIsIkxhbmd1YWdlQ29kZSI6ImVuIiwiTG9jYXRpb25zIjpbeyIkaWQiOiIxNiIsIiR0eXBlIjoiU3dpc3NBY2FkZW1pYy</w:instrText>
          </w:r>
          <w:r>
            <w:rPr>
              <w:sz w:val="24"/>
              <w:szCs w:val="24"/>
              <w:lang w:val="en-US"/>
            </w:rPr>
            <w:instrText>5DaXRhdmkuTG9jYXRpb24sIFN3aXNzQWNhZGVtaWMuQ2l0YXZpIiwiQWRkcmVzcyI6eyIkaWQiOiIxNyIsIiR0eXBlIjoiU3dpc3NBY2FkZW1pYy5DaXRhdmkuTGlua2VkUmVzb3VyY2UsIFN3aXNzQWNhZGVtaWMuQ2l0YXZpIiwiTGlua2VkUmVzb3VyY2VUeXBlIjo1LCJPcmlnaW5hbFN0cmluZyI6IlBNQzcwMTYwMDciLCJVcmlTdHJpbm</w:instrText>
          </w:r>
          <w:r>
            <w:rPr>
              <w:sz w:val="24"/>
              <w:szCs w:val="24"/>
              <w:lang w:val="en-US"/>
            </w:rPr>
            <w:instrText>ciOiJodHRwczovL3d3dy5uY2JpLm5sbS5uaWguZ292L3BtYy9hcnRpY2xlcy9QTUM3MDE2MDA3IiwiTGlua2VkUmVzb3VyY2VTdGF0dXMiOjgsIlByb3BlcnRpZXMiOnsiJGlkIjoiMTgiLCIkdHlwZSI6IlN3aXNzQWNhZGVtaWMuQ2l0YXZpLkxpbmtlZFJlc291cmNlUHJvcGVydGllcywgU3dpc3NBY2FkZW1pYy5DaXRhdmkifSwiU3luY0</w:instrText>
          </w:r>
          <w:r>
            <w:rPr>
              <w:sz w:val="24"/>
              <w:szCs w:val="24"/>
              <w:lang w:val="en-US"/>
            </w:rPr>
            <w:instrText>ZvbGRlclR5cGUiOjAsIklzTG9jYWxDbG91ZFByb2plY3RGaWxlTGluayI6ZmFsc2UsIklzQ2xvdWRSZXN0b3JlIjpmYWxzZSwiSXNDbG91ZENvcHkiOmZhbHNlLCJBdHRhY2htZW50Rm9sZGVyV2FzSW5GYWxsYmFja01vZGUiOmZhbHNlfSwiQW5ub3RhdGlvbnMiOltdLCJMb2NhdGlvblR5cGUiOjAsIk1pcnJvcnNSZWZlcmVuY2VQcm9wZX</w:instrText>
          </w:r>
          <w:r>
            <w:rPr>
              <w:sz w:val="24"/>
              <w:szCs w:val="24"/>
              <w:lang w:val="en-US"/>
            </w:rPr>
            <w:instrText>J0eUlkIjoyMDgsIkNyZWF0ZWRCeSI6Il9KZW5ueSIsIkNyZWF0ZWRPbiI6IjIwMjItMDgtMTlUMDc6MjQ6MDQiLCJNb2RpZmllZEJ5IjoiX0plbm55IiwiSWQiOiIzMTFhYTZkNC0zYjk3LTRjMzYtOTc3MC0zYjE0ZmJmODIyMjAiLCJNb2RpZmllZE9uIjoiMjAyMi0wOC0xOVQwNzoyNDowNCIsIlByb2plY3QiOnsiJHJlZiI6IjgifX0sey</w:instrText>
          </w:r>
          <w:r>
            <w:rPr>
              <w:sz w:val="24"/>
              <w:szCs w:val="24"/>
              <w:lang w:val="en-US"/>
            </w:rPr>
            <w:instrText>IkaWQiOiIxOSIsIiR0eXBlIjoiU3dpc3NBY2FkZW1pYy5DaXRhdmkuTG9jYXRpb24sIFN3aXNzQWNhZGVtaWMuQ2l0YXZpIiwiQWRkcmVzcyI6eyIkaWQiOiIyMCIsIiR0eXBlIjoiU3dpc3NBY2FkZW1pYy5DaXRhdmkuTGlua2VkUmVzb3VyY2UsIFN3aXNzQWNhZGVtaWMuQ2l0YXZpIiwiTGlua2VkUmVzb3VyY2VUeXBlIjo1LCJPcmlnaW</w:instrText>
          </w:r>
          <w:r>
            <w:rPr>
              <w:sz w:val="24"/>
              <w:szCs w:val="24"/>
              <w:lang w:val="en-US"/>
            </w:rPr>
            <w:instrText>5hbFN0cmluZyI6IjEwLjEwMzgvczQxNTk4LTAyMC01OTI0NC00IiwiVXJpU3RyaW5nIjoiaHR0cHM6Ly9kb2kub3JnLzEwLjEwMzgvczQxNTk4LTAyMC01OTI0NC00IiwiTGlua2VkUmVzb3VyY2VTdGF0dXMiOjgsIlByb3BlcnRpZXMiOnsiJGlkIjoiMjEiLCIkdHlwZSI6IlN3aXNzQWNhZGVtaWMuQ2l0YXZpLkxpbmtlZFJlc291cmNlUH</w:instrText>
          </w:r>
          <w:r>
            <w:rPr>
              <w:sz w:val="24"/>
              <w:szCs w:val="24"/>
              <w:lang w:val="en-US"/>
            </w:rPr>
            <w:instrText>JvcGVydGllcywgU3dpc3NBY2FkZW1pYy5DaXRhdmkifSwiU3luY0ZvbGRlclR5cGUiOjAsIklzTG9jYWxDbG91ZFByb2plY3RGaWxlTGluayI6ZmFsc2UsIklzQ2xvdWRSZXN0b3JlIjpmYWxzZSwiSXNDbG91ZENvcHkiOmZhbHNlLCJBdHRhY2htZW50Rm9sZGVyV2FzSW5GYWxsYmFja01vZGUiOmZhbHNlfSwiQW5ub3RhdGlvbnMiOltdLC</w:instrText>
          </w:r>
          <w:r>
            <w:rPr>
              <w:sz w:val="24"/>
              <w:szCs w:val="24"/>
              <w:lang w:val="en-US"/>
            </w:rPr>
            <w:instrText>JMb2NhdGlvblR5cGUiOjAsIk1pcnJvcnNSZWZlcmVuY2VQcm9wZXJ0eUlkIjoxMjgsIkNyZWF0ZWRCeSI6Il9KZW5ueSIsIkNyZWF0ZWRPbiI6IjIwMjItMDgtMTlUMDc6MjQ6MDQiLCJNb2RpZmllZEJ5IjoiX0plbm55IiwiSWQiOiJkMDc2ZDg4NS04YmNkLTRjNTEtYTc3ZS1lN2U4OTJkNjYwYmQiLCJNb2RpZmllZE9uIjoiMjAyMi0wOC</w:instrText>
          </w:r>
          <w:r>
            <w:rPr>
              <w:sz w:val="24"/>
              <w:szCs w:val="24"/>
              <w:lang w:val="en-US"/>
            </w:rPr>
            <w:instrText>0xOVQwNzoyNDowNCIsIlByb2plY3QiOnsiJHJlZiI6IjgifX0seyIkaWQiOiIyMiIsIiR0eXBlIjoiU3dpc3NBY2FkZW1pYy5DaXRhdmkuTG9jYXRpb24sIFN3aXNzQWNhZGVtaWMuQ2l0YXZpIiwiQWRkcmVzcyI6eyIkaWQiOiIyMyIsIiR0eXBlIjoiU3dpc3NBY2FkZW1pYy5DaXRhdmkuTGlua2VkUmVzb3VyY2UsIFN3aXNzQWNhZGVtaW</w:instrText>
          </w:r>
          <w:r>
            <w:rPr>
              <w:sz w:val="24"/>
              <w:szCs w:val="24"/>
              <w:lang w:val="en-US"/>
            </w:rPr>
            <w:instrText>MuQ2l0YXZpIiwiTGlua2VkUmVzb3VyY2VUeXBlIjo1LCJPcmlnaW5hbFN0cmluZyI6IjMyMDUxNDY0IiwiVXJpU3RyaW5nIjoiaHR0cDovL3d3dy5uY2JpLm5sbS5uaWguZ292L3B1Ym1lZC8zMjA1MTQ2NCIsIkxpbmtlZFJlc291cmNlU3RhdHVzIjo4LCJQcm9wZXJ0aWVzIjp7IiRpZCI6IjI0IiwiJHR5cGUiOiJTd2lzc0FjYWRlbWljLk</w:instrText>
          </w:r>
          <w:r>
            <w:rPr>
              <w:sz w:val="24"/>
              <w:szCs w:val="24"/>
              <w:lang w:val="en-US"/>
            </w:rPr>
            <w:instrText>NpdGF2aS5MaW5rZWRSZXNvdXJjZVByb3BlcnRpZXMsIFN3aXNzQWNhZGVtaWMuQ2l0YXZpIn0sIlN5bmNGb2xkZXJUeXBlIjowLCJJc0xvY2FsQ2xvdWRQcm9qZWN0RmlsZUxpbmsiOmZhbHNlLCJJc0Nsb3VkUmVzdG9yZSI6ZmFsc2UsIklzQ2xvdWRDb3B5IjpmYWxzZSwiQXR0YWNobWVudEZvbGRlcldhc0luRmFsbGJhY2tNb2RlIjpmYW</w:instrText>
          </w:r>
          <w:r>
            <w:rPr>
              <w:sz w:val="24"/>
              <w:szCs w:val="24"/>
              <w:lang w:val="en-US"/>
            </w:rPr>
            <w:instrText>xzZX0sIkFubm90YXRpb25zIjpbXSwiTG9jYXRpb25UeXBlIjowLCJNaXJyb3JzUmVmZXJlbmNlUHJvcGVydHlJZCI6MTY0LCJDcmVhdGVkQnkiOiJfSmVubnkiLCJDcmVhdGVkT24iOiIyMDIyLTA4LTE5VDA3OjI0OjA0IiwiTW9kaWZpZWRCeSI6Il9KZW5ueSIsIklkIjoiMTAyMjgwMjktMzI4YS00YWMyLTlhMGYtMDM1ZWNiMmVhMGQwIi</w:instrText>
          </w:r>
          <w:r>
            <w:rPr>
              <w:sz w:val="24"/>
              <w:szCs w:val="24"/>
              <w:lang w:val="en-US"/>
            </w:rPr>
            <w:instrText>wiTW9kaWZpZWRPbiI6IjIwMjItMDgtMTlUMDc6MjQ6MDQiLCJQcm9qZWN0Ijp7IiRyZWYiOiI4In19XSwiTnVtYmVyIjoiMjQ2NCIsIk9yZ2FuaXphdGlvbnMiOltdLCJPdGhlcnNJbnZvbHZlZCI6W10sIlBhZ2VSYW5nZSI6IjxzcD5cclxuICA8bj4xPC9uPlxyXG4gIDxpbj50cnVlPC9pbj5cclxuICA8b3M+MTwvb3M+XHJcbiAgPHBzPj</w:instrText>
          </w:r>
          <w:r>
            <w:rPr>
              <w:sz w:val="24"/>
              <w:szCs w:val="24"/>
              <w:lang w:val="en-US"/>
            </w:rPr>
            <w:instrText>E8L3BzPlxyXG48L3NwPlxyXG48ZXA+XHJcbiAgPG4+MTQ8L24+XHJcbiAgPGluPnRydWU8L2luPlxyXG4gIDxvcz4xNDwvb3M+XHJcbiAgPHBzPjE0PC9wcz5cclxuPC9lcD5cclxuPG9zPjEtMTQ8L29zPiIsIlBlcmlvZGljYWwiOnsiJGlkIjoiMjUiLCIkdHlwZSI6IlN3aXNzQWNhZGVtaWMuQ2l0YXZpLlBlcmlvZGljYWwsIFN3aXNzQW</w:instrText>
          </w:r>
          <w:r>
            <w:rPr>
              <w:sz w:val="24"/>
              <w:szCs w:val="24"/>
              <w:lang w:val="en-US"/>
            </w:rPr>
            <w:instrText>NhZGVtaWMuQ2l0YXZpIiwiRWlzc24iOiIyMDQ1LTIzMjIiLCJOYW1lIjoiU2NpZW50aWZpYyByZXBvcnRzIiwiUGFnaW5hdGlvbiI6MCwiUHJvdGVjdGVkIjpmYWxzZSwiVXNlckFiYnJldmlhdGlvbjEiOiJTY2kgUmVwIiwiQ3JlYXRlZEJ5IjoiX0plbm55IiwiQ3JlYXRlZE9uIjoiMjAyMi0wOC0wMVQwODo0OTo0NCIsIk1vZGlmaWVkQn</w:instrText>
          </w:r>
          <w:r>
            <w:rPr>
              <w:sz w:val="24"/>
              <w:szCs w:val="24"/>
              <w:lang w:val="en-US"/>
            </w:rPr>
            <w:instrText>kiOiJfSmVubnkiLCJJZCI6ImViNTA5NmJhLWViNzktNDE5OS04MWI5LTYzMmU5OTE1MjZmNSIsIk1vZGlmaWVkT24iOiIyMDIyLTA4LTAxVDA4OjQ5OjQ0IiwiUHJvamVjdCI6eyIkcmVmIjoiOCJ9fSwiUG1jSWQiOiJQTUM3MDE2MDA3IiwiUHVibGlzaGVycyI6W10sIlB1Yk1lZElkIjoiMzIwNTE0NjQiLCJRdW90YXRpb25zIjpbXSwiUm</w:instrText>
          </w:r>
          <w:r>
            <w:rPr>
              <w:sz w:val="24"/>
              <w:szCs w:val="24"/>
              <w:lang w:val="en-US"/>
            </w:rPr>
            <w:instrText>F0aW5nIjowLCJSZWZlcmVuY2VUeXBlIjoiSm91cm5hbEFydGljbGUiLCJTaG9ydFRpdGxlIjoiWmhhbmcsIEppYW5nIGV0IGFsLiAyMDIwIOKAkyBEeXNyZWd1bGF0ZWQgbWV0YWJvbGljIHBhdGh3YXlzIGluIGFnZS1yZWxhdGVkIiwiU2hvcnRUaXRsZVVwZGF0ZVR5cGUiOjAsIlNvdXJjZU9mQmlibGlvZ3JhcGhpY0luZm9ybWF0aW9uIj</w:instrText>
          </w:r>
          <w:r>
            <w:rPr>
              <w:sz w:val="24"/>
              <w:szCs w:val="24"/>
              <w:lang w:val="en-US"/>
            </w:rPr>
            <w:instrText>oiUHViTWVkIiwiU3RhdGljSWRzIjpbImYxMTUzNTgyLWM5NTItNDk2NS1hZDk3LWEwNGEwZmY0M2ZiZiJdLCJUYWJsZU9mQ29udGVudHNDb21wbGV4aXR5IjowLCJUYWJsZU9mQ29udGVudHNTb3VyY2VUZXh0Rm9ybWF0IjowLCJUYXNrcyI6W10sIlRpdGxlIjoiRHlzcmVndWxhdGVkIG1ldGFib2xpYyBwYXRod2F5cyBpbiBhZ2UtcmVsYX</w:instrText>
          </w:r>
          <w:r>
            <w:rPr>
              <w:sz w:val="24"/>
              <w:szCs w:val="24"/>
              <w:lang w:val="en-US"/>
            </w:rPr>
            <w:instrText>RlZCBtYWN1bGFyIGRlZ2VuZXJhdGlvbiIsIlRyYW5zbGF0b3JzIjpbXSwiVm9sdW1lIjoiMTAiLCJZZWFyIjoiMjAyMCIsIlllYXJSZXNvbHZlZCI6IjIwMjAiLCJDcmVhdGVkQnkiOiJfSmVubnkiLCJDcmVhdGVkT24iOiIyMDIyLTA4LTE5VDA3OjI0OjA0IiwiTW9kaWZpZWRCeSI6Il9KZW5ueSIsIklkIjoiZjIyMTc1ZDItYmFiYi00ZW</w:instrText>
          </w:r>
          <w:r>
            <w:rPr>
              <w:sz w:val="24"/>
              <w:szCs w:val="24"/>
              <w:lang w:val="en-US"/>
            </w:rPr>
            <w:instrText>I3LTljNWYtZWJhZmExNDhjMjcxIiwiTW9kaWZpZWRPbiI6IjIwMjItMTAtMzFUMDg6MTY6MjUiLCJQcm9qZWN0Ijp7IiRyZWYiOiI4In19LCJVc2VOdW1iZXJpbmdUeXBlT2ZQYXJlbnREb2N1bWVudCI6ZmFsc2V9XSwiRm9ybWF0dGVkVGV4dCI6eyIkaWQiOiIyNiIsIkNvdW50IjoxLCJUZXh0VW5pdHMiOlt7IiRpZCI6IjI3IiwiRm9udF</w:instrText>
          </w:r>
          <w:r>
            <w:rPr>
              <w:sz w:val="24"/>
              <w:szCs w:val="24"/>
              <w:lang w:val="en-US"/>
            </w:rPr>
            <w:instrText>N0eWxlIjp7IiRpZCI6IjI4IiwiTmV1dHJhbCI6dHJ1ZX0sIlJlYWRpbmdPcmRlciI6MSwiVGV4dCI6IigyOSkifV19LCJUYWciOiJDaXRhdmlQbGFjZWhvbGRlciMzZWQ4MDk0My1lZGQ0LTQwYWMtOWFlMC1mYTNhYTNmODVjOTIiLCJUZXh0IjoiKDI5KSIsIldBSVZlcnNpb24iOiI2LjE0LjAuMCJ9}</w:instrText>
          </w:r>
          <w:r>
            <w:rPr>
              <w:sz w:val="24"/>
              <w:szCs w:val="24"/>
              <w:lang w:val="en-US"/>
            </w:rPr>
            <w:fldChar w:fldCharType="separate"/>
          </w:r>
          <w:r>
            <w:rPr>
              <w:sz w:val="24"/>
              <w:szCs w:val="24"/>
              <w:lang w:val="en-US"/>
            </w:rPr>
            <w:t>(29)</w:t>
          </w:r>
          <w:r>
            <w:rPr>
              <w:sz w:val="24"/>
              <w:szCs w:val="24"/>
              <w:lang w:val="en-US"/>
            </w:rPr>
            <w:fldChar w:fldCharType="end"/>
          </w:r>
        </w:sdtContent>
      </w:sdt>
      <w:r>
        <w:rPr>
          <w:sz w:val="24"/>
          <w:szCs w:val="24"/>
          <w:lang w:val="en-US"/>
        </w:rPr>
        <w:t>. Metformin directly</w:t>
      </w:r>
      <w:r>
        <w:rPr>
          <w:sz w:val="24"/>
          <w:szCs w:val="24"/>
          <w:lang w:val="en-US"/>
        </w:rPr>
        <w:t xml:space="preserve"> influences the mitochondrial respiratory chain thereby inducing the AMP-mediated activation of AMPK, the initial step of the AMPK-pathway </w:t>
      </w:r>
      <w:sdt>
        <w:sdtPr>
          <w:rPr>
            <w:sz w:val="24"/>
            <w:szCs w:val="24"/>
            <w:lang w:val="en-US"/>
          </w:rPr>
          <w:alias w:val="To edit, see citavi.com/edit"/>
          <w:tag w:val="CitaviPlaceholder#c0551b7f-b61f-4bf6-b965-b17370ef2520"/>
          <w:id w:val="-650826288"/>
          <w:placeholder>
            <w:docPart w:val="F6E2367D67594CF48E4544BF24599CAE"/>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w:instrText>
          </w:r>
          <w:r>
            <w:rPr>
              <w:sz w:val="24"/>
              <w:szCs w:val="24"/>
              <w:lang w:val="en-US"/>
            </w:rPr>
            <w:instrText>2lzc0FjYWRlbWljLkNpdGF2aSIsIkVudHJpZXMiOlt7IiRpZCI6IjIiLCIkdHlwZSI6IlN3aXNzQWNhZGVtaWMuQ2l0YXZpLkNpdGF0aW9ucy5Xb3JkUGxhY2Vob2xkZXJFbnRyeSwgU3dpc3NBY2FkZW1pYy5DaXRhdmkiLCJJZCI6ImRiYzAwNmE5LWRlZTYtNGViYS04ODFlLTQ1YmVjYmE2ZWRhMCIsIlJhbmdlU3RhcnQiOjIsIlJhbmdlT</w:instrText>
          </w:r>
          <w:r>
            <w:rPr>
              <w:sz w:val="24"/>
              <w:szCs w:val="24"/>
              <w:lang w:val="en-US"/>
            </w:rPr>
            <w:instrText>GVuZ3RoIjozLCJSZWZlcmVuY2VJZCI6IjZmZDdkMTAwLWQ5YmUtNGY2My04NmVjLWYxN2Y5NzJmODNjMSIsIlBhZ2VSYW5nZSI6eyIkaWQiOiIzIiwiJHR5cGUiOiJTd2lzc0FjYWRlbWljLlBhZ2VSYW5nZSwgU3dpc3NBY2FkZW1pYyIsIkVuZFBhZ2UiOnsiJGlkIjoiNCIsIiR0eXBlIjoiU3dpc3NBY2FkZW1pYy5QYWdlTnVtYmVyLCBTd</w:instrText>
          </w:r>
          <w:r>
            <w:rPr>
              <w:sz w:val="24"/>
              <w:szCs w:val="24"/>
              <w:lang w:val="en-US"/>
            </w:rPr>
            <w:instrText>2lzc0FjYWRlbWljIiwiSXNGdWxseU51bWVyaWMiOmZhbHNlLCJOdW1iZXJpbmdUeXBlIjowLCJOdW1lcmFsU3lzdGVtIjowfSwiTnVtYmVyaW5nVHlwZSI6MCwiTnVtZXJhbFN5c3RlbSI6MCwiU3RhcnRQYWdlIjp7IiRpZCI6IjUiLCIkdHlwZSI6IlN3aXNzQWNhZGVtaWMuUGFnZU51bWJlciwgU3dpc3NBY2FkZW1pYyIsIklzRnVsbHlOd</w:instrText>
          </w:r>
          <w:r>
            <w:rPr>
              <w:sz w:val="24"/>
              <w:szCs w:val="24"/>
              <w:lang w:val="en-US"/>
            </w:rPr>
            <w:instrText>W1lcmljIjpmYWxzZSwiTnVtYmVyaW5nVHlwZSI6MCwiTnVtZXJhbFN5c3RlbSI6MH19LCJSZWZlcmVuY2UiOnsiJGlkIjoiNiIsIiR0eXBlIjoiU3dpc3NBY2FkZW1pYy5DaXRhdmkuUmVmZXJlbmNlLCBTd2lzc0FjYWRlbWljLkNpdGF2aSIsIkFic3RyYWN0Q29tcGxleGl0eSI6MCwiQWJzdHJhY3RTb3VyY2VUZXh0Rm9ybWF0IjowLCJBd</w:instrText>
          </w:r>
          <w:r>
            <w:rPr>
              <w:sz w:val="24"/>
              <w:szCs w:val="24"/>
              <w:lang w:val="en-US"/>
            </w:rPr>
            <w:instrText>XRob3JzIjpbeyIkaWQiOiI3IiwiJHR5cGUiOiJTd2lzc0FjYWRlbWljLkNpdGF2aS5QZXJzb24sIFN3aXNzQWNhZGVtaWMuQ2l0YXZpIiwiRmlyc3ROYW1lIjoiQWxleGFuZGVyIiwiTGFzdE5hbWUiOiJTb3VrYXMiLCJNaWRkbGVOYW1lIjoiQS4iLCJQcm90ZWN0ZWQiOmZhbHNlLCJTZXgiOjIsIkNyZWF0ZWRCeSI6Il9KZW5ueSIsIkNyZ</w:instrText>
          </w:r>
          <w:r>
            <w:rPr>
              <w:sz w:val="24"/>
              <w:szCs w:val="24"/>
              <w:lang w:val="en-US"/>
            </w:rPr>
            <w:instrText>WF0ZWRPbiI6IjIwMjItMDctMThUMTA6MTM6MTQiLCJNb2RpZmllZEJ5IjoiX0plbm55IiwiSWQiOiI0OWQ4ZmFiMS00NmRlLTQwZGEtOTZiMy0xYWFkMjhlM2Q3MDkiLCJNb2RpZmllZE9uIjoiMjAyMi0wNy0xOFQxMDoxMzoxNCIsIlByb2plY3QiOnsiJGlkIjoiOCIsIiR0eXBlIjoiU3dpc3NBY2FkZW1pYy5DaXRhdmkuUHJvamVjdCwgU</w:instrText>
          </w:r>
          <w:r>
            <w:rPr>
              <w:sz w:val="24"/>
              <w:szCs w:val="24"/>
              <w:lang w:val="en-US"/>
            </w:rPr>
            <w:instrText>3dpc3NBY2FkZW1pYy5DaXRhdmkifX0seyIkaWQiOiI5IiwiJHR5cGUiOiJTd2lzc0FjYWRlbWljLkNpdGF2aS5QZXJzb24sIFN3aXNzQWNhZGVtaWMuQ2l0YXZpIiwiRmlyc3ROYW1lIjoiSGFpYmluIiwiTGFzdE5hbWUiOiJIYW8iLCJQcm90ZWN0ZWQiOmZhbHNlLCJTZXgiOjAsIkNyZWF0ZWRCeSI6Il9KZW5ueSIsIkNyZWF0ZWRPbiI6I</w:instrText>
          </w:r>
          <w:r>
            <w:rPr>
              <w:sz w:val="24"/>
              <w:szCs w:val="24"/>
              <w:lang w:val="en-US"/>
            </w:rPr>
            <w:instrText>jIwMjItMDctMThUMTA6MTM6MTQiLCJNb2RpZmllZEJ5IjoiX0plbm55IiwiSWQiOiJhYTI1OGIxNi1mOGUyLTRlNmMtOTliMy0yZmNlZjA1YmFjZTEiLCJNb2RpZmllZE9uIjoiMjAyMi0wNy0xOFQxMDoxMzoxNCIsIlByb2plY3QiOnsiJHJlZiI6IjgifX0seyIkaWQiOiIxMCIsIiR0eXBlIjoiU3dpc3NBY2FkZW1pYy5DaXRhdmkuUGVyc</w:instrText>
          </w:r>
          <w:r>
            <w:rPr>
              <w:sz w:val="24"/>
              <w:szCs w:val="24"/>
              <w:lang w:val="en-US"/>
            </w:rPr>
            <w:instrText>29uLCBTd2lzc0FjYWRlbWljLkNpdGF2aSIsIkZpcnN0TmFtZSI6IkxpYW5mZW5nIiwiTGFzdE5hbWUiOiJXdSIsIlByb3RlY3RlZCI6ZmFsc2UsIlNleCI6MCwiQ3JlYXRlZEJ5IjoiX0plbm55IiwiQ3JlYXRlZE9uIjoiMjAyMi0wNy0xOFQxMDoxMzoxNCIsIk1vZGlmaWVkQnkiOiJfSmVubnkiLCJJZCI6IjQzNGIxOTAyLWI5NjEtNDA1M</w:instrText>
          </w:r>
          <w:r>
            <w:rPr>
              <w:sz w:val="24"/>
              <w:szCs w:val="24"/>
              <w:lang w:val="en-US"/>
            </w:rPr>
            <w:instrText>S05OWZiLTQ2ZjY0MGY2ZGM3YiIsIk1vZGlmaWVkT24iOiIyMDIyLTA3LTE4VDEwOjEzOjE0IiwiUHJvamVjdCI6eyIkcmVmIjoiOCJ9fV0sIkNpdGF0aW9uS2V5VXBkYXRlVHlwZSI6MCwiQ29sbGFib3JhdG9ycyI6W10sIkNvdmVyUGF0aCI6eyIkaWQiOiIxMSIsIiR0eXBlIjoiU3dpc3NBY2FkZW1pYy5DaXRhdmkuTGlua2VkUmVzb3VyY</w:instrText>
          </w:r>
          <w:r>
            <w:rPr>
              <w:sz w:val="24"/>
              <w:szCs w:val="24"/>
              <w:lang w:val="en-US"/>
            </w:rPr>
            <w:instrText>2UsIFN3aXNzQWNhZGVtaWMuQ2l0YXZpIiwiTGlua2VkUmVzb3VyY2VUeXBlIjoxLCJVcmlTdHJpbmciOiJTb3VrYXMsIEhhbyBldCBhbCAyMDE5IC0gTWV0Zm9ybWluIGFzIEFudGktQWdpbmcgVGhlcmFweS5qcGciLCJMaW5rZWRSZXNvdXJjZVN0YXR1cyI6OCwiUHJvcGVydGllcyI6eyIkaWQiOiIxMiIsIiR0eXBlIjoiU3dpc3NBY2FkZ</w:instrText>
          </w:r>
          <w:r>
            <w:rPr>
              <w:sz w:val="24"/>
              <w:szCs w:val="24"/>
              <w:lang w:val="en-US"/>
            </w:rPr>
            <w:instrText>W1pYy5DaXRhdmkuTGlua2VkUmVzb3VyY2VQcm9wZXJ0aWVzLCBTd2lzc0FjYWRlbWljLkNpdGF2aSJ9LCJTeW5jRm9sZGVyVHlwZSI6MCwiSXNMb2NhbENsb3VkUHJvamVjdEZpbGVMaW5rIjpmYWxzZSwiSXNDbG91ZFJlc3RvcmUiOmZhbHNlLCJJc0Nsb3VkQ29weSI6ZmFsc2UsIkF0dGFjaG1lbnRGb2xkZXJXYXNJbkZhbGxiYWNrTW9kZ</w:instrText>
          </w:r>
          <w:r>
            <w:rPr>
              <w:sz w:val="24"/>
              <w:szCs w:val="24"/>
              <w:lang w:val="en-US"/>
            </w:rPr>
            <w:instrText>SI6ZmFsc2V9LCJEYXRlMiI6IjA5LjA4LjIwMTkiLCJEb2kiOiIxMC4xMDE2L2oudGVtLjIwMTkuMDcuMDE1IiwiRWRpdG9ycyI6W10sIkV2YWx1YXRpb25Db21wbGV4aXR5IjowLCJFdmFsdWF0aW9uU291cmNlVGV4dEZvcm1hdCI6MCwiR3JvdXBzIjpbXSwiSGFzTGFiZWwxIjpmYWxzZSwiSGFzTGFiZWwyIjpmYWxzZSwiS2V5d29yZHMiO</w:instrText>
          </w:r>
          <w:r>
            <w:rPr>
              <w:sz w:val="24"/>
              <w:szCs w:val="24"/>
              <w:lang w:val="en-US"/>
            </w:rPr>
            <w:instrText>ltdLCJMYW5ndWFnZSI6ImVuZyIsIkxhbmd1YWdlQ29kZSI6ImVuIiwiTG9jYXRpb25zIjpbeyIkaWQiOiIxMyIsIiR0eXBlIjoiU3dpc3NBY2FkZW1pYy5DaXRhdmkuTG9jYXRpb24sIFN3aXNzQWNhZGVtaWMuQ2l0YXZpIiwiQWRkcmVzcyI6eyIkaWQiOiIxNCIsIiR0eXBlIjoiU3dpc3NBY2FkZW1pYy5DaXRhdmkuTGlua2VkUmVzb3VyY</w:instrText>
          </w:r>
          <w:r>
            <w:rPr>
              <w:sz w:val="24"/>
              <w:szCs w:val="24"/>
              <w:lang w:val="en-US"/>
            </w:rPr>
            <w:instrText>2UsIFN3aXNzQWNhZGVtaWMuQ2l0YXZpIiwiTGlua2VkUmVzb3VyY2VUeXBlIjo1LCJPcmlnaW5hbFN0cmluZyI6IlBNQzY3Nzk1MjQiLCJVcmlTdHJpbmciOiJodHRwczovL3d3dy5uY2JpLm5sbS5uaWguZ292L3BtYy9hcnRpY2xlcy9QTUM2Nzc5NTI0IiwiTGlua2VkUmVzb3VyY2VTdGF0dXMiOjgsIlByb3BlcnRpZXMiOnsiJGlkIjoiM</w:instrText>
          </w:r>
          <w:r>
            <w:rPr>
              <w:sz w:val="24"/>
              <w:szCs w:val="24"/>
              <w:lang w:val="en-US"/>
            </w:rPr>
            <w:instrText>TUiLCIkdHlwZSI6IlN3aXNzQWNhZGVtaWMuQ2l0YXZpLkxpbmtlZFJlc291cmNlUHJvcGVydGllcywgU3dpc3NBY2FkZW1pYy5DaXRhdmkifSwiU3luY0ZvbGRlclR5cGUiOjAsIklzTG9jYWxDbG91ZFByb2plY3RGaWxlTGluayI6ZmFsc2UsIklzQ2xvdWRSZXN0b3JlIjpmYWxzZSwiSXNDbG91ZENvcHkiOmZhbHNlLCJBdHRhY2htZW50R</w:instrText>
          </w:r>
          <w:r>
            <w:rPr>
              <w:sz w:val="24"/>
              <w:szCs w:val="24"/>
              <w:lang w:val="en-US"/>
            </w:rPr>
            <w:instrText>m9sZGVyV2FzSW5GYWxsYmFja01vZGUiOmZhbHNlfSwiQW5ub3RhdGlvbnMiOltdLCJMb2NhdGlvblR5cGUiOjAsIk1pcnJvcnNSZWZlcmVuY2VQcm9wZXJ0eUlkIjoyMDgsIkNyZWF0ZWRCeSI6Il9KZW5ueSIsIkNyZWF0ZWRPbiI6IjIwMjItMDctMThUMTA6MTM6MTQiLCJNb2RpZmllZEJ5IjoiX0plbm55IiwiSWQiOiIyMzQxNDFlYi1jY</w:instrText>
          </w:r>
          <w:r>
            <w:rPr>
              <w:sz w:val="24"/>
              <w:szCs w:val="24"/>
              <w:lang w:val="en-US"/>
            </w:rPr>
            <w:instrText>Tg0LTQ1MzgtYWI3Yi0yNGE2YzgwZTFiYTEiLCJNb2RpZmllZE9uIjoiMjAyMi0wNy0xOFQxMDoxMzoxNCIsIlByb2plY3QiOnsiJHJlZiI6IjgifX0seyIkaWQiOiIxNiIsIiR0eXBlIjoiU3dpc3NBY2FkZW1pYy5DaXRhdmkuTG9jYXRpb24sIFN3aXNzQWNhZGVtaWMuQ2l0YXZpIiwiQWRkcmVzcyI6eyIkaWQiOiIxNyIsIiR0eXBlIjoiU</w:instrText>
          </w:r>
          <w:r>
            <w:rPr>
              <w:sz w:val="24"/>
              <w:szCs w:val="24"/>
              <w:lang w:val="en-US"/>
            </w:rPr>
            <w:instrText>3dpc3NBY2FkZW1pYy5DaXRhdmkuTGlua2VkUmVzb3VyY2UsIFN3aXNzQWNhZGVtaWMuQ2l0YXZpIiwiTGlua2VkUmVzb3VyY2VUeXBlIjo1LCJPcmlnaW5hbFN0cmluZyI6IjEwLjEwMTYvai50ZW0uMjAxOS4wNy4wMTUiLCJVcmlTdHJpbmciOiJodHRwczovL2RvaS5vcmcvMTAuMTAxNi9qLnRlbS4yMDE5LjA3LjAxNSIsIkxpbmtlZFJlc</w:instrText>
          </w:r>
          <w:r>
            <w:rPr>
              <w:sz w:val="24"/>
              <w:szCs w:val="24"/>
              <w:lang w:val="en-US"/>
            </w:rPr>
            <w:instrText>291cmNlU3RhdHVzIjo4LCJQcm9wZXJ0aWVzIjp7IiRpZCI6IjE4IiwiJHR5cGUiOiJTd2lzc0FjYWRlbWljLkNpdGF2aS5MaW5rZWRSZXNvdXJjZVByb3BlcnRpZXMsIFN3aXNzQWNhZGVtaWMuQ2l0YXZpIn0sIlN5bmNGb2xkZXJUeXBlIjowLCJJc0xvY2FsQ2xvdWRQcm9qZWN0RmlsZUxpbmsiOmZhbHNlLCJJc0Nsb3VkUmVzdG9yZSI6Z</w:instrText>
          </w:r>
          <w:r>
            <w:rPr>
              <w:sz w:val="24"/>
              <w:szCs w:val="24"/>
              <w:lang w:val="en-US"/>
            </w:rPr>
            <w:instrText>mFsc2UsIklzQ2xvdWRDb3B5IjpmYWxzZSwiQXR0YWNobWVudEZvbGRlcldhc0luRmFsbGJhY2tNb2RlIjpmYWxzZX0sIkFubm90YXRpb25zIjpbXSwiTG9jYXRpb25UeXBlIjowLCJNaXJyb3JzUmVmZXJlbmNlUHJvcGVydHlJZCI6MTI4LCJDcmVhdGVkQnkiOiJfSmVubnkiLCJDcmVhdGVkT24iOiIyMDIyLTA3LTE4VDEwOjEzOjE0IiwiT</w:instrText>
          </w:r>
          <w:r>
            <w:rPr>
              <w:sz w:val="24"/>
              <w:szCs w:val="24"/>
              <w:lang w:val="en-US"/>
            </w:rPr>
            <w:instrText>W9kaWZpZWRCeSI6Il9KZW5ueSIsIklkIjoiMWI3NTc3N2EtZTFiYy00ZDAyLWIyZjItZGM1ZWY0YTdjMTk5IiwiTW9kaWZpZWRPbiI6IjIwMjItMDctMThUMTA6MTM6MTQiLCJQcm9qZWN0Ijp7IiRyZWYiOiI4In19LHsiJGlkIjoiMTkiLCIkdHlwZSI6IlN3aXNzQWNhZGVtaWMuQ2l0YXZpLkxvY2F0aW9uLCBTd2lzc0FjYWRlbWljLkNpd</w:instrText>
          </w:r>
          <w:r>
            <w:rPr>
              <w:sz w:val="24"/>
              <w:szCs w:val="24"/>
              <w:lang w:val="en-US"/>
            </w:rPr>
            <w:instrText>GF2aSIsIkFkZHJlc3MiOnsiJGlkIjoiMjAiLCIkdHlwZSI6IlN3aXNzQWNhZGVtaWMuQ2l0YXZpLkxpbmtlZFJlc291cmNlLCBTd2lzc0FjYWRlbWljLkNpdGF2aSIsIkxpbmtlZFJlc291cmNlVHlwZSI6NSwiT3JpZ2luYWxTdHJpbmciOiIzMTQwNTc3NCIsIlVyaVN0cmluZyI6Imh0dHA6Ly93d3cubmNiaS5ubG0ubmloLmdvdi9wdWJtZ</w:instrText>
          </w:r>
          <w:r>
            <w:rPr>
              <w:sz w:val="24"/>
              <w:szCs w:val="24"/>
              <w:lang w:val="en-US"/>
            </w:rPr>
            <w:instrText>WQvMzE0MDU3NzQiLCJMaW5rZWRSZXNvdXJjZVN0YXR1cyI6OCwiUHJvcGVydGllcyI6eyIkaWQiOiIyMSIsIiR0eXBlIjoiU3dpc3NBY2FkZW1pYy5DaXRhdmkuTGlua2VkUmVzb3VyY2VQcm9wZXJ0aWVzLCBTd2lzc0FjYWRlbWljLkNpdGF2aSJ9LCJTeW5jRm9sZGVyVHlwZSI6MCwiSXNMb2NhbENsb3VkUHJvamVjdEZpbGVMaW5rIjpmY</w:instrText>
          </w:r>
          <w:r>
            <w:rPr>
              <w:sz w:val="24"/>
              <w:szCs w:val="24"/>
              <w:lang w:val="en-US"/>
            </w:rPr>
            <w:instrText>WxzZSwiSXNDbG91ZFJlc3RvcmUiOmZhbHNlLCJJc0Nsb3VkQ29weSI6ZmFsc2UsIkF0dGFjaG1lbnRGb2xkZXJXYXNJbkZhbGxiYWNrTW9kZSI6ZmFsc2V9LCJBbm5vdGF0aW9ucyI6W10sIkxvY2F0aW9uVHlwZSI6MCwiTWlycm9yc1JlZmVyZW5jZVByb3BlcnR5SWQiOjE2NCwiQ3JlYXRlZEJ5IjoiX0plbm55IiwiQ3JlYXRlZE9uIjoiM</w:instrText>
          </w:r>
          <w:r>
            <w:rPr>
              <w:sz w:val="24"/>
              <w:szCs w:val="24"/>
              <w:lang w:val="en-US"/>
            </w:rPr>
            <w:instrText>jAyMi0wNy0xOFQxMDoxMzoxNCIsIk1vZGlmaWVkQnkiOiJfSmVubnkiLCJJZCI6ImEyZjhiYzU4LTMyY2YtNGQ5OC1iOWU0LWUwY2YxMjk3MTY1NyIsIk1vZGlmaWVkT24iOiIyMDIyLTA3LTE4VDEwOjEzOjE0IiwiUHJvamVjdCI6eyIkcmVmIjoiOCJ9fV0sIk51bWJlciI6IjEwIiwiT3JnYW5pemF0aW9ucyI6W10sIk90aGVyc0ludm9sd</w:instrText>
          </w:r>
          <w:r>
            <w:rPr>
              <w:sz w:val="24"/>
              <w:szCs w:val="24"/>
              <w:lang w:val="en-US"/>
            </w:rPr>
            <w:instrText>mVkIjpbXSwiUGFnZVJhbmdlIjoiPHNwPlxyXG4gIDxuPjc0NTwvbj5cclxuICA8aW4+dHJ1ZTwvaW4+XHJcbiAgPG9zPjc0NTwvb3M+XHJcbiAgPHBzPjc0NTwvcHM+XHJcbjwvc3A+XHJcbjxlcD5cclxuICA8bj43NTU8L24+XHJcbiAgPGluPnRydWU8L2luPlxyXG4gIDxvcz43NTU8L29zPlxyXG4gIDxwcz43NTU8L3BzPlxyXG48L2VwP</w:instrText>
          </w:r>
          <w:r>
            <w:rPr>
              <w:sz w:val="24"/>
              <w:szCs w:val="24"/>
              <w:lang w:val="en-US"/>
            </w:rPr>
            <w:instrText>lxyXG48b3M+NzQ1LTc1NTwvb3M+IiwiUGVyaW9kaWNhbCI6eyIkaWQiOiIyMiIsIiR0eXBlIjoiU3dpc3NBY2FkZW1pYy5DaXRhdmkuUGVyaW9kaWNhbCwgU3dpc3NBY2FkZW1pYy5DaXRhdmkiLCJFaXNzbiI6IjE4NzktMzA2MSIsIk5hbWUiOiJUcmVuZHMgaW4gZW5kb2NyaW5vbG9neSBhbmQgbWV0YWJvbGlzbTogVEVNIiwiUGFnaW5hd</w:instrText>
          </w:r>
          <w:r>
            <w:rPr>
              <w:sz w:val="24"/>
              <w:szCs w:val="24"/>
              <w:lang w:val="en-US"/>
            </w:rPr>
            <w:instrText>GlvbiI6MCwiUHJvdGVjdGVkIjpmYWxzZSwiVXNlckFiYnJldmlhdGlvbjEiOiJUcmVuZHMgRW5kb2NyaW5vbCBNZXRhYiIsIkNyZWF0ZWRCeSI6Il9KZW5ueSIsIkNyZWF0ZWRPbiI6IjIwMjItMDctMThUMTA6MTM6MTQiLCJNb2RpZmllZEJ5IjoiX0plbm55IiwiSWQiOiIyMjcyZWY4OS1kOGRhLTQ5M2MtOGM3Yy1kYzM4MmIyN2JlMDYiL</w:instrText>
          </w:r>
          <w:r>
            <w:rPr>
              <w:sz w:val="24"/>
              <w:szCs w:val="24"/>
              <w:lang w:val="en-US"/>
            </w:rPr>
            <w:instrText>CJNb2RpZmllZE9uIjoiMjAyMi0wNy0xOFQxMDoxMzoxNCIsIlByb2plY3QiOnsiJHJlZiI6IjgifX0sIlBtY0lkIjoiUE1DNjc3OTUyNCIsIlB1Ymxpc2hlcnMiOltdLCJQdWJNZWRJZCI6IjMxNDA1Nzc0IiwiUXVvdGF0aW9ucyI6W10sIlJhdGluZyI6MCwiUmVmZXJlbmNlVHlwZSI6IkpvdXJuYWxBcnRpY2xlIiwiU2hvcnRUaXRsZSI6I</w:instrText>
          </w:r>
          <w:r>
            <w:rPr>
              <w:sz w:val="24"/>
              <w:szCs w:val="24"/>
              <w:lang w:val="en-US"/>
            </w:rPr>
            <w:instrText>lNvdWthcywgSGFvIGV0IGFsLiAyMDE5IOKAkyBNZXRmb3JtaW4gYXMgQW50aS1BZ2luZyBUaGVyYXB5IiwiU2hvcnRUaXRsZVVwZGF0ZVR5cGUiOjAsIlNvdXJjZU9mQmlibGlvZ3JhcGhpY0luZm9ybWF0aW9uIjoiUHViTWVkIiwiU3RhdGljSWRzIjpbImI2ZjMyNTUyLTZjNTItNGU1Yy04MTQ2LTgxODc4NDZmMDc2MiJdLCJUYWJsZU9mQ</w:instrText>
          </w:r>
          <w:r>
            <w:rPr>
              <w:sz w:val="24"/>
              <w:szCs w:val="24"/>
              <w:lang w:val="en-US"/>
            </w:rPr>
            <w:instrText>29udGVudHNDb21wbGV4aXR5IjowLCJUYWJsZU9mQ29udGVudHNTb3VyY2VUZXh0Rm9ybWF0IjowLCJUYXNrcyI6W10sIlRpdGxlIjoiTWV0Zm9ybWluIGFzIEFudGktQWdpbmcgVGhlcmFweTogSXMgSXQgZm9yIEV2ZXJ5b25lPyIsIlRyYW5zbGF0b3JzIjpbXSwiVm9sdW1lIjoiMzAiLCJZZWFyIjoiMjAxOSIsIlllYXJSZXNvbHZlZCI6I</w:instrText>
          </w:r>
          <w:r>
            <w:rPr>
              <w:sz w:val="24"/>
              <w:szCs w:val="24"/>
              <w:lang w:val="en-US"/>
            </w:rPr>
            <w:instrText>jIwMTkiLCJDcmVhdGVkQnkiOiJfSmVubnkiLCJDcmVhdGVkT24iOiIyMDIyLTA3LTE4VDEwOjEzOjE0IiwiTW9kaWZpZWRCeSI6Il9KZW5ueSIsIklkIjoiNmZkN2QxMDAtZDliZS00ZjYzLTg2ZWMtZjE3Zjk3MmY4M2MxIiwiTW9kaWZpZWRPbiI6IjIwMjItMTAtMjZUMTQ6MDA6MzkiLCJQcm9qZWN0Ijp7IiRyZWYiOiI4In19LCJVc2VOd</w:instrText>
          </w:r>
          <w:r>
            <w:rPr>
              <w:sz w:val="24"/>
              <w:szCs w:val="24"/>
              <w:lang w:val="en-US"/>
            </w:rPr>
            <w:instrText>W1iZXJpbmdUeXBlT2ZQYXJlbnREb2N1bWVudCI6ZmFsc2V9LHsiJGlkIjoiMjMiLCIkdHlwZSI6IlN3aXNzQWNhZGVtaWMuQ2l0YXZpLkNpdGF0aW9ucy5Xb3JkUGxhY2Vob2xkZXJFbnRyeSwgU3dpc3NBY2FkZW1pYy5DaXRhdmkiLCJJZCI6ImQzYmUwYWYxLTY5ZDUtNDYyMC1iZDU2LTk0NDdiMWY5YTdkZCIsIlJhbmdlTGVuZ3RoIjoyL</w:instrText>
          </w:r>
          <w:r>
            <w:rPr>
              <w:sz w:val="24"/>
              <w:szCs w:val="24"/>
              <w:lang w:val="en-US"/>
            </w:rPr>
            <w:instrText>CJSZWZlcmVuY2VJZCI6IjVkNWJhODJkLWY5MTEtNDg2Zi04MGIyLWI0NzcxOGVlNDIwNyIsIlBhZ2VSYW5nZSI6eyIkaWQiOiIyNCIsIiR0eXBlIjoiU3dpc3NBY2FkZW1pYy5QYWdlUmFuZ2UsIFN3aXNzQWNhZGVtaWMiLCJFbmRQYWdlIjp7IiRpZCI6IjI1IiwiJHR5cGUiOiJTd2lzc0FjYWRlbWljLlBhZ2VOdW1iZXIsIFN3aXNzQWNhZ</w:instrText>
          </w:r>
          <w:r>
            <w:rPr>
              <w:sz w:val="24"/>
              <w:szCs w:val="24"/>
              <w:lang w:val="en-US"/>
            </w:rPr>
            <w:instrText>GVtaWMiLCJJc0Z1bGx5TnVtZXJpYyI6ZmFsc2UsIk51bWJlcmluZ1R5cGUiOjAsIk51bWVyYWxTeXN0ZW0iOjB9LCJOdW1iZXJpbmdUeXBlIjowLCJOdW1lcmFsU3lzdGVtIjowLCJTdGFydFBhZ2UiOnsiJGlkIjoiMjYiLCIkdHlwZSI6IlN3aXNzQWNhZGVtaWMuUGFnZU51bWJlciwgU3dpc3NBY2FkZW1pYyIsIklzRnVsbHlOdW1lcmljI</w:instrText>
          </w:r>
          <w:r>
            <w:rPr>
              <w:sz w:val="24"/>
              <w:szCs w:val="24"/>
              <w:lang w:val="en-US"/>
            </w:rPr>
            <w:instrText>jpmYWxzZSwiTnVtYmVyaW5nVHlwZSI6MCwiTnVtZXJhbFN5c3RlbSI6MH19LCJSZWZlcmVuY2UiOnsiJGlkIjoiMjciLCIkdHlwZSI6IlN3aXNzQWNhZGVtaWMuQ2l0YXZpLlJlZmVyZW5jZSwgU3dpc3NBY2FkZW1pYy5DaXRhdmkiLCJBYnN0cmFjdENvbXBsZXhpdHkiOjAsIkFic3RyYWN0U291cmNlVGV4dEZvcm1hdCI6MCwiQXV0aG9yc</w:instrText>
          </w:r>
          <w:r>
            <w:rPr>
              <w:sz w:val="24"/>
              <w:szCs w:val="24"/>
              <w:lang w:val="en-US"/>
            </w:rPr>
            <w:instrText>yI6W3siJGlkIjoiMjgiLCIkdHlwZSI6IlN3aXNzQWNhZGVtaWMuQ2l0YXZpLlBlcnNvbiwgU3dpc3NBY2FkZW1pYy5DaXRhdmkiLCJGaXJzdE5hbWUiOiJUcmFjaSIsIkxhc3ROYW1lIjoiTGFNb2lhIiwiTWlkZGxlTmFtZSI6IkUuIiwiUHJvdGVjdGVkIjpmYWxzZSwiU2V4IjoxLCJDcmVhdGVkQnkiOiJfSmVubnkiLCJDcmVhdGVkT24iO</w:instrText>
          </w:r>
          <w:r>
            <w:rPr>
              <w:sz w:val="24"/>
              <w:szCs w:val="24"/>
              <w:lang w:val="en-US"/>
            </w:rPr>
            <w:instrText>iIyMDIyLTA4LTA4VDA4OjQ0OjU0IiwiTW9kaWZpZWRCeSI6Il9KZW5ueSIsIklkIjoiZDYyOTI5MWMtZTQ0Ni00OTE4LWExMzEtYmJjMzQ0ZmQ2MTBkIiwiTW9kaWZpZWRPbiI6IjIwMjItMDgtMDhUMDg6NDQ6NTQiLCJQcm9qZWN0Ijp7IiRyZWYiOiI4In19LHsiJGlkIjoiMjkiLCIkdHlwZSI6IlN3aXNzQWNhZGVtaWMuQ2l0YXZpLlBlc</w:instrText>
          </w:r>
          <w:r>
            <w:rPr>
              <w:sz w:val="24"/>
              <w:szCs w:val="24"/>
              <w:lang w:val="en-US"/>
            </w:rPr>
            <w:instrText>nNvbiwgU3dpc3NBY2FkZW1pYy5DaXRhdmkiLCJGaXJzdE5hbWUiOiJHZXJhbGQiLCJMYXN0TmFtZSI6IlNodWxtYW4iLCJNaWRkbGVOYW1lIjoiSS4iLCJQcm90ZWN0ZWQiOmZhbHNlLCJTZXgiOjIsIkNyZWF0ZWRCeSI6Il9KZW5ueSIsIkNyZWF0ZWRPbiI6IjIwMjItMDgtMDhUMDg6NDQ6NTQiLCJNb2RpZmllZEJ5IjoiX0plbm55IiwiS</w:instrText>
          </w:r>
          <w:r>
            <w:rPr>
              <w:sz w:val="24"/>
              <w:szCs w:val="24"/>
              <w:lang w:val="en-US"/>
            </w:rPr>
            <w:instrText>WQiOiIzMjdkNWU0Yi0wOTQyLTRlOWItOTRiOC0yZGI1MmRjZTUzZjQiLCJNb2RpZmllZE9uIjoiMjAyMi0wOC0wOFQwODo0NDo1NCIsIlByb2plY3QiOnsiJHJlZiI6IjgifX1dLCJDaXRhdGlvbktleVVwZGF0ZVR5cGUiOjAsIkNvbGxhYm9yYXRvcnMiOltdLCJEb2kiOiIxMC4xMjEwL2VuZHJldi9ibmFhMDIzIiwiRWRpdG9ycyI6W10sI</w:instrText>
          </w:r>
          <w:r>
            <w:rPr>
              <w:sz w:val="24"/>
              <w:szCs w:val="24"/>
              <w:lang w:val="en-US"/>
            </w:rPr>
            <w:instrText>kV2YWx1YXRpb25Db21wbGV4aXR5IjowLCJFdmFsdWF0aW9uU291cmNlVGV4dEZvcm1hdCI6MCwiR3JvdXBzIjpbXSwiSGFzTGFiZWwxIjpmYWxzZSwiSGFzTGFiZWwyIjpmYWxzZSwiS2V5d29yZHMiOltdLCJMYW5ndWFnZSI6ImVuZyIsIkxhbmd1YWdlQ29kZSI6ImVuIiwiTG9jYXRpb25zIjpbeyIkaWQiOiIzMCIsIiR0eXBlIjoiU3dpc</w:instrText>
          </w:r>
          <w:r>
            <w:rPr>
              <w:sz w:val="24"/>
              <w:szCs w:val="24"/>
              <w:lang w:val="en-US"/>
            </w:rPr>
            <w:instrText>3NBY2FkZW1pYy5DaXRhdmkuTG9jYXRpb24sIFN3aXNzQWNhZGVtaWMuQ2l0YXZpIiwiQWRkcmVzcyI6eyIkaWQiOiIzMSIsIiR0eXBlIjoiU3dpc3NBY2FkZW1pYy5DaXRhdmkuTGlua2VkUmVzb3VyY2UsIFN3aXNzQWNhZGVtaWMuQ2l0YXZpIiwiTGlua2VkUmVzb3VyY2VUeXBlIjo1LCJPcmlnaW5hbFN0cmluZyI6IjMyODk3Mzg4IiwiV</w:instrText>
          </w:r>
          <w:r>
            <w:rPr>
              <w:sz w:val="24"/>
              <w:szCs w:val="24"/>
              <w:lang w:val="en-US"/>
            </w:rPr>
            <w:instrText>XJpU3RyaW5nIjoiaHR0cDovL3d3dy5uY2JpLm5sbS5uaWguZ292L3B1Ym1lZC8zMjg5NzM4OCIsIkxpbmtlZFJlc291cmNlU3RhdHVzIjo4LCJQcm9wZXJ0aWVzIjp7IiRpZCI6IjMyIiwiJHR5cGUiOiJTd2lzc0FjYWRlbWljLkNpdGF2aS5MaW5rZWRSZXNvdXJjZVByb3BlcnRpZXMsIFN3aXNzQWNhZGVtaWMuQ2l0YXZpIn0sIlN5bmNGb</w:instrText>
          </w:r>
          <w:r>
            <w:rPr>
              <w:sz w:val="24"/>
              <w:szCs w:val="24"/>
              <w:lang w:val="en-US"/>
            </w:rPr>
            <w:instrText>2xkZXJUeXBlIjowLCJJc0xvY2FsQ2xvdWRQcm9qZWN0RmlsZUxpbmsiOmZhbHNlLCJJc0Nsb3VkUmVzdG9yZSI6ZmFsc2UsIklzQ2xvdWRDb3B5IjpmYWxzZSwiQXR0YWNobWVudEZvbGRlcldhc0luRmFsbGJhY2tNb2RlIjpmYWxzZX0sIkFubm90YXRpb25zIjpbXSwiTG9jYXRpb25UeXBlIjowLCJNaXJyb3JzUmVmZXJlbmNlUHJvcGVyd</w:instrText>
          </w:r>
          <w:r>
            <w:rPr>
              <w:sz w:val="24"/>
              <w:szCs w:val="24"/>
              <w:lang w:val="en-US"/>
            </w:rPr>
            <w:instrText>HlJZCI6MTY0LCJDcmVhdGVkQnkiOiJfSmVubnkiLCJDcmVhdGVkT24iOiIyMDIyLTA4LTA4VDA4OjQ0OjU0IiwiTW9kaWZpZWRCeSI6Il9KZW5ueSIsIklkIjoiMTI4ZWE2OTctZmY3MS00YjA2LTk0NmMtZTdjNjkxMTA1MjhiIiwiTW9kaWZpZWRPbiI6IjIwMjItMDgtMDhUMDg6NDQ6NTQiLCJQcm9qZWN0Ijp7IiRyZWYiOiI4In19LHsiJ</w:instrText>
          </w:r>
          <w:r>
            <w:rPr>
              <w:sz w:val="24"/>
              <w:szCs w:val="24"/>
              <w:lang w:val="en-US"/>
            </w:rPr>
            <w:instrText>GlkIjoiMzMiLCIkdHlwZSI6IlN3aXNzQWNhZGVtaWMuQ2l0YXZpLkxvY2F0aW9uLCBTd2lzc0FjYWRlbWljLkNpdGF2aSIsIkFkZHJlc3MiOnsiJGlkIjoiMzQiLCIkdHlwZSI6IlN3aXNzQWNhZGVtaWMuQ2l0YXZpLkxpbmtlZFJlc291cmNlLCBTd2lzc0FjYWRlbWljLkNpdGF2aSIsIkxpbmtlZFJlc291cmNlVHlwZSI6NSwiT3JpZ2luY</w:instrText>
          </w:r>
          <w:r>
            <w:rPr>
              <w:sz w:val="24"/>
              <w:szCs w:val="24"/>
              <w:lang w:val="en-US"/>
            </w:rPr>
            <w:instrText>WxTdHJpbmciOiIxMC4xMjEwL2VuZHJldi9ibmFhMDIzIiwiVXJpU3RyaW5nIjoiaHR0cHM6Ly9kb2kub3JnLzEwLjEyMTAvZW5kcmV2L2JuYWEwMjMiLCJMaW5rZWRSZXNvdXJjZVN0YXR1cyI6OCwiUHJvcGVydGllcyI6eyIkaWQiOiIzNSIsIiR0eXBlIjoiU3dpc3NBY2FkZW1pYy5DaXRhdmkuTGlua2VkUmVzb3VyY2VQcm9wZXJ0aWVzL</w:instrText>
          </w:r>
          <w:r>
            <w:rPr>
              <w:sz w:val="24"/>
              <w:szCs w:val="24"/>
              <w:lang w:val="en-US"/>
            </w:rPr>
            <w:instrText>CBTd2lzc0FjYWRlbWljLkNpdGF2aSJ9LCJTeW5jRm9sZGVyVHlwZSI6MCwiSXNMb2NhbENsb3VkUHJvamVjdEZpbGVMaW5rIjpmYWxzZSwiSXNDbG91ZFJlc3RvcmUiOmZhbHNlLCJJc0Nsb3VkQ29weSI6ZmFsc2UsIkF0dGFjaG1lbnRGb2xkZXJXYXNJbkZhbGxiYWNrTW9kZSI6ZmFsc2V9LCJBbm5vdGF0aW9ucyI6W10sIkxvY2F0aW9uV</w:instrText>
          </w:r>
          <w:r>
            <w:rPr>
              <w:sz w:val="24"/>
              <w:szCs w:val="24"/>
              <w:lang w:val="en-US"/>
            </w:rPr>
            <w:instrText>HlwZSI6MCwiTWlycm9yc1JlZmVyZW5jZVByb3BlcnR5SWQiOjEyOCwiQ3JlYXRlZEJ5IjoiX0plbm55IiwiQ3JlYXRlZE9uIjoiMjAyMi0wOC0wOFQwODo0NDo1NCIsIk1vZGlmaWVkQnkiOiJfSmVubnkiLCJJZCI6ImRmNGVhYTFlLWVmZWMtNDIzOS04OTk3LTYzNzkzNTY1NDFhNSIsIk1vZGlmaWVkT24iOiIyMDIyLTA4LTA4VDA4OjQ0O</w:instrText>
          </w:r>
          <w:r>
            <w:rPr>
              <w:sz w:val="24"/>
              <w:szCs w:val="24"/>
              <w:lang w:val="en-US"/>
            </w:rPr>
            <w:instrText>jU0IiwiUHJvamVjdCI6eyIkcmVmIjoiOCJ9fSx7IiRpZCI6IjM2IiwiJHR5cGUiOiJTd2lzc0FjYWRlbWljLkNpdGF2aS5Mb2NhdGlvbiwgU3dpc3NBY2FkZW1pYy5DaXRhdmkiLCJBZGRyZXNzIjp7IiRpZCI6IjM3IiwiJHR5cGUiOiJTd2lzc0FjYWRlbWljLkNpdGF2aS5MaW5rZWRSZXNvdXJjZSwgU3dpc3NBY2FkZW1pYy5DaXRhdmkiL</w:instrText>
          </w:r>
          <w:r>
            <w:rPr>
              <w:sz w:val="24"/>
              <w:szCs w:val="24"/>
              <w:lang w:val="en-US"/>
            </w:rPr>
            <w:instrText>CJMaW5rZWRSZXNvdXJjZVR5cGUiOjUsIk9yaWdpbmFsU3RyaW5nIjoiUE1DNzg0NjA4NiIsIlVyaVN0cmluZyI6Imh0dHBzOi8vd3d3Lm5jYmkubmxtLm5paC5nb3YvcG1jL2FydGljbGVzL1BNQzc4NDYwODYiLCJMaW5rZWRSZXNvdXJjZVN0YXR1cyI6OCwiUHJvcGVydGllcyI6eyIkaWQiOiIzOCIsIiR0eXBlIjoiU3dpc3NBY2FkZW1pY</w:instrText>
          </w:r>
          <w:r>
            <w:rPr>
              <w:sz w:val="24"/>
              <w:szCs w:val="24"/>
              <w:lang w:val="en-US"/>
            </w:rPr>
            <w:instrText>y5DaXRhdmkuTGlua2VkUmVzb3VyY2VQcm9wZXJ0aWVzLCBTd2lzc0FjYWRlbWljLkNpdGF2aSJ9LCJTeW5jRm9sZGVyVHlwZSI6MCwiSXNMb2NhbENsb3VkUHJvamVjdEZpbGVMaW5rIjpmYWxzZSwiSXNDbG91ZFJlc3RvcmUiOmZhbHNlLCJJc0Nsb3VkQ29weSI6ZmFsc2UsIkF0dGFjaG1lbnRGb2xkZXJXYXNJbkZhbGxiYWNrTW9kZSI6Z</w:instrText>
          </w:r>
          <w:r>
            <w:rPr>
              <w:sz w:val="24"/>
              <w:szCs w:val="24"/>
              <w:lang w:val="en-US"/>
            </w:rPr>
            <w:instrText>mFsc2V9LCJBbm5vdGF0aW9ucyI6W10sIkxvY2F0aW9uVHlwZSI6MCwiTWlycm9yc1JlZmVyZW5jZVByb3BlcnR5SWQiOjIwOCwiQ3JlYXRlZEJ5IjoiX0plbm55IiwiQ3JlYXRlZE9uIjoiMjAyMi0wOC0wOFQwODo0NDo1NCIsIk1vZGlmaWVkQnkiOiJfSmVubnkiLCJJZCI6IjdiYzk1NTI5LTc3ZDEtNGFhMC1hNzA0LTA5MWJkMmJlZGRiN</w:instrText>
          </w:r>
          <w:r>
            <w:rPr>
              <w:sz w:val="24"/>
              <w:szCs w:val="24"/>
              <w:lang w:val="en-US"/>
            </w:rPr>
            <w:instrText>iIsIk1vZGlmaWVkT24iOiIyMDIyLTA4LTA4VDA4OjQ0OjU0IiwiUHJvamVjdCI6eyIkcmVmIjoiOCJ9fV0sIk51bWJlciI6IjEiLCJPcmdhbml6YXRpb25zIjpbXSwiT3RoZXJzSW52b2x2ZWQiOltdLCJQYWdlUmFuZ2UiOiI8c3A+XHJcbiAgPG4+Nzc8L24+XHJcbiAgPGluPnRydWU8L2luPlxyXG4gIDxvcz43Nzwvb3M+XHJcbiAgPHBzP</w:instrText>
          </w:r>
          <w:r>
            <w:rPr>
              <w:sz w:val="24"/>
              <w:szCs w:val="24"/>
              <w:lang w:val="en-US"/>
            </w:rPr>
            <w:instrText>jc3PC9wcz5cclxuPC9zcD5cclxuPGVwPlxyXG4gIDxuPjk2PC9uPlxyXG4gIDxpbj50cnVlPC9pbj5cclxuICA8b3M+OTY8L29zPlxyXG4gIDxwcz45NjwvcHM+XHJcbjwvZXA+XHJcbjxvcz43Ny05Njwvb3M+IiwiUGVyaW9kaWNhbCI6eyIkaWQiOiIzOSIsIiR0eXBlIjoiU3dpc3NBY2FkZW1pYy5DaXRhdmkuUGVyaW9kaWNhbCwgU3dpc</w:instrText>
          </w:r>
          <w:r>
            <w:rPr>
              <w:sz w:val="24"/>
              <w:szCs w:val="24"/>
              <w:lang w:val="en-US"/>
            </w:rPr>
            <w:instrText>3NBY2FkZW1pYy5DaXRhdmkiLCJFaXNzbiI6IjE5NDUtNzE4OSIsIk5hbWUiOiJFbmRvY3JpbmUgcmV2aWV3cyIsIlBhZ2luYXRpb24iOjAsIlByb3RlY3RlZCI6ZmFsc2UsIlVzZXJBYmJyZXZpYXRpb24xIjoiRW5kb2NyIFJldiIsIkNyZWF0ZWRCeSI6Il9KZW5ueSIsIkNyZWF0ZWRPbiI6IjIwMjItMDgtMDhUMDg6NDQ6NTQiLCJNb2RpZ</w:instrText>
          </w:r>
          <w:r>
            <w:rPr>
              <w:sz w:val="24"/>
              <w:szCs w:val="24"/>
              <w:lang w:val="en-US"/>
            </w:rPr>
            <w:instrText>mllZEJ5IjoiX0plbm55IiwiSWQiOiIzYTVmYzdmNy0zYWJlLTQ5MGUtODJkZS1iOWFjM2EzYTQxNDUiLCJNb2RpZmllZE9uIjoiMjAyMi0wOC0wOFQwODo0NDo1NCIsIlByb2plY3QiOnsiJHJlZiI6IjgifX0sIlBtY0lkIjoiUE1DNzg0NjA4NiIsIlB1Ymxpc2hlcnMiOltdLCJQdWJNZWRJZCI6IjMyODk3Mzg4IiwiUXVvdGF0aW9ucyI6W</w:instrText>
          </w:r>
          <w:r>
            <w:rPr>
              <w:sz w:val="24"/>
              <w:szCs w:val="24"/>
              <w:lang w:val="en-US"/>
            </w:rPr>
            <w:instrText>10sIlJhdGluZyI6MCwiUmVmZXJlbmNlVHlwZSI6IkpvdXJuYWxBcnRpY2xlIiwiU2hvcnRUaXRsZSI6IkxhTW9pYSwgU2h1bG1hbiAyMDIxIOKAkyBDZWxsdWxhciBhbmQgTW9sZWN1bGFyIE1lY2hhbmlzbXMiLCJTaG9ydFRpdGxlVXBkYXRlVHlwZSI6MCwiU291cmNlT2ZCaWJsaW9ncmFwaGljSW5mb3JtYXRpb24iOiJQdWJNZWQiLCJTd</w:instrText>
          </w:r>
          <w:r>
            <w:rPr>
              <w:sz w:val="24"/>
              <w:szCs w:val="24"/>
              <w:lang w:val="en-US"/>
            </w:rPr>
            <w:instrText>GF0aWNJZHMiOlsiMTA1NWIyMTItYmJiYS00MzZhLThjYzAtYTMyNTRlODE2YjY3Il0sIlRhYmxlT2ZDb250ZW50c0NvbXBsZXhpdHkiOjAsIlRhYmxlT2ZDb250ZW50c1NvdXJjZVRleHRGb3JtYXQiOjAsIlRhc2tzIjpbXSwiVGl0bGUiOiJDZWxsdWxhciBhbmQgTW9sZWN1bGFyIE1lY2hhbmlzbXMgb2YgTWV0Zm9ybWluIEFjdGlvbiIsI</w:instrText>
          </w:r>
          <w:r>
            <w:rPr>
              <w:sz w:val="24"/>
              <w:szCs w:val="24"/>
              <w:lang w:val="en-US"/>
            </w:rPr>
            <w:instrText>lRyYW5zbGF0b3JzIjpbXSwiVm9sdW1lIjoiNDIiLCJZZWFyIjoiMjAyMSIsIlllYXJSZXNvbHZlZCI6IjIwMjEiLCJDcmVhdGVkQnkiOiJfSmVubnkiLCJDcmVhdGVkT24iOiIyMDIyLTA4LTA4VDA4OjQ0OjU0IiwiTW9kaWZpZWRCeSI6Il9KZW5ueSIsIklkIjoiNWQ1YmE4MmQtZjkxMS00ODZmLTgwYjItYjQ3NzE4ZWU0MjA3IiwiTW9ka</w:instrText>
          </w:r>
          <w:r>
            <w:rPr>
              <w:sz w:val="24"/>
              <w:szCs w:val="24"/>
              <w:lang w:val="en-US"/>
            </w:rPr>
            <w:instrText>WZpZWRPbiI6IjIwMjItMTAtMjZUMTQ6MDA6MzkiLCJQcm9qZWN0Ijp7IiRyZWYiOiI4In19LCJVc2VOdW1iZXJpbmdUeXBlT2ZQYXJlbnREb2N1bWVudCI6ZmFsc2V9XSwiRm9ybWF0dGVkVGV4dCI6eyIkaWQiOiI0MCIsIkNvdW50IjoxLCJUZXh0VW5pdHMiOlt7IiRpZCI6IjQxIiwiRm9udFN0eWxlIjp7IiRpZCI6IjQyIiwiTmV1dHJhb</w:instrText>
          </w:r>
          <w:r>
            <w:rPr>
              <w:sz w:val="24"/>
              <w:szCs w:val="24"/>
              <w:lang w:val="en-US"/>
            </w:rPr>
            <w:instrText>CI6dHJ1ZX0sIlJlYWRpbmdPcmRlciI6MSwiVGV4dCI6IigyLDcpIn1dfSwiVGFnIjoiQ2l0YXZpUGxhY2Vob2xkZXIjYzA1NTFiN2YtYjYxZi00YmY2LWI5NjUtYjE3MzcwZWYyNTIwIiwiVGV4dCI6IigyLDcpIiwiV0FJVmVyc2lvbiI6IjYuMTQuMC4wIn0=}</w:instrText>
          </w:r>
          <w:r>
            <w:rPr>
              <w:sz w:val="24"/>
              <w:szCs w:val="24"/>
              <w:lang w:val="en-US"/>
            </w:rPr>
            <w:fldChar w:fldCharType="separate"/>
          </w:r>
          <w:r>
            <w:rPr>
              <w:sz w:val="24"/>
              <w:szCs w:val="24"/>
              <w:lang w:val="en-US"/>
            </w:rPr>
            <w:t>(2,7)</w:t>
          </w:r>
          <w:r>
            <w:rPr>
              <w:sz w:val="24"/>
              <w:szCs w:val="24"/>
              <w:lang w:val="en-US"/>
            </w:rPr>
            <w:fldChar w:fldCharType="end"/>
          </w:r>
        </w:sdtContent>
      </w:sdt>
      <w:r>
        <w:rPr>
          <w:sz w:val="24"/>
          <w:szCs w:val="24"/>
          <w:lang w:val="en-US"/>
        </w:rPr>
        <w:t xml:space="preserve">. Downstream-signaling within the AMPK pathway is </w:t>
      </w:r>
      <w:r>
        <w:rPr>
          <w:sz w:val="24"/>
          <w:szCs w:val="24"/>
          <w:lang w:val="en-US"/>
        </w:rPr>
        <w:t xml:space="preserve">complex. This could explain why the beneficial functions of metformin are as diverse as anti-inflammatory, anti-oxidative, anti-angiogenic and anti-apoptotic </w:t>
      </w:r>
      <w:sdt>
        <w:sdtPr>
          <w:rPr>
            <w:sz w:val="24"/>
            <w:szCs w:val="24"/>
            <w:lang w:val="en-US"/>
          </w:rPr>
          <w:alias w:val="To edit, see citavi.com/edit"/>
          <w:tag w:val="CitaviPlaceholder#bd590f3e-f66a-43a8-84af-dff90a02d70c"/>
          <w:id w:val="-896509481"/>
          <w:placeholder>
            <w:docPart w:val="F6E2367D67594CF48E4544BF24599CAE"/>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w:instrText>
          </w:r>
          <w:r>
            <w:rPr>
              <w:sz w:val="24"/>
              <w:szCs w:val="24"/>
              <w:lang w:val="en-US"/>
            </w:rPr>
            <w:instrText>BsYWNlaG9sZGVyLCBTd2lzc0FjYWRlbWljLkNpdGF2aSIsIkVudHJpZXMiOlt7IiRpZCI6IjIiLCIkdHlwZSI6IlN3aXNzQWNhZGVtaWMuQ2l0YXZpLkNpdGF0aW9ucy5Xb3JkUGxhY2Vob2xkZXJFbnRyeSwgU3dpc3NBY2FkZW1pYy5DaXRhdmkiLCJJZCI6IjJmOWMyNzc2LWQwZjctNDY3Yi1iYjkzLWRhZjUxMmVlNjljMCIsIlJhbmdlTG</w:instrText>
          </w:r>
          <w:r>
            <w:rPr>
              <w:sz w:val="24"/>
              <w:szCs w:val="24"/>
              <w:lang w:val="en-US"/>
            </w:rPr>
            <w:instrText>VuZ3RoIjo0LCJSZWZlcmVuY2VJZCI6ImUyMTcwYjQ0LWQwMjktNGVjMS1hZTk0LTA5YzAxMmVmZTNjNiIsIlBhZ2VSYW5nZSI6eyIkaWQiOiIzIiwiJHR5cGUiOiJTd2lzc0FjYWRlbWljLlBhZ2VSYW5nZSwgU3dpc3NBY2FkZW1pYyIsIkVuZFBhZ2UiOnsiJGlkIjoiNCIsIiR0eXBlIjoiU3dpc3NBY2FkZW1pYy5QYWdlTnVtYmVyLCBTd2</w:instrText>
          </w:r>
          <w:r>
            <w:rPr>
              <w:sz w:val="24"/>
              <w:szCs w:val="24"/>
              <w:lang w:val="en-US"/>
            </w:rPr>
            <w:instrText>lzc0FjYWRlbWljIiwiSXNGdWxseU51bWVyaWMiOmZhbHNlLCJOdW1iZXJpbmdUeXBlIjowLCJOdW1lcmFsU3lzdGVtIjowfSwiTnVtYmVyaW5nVHlwZSI6MCwiTnVtZXJhbFN5c3RlbSI6MCwiU3RhcnRQYWdlIjp7IiRpZCI6IjUiLCIkdHlwZSI6IlN3aXNzQWNhZGVtaWMuUGFnZU51bWJlciwgU3dpc3NBY2FkZW1pYyIsIklzRnVsbHlOdW</w:instrText>
          </w:r>
          <w:r>
            <w:rPr>
              <w:sz w:val="24"/>
              <w:szCs w:val="24"/>
              <w:lang w:val="en-US"/>
            </w:rPr>
            <w:instrText>1lcmljIjpmYWxzZSwiTnVtYmVyaW5nVHlwZSI6MCwiTnVtZXJhbFN5c3RlbSI6MH19LCJSZWZlcmVuY2UiOnsiJGlkIjoiNiIsIiR0eXBlIjoiU3dpc3NBY2FkZW1pYy5DaXRhdmkuUmVmZXJlbmNlLCBTd2lzc0FjYWRlbWljLkNpdGF2aSIsIkFic3RyYWN0Q29tcGxleGl0eSI6MCwiQWJzdHJhY3RTb3VyY2VUZXh0Rm9ybWF0IjowLCJBdX</w:instrText>
          </w:r>
          <w:r>
            <w:rPr>
              <w:sz w:val="24"/>
              <w:szCs w:val="24"/>
              <w:lang w:val="en-US"/>
            </w:rPr>
            <w:instrText>Rob3JzIjpbeyIkaWQiOiI3IiwiJHR5cGUiOiJTd2lzc0FjYWRlbWljLkNpdGF2aS5QZXJzb24sIFN3aXNzQWNhZGVtaWMuQ2l0YXZpIiwiRmlyc3ROYW1lIjoiS3Vhbi1Sb25nIiwiTGFzdE5hbWUiOiJEYW5nIiwiUHJvdGVjdGVkIjpmYWxzZSwiU2V4IjowLCJDcmVhdGVkQnkiOiJfSmVubnkiLCJDcmVhdGVkT24iOiIyMDIyLTA3LTE4VD</w:instrText>
          </w:r>
          <w:r>
            <w:rPr>
              <w:sz w:val="24"/>
              <w:szCs w:val="24"/>
              <w:lang w:val="en-US"/>
            </w:rPr>
            <w:instrText>EwOjEzOjE0IiwiTW9kaWZpZWRCeSI6Il9KZW5ueSIsIklkIjoiMTlmODFjNDItMjVkMC00ZjZjLThmZjQtNmU5NWEwYmRmNDkzIiwiTW9kaWZpZWRPbiI6IjIwMjItMDctMThUMTA6MTM6MTQiLCJQcm9qZWN0Ijp7IiRpZCI6IjgiLCIkdHlwZSI6IlN3aXNzQWNhZGVtaWMuQ2l0YXZpLlByb2plY3QsIFN3aXNzQWNhZGVtaWMuQ2l0YXZpIn</w:instrText>
          </w:r>
          <w:r>
            <w:rPr>
              <w:sz w:val="24"/>
              <w:szCs w:val="24"/>
              <w:lang w:val="en-US"/>
            </w:rPr>
            <w:instrText>19LHsiJGlkIjoiOSIsIiR0eXBlIjoiU3dpc3NBY2FkZW1pYy5DaXRhdmkuUGVyc29uLCBTd2lzc0FjYWRlbWljLkNpdGF2aSIsIkZpcnN0TmFtZSI6IlRvbmciLCJMYXN0TmFtZSI6Ild1IiwiUHJvdGVjdGVkIjpmYWxzZSwiU2V4IjowLCJDcmVhdGVkQnkiOiJfSmVubnkiLCJDcmVhdGVkT24iOiIyMDIyLTA3LTE4VDEwOjEzOjE0IiwiTW</w:instrText>
          </w:r>
          <w:r>
            <w:rPr>
              <w:sz w:val="24"/>
              <w:szCs w:val="24"/>
              <w:lang w:val="en-US"/>
            </w:rPr>
            <w:instrText>9kaWZpZWRCeSI6Il9KZW5ueSIsIklkIjoiMDk3N2RmYWMtYjZlZS00NmNhLWIzZmQtZjNlZjhmNWJlYTEwIiwiTW9kaWZpZWRPbiI6IjIwMjItMDctMThUMTA6MTM6MTQiLCJQcm9qZWN0Ijp7IiRyZWYiOiI4In19LHsiJGlkIjoiMTAiLCIkdHlwZSI6IlN3aXNzQWNhZGVtaWMuQ2l0YXZpLlBlcnNvbiwgU3dpc3NBY2FkZW1pYy5DaXRhdm</w:instrText>
          </w:r>
          <w:r>
            <w:rPr>
              <w:sz w:val="24"/>
              <w:szCs w:val="24"/>
              <w:lang w:val="en-US"/>
            </w:rPr>
            <w:instrText>kiLCJGaXJzdE5hbWUiOiJZYW4tTmlhbiIsIkxhc3ROYW1lIjoiSHVpIiwiUHJvdGVjdGVkIjpmYWxzZSwiU2V4IjowLCJDcmVhdGVkQnkiOiJfSmVubnkiLCJDcmVhdGVkT24iOiIyMDIyLTA3LTE4VDEwOjEzOjE0IiwiTW9kaWZpZWRCeSI6Il9KZW5ueSIsIklkIjoiOTE4Njc0ZjgtMGNkZC00NTVmLWFmMWEtMGViNGNmODQxYmU2IiwiTW</w:instrText>
          </w:r>
          <w:r>
            <w:rPr>
              <w:sz w:val="24"/>
              <w:szCs w:val="24"/>
              <w:lang w:val="en-US"/>
            </w:rPr>
            <w:instrText>9kaWZpZWRPbiI6IjIwMjItMDctMThUMTA6MTM6MTQiLCJQcm9qZWN0Ijp7IiRyZWYiOiI4In19LHsiJGlkIjoiMTEiLCIkdHlwZSI6IlN3aXNzQWNhZGVtaWMuQ2l0YXZpLlBlcnNvbiwgU3dpc3NBY2FkZW1pYy5DaXRhdmkiLCJGaXJzdE5hbWUiOiJIb25nLUp1biIsIkxhc3ROYW1lIjoiRHUiLCJQcm90ZWN0ZWQiOmZhbHNlLCJTZXgiOj</w:instrText>
          </w:r>
          <w:r>
            <w:rPr>
              <w:sz w:val="24"/>
              <w:szCs w:val="24"/>
              <w:lang w:val="en-US"/>
            </w:rPr>
            <w:instrText>AsIkNyZWF0ZWRCeSI6Il9KZW5ueSIsIkNyZWF0ZWRPbiI6IjIwMjItMDctMThUMTA6MTM6MTQiLCJNb2RpZmllZEJ5IjoiX0plbm55IiwiSWQiOiJhNjI3YTdmYy05N2MwLTQyMGYtYWVjNS1kMGMxZDllZDAzZDAiLCJNb2RpZmllZE9uIjoiMjAyMi0wNy0xOFQxMDoxMzoxNCIsIlByb2plY3QiOnsiJHJlZiI6IjgifX1dLCJDaXRhdGlvbk</w:instrText>
          </w:r>
          <w:r>
            <w:rPr>
              <w:sz w:val="24"/>
              <w:szCs w:val="24"/>
              <w:lang w:val="en-US"/>
            </w:rPr>
            <w:instrText>tleVVwZGF0ZVR5cGUiOjAsIkNvbGxhYm9yYXRvcnMiOltdLCJDb3ZlclBhdGgiOnsiJGlkIjoiMTIiLCIkdHlwZSI6IlN3aXNzQWNhZGVtaWMuQ2l0YXZpLkxpbmtlZFJlc291cmNlLCBTd2lzc0FjYWRlbWljLkNpdGF2aSIsIkxpbmtlZFJlc291cmNlVHlwZSI6MSwiVXJpU3RyaW5nIjoiRGFuZywgV3UgZXQgYWwgMjAyMSAtIE5ld2x5LW</w:instrText>
          </w:r>
          <w:r>
            <w:rPr>
              <w:sz w:val="24"/>
              <w:szCs w:val="24"/>
              <w:lang w:val="en-US"/>
            </w:rPr>
            <w:instrText>ZvdW5kIGZ1bmN0aW9ucyBvZiBtZXRmb3JtaW4uanBnIiwiTGlua2VkUmVzb3VyY2VTdGF0dXMiOjgsIlByb3BlcnRpZXMiOnsiJGlkIjoiMTMiLCIkdHlwZSI6IlN3aXNzQWNhZGVtaWMuQ2l0YXZpLkxpbmtlZFJlc291cmNlUHJvcGVydGllcywgU3dpc3NBY2FkZW1pYy5DaXRhdmkifSwiU3luY0ZvbGRlclR5cGUiOjAsIklzTG9jYWxDbG</w:instrText>
          </w:r>
          <w:r>
            <w:rPr>
              <w:sz w:val="24"/>
              <w:szCs w:val="24"/>
              <w:lang w:val="en-US"/>
            </w:rPr>
            <w:instrText>91ZFByb2plY3RGaWxlTGluayI6ZmFsc2UsIklzQ2xvdWRSZXN0b3JlIjpmYWxzZSwiSXNDbG91ZENvcHkiOmZhbHNlLCJBdHRhY2htZW50Rm9sZGVyV2FzSW5GYWxsYmFja01vZGUiOmZhbHNlfSwiRGF0ZTIiOiIxOC4wOC4yMDIxIiwiRG9pIjoiMTAuMTgyNDAvaWpvLjIwMjEuMDguMjAiLCJFZGl0b3JzIjpbXSwiRXZhbHVhdGlvbkNvbX</w:instrText>
          </w:r>
          <w:r>
            <w:rPr>
              <w:sz w:val="24"/>
              <w:szCs w:val="24"/>
              <w:lang w:val="en-US"/>
            </w:rPr>
            <w:instrText>BsZXhpdHkiOjAsIkV2YWx1YXRpb25Tb3VyY2VUZXh0Rm9ybWF0IjowLCJHcm91cHMiOltdLCJIYXNMYWJlbDEiOmZhbHNlLCJIYXNMYWJlbDIiOmZhbHNlLCJLZXl3b3JkcyI6W10sIkxhbmd1YWdlIjoiZW5nIiwiTGFuZ3VhZ2VDb2RlIjoiZW4iLCJMb2NhdGlvbnMiOlt7IiRpZCI6IjE0IiwiJHR5cGUiOiJTd2lzc0FjYWRlbWljLkNpdG</w:instrText>
          </w:r>
          <w:r>
            <w:rPr>
              <w:sz w:val="24"/>
              <w:szCs w:val="24"/>
              <w:lang w:val="en-US"/>
            </w:rPr>
            <w:instrText>F2aS5Mb2NhdGlvbiwgU3dpc3NBY2FkZW1pYy5DaXRhdmkiLCJBZGRyZXNzIjp7IiRpZCI6IjE1IiwiJHR5cGUiOiJTd2lzc0FjYWRlbWljLkNpdGF2aS5MaW5rZWRSZXNvdXJjZSwgU3dpc3NBY2FkZW1pYy5DaXRhdmkiLCJMaW5rZWRSZXNvdXJjZVR5cGUiOjUsIk9yaWdpbmFsU3RyaW5nIjoiMzQ0MTQwOTQiLCJVcmlTdHJpbmciOiJodH</w:instrText>
          </w:r>
          <w:r>
            <w:rPr>
              <w:sz w:val="24"/>
              <w:szCs w:val="24"/>
              <w:lang w:val="en-US"/>
            </w:rPr>
            <w:instrText>RwOi8vd3d3Lm5jYmkubmxtLm5paC5nb3YvcHVibWVkLzM0NDE0MDk0IiwiTGlua2VkUmVzb3VyY2VTdGF0dXMiOjgsIlByb3BlcnRpZXMiOnsiJGlkIjoiMTYiLCIkdHlwZSI6IlN3aXNzQWNhZGVtaWMuQ2l0YXZpLkxpbmtlZFJlc291cmNlUHJvcGVydGllcywgU3dpc3NBY2FkZW1pYy5DaXRhdmkifSwiU3luY0ZvbGRlclR5cGUiOjAsIk</w:instrText>
          </w:r>
          <w:r>
            <w:rPr>
              <w:sz w:val="24"/>
              <w:szCs w:val="24"/>
              <w:lang w:val="en-US"/>
            </w:rPr>
            <w:instrText>lzTG9jYWxDbG91ZFByb2plY3RGaWxlTGluayI6ZmFsc2UsIklzQ2xvdWRSZXN0b3JlIjpmYWxzZSwiSXNDbG91ZENvcHkiOmZhbHNlLCJBdHRhY2htZW50Rm9sZGVyV2FzSW5GYWxsYmFja01vZGUiOmZhbHNlfSwiQW5ub3RhdGlvbnMiOltdLCJMb2NhdGlvblR5cGUiOjAsIk1pcnJvcnNSZWZlcmVuY2VQcm9wZXJ0eUlkIjoxNjQsIkNyZW</w:instrText>
          </w:r>
          <w:r>
            <w:rPr>
              <w:sz w:val="24"/>
              <w:szCs w:val="24"/>
              <w:lang w:val="en-US"/>
            </w:rPr>
            <w:instrText>F0ZWRCeSI6Il9KZW5ueSIsIkNyZWF0ZWRPbiI6IjIwMjItMDctMThUMTA6MTM6MTQiLCJNb2RpZmllZEJ5IjoiX0plbm55IiwiSWQiOiIzNTBiZjQxZS0zMWE0LTQ2NmUtOWRmMC04Yjc2YjMxYTk5MjgiLCJNb2RpZmllZE9uIjoiMjAyMi0wNy0xOFQxMDoxMzoxNCIsIlByb2plY3QiOnsiJHJlZiI6IjgifX0seyIkaWQiOiIxNyIsIiR0eX</w:instrText>
          </w:r>
          <w:r>
            <w:rPr>
              <w:sz w:val="24"/>
              <w:szCs w:val="24"/>
              <w:lang w:val="en-US"/>
            </w:rPr>
            <w:instrText>BlIjoiU3dpc3NBY2FkZW1pYy5DaXRhdmkuTG9jYXRpb24sIFN3aXNzQWNhZGVtaWMuQ2l0YXZpIiwiQWRkcmVzcyI6eyIkaWQiOiIxOCIsIiR0eXBlIjoiU3dpc3NBY2FkZW1pYy5DaXRhdmkuTGlua2VkUmVzb3VyY2UsIFN3aXNzQWNhZGVtaWMuQ2l0YXZpIiwiTGlua2VkUmVzb3VyY2VUeXBlIjo1LCJPcmlnaW5hbFN0cmluZyI6IlBNQz</w:instrText>
          </w:r>
          <w:r>
            <w:rPr>
              <w:sz w:val="24"/>
              <w:szCs w:val="24"/>
              <w:lang w:val="en-US"/>
            </w:rPr>
            <w:instrText>gzNDIyODYiLCJVcmlTdHJpbmciOiJodHRwczovL3d3dy5uY2JpLm5sbS5uaWguZ292L3BtYy9hcnRpY2xlcy9QTUM4MzQyMjg2IiwiTGlua2VkUmVzb3VyY2VTdGF0dXMiOjgsIlByb3BlcnRpZXMiOnsiJGlkIjoiMTkiLCIkdHlwZSI6IlN3aXNzQWNhZGVtaWMuQ2l0YXZpLkxpbmtlZFJlc291cmNlUHJvcGVydGllcywgU3dpc3NBY2FkZW</w:instrText>
          </w:r>
          <w:r>
            <w:rPr>
              <w:sz w:val="24"/>
              <w:szCs w:val="24"/>
              <w:lang w:val="en-US"/>
            </w:rPr>
            <w:instrText>1pYy5DaXRhdmkifSwiU3luY0ZvbGRlclR5cGUiOjAsIklzTG9jYWxDbG91ZFByb2plY3RGaWxlTGluayI6ZmFsc2UsIklzQ2xvdWRSZXN0b3JlIjpmYWxzZSwiSXNDbG91ZENvcHkiOmZhbHNlLCJBdHRhY2htZW50Rm9sZGVyV2FzSW5GYWxsYmFja01vZGUiOmZhbHNlfSwiQW5ub3RhdGlvbnMiOltdLCJMb2NhdGlvblR5cGUiOjAsIk1pcn</w:instrText>
          </w:r>
          <w:r>
            <w:rPr>
              <w:sz w:val="24"/>
              <w:szCs w:val="24"/>
              <w:lang w:val="en-US"/>
            </w:rPr>
            <w:instrText>JvcnNSZWZlcmVuY2VQcm9wZXJ0eUlkIjoyMDgsIkNyZWF0ZWRCeSI6Il9KZW5ueSIsIkNyZWF0ZWRPbiI6IjIwMjItMDctMThUMTA6MTM6MTQiLCJNb2RpZmllZEJ5IjoiX0plbm55IiwiSWQiOiJkZmRlNDI0MS0xMTBjLTQ4MzktODg5OS1kYTlmNjk4YjE4MDkiLCJNb2RpZmllZE9uIjoiMjAyMi0wNy0xOFQxMDoxMzoxNCIsIlByb2plY3</w:instrText>
          </w:r>
          <w:r>
            <w:rPr>
              <w:sz w:val="24"/>
              <w:szCs w:val="24"/>
              <w:lang w:val="en-US"/>
            </w:rPr>
            <w:instrText>QiOnsiJHJlZiI6IjgifX0seyIkaWQiOiIyMCIsIiR0eXBlIjoiU3dpc3NBY2FkZW1pYy5DaXRhdmkuTG9jYXRpb24sIFN3aXNzQWNhZGVtaWMuQ2l0YXZpIiwiQWRkcmVzcyI6eyIkaWQiOiIyMSIsIiR0eXBlIjoiU3dpc3NBY2FkZW1pYy5DaXRhdmkuTGlua2VkUmVzb3VyY2UsIFN3aXNzQWNhZGVtaWMuQ2l0YXZpIiwiTGlua2VkUmVzb3</w:instrText>
          </w:r>
          <w:r>
            <w:rPr>
              <w:sz w:val="24"/>
              <w:szCs w:val="24"/>
              <w:lang w:val="en-US"/>
            </w:rPr>
            <w:instrText>VyY2VUeXBlIjo1LCJPcmlnaW5hbFN0cmluZyI6IjEwLjE4MjQwL2lqby4yMDIxLjA4LjIwIiwiVXJpU3RyaW5nIjoiaHR0cHM6Ly9kb2kub3JnLzEwLjE4MjQwL2lqby4yMDIxLjA4LjIwIiwiTGlua2VkUmVzb3VyY2VTdGF0dXMiOjgsIlByb3BlcnRpZXMiOnsiJGlkIjoiMjIiLCIkdHlwZSI6IlN3aXNzQWNhZGVtaWMuQ2l0YXZpLkxpbm</w:instrText>
          </w:r>
          <w:r>
            <w:rPr>
              <w:sz w:val="24"/>
              <w:szCs w:val="24"/>
              <w:lang w:val="en-US"/>
            </w:rPr>
            <w:instrText>tlZFJlc291cmNlUHJvcGVydGllcywgU3dpc3NBY2FkZW1pYy5DaXRhdmkifSwiU3luY0ZvbGRlclR5cGUiOjAsIklzTG9jYWxDbG91ZFByb2plY3RGaWxlTGluayI6ZmFsc2UsIklzQ2xvdWRSZXN0b3JlIjpmYWxzZSwiSXNDbG91ZENvcHkiOmZhbHNlLCJBdHRhY2htZW50Rm9sZGVyV2FzSW5GYWxsYmFja01vZGUiOmZhbHNlfSwiQW5ub3</w:instrText>
          </w:r>
          <w:r>
            <w:rPr>
              <w:sz w:val="24"/>
              <w:szCs w:val="24"/>
              <w:lang w:val="en-US"/>
            </w:rPr>
            <w:instrText>RhdGlvbnMiOltdLCJMb2NhdGlvblR5cGUiOjAsIk1pcnJvcnNSZWZlcmVuY2VQcm9wZXJ0eUlkIjoxMjgsIkNyZWF0ZWRCeSI6Il9KZW5ueSIsIkNyZWF0ZWRPbiI6IjIwMjItMDctMThUMTA6MTM6MTQiLCJNb2RpZmllZEJ5IjoiX0plbm55IiwiSWQiOiI3YzkzODg1Ny00OGYwLTQ3MGItOTJjZC1lOWI4YWEzZDJlMGEiLCJNb2RpZmllZE</w:instrText>
          </w:r>
          <w:r>
            <w:rPr>
              <w:sz w:val="24"/>
              <w:szCs w:val="24"/>
              <w:lang w:val="en-US"/>
            </w:rPr>
            <w:instrText>9uIjoiMjAyMi0wNy0xOFQxMDoxMzoxNCIsIlByb2plY3QiOnsiJHJlZiI6IjgifX1dLCJOdW1iZXIiOiI4IiwiT3JnYW5pemF0aW9ucyI6W10sIk90aGVyc0ludm9sdmVkIjpbXSwiUGFnZVJhbmdlIjoiPHNwPlxyXG4gIDxuPjEyNzQ8L24+XHJcbiAgPGluPnRydWU8L2luPlxyXG4gIDxvcz4xMjc0PC9vcz5cclxuICA8cHM+MTI3NDwvcH</w:instrText>
          </w:r>
          <w:r>
            <w:rPr>
              <w:sz w:val="24"/>
              <w:szCs w:val="24"/>
              <w:lang w:val="en-US"/>
            </w:rPr>
            <w:instrText>M+XHJcbjwvc3A+XHJcbjxlcD5cclxuICA8bj4xMjgwPC9uPlxyXG4gIDxpbj50cnVlPC9pbj5cclxuICA8b3M+MTI4MDwvb3M+XHJcbiAgPHBzPjEyODA8L3BzPlxyXG48L2VwPlxyXG48b3M+MTI3NC0xMjgwPC9vcz4iLCJQZXJpb2RpY2FsIjp7IiRpZCI6IjIzIiwiJHR5cGUiOiJTd2lzc0FjYWRlbWljLkNpdGF2aS5QZXJpb2RpY2FsLC</w:instrText>
          </w:r>
          <w:r>
            <w:rPr>
              <w:sz w:val="24"/>
              <w:szCs w:val="24"/>
              <w:lang w:val="en-US"/>
            </w:rPr>
            <w:instrText>BTd2lzc0FjYWRlbWljLkNpdGF2aSIsIklzc24iOiIyMjIyLTM5NTkiLCJOYW1lIjoiSW50ZXJuYXRpb25hbCBqb3VybmFsIG9mIG9waHRoYWxtb2xvZ3kiLCJQYWdpbmF0aW9uIjowLCJQcm90ZWN0ZWQiOmZhbHNlLCJVc2VyQWJicmV2aWF0aW9uMSI6IkludCBKIE9waHRoYWxtb2wiLCJDcmVhdGVkQnkiOiJfSmVubnkiLCJDcmVhdGVkT2</w:instrText>
          </w:r>
          <w:r>
            <w:rPr>
              <w:sz w:val="24"/>
              <w:szCs w:val="24"/>
              <w:lang w:val="en-US"/>
            </w:rPr>
            <w:instrText>4iOiIyMDIyLTA3LTE4VDEwOjEzOjE0IiwiTW9kaWZpZWRCeSI6Il9KZW5ueSIsIklkIjoiNTI1YjVjYTgtMDIyNy00ZDFlLWEzYTgtMDRmNDJhNGU1ZWExIiwiTW9kaWZpZWRPbiI6IjIwMjItMDctMThUMTA6MTM6MTQiLCJQcm9qZWN0Ijp7IiRyZWYiOiI4In19LCJQbWNJZCI6IlBNQzgzNDIyODYiLCJQdWJsaXNoZXJzIjpbXSwiUHViTW</w:instrText>
          </w:r>
          <w:r>
            <w:rPr>
              <w:sz w:val="24"/>
              <w:szCs w:val="24"/>
              <w:lang w:val="en-US"/>
            </w:rPr>
            <w:instrText>VkSWQiOiIzNDQxNDA5NCIsIlF1b3RhdGlvbnMiOltdLCJSYXRpbmciOjAsIlJlZmVyZW5jZVR5cGUiOiJKb3VybmFsQXJ0aWNsZSIsIlNob3J0VGl0bGUiOiJEYW5nLCBXdSBldCBhbC4gMjAyMSDigJMgTmV3bHktZm91bmQgZnVuY3Rpb25zIG9mIG1ldGZvcm1pbiIsIlNob3J0VGl0bGVVcGRhdGVUeXBlIjowLCJTb3VyY2VPZkJpYmxpb2</w:instrText>
          </w:r>
          <w:r>
            <w:rPr>
              <w:sz w:val="24"/>
              <w:szCs w:val="24"/>
              <w:lang w:val="en-US"/>
            </w:rPr>
            <w:instrText>dyYXBoaWNJbmZvcm1hdGlvbiI6IlB1Yk1lZCIsIlN0YXRpY0lkcyI6WyIzNzc4NDljNC1mZDIyLTQxNWItYmUwMS02NTE5NWQxYmYyNTQiXSwiVGFibGVPZkNvbnRlbnRzQ29tcGxleGl0eSI6MCwiVGFibGVPZkNvbnRlbnRzU291cmNlVGV4dEZvcm1hdCI6MCwiVGFza3MiOltdLCJUaXRsZSI6Ik5ld2x5LWZvdW5kIGZ1bmN0aW9ucyBvZi</w:instrText>
          </w:r>
          <w:r>
            <w:rPr>
              <w:sz w:val="24"/>
              <w:szCs w:val="24"/>
              <w:lang w:val="en-US"/>
            </w:rPr>
            <w:instrText>BtZXRmb3JtaW4gZm9yIHRoZSBwcmV2ZW50aW9uIGFuZCB0cmVhdG1lbnQgb2YgYWdlLXJlbGF0ZWQgbWFjdWxhciBkZWdlbmVyYXRpb24iLCJUcmFuc2xhdG9ycyI6W10sIlZvbHVtZSI6IjE0IiwiWWVhciI6IjIwMjEiLCJZZWFyUmVzb2x2ZWQiOiIyMDIxIiwiQ3JlYXRlZEJ5IjoiX0plbm55IiwiQ3JlYXRlZE9uIjoiMjAyMi0wNy0xOF</w:instrText>
          </w:r>
          <w:r>
            <w:rPr>
              <w:sz w:val="24"/>
              <w:szCs w:val="24"/>
              <w:lang w:val="en-US"/>
            </w:rPr>
            <w:instrText>QxMDoxMzoxNCIsIk1vZGlmaWVkQnkiOiJfSmVubnkiLCJJZCI6ImUyMTcwYjQ0LWQwMjktNGVjMS1hZTk0LTA5YzAxMmVmZTNjNiIsIk1vZGlmaWVkT24iOiIyMDIyLTEwLTMxVDA4OjE2OjI1IiwiUHJvamVjdCI6eyIkcmVmIjoiOCJ9fSwiVXNlTnVtYmVyaW5nVHlwZU9mUGFyZW50RG9jdW1lbnQiOmZhbHNlfV0sIkZvcm1hdHRlZFRleH</w:instrText>
          </w:r>
          <w:r>
            <w:rPr>
              <w:sz w:val="24"/>
              <w:szCs w:val="24"/>
              <w:lang w:val="en-US"/>
            </w:rPr>
            <w:instrText>QiOnsiJGlkIjoiMjQiLCJDb3VudCI6MSwiVGV4dFVuaXRzIjpbeyIkaWQiOiIyNSIsIkZvbnRTdHlsZSI6eyIkaWQiOiIyNiIsIk5ldXRyYWwiOnRydWV9LCJSZWFkaW5nT3JkZXIiOjEsIlRleHQiOiIoMzApIn1dfSwiVGFnIjoiQ2l0YXZpUGxhY2Vob2xkZXIjYmQ1OTBmM2UtZjY2YS00M2E4LTg0YWYtZGZmOTBhMDJkNzBjIiwiVGV4dC</w:instrText>
          </w:r>
          <w:r>
            <w:rPr>
              <w:sz w:val="24"/>
              <w:szCs w:val="24"/>
              <w:lang w:val="en-US"/>
            </w:rPr>
            <w:instrText>I6IigzMCkiLCJXQUlWZXJzaW9uIjoiNi4xNC4wLjAifQ==}</w:instrText>
          </w:r>
          <w:r>
            <w:rPr>
              <w:sz w:val="24"/>
              <w:szCs w:val="24"/>
              <w:lang w:val="en-US"/>
            </w:rPr>
            <w:fldChar w:fldCharType="separate"/>
          </w:r>
          <w:r>
            <w:rPr>
              <w:sz w:val="24"/>
              <w:szCs w:val="24"/>
              <w:lang w:val="en-US"/>
            </w:rPr>
            <w:t>(30)</w:t>
          </w:r>
          <w:r>
            <w:rPr>
              <w:sz w:val="24"/>
              <w:szCs w:val="24"/>
              <w:lang w:val="en-US"/>
            </w:rPr>
            <w:fldChar w:fldCharType="end"/>
          </w:r>
        </w:sdtContent>
      </w:sdt>
      <w:r>
        <w:rPr>
          <w:sz w:val="24"/>
          <w:szCs w:val="24"/>
          <w:lang w:val="en-US"/>
        </w:rPr>
        <w:t xml:space="preserve">.   </w:t>
      </w:r>
    </w:p>
    <w:p w:rsidR="00051524" w:rsidRDefault="00367442">
      <w:pPr>
        <w:keepNext/>
        <w:ind w:left="567"/>
        <w:jc w:val="both"/>
      </w:pPr>
      <w:r>
        <w:rPr>
          <w:noProof/>
          <w:sz w:val="24"/>
          <w:szCs w:val="24"/>
          <w:lang w:val="en-US" w:eastAsia="zh-CN"/>
        </w:rPr>
        <w:drawing>
          <wp:inline distT="0" distB="0" distL="0" distR="0">
            <wp:extent cx="5381625" cy="576262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81753" cy="5762883"/>
                    </a:xfrm>
                    <a:prstGeom prst="rect">
                      <a:avLst/>
                    </a:prstGeom>
                  </pic:spPr>
                </pic:pic>
              </a:graphicData>
            </a:graphic>
          </wp:inline>
        </w:drawing>
      </w:r>
    </w:p>
    <w:p w:rsidR="00051524" w:rsidRDefault="00367442">
      <w:pPr>
        <w:pStyle w:val="a3"/>
        <w:ind w:left="567"/>
        <w:jc w:val="both"/>
        <w:rPr>
          <w:sz w:val="24"/>
          <w:szCs w:val="24"/>
          <w:lang w:val="en-US"/>
        </w:rPr>
      </w:pPr>
      <w:bookmarkStart w:id="1" w:name="_Ref117683944"/>
      <w:r>
        <w:rPr>
          <w:lang w:val="en-US"/>
        </w:rPr>
        <w:t xml:space="preserve">Figure </w:t>
      </w:r>
      <w:r>
        <w:fldChar w:fldCharType="begin"/>
      </w:r>
      <w:r>
        <w:rPr>
          <w:lang w:val="en-US"/>
        </w:rPr>
        <w:instrText xml:space="preserve"> SEQ Figure \* ARABIC </w:instrText>
      </w:r>
      <w:r>
        <w:fldChar w:fldCharType="separate"/>
      </w:r>
      <w:r>
        <w:rPr>
          <w:lang w:val="en-US"/>
        </w:rPr>
        <w:t>2</w:t>
      </w:r>
      <w:r>
        <w:fldChar w:fldCharType="end"/>
      </w:r>
      <w:bookmarkEnd w:id="1"/>
      <w:r>
        <w:rPr>
          <w:lang w:val="en-US"/>
        </w:rPr>
        <w:t xml:space="preserve">: Influence of metformin on the AMPK signaling pathway and consequences of AMPK activation. Without metformin, the AMPK signaling pathway is activated when the </w:t>
      </w:r>
      <w:r>
        <w:rPr>
          <w:lang w:val="en-US"/>
        </w:rPr>
        <w:t>cellular levels of AMP and ADP increase. Activation of the pathway lead to a switch from energy consuming metabolism to energy providing metabolism. Metformin has been shown to exert parts of its function through activation of the AMPK-pathway. A confirmed</w:t>
      </w:r>
      <w:r>
        <w:rPr>
          <w:lang w:val="en-US"/>
        </w:rPr>
        <w:t xml:space="preserve"> mechanism is that metformin is able to inhibit complex1 of the respiratory chain, thereby inducing accumulation of AMP and ADP. </w:t>
      </w:r>
      <w:r>
        <w:rPr>
          <w:lang w:val="en-US"/>
        </w:rPr>
        <w:lastRenderedPageBreak/>
        <w:t>Furthermore, several other, more direct influences of metformin on downstream components of the AMPK-pathway have been reported</w:t>
      </w:r>
      <w:r>
        <w:rPr>
          <w:lang w:val="en-US"/>
        </w:rPr>
        <w:t>. AMP = adenosine-monophosphate, ATP = adenosine-triphosphate, ADP = adenosine-diphosphate, AMPK = adenosine-monophosphate dependent kinase, Glut = glucose transporter. Bold red font: inhibition, bold green font: promotion.</w:t>
      </w:r>
    </w:p>
    <w:p w:rsidR="00051524" w:rsidRDefault="00367442">
      <w:pPr>
        <w:pStyle w:val="3"/>
        <w:spacing w:after="160"/>
        <w:ind w:left="567"/>
        <w:jc w:val="both"/>
        <w:rPr>
          <w:rFonts w:asciiTheme="minorHAnsi" w:eastAsiaTheme="minorHAnsi" w:hAnsiTheme="minorHAnsi" w:cstheme="minorBidi"/>
          <w:color w:val="auto"/>
          <w:lang w:val="en-US"/>
        </w:rPr>
      </w:pPr>
      <w:r>
        <w:rPr>
          <w:rFonts w:asciiTheme="minorHAnsi" w:eastAsiaTheme="minorHAnsi" w:hAnsiTheme="minorHAnsi" w:cstheme="minorBidi"/>
          <w:color w:val="auto"/>
          <w:lang w:val="en-US"/>
        </w:rPr>
        <w:t xml:space="preserve">A second mode of action, is the </w:t>
      </w:r>
      <w:r>
        <w:rPr>
          <w:rFonts w:asciiTheme="minorHAnsi" w:eastAsiaTheme="minorHAnsi" w:hAnsiTheme="minorHAnsi" w:cstheme="minorBidi"/>
          <w:color w:val="auto"/>
          <w:lang w:val="en-US"/>
        </w:rPr>
        <w:t xml:space="preserve">ability of metformin to reduce chronic inflammation by improving the metabolic state. Additionally, several direct anti-inflammatory effects have been described, although not directly in the context of AMD but as a general effect of metformin </w:t>
      </w:r>
      <w:sdt>
        <w:sdtPr>
          <w:rPr>
            <w:rFonts w:asciiTheme="minorHAnsi" w:eastAsiaTheme="minorHAnsi" w:hAnsiTheme="minorHAnsi" w:cstheme="minorBidi"/>
            <w:color w:val="auto"/>
            <w:lang w:val="en-US"/>
          </w:rPr>
          <w:alias w:val="To edit, see citavi.com/edit"/>
          <w:tag w:val="CitaviPlaceholder#d9a572d9-8479-41ce-af18-6ca2d98a5228"/>
          <w:id w:val="-453015571"/>
          <w:placeholder>
            <w:docPart w:val="F6E2367D67594CF48E4544BF24599CAE"/>
          </w:placeholder>
        </w:sdtPr>
        <w:sdtEndPr/>
        <w:sdtContent>
          <w:r>
            <w:rPr>
              <w:rFonts w:asciiTheme="minorHAnsi" w:eastAsiaTheme="minorHAnsi" w:hAnsiTheme="minorHAnsi" w:cstheme="minorBidi"/>
              <w:color w:val="auto"/>
              <w:lang w:val="en-US"/>
            </w:rPr>
            <w:fldChar w:fldCharType="begin"/>
          </w:r>
          <w:r>
            <w:rPr>
              <w:rFonts w:asciiTheme="minorHAnsi" w:eastAsiaTheme="minorHAnsi" w:hAnsiTheme="minorHAnsi" w:cstheme="minorBidi"/>
              <w:color w:val="auto"/>
              <w:lang w:val="en-US"/>
            </w:rPr>
            <w:instrText>ADDIN CitaviP</w:instrText>
          </w:r>
          <w:r>
            <w:rPr>
              <w:rFonts w:asciiTheme="minorHAnsi" w:eastAsiaTheme="minorHAnsi" w:hAnsiTheme="minorHAnsi" w:cstheme="minorBidi"/>
              <w:color w:val="auto"/>
              <w:lang w:val="en-US"/>
            </w:rPr>
            <w:instrText>laceholder{eyIkaWQiOiIxIiwiJHR5cGUiOiJTd2lzc0FjYWRlbWljLkNpdGF2aS5DaXRhdGlvbnMuV29yZFBsYWNlaG9sZGVyLCBTd2lzc0FjYWRlbWljLkNpdGF2aSIsIkVudHJpZXMiOlt7IiRpZCI6IjIiLCIkdHlwZSI6IlN3aXNzQWNhZGVtaWMuQ2l0YXZpLkNpdGF0aW9ucy5Xb3JkUGxhY2Vob2xkZXJFbnRyeSwgU3dpc3NBY2FkZ</w:instrText>
          </w:r>
          <w:r>
            <w:rPr>
              <w:rFonts w:asciiTheme="minorHAnsi" w:eastAsiaTheme="minorHAnsi" w:hAnsiTheme="minorHAnsi" w:cstheme="minorBidi"/>
              <w:color w:val="auto"/>
              <w:lang w:val="en-US"/>
            </w:rPr>
            <w:instrText>W1pYy5DaXRhdmkiLCJJZCI6IjgxYzNkZmZhLWU2ZWEtNGExNy1iM2RiLTlkODkzODFiNDJhZCIsIlJhbmdlTGVuZ3RoIjo0LCJSZWZlcmVuY2VJZCI6ImQzYzczMmMwLTA3YTItNGJmOS04NGY4LTcwYWRhMWVlMGM4NiIsIlBhZ2VSYW5nZSI6eyIkaWQiOiIzIiwiJHR5cGUiOiJTd2lzc0FjYWRlbWljLlBhZ2VSYW5nZSwgU3dpc3NBY2FkZ</w:instrText>
          </w:r>
          <w:r>
            <w:rPr>
              <w:rFonts w:asciiTheme="minorHAnsi" w:eastAsiaTheme="minorHAnsi" w:hAnsiTheme="minorHAnsi" w:cstheme="minorBidi"/>
              <w:color w:val="auto"/>
              <w:lang w:val="en-US"/>
            </w:rPr>
            <w:instrText>W1pYyIsIkVuZFBhZ2UiOnsiJGlkIjoiNCIsIiR0eXBlIjoiU3dpc3NBY2FkZW1pYy5QYWdlTnVtYmVyLCBTd2lzc0FjYWRlbWljIiwiSXNGdWxseU51bWVyaWMiOmZhbHNlLCJOdW1iZXJpbmdUeXBlIjowLCJOdW1lcmFsU3lzdGVtIjowfSwiTnVtYmVyaW5nVHlwZSI6MCwiTnVtZXJhbFN5c3RlbSI6MCwiU3RhcnRQYWdlIjp7IiRpZCI6I</w:instrText>
          </w:r>
          <w:r>
            <w:rPr>
              <w:rFonts w:asciiTheme="minorHAnsi" w:eastAsiaTheme="minorHAnsi" w:hAnsiTheme="minorHAnsi" w:cstheme="minorBidi"/>
              <w:color w:val="auto"/>
              <w:lang w:val="en-US"/>
            </w:rPr>
            <w:instrText>jUiLCIkdHlwZSI6IlN3aXNzQWNhZGVtaWMuUGFnZU51bWJlciwgU3dpc3NBY2FkZW1pYyIsIklzRnVsbHlOdW1lcmljIjpmYWxzZSwiTnVtYmVyaW5nVHlwZSI6MCwiTnVtZXJhbFN5c3RlbSI6MH19LCJSZWZlcmVuY2UiOnsiJGlkIjoiNiIsIiR0eXBlIjoiU3dpc3NBY2FkZW1pYy5DaXRhdmkuUmVmZXJlbmNlLCBTd2lzc0FjYWRlbWljL</w:instrText>
          </w:r>
          <w:r>
            <w:rPr>
              <w:rFonts w:asciiTheme="minorHAnsi" w:eastAsiaTheme="minorHAnsi" w:hAnsiTheme="minorHAnsi" w:cstheme="minorBidi"/>
              <w:color w:val="auto"/>
              <w:lang w:val="en-US"/>
            </w:rPr>
            <w:instrText>kNpdGF2aSIsIkFic3RyYWN0Q29tcGxleGl0eSI6MCwiQWJzdHJhY3RTb3VyY2VUZXh0Rm9ybWF0IjowLCJBdXRob3JzIjpbeyIkaWQiOiI3IiwiJHR5cGUiOiJTd2lzc0FjYWRlbWljLkNpdGF2aS5QZXJzb24sIFN3aXNzQWNhZGVtaWMuQ2l0YXZpIiwiRmlyc3ROYW1lIjoiTGVlbmEiLCJMYXN0TmFtZSI6IkJoYXJhdGgiLCJNaWRkbGVOY</w:instrText>
          </w:r>
          <w:r>
            <w:rPr>
              <w:rFonts w:asciiTheme="minorHAnsi" w:eastAsiaTheme="minorHAnsi" w:hAnsiTheme="minorHAnsi" w:cstheme="minorBidi"/>
              <w:color w:val="auto"/>
              <w:lang w:val="en-US"/>
            </w:rPr>
            <w:instrText>W1lIjoiUC4iLCJQcm90ZWN0ZWQiOmZhbHNlLCJTZXgiOjEsIkNyZWF0ZWRCeSI6Il9KZW5ueSIsIkNyZWF0ZWRPbiI6IjIwMjItMDgtMjJUMTI6MzA6MDIiLCJNb2RpZmllZEJ5IjoiX0plbm55IiwiSWQiOiIyZTgwM2ZmYi00NTdkLTRkOGYtYThjNS04MjRkMjM3YjJjMmEiLCJNb2RpZmllZE9uIjoiMjAyMi0wOC0yMlQxMjozMDowMiIsI</w:instrText>
          </w:r>
          <w:r>
            <w:rPr>
              <w:rFonts w:asciiTheme="minorHAnsi" w:eastAsiaTheme="minorHAnsi" w:hAnsiTheme="minorHAnsi" w:cstheme="minorBidi"/>
              <w:color w:val="auto"/>
              <w:lang w:val="en-US"/>
            </w:rPr>
            <w:instrText>lByb2plY3QiOnsiJGlkIjoiOCIsIiR0eXBlIjoiU3dpc3NBY2FkZW1pYy5DaXRhdmkuUHJvamVjdCwgU3dpc3NBY2FkZW1pYy5DaXRhdmkifX0seyIkaWQiOiI5IiwiJHR5cGUiOiJTd2lzc0FjYWRlbWljLkNpdGF2aS5QZXJzb24sIFN3aXNzQWNhZGVtaWMuQ2l0YXZpIiwiRmlyc3ROYW1lIjoiQmFyYmFyYSIsIkxhc3ROYW1lIjoiTmlrb</w:instrText>
          </w:r>
          <w:r>
            <w:rPr>
              <w:rFonts w:asciiTheme="minorHAnsi" w:eastAsiaTheme="minorHAnsi" w:hAnsiTheme="minorHAnsi" w:cstheme="minorBidi"/>
              <w:color w:val="auto"/>
              <w:lang w:val="en-US"/>
            </w:rPr>
            <w:instrText>2xhamN6eWsiLCJNaWRkbGVOYW1lIjoiUy4iLCJQcm90ZWN0ZWQiOmZhbHNlLCJTZXgiOjEsIkNyZWF0ZWRCeSI6Il9KZW5ueSIsIkNyZWF0ZWRPbiI6IjIwMjItMDgtMjJUMTI6MzA6MDIiLCJNb2RpZmllZEJ5IjoiX0plbm55IiwiSWQiOiIxMWUxYWMwMy1iNWY5LTRmYjMtOTVlYy04ODQ4YTgyNDQzMTMiLCJNb2RpZmllZE9uIjoiMjAyM</w:instrText>
          </w:r>
          <w:r>
            <w:rPr>
              <w:rFonts w:asciiTheme="minorHAnsi" w:eastAsiaTheme="minorHAnsi" w:hAnsiTheme="minorHAnsi" w:cstheme="minorBidi"/>
              <w:color w:val="auto"/>
              <w:lang w:val="en-US"/>
            </w:rPr>
            <w:instrText>i0wOC0yMlQxMjozMDowMiIsIlByb2plY3QiOnsiJHJlZiI6IjgifX1dLCJDaXRhdGlvbktleVVwZGF0ZVR5cGUiOjAsIkNvbGxhYm9yYXRvcnMiOltdLCJEYXRlMiI6IjEwLjAzLjIwMjEiLCJEb2kiOiIxMC4xMTUyL2FqcGNlbGwuMDA2MDQuMjAyMCIsIkVkaXRvcnMiOltdLCJFdmFsdWF0aW9uQ29tcGxleGl0eSI6MCwiRXZhbHVhdGlvb</w:instrText>
          </w:r>
          <w:r>
            <w:rPr>
              <w:rFonts w:asciiTheme="minorHAnsi" w:eastAsiaTheme="minorHAnsi" w:hAnsiTheme="minorHAnsi" w:cstheme="minorBidi"/>
              <w:color w:val="auto"/>
              <w:lang w:val="en-US"/>
            </w:rPr>
            <w:instrText>lNvdXJjZVRleHRGb3JtYXQiOjAsIkdyb3VwcyI6W10sIkhhc0xhYmVsMSI6ZmFsc2UsIkhhc0xhYmVsMiI6ZmFsc2UsIktleXdvcmRzIjpbXSwiTGFuZ3VhZ2UiOiJlbmciLCJMYW5ndWFnZUNvZGUiOiJlbiIsIkxvY2F0aW9ucyI6W3siJGlkIjoiMTAiLCIkdHlwZSI6IlN3aXNzQWNhZGVtaWMuQ2l0YXZpLkxvY2F0aW9uLCBTd2lzc0FjY</w:instrText>
          </w:r>
          <w:r>
            <w:rPr>
              <w:rFonts w:asciiTheme="minorHAnsi" w:eastAsiaTheme="minorHAnsi" w:hAnsiTheme="minorHAnsi" w:cstheme="minorBidi"/>
              <w:color w:val="auto"/>
              <w:lang w:val="en-US"/>
            </w:rPr>
            <w:instrText>WRlbWljLkNpdGF2aSIsIkFkZHJlc3MiOnsiJGlkIjoiMTEiLCIkdHlwZSI6IlN3aXNzQWNhZGVtaWMuQ2l0YXZpLkxpbmtlZFJlc291cmNlLCBTd2lzc0FjYWRlbWljLkNpdGF2aSIsIkxpbmtlZFJlc291cmNlVHlwZSI6NSwiT3JpZ2luYWxTdHJpbmciOiJQTUM4MTYzNTc3IiwiVXJpU3RyaW5nIjoiaHR0cHM6Ly93d3cubmNiaS5ubG0ub</w:instrText>
          </w:r>
          <w:r>
            <w:rPr>
              <w:rFonts w:asciiTheme="minorHAnsi" w:eastAsiaTheme="minorHAnsi" w:hAnsiTheme="minorHAnsi" w:cstheme="minorBidi"/>
              <w:color w:val="auto"/>
              <w:lang w:val="en-US"/>
            </w:rPr>
            <w:instrText>mloLmdvdi9wbWMvYXJ0aWNsZXMvUE1DODE2MzU3NyIsIkxpbmtlZFJlc291cmNlU3RhdHVzIjo4LCJQcm9wZXJ0aWVzIjp7IiRpZCI6IjEyIiwiJHR5cGUiOiJTd2lzc0FjYWRlbWljLkNpdGF2aS5MaW5rZWRSZXNvdXJjZVByb3BlcnRpZXMsIFN3aXNzQWNhZGVtaWMuQ2l0YXZpIn0sIlN5bmNGb2xkZXJUeXBlIjowLCJJc0xvY2FsQ2xvd</w:instrText>
          </w:r>
          <w:r>
            <w:rPr>
              <w:rFonts w:asciiTheme="minorHAnsi" w:eastAsiaTheme="minorHAnsi" w:hAnsiTheme="minorHAnsi" w:cstheme="minorBidi"/>
              <w:color w:val="auto"/>
              <w:lang w:val="en-US"/>
            </w:rPr>
            <w:instrText>WRQcm9qZWN0RmlsZUxpbmsiOmZhbHNlLCJJc0Nsb3VkUmVzdG9yZSI6ZmFsc2UsIklzQ2xvdWRDb3B5IjpmYWxzZSwiQXR0YWNobWVudEZvbGRlcldhc0luRmFsbGJhY2tNb2RlIjpmYWxzZX0sIkFubm90YXRpb25zIjpbXSwiTG9jYXRpb25UeXBlIjowLCJNaXJyb3JzUmVmZXJlbmNlUHJvcGVydHlJZCI6MjA4LCJDcmVhdGVkQnkiOiJfS</w:instrText>
          </w:r>
          <w:r>
            <w:rPr>
              <w:rFonts w:asciiTheme="minorHAnsi" w:eastAsiaTheme="minorHAnsi" w:hAnsiTheme="minorHAnsi" w:cstheme="minorBidi"/>
              <w:color w:val="auto"/>
              <w:lang w:val="en-US"/>
            </w:rPr>
            <w:instrText>mVubnkiLCJDcmVhdGVkT24iOiIyMDIyLTA4LTIyVDEyOjMwOjAyIiwiTW9kaWZpZWRCeSI6Il9KZW5ueSIsIklkIjoiM2NmOGY5YjAtNTE5OC00M2YxLWE1NGItYWJmMTViYmJkMjc4IiwiTW9kaWZpZWRPbiI6IjIwMjItMDgtMjJUMTI6MzA6MDIiLCJQcm9qZWN0Ijp7IiRyZWYiOiI4In19LHsiJGlkIjoiMTMiLCIkdHlwZSI6IlN3aXNzQ</w:instrText>
          </w:r>
          <w:r>
            <w:rPr>
              <w:rFonts w:asciiTheme="minorHAnsi" w:eastAsiaTheme="minorHAnsi" w:hAnsiTheme="minorHAnsi" w:cstheme="minorBidi"/>
              <w:color w:val="auto"/>
              <w:lang w:val="en-US"/>
            </w:rPr>
            <w:instrText>WNhZGVtaWMuQ2l0YXZpLkxvY2F0aW9uLCBTd2lzc0FjYWRlbWljLkNpdGF2aSIsIkFkZHJlc3MiOnsiJGlkIjoiMTQiLCIkdHlwZSI6IlN3aXNzQWNhZGVtaWMuQ2l0YXZpLkxpbmtlZFJlc291cmNlLCBTd2lzc0FjYWRlbWljLkNpdGF2aSIsIkxpbmtlZFJlc291cmNlVHlwZSI6NSwiT3JpZ2luYWxTdHJpbmciOiIxMC4xMTUyL2FqcGNlb</w:instrText>
          </w:r>
          <w:r>
            <w:rPr>
              <w:rFonts w:asciiTheme="minorHAnsi" w:eastAsiaTheme="minorHAnsi" w:hAnsiTheme="minorHAnsi" w:cstheme="minorBidi"/>
              <w:color w:val="auto"/>
              <w:lang w:val="en-US"/>
            </w:rPr>
            <w:instrText>GwuMDA2MDQuMjAyMCIsIlVyaVN0cmluZyI6Imh0dHBzOi8vZG9pLm9yZy8xMC4xMTUyL2FqcGNlbGwuMDA2MDQuMjAyMCIsIkxpbmtlZFJlc291cmNlU3RhdHVzIjo4LCJQcm9wZXJ0aWVzIjp7IiRpZCI6IjE1IiwiJHR5cGUiOiJTd2lzc0FjYWRlbWljLkNpdGF2aS5MaW5rZWRSZXNvdXJjZVByb3BlcnRpZXMsIFN3aXNzQWNhZGVtaWMuQ</w:instrText>
          </w:r>
          <w:r>
            <w:rPr>
              <w:rFonts w:asciiTheme="minorHAnsi" w:eastAsiaTheme="minorHAnsi" w:hAnsiTheme="minorHAnsi" w:cstheme="minorBidi"/>
              <w:color w:val="auto"/>
              <w:lang w:val="en-US"/>
            </w:rPr>
            <w:instrText>2l0YXZpIn0sIlN5bmNGb2xkZXJUeXBlIjowLCJJc0xvY2FsQ2xvdWRQcm9qZWN0RmlsZUxpbmsiOmZhbHNlLCJJc0Nsb3VkUmVzdG9yZSI6ZmFsc2UsIklzQ2xvdWRDb3B5IjpmYWxzZSwiQXR0YWNobWVudEZvbGRlcldhc0luRmFsbGJhY2tNb2RlIjpmYWxzZX0sIkFubm90YXRpb25zIjpbXSwiTG9jYXRpb25UeXBlIjowLCJNaXJyb3JzU</w:instrText>
          </w:r>
          <w:r>
            <w:rPr>
              <w:rFonts w:asciiTheme="minorHAnsi" w:eastAsiaTheme="minorHAnsi" w:hAnsiTheme="minorHAnsi" w:cstheme="minorBidi"/>
              <w:color w:val="auto"/>
              <w:lang w:val="en-US"/>
            </w:rPr>
            <w:instrText>mVmZXJlbmNlUHJvcGVydHlJZCI6MTI4LCJDcmVhdGVkQnkiOiJfSmVubnkiLCJDcmVhdGVkT24iOiIyMDIyLTA4LTIyVDEyOjMwOjAyIiwiTW9kaWZpZWRCeSI6Il9KZW5ueSIsIklkIjoiMTYwMDgyMGEtZGE2Yy00ZGYwLWI5OWQtOWVjMGU3MWQwNTFmIiwiTW9kaWZpZWRPbiI6IjIwMjItMDgtMjJUMTI6MzA6MDIiLCJQcm9qZWN0Ijp7I</w:instrText>
          </w:r>
          <w:r>
            <w:rPr>
              <w:rFonts w:asciiTheme="minorHAnsi" w:eastAsiaTheme="minorHAnsi" w:hAnsiTheme="minorHAnsi" w:cstheme="minorBidi"/>
              <w:color w:val="auto"/>
              <w:lang w:val="en-US"/>
            </w:rPr>
            <w:instrText>iRyZWYiOiI4In19LHsiJGlkIjoiMTYiLCIkdHlwZSI6IlN3aXNzQWNhZGVtaWMuQ2l0YXZpLkxvY2F0aW9uLCBTd2lzc0FjYWRlbWljLkNpdGF2aSIsIkFkZHJlc3MiOnsiJGlkIjoiMTciLCIkdHlwZSI6IlN3aXNzQWNhZGVtaWMuQ2l0YXZpLkxpbmtlZFJlc291cmNlLCBTd2lzc0FjYWRlbWljLkNpdGF2aSIsIkxpbmtlZFJlc291cmNlV</w:instrText>
          </w:r>
          <w:r>
            <w:rPr>
              <w:rFonts w:asciiTheme="minorHAnsi" w:eastAsiaTheme="minorHAnsi" w:hAnsiTheme="minorHAnsi" w:cstheme="minorBidi"/>
              <w:color w:val="auto"/>
              <w:lang w:val="en-US"/>
            </w:rPr>
            <w:instrText>HlwZSI6NSwiT3JpZ2luYWxTdHJpbmciOiIzMzY4OTQ3OCIsIlVyaVN0cmluZyI6Imh0dHA6Ly93d3cubmNiaS5ubG0ubmloLmdvdi9wdWJtZWQvMzM2ODk0NzgiLCJMaW5rZWRSZXNvdXJjZVN0YXR1cyI6OCwiUHJvcGVydGllcyI6eyIkaWQiOiIxOCIsIiR0eXBlIjoiU3dpc3NBY2FkZW1pYy5DaXRhdmkuTGlua2VkUmVzb3VyY2VQcm9wZ</w:instrText>
          </w:r>
          <w:r>
            <w:rPr>
              <w:rFonts w:asciiTheme="minorHAnsi" w:eastAsiaTheme="minorHAnsi" w:hAnsiTheme="minorHAnsi" w:cstheme="minorBidi"/>
              <w:color w:val="auto"/>
              <w:lang w:val="en-US"/>
            </w:rPr>
            <w:instrText>XJ0aWVzLCBTd2lzc0FjYWRlbWljLkNpdGF2aSJ9LCJTeW5jRm9sZGVyVHlwZSI6MCwiSXNMb2NhbENsb3VkUHJvamVjdEZpbGVMaW5rIjpmYWxzZSwiSXNDbG91ZFJlc3RvcmUiOmZhbHNlLCJJc0Nsb3VkQ29weSI6ZmFsc2UsIkF0dGFjaG1lbnRGb2xkZXJXYXNJbkZhbGxiYWNrTW9kZSI6ZmFsc2V9LCJBbm5vdGF0aW9ucyI6W10sIkxvY</w:instrText>
          </w:r>
          <w:r>
            <w:rPr>
              <w:rFonts w:asciiTheme="minorHAnsi" w:eastAsiaTheme="minorHAnsi" w:hAnsiTheme="minorHAnsi" w:cstheme="minorBidi"/>
              <w:color w:val="auto"/>
              <w:lang w:val="en-US"/>
            </w:rPr>
            <w:instrText>2F0aW9uVHlwZSI6MCwiTWlycm9yc1JlZmVyZW5jZVByb3BlcnR5SWQiOjE2NCwiQ3JlYXRlZEJ5IjoiX0plbm55IiwiQ3JlYXRlZE9uIjoiMjAyMi0wOC0yMlQxMjozMDowMiIsIk1vZGlmaWVkQnkiOiJfSmVubnkiLCJJZCI6IjhhYTJlZWQ5LWNmYzYtNDkwMC04NGU2LWU5NjY3NDVkMWQ3NCIsIk1vZGlmaWVkT24iOiIyMDIyLTA4LTIyV</w:instrText>
          </w:r>
          <w:r>
            <w:rPr>
              <w:rFonts w:asciiTheme="minorHAnsi" w:eastAsiaTheme="minorHAnsi" w:hAnsiTheme="minorHAnsi" w:cstheme="minorBidi"/>
              <w:color w:val="auto"/>
              <w:lang w:val="en-US"/>
            </w:rPr>
            <w:instrText>DEyOjMwOjAyIiwiUHJvamVjdCI6eyIkcmVmIjoiOCJ9fV0sIk51bWJlciI6IjUiLCJPcmdhbml6YXRpb25zIjpbXSwiT3RoZXJzSW52b2x2ZWQiOltdLCJQYWdlUmFuZ2UiOiI8c3A+XHJcbiAgPG5zPk9taXQ8L25zPlxyXG4gIDxvcz5DODczLUM4Nzk8L29zPlxyXG4gIDxwcz5DODczLUM4Nzk8L3BzPlxyXG48L3NwPlxyXG48b3M+Qzg3M</w:instrText>
          </w:r>
          <w:r>
            <w:rPr>
              <w:rFonts w:asciiTheme="minorHAnsi" w:eastAsiaTheme="minorHAnsi" w:hAnsiTheme="minorHAnsi" w:cstheme="minorBidi"/>
              <w:color w:val="auto"/>
              <w:lang w:val="en-US"/>
            </w:rPr>
            <w:instrText>y1DODc5PC9vcz4iLCJQZXJpb2RpY2FsIjp7IiRpZCI6IjE5IiwiJHR5cGUiOiJTd2lzc0FjYWRlbWljLkNpdGF2aS5QZXJpb2RpY2FsLCBTd2lzc0FjYWRlbWljLkNpdGF2aSIsIkVpc3NuIjoiMTUyMi0xNTYzIiwiTmFtZSI6IkFtZXJpY2FuIGpvdXJuYWwgb2YgcGh5c2lvbG9neS4gQ2VsbCBwaHlzaW9sb2d5IiwiUGFnaW5hdGlvbiI6M</w:instrText>
          </w:r>
          <w:r>
            <w:rPr>
              <w:rFonts w:asciiTheme="minorHAnsi" w:eastAsiaTheme="minorHAnsi" w:hAnsiTheme="minorHAnsi" w:cstheme="minorBidi"/>
              <w:color w:val="auto"/>
              <w:lang w:val="en-US"/>
            </w:rPr>
            <w:instrText>CwiUHJvdGVjdGVkIjpmYWxzZSwiVXNlckFiYnJldmlhdGlvbjEiOiJBbSBKIFBoeXNpb2wgQ2VsbCBQaHlzaW9sIiwiQ3JlYXRlZEJ5IjoiX0plbm55IiwiQ3JlYXRlZE9uIjoiMjAyMi0wOC0yMlQxMjozMDowMiIsIk1vZGlmaWVkQnkiOiJfSmVubnkiLCJJZCI6IjUyMGIxNjlmLWJjYzktNGE0Yi05MzVkLWQ1MWY3ZmJmOWFkYiIsIk1vZ</w:instrText>
          </w:r>
          <w:r>
            <w:rPr>
              <w:rFonts w:asciiTheme="minorHAnsi" w:eastAsiaTheme="minorHAnsi" w:hAnsiTheme="minorHAnsi" w:cstheme="minorBidi"/>
              <w:color w:val="auto"/>
              <w:lang w:val="en-US"/>
            </w:rPr>
            <w:instrText>GlmaWVkT24iOiIyMDIyLTA4LTIyVDEyOjMwOjAyIiwiUHJvamVjdCI6eyIkcmVmIjoiOCJ9fSwiUG1jSWQiOiJQTUM4MTYzNTc3IiwiUHVibGlzaGVycyI6W10sIlB1Yk1lZElkIjoiMzM2ODk0NzgiLCJRdW90YXRpb25zIjpbXSwiUmF0aW5nIjowLCJSZWZlcmVuY2VUeXBlIjoiSm91cm5hbEFydGljbGUiLCJTaG9ydFRpdGxlIjoiQmhhc</w:instrText>
          </w:r>
          <w:r>
            <w:rPr>
              <w:rFonts w:asciiTheme="minorHAnsi" w:eastAsiaTheme="minorHAnsi" w:hAnsiTheme="minorHAnsi" w:cstheme="minorBidi"/>
              <w:color w:val="auto"/>
              <w:lang w:val="en-US"/>
            </w:rPr>
            <w:instrText>mF0aCwgTmlrb2xhamN6eWsgMjAyMSDigJMgVGhlIGludGVyc2VjdGlvbiBvZiBtZXRmb3JtaW4iLCJTaG9ydFRpdGxlVXBkYXRlVHlwZSI6MCwiU291cmNlT2ZCaWJsaW9ncmFwaGljSW5mb3JtYXRpb24iOiJQdWJNZWQiLCJTdGF0aWNJZHMiOlsiNmRhY2NmZWEtY2YwNy00NDczLWI4YjEtNGE5NjA5Y2U1NDNhIl0sIlRhYmxlT2ZDb250Z</w:instrText>
          </w:r>
          <w:r>
            <w:rPr>
              <w:rFonts w:asciiTheme="minorHAnsi" w:eastAsiaTheme="minorHAnsi" w:hAnsiTheme="minorHAnsi" w:cstheme="minorBidi"/>
              <w:color w:val="auto"/>
              <w:lang w:val="en-US"/>
            </w:rPr>
            <w:instrText>W50c0NvbXBsZXhpdHkiOjAsIlRhYmxlT2ZDb250ZW50c1NvdXJjZVRleHRGb3JtYXQiOjAsIlRhc2tzIjpbXSwiVGl0bGUiOiJUaGUgaW50ZXJzZWN0aW9uIG9mIG1ldGZvcm1pbiBhbmQgaW5mbGFtbWF0aW9uIiwiVHJhbnNsYXRvcnMiOltdLCJWb2x1bWUiOiIzMjAiLCJZZWFyIjoiMjAyMSIsIlllYXJSZXNvbHZlZCI6IjIwMjEiLCJDc</w:instrText>
          </w:r>
          <w:r>
            <w:rPr>
              <w:rFonts w:asciiTheme="minorHAnsi" w:eastAsiaTheme="minorHAnsi" w:hAnsiTheme="minorHAnsi" w:cstheme="minorBidi"/>
              <w:color w:val="auto"/>
              <w:lang w:val="en-US"/>
            </w:rPr>
            <w:instrText>mVhdGVkQnkiOiJfSmVubnkiLCJDcmVhdGVkT24iOiIyMDIyLTA4LTIyVDEyOjMwOjAyIiwiTW9kaWZpZWRCeSI6Il9KZW5ueSIsIklkIjoiZDNjNzMyYzAtMDdhMi00YmY5LTg0ZjgtNzBhZGExZWUwYzg2IiwiTW9kaWZpZWRPbiI6IjIwMjItMTAtMzFUMDg6MTY6MjUiLCJQcm9qZWN0Ijp7IiRyZWYiOiI4In19LCJVc2VOdW1iZXJpbmdUe</w:instrText>
          </w:r>
          <w:r>
            <w:rPr>
              <w:rFonts w:asciiTheme="minorHAnsi" w:eastAsiaTheme="minorHAnsi" w:hAnsiTheme="minorHAnsi" w:cstheme="minorBidi"/>
              <w:color w:val="auto"/>
              <w:lang w:val="en-US"/>
            </w:rPr>
            <w:instrText>XBlT2ZQYXJlbnREb2N1bWVudCI6ZmFsc2V9XSwiRm9ybWF0dGVkVGV4dCI6eyIkaWQiOiIyMCIsIkNvdW50IjoxLCJUZXh0VW5pdHMiOlt7IiRpZCI6IjIxIiwiRm9udFN0eWxlIjp7IiRpZCI6IjIyIiwiTmV1dHJhbCI6dHJ1ZX0sIlJlYWRpbmdPcmRlciI6MSwiVGV4dCI6IigzMSkifV19LCJUYWciOiJDaXRhdmlQbGFjZWhvbGRlciNkO</w:instrText>
          </w:r>
          <w:r>
            <w:rPr>
              <w:rFonts w:asciiTheme="minorHAnsi" w:eastAsiaTheme="minorHAnsi" w:hAnsiTheme="minorHAnsi" w:cstheme="minorBidi"/>
              <w:color w:val="auto"/>
              <w:lang w:val="en-US"/>
            </w:rPr>
            <w:instrText>WE1NzJkOS04NDc5LTQxY2UtYWYxOC02Y2EyZDk4YTUyMjgiLCJUZXh0IjoiKDMxKSIsIldBSVZlcnNpb24iOiI2LjE0LjAuMCJ9}</w:instrText>
          </w:r>
          <w:r>
            <w:rPr>
              <w:rFonts w:asciiTheme="minorHAnsi" w:eastAsiaTheme="minorHAnsi" w:hAnsiTheme="minorHAnsi" w:cstheme="minorBidi"/>
              <w:color w:val="auto"/>
              <w:lang w:val="en-US"/>
            </w:rPr>
            <w:fldChar w:fldCharType="separate"/>
          </w:r>
          <w:r>
            <w:rPr>
              <w:rFonts w:asciiTheme="minorHAnsi" w:eastAsiaTheme="minorHAnsi" w:hAnsiTheme="minorHAnsi" w:cstheme="minorBidi"/>
              <w:color w:val="auto"/>
              <w:lang w:val="en-US"/>
            </w:rPr>
            <w:t>(31)</w:t>
          </w:r>
          <w:r>
            <w:rPr>
              <w:rFonts w:asciiTheme="minorHAnsi" w:eastAsiaTheme="minorHAnsi" w:hAnsiTheme="minorHAnsi" w:cstheme="minorBidi"/>
              <w:color w:val="auto"/>
              <w:lang w:val="en-US"/>
            </w:rPr>
            <w:fldChar w:fldCharType="end"/>
          </w:r>
        </w:sdtContent>
      </w:sdt>
      <w:r>
        <w:rPr>
          <w:rFonts w:asciiTheme="minorHAnsi" w:eastAsiaTheme="minorHAnsi" w:hAnsiTheme="minorHAnsi" w:cstheme="minorBidi"/>
          <w:color w:val="auto"/>
          <w:lang w:val="en-US"/>
        </w:rPr>
        <w:t xml:space="preserve">. This includes decreasing reactive oxygen species and lowering levels of inflammatory cytokines </w:t>
      </w:r>
      <w:sdt>
        <w:sdtPr>
          <w:rPr>
            <w:rFonts w:asciiTheme="minorHAnsi" w:eastAsiaTheme="minorHAnsi" w:hAnsiTheme="minorHAnsi" w:cstheme="minorBidi"/>
            <w:color w:val="auto"/>
            <w:lang w:val="en-US"/>
          </w:rPr>
          <w:alias w:val="To edit, see citavi.com/edit"/>
          <w:tag w:val="CitaviPlaceholder#2576bf1f-f9b7-40c1-ac5b-4c3c8ccc1826"/>
          <w:id w:val="-237861518"/>
          <w:placeholder>
            <w:docPart w:val="F6E2367D67594CF48E4544BF24599CAE"/>
          </w:placeholder>
        </w:sdtPr>
        <w:sdtEndPr/>
        <w:sdtContent>
          <w:r>
            <w:rPr>
              <w:rFonts w:asciiTheme="minorHAnsi" w:eastAsiaTheme="minorHAnsi" w:hAnsiTheme="minorHAnsi" w:cstheme="minorBidi"/>
              <w:color w:val="auto"/>
              <w:lang w:val="en-US"/>
            </w:rPr>
            <w:fldChar w:fldCharType="begin"/>
          </w:r>
          <w:r>
            <w:rPr>
              <w:rFonts w:asciiTheme="minorHAnsi" w:eastAsiaTheme="minorHAnsi" w:hAnsiTheme="minorHAnsi" w:cstheme="minorBidi"/>
              <w:color w:val="auto"/>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w:instrText>
          </w:r>
          <w:r>
            <w:rPr>
              <w:rFonts w:asciiTheme="minorHAnsi" w:eastAsiaTheme="minorHAnsi" w:hAnsiTheme="minorHAnsi" w:cstheme="minorBidi"/>
              <w:color w:val="auto"/>
              <w:lang w:val="en-US"/>
            </w:rPr>
            <w:instrText>U3dpc3NBY2FkZW1pYy5DaXRhdmkiLCJJZCI6IjRlMzhhOTVmLTMxZWQtNDkzNC04YTY1LWViMzc1NTY3OTAxOCIsIlJhbmdlTGVuZ3RoIjo0LCJSZWZlcmVuY2VJZCI6ImQzYzczMmMwLTA3YTItNGJmOS04NGY4LTcwYWRhMWVlMGM4NiIsIlBhZ2VSYW5nZSI6eyIkaWQiOiIzIiwiJHR5cGUiOiJTd2lzc0FjYWRlbWljLlBhZ2VSYW5nZSwg</w:instrText>
          </w:r>
          <w:r>
            <w:rPr>
              <w:rFonts w:asciiTheme="minorHAnsi" w:eastAsiaTheme="minorHAnsi" w:hAnsiTheme="minorHAnsi" w:cstheme="minorBidi"/>
              <w:color w:val="auto"/>
              <w:lang w:val="en-US"/>
            </w:rPr>
            <w:instrText>U3dpc3NBY2FkZW1pYyIsIkVuZFBhZ2UiOnsiJGlkIjoiNCIsIiR0eXBlIjoiU3dpc3NBY2FkZW1pYy5QYWdlTnVtYmVyLCBTd2lzc0FjYWRlbWljIiwiSXNGdWxseU51bWVyaWMiOmZhbHNlLCJOdW1iZXJpbmdUeXBlIjowLCJOdW1lcmFsU3lzdGVtIjowfSwiTnVtYmVyaW5nVHlwZSI6MCwiTnVtZXJhbFN5c3RlbSI6MCwiU3RhcnRQYWdl</w:instrText>
          </w:r>
          <w:r>
            <w:rPr>
              <w:rFonts w:asciiTheme="minorHAnsi" w:eastAsiaTheme="minorHAnsi" w:hAnsiTheme="minorHAnsi" w:cstheme="minorBidi"/>
              <w:color w:val="auto"/>
              <w:lang w:val="en-US"/>
            </w:rPr>
            <w:instrText>Ijp7IiRpZCI6IjUiLCIkdHlwZSI6IlN3aXNzQWNhZGVtaWMuUGFnZU51bWJlciwgU3dpc3NBY2FkZW1pYyIsIklzRnVsbHlOdW1lcmljIjpmYWxzZSwiTnVtYmVyaW5nVHlwZSI6MCwiTnVtZXJhbFN5c3RlbSI6MH19LCJSZWZlcmVuY2UiOnsiJGlkIjoiNiIsIiR0eXBlIjoiU3dpc3NBY2FkZW1pYy5DaXRhdmkuUmVmZXJlbmNlLCBTd2lz</w:instrText>
          </w:r>
          <w:r>
            <w:rPr>
              <w:rFonts w:asciiTheme="minorHAnsi" w:eastAsiaTheme="minorHAnsi" w:hAnsiTheme="minorHAnsi" w:cstheme="minorBidi"/>
              <w:color w:val="auto"/>
              <w:lang w:val="en-US"/>
            </w:rPr>
            <w:instrText>c0FjYWRlbWljLkNpdGF2aSIsIkFic3RyYWN0Q29tcGxleGl0eSI6MCwiQWJzdHJhY3RTb3VyY2VUZXh0Rm9ybWF0IjowLCJBdXRob3JzIjpbeyIkaWQiOiI3IiwiJHR5cGUiOiJTd2lzc0FjYWRlbWljLkNpdGF2aS5QZXJzb24sIFN3aXNzQWNhZGVtaWMuQ2l0YXZpIiwiRmlyc3ROYW1lIjoiTGVlbmEiLCJMYXN0TmFtZSI6IkJoYXJhdGgi</w:instrText>
          </w:r>
          <w:r>
            <w:rPr>
              <w:rFonts w:asciiTheme="minorHAnsi" w:eastAsiaTheme="minorHAnsi" w:hAnsiTheme="minorHAnsi" w:cstheme="minorBidi"/>
              <w:color w:val="auto"/>
              <w:lang w:val="en-US"/>
            </w:rPr>
            <w:instrText>LCJNaWRkbGVOYW1lIjoiUC4iLCJQcm90ZWN0ZWQiOmZhbHNlLCJTZXgiOjEsIkNyZWF0ZWRCeSI6Il9KZW5ueSIsIkNyZWF0ZWRPbiI6IjIwMjItMDgtMjJUMTI6MzA6MDIiLCJNb2RpZmllZEJ5IjoiX0plbm55IiwiSWQiOiIyZTgwM2ZmYi00NTdkLTRkOGYtYThjNS04MjRkMjM3YjJjMmEiLCJNb2RpZmllZE9uIjoiMjAyMi0wOC0yMlQx</w:instrText>
          </w:r>
          <w:r>
            <w:rPr>
              <w:rFonts w:asciiTheme="minorHAnsi" w:eastAsiaTheme="minorHAnsi" w:hAnsiTheme="minorHAnsi" w:cstheme="minorBidi"/>
              <w:color w:val="auto"/>
              <w:lang w:val="en-US"/>
            </w:rPr>
            <w:instrText>MjozMDowMiIsIlByb2plY3QiOnsiJGlkIjoiOCIsIiR0eXBlIjoiU3dpc3NBY2FkZW1pYy5DaXRhdmkuUHJvamVjdCwgU3dpc3NBY2FkZW1pYy5DaXRhdmkifX0seyIkaWQiOiI5IiwiJHR5cGUiOiJTd2lzc0FjYWRlbWljLkNpdGF2aS5QZXJzb24sIFN3aXNzQWNhZGVtaWMuQ2l0YXZpIiwiRmlyc3ROYW1lIjoiQmFyYmFyYSIsIkxhc3RO</w:instrText>
          </w:r>
          <w:r>
            <w:rPr>
              <w:rFonts w:asciiTheme="minorHAnsi" w:eastAsiaTheme="minorHAnsi" w:hAnsiTheme="minorHAnsi" w:cstheme="minorBidi"/>
              <w:color w:val="auto"/>
              <w:lang w:val="en-US"/>
            </w:rPr>
            <w:instrText>YW1lIjoiTmlrb2xhamN6eWsiLCJNaWRkbGVOYW1lIjoiUy4iLCJQcm90ZWN0ZWQiOmZhbHNlLCJTZXgiOjEsIkNyZWF0ZWRCeSI6Il9KZW5ueSIsIkNyZWF0ZWRPbiI6IjIwMjItMDgtMjJUMTI6MzA6MDIiLCJNb2RpZmllZEJ5IjoiX0plbm55IiwiSWQiOiIxMWUxYWMwMy1iNWY5LTRmYjMtOTVlYy04ODQ4YTgyNDQzMTMiLCJNb2RpZmll</w:instrText>
          </w:r>
          <w:r>
            <w:rPr>
              <w:rFonts w:asciiTheme="minorHAnsi" w:eastAsiaTheme="minorHAnsi" w:hAnsiTheme="minorHAnsi" w:cstheme="minorBidi"/>
              <w:color w:val="auto"/>
              <w:lang w:val="en-US"/>
            </w:rPr>
            <w:instrText>ZE9uIjoiMjAyMi0wOC0yMlQxMjozMDowMiIsIlByb2plY3QiOnsiJHJlZiI6IjgifX1dLCJDaXRhdGlvbktleVVwZGF0ZVR5cGUiOjAsIkNvbGxhYm9yYXRvcnMiOltdLCJEYXRlMiI6IjEwLjAzLjIwMjEiLCJEb2kiOiIxMC4xMTUyL2FqcGNlbGwuMDA2MDQuMjAyMCIsIkVkaXRvcnMiOltdLCJFdmFsdWF0aW9uQ29tcGxleGl0eSI6MCwi</w:instrText>
          </w:r>
          <w:r>
            <w:rPr>
              <w:rFonts w:asciiTheme="minorHAnsi" w:eastAsiaTheme="minorHAnsi" w:hAnsiTheme="minorHAnsi" w:cstheme="minorBidi"/>
              <w:color w:val="auto"/>
              <w:lang w:val="en-US"/>
            </w:rPr>
            <w:instrText>RXZhbHVhdGlvblNvdXJjZVRleHRGb3JtYXQiOjAsIkdyb3VwcyI6W10sIkhhc0xhYmVsMSI6ZmFsc2UsIkhhc0xhYmVsMiI6ZmFsc2UsIktleXdvcmRzIjpbXSwiTGFuZ3VhZ2UiOiJlbmciLCJMYW5ndWFnZUNvZGUiOiJlbiIsIkxvY2F0aW9ucyI6W3siJGlkIjoiMTAiLCIkdHlwZSI6IlN3aXNzQWNhZGVtaWMuQ2l0YXZpLkxvY2F0aW9u</w:instrText>
          </w:r>
          <w:r>
            <w:rPr>
              <w:rFonts w:asciiTheme="minorHAnsi" w:eastAsiaTheme="minorHAnsi" w:hAnsiTheme="minorHAnsi" w:cstheme="minorBidi"/>
              <w:color w:val="auto"/>
              <w:lang w:val="en-US"/>
            </w:rPr>
            <w:instrText>LCBTd2lzc0FjYWRlbWljLkNpdGF2aSIsIkFkZHJlc3MiOnsiJGlkIjoiMTEiLCIkdHlwZSI6IlN3aXNzQWNhZGVtaWMuQ2l0YXZpLkxpbmtlZFJlc291cmNlLCBTd2lzc0FjYWRlbWljLkNpdGF2aSIsIkxpbmtlZFJlc291cmNlVHlwZSI6NSwiT3JpZ2luYWxTdHJpbmciOiJQTUM4MTYzNTc3IiwiVXJpU3RyaW5nIjoiaHR0cHM6Ly93d3cu</w:instrText>
          </w:r>
          <w:r>
            <w:rPr>
              <w:rFonts w:asciiTheme="minorHAnsi" w:eastAsiaTheme="minorHAnsi" w:hAnsiTheme="minorHAnsi" w:cstheme="minorBidi"/>
              <w:color w:val="auto"/>
              <w:lang w:val="en-US"/>
            </w:rPr>
            <w:instrText>bmNiaS5ubG0ubmloLmdvdi9wbWMvYXJ0aWNsZXMvUE1DODE2MzU3NyIsIkxpbmtlZFJlc291cmNlU3RhdHVzIjo4LCJQcm9wZXJ0aWVzIjp7IiRpZCI6IjEyIiwiJHR5cGUiOiJTd2lzc0FjYWRlbWljLkNpdGF2aS5MaW5rZWRSZXNvdXJjZVByb3BlcnRpZXMsIFN3aXNzQWNhZGVtaWMuQ2l0YXZpIn0sIlN5bmNGb2xkZXJUeXBlIjowLCJJ</w:instrText>
          </w:r>
          <w:r>
            <w:rPr>
              <w:rFonts w:asciiTheme="minorHAnsi" w:eastAsiaTheme="minorHAnsi" w:hAnsiTheme="minorHAnsi" w:cstheme="minorBidi"/>
              <w:color w:val="auto"/>
              <w:lang w:val="en-US"/>
            </w:rPr>
            <w:instrText>c0xvY2FsQ2xvdWRQcm9qZWN0RmlsZUxpbmsiOmZhbHNlLCJJc0Nsb3VkUmVzdG9yZSI6ZmFsc2UsIklzQ2xvdWRDb3B5IjpmYWxzZSwiQXR0YWNobWVudEZvbGRlcldhc0luRmFsbGJhY2tNb2RlIjpmYWxzZX0sIkFubm90YXRpb25zIjpbXSwiTG9jYXRpb25UeXBlIjowLCJNaXJyb3JzUmVmZXJlbmNlUHJvcGVydHlJZCI6MjA4LCJDcmVh</w:instrText>
          </w:r>
          <w:r>
            <w:rPr>
              <w:rFonts w:asciiTheme="minorHAnsi" w:eastAsiaTheme="minorHAnsi" w:hAnsiTheme="minorHAnsi" w:cstheme="minorBidi"/>
              <w:color w:val="auto"/>
              <w:lang w:val="en-US"/>
            </w:rPr>
            <w:instrText>dGVkQnkiOiJfSmVubnkiLCJDcmVhdGVkT24iOiIyMDIyLTA4LTIyVDEyOjMwOjAyIiwiTW9kaWZpZWRCeSI6Il9KZW5ueSIsIklkIjoiM2NmOGY5YjAtNTE5OC00M2YxLWE1NGItYWJmMTViYmJkMjc4IiwiTW9kaWZpZWRPbiI6IjIwMjItMDgtMjJUMTI6MzA6MDIiLCJQcm9qZWN0Ijp7IiRyZWYiOiI4In19LHsiJGlkIjoiMTMiLCIkdHlw</w:instrText>
          </w:r>
          <w:r>
            <w:rPr>
              <w:rFonts w:asciiTheme="minorHAnsi" w:eastAsiaTheme="minorHAnsi" w:hAnsiTheme="minorHAnsi" w:cstheme="minorBidi"/>
              <w:color w:val="auto"/>
              <w:lang w:val="en-US"/>
            </w:rPr>
            <w:instrText>ZSI6IlN3aXNzQWNhZGVtaWMuQ2l0YXZpLkxvY2F0aW9uLCBTd2lzc0FjYWRlbWljLkNpdGF2aSIsIkFkZHJlc3MiOnsiJGlkIjoiMTQiLCIkdHlwZSI6IlN3aXNzQWNhZGVtaWMuQ2l0YXZpLkxpbmtlZFJlc291cmNlLCBTd2lzc0FjYWRlbWljLkNpdGF2aSIsIkxpbmtlZFJlc291cmNlVHlwZSI6NSwiT3JpZ2luYWxTdHJpbmciOiIxMC4x</w:instrText>
          </w:r>
          <w:r>
            <w:rPr>
              <w:rFonts w:asciiTheme="minorHAnsi" w:eastAsiaTheme="minorHAnsi" w:hAnsiTheme="minorHAnsi" w:cstheme="minorBidi"/>
              <w:color w:val="auto"/>
              <w:lang w:val="en-US"/>
            </w:rPr>
            <w:instrText>MTUyL2FqcGNlbGwuMDA2MDQuMjAyMCIsIlVyaVN0cmluZyI6Imh0dHBzOi8vZG9pLm9yZy8xMC4xMTUyL2FqcGNlbGwuMDA2MDQuMjAyMCIsIkxpbmtlZFJlc291cmNlU3RhdHVzIjo4LCJQcm9wZXJ0aWVzIjp7IiRpZCI6IjE1IiwiJHR5cGUiOiJTd2lzc0FjYWRlbWljLkNpdGF2aS5MaW5rZWRSZXNvdXJjZVByb3BlcnRpZXMsIFN3aXNz</w:instrText>
          </w:r>
          <w:r>
            <w:rPr>
              <w:rFonts w:asciiTheme="minorHAnsi" w:eastAsiaTheme="minorHAnsi" w:hAnsiTheme="minorHAnsi" w:cstheme="minorBidi"/>
              <w:color w:val="auto"/>
              <w:lang w:val="en-US"/>
            </w:rPr>
            <w:instrText>QWNhZGVtaWMuQ2l0YXZpIn0sIlN5bmNGb2xkZXJUeXBlIjowLCJJc0xvY2FsQ2xvdWRQcm9qZWN0RmlsZUxpbmsiOmZhbHNlLCJJc0Nsb3VkUmVzdG9yZSI6ZmFsc2UsIklzQ2xvdWRDb3B5IjpmYWxzZSwiQXR0YWNobWVudEZvbGRlcldhc0luRmFsbGJhY2tNb2RlIjpmYWxzZX0sIkFubm90YXRpb25zIjpbXSwiTG9jYXRpb25UeXBlIjow</w:instrText>
          </w:r>
          <w:r>
            <w:rPr>
              <w:rFonts w:asciiTheme="minorHAnsi" w:eastAsiaTheme="minorHAnsi" w:hAnsiTheme="minorHAnsi" w:cstheme="minorBidi"/>
              <w:color w:val="auto"/>
              <w:lang w:val="en-US"/>
            </w:rPr>
            <w:instrText>LCJNaXJyb3JzUmVmZXJlbmNlUHJvcGVydHlJZCI6MTI4LCJDcmVhdGVkQnkiOiJfSmVubnkiLCJDcmVhdGVkT24iOiIyMDIyLTA4LTIyVDEyOjMwOjAyIiwiTW9kaWZpZWRCeSI6Il9KZW5ueSIsIklkIjoiMTYwMDgyMGEtZGE2Yy00ZGYwLWI5OWQtOWVjMGU3MWQwNTFmIiwiTW9kaWZpZWRPbiI6IjIwMjItMDgtMjJUMTI6MzA6MDIiLCJQ</w:instrText>
          </w:r>
          <w:r>
            <w:rPr>
              <w:rFonts w:asciiTheme="minorHAnsi" w:eastAsiaTheme="minorHAnsi" w:hAnsiTheme="minorHAnsi" w:cstheme="minorBidi"/>
              <w:color w:val="auto"/>
              <w:lang w:val="en-US"/>
            </w:rPr>
            <w:instrText>cm9qZWN0Ijp7IiRyZWYiOiI4In19LHsiJGlkIjoiMTYiLCIkdHlwZSI6IlN3aXNzQWNhZGVtaWMuQ2l0YXZpLkxvY2F0aW9uLCBTd2lzc0FjYWRlbWljLkNpdGF2aSIsIkFkZHJlc3MiOnsiJGlkIjoiMTciLCIkdHlwZSI6IlN3aXNzQWNhZGVtaWMuQ2l0YXZpLkxpbmtlZFJlc291cmNlLCBTd2lzc0FjYWRlbWljLkNpdGF2aSIsIkxpbmtl</w:instrText>
          </w:r>
          <w:r>
            <w:rPr>
              <w:rFonts w:asciiTheme="minorHAnsi" w:eastAsiaTheme="minorHAnsi" w:hAnsiTheme="minorHAnsi" w:cstheme="minorBidi"/>
              <w:color w:val="auto"/>
              <w:lang w:val="en-US"/>
            </w:rPr>
            <w:instrText>ZFJlc291cmNlVHlwZSI6NSwiT3JpZ2luYWxTdHJpbmciOiIzMzY4OTQ3OCIsIlVyaVN0cmluZyI6Imh0dHA6Ly93d3cubmNiaS5ubG0ubmloLmdvdi9wdWJtZWQvMzM2ODk0NzgiLCJMaW5rZWRSZXNvdXJjZVN0YXR1cyI6OCwiUHJvcGVydGllcyI6eyIkaWQiOiIxOCIsIiR0eXBlIjoiU3dpc3NBY2FkZW1pYy5DaXRhdmkuTGlua2VkUmVz</w:instrText>
          </w:r>
          <w:r>
            <w:rPr>
              <w:rFonts w:asciiTheme="minorHAnsi" w:eastAsiaTheme="minorHAnsi" w:hAnsiTheme="minorHAnsi" w:cstheme="minorBidi"/>
              <w:color w:val="auto"/>
              <w:lang w:val="en-US"/>
            </w:rPr>
            <w:instrText>b3VyY2VQcm9wZXJ0aWVzLCBTd2lzc0FjYWRlbWljLkNpdGF2aSJ9LCJTeW5jRm9sZGVyVHlwZSI6MCwiSXNMb2NhbENsb3VkUHJvamVjdEZpbGVMaW5rIjpmYWxzZSwiSXNDbG91ZFJlc3RvcmUiOmZhbHNlLCJJc0Nsb3VkQ29weSI6ZmFsc2UsIkF0dGFjaG1lbnRGb2xkZXJXYXNJbkZhbGxiYWNrTW9kZSI6ZmFsc2V9LCJBbm5vdGF0aW9u</w:instrText>
          </w:r>
          <w:r>
            <w:rPr>
              <w:rFonts w:asciiTheme="minorHAnsi" w:eastAsiaTheme="minorHAnsi" w:hAnsiTheme="minorHAnsi" w:cstheme="minorBidi"/>
              <w:color w:val="auto"/>
              <w:lang w:val="en-US"/>
            </w:rPr>
            <w:instrText>cyI6W10sIkxvY2F0aW9uVHlwZSI6MCwiTWlycm9yc1JlZmVyZW5jZVByb3BlcnR5SWQiOjE2NCwiQ3JlYXRlZEJ5IjoiX0plbm55IiwiQ3JlYXRlZE9uIjoiMjAyMi0wOC0yMlQxMjozMDowMiIsIk1vZGlmaWVkQnkiOiJfSmVubnkiLCJJZCI6IjhhYTJlZWQ5LWNmYzYtNDkwMC04NGU2LWU5NjY3NDVkMWQ3NCIsIk1vZGlmaWVkT24iOiIy</w:instrText>
          </w:r>
          <w:r>
            <w:rPr>
              <w:rFonts w:asciiTheme="minorHAnsi" w:eastAsiaTheme="minorHAnsi" w:hAnsiTheme="minorHAnsi" w:cstheme="minorBidi"/>
              <w:color w:val="auto"/>
              <w:lang w:val="en-US"/>
            </w:rPr>
            <w:instrText>MDIyLTA4LTIyVDEyOjMwOjAyIiwiUHJvamVjdCI6eyIkcmVmIjoiOCJ9fV0sIk51bWJlciI6IjUiLCJPcmdhbml6YXRpb25zIjpbXSwiT3RoZXJzSW52b2x2ZWQiOltdLCJQYWdlUmFuZ2UiOiI8c3A+XHJcbiAgPG5zPk9taXQ8L25zPlxyXG4gIDxvcz5DODczLUM4Nzk8L29zPlxyXG4gIDxwcz5DODczLUM4Nzk8L3BzPlxyXG48L3NwPlxy</w:instrText>
          </w:r>
          <w:r>
            <w:rPr>
              <w:rFonts w:asciiTheme="minorHAnsi" w:eastAsiaTheme="minorHAnsi" w:hAnsiTheme="minorHAnsi" w:cstheme="minorBidi"/>
              <w:color w:val="auto"/>
              <w:lang w:val="en-US"/>
            </w:rPr>
            <w:instrText>XG48b3M+Qzg3My1DODc5PC9vcz4iLCJQZXJpb2RpY2FsIjp7IiRpZCI6IjE5IiwiJHR5cGUiOiJTd2lzc0FjYWRlbWljLkNpdGF2aS5QZXJpb2RpY2FsLCBTd2lzc0FjYWRlbWljLkNpdGF2aSIsIkVpc3NuIjoiMTUyMi0xNTYzIiwiTmFtZSI6IkFtZXJpY2FuIGpvdXJuYWwgb2YgcGh5c2lvbG9neS4gQ2VsbCBwaHlzaW9sb2d5IiwiUGFn</w:instrText>
          </w:r>
          <w:r>
            <w:rPr>
              <w:rFonts w:asciiTheme="minorHAnsi" w:eastAsiaTheme="minorHAnsi" w:hAnsiTheme="minorHAnsi" w:cstheme="minorBidi"/>
              <w:color w:val="auto"/>
              <w:lang w:val="en-US"/>
            </w:rPr>
            <w:instrText>aW5hdGlvbiI6MCwiUHJvdGVjdGVkIjpmYWxzZSwiVXNlckFiYnJldmlhdGlvbjEiOiJBbSBKIFBoeXNpb2wgQ2VsbCBQaHlzaW9sIiwiQ3JlYXRlZEJ5IjoiX0plbm55IiwiQ3JlYXRlZE9uIjoiMjAyMi0wOC0yMlQxMjozMDowMiIsIk1vZGlmaWVkQnkiOiJfSmVubnkiLCJJZCI6IjUyMGIxNjlmLWJjYzktNGE0Yi05MzVkLWQ1MWY3ZmJm</w:instrText>
          </w:r>
          <w:r>
            <w:rPr>
              <w:rFonts w:asciiTheme="minorHAnsi" w:eastAsiaTheme="minorHAnsi" w:hAnsiTheme="minorHAnsi" w:cstheme="minorBidi"/>
              <w:color w:val="auto"/>
              <w:lang w:val="en-US"/>
            </w:rPr>
            <w:instrText>OWFkYiIsIk1vZGlmaWVkT24iOiIyMDIyLTA4LTIyVDEyOjMwOjAyIiwiUHJvamVjdCI6eyIkcmVmIjoiOCJ9fSwiUG1jSWQiOiJQTUM4MTYzNTc3IiwiUHVibGlzaGVycyI6W10sIlB1Yk1lZElkIjoiMzM2ODk0NzgiLCJRdW90YXRpb25zIjpbXSwiUmF0aW5nIjowLCJSZWZlcmVuY2VUeXBlIjoiSm91cm5hbEFydGljbGUiLCJTaG9ydFRp</w:instrText>
          </w:r>
          <w:r>
            <w:rPr>
              <w:rFonts w:asciiTheme="minorHAnsi" w:eastAsiaTheme="minorHAnsi" w:hAnsiTheme="minorHAnsi" w:cstheme="minorBidi"/>
              <w:color w:val="auto"/>
              <w:lang w:val="en-US"/>
            </w:rPr>
            <w:instrText>dGxlIjoiQmhhcmF0aCwgTmlrb2xhamN6eWsgMjAyMSDigJMgVGhlIGludGVyc2VjdGlvbiBvZiBtZXRmb3JtaW4iLCJTaG9ydFRpdGxlVXBkYXRlVHlwZSI6MCwiU291cmNlT2ZCaWJsaW9ncmFwaGljSW5mb3JtYXRpb24iOiJQdWJNZWQiLCJTdGF0aWNJZHMiOlsiNmRhY2NmZWEtY2YwNy00NDczLWI4YjEtNGE5NjA5Y2U1NDNhIl0sIlRh</w:instrText>
          </w:r>
          <w:r>
            <w:rPr>
              <w:rFonts w:asciiTheme="minorHAnsi" w:eastAsiaTheme="minorHAnsi" w:hAnsiTheme="minorHAnsi" w:cstheme="minorBidi"/>
              <w:color w:val="auto"/>
              <w:lang w:val="en-US"/>
            </w:rPr>
            <w:instrText>YmxlT2ZDb250ZW50c0NvbXBsZXhpdHkiOjAsIlRhYmxlT2ZDb250ZW50c1NvdXJjZVRleHRGb3JtYXQiOjAsIlRhc2tzIjpbXSwiVGl0bGUiOiJUaGUgaW50ZXJzZWN0aW9uIG9mIG1ldGZvcm1pbiBhbmQgaW5mbGFtbWF0aW9uIiwiVHJhbnNsYXRvcnMiOltdLCJWb2x1bWUiOiIzMjAiLCJZZWFyIjoiMjAyMSIsIlllYXJSZXNvbHZlZCI6</w:instrText>
          </w:r>
          <w:r>
            <w:rPr>
              <w:rFonts w:asciiTheme="minorHAnsi" w:eastAsiaTheme="minorHAnsi" w:hAnsiTheme="minorHAnsi" w:cstheme="minorBidi"/>
              <w:color w:val="auto"/>
              <w:lang w:val="en-US"/>
            </w:rPr>
            <w:instrText>IjIwMjEiLCJDcmVhdGVkQnkiOiJfSmVubnkiLCJDcmVhdGVkT24iOiIyMDIyLTA4LTIyVDEyOjMwOjAyIiwiTW9kaWZpZWRCeSI6Il9KZW5ueSIsIklkIjoiZDNjNzMyYzAtMDdhMi00YmY5LTg0ZjgtNzBhZGExZWUwYzg2IiwiTW9kaWZpZWRPbiI6IjIwMjItMTAtMzFUMDg6MTY6MjUiLCJQcm9qZWN0Ijp7IiRyZWYiOiI4In19LCJVc2VO</w:instrText>
          </w:r>
          <w:r>
            <w:rPr>
              <w:rFonts w:asciiTheme="minorHAnsi" w:eastAsiaTheme="minorHAnsi" w:hAnsiTheme="minorHAnsi" w:cstheme="minorBidi"/>
              <w:color w:val="auto"/>
              <w:lang w:val="en-US"/>
            </w:rPr>
            <w:instrText>dW1iZXJpbmdUeXBlT2ZQYXJlbnREb2N1bWVudCI6ZmFsc2V9XSwiRm9ybWF0dGVkVGV4dCI6eyIkaWQiOiIyMCIsIkNvdW50IjoxLCJUZXh0VW5pdHMiOlt7IiRpZCI6IjIxIiwiRm9udFN0eWxlIjp7IiRpZCI6IjIyIiwiTmV1dHJhbCI6dHJ1ZX0sIlJlYWRpbmdPcmRlciI6MSwiVGV4dCI6IigzMSkifV19LCJUYWciOiJDaXRhdmlQbGFj</w:instrText>
          </w:r>
          <w:r>
            <w:rPr>
              <w:rFonts w:asciiTheme="minorHAnsi" w:eastAsiaTheme="minorHAnsi" w:hAnsiTheme="minorHAnsi" w:cstheme="minorBidi"/>
              <w:color w:val="auto"/>
              <w:lang w:val="en-US"/>
            </w:rPr>
            <w:instrText>ZWhvbGRlciMyNTc2YmYxZi1mOWI3LTQwYzEtYWM1Yi00YzNjOGNjYzE4MjYiLCJUZXh0IjoiKDMxKSIsIldBSVZlcnNpb24iOiI2LjE0LjAuMCJ9}</w:instrText>
          </w:r>
          <w:r>
            <w:rPr>
              <w:rFonts w:asciiTheme="minorHAnsi" w:eastAsiaTheme="minorHAnsi" w:hAnsiTheme="minorHAnsi" w:cstheme="minorBidi"/>
              <w:color w:val="auto"/>
              <w:lang w:val="en-US"/>
            </w:rPr>
            <w:fldChar w:fldCharType="separate"/>
          </w:r>
          <w:r>
            <w:rPr>
              <w:rFonts w:asciiTheme="minorHAnsi" w:eastAsiaTheme="minorHAnsi" w:hAnsiTheme="minorHAnsi" w:cstheme="minorBidi"/>
              <w:color w:val="auto"/>
              <w:lang w:val="en-US"/>
            </w:rPr>
            <w:t>(31)</w:t>
          </w:r>
          <w:r>
            <w:rPr>
              <w:rFonts w:asciiTheme="minorHAnsi" w:eastAsiaTheme="minorHAnsi" w:hAnsiTheme="minorHAnsi" w:cstheme="minorBidi"/>
              <w:color w:val="auto"/>
              <w:lang w:val="en-US"/>
            </w:rPr>
            <w:fldChar w:fldCharType="end"/>
          </w:r>
        </w:sdtContent>
      </w:sdt>
      <w:r>
        <w:rPr>
          <w:rFonts w:asciiTheme="minorHAnsi" w:eastAsiaTheme="minorHAnsi" w:hAnsiTheme="minorHAnsi" w:cstheme="minorBidi"/>
          <w:color w:val="auto"/>
          <w:lang w:val="en-US"/>
        </w:rPr>
        <w:t>. Interestingly, in the context of acute respiratory distressed syndrome (ARDS), a common inflammatory condition in severe Covid-19, m</w:t>
      </w:r>
      <w:r>
        <w:rPr>
          <w:rFonts w:asciiTheme="minorHAnsi" w:eastAsiaTheme="minorHAnsi" w:hAnsiTheme="minorHAnsi" w:cstheme="minorBidi"/>
          <w:color w:val="auto"/>
          <w:lang w:val="en-US"/>
        </w:rPr>
        <w:t xml:space="preserve">etformin has been shown to inhibit the activation of the NLRP3 inflammasome thereby ameliorating the course of this life-threatening complication </w:t>
      </w:r>
      <w:sdt>
        <w:sdtPr>
          <w:rPr>
            <w:rFonts w:asciiTheme="minorHAnsi" w:eastAsiaTheme="minorHAnsi" w:hAnsiTheme="minorHAnsi" w:cstheme="minorBidi"/>
            <w:color w:val="auto"/>
            <w:lang w:val="en-US"/>
          </w:rPr>
          <w:alias w:val="To edit, see citavi.com/edit"/>
          <w:tag w:val="CitaviPlaceholder#56082b24-db8f-4097-b74b-677da13d50dc"/>
          <w:id w:val="-1122454303"/>
          <w:placeholder>
            <w:docPart w:val="F6E2367D67594CF48E4544BF24599CAE"/>
          </w:placeholder>
        </w:sdtPr>
        <w:sdtEndPr/>
        <w:sdtContent>
          <w:r>
            <w:rPr>
              <w:rFonts w:asciiTheme="minorHAnsi" w:eastAsiaTheme="minorHAnsi" w:hAnsiTheme="minorHAnsi" w:cstheme="minorBidi"/>
              <w:color w:val="auto"/>
              <w:lang w:val="en-US"/>
            </w:rPr>
            <w:fldChar w:fldCharType="begin"/>
          </w:r>
          <w:r>
            <w:rPr>
              <w:rFonts w:asciiTheme="minorHAnsi" w:eastAsiaTheme="minorHAnsi" w:hAnsiTheme="minorHAnsi" w:cstheme="minorBidi"/>
              <w:color w:val="auto"/>
              <w:lang w:val="en-US"/>
            </w:rPr>
            <w:instrText>ADDIN CitaviPlaceholder{eyIkaWQiOiIxIiwiJHR5cGUiOiJTd2lzc0FjYWRlbWljLkNpdGF2aS5DaXRhdGlvbnMuV29yZFBsYWNlaG9sZG</w:instrText>
          </w:r>
          <w:r>
            <w:rPr>
              <w:rFonts w:asciiTheme="minorHAnsi" w:eastAsiaTheme="minorHAnsi" w:hAnsiTheme="minorHAnsi" w:cstheme="minorBidi"/>
              <w:color w:val="auto"/>
              <w:lang w:val="en-US"/>
            </w:rPr>
            <w:instrText>VyLCBTd2lzc0FjYWRlbWljLkNpdGF2aSIsIkVudHJpZXMiOlt7IiRpZCI6IjIiLCIkdHlwZSI6IlN3aXNzQWNhZGVtaWMuQ2l0YXZpLkNpdGF0aW9ucy5Xb3JkUGxhY2Vob2xkZXJFbnRyeSwgU3dpc3NBY2FkZW1pYy5DaXRhdmkiLCJJZCI6IjIwM2JmN2YzLWQ5MWYtNGY3NS05ZGE4LWZlZGY5NmIwOWI4ZCIsIlJhbmdlTGVuZ3RoIjo0LC</w:instrText>
          </w:r>
          <w:r>
            <w:rPr>
              <w:rFonts w:asciiTheme="minorHAnsi" w:eastAsiaTheme="minorHAnsi" w:hAnsiTheme="minorHAnsi" w:cstheme="minorBidi"/>
              <w:color w:val="auto"/>
              <w:lang w:val="en-US"/>
            </w:rPr>
            <w:instrText>JSZWZlcmVuY2VJZCI6ImJmNTkzYmY1LTczMmItNGI1My04YjNjLWE2NjUzZjMzYjRjYyIsIlBhZ2VSYW5nZSI6eyIkaWQiOiIzIiwiJHR5cGUiOiJTd2lzc0FjYWRlbWljLlBhZ2VSYW5nZSwgU3dpc3NBY2FkZW1pYyIsIkVuZFBhZ2UiOnsiJGlkIjoiNCIsIiR0eXBlIjoiU3dpc3NBY2FkZW1pYy5QYWdlTnVtYmVyLCBTd2lzc0FjYWRlbW</w:instrText>
          </w:r>
          <w:r>
            <w:rPr>
              <w:rFonts w:asciiTheme="minorHAnsi" w:eastAsiaTheme="minorHAnsi" w:hAnsiTheme="minorHAnsi" w:cstheme="minorBidi"/>
              <w:color w:val="auto"/>
              <w:lang w:val="en-US"/>
            </w:rPr>
            <w:instrText>ljIiwiSXNGdWxseU51bWVyaWMiOmZhbHNlLCJOdW1iZXJpbmdUeXBlIjowLCJOdW1lcmFsU3lzdGVtIjowfSwiTnVtYmVyaW5nVHlwZSI6MCwiTnVtZXJhbFN5c3RlbSI6MCwiU3RhcnRQYWdlIjp7IiRpZCI6IjUiLCIkdHlwZSI6IlN3aXNzQWNhZGVtaWMuUGFnZU51bWJlciwgU3dpc3NBY2FkZW1pYyIsIklzRnVsbHlOdW1lcmljIjpmYW</w:instrText>
          </w:r>
          <w:r>
            <w:rPr>
              <w:rFonts w:asciiTheme="minorHAnsi" w:eastAsiaTheme="minorHAnsi" w:hAnsiTheme="minorHAnsi" w:cstheme="minorBidi"/>
              <w:color w:val="auto"/>
              <w:lang w:val="en-US"/>
            </w:rPr>
            <w:instrText>xzZSwiTnVtYmVyaW5nVHlwZSI6MCwiTnVtZXJhbFN5c3RlbSI6MH19LCJSZWZlcmVuY2UiOnsiJGlkIjoiNiIsIiR0eXBlIjoiU3dpc3NBY2FkZW1pYy5DaXRhdmkuUmVmZXJlbmNlLCBTd2lzc0FjYWRlbWljLkNpdGF2aSIsIkFic3RyYWN0Q29tcGxleGl0eSI6MCwiQWJzdHJhY3RTb3VyY2VUZXh0Rm9ybWF0IjowLCJBdXRob3JzIjpbey</w:instrText>
          </w:r>
          <w:r>
            <w:rPr>
              <w:rFonts w:asciiTheme="minorHAnsi" w:eastAsiaTheme="minorHAnsi" w:hAnsiTheme="minorHAnsi" w:cstheme="minorBidi"/>
              <w:color w:val="auto"/>
              <w:lang w:val="en-US"/>
            </w:rPr>
            <w:instrText>IkaWQiOiI3IiwiJHR5cGUiOiJTd2lzc0FjYWRlbWljLkNpdGF2aS5QZXJzb24sIFN3aXNzQWNhZGVtaWMuQ2l0YXZpIiwiRmlyc3ROYW1lIjoiSG9uZ3h1IiwiTGFzdE5hbWUiOiJYaWFuIiwiUHJvdGVjdGVkIjpmYWxzZSwiU2V4IjowLCJDcmVhdGVkQnkiOiJfSmVubnkiLCJDcmVhdGVkT24iOiIyMDIyLTA3LTE4VDEwOjEzOjE0IiwiTW</w:instrText>
          </w:r>
          <w:r>
            <w:rPr>
              <w:rFonts w:asciiTheme="minorHAnsi" w:eastAsiaTheme="minorHAnsi" w:hAnsiTheme="minorHAnsi" w:cstheme="minorBidi"/>
              <w:color w:val="auto"/>
              <w:lang w:val="en-US"/>
            </w:rPr>
            <w:instrText>9kaWZpZWRCeSI6Il9KZW5ueSIsIklkIjoiNTBiZjIyOGYtZjVlMy00ODkyLWI2Y2UtNGZmZDdiYzc1Mzc5IiwiTW9kaWZpZWRPbiI6IjIwMjItMDctMThUMTA6MTM6MTQiLCJQcm9qZWN0Ijp7IiRpZCI6IjgiLCIkdHlwZSI6IlN3aXNzQWNhZGVtaWMuQ2l0YXZpLlByb2plY3QsIFN3aXNzQWNhZGVtaWMuQ2l0YXZpIn19LHsiJGlkIjoiOS</w:instrText>
          </w:r>
          <w:r>
            <w:rPr>
              <w:rFonts w:asciiTheme="minorHAnsi" w:eastAsiaTheme="minorHAnsi" w:hAnsiTheme="minorHAnsi" w:cstheme="minorBidi"/>
              <w:color w:val="auto"/>
              <w:lang w:val="en-US"/>
            </w:rPr>
            <w:instrText>IsIiR0eXBlIjoiU3dpc3NBY2FkZW1pYy5DaXRhdmkuUGVyc29uLCBTd2lzc0FjYWRlbWljLkNpdGF2aSIsIkZpcnN0TmFtZSI6Ill1YW4iLCJMYXN0TmFtZSI6IkxpdSIsIlByb3RlY3RlZCI6ZmFsc2UsIlNleCI6MCwiQ3JlYXRlZEJ5IjoiX0plbm55IiwiQ3JlYXRlZE9uIjoiMjAyMi0wNy0xOFQxMDoxMzoxNCIsIk1vZGlmaWVkQnkiOi</w:instrText>
          </w:r>
          <w:r>
            <w:rPr>
              <w:rFonts w:asciiTheme="minorHAnsi" w:eastAsiaTheme="minorHAnsi" w:hAnsiTheme="minorHAnsi" w:cstheme="minorBidi"/>
              <w:color w:val="auto"/>
              <w:lang w:val="en-US"/>
            </w:rPr>
            <w:instrText>JfSmVubnkiLCJJZCI6IjQ0Y2Q5YmE5LWI5N2MtNDY4Mi05ZGE4LTllM2NkOWUyMGFhZiIsIk1vZGlmaWVkT24iOiIyMDIyLTA3LTE4VDEwOjEzOjE0IiwiUHJvamVjdCI6eyIkcmVmIjoiOCJ9fSx7IiRpZCI6IjEwIiwiJHR5cGUiOiJTd2lzc0FjYWRlbWljLkNpdGF2aS5QZXJzb24sIFN3aXNzQWNhZGVtaWMuQ2l0YXZpIiwiRmlyc3ROYW</w:instrText>
          </w:r>
          <w:r>
            <w:rPr>
              <w:rFonts w:asciiTheme="minorHAnsi" w:eastAsiaTheme="minorHAnsi" w:hAnsiTheme="minorHAnsi" w:cstheme="minorBidi"/>
              <w:color w:val="auto"/>
              <w:lang w:val="en-US"/>
            </w:rPr>
            <w:instrText>1lIjoiQWxleGFuZHJhIiwiTGFzdE5hbWUiOiJSdW5kYmVyZyBOaWxzc29uIiwiUHJvdGVjdGVkIjpmYWxzZSwiU2V4IjoxLCJDcmVhdGVkQnkiOiJfSmVubnkiLCJDcmVhdGVkT24iOiIyMDIyLTA3LTE4VDEwOjEzOjE0IiwiTW9kaWZpZWRCeSI6Il9KZW5ueSIsIklkIjoiM2JmOGQwNTQtYzRhZi00MGQ1LTk3YTMtYTFjMzA2M2M3ZTJiIi</w:instrText>
          </w:r>
          <w:r>
            <w:rPr>
              <w:rFonts w:asciiTheme="minorHAnsi" w:eastAsiaTheme="minorHAnsi" w:hAnsiTheme="minorHAnsi" w:cstheme="minorBidi"/>
              <w:color w:val="auto"/>
              <w:lang w:val="en-US"/>
            </w:rPr>
            <w:instrText>wiTW9kaWZpZWRPbiI6IjIwMjItMDctMThUMTA6MTM6MTQiLCJQcm9qZWN0Ijp7IiRyZWYiOiI4In19LHsiJGlkIjoiMTEiLCIkdHlwZSI6IlN3aXNzQWNhZGVtaWMuQ2l0YXZpLlBlcnNvbiwgU3dpc3NBY2FkZW1pYy5DaXRhdmkiLCJGaXJzdE5hbWUiOiJSYXBoYWVsbGEiLCJMYXN0TmFtZSI6IkdhdGNoYWxpYW4iLCJQcm90ZWN0ZWQiOm</w:instrText>
          </w:r>
          <w:r>
            <w:rPr>
              <w:rFonts w:asciiTheme="minorHAnsi" w:eastAsiaTheme="minorHAnsi" w:hAnsiTheme="minorHAnsi" w:cstheme="minorBidi"/>
              <w:color w:val="auto"/>
              <w:lang w:val="en-US"/>
            </w:rPr>
            <w:instrText>ZhbHNlLCJTZXgiOjAsIkNyZWF0ZWRCeSI6Il9KZW5ueSIsIkNyZWF0ZWRPbiI6IjIwMjItMDctMThUMTA6MTM6MTQiLCJNb2RpZmllZEJ5IjoiX0plbm55IiwiSWQiOiJiN2NlZjIyNi02YmI4LTRjMDktYmQ1Yy1mNmViMGFjYjg5OTQiLCJNb2RpZmllZE9uIjoiMjAyMi0wNy0xOFQxMDoxMzoxNCIsIlByb2plY3QiOnsiJHJlZiI6IjgifX</w:instrText>
          </w:r>
          <w:r>
            <w:rPr>
              <w:rFonts w:asciiTheme="minorHAnsi" w:eastAsiaTheme="minorHAnsi" w:hAnsiTheme="minorHAnsi" w:cstheme="minorBidi"/>
              <w:color w:val="auto"/>
              <w:lang w:val="en-US"/>
            </w:rPr>
            <w:instrText>0seyIkaWQiOiIxMiIsIiR0eXBlIjoiU3dpc3NBY2FkZW1pYy5DaXRhdmkuUGVyc29uLCBTd2lzc0FjYWRlbWljLkNpdGF2aSIsIkZpcnN0TmFtZSI6IlRpbW90aHkiLCJMYXN0TmFtZSI6IkNyb3RoZXIiLCJNaWRkbGVOYW1lIjoiUi4iLCJQcm90ZWN0ZWQiOmZhbHNlLCJTZXgiOjIsIkNyZWF0ZWRCeSI6Il9KZW5ueSIsIkNyZWF0ZWRPbi</w:instrText>
          </w:r>
          <w:r>
            <w:rPr>
              <w:rFonts w:asciiTheme="minorHAnsi" w:eastAsiaTheme="minorHAnsi" w:hAnsiTheme="minorHAnsi" w:cstheme="minorBidi"/>
              <w:color w:val="auto"/>
              <w:lang w:val="en-US"/>
            </w:rPr>
            <w:instrText>I6IjIwMjItMDctMThUMTA6MTM6MTQiLCJNb2RpZmllZEJ5IjoiX0plbm55IiwiSWQiOiJmYTliZTIzZC01MTY2LTRmMzgtYjBhMC1kYTFiYTliMWNlNGMiLCJNb2RpZmllZE9uIjoiMjAyMi0wNy0xOFQxMDoxMzoxNCIsIlByb2plY3QiOnsiJHJlZiI6IjgifX0seyIkaWQiOiIxMyIsIiR0eXBlIjoiU3dpc3NBY2FkZW1pYy5DaXRhdmkuUG</w:instrText>
          </w:r>
          <w:r>
            <w:rPr>
              <w:rFonts w:asciiTheme="minorHAnsi" w:eastAsiaTheme="minorHAnsi" w:hAnsiTheme="minorHAnsi" w:cstheme="minorBidi"/>
              <w:color w:val="auto"/>
              <w:lang w:val="en-US"/>
            </w:rPr>
            <w:instrText>Vyc29uLCBTd2lzc0FjYWRlbWljLkNpdGF2aSIsIkZpcnN0TmFtZSI6IldhcnJlbiIsIkxhc3ROYW1lIjoiVG91cnRlbGxvdHRlIiwiTWlkZGxlTmFtZSI6IkcuIiwiUHJvdGVjdGVkIjpmYWxzZSwiU2V4IjoyLCJDcmVhdGVkQnkiOiJfSmVubnkiLCJDcmVhdGVkT24iOiIyMDIyLTA3LTE4VDEwOjEzOjE0IiwiTW9kaWZpZWRCeSI6Il9KZW</w:instrText>
          </w:r>
          <w:r>
            <w:rPr>
              <w:rFonts w:asciiTheme="minorHAnsi" w:eastAsiaTheme="minorHAnsi" w:hAnsiTheme="minorHAnsi" w:cstheme="minorBidi"/>
              <w:color w:val="auto"/>
              <w:lang w:val="en-US"/>
            </w:rPr>
            <w:instrText>5ueSIsIklkIjoiZjFhNWU5YjgtNWYxZS00YjA4LTg4M2ItZDY5YWI2ZjVlOWQzIiwiTW9kaWZpZWRPbiI6IjIwMjItMDctMThUMTA6MTM6MTQiLCJQcm9qZWN0Ijp7IiRyZWYiOiI4In19LHsiJGlkIjoiMTQiLCIkdHlwZSI6IlN3aXNzQWNhZGVtaWMuQ2l0YXZpLlBlcnNvbiwgU3dpc3NBY2FkZW1pYy5DaXRhdmkiLCJGaXJzdE5hbWUiOi</w:instrText>
          </w:r>
          <w:r>
            <w:rPr>
              <w:rFonts w:asciiTheme="minorHAnsi" w:eastAsiaTheme="minorHAnsi" w:hAnsiTheme="minorHAnsi" w:cstheme="minorBidi"/>
              <w:color w:val="auto"/>
              <w:lang w:val="en-US"/>
            </w:rPr>
            <w:instrText>JZaSIsIkxhc3ROYW1lIjoiWmhhbmciLCJQcm90ZWN0ZWQiOmZhbHNlLCJTZXgiOjEsIkNyZWF0ZWRCeSI6Il9KZW5ueSIsIkNyZWF0ZWRPbiI6IjIwMjItMDctMThUMTA6MTM6MTQiLCJNb2RpZmllZEJ5IjoiX0plbm55IiwiSWQiOiJiZjBkYTEyZC00N2QyLTQ3YmQtYWE0YS0yNjMyODMyOTEzZTciLCJNb2RpZmllZE9uIjoiMjAyMi0wNy</w:instrText>
          </w:r>
          <w:r>
            <w:rPr>
              <w:rFonts w:asciiTheme="minorHAnsi" w:eastAsiaTheme="minorHAnsi" w:hAnsiTheme="minorHAnsi" w:cstheme="minorBidi"/>
              <w:color w:val="auto"/>
              <w:lang w:val="en-US"/>
            </w:rPr>
            <w:instrText>0xOFQxMDoxMzoxNCIsIlByb2plY3QiOnsiJHJlZiI6IjgifX0seyIkaWQiOiIxNSIsIiR0eXBlIjoiU3dpc3NBY2FkZW1pYy5DaXRhdmkuUGVyc29uLCBTd2lzc0FjYWRlbWljLkNpdGF2aSIsIkZpcnN0TmFtZSI6Ikdlcm1hbiIsIkxhc3ROYW1lIjoiQWxlbWFuLU11ZW5jaCIsIk1pZGRsZU5hbWUiOiJSLiIsIlByb3RlY3RlZCI6ZmFsc2</w:instrText>
          </w:r>
          <w:r>
            <w:rPr>
              <w:rFonts w:asciiTheme="minorHAnsi" w:eastAsiaTheme="minorHAnsi" w:hAnsiTheme="minorHAnsi" w:cstheme="minorBidi"/>
              <w:color w:val="auto"/>
              <w:lang w:val="en-US"/>
            </w:rPr>
            <w:instrText>UsIlNleCI6MiwiQ3JlYXRlZEJ5IjoiX0plbm55IiwiQ3JlYXRlZE9uIjoiMjAyMi0wNy0xOFQxMDoxMzoxNCIsIk1vZGlmaWVkQnkiOiJfSmVubnkiLCJJZCI6IjI5YWZjNzQ0LTkxYTgtNGZiMi1hOGU3LTZjMTNkMGYyY2ExMiIsIk1vZGlmaWVkT24iOiIyMDIyLTA3LTE4VDEwOjEzOjE0IiwiUHJvamVjdCI6eyIkcmVmIjoiOCJ9fSx7Ii</w:instrText>
          </w:r>
          <w:r>
            <w:rPr>
              <w:rFonts w:asciiTheme="minorHAnsi" w:eastAsiaTheme="minorHAnsi" w:hAnsiTheme="minorHAnsi" w:cstheme="minorBidi"/>
              <w:color w:val="auto"/>
              <w:lang w:val="en-US"/>
            </w:rPr>
            <w:instrText>RpZCI6IjE2IiwiJHR5cGUiOiJTd2lzc0FjYWRlbWljLkNpdGF2aS5QZXJzb24sIFN3aXNzQWNhZGVtaWMuQ2l0YXZpIiwiRmlyc3ROYW1lIjoiR2F2aW4iLCJMYXN0TmFtZSI6Ikxld2lzIiwiUHJvdGVjdGVkIjpmYWxzZSwiU2V4IjoyLCJDcmVhdGVkQnkiOiJfSmVubnkiLCJDcmVhdGVkT24iOiIyMDIyLTA3LTE4VDEwOjEzOjE0IiwiTW</w:instrText>
          </w:r>
          <w:r>
            <w:rPr>
              <w:rFonts w:asciiTheme="minorHAnsi" w:eastAsiaTheme="minorHAnsi" w:hAnsiTheme="minorHAnsi" w:cstheme="minorBidi"/>
              <w:color w:val="auto"/>
              <w:lang w:val="en-US"/>
            </w:rPr>
            <w:instrText>9kaWZpZWRCeSI6Il9KZW5ueSIsIklkIjoiYTIzYzY4ZjUtYTJkYS00ZDMxLWIzNDQtZTQzZjM2NzUyNTBjIiwiTW9kaWZpZWRPbiI6IjIwMjItMDctMThUMTA6MTM6MTQiLCJQcm9qZWN0Ijp7IiRyZWYiOiI4In19LHsiJGlkIjoiMTciLCIkdHlwZSI6IlN3aXNzQWNhZGVtaWMuQ2l0YXZpLlBlcnNvbiwgU3dpc3NBY2FkZW1pYy5DaXRhdm</w:instrText>
          </w:r>
          <w:r>
            <w:rPr>
              <w:rFonts w:asciiTheme="minorHAnsi" w:eastAsiaTheme="minorHAnsi" w:hAnsiTheme="minorHAnsi" w:cstheme="minorBidi"/>
              <w:color w:val="auto"/>
              <w:lang w:val="en-US"/>
            </w:rPr>
            <w:instrText>kiLCJGaXJzdE5hbWUiOiJXZWl4dWFuIiwiTGFzdE5hbWUiOiJDaGVuIiwiUHJvdGVjdGVkIjpmYWxzZSwiU2V4IjowLCJDcmVhdGVkQnkiOiJfSmVubnkiLCJDcmVhdGVkT24iOiIyMDIyLTA3LTE4VDEwOjEzOjE0IiwiTW9kaWZpZWRCeSI6Il9KZW5ueSIsIklkIjoiYjU5MDBlNTItMjBjNS00YWJhLTg2MDktODdjNDQ3MWUwZDBhIiwiTW</w:instrText>
          </w:r>
          <w:r>
            <w:rPr>
              <w:rFonts w:asciiTheme="minorHAnsi" w:eastAsiaTheme="minorHAnsi" w:hAnsiTheme="minorHAnsi" w:cstheme="minorBidi"/>
              <w:color w:val="auto"/>
              <w:lang w:val="en-US"/>
            </w:rPr>
            <w:instrText>9kaWZpZWRPbiI6IjIwMjItMDctMThUMTA6MTM6MTQiLCJQcm9qZWN0Ijp7IiRyZWYiOiI4In19LHsiJGlkIjoiMTgiLCIkdHlwZSI6IlN3aXNzQWNhZGVtaWMuQ2l0YXZpLlBlcnNvbiwgU3dpc3NBY2FkZW1pYy5DaXRhdmkiLCJGaXJzdE5hbWUiOiJTYXJhaCIsIkxhc3ROYW1lIjoiS2FuZyIsIlByb3RlY3RlZCI6ZmFsc2UsIlNleCI6MS</w:instrText>
          </w:r>
          <w:r>
            <w:rPr>
              <w:rFonts w:asciiTheme="minorHAnsi" w:eastAsiaTheme="minorHAnsi" w:hAnsiTheme="minorHAnsi" w:cstheme="minorBidi"/>
              <w:color w:val="auto"/>
              <w:lang w:val="en-US"/>
            </w:rPr>
            <w:instrText>wiQ3JlYXRlZEJ5IjoiX0plbm55IiwiQ3JlYXRlZE9uIjoiMjAyMi0wNy0xOFQxMDoxMzoxNCIsIk1vZGlmaWVkQnkiOiJfSmVubnkiLCJJZCI6ImJkYTc3NzM5LTNiNGItNDdiNC1hZjhiLWI5ZTdmMGVkZjJkZSIsIk1vZGlmaWVkT24iOiIyMDIyLTA3LTE4VDEwOjEzOjE0IiwiUHJvamVjdCI6eyIkcmVmIjoiOCJ9fSx7IiRpZCI6IjE5Ii</w:instrText>
          </w:r>
          <w:r>
            <w:rPr>
              <w:rFonts w:asciiTheme="minorHAnsi" w:eastAsiaTheme="minorHAnsi" w:hAnsiTheme="minorHAnsi" w:cstheme="minorBidi"/>
              <w:color w:val="auto"/>
              <w:lang w:val="en-US"/>
            </w:rPr>
            <w:instrText>wiJHR5cGUiOiJTd2lzc0FjYWRlbWljLkNpdGF2aS5QZXJzb24sIFN3aXNzQWNhZGVtaWMuQ2l0YXZpIiwiRmlyc3ROYW1lIjoiTWVsaXNzYSIsIkxhc3ROYW1lIjoiTHVldmFub3MiLCJQcm90ZWN0ZWQiOmZhbHNlLCJTZXgiOjEsIkNyZWF0ZWRCeSI6Il9KZW5ueSIsIkNyZWF0ZWRPbiI6IjIwMjItMDctMThUMTA6MTM6MTQiLCJNb2RpZm</w:instrText>
          </w:r>
          <w:r>
            <w:rPr>
              <w:rFonts w:asciiTheme="minorHAnsi" w:eastAsiaTheme="minorHAnsi" w:hAnsiTheme="minorHAnsi" w:cstheme="minorBidi"/>
              <w:color w:val="auto"/>
              <w:lang w:val="en-US"/>
            </w:rPr>
            <w:instrText>llZEJ5IjoiX0plbm55IiwiSWQiOiI0MzE2Mjc3OC1iZGMwLTQyNjktOTY3Yi05MGUzZWVhMTExODMiLCJNb2RpZmllZE9uIjoiMjAyMi0wNy0xOFQxMDoxMzoxNCIsIlByb2plY3QiOnsiJHJlZiI6IjgifX0seyIkaWQiOiIyMCIsIiR0eXBlIjoiU3dpc3NBY2FkZW1pYy5DaXRhdmkuUGVyc29uLCBTd2lzc0FjYWRlbWljLkNpdGF2aSIsIk</w:instrText>
          </w:r>
          <w:r>
            <w:rPr>
              <w:rFonts w:asciiTheme="minorHAnsi" w:eastAsiaTheme="minorHAnsi" w:hAnsiTheme="minorHAnsi" w:cstheme="minorBidi"/>
              <w:color w:val="auto"/>
              <w:lang w:val="en-US"/>
            </w:rPr>
            <w:instrText>ZpcnN0TmFtZSI6IkRvcml0IiwiTGFzdE5hbWUiOiJUcnVkbGVyIiwiUHJvdGVjdGVkIjpmYWxzZSwiU2V4IjoxLCJDcmVhdGVkQnkiOiJfSmVubnkiLCJDcmVhdGVkT24iOiIyMDIyLTA3LTE4VDEwOjEzOjE0IiwiTW9kaWZpZWRCeSI6Il9KZW5ueSIsIklkIjoiZGZjNWY1OGQtMmFhMS00MWM2LWE5NjktYjM2MjEwMDdhZDM0IiwiTW9kaW</w:instrText>
          </w:r>
          <w:r>
            <w:rPr>
              <w:rFonts w:asciiTheme="minorHAnsi" w:eastAsiaTheme="minorHAnsi" w:hAnsiTheme="minorHAnsi" w:cstheme="minorBidi"/>
              <w:color w:val="auto"/>
              <w:lang w:val="en-US"/>
            </w:rPr>
            <w:instrText>ZpZWRPbiI6IjIwMjItMDctMThUMTA6MTM6MTQiLCJQcm9qZWN0Ijp7IiRyZWYiOiI4In19LHsiJGlkIjoiMjEiLCIkdHlwZSI6IlN3aXNzQWNhZGVtaWMuQ2l0YXZpLlBlcnNvbiwgU3dpc3NBY2FkZW1pYy5DaXRhdmkiLCJGaXJzdE5hbWUiOiJTdHVhcnQiLCJMYXN0TmFtZSI6IkxpcHRvbiIsIk1pZGRsZU5hbWUiOiJBLiIsIlByb3RlY3</w:instrText>
          </w:r>
          <w:r>
            <w:rPr>
              <w:rFonts w:asciiTheme="minorHAnsi" w:eastAsiaTheme="minorHAnsi" w:hAnsiTheme="minorHAnsi" w:cstheme="minorBidi"/>
              <w:color w:val="auto"/>
              <w:lang w:val="en-US"/>
            </w:rPr>
            <w:instrText>RlZCI6ZmFsc2UsIlNleCI6MiwiQ3JlYXRlZEJ5IjoiX0plbm55IiwiQ3JlYXRlZE9uIjoiMjAyMi0wNy0xOFQxMDoxMzoxNCIsIk1vZGlmaWVkQnkiOiJfSmVubnkiLCJJZCI6IjEwZjdmNjM2LWFjZGUtNDgxOC05ODNiLTc5M2E0Y2UzN2IwOSIsIk1vZGlmaWVkT24iOiIyMDIyLTA3LTE4VDEwOjEzOjE0IiwiUHJvamVjdCI6eyIkcmVmIj</w:instrText>
          </w:r>
          <w:r>
            <w:rPr>
              <w:rFonts w:asciiTheme="minorHAnsi" w:eastAsiaTheme="minorHAnsi" w:hAnsiTheme="minorHAnsi" w:cstheme="minorBidi"/>
              <w:color w:val="auto"/>
              <w:lang w:val="en-US"/>
            </w:rPr>
            <w:instrText>oiOCJ9fSx7IiRpZCI6IjIyIiwiJHR5cGUiOiJTd2lzc0FjYWRlbWljLkNpdGF2aS5QZXJzb24sIFN3aXNzQWNhZGVtaWMuQ2l0YXZpIiwiRmlyc3ROYW1lIjoiUGVqbWFuIiwiTGFzdE5hbWUiOiJTb3Jvb3NoIiwiUHJvdGVjdGVkIjpmYWxzZSwiU2V4IjowLCJDcmVhdGVkQnkiOiJfSmVubnkiLCJDcmVhdGVkT24iOiIyMDIyLTA3LTE4VD</w:instrText>
          </w:r>
          <w:r>
            <w:rPr>
              <w:rFonts w:asciiTheme="minorHAnsi" w:eastAsiaTheme="minorHAnsi" w:hAnsiTheme="minorHAnsi" w:cstheme="minorBidi"/>
              <w:color w:val="auto"/>
              <w:lang w:val="en-US"/>
            </w:rPr>
            <w:instrText>EwOjEzOjE0IiwiTW9kaWZpZWRCeSI6Il9KZW5ueSIsIklkIjoiYjhiODdmNzItMTY3Ni00M2JjLTlmZjYtYzFhYzQ1ODMyMzQwIiwiTW9kaWZpZWRPbiI6IjIwMjItMDctMThUMTA6MTM6MTQiLCJQcm9qZWN0Ijp7IiRyZWYiOiI4In19LHsiJGlkIjoiMjMiLCIkdHlwZSI6IlN3aXNzQWNhZGVtaWMuQ2l0YXZpLlBlcnNvbiwgU3dpc3NBY2</w:instrText>
          </w:r>
          <w:r>
            <w:rPr>
              <w:rFonts w:asciiTheme="minorHAnsi" w:eastAsiaTheme="minorHAnsi" w:hAnsiTheme="minorHAnsi" w:cstheme="minorBidi"/>
              <w:color w:val="auto"/>
              <w:lang w:val="en-US"/>
            </w:rPr>
            <w:instrText>FkZW1pYy5DaXRhdmkiLCJGaXJzdE5hbWUiOiJKb2huIiwiTGFzdE5hbWUiOiJUZWlqYXJvIiwiUHJvdGVjdGVkIjpmYWxzZSwiU2V4IjoyLCJDcmVhdGVkQnkiOiJfSmVubnkiLCJDcmVhdGVkT24iOiIyMDIyLTA3LTE4VDEwOjEzOjE0IiwiTW9kaWZpZWRCeSI6Il9KZW5ueSIsIklkIjoiY2Q1M2FlZjUtZDkwOC00NDQ1LWEwMzItZWZlNW</w:instrText>
          </w:r>
          <w:r>
            <w:rPr>
              <w:rFonts w:asciiTheme="minorHAnsi" w:eastAsiaTheme="minorHAnsi" w:hAnsiTheme="minorHAnsi" w:cstheme="minorBidi"/>
              <w:color w:val="auto"/>
              <w:lang w:val="en-US"/>
            </w:rPr>
            <w:instrText>RjZGU5MDEwIiwiTW9kaWZpZWRPbiI6IjIwMjItMDctMThUMTA6MTM6MTQiLCJQcm9qZWN0Ijp7IiRyZWYiOiI4In19LHsiJGlkIjoiMjQiLCIkdHlwZSI6IlN3aXNzQWNhZGVtaWMuQ2l0YXZpLlBlcnNvbiwgU3dpc3NBY2FkZW1pYy5DaXRhdmkiLCJGaXJzdE5hbWUiOiJKdWFuIiwiTGFzdE5hbWUiOiJMYSBUb3JyZSIsIk1pZGRsZU5hbW</w:instrText>
          </w:r>
          <w:r>
            <w:rPr>
              <w:rFonts w:asciiTheme="minorHAnsi" w:eastAsiaTheme="minorHAnsi" w:hAnsiTheme="minorHAnsi" w:cstheme="minorBidi"/>
              <w:color w:val="auto"/>
              <w:lang w:val="en-US"/>
            </w:rPr>
            <w:instrText>UiOiJDYXJsb3MiLCJQcmVmaXgiOiJkZSIsIlByb3RlY3RlZCI6ZmFsc2UsIlNleCI6MiwiQ3JlYXRlZEJ5IjoiX0plbm55IiwiQ3JlYXRlZE9uIjoiMjAyMi0wNy0xOFQxMDoxMzoxNCIsIk1vZGlmaWVkQnkiOiJfSmVubnkiLCJJZCI6Ijk2MTRmZTVjLWY2MzYtNGNiNi04NWRhLWYzMjI2ZGIyNDY0MCIsIk1vZGlmaWVkT24iOiIyMDIyLT</w:instrText>
          </w:r>
          <w:r>
            <w:rPr>
              <w:rFonts w:asciiTheme="minorHAnsi" w:eastAsiaTheme="minorHAnsi" w:hAnsiTheme="minorHAnsi" w:cstheme="minorBidi"/>
              <w:color w:val="auto"/>
              <w:lang w:val="en-US"/>
            </w:rPr>
            <w:instrText>A3LTE4VDEwOjEzOjE0IiwiUHJvamVjdCI6eyIkcmVmIjoiOCJ9fSx7IiRpZCI6IjI1IiwiJHR5cGUiOiJTd2lzc0FjYWRlbWljLkNpdGF2aS5QZXJzb24sIFN3aXNzQWNhZGVtaWMuQ2l0YXZpIiwiRmlyc3ROYW1lIjoiTW9zaGUiLCJMYXN0TmFtZSI6IkFyZGl0aSIsIlByb3RlY3RlZCI6ZmFsc2UsIlNleCI6MiwiQ3JlYXRlZEJ5IjoiX0</w:instrText>
          </w:r>
          <w:r>
            <w:rPr>
              <w:rFonts w:asciiTheme="minorHAnsi" w:eastAsiaTheme="minorHAnsi" w:hAnsiTheme="minorHAnsi" w:cstheme="minorBidi"/>
              <w:color w:val="auto"/>
              <w:lang w:val="en-US"/>
            </w:rPr>
            <w:instrText>plbm55IiwiQ3JlYXRlZE9uIjoiMjAyMi0wNy0xOFQxMDoxMzoxNCIsIk1vZGlmaWVkQnkiOiJfSmVubnkiLCJJZCI6IjA2ZmY0NTQyLWEzZjctNGYwNi1iMzc4LTkzNTM2MDZlZDY3NSIsIk1vZGlmaWVkT24iOiIyMDIyLTA3LTE4VDEwOjEzOjE0IiwiUHJvamVjdCI6eyIkcmVmIjoiOCJ9fSx7IiRpZCI6IjI2IiwiJHR5cGUiOiJTd2lzc0</w:instrText>
          </w:r>
          <w:r>
            <w:rPr>
              <w:rFonts w:asciiTheme="minorHAnsi" w:eastAsiaTheme="minorHAnsi" w:hAnsiTheme="minorHAnsi" w:cstheme="minorBidi"/>
              <w:color w:val="auto"/>
              <w:lang w:val="en-US"/>
            </w:rPr>
            <w:instrText>FjYWRlbWljLkNpdGF2aS5QZXJzb24sIFN3aXNzQWNhZGVtaWMuQ2l0YXZpIiwiRmlyc3ROYW1lIjoiTWljaGFlbCIsIkxhc3ROYW1lIjoiS2FyaW4iLCJQcm90ZWN0ZWQiOmZhbHNlLCJTZXgiOjIsIkNyZWF0ZWRCeSI6Il9KZW5ueSIsIkNyZWF0ZWRPbiI6IjIwMjItMDctMThUMTA6MTM6MTQiLCJNb2RpZmllZEJ5IjoiX0plbm55IiwiSW</w:instrText>
          </w:r>
          <w:r>
            <w:rPr>
              <w:rFonts w:asciiTheme="minorHAnsi" w:eastAsiaTheme="minorHAnsi" w:hAnsiTheme="minorHAnsi" w:cstheme="minorBidi"/>
              <w:color w:val="auto"/>
              <w:lang w:val="en-US"/>
            </w:rPr>
            <w:instrText>QiOiJhNWJmMjRkMC01NmQ5LTRmNGEtODZmZS01NjI2OTRlZDBkZDgiLCJNb2RpZmllZE9uIjoiMjAyMi0wNy0xOFQxMDoxMzoxNCIsIlByb2plY3QiOnsiJHJlZiI6IjgifX0seyIkaWQiOiIyNyIsIiR0eXBlIjoiU3dpc3NBY2FkZW1pYy5DaXRhdmkuUGVyc29uLCBTd2lzc0FjYWRlbWljLkNpdGF2aSIsIkZpcnN0TmFtZSI6IkVsc2EiLC</w:instrText>
          </w:r>
          <w:r>
            <w:rPr>
              <w:rFonts w:asciiTheme="minorHAnsi" w:eastAsiaTheme="minorHAnsi" w:hAnsiTheme="minorHAnsi" w:cstheme="minorBidi"/>
              <w:color w:val="auto"/>
              <w:lang w:val="en-US"/>
            </w:rPr>
            <w:instrText>JMYXN0TmFtZSI6IlNhbmNoZXotTG9wZXoiLCJQcm90ZWN0ZWQiOmZhbHNlLCJTZXgiOjEsIkNyZWF0ZWRCeSI6Il9KZW5ueSIsIkNyZWF0ZWRPbiI6IjIwMjItMDctMThUMTA6MTM6MTQiLCJNb2RpZmllZEJ5IjoiX0plbm55IiwiSWQiOiJmNDcwMWFjNy1lMzRhLTQ1NzYtYTBlMC00MWMwMjRhMWQ5YzAiLCJNb2RpZmllZE9uIjoiMjAyMi</w:instrText>
          </w:r>
          <w:r>
            <w:rPr>
              <w:rFonts w:asciiTheme="minorHAnsi" w:eastAsiaTheme="minorHAnsi" w:hAnsiTheme="minorHAnsi" w:cstheme="minorBidi"/>
              <w:color w:val="auto"/>
              <w:lang w:val="en-US"/>
            </w:rPr>
            <w:instrText>0wNy0xOFQxMDoxMzoxNCIsIlByb2plY3QiOnsiJHJlZiI6IjgifX1dLCJDaXRhdGlvbktleVVwZGF0ZVR5cGUiOjAsIkNvbGxhYm9yYXRvcnMiOltdLCJDb3ZlclBhdGgiOnsiJGlkIjoiMjgiLCIkdHlwZSI6IlN3aXNzQWNhZGVtaWMuQ2l0YXZpLkxpbmtlZFJlc291cmNlLCBTd2lzc0FjYWRlbWljLkNpdGF2aSIsIkxpbmtlZFJlc291cm</w:instrText>
          </w:r>
          <w:r>
            <w:rPr>
              <w:rFonts w:asciiTheme="minorHAnsi" w:eastAsiaTheme="minorHAnsi" w:hAnsiTheme="minorHAnsi" w:cstheme="minorBidi"/>
              <w:color w:val="auto"/>
              <w:lang w:val="en-US"/>
            </w:rPr>
            <w:instrText>NlVHlwZSI6MSwiVXJpU3RyaW5nIjoiWGlhbiwgTGl1IGV0IGFsIDIwMjEgLSBNZXRmb3JtaW4gaW5oaWJpdGlvbiBvZiBtaXRvY2hvbmRyaWFsIEFUUC5qcGciLCJMaW5rZWRSZXNvdXJjZVN0YXR1cyI6OCwiUHJvcGVydGllcyI6eyIkaWQiOiIyOSIsIiR0eXBlIjoiU3dpc3NBY2FkZW1pYy5DaXRhdmkuTGlua2VkUmVzb3VyY2VQcm9wZX</w:instrText>
          </w:r>
          <w:r>
            <w:rPr>
              <w:rFonts w:asciiTheme="minorHAnsi" w:eastAsiaTheme="minorHAnsi" w:hAnsiTheme="minorHAnsi" w:cstheme="minorBidi"/>
              <w:color w:val="auto"/>
              <w:lang w:val="en-US"/>
            </w:rPr>
            <w:instrText>J0aWVzLCBTd2lzc0FjYWRlbWljLkNpdGF2aSJ9LCJTeW5jRm9sZGVyVHlwZSI6MCwiSXNMb2NhbENsb3VkUHJvamVjdEZpbGVMaW5rIjpmYWxzZSwiSXNDbG91ZFJlc3RvcmUiOmZhbHNlLCJJc0Nsb3VkQ29weSI6ZmFsc2UsIkF0dGFjaG1lbnRGb2xkZXJXYXNJbkZhbGxiYWNrTW9kZSI6ZmFsc2V9LCJEYXRlMiI6IjEwLjA2LjIwMjEiLC</w:instrText>
          </w:r>
          <w:r>
            <w:rPr>
              <w:rFonts w:asciiTheme="minorHAnsi" w:eastAsiaTheme="minorHAnsi" w:hAnsiTheme="minorHAnsi" w:cstheme="minorBidi"/>
              <w:color w:val="auto"/>
              <w:lang w:val="en-US"/>
            </w:rPr>
            <w:instrText>JEb2kiOiIxMC4xMDE2L2ouaW1tdW5pLjIwMjEuMDUuMDA0IiwiRWRpdG9ycyI6W10sIkV2YWx1YXRpb25Db21wbGV4aXR5IjowLCJFdmFsdWF0aW9uU291cmNlVGV4dEZvcm1hdCI6MCwiR3JvdXBzIjpbXSwiSGFzTGFiZWwxIjpmYWxzZSwiSGFzTGFiZWwyIjpmYWxzZSwiS2V5d29yZHMiOltdLCJMYW5ndWFnZSI6ImVuZyIsIkxhbmd1YW</w:instrText>
          </w:r>
          <w:r>
            <w:rPr>
              <w:rFonts w:asciiTheme="minorHAnsi" w:eastAsiaTheme="minorHAnsi" w:hAnsiTheme="minorHAnsi" w:cstheme="minorBidi"/>
              <w:color w:val="auto"/>
              <w:lang w:val="en-US"/>
            </w:rPr>
            <w:instrText>dlQ29kZSI6ImVuIiwiTG9jYXRpb25zIjpbeyIkaWQiOiIzMCIsIiR0eXBlIjoiU3dpc3NBY2FkZW1pYy5DaXRhdmkuTG9jYXRpb24sIFN3aXNzQWNhZGVtaWMuQ2l0YXZpIiwiQWRkcmVzcyI6eyIkaWQiOiIzMSIsIiR0eXBlIjoiU3dpc3NBY2FkZW1pYy5DaXRhdmkuTGlua2VkUmVzb3VyY2UsIFN3aXNzQWNhZGVtaWMuQ2l0YXZpIiwiTG</w:instrText>
          </w:r>
          <w:r>
            <w:rPr>
              <w:rFonts w:asciiTheme="minorHAnsi" w:eastAsiaTheme="minorHAnsi" w:hAnsiTheme="minorHAnsi" w:cstheme="minorBidi"/>
              <w:color w:val="auto"/>
              <w:lang w:val="en-US"/>
            </w:rPr>
            <w:instrText>lua2VkUmVzb3VyY2VUeXBlIjo1LCJPcmlnaW5hbFN0cmluZyI6IlBNQzgxODk3NjUiLCJVcmlTdHJpbmciOiJodHRwczovL3d3dy5uY2JpLm5sbS5uaWguZ292L3BtYy9hcnRpY2xlcy9QTUM4MTg5NzY1IiwiTGlua2VkUmVzb3VyY2VTdGF0dXMiOjgsIlByb3BlcnRpZXMiOnsiJGlkIjoiMzIiLCIkdHlwZSI6IlN3aXNzQWNhZGVtaWMuQ2</w:instrText>
          </w:r>
          <w:r>
            <w:rPr>
              <w:rFonts w:asciiTheme="minorHAnsi" w:eastAsiaTheme="minorHAnsi" w:hAnsiTheme="minorHAnsi" w:cstheme="minorBidi"/>
              <w:color w:val="auto"/>
              <w:lang w:val="en-US"/>
            </w:rPr>
            <w:instrText>l0YXZpLkxpbmtlZFJlc291cmNlUHJvcGVydGllcywgU3dpc3NBY2FkZW1pYy5DaXRhdmkifSwiU3luY0ZvbGRlclR5cGUiOjAsIklzTG9jYWxDbG91ZFByb2plY3RGaWxlTGluayI6ZmFsc2UsIklzQ2xvdWRSZXN0b3JlIjpmYWxzZSwiSXNDbG91ZENvcHkiOmZhbHNlLCJBdHRhY2htZW50Rm9sZGVyV2FzSW5GYWxsYmFja01vZGUiOmZhbH</w:instrText>
          </w:r>
          <w:r>
            <w:rPr>
              <w:rFonts w:asciiTheme="minorHAnsi" w:eastAsiaTheme="minorHAnsi" w:hAnsiTheme="minorHAnsi" w:cstheme="minorBidi"/>
              <w:color w:val="auto"/>
              <w:lang w:val="en-US"/>
            </w:rPr>
            <w:instrText>NlfSwiQW5ub3RhdGlvbnMiOltdLCJMb2NhdGlvblR5cGUiOjAsIk1pcnJvcnNSZWZlcmVuY2VQcm9wZXJ0eUlkIjoyMDgsIkNyZWF0ZWRCeSI6Il9KZW5ueSIsIkNyZWF0ZWRPbiI6IjIwMjItMDctMThUMTA6MTM6MTQiLCJNb2RpZmllZEJ5IjoiX0plbm55IiwiSWQiOiJjZjk4M2I5MS0wNWU2LTQ4MGEtOGU1ZC05ODQwNjU0MWQ3OTMiLC</w:instrText>
          </w:r>
          <w:r>
            <w:rPr>
              <w:rFonts w:asciiTheme="minorHAnsi" w:eastAsiaTheme="minorHAnsi" w:hAnsiTheme="minorHAnsi" w:cstheme="minorBidi"/>
              <w:color w:val="auto"/>
              <w:lang w:val="en-US"/>
            </w:rPr>
            <w:instrText>JNb2RpZmllZE9uIjoiMjAyMi0wNy0xOFQxMDoxMzoxNCIsIlByb2plY3QiOnsiJHJlZiI6IjgifX0seyIkaWQiOiIzMyIsIiR0eXBlIjoiU3dpc3NBY2FkZW1pYy5DaXRhdmkuTG9jYXRpb24sIFN3aXNzQWNhZGVtaWMuQ2l0YXZpIiwiQWRkcmVzcyI6eyIkaWQiOiIzNCIsIiR0eXBlIjoiU3dpc3NBY2FkZW1pYy5DaXRhdmkuTGlua2VkUm</w:instrText>
          </w:r>
          <w:r>
            <w:rPr>
              <w:rFonts w:asciiTheme="minorHAnsi" w:eastAsiaTheme="minorHAnsi" w:hAnsiTheme="minorHAnsi" w:cstheme="minorBidi"/>
              <w:color w:val="auto"/>
              <w:lang w:val="en-US"/>
            </w:rPr>
            <w:instrText>Vzb3VyY2UsIFN3aXNzQWNhZGVtaWMuQ2l0YXZpIiwiTGlua2VkUmVzb3VyY2VUeXBlIjo1LCJPcmlnaW5hbFN0cmluZyI6IjEwLjEwMTYvai5pbW11bmkuMjAyMS4wNS4wMDQiLCJVcmlTdHJpbmciOiJodHRwczovL2RvaS5vcmcvMTAuMTAxNi9qLmltbXVuaS4yMDIxLjA1LjAwNCIsIkxpbmtlZFJlc291cmNlU3RhdHVzIjo4LCJQcm9wZX</w:instrText>
          </w:r>
          <w:r>
            <w:rPr>
              <w:rFonts w:asciiTheme="minorHAnsi" w:eastAsiaTheme="minorHAnsi" w:hAnsiTheme="minorHAnsi" w:cstheme="minorBidi"/>
              <w:color w:val="auto"/>
              <w:lang w:val="en-US"/>
            </w:rPr>
            <w:instrText>J0aWVzIjp7IiRpZCI6IjM1IiwiJHR5cGUiOiJTd2lzc0FjYWRlbWljLkNpdGF2aS5MaW5rZWRSZXNvdXJjZVByb3BlcnRpZXMsIFN3aXNzQWNhZGVtaWMuQ2l0YXZpIn0sIlN5bmNGb2xkZXJUeXBlIjowLCJJc0xvY2FsQ2xvdWRQcm9qZWN0RmlsZUxpbmsiOmZhbHNlLCJJc0Nsb3VkUmVzdG9yZSI6ZmFsc2UsIklzQ2xvdWRDb3B5IjpmYW</w:instrText>
          </w:r>
          <w:r>
            <w:rPr>
              <w:rFonts w:asciiTheme="minorHAnsi" w:eastAsiaTheme="minorHAnsi" w:hAnsiTheme="minorHAnsi" w:cstheme="minorBidi"/>
              <w:color w:val="auto"/>
              <w:lang w:val="en-US"/>
            </w:rPr>
            <w:instrText>xzZSwiQXR0YWNobWVudEZvbGRlcldhc0luRmFsbGJhY2tNb2RlIjpmYWxzZX0sIkFubm90YXRpb25zIjpbXSwiTG9jYXRpb25UeXBlIjowLCJNaXJyb3JzUmVmZXJlbmNlUHJvcGVydHlJZCI6MTI4LCJDcmVhdGVkQnkiOiJfSmVubnkiLCJDcmVhdGVkT24iOiIyMDIyLTA3LTE4VDEwOjEzOjE0IiwiTW9kaWZpZWRCeSI6Il9KZW5ueSIsIk</w:instrText>
          </w:r>
          <w:r>
            <w:rPr>
              <w:rFonts w:asciiTheme="minorHAnsi" w:eastAsiaTheme="minorHAnsi" w:hAnsiTheme="minorHAnsi" w:cstheme="minorBidi"/>
              <w:color w:val="auto"/>
              <w:lang w:val="en-US"/>
            </w:rPr>
            <w:instrText>lkIjoiY2YxNzE2MWQtMzFmNy00ZjE3LThmYzctMjcxODIyYjI2YjQwIiwiTW9kaWZpZWRPbiI6IjIwMjItMDctMThUMTA6MTM6MTQiLCJQcm9qZWN0Ijp7IiRyZWYiOiI4In19LHsiJGlkIjoiMzYiLCIkdHlwZSI6IlN3aXNzQWNhZGVtaWMuQ2l0YXZpLkxvY2F0aW9uLCBTd2lzc0FjYWRlbWljLkNpdGF2aSIsIkFkZHJlc3MiOnsiJGlkIj</w:instrText>
          </w:r>
          <w:r>
            <w:rPr>
              <w:rFonts w:asciiTheme="minorHAnsi" w:eastAsiaTheme="minorHAnsi" w:hAnsiTheme="minorHAnsi" w:cstheme="minorBidi"/>
              <w:color w:val="auto"/>
              <w:lang w:val="en-US"/>
            </w:rPr>
            <w:instrText>oiMzciLCIkdHlwZSI6IlN3aXNzQWNhZGVtaWMuQ2l0YXZpLkxpbmtlZFJlc291cmNlLCBTd2lzc0FjYWRlbWljLkNpdGF2aSIsIkxpbmtlZFJlc291cmNlVHlwZSI6NSwiT3JpZ2luYWxTdHJpbmciOiIzNDExNTk2NCIsIlVyaVN0cmluZyI6Imh0dHA6Ly93d3cubmNiaS5ubG0ubmloLmdvdi9wdWJtZWQvMzQxMTU5NjQiLCJMaW5rZWRSZX</w:instrText>
          </w:r>
          <w:r>
            <w:rPr>
              <w:rFonts w:asciiTheme="minorHAnsi" w:eastAsiaTheme="minorHAnsi" w:hAnsiTheme="minorHAnsi" w:cstheme="minorBidi"/>
              <w:color w:val="auto"/>
              <w:lang w:val="en-US"/>
            </w:rPr>
            <w:instrText>NvdXJjZVN0YXR1cyI6OCwiUHJvcGVydGllcyI6eyIkaWQiOiIzOCIsIiR0eXBlIjoiU3dpc3NBY2FkZW1pYy5DaXRhdmkuTGlua2VkUmVzb3VyY2VQcm9wZXJ0aWVzLCBTd2lzc0FjYWRlbWljLkNpdGF2aSJ9LCJTeW5jRm9sZGVyVHlwZSI6MCwiSXNMb2NhbENsb3VkUHJvamVjdEZpbGVMaW5rIjpmYWxzZSwiSXNDbG91ZFJlc3RvcmUiOm</w:instrText>
          </w:r>
          <w:r>
            <w:rPr>
              <w:rFonts w:asciiTheme="minorHAnsi" w:eastAsiaTheme="minorHAnsi" w:hAnsiTheme="minorHAnsi" w:cstheme="minorBidi"/>
              <w:color w:val="auto"/>
              <w:lang w:val="en-US"/>
            </w:rPr>
            <w:instrText>ZhbHNlLCJJc0Nsb3VkQ29weSI6ZmFsc2UsIkF0dGFjaG1lbnRGb2xkZXJXYXNJbkZhbGxiYWNrTW9kZSI6ZmFsc2V9LCJBbm5vdGF0aW9ucyI6W10sIkxvY2F0aW9uVHlwZSI6MCwiTWlycm9yc1JlZmVyZW5jZVByb3BlcnR5SWQiOjE2NCwiQ3JlYXRlZEJ5IjoiX0plbm55IiwiQ3JlYXRlZE9uIjoiMjAyMi0wNy0xOFQxMDoxMzoxNCIsIk</w:instrText>
          </w:r>
          <w:r>
            <w:rPr>
              <w:rFonts w:asciiTheme="minorHAnsi" w:eastAsiaTheme="minorHAnsi" w:hAnsiTheme="minorHAnsi" w:cstheme="minorBidi"/>
              <w:color w:val="auto"/>
              <w:lang w:val="en-US"/>
            </w:rPr>
            <w:instrText>1vZGlmaWVkQnkiOiJfSmVubnkiLCJJZCI6IjY2OGYwMDI5LTk2ZTQtNDMwNi04ZjViLTBiY2E2M2M4ZTU3ZiIsIk1vZGlmaWVkT24iOiIyMDIyLTA3LTE4VDEwOjEzOjE0IiwiUHJvamVjdCI6eyIkcmVmIjoiOCJ9fV0sIk51bWJlciI6IjciLCJPcmdhbml6YXRpb25zIjpbXSwiT3RoZXJzSW52b2x2ZWQiOltdLCJQYWdlUmFuZ2UiOiI8c3</w:instrText>
          </w:r>
          <w:r>
            <w:rPr>
              <w:rFonts w:asciiTheme="minorHAnsi" w:eastAsiaTheme="minorHAnsi" w:hAnsiTheme="minorHAnsi" w:cstheme="minorBidi"/>
              <w:color w:val="auto"/>
              <w:lang w:val="en-US"/>
            </w:rPr>
            <w:instrText>A+XHJcbiAgPG5zPk9taXQ8L25zPlxyXG4gIDxvcz4xNDYzPC9vcz5cclxuICA8cHM+MTQ2MzwvcHM+XHJcbjwvc3A+XHJcbjxlcD5cclxuICA8bnM+T21pdDwvbnM+XHJcbiAgPG9zPjE0Nzc8L29zPlxyXG4gIDxwcz4xNDc3PC9wcz5cclxuPC9lcD5cclxuPG9zPjE0NjMtMTQ3Nzwvb3M+IiwiUGVyaW9kaWNhbCI6eyIkaWQiOiIzOSIsIi</w:instrText>
          </w:r>
          <w:r>
            <w:rPr>
              <w:rFonts w:asciiTheme="minorHAnsi" w:eastAsiaTheme="minorHAnsi" w:hAnsiTheme="minorHAnsi" w:cstheme="minorBidi"/>
              <w:color w:val="auto"/>
              <w:lang w:val="en-US"/>
            </w:rPr>
            <w:instrText>R0eXBlIjoiU3dpc3NBY2FkZW1pYy5DaXRhdmkuUGVyaW9kaWNhbCwgU3dpc3NBY2FkZW1pYy5DaXRhdmkiLCJFaXNzbiI6IjEwOTctNDE4MCIsIk5hbWUiOiJJbW11bml0eSIsIlBhZ2luYXRpb24iOjAsIlByb3RlY3RlZCI6ZmFsc2UsIlVzZXJBYmJyZXZpYXRpb24xIjoiSW1tdW5pdHkiLCJDcmVhdGVkQnkiOiJfSmVubnkiLCJDcmVhdG</w:instrText>
          </w:r>
          <w:r>
            <w:rPr>
              <w:rFonts w:asciiTheme="minorHAnsi" w:eastAsiaTheme="minorHAnsi" w:hAnsiTheme="minorHAnsi" w:cstheme="minorBidi"/>
              <w:color w:val="auto"/>
              <w:lang w:val="en-US"/>
            </w:rPr>
            <w:instrText>VkT24iOiIyMDIyLTA3LTE4VDEwOjEzOjE0IiwiTW9kaWZpZWRCeSI6Il9KZW5ueSIsIklkIjoiNWE1ODQzN2MtOTA3MS00MWQzLTg4MTUtOTgyNmE1NzQ1NjkxIiwiTW9kaWZpZWRPbiI6IjIwMjItMDctMThUMTA6MTM6MTQiLCJQcm9qZWN0Ijp7IiRyZWYiOiI4In19LCJQbWNJZCI6IlBNQzgxODk3NjUiLCJQdWJsaXNoZXJzIjpbXSwiUH</w:instrText>
          </w:r>
          <w:r>
            <w:rPr>
              <w:rFonts w:asciiTheme="minorHAnsi" w:eastAsiaTheme="minorHAnsi" w:hAnsiTheme="minorHAnsi" w:cstheme="minorBidi"/>
              <w:color w:val="auto"/>
              <w:lang w:val="en-US"/>
            </w:rPr>
            <w:instrText>ViTWVkSWQiOiIzNDExNTk2NCIsIlF1b3RhdGlvbnMiOltdLCJSYXRpbmciOjAsIlJlZmVyZW5jZVR5cGUiOiJKb3VybmFsQXJ0aWNsZSIsIlNob3J0VGl0bGUiOiJYaWFuLCBMaXUgZXQgYWwuIDIwMjEg4oCTIE1ldGZvcm1pbiBpbmhpYml0aW9uIG9mIG1pdG9jaG9uZHJpYWwgQVRQIiwiU2hvcnRUaXRsZVVwZGF0ZVR5cGUiOjAsIlNvdX</w:instrText>
          </w:r>
          <w:r>
            <w:rPr>
              <w:rFonts w:asciiTheme="minorHAnsi" w:eastAsiaTheme="minorHAnsi" w:hAnsiTheme="minorHAnsi" w:cstheme="minorBidi"/>
              <w:color w:val="auto"/>
              <w:lang w:val="en-US"/>
            </w:rPr>
            <w:instrText>JjZU9mQmlibGlvZ3JhcGhpY0luZm9ybWF0aW9uIjoiUHViTWVkIiwiU3RhdGljSWRzIjpbIjFlYTY0OTU4LTcyN2EtNGNiMi1hZDEwLTc1ZTg0YzdlMWE0ZCJdLCJUYWJsZU9mQ29udGVudHNDb21wbGV4aXR5IjowLCJUYWJsZU9mQ29udGVudHNTb3VyY2VUZXh0Rm9ybWF0IjowLCJUYXNrcyI6W10sIlRpdGxlIjoiTWV0Zm9ybWluIGluaG</w:instrText>
          </w:r>
          <w:r>
            <w:rPr>
              <w:rFonts w:asciiTheme="minorHAnsi" w:eastAsiaTheme="minorHAnsi" w:hAnsiTheme="minorHAnsi" w:cstheme="minorBidi"/>
              <w:color w:val="auto"/>
              <w:lang w:val="en-US"/>
            </w:rPr>
            <w:instrText>liaXRpb24gb2YgbWl0b2Nob25kcmlhbCBBVFAgYW5kIEROQSBzeW50aGVzaXMgYWJyb2dhdGVzIE5MUlAzIGluZmxhbW1hc29tZSBhY3RpdmF0aW9uIGFuZCBwdWxtb25hcnkgaW5mbGFtbWF0aW9uIiwiVHJhbnNsYXRvcnMiOltdLCJWb2x1bWUiOiI1NCIsIlllYXIiOiIyMDIxIiwiWWVhclJlc29sdmVkIjoiMjAyMSIsIkNyZWF0ZWRCeS</w:instrText>
          </w:r>
          <w:r>
            <w:rPr>
              <w:rFonts w:asciiTheme="minorHAnsi" w:eastAsiaTheme="minorHAnsi" w:hAnsiTheme="minorHAnsi" w:cstheme="minorBidi"/>
              <w:color w:val="auto"/>
              <w:lang w:val="en-US"/>
            </w:rPr>
            <w:instrText>I6Il9KZW5ueSIsIkNyZWF0ZWRPbiI6IjIwMjItMDctMThUMTA6MTM6MTQiLCJNb2RpZmllZEJ5IjoiX0plbm55IiwiSWQiOiJiZjU5M2JmNS03MzJiLTRiNTMtOGIzYy1hNjY1M2YzM2I0Y2MiLCJNb2RpZmllZE9uIjoiMjAyMi0xMC0zMVQwODoxNjoyNSIsIlByb2plY3QiOnsiJHJlZiI6IjgifX0sIlVzZU51bWJlcmluZ1R5cGVPZlBhcm</w:instrText>
          </w:r>
          <w:r>
            <w:rPr>
              <w:rFonts w:asciiTheme="minorHAnsi" w:eastAsiaTheme="minorHAnsi" w:hAnsiTheme="minorHAnsi" w:cstheme="minorBidi"/>
              <w:color w:val="auto"/>
              <w:lang w:val="en-US"/>
            </w:rPr>
            <w:instrText>VudERvY3VtZW50IjpmYWxzZX1dLCJGb3JtYXR0ZWRUZXh0Ijp7IiRpZCI6IjQwIiwiQ291bnQiOjEsIlRleHRVbml0cyI6W3siJGlkIjoiNDEiLCJGb250U3R5bGUiOnsiJGlkIjoiNDIiLCJOZXV0cmFsIjp0cnVlfSwiUmVhZGluZ09yZGVyIjoxLCJUZXh0IjoiKDMyKSJ9XX0sIlRhZyI6IkNpdGF2aVBsYWNlaG9sZGVyIzU2MDgyYjI0LW</w:instrText>
          </w:r>
          <w:r>
            <w:rPr>
              <w:rFonts w:asciiTheme="minorHAnsi" w:eastAsiaTheme="minorHAnsi" w:hAnsiTheme="minorHAnsi" w:cstheme="minorBidi"/>
              <w:color w:val="auto"/>
              <w:lang w:val="en-US"/>
            </w:rPr>
            <w:instrText>RiOGYtNDA5Ny1iNzRiLTY3N2RhMTNkNTBkYyIsIlRleHQiOiIoMzIpIiwiV0FJVmVyc2lvbiI6IjYuMTQuMC4wIn0=}</w:instrText>
          </w:r>
          <w:r>
            <w:rPr>
              <w:rFonts w:asciiTheme="minorHAnsi" w:eastAsiaTheme="minorHAnsi" w:hAnsiTheme="minorHAnsi" w:cstheme="minorBidi"/>
              <w:color w:val="auto"/>
              <w:lang w:val="en-US"/>
            </w:rPr>
            <w:fldChar w:fldCharType="separate"/>
          </w:r>
          <w:r>
            <w:rPr>
              <w:rFonts w:asciiTheme="minorHAnsi" w:eastAsiaTheme="minorHAnsi" w:hAnsiTheme="minorHAnsi" w:cstheme="minorBidi"/>
              <w:color w:val="auto"/>
              <w:lang w:val="en-US"/>
            </w:rPr>
            <w:t>(32)</w:t>
          </w:r>
          <w:r>
            <w:rPr>
              <w:rFonts w:asciiTheme="minorHAnsi" w:eastAsiaTheme="minorHAnsi" w:hAnsiTheme="minorHAnsi" w:cstheme="minorBidi"/>
              <w:color w:val="auto"/>
              <w:lang w:val="en-US"/>
            </w:rPr>
            <w:fldChar w:fldCharType="end"/>
          </w:r>
        </w:sdtContent>
      </w:sdt>
      <w:r>
        <w:rPr>
          <w:rFonts w:asciiTheme="minorHAnsi" w:eastAsiaTheme="minorHAnsi" w:hAnsiTheme="minorHAnsi" w:cstheme="minorBidi"/>
          <w:color w:val="auto"/>
          <w:lang w:val="en-US"/>
        </w:rPr>
        <w:t>. This is in line with the finding that fluoxetine, a direct inhibitor of NLRP3, is associated with a reduced risk to develop AMD. Possibly, metformin is li</w:t>
      </w:r>
      <w:r>
        <w:rPr>
          <w:rFonts w:asciiTheme="minorHAnsi" w:eastAsiaTheme="minorHAnsi" w:hAnsiTheme="minorHAnsi" w:cstheme="minorBidi"/>
          <w:color w:val="auto"/>
          <w:lang w:val="en-US"/>
        </w:rPr>
        <w:t xml:space="preserve">kewise able to prevent NLRP3 inflammasome activation in RPE cells to prevent their degeneration </w:t>
      </w:r>
      <w:sdt>
        <w:sdtPr>
          <w:rPr>
            <w:rFonts w:asciiTheme="minorHAnsi" w:eastAsiaTheme="minorHAnsi" w:hAnsiTheme="minorHAnsi" w:cstheme="minorBidi"/>
            <w:color w:val="auto"/>
            <w:lang w:val="en-US"/>
          </w:rPr>
          <w:alias w:val="To edit, see citavi.com/edit"/>
          <w:tag w:val="CitaviPlaceholder#2618278a-af25-46f5-b8d4-c2454919320d"/>
          <w:id w:val="-1842303767"/>
          <w:placeholder>
            <w:docPart w:val="F6E2367D67594CF48E4544BF24599CAE"/>
          </w:placeholder>
        </w:sdtPr>
        <w:sdtEndPr/>
        <w:sdtContent>
          <w:r>
            <w:rPr>
              <w:rFonts w:asciiTheme="minorHAnsi" w:eastAsiaTheme="minorHAnsi" w:hAnsiTheme="minorHAnsi" w:cstheme="minorBidi"/>
              <w:color w:val="auto"/>
              <w:lang w:val="en-US"/>
            </w:rPr>
            <w:fldChar w:fldCharType="begin"/>
          </w:r>
          <w:r>
            <w:rPr>
              <w:rFonts w:asciiTheme="minorHAnsi" w:eastAsiaTheme="minorHAnsi" w:hAnsiTheme="minorHAnsi" w:cstheme="minorBidi"/>
              <w:color w:val="auto"/>
              <w:lang w:val="en-US"/>
            </w:rPr>
            <w:instrText>ADDIN CitaviPlaceholder{eyIkaWQiOiIxIiwiJHR5cGUiOiJTd2lzc0FjYWRlbWljLkNpdGF2aS5DaXRhdGlvbnMuV29yZFBsYWNlaG9sZGVyLCBTd2lzc0FjYWRlbWljLkNpdGF2aSIsIkVudHJpZXMiOlt7</w:instrText>
          </w:r>
          <w:r>
            <w:rPr>
              <w:rFonts w:asciiTheme="minorHAnsi" w:eastAsiaTheme="minorHAnsi" w:hAnsiTheme="minorHAnsi" w:cstheme="minorBidi"/>
              <w:color w:val="auto"/>
              <w:lang w:val="en-US"/>
            </w:rPr>
            <w:instrText>IiRpZCI6IjIiLCIkdHlwZSI6IlN3aXNzQWNhZGVtaWMuQ2l0YXZpLkNpdGF0aW9ucy5Xb3JkUGxhY2Vob2xkZXJFbnRyeSwgU3dpc3NBY2FkZW1pYy5DaXRhdmkiLCJJZCI6IjEwOTYyMmU0LTNiY2YtNGY5Ni1hMGFmLTgyZDY1NmU2YWI3OCIsIlJhbmdlTGVuZ3RoIjo0LCJSZWZlcmVuY2VJZCI6IjkzYzIwZDY4LWE1NzQtNDAxZS05YTNh</w:instrText>
          </w:r>
          <w:r>
            <w:rPr>
              <w:rFonts w:asciiTheme="minorHAnsi" w:eastAsiaTheme="minorHAnsi" w:hAnsiTheme="minorHAnsi" w:cstheme="minorBidi"/>
              <w:color w:val="auto"/>
              <w:lang w:val="en-US"/>
            </w:rPr>
            <w:instrText>LWM4N2UxMWQxZjc2ZCIsIlBhZ2VSYW5nZSI6eyIkaWQiOiIzIiwiJHR5cGUiOiJTd2lzc0FjYWRlbWljLlBhZ2VSYW5nZSwgU3dpc3NBY2FkZW1pYyIsIkVuZFBhZ2UiOnsiJGlkIjoiNCIsIiR0eXBlIjoiU3dpc3NBY2FkZW1pYy5QYWdlTnVtYmVyLCBTd2lzc0FjYWRlbWljIiwiSXNGdWxseU51bWVyaWMiOmZhbHNlLCJOdW1iZXJpbmdU</w:instrText>
          </w:r>
          <w:r>
            <w:rPr>
              <w:rFonts w:asciiTheme="minorHAnsi" w:eastAsiaTheme="minorHAnsi" w:hAnsiTheme="minorHAnsi" w:cstheme="minorBidi"/>
              <w:color w:val="auto"/>
              <w:lang w:val="en-US"/>
            </w:rPr>
            <w:instrText>eXBlIjowLCJOdW1lcmFsU3lzdGVtIjowfSwiTnVtYmVyaW5nVHlwZSI6MCwiTnVtZXJhbFN5c3RlbSI6MCwiU3RhcnRQYWdlIjp7IiRpZCI6IjUiLCIkdHlwZSI6IlN3aXNzQWNhZGVtaWMuUGFnZU51bWJlciwgU3dpc3NBY2FkZW1pYyIsIklzRnVsbHlOdW1lcmljIjpmYWxzZSwiTnVtYmVyaW5nVHlwZSI6MCwiTnVtZXJhbFN5c3RlbSI6</w:instrText>
          </w:r>
          <w:r>
            <w:rPr>
              <w:rFonts w:asciiTheme="minorHAnsi" w:eastAsiaTheme="minorHAnsi" w:hAnsiTheme="minorHAnsi" w:cstheme="minorBidi"/>
              <w:color w:val="auto"/>
              <w:lang w:val="en-US"/>
            </w:rPr>
            <w:instrText>MH19LCJSZWZlcmVuY2UiOnsiJGlkIjoiNiIsIiR0eXBlIjoiU3dpc3NBY2FkZW1pYy5DaXRhdmkuUmVmZXJlbmNlLCBTd2lzc0FjYWRlbWljLkNpdGF2aSIsIkFic3RyYWN0Q29tcGxleGl0eSI6MCwiQWJzdHJhY3RTb3VyY2VUZXh0Rm9ybWF0IjowLCJBdXRob3JzIjpbeyIkaWQiOiI3IiwiJHR5cGUiOiJTd2lzc0FjYWRlbWljLkNpdGF2</w:instrText>
          </w:r>
          <w:r>
            <w:rPr>
              <w:rFonts w:asciiTheme="minorHAnsi" w:eastAsiaTheme="minorHAnsi" w:hAnsiTheme="minorHAnsi" w:cstheme="minorBidi"/>
              <w:color w:val="auto"/>
              <w:lang w:val="en-US"/>
            </w:rPr>
            <w:instrText>aS5QZXJzb24sIFN3aXNzQWNhZGVtaWMuQ2l0YXZpIiwiRmlyc3ROYW1lIjoiTWVlbmFrc2hpIiwiTGFzdE5hbWUiOiJBbWJhdGkiLCJQcm90ZWN0ZWQiOmZhbHNlLCJTZXgiOjAsIkNyZWF0ZWRCeSI6Il9KZW5ueSIsIkNyZWF0ZWRPbiI6IjIwMjItMDgtMjJUMTM6MDY6MzUiLCJNb2RpZmllZEJ5IjoiX0plbm55IiwiSWQiOiI5NTRlZDI1</w:instrText>
          </w:r>
          <w:r>
            <w:rPr>
              <w:rFonts w:asciiTheme="minorHAnsi" w:eastAsiaTheme="minorHAnsi" w:hAnsiTheme="minorHAnsi" w:cstheme="minorBidi"/>
              <w:color w:val="auto"/>
              <w:lang w:val="en-US"/>
            </w:rPr>
            <w:instrText>NS05N2ZhLTRlYWEtODBiYS1iYzk4MTM3NzJmOWYiLCJNb2RpZmllZE9uIjoiMjAyMi0wOC0yMlQxMzowNjozNSIsIlByb2plY3QiOnsiJGlkIjoiOCIsIiR0eXBlIjoiU3dpc3NBY2FkZW1pYy5DaXRhdmkuUHJvamVjdCwgU3dpc3NBY2FkZW1pYy5DaXRhdmkifX0seyIkaWQiOiI5IiwiJHR5cGUiOiJTd2lzc0FjYWRlbWljLkNpdGF2aS5Q</w:instrText>
          </w:r>
          <w:r>
            <w:rPr>
              <w:rFonts w:asciiTheme="minorHAnsi" w:eastAsiaTheme="minorHAnsi" w:hAnsiTheme="minorHAnsi" w:cstheme="minorBidi"/>
              <w:color w:val="auto"/>
              <w:lang w:val="en-US"/>
            </w:rPr>
            <w:instrText>ZXJzb24sIFN3aXNzQWNhZGVtaWMuQ2l0YXZpIiwiRmlyc3ROYW1lIjoiSXZhbmEiLCJMYXN0TmFtZSI6IkFwaWNlbGxhIiwiUHJvdGVjdGVkIjpmYWxzZSwiU2V4IjoxLCJDcmVhdGVkQnkiOiJfSmVubnkiLCJDcmVhdGVkT24iOiIyMDIyLTA4LTIyVDEzOjA2OjM1IiwiTW9kaWZpZWRCeSI6Il9KZW5ueSIsIklkIjoiNDAyNjY0ODItMzcx</w:instrText>
          </w:r>
          <w:r>
            <w:rPr>
              <w:rFonts w:asciiTheme="minorHAnsi" w:eastAsiaTheme="minorHAnsi" w:hAnsiTheme="minorHAnsi" w:cstheme="minorBidi"/>
              <w:color w:val="auto"/>
              <w:lang w:val="en-US"/>
            </w:rPr>
            <w:instrText>YS00NjFhLTgwMzYtNGRlODM2YjdlMzlmIiwiTW9kaWZpZWRPbiI6IjIwMjItMDgtMjJUMTM6MDY6MzUiLCJQcm9qZWN0Ijp7IiRyZWYiOiI4In19LHsiJGlkIjoiMTAiLCIkdHlwZSI6IlN3aXNzQWNhZGVtaWMuQ2l0YXZpLlBlcnNvbiwgU3dpc3NBY2FkZW1pYy5DaXRhdmkiLCJGaXJzdE5hbWUiOiJTaGFvLUJpbiIsIkxhc3ROYW1lIjoi</w:instrText>
          </w:r>
          <w:r>
            <w:rPr>
              <w:rFonts w:asciiTheme="minorHAnsi" w:eastAsiaTheme="minorHAnsi" w:hAnsiTheme="minorHAnsi" w:cstheme="minorBidi"/>
              <w:color w:val="auto"/>
              <w:lang w:val="en-US"/>
            </w:rPr>
            <w:instrText>V2FuZyIsIlByb3RlY3RlZCI6ZmFsc2UsIlNleCI6MCwiQ3JlYXRlZEJ5IjoiX0plbm55IiwiQ3JlYXRlZE9uIjoiMjAyMi0wOC0yMlQxMzowNjozNSIsIk1vZGlmaWVkQnkiOiJfSmVubnkiLCJJZCI6IjkwNzE0Y2YyLWMxZTktNDQ5NS04ZjZlLWE4NTEzMDc4YjYyNCIsIk1vZGlmaWVkT24iOiIyMDIyLTA4LTIyVDEzOjA2OjM1IiwiUHJv</w:instrText>
          </w:r>
          <w:r>
            <w:rPr>
              <w:rFonts w:asciiTheme="minorHAnsi" w:eastAsiaTheme="minorHAnsi" w:hAnsiTheme="minorHAnsi" w:cstheme="minorBidi"/>
              <w:color w:val="auto"/>
              <w:lang w:val="en-US"/>
            </w:rPr>
            <w:instrText>amVjdCI6eyIkcmVmIjoiOCJ9fSx7IiRpZCI6IjExIiwiJHR5cGUiOiJTd2lzc0FjYWRlbWljLkNpdGF2aS5QZXJzb24sIFN3aXNzQWNhZGVtaWMuQ2l0YXZpIiwiRmlyc3ROYW1lIjoiU2lkZGhhcnRoIiwiTGFzdE5hbWUiOiJOYXJlbmRyYW4iLCJQcm90ZWN0ZWQiOmZhbHNlLCJTZXgiOjAsIkNyZWF0ZWRCeSI6Il9KZW5ueSIsIkNyZWF0</w:instrText>
          </w:r>
          <w:r>
            <w:rPr>
              <w:rFonts w:asciiTheme="minorHAnsi" w:eastAsiaTheme="minorHAnsi" w:hAnsiTheme="minorHAnsi" w:cstheme="minorBidi"/>
              <w:color w:val="auto"/>
              <w:lang w:val="en-US"/>
            </w:rPr>
            <w:instrText>ZWRPbiI6IjIwMjItMDgtMjJUMTM6MDY6MzUiLCJNb2RpZmllZEJ5IjoiX0plbm55IiwiSWQiOiIxODAxOThjMC05ODBkLTQ0NDYtODk4ZS0zNGVlMWE0YmEwZDIiLCJNb2RpZmllZE9uIjoiMjAyMi0wOC0yMlQxMzowNjozNSIsIlByb2plY3QiOnsiJHJlZiI6IjgifX0seyIkaWQiOiIxMiIsIiR0eXBlIjoiU3dpc3NBY2FkZW1pYy5DaXRh</w:instrText>
          </w:r>
          <w:r>
            <w:rPr>
              <w:rFonts w:asciiTheme="minorHAnsi" w:eastAsiaTheme="minorHAnsi" w:hAnsiTheme="minorHAnsi" w:cstheme="minorBidi"/>
              <w:color w:val="auto"/>
              <w:lang w:val="en-US"/>
            </w:rPr>
            <w:instrText>dmkuUGVyc29uLCBTd2lzc0FjYWRlbWljLkNpdGF2aSIsIkZpcnN0TmFtZSI6Ikhhbm5haCIsIkxhc3ROYW1lIjoiTGV1bmciLCJQcm90ZWN0ZWQiOmZhbHNlLCJTZXgiOjEsIkNyZWF0ZWRCeSI6Il9KZW5ueSIsIkNyZWF0ZWRPbiI6IjIwMjItMDgtMjJUMTM6MDY6MzUiLCJNb2RpZmllZEJ5IjoiX0plbm55IiwiSWQiOiIxNzc0ZDA0NC1i</w:instrText>
          </w:r>
          <w:r>
            <w:rPr>
              <w:rFonts w:asciiTheme="minorHAnsi" w:eastAsiaTheme="minorHAnsi" w:hAnsiTheme="minorHAnsi" w:cstheme="minorBidi"/>
              <w:color w:val="auto"/>
              <w:lang w:val="en-US"/>
            </w:rPr>
            <w:instrText>MTRkLTRmNmMtOWVlYS01MjJkN2Y4ZGFhNWQiLCJNb2RpZmllZE9uIjoiMjAyMi0wOC0yMlQxMzowNjozNSIsIlByb2plY3QiOnsiJHJlZiI6IjgifX0seyIkaWQiOiIxMyIsIiR0eXBlIjoiU3dpc3NBY2FkZW1pYy5DaXRhdmkuUGVyc29uLCBTd2lzc0FjYWRlbWljLkNpdGF2aSIsIkZpcnN0TmFtZSI6IkZlbGlwZSIsIkxhc3ROYW1lIjoi</w:instrText>
          </w:r>
          <w:r>
            <w:rPr>
              <w:rFonts w:asciiTheme="minorHAnsi" w:eastAsiaTheme="minorHAnsi" w:hAnsiTheme="minorHAnsi" w:cstheme="minorBidi"/>
              <w:color w:val="auto"/>
              <w:lang w:val="en-US"/>
            </w:rPr>
            <w:instrText>UGVyZWlyYSIsIlByb3RlY3RlZCI6ZmFsc2UsIlNleCI6MiwiQ3JlYXRlZEJ5IjoiX0plbm55IiwiQ3JlYXRlZE9uIjoiMjAyMi0wOC0yMlQxMzowNjozNSIsIk1vZGlmaWVkQnkiOiJfSmVubnkiLCJJZCI6ImVkNTZiYzYwLTEyODQtNDhmZi05ZDIxLTMwNjY1NDNlYWE5OSIsIk1vZGlmaWVkT24iOiIyMDIyLTA4LTIyVDEzOjA2OjM1Iiwi</w:instrText>
          </w:r>
          <w:r>
            <w:rPr>
              <w:rFonts w:asciiTheme="minorHAnsi" w:eastAsiaTheme="minorHAnsi" w:hAnsiTheme="minorHAnsi" w:cstheme="minorBidi"/>
              <w:color w:val="auto"/>
              <w:lang w:val="en-US"/>
            </w:rPr>
            <w:instrText>UHJvamVjdCI6eyIkcmVmIjoiOCJ9fSx7IiRpZCI6IjE0IiwiJHR5cGUiOiJTd2lzc0FjYWRlbWljLkNpdGF2aS5QZXJzb24sIFN3aXNzQWNhZGVtaWMuQ2l0YXZpIiwiRmlyc3ROYW1lIjoiWW9zdWtlIiwiTGFzdE5hbWUiOiJOYWdhc2FrYSIsIlByb3RlY3RlZCI6ZmFsc2UsIlNleCI6MCwiQ3JlYXRlZEJ5IjoiX0plbm55IiwiQ3JlYXRl</w:instrText>
          </w:r>
          <w:r>
            <w:rPr>
              <w:rFonts w:asciiTheme="minorHAnsi" w:eastAsiaTheme="minorHAnsi" w:hAnsiTheme="minorHAnsi" w:cstheme="minorBidi"/>
              <w:color w:val="auto"/>
              <w:lang w:val="en-US"/>
            </w:rPr>
            <w:instrText>ZE9uIjoiMjAyMi0wOC0yMlQxMzowNjozNSIsIk1vZGlmaWVkQnkiOiJfSmVubnkiLCJJZCI6IjM1NGUwMzk4LThkZDAtNDM3Yi1iODJkLWRhZWI4YjBiZWQ0YSIsIk1vZGlmaWVkT24iOiIyMDIyLTA4LTIyVDEzOjA2OjM1IiwiUHJvamVjdCI6eyIkcmVmIjoiOCJ9fSx7IiRpZCI6IjE1IiwiJHR5cGUiOiJTd2lzc0FjYWRlbWljLkNpdGF2</w:instrText>
          </w:r>
          <w:r>
            <w:rPr>
              <w:rFonts w:asciiTheme="minorHAnsi" w:eastAsiaTheme="minorHAnsi" w:hAnsiTheme="minorHAnsi" w:cstheme="minorBidi"/>
              <w:color w:val="auto"/>
              <w:lang w:val="en-US"/>
            </w:rPr>
            <w:instrText>aS5QZXJzb24sIFN3aXNzQWNhZGVtaWMuQ2l0YXZpIiwiRmlyc3ROYW1lIjoiUGVpcm9uZyIsIkxhc3ROYW1lIjoiSHVhbmciLCJQcm90ZWN0ZWQiOmZhbHNlLCJTZXgiOjAsIkNyZWF0ZWRCeSI6Il9KZW5ueSIsIkNyZWF0ZWRPbiI6IjIwMjItMDgtMjJUMTM6MDY6MzUiLCJNb2RpZmllZEJ5IjoiX0plbm55IiwiSWQiOiI1NTBlZTg2OC1m</w:instrText>
          </w:r>
          <w:r>
            <w:rPr>
              <w:rFonts w:asciiTheme="minorHAnsi" w:eastAsiaTheme="minorHAnsi" w:hAnsiTheme="minorHAnsi" w:cstheme="minorBidi"/>
              <w:color w:val="auto"/>
              <w:lang w:val="en-US"/>
            </w:rPr>
            <w:instrText>NmJmLTRiNzUtOGIwNi0wMWMyMDY2ZTE3ODciLCJNb2RpZmllZE9uIjoiMjAyMi0wOC0yMlQxMzowNjozNSIsIlByb2plY3QiOnsiJHJlZiI6IjgifX0seyIkaWQiOiIxNiIsIiR0eXBlIjoiU3dpc3NBY2FkZW1pYy5DaXRhdmkuUGVyc29uLCBTd2lzc0FjYWRlbWljLkNpdGF2aSIsIkZpcnN0TmFtZSI6IkFraGlsIiwiTGFzdE5hbWUiOiJW</w:instrText>
          </w:r>
          <w:r>
            <w:rPr>
              <w:rFonts w:asciiTheme="minorHAnsi" w:eastAsiaTheme="minorHAnsi" w:hAnsiTheme="minorHAnsi" w:cstheme="minorBidi"/>
              <w:color w:val="auto"/>
              <w:lang w:val="en-US"/>
            </w:rPr>
            <w:instrText>YXJzaG5leSIsIlByb3RlY3RlZCI6ZmFsc2UsIlNleCI6MiwiQ3JlYXRlZEJ5IjoiX0plbm55IiwiQ3JlYXRlZE9uIjoiMjAyMi0wOC0yMlQxMzowNjozNSIsIk1vZGlmaWVkQnkiOiJfSmVubnkiLCJJZCI6ImJlODk1NDFkLTU0MzgtNDYzMC1hYTc3LWY3OTFlZDc3NDhmNyIsIk1vZGlmaWVkT24iOiIyMDIyLTA4LTIyVDEzOjA2OjM1Iiwi</w:instrText>
          </w:r>
          <w:r>
            <w:rPr>
              <w:rFonts w:asciiTheme="minorHAnsi" w:eastAsiaTheme="minorHAnsi" w:hAnsiTheme="minorHAnsi" w:cstheme="minorBidi"/>
              <w:color w:val="auto"/>
              <w:lang w:val="en-US"/>
            </w:rPr>
            <w:instrText>UHJvamVjdCI6eyIkcmVmIjoiOCJ9fSx7IiRpZCI6IjE3IiwiJHR5cGUiOiJTd2lzc0FjYWRlbWljLkNpdGF2aS5QZXJzb24sIFN3aXNzQWNhZGVtaWMuQ2l0YXZpIiwiRmlyc3ROYW1lIjoiS2lyc3RpZSIsIkxhc3ROYW1lIjoiQmFrZXIiLCJNaWRkbGVOYW1lIjoiTC4iLCJQcm90ZWN0ZWQiOmZhbHNlLCJTZXgiOjEsIkNyZWF0ZWRCeSI6</w:instrText>
          </w:r>
          <w:r>
            <w:rPr>
              <w:rFonts w:asciiTheme="minorHAnsi" w:eastAsiaTheme="minorHAnsi" w:hAnsiTheme="minorHAnsi" w:cstheme="minorBidi"/>
              <w:color w:val="auto"/>
              <w:lang w:val="en-US"/>
            </w:rPr>
            <w:instrText>Il9KZW5ueSIsIkNyZWF0ZWRPbiI6IjIwMjItMDgtMjJUMTM6MDY6MzUiLCJNb2RpZmllZEJ5IjoiX0plbm55IiwiSWQiOiIzNDcyYTdhZS1iYTRkLTQwZGItOGIyZC0wNDk0YjRmM2RlYzEiLCJNb2RpZmllZE9uIjoiMjAyMi0wOC0yMlQxMzowNjozNSIsIlByb2plY3QiOnsiJHJlZiI6IjgifX0seyIkaWQiOiIxOCIsIiR0eXBlIjoiU3dp</w:instrText>
          </w:r>
          <w:r>
            <w:rPr>
              <w:rFonts w:asciiTheme="minorHAnsi" w:eastAsiaTheme="minorHAnsi" w:hAnsiTheme="minorHAnsi" w:cstheme="minorBidi"/>
              <w:color w:val="auto"/>
              <w:lang w:val="en-US"/>
            </w:rPr>
            <w:instrText>c3NBY2FkZW1pYy5DaXRhdmkuUGVyc29uLCBTd2lzc0FjYWRlbWljLkNpdGF2aSIsIkZpcnN0TmFtZSI6Iktlbm5ldGgiLCJMYXN0TmFtZSI6Ik1hcmlvbiIsIk1pZGRsZU5hbWUiOiJNLiIsIlByb3RlY3RlZCI6ZmFsc2UsIlNleCI6MiwiQ3JlYXRlZEJ5IjoiX0plbm55IiwiQ3JlYXRlZE9uIjoiMjAyMi0wOC0yMlQxMzowNjozNSIsIk1v</w:instrText>
          </w:r>
          <w:r>
            <w:rPr>
              <w:rFonts w:asciiTheme="minorHAnsi" w:eastAsiaTheme="minorHAnsi" w:hAnsiTheme="minorHAnsi" w:cstheme="minorBidi"/>
              <w:color w:val="auto"/>
              <w:lang w:val="en-US"/>
            </w:rPr>
            <w:instrText>ZGlmaWVkQnkiOiJfSmVubnkiLCJJZCI6IjY2OTliMjczLTI3YzYtNGQwNi1hOWYxLTU4ODY1ODc5YWIxMSIsIk1vZGlmaWVkT24iOiIyMDIyLTA4LTIyVDEzOjA2OjM1IiwiUHJvamVjdCI6eyIkcmVmIjoiOCJ9fSx7IiRpZCI6IjE5IiwiJHR5cGUiOiJTd2lzc0FjYWRlbWljLkNpdGF2aS5QZXJzb24sIFN3aXNzQWNhZGVtaWMuQ2l0YXZp</w:instrText>
          </w:r>
          <w:r>
            <w:rPr>
              <w:rFonts w:asciiTheme="minorHAnsi" w:eastAsiaTheme="minorHAnsi" w:hAnsiTheme="minorHAnsi" w:cstheme="minorBidi"/>
              <w:color w:val="auto"/>
              <w:lang w:val="en-US"/>
            </w:rPr>
            <w:instrText>IiwiRmlyc3ROYW1lIjoiTWVocmRhZCIsIkxhc3ROYW1lIjoiU2hhZG1laHIiLCJQcm90ZWN0ZWQiOmZhbHNlLCJTZXgiOjIsIkNyZWF0ZWRCeSI6Il9KZW5ueSIsIkNyZWF0ZWRPbiI6IjIwMjItMDgtMjJUMTM6MDY6MzUiLCJNb2RpZmllZEJ5IjoiX0plbm55IiwiSWQiOiI3NGRiMTZmOS01ZGZjLTRhMTMtYjVmZC05MmUyM2RhZTg1OWEi</w:instrText>
          </w:r>
          <w:r>
            <w:rPr>
              <w:rFonts w:asciiTheme="minorHAnsi" w:eastAsiaTheme="minorHAnsi" w:hAnsiTheme="minorHAnsi" w:cstheme="minorBidi"/>
              <w:color w:val="auto"/>
              <w:lang w:val="en-US"/>
            </w:rPr>
            <w:instrText>LCJNb2RpZmllZE9uIjoiMjAyMi0wOC0yMlQxMzowNjozNSIsIlByb2plY3QiOnsiJHJlZiI6IjgifX0seyIkaWQiOiIyMCIsIiR0eXBlIjoiU3dpc3NBY2FkZW1pYy5DaXRhdmkuUGVyc29uLCBTd2lzc0FjYWRlbWljLkNpdGF2aSIsIkZpcnN0TmFtZSI6IkNsaWZmIiwiTGFzdE5hbWUiOiJTdGFpbnMiLCJNaWRkbGVOYW1lIjoiSS4iLCJQ</w:instrText>
          </w:r>
          <w:r>
            <w:rPr>
              <w:rFonts w:asciiTheme="minorHAnsi" w:eastAsiaTheme="minorHAnsi" w:hAnsiTheme="minorHAnsi" w:cstheme="minorBidi"/>
              <w:color w:val="auto"/>
              <w:lang w:val="en-US"/>
            </w:rPr>
            <w:instrText>cm90ZWN0ZWQiOmZhbHNlLCJTZXgiOjIsIkNyZWF0ZWRCeSI6Il9KZW5ueSIsIkNyZWF0ZWRPbiI6IjIwMjItMDgtMjJUMTM6MDY6MzUiLCJNb2RpZmllZEJ5IjoiX0plbm55IiwiSWQiOiJhZWM5MzAyYi1lOGI2LTRlYWUtODNkMy1hMzhkYzQyODVkNTgiLCJNb2RpZmllZE9uIjoiMjAyMi0wOC0yMlQxMzowNjozNSIsIlByb2plY3QiOnsi</w:instrText>
          </w:r>
          <w:r>
            <w:rPr>
              <w:rFonts w:asciiTheme="minorHAnsi" w:eastAsiaTheme="minorHAnsi" w:hAnsiTheme="minorHAnsi" w:cstheme="minorBidi"/>
              <w:color w:val="auto"/>
              <w:lang w:val="en-US"/>
            </w:rPr>
            <w:instrText>JHJlZiI6IjgifX0seyIkaWQiOiIyMSIsIiR0eXBlIjoiU3dpc3NBY2FkZW1pYy5DaXRhdmkuUGVyc29uLCBTd2lzc0FjYWRlbWljLkNpdGF2aSIsIkZpcnN0TmFtZSI6IkJyaWFuIiwiTGFzdE5hbWUiOiJXZXJuZXIiLCJNaWRkbGVOYW1lIjoiQy4iLCJQcm90ZWN0ZWQiOmZhbHNlLCJTZXgiOjIsIkNyZWF0ZWRCeSI6Il9KZW5ueSIsIkNy</w:instrText>
          </w:r>
          <w:r>
            <w:rPr>
              <w:rFonts w:asciiTheme="minorHAnsi" w:eastAsiaTheme="minorHAnsi" w:hAnsiTheme="minorHAnsi" w:cstheme="minorBidi"/>
              <w:color w:val="auto"/>
              <w:lang w:val="en-US"/>
            </w:rPr>
            <w:instrText>ZWF0ZWRPbiI6IjIwMjItMDgtMjJUMTM6MDY6MzUiLCJNb2RpZmllZEJ5IjoiX0plbm55IiwiSWQiOiIwODM2ZTE0Yi02NDkxLTRkYWYtYjQ5MC04NTdkY2M5NGNiMzEiLCJNb2RpZmllZE9uIjoiMjAyMi0wOC0yMlQxMzowNjozNSIsIlByb2plY3QiOnsiJHJlZiI6IjgifX0seyIkaWQiOiIyMiIsIiR0eXBlIjoiU3dpc3NBY2FkZW1pYy5D</w:instrText>
          </w:r>
          <w:r>
            <w:rPr>
              <w:rFonts w:asciiTheme="minorHAnsi" w:eastAsiaTheme="minorHAnsi" w:hAnsiTheme="minorHAnsi" w:cstheme="minorBidi"/>
              <w:color w:val="auto"/>
              <w:lang w:val="en-US"/>
            </w:rPr>
            <w:instrText>aXRhdmkuUGVyc29uLCBTd2lzc0FjYWRlbWljLkNpdGF2aSIsIkZpcnN0TmFtZSI6IlNyaW5pVmFzIiwiTGFzdE5hbWUiOiJTYWRkYSIsIk1pZGRsZU5hbWUiOiJSLiIsIlByb3RlY3RlZCI6ZmFsc2UsIlNleCI6MCwiQ3JlYXRlZEJ5IjoiX0plbm55IiwiQ3JlYXRlZE9uIjoiMjAyMi0wNy0xOFQxMzoxMzowNyIsIk1vZGlmaWVkQnkiOiJf</w:instrText>
          </w:r>
          <w:r>
            <w:rPr>
              <w:rFonts w:asciiTheme="minorHAnsi" w:eastAsiaTheme="minorHAnsi" w:hAnsiTheme="minorHAnsi" w:cstheme="minorBidi"/>
              <w:color w:val="auto"/>
              <w:lang w:val="en-US"/>
            </w:rPr>
            <w:instrText>SmVubnkiLCJJZCI6ImM2MDMzZGViLTZjYTgtNDJmYS1iYjk3LWY4ZDU3YTI4ZWY0MyIsIk1vZGlmaWVkT24iOiIyMDIyLTA3LTE4VDEzOjEzOjA3IiwiUHJvamVjdCI6eyIkcmVmIjoiOCJ9fSx7IiRpZCI6IjIzIiwiJHR5cGUiOiJTd2lzc0FjYWRlbWljLkNpdGF2aS5QZXJzb24sIFN3aXNzQWNhZGVtaWMuQ2l0YXZpIiwiRmlyc3ROYW1l</w:instrText>
          </w:r>
          <w:r>
            <w:rPr>
              <w:rFonts w:asciiTheme="minorHAnsi" w:eastAsiaTheme="minorHAnsi" w:hAnsiTheme="minorHAnsi" w:cstheme="minorBidi"/>
              <w:color w:val="auto"/>
              <w:lang w:val="en-US"/>
            </w:rPr>
            <w:instrText>IjoiRXRoYW4iLCJMYXN0TmFtZSI6IlRheWxvciIsIk1pZGRsZU5hbWUiOiJXLiIsIlByb3RlY3RlZCI6ZmFsc2UsIlNleCI6MiwiQ3JlYXRlZEJ5IjoiX0plbm55IiwiQ3JlYXRlZE9uIjoiMjAyMi0wOC0yMlQxMzowNjozNSIsIk1vZGlmaWVkQnkiOiJfSmVubnkiLCJJZCI6ImUwM2U5OWRmLWU3MTUtNGRiYi1iZDdkLWI4ZTYyNDhlNGEw</w:instrText>
          </w:r>
          <w:r>
            <w:rPr>
              <w:rFonts w:asciiTheme="minorHAnsi" w:eastAsiaTheme="minorHAnsi" w:hAnsiTheme="minorHAnsi" w:cstheme="minorBidi"/>
              <w:color w:val="auto"/>
              <w:lang w:val="en-US"/>
            </w:rPr>
            <w:instrText>MSIsIk1vZGlmaWVkT24iOiIyMDIyLTA4LTIyVDEzOjA2OjM1IiwiUHJvamVjdCI6eyIkcmVmIjoiOCJ9fSx7IiRpZCI6IjI0IiwiJHR5cGUiOiJTd2lzc0FjYWRlbWljLkNpdGF2aS5QZXJzb24sIFN3aXNzQWNhZGVtaWMuQ2l0YXZpIiwiRmlyc3ROYW1lIjoiUy4iLCJMYXN0TmFtZSI6IlN1dHRvbiIsIk1pZGRsZU5hbWUiOiJTY290dCIs</w:instrText>
          </w:r>
          <w:r>
            <w:rPr>
              <w:rFonts w:asciiTheme="minorHAnsi" w:eastAsiaTheme="minorHAnsi" w:hAnsiTheme="minorHAnsi" w:cstheme="minorBidi"/>
              <w:color w:val="auto"/>
              <w:lang w:val="en-US"/>
            </w:rPr>
            <w:instrText>IlByb3RlY3RlZCI6ZmFsc2UsIlNleCI6MCwiQ3JlYXRlZEJ5IjoiX0plbm55IiwiQ3JlYXRlZE9uIjoiMjAyMi0wOC0yMlQxMzowNjozNSIsIk1vZGlmaWVkQnkiOiJfSmVubnkiLCJJZCI6IjU0NWU3MGUwLWZhZjctNDc3NC04OGQ2LTk0MmYyYjZiN2E1ZSIsIk1vZGlmaWVkT24iOiIyMDIyLTA4LTIyVDEzOjA2OjM1IiwiUHJvamVjdCI6</w:instrText>
          </w:r>
          <w:r>
            <w:rPr>
              <w:rFonts w:asciiTheme="minorHAnsi" w:eastAsiaTheme="minorHAnsi" w:hAnsiTheme="minorHAnsi" w:cstheme="minorBidi"/>
              <w:color w:val="auto"/>
              <w:lang w:val="en-US"/>
            </w:rPr>
            <w:instrText>eyIkcmVmIjoiOCJ9fSx7IiRpZCI6IjI1IiwiJHR5cGUiOiJTd2lzc0FjYWRlbWljLkNpdGF2aS5QZXJzb24sIFN3aXNzQWNhZGVtaWMuQ2l0YXZpIiwiRmlyc3ROYW1lIjoiSm9zZXBoIiwiTGFzdE5hbWUiOiJNYWdhZ25vbGkiLCJQcm90ZWN0ZWQiOmZhbHNlLCJTZXgiOjIsIkNyZWF0ZWRCeSI6Il9KZW5ueSIsIkNyZWF0ZWRPbiI6IjIw</w:instrText>
          </w:r>
          <w:r>
            <w:rPr>
              <w:rFonts w:asciiTheme="minorHAnsi" w:eastAsiaTheme="minorHAnsi" w:hAnsiTheme="minorHAnsi" w:cstheme="minorBidi"/>
              <w:color w:val="auto"/>
              <w:lang w:val="en-US"/>
            </w:rPr>
            <w:instrText>MjItMDgtMjJUMTM6MDY6MzUiLCJNb2RpZmllZEJ5IjoiX0plbm55IiwiSWQiOiI0MDJiZDY1NS0wYzY5LTRjYTItYWE5Yi1iMDY4ZWExYjIzMjQiLCJNb2RpZmllZE9uIjoiMjAyMi0wOC0yMlQxMzowNjozNSIsIlByb2plY3QiOnsiJHJlZiI6IjgifX0seyIkaWQiOiIyNiIsIiR0eXBlIjoiU3dpc3NBY2FkZW1pYy5DaXRhdmkuUGVyc29u</w:instrText>
          </w:r>
          <w:r>
            <w:rPr>
              <w:rFonts w:asciiTheme="minorHAnsi" w:eastAsiaTheme="minorHAnsi" w:hAnsiTheme="minorHAnsi" w:cstheme="minorBidi"/>
              <w:color w:val="auto"/>
              <w:lang w:val="en-US"/>
            </w:rPr>
            <w:instrText>LCBTd2lzc0FjYWRlbWljLkNpdGF2aSIsIkZpcnN0TmFtZSI6IkJyYWRsZXkiLCJMYXN0TmFtZSI6IkdlbGZhbmQiLCJNaWRkbGVOYW1lIjoiRC4iLCJQcm90ZWN0ZWQiOmZhbHNlLCJTZXgiOjIsIkNyZWF0ZWRCeSI6Il9KZW5ueSIsIkNyZWF0ZWRPbiI6IjIwMjItMDgtMjJUMTM6MDY6MzUiLCJNb2RpZmllZEJ5IjoiX0plbm55IiwiSWQi</w:instrText>
          </w:r>
          <w:r>
            <w:rPr>
              <w:rFonts w:asciiTheme="minorHAnsi" w:eastAsiaTheme="minorHAnsi" w:hAnsiTheme="minorHAnsi" w:cstheme="minorBidi"/>
              <w:color w:val="auto"/>
              <w:lang w:val="en-US"/>
            </w:rPr>
            <w:instrText>OiI5M2FlYTM4NS1hODFiLTQ4ODItYWM4Ny1lYTI1ZmFjNTQxZGYiLCJNb2RpZmllZE9uIjoiMjAyMi0wOC0yMlQxMzowNjozNSIsIlByb2plY3QiOnsiJHJlZiI6IjgifX1dLCJDaXRhdGlvbktleVVwZGF0ZVR5cGUiOjAsIkNvbGxhYm9yYXRvcnMiOltdLCJEb2kiOiIxMC4xMDczL3BuYXMuMjEwMjk3NTExOCIsIkVkaXRvcnMiOltdLCJF</w:instrText>
          </w:r>
          <w:r>
            <w:rPr>
              <w:rFonts w:asciiTheme="minorHAnsi" w:eastAsiaTheme="minorHAnsi" w:hAnsiTheme="minorHAnsi" w:cstheme="minorBidi"/>
              <w:color w:val="auto"/>
              <w:lang w:val="en-US"/>
            </w:rPr>
            <w:instrText>dmFsdWF0aW9uQ29tcGxleGl0eSI6MCwiRXZhbHVhdGlvblNvdXJjZVRleHRGb3JtYXQiOjAsIkdyb3VwcyI6W10sIkhhc0xhYmVsMSI6ZmFsc2UsIkhhc0xhYmVsMiI6ZmFsc2UsIktleXdvcmRzIjpbXSwiTGFuZ3VhZ2UiOiJlbmciLCJMYW5ndWFnZUNvZGUiOiJlbiIsIkxvY2F0aW9ucyI6W3siJGlkIjoiMjciLCIkdHlwZSI6IlN3aXNz</w:instrText>
          </w:r>
          <w:r>
            <w:rPr>
              <w:rFonts w:asciiTheme="minorHAnsi" w:eastAsiaTheme="minorHAnsi" w:hAnsiTheme="minorHAnsi" w:cstheme="minorBidi"/>
              <w:color w:val="auto"/>
              <w:lang w:val="en-US"/>
            </w:rPr>
            <w:instrText>QWNhZGVtaWMuQ2l0YXZpLkxvY2F0aW9uLCBTd2lzc0FjYWRlbWljLkNpdGF2aSIsIkFkZHJlc3MiOnsiJGlkIjoiMjgiLCIkdHlwZSI6IlN3aXNzQWNhZGVtaWMuQ2l0YXZpLkxpbmtlZFJlc291cmNlLCBTd2lzc0FjYWRlbWljLkNpdGF2aSIsIkxpbmtlZFJlc291cmNlVHlwZSI6NSwiT3JpZ2luYWxTdHJpbmciOiIzNDYyMDcxMSIsIlVy</w:instrText>
          </w:r>
          <w:r>
            <w:rPr>
              <w:rFonts w:asciiTheme="minorHAnsi" w:eastAsiaTheme="minorHAnsi" w:hAnsiTheme="minorHAnsi" w:cstheme="minorBidi"/>
              <w:color w:val="auto"/>
              <w:lang w:val="en-US"/>
            </w:rPr>
            <w:instrText>aVN0cmluZyI6Imh0dHA6Ly93d3cubmNiaS5ubG0ubmloLmdvdi9wdWJtZWQvMzQ2MjA3MTEiLCJMaW5rZWRSZXNvdXJjZVN0YXR1cyI6OCwiUHJvcGVydGllcyI6eyIkaWQiOiIyOSIsIiR0eXBlIjoiU3dpc3NBY2FkZW1pYy5DaXRhdmkuTGlua2VkUmVzb3VyY2VQcm9wZXJ0aWVzLCBTd2lzc0FjYWRlbWljLkNpdGF2aSJ9LCJTeW5jRm9s</w:instrText>
          </w:r>
          <w:r>
            <w:rPr>
              <w:rFonts w:asciiTheme="minorHAnsi" w:eastAsiaTheme="minorHAnsi" w:hAnsiTheme="minorHAnsi" w:cstheme="minorBidi"/>
              <w:color w:val="auto"/>
              <w:lang w:val="en-US"/>
            </w:rPr>
            <w:instrText>ZGVyVHlwZSI6MCwiSXNMb2NhbENsb3VkUHJvamVjdEZpbGVMaW5rIjpmYWxzZSwiSXNDbG91ZFJlc3RvcmUiOmZhbHNlLCJJc0Nsb3VkQ29weSI6ZmFsc2UsIkF0dGFjaG1lbnRGb2xkZXJXYXNJbkZhbGxiYWNrTW9kZSI6ZmFsc2V9LCJBbm5vdGF0aW9ucyI6W10sIkxvY2F0aW9uVHlwZSI6MCwiTWlycm9yc1JlZmVyZW5jZVByb3BlcnR5</w:instrText>
          </w:r>
          <w:r>
            <w:rPr>
              <w:rFonts w:asciiTheme="minorHAnsi" w:eastAsiaTheme="minorHAnsi" w:hAnsiTheme="minorHAnsi" w:cstheme="minorBidi"/>
              <w:color w:val="auto"/>
              <w:lang w:val="en-US"/>
            </w:rPr>
            <w:instrText>SWQiOjE2NCwiQ3JlYXRlZEJ5IjoiX0plbm55IiwiQ3JlYXRlZE9uIjoiMjAyMi0wOC0yMlQxMzowNjozNSIsIk1vZGlmaWVkQnkiOiJfSmVubnkiLCJJZCI6IjgzY2Q3MWJiLWU1MzgtNDFhNC05M2JlLTY5OWNjM2E3MzY1NiIsIk1vZGlmaWVkT24iOiIyMDIyLTA4LTIyVDEzOjA2OjM1IiwiUHJvamVjdCI6eyIkcmVmIjoiOCJ9fSx7IiRp</w:instrText>
          </w:r>
          <w:r>
            <w:rPr>
              <w:rFonts w:asciiTheme="minorHAnsi" w:eastAsiaTheme="minorHAnsi" w:hAnsiTheme="minorHAnsi" w:cstheme="minorBidi"/>
              <w:color w:val="auto"/>
              <w:lang w:val="en-US"/>
            </w:rPr>
            <w:instrText>ZCI6IjMwIiwiJHR5cGUiOiJTd2lzc0FjYWRlbWljLkNpdGF2aS5Mb2NhdGlvbiwgU3dpc3NBY2FkZW1pYy5DaXRhdmkiLCJBZGRyZXNzIjp7IiRpZCI6IjMxIiwiJHR5cGUiOiJTd2lzc0FjYWRlbWljLkNpdGF2aS5MaW5rZWRSZXNvdXJjZSwgU3dpc3NBY2FkZW1pYy5DaXRhdmkiLCJMaW5rZWRSZXNvdXJjZVR5cGUiOjUsIk9yaWdpbmFs</w:instrText>
          </w:r>
          <w:r>
            <w:rPr>
              <w:rFonts w:asciiTheme="minorHAnsi" w:eastAsiaTheme="minorHAnsi" w:hAnsiTheme="minorHAnsi" w:cstheme="minorBidi"/>
              <w:color w:val="auto"/>
              <w:lang w:val="en-US"/>
            </w:rPr>
            <w:instrText>U3RyaW5nIjoiUE1DODUyMjI2OSIsIlVyaVN0cmluZyI6Imh0dHBzOi8vd3d3Lm5jYmkubmxtLm5paC5nb3YvcG1jL2FydGljbGVzL1BNQzg1MjIyNjkiLCJMaW5rZWRSZXNvdXJjZVN0YXR1cyI6OCwiUHJvcGVydGllcyI6eyIkaWQiOiIzMiIsIiR0eXBlIjoiU3dpc3NBY2FkZW1pYy5DaXRhdmkuTGlua2VkUmVzb3VyY2VQcm9wZXJ0aWVz</w:instrText>
          </w:r>
          <w:r>
            <w:rPr>
              <w:rFonts w:asciiTheme="minorHAnsi" w:eastAsiaTheme="minorHAnsi" w:hAnsiTheme="minorHAnsi" w:cstheme="minorBidi"/>
              <w:color w:val="auto"/>
              <w:lang w:val="en-US"/>
            </w:rPr>
            <w:instrText>LCBTd2lzc0FjYWRlbWljLkNpdGF2aSJ9LCJTeW5jRm9sZGVyVHlwZSI6MCwiSXNMb2NhbENsb3VkUHJvamVjdEZpbGVMaW5rIjpmYWxzZSwiSXNDbG91ZFJlc3RvcmUiOmZhbHNlLCJJc0Nsb3VkQ29weSI6ZmFsc2UsIkF0dGFjaG1lbnRGb2xkZXJXYXNJbkZhbGxiYWNrTW9kZSI6ZmFsc2V9LCJBbm5vdGF0aW9ucyI6W10sIkxvY2F0aW9u</w:instrText>
          </w:r>
          <w:r>
            <w:rPr>
              <w:rFonts w:asciiTheme="minorHAnsi" w:eastAsiaTheme="minorHAnsi" w:hAnsiTheme="minorHAnsi" w:cstheme="minorBidi"/>
              <w:color w:val="auto"/>
              <w:lang w:val="en-US"/>
            </w:rPr>
            <w:instrText>VHlwZSI6MCwiTWlycm9yc1JlZmVyZW5jZVByb3BlcnR5SWQiOjIwOCwiQ3JlYXRlZEJ5IjoiX0plbm55IiwiQ3JlYXRlZE9uIjoiMjAyMi0wOC0yMlQxMzowNjozNSIsIk1vZGlmaWVkQnkiOiJfSmVubnkiLCJJZCI6IjE4ZDBkYWQ0LWNlNTMtNDk4MS04MGU4LTFhNmQ1OWIyOWY4ZiIsIk1vZGlmaWVkT24iOiIyMDIyLTA4LTIyVDEzOjA2</w:instrText>
          </w:r>
          <w:r>
            <w:rPr>
              <w:rFonts w:asciiTheme="minorHAnsi" w:eastAsiaTheme="minorHAnsi" w:hAnsiTheme="minorHAnsi" w:cstheme="minorBidi"/>
              <w:color w:val="auto"/>
              <w:lang w:val="en-US"/>
            </w:rPr>
            <w:instrText>OjM1IiwiUHJvamVjdCI6eyIkcmVmIjoiOCJ9fSx7IiRpZCI6IjMzIiwiJHR5cGUiOiJTd2lzc0FjYWRlbWljLkNpdGF2aS5Mb2NhdGlvbiwgU3dpc3NBY2FkZW1pYy5DaXRhdmkiLCJBZGRyZXNzIjp7IiRpZCI6IjM0IiwiJHR5cGUiOiJTd2lzc0FjYWRlbWljLkNpdGF2aS5MaW5rZWRSZXNvdXJjZSwgU3dpc3NBY2FkZW1pYy5DaXRhdmki</w:instrText>
          </w:r>
          <w:r>
            <w:rPr>
              <w:rFonts w:asciiTheme="minorHAnsi" w:eastAsiaTheme="minorHAnsi" w:hAnsiTheme="minorHAnsi" w:cstheme="minorBidi"/>
              <w:color w:val="auto"/>
              <w:lang w:val="en-US"/>
            </w:rPr>
            <w:instrText>LCJMaW5rZWRSZXNvdXJjZVR5cGUiOjUsIk9yaWdpbmFsU3RyaW5nIjoiMTAuMTA3My9wbmFzLjIxMDI5NzUxMTgiLCJVcmlTdHJpbmciOiJodHRwczovL2RvaS5vcmcvMTAuMTA3My9wbmFzLjIxMDI5NzUxMTgiLCJMaW5rZWRSZXNvdXJjZVN0YXR1cyI6OCwiUHJvcGVydGllcyI6eyIkaWQiOiIzNSIsIiR0eXBlIjoiU3dpc3NBY2FkZW1p</w:instrText>
          </w:r>
          <w:r>
            <w:rPr>
              <w:rFonts w:asciiTheme="minorHAnsi" w:eastAsiaTheme="minorHAnsi" w:hAnsiTheme="minorHAnsi" w:cstheme="minorBidi"/>
              <w:color w:val="auto"/>
              <w:lang w:val="en-US"/>
            </w:rPr>
            <w:instrText>Yy5DaXRhdmkuTGlua2VkUmVzb3VyY2VQcm9wZXJ0aWVzLCBTd2lzc0FjYWRlbWljLkNpdGF2aSJ9LCJTeW5jRm9sZGVyVHlwZSI6MCwiSXNMb2NhbENsb3VkUHJvamVjdEZpbGVMaW5rIjpmYWxzZSwiSXNDbG91ZFJlc3RvcmUiOmZhbHNlLCJJc0Nsb3VkQ29weSI6ZmFsc2UsIkF0dGFjaG1lbnRGb2xkZXJXYXNJbkZhbGxiYWNrTW9kZSI6</w:instrText>
          </w:r>
          <w:r>
            <w:rPr>
              <w:rFonts w:asciiTheme="minorHAnsi" w:eastAsiaTheme="minorHAnsi" w:hAnsiTheme="minorHAnsi" w:cstheme="minorBidi"/>
              <w:color w:val="auto"/>
              <w:lang w:val="en-US"/>
            </w:rPr>
            <w:instrText>ZmFsc2V9LCJBbm5vdGF0aW9ucyI6W10sIkxvY2F0aW9uVHlwZSI6MCwiTWlycm9yc1JlZmVyZW5jZVByb3BlcnR5SWQiOjEyOCwiQ3JlYXRlZEJ5IjoiX0plbm55IiwiQ3JlYXRlZE9uIjoiMjAyMi0wOC0yMlQxMzowNjozNSIsIk1vZGlmaWVkQnkiOiJfSmVubnkiLCJJZCI6IjY2MjVmOTBmLWI0OTMtNDA1Mi1hYTdmLWJiYzM2YzcwMTY3</w:instrText>
          </w:r>
          <w:r>
            <w:rPr>
              <w:rFonts w:asciiTheme="minorHAnsi" w:eastAsiaTheme="minorHAnsi" w:hAnsiTheme="minorHAnsi" w:cstheme="minorBidi"/>
              <w:color w:val="auto"/>
              <w:lang w:val="en-US"/>
            </w:rPr>
            <w:instrText>MCIsIk1vZGlmaWVkT24iOiIyMDIyLTA4LTIyVDEzOjA2OjM1IiwiUHJvamVjdCI6eyIkcmVmIjoiOCJ9fV0sIk51bWJlciI6IjQxIiwiT3JnYW5pemF0aW9ucyI6W10sIk90aGVyc0ludm9sdmVkIjpbXSwiUGFnZVJhbmdlIjoiPHNwPlxyXG4gIDxuPjE8L24+XHJcbiAgPGluPnRydWU8L2luPlxyXG4gIDxvcz4xPC9vcz5cclxuICA8cHM+</w:instrText>
          </w:r>
          <w:r>
            <w:rPr>
              <w:rFonts w:asciiTheme="minorHAnsi" w:eastAsiaTheme="minorHAnsi" w:hAnsiTheme="minorHAnsi" w:cstheme="minorBidi"/>
              <w:color w:val="auto"/>
              <w:lang w:val="en-US"/>
            </w:rPr>
            <w:instrText>MTwvcHM+XHJcbjwvc3A+XHJcbjxlcD5cclxuICA8bj45PC9uPlxyXG4gIDxpbj50cnVlPC9pbj5cclxuICA8b3M+OTwvb3M+XHJcbiAgPHBzPjk8L3BzPlxyXG48L2VwPlxyXG48b3M+MS05PC9vcz4iLCJQZXJpb2RpY2FsIjp7IiRpZCI6IjM2IiwiJHR5cGUiOiJTd2lzc0FjYWRlbWljLkNpdGF2aS5QZXJpb2RpY2FsLCBTd2lzc0FjYWRl</w:instrText>
          </w:r>
          <w:r>
            <w:rPr>
              <w:rFonts w:asciiTheme="minorHAnsi" w:eastAsiaTheme="minorHAnsi" w:hAnsiTheme="minorHAnsi" w:cstheme="minorBidi"/>
              <w:color w:val="auto"/>
              <w:lang w:val="en-US"/>
            </w:rPr>
            <w:instrText>bWljLkNpdGF2aSIsIkVpc3NuIjoiMTA5MS02NDkwIiwiTmFtZSI6IlByb2NlZWRpbmdzIG9mIHRoZSBOYXRpb25hbCBBY2FkZW15IG9mIFNjaWVuY2VzIG9mIHRoZSBVbml0ZWQgU3RhdGVzIG9mIEFtZXJpY2EiLCJQYWdpbmF0aW9uIjowLCJQcm90ZWN0ZWQiOmZhbHNlLCJVc2VyQWJicmV2aWF0aW9uMSI6IlByb2MgTmF0bCBBY2FkIFNj</w:instrText>
          </w:r>
          <w:r>
            <w:rPr>
              <w:rFonts w:asciiTheme="minorHAnsi" w:eastAsiaTheme="minorHAnsi" w:hAnsiTheme="minorHAnsi" w:cstheme="minorBidi"/>
              <w:color w:val="auto"/>
              <w:lang w:val="en-US"/>
            </w:rPr>
            <w:instrText>aSBVIFMgQSIsIkNyZWF0ZWRCeSI6Il9KZW5ueSIsIkNyZWF0ZWRPbiI6IjIwMjItMDgtMTVUMDc6Mzk6MDIiLCJNb2RpZmllZEJ5IjoiX0plbm55IiwiSWQiOiIyODBlYTNhZS1lYmNmLTRhMmYtODIxOS05ZjJiMmNiMzg3ZGIiLCJNb2RpZmllZE9uIjoiMjAyMi0wOC0xNVQwNzozOTowMiIsIlByb2plY3QiOnsiJHJlZiI6IjgifX0sIlBt</w:instrText>
          </w:r>
          <w:r>
            <w:rPr>
              <w:rFonts w:asciiTheme="minorHAnsi" w:eastAsiaTheme="minorHAnsi" w:hAnsiTheme="minorHAnsi" w:cstheme="minorBidi"/>
              <w:color w:val="auto"/>
              <w:lang w:val="en-US"/>
            </w:rPr>
            <w:instrText>Y0lkIjoiUE1DODUyMjI2OSIsIlB1Ymxpc2hlcnMiOltdLCJQdWJNZWRJZCI6IjM0NjIwNzExIiwiUXVvdGF0aW9ucyI6W10sIlJhdGluZyI6MCwiUmVmZXJlbmNlVHlwZSI6IkpvdXJuYWxBcnRpY2xlIiwiU2hvcnRUaXRsZSI6IkFtYmF0aSwgQXBpY2VsbGEgZXQgYWwuIDIwMjEg4oCTIElkZW50aWZpY2F0aW9uIG9mIGZsdW94ZXRpbmUi</w:instrText>
          </w:r>
          <w:r>
            <w:rPr>
              <w:rFonts w:asciiTheme="minorHAnsi" w:eastAsiaTheme="minorHAnsi" w:hAnsiTheme="minorHAnsi" w:cstheme="minorBidi"/>
              <w:color w:val="auto"/>
              <w:lang w:val="en-US"/>
            </w:rPr>
            <w:instrText>LCJTaG9ydFRpdGxlVXBkYXRlVHlwZSI6MCwiU291cmNlT2ZCaWJsaW9ncmFwaGljSW5mb3JtYXRpb24iOiJQdWJNZWQiLCJTdGF0aWNJZHMiOlsiMzI1ZjJiY2EtMDUxMy00MzRiLTgzZDQtZDg4YWY3YWExMjkxIl0sIlRhYmxlT2ZDb250ZW50c0NvbXBsZXhpdHkiOjAsIlRhYmxlT2ZDb250ZW50c1NvdXJjZVRleHRGb3JtYXQiOjAsIlRh</w:instrText>
          </w:r>
          <w:r>
            <w:rPr>
              <w:rFonts w:asciiTheme="minorHAnsi" w:eastAsiaTheme="minorHAnsi" w:hAnsiTheme="minorHAnsi" w:cstheme="minorBidi"/>
              <w:color w:val="auto"/>
              <w:lang w:val="en-US"/>
            </w:rPr>
            <w:instrText>c2tzIjpbXSwiVGl0bGUiOiJJZGVudGlmaWNhdGlvbiBvZiBmbHVveGV0aW5lIGFzIGEgZGlyZWN0IE5MUlAzIGluaGliaXRvciB0byB0cmVhdCBhdHJvcGhpYyBtYWN1bGFyIGRlZ2VuZXJhdGlvbiIsIlRyYW5zbGF0b3JzIjpbXSwiVm9sdW1lIjoiMTE4IiwiWWVhciI6IjIwMjEiLCJZZWFyUmVzb2x2ZWQiOiIyMDIxIiwiQ3JlYXRlZEJ5</w:instrText>
          </w:r>
          <w:r>
            <w:rPr>
              <w:rFonts w:asciiTheme="minorHAnsi" w:eastAsiaTheme="minorHAnsi" w:hAnsiTheme="minorHAnsi" w:cstheme="minorBidi"/>
              <w:color w:val="auto"/>
              <w:lang w:val="en-US"/>
            </w:rPr>
            <w:instrText>IjoiX0plbm55IiwiQ3JlYXRlZE9uIjoiMjAyMi0wOC0yMlQxMzowNjozNSIsIk1vZGlmaWVkQnkiOiJfSmVubnkiLCJJZCI6IjkzYzIwZDY4LWE1NzQtNDAxZS05YTNhLWM4N2UxMWQxZjc2ZCIsIk1vZGlmaWVkT24iOiIyMDIyLTEwLTMxVDA4OjE2OjI1IiwiUHJvamVjdCI6eyIkcmVmIjoiOCJ9fSwiVXNlTnVtYmVyaW5nVHlwZU9mUGFy</w:instrText>
          </w:r>
          <w:r>
            <w:rPr>
              <w:rFonts w:asciiTheme="minorHAnsi" w:eastAsiaTheme="minorHAnsi" w:hAnsiTheme="minorHAnsi" w:cstheme="minorBidi"/>
              <w:color w:val="auto"/>
              <w:lang w:val="en-US"/>
            </w:rPr>
            <w:instrText>ZW50RG9jdW1lbnQiOmZhbHNlfV0sIkZvcm1hdHRlZFRleHQiOnsiJGlkIjoiMzciLCJDb3VudCI6MSwiVGV4dFVuaXRzIjpbeyIkaWQiOiIzOCIsIkZvbnRTdHlsZSI6eyIkaWQiOiIzOSIsIk5ldXRyYWwiOnRydWV9LCJSZWFkaW5nT3JkZXIiOjEsIlRleHQiOiIoMzMpIn1dfSwiVGFnIjoiQ2l0YXZpUGxhY2Vob2xkZXIjMjYxODI3OGEt</w:instrText>
          </w:r>
          <w:r>
            <w:rPr>
              <w:rFonts w:asciiTheme="minorHAnsi" w:eastAsiaTheme="minorHAnsi" w:hAnsiTheme="minorHAnsi" w:cstheme="minorBidi"/>
              <w:color w:val="auto"/>
              <w:lang w:val="en-US"/>
            </w:rPr>
            <w:instrText>YWYyNS00NmY1LWI4ZDQtYzI0NTQ5MTkzMjBkIiwiVGV4dCI6IigzMykiLCJXQUlWZXJzaW9uIjoiNi4xNC4wLjAifQ==}</w:instrText>
          </w:r>
          <w:r>
            <w:rPr>
              <w:rFonts w:asciiTheme="minorHAnsi" w:eastAsiaTheme="minorHAnsi" w:hAnsiTheme="minorHAnsi" w:cstheme="minorBidi"/>
              <w:color w:val="auto"/>
              <w:lang w:val="en-US"/>
            </w:rPr>
            <w:fldChar w:fldCharType="separate"/>
          </w:r>
          <w:r>
            <w:rPr>
              <w:rFonts w:asciiTheme="minorHAnsi" w:eastAsiaTheme="minorHAnsi" w:hAnsiTheme="minorHAnsi" w:cstheme="minorBidi"/>
              <w:color w:val="auto"/>
              <w:lang w:val="en-US"/>
            </w:rPr>
            <w:t>(33)</w:t>
          </w:r>
          <w:r>
            <w:rPr>
              <w:rFonts w:asciiTheme="minorHAnsi" w:eastAsiaTheme="minorHAnsi" w:hAnsiTheme="minorHAnsi" w:cstheme="minorBidi"/>
              <w:color w:val="auto"/>
              <w:lang w:val="en-US"/>
            </w:rPr>
            <w:fldChar w:fldCharType="end"/>
          </w:r>
        </w:sdtContent>
      </w:sdt>
      <w:r>
        <w:rPr>
          <w:rFonts w:asciiTheme="minorHAnsi" w:eastAsiaTheme="minorHAnsi" w:hAnsiTheme="minorHAnsi" w:cstheme="minorBidi"/>
          <w:color w:val="auto"/>
          <w:lang w:val="en-US"/>
        </w:rPr>
        <w:t>.</w:t>
      </w:r>
    </w:p>
    <w:p w:rsidR="00051524" w:rsidRDefault="00367442">
      <w:pPr>
        <w:pStyle w:val="3"/>
        <w:ind w:firstLine="567"/>
        <w:rPr>
          <w:b/>
          <w:bCs/>
          <w:lang w:val="en-US"/>
        </w:rPr>
      </w:pPr>
      <w:r>
        <w:rPr>
          <w:b/>
          <w:bCs/>
          <w:lang w:val="en-US"/>
        </w:rPr>
        <w:t>Effects of metformin in preclinical trials</w:t>
      </w:r>
    </w:p>
    <w:p w:rsidR="00051524" w:rsidRDefault="00367442">
      <w:pPr>
        <w:ind w:left="567"/>
        <w:jc w:val="both"/>
        <w:rPr>
          <w:sz w:val="24"/>
          <w:szCs w:val="24"/>
          <w:lang w:val="en-US"/>
        </w:rPr>
      </w:pPr>
      <w:r>
        <w:rPr>
          <w:sz w:val="24"/>
          <w:szCs w:val="24"/>
          <w:lang w:val="en-US"/>
        </w:rPr>
        <w:t xml:space="preserve">The group of Ying et al. investigated the effects of metformin in a mouse model of laser-induced CNV as well </w:t>
      </w:r>
      <w:r>
        <w:rPr>
          <w:sz w:val="24"/>
          <w:szCs w:val="24"/>
          <w:lang w:val="en-US"/>
        </w:rPr>
        <w:t xml:space="preserve">as in the human umbilical vein endothelial cell (HUVEC) line </w:t>
      </w:r>
      <w:sdt>
        <w:sdtPr>
          <w:rPr>
            <w:sz w:val="24"/>
            <w:szCs w:val="24"/>
            <w:lang w:val="en-US"/>
          </w:rPr>
          <w:alias w:val="To edit, see citavi.com/edit"/>
          <w:tag w:val="CitaviPlaceholder#726a4245-312d-4a4b-8a47-1191a25805b8"/>
          <w:id w:val="-1377225226"/>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w:instrText>
          </w:r>
          <w:r>
            <w:rPr>
              <w:sz w:val="24"/>
              <w:szCs w:val="24"/>
              <w:lang w:val="en-US"/>
            </w:rPr>
            <w:instrText>hZGVtaWMuQ2l0YXZpLkNpdGF0aW9ucy5Xb3JkUGxhY2Vob2xkZXJFbnRyeSwgU3dpc3NBY2FkZW1pYy5DaXRhdmkiLCJJZCI6IjNlZGY0YTJkLTkyNjYtNDU0Yi05ZWRmLTNlOTU1ZDZmNTIxOCIsIlJhbmdlTGVuZ3RoIjo0LCJSZWZlcmVuY2VJZCI6ImRjN2FiY2EyLTY1NjMtNGFjNS05ZjcyLTVlZTM0ZGNkMGI5NyIsIlBhZ2VSYW5nZSI</w:instrText>
          </w:r>
          <w:r>
            <w:rPr>
              <w:sz w:val="24"/>
              <w:szCs w:val="24"/>
              <w:lang w:val="en-US"/>
            </w:rPr>
            <w:instrText>6eyIkaWQiOiIzIiwiJHR5cGUiOiJTd2lzc0FjYWRlbWljLlBhZ2VSYW5nZSwgU3dpc3NBY2FkZW1pYyIsIkVuZFBhZ2UiOnsiJGlkIjoiNCIsIiR0eXBlIjoiU3dpc3NBY2FkZW1pYy5QYWdlTnVtYmVyLCBTd2lzc0FjYWRlbWljIiwiSXNGdWxseU51bWVyaWMiOmZhbHNlLCJOdW1iZXJpbmdUeXBlIjowLCJOdW1lcmFsU3lzdGVtIjowfSw</w:instrText>
          </w:r>
          <w:r>
            <w:rPr>
              <w:sz w:val="24"/>
              <w:szCs w:val="24"/>
              <w:lang w:val="en-US"/>
            </w:rPr>
            <w:instrText>iTnVtYmVyaW5nVHlwZSI6MCwiTnVtZXJhbFN5c3RlbSI6MCwiU3RhcnRQYWdlIjp7IiRpZCI6IjUiLCIkdHlwZSI6IlN3aXNzQWNhZGVtaWMuUGFnZU51bWJlciwgU3dpc3NBY2FkZW1pYyIsIklzRnVsbHlOdW1lcmljIjpmYWxzZSwiTnVtYmVyaW5nVHlwZSI6MCwiTnVtZXJhbFN5c3RlbSI6MH19LCJSZWZlcmVuY2UiOnsiJGlkIjoiNiI</w:instrText>
          </w:r>
          <w:r>
            <w:rPr>
              <w:sz w:val="24"/>
              <w:szCs w:val="24"/>
              <w:lang w:val="en-US"/>
            </w:rPr>
            <w:instrText>sIiR0eXBlIjoiU3dpc3NBY2FkZW1pYy5DaXRhdmkuUmVmZXJlbmNlLCBTd2lzc0FjYWRlbWljLkNpdGF2aSIsIkFic3RyYWN0Q29tcGxleGl0eSI6MCwiQWJzdHJhY3RTb3VyY2VUZXh0Rm9ybWF0IjowLCJBdXRob3JzIjpbeyIkaWQiOiI3IiwiJHR5cGUiOiJTd2lzc0FjYWRlbWljLkNpdGF2aS5QZXJzb24sIFN3aXNzQWNhZGVtaWMuQ2l</w:instrText>
          </w:r>
          <w:r>
            <w:rPr>
              <w:sz w:val="24"/>
              <w:szCs w:val="24"/>
              <w:lang w:val="en-US"/>
            </w:rPr>
            <w:instrText>0YXZpIiwiRmlyc3ROYW1lIjoiWWluZyIsIkxhc3ROYW1lIjoiWWluZyIsIlByb3RlY3RlZCI6ZmFsc2UsIlNleCI6MSwiQ3JlYXRlZEJ5IjoiX0plbm55IiwiQ3JlYXRlZE9uIjoiMjAyMi0wOC0xNVQwNzozNDo1NCIsIk1vZGlmaWVkQnkiOiJfSmVubnkiLCJJZCI6IjcwODg4YzA3LThlOTktNDU0ZS04YmQ2LTJjODI3YTkwNWM2NCIsIk1</w:instrText>
          </w:r>
          <w:r>
            <w:rPr>
              <w:sz w:val="24"/>
              <w:szCs w:val="24"/>
              <w:lang w:val="en-US"/>
            </w:rPr>
            <w:instrText>vZGlmaWVkT24iOiIyMDIyLTA4LTE1VDA3OjM0OjU0IiwiUHJvamVjdCI6eyIkaWQiOiI4IiwiJHR5cGUiOiJTd2lzc0FjYWRlbWljLkNpdGF2aS5Qcm9qZWN0LCBTd2lzc0FjYWRlbWljLkNpdGF2aSJ9fSx7IiRpZCI6IjkiLCIkdHlwZSI6IlN3aXNzQWNhZGVtaWMuQ2l0YXZpLlBlcnNvbiwgU3dpc3NBY2FkZW1pYy5DaXRhdmkiLCJGaXJ</w:instrText>
          </w:r>
          <w:r>
            <w:rPr>
              <w:sz w:val="24"/>
              <w:szCs w:val="24"/>
              <w:lang w:val="en-US"/>
            </w:rPr>
            <w:instrText>zdE5hbWUiOiJUYWthc2hpIiwiTGFzdE5hbWUiOiJVZXRhIiwiUHJvdGVjdGVkIjpmYWxzZSwiU2V4IjoyLCJDcmVhdGVkQnkiOiJfSmVubnkiLCJDcmVhdGVkT24iOiIyMDIyLTA4LTE1VDA3OjM0OjU0IiwiTW9kaWZpZWRCeSI6Il9KZW5ueSIsIklkIjoiOTg0OWZiNTYtOGEwNi00YzkzLWExZGUtZjNhYTY2YmI1YTBlIiwiTW9kaWZpZWR</w:instrText>
          </w:r>
          <w:r>
            <w:rPr>
              <w:sz w:val="24"/>
              <w:szCs w:val="24"/>
              <w:lang w:val="en-US"/>
            </w:rPr>
            <w:instrText>PbiI6IjIwMjItMDgtMTVUMDc6MzQ6NTQiLCJQcm9qZWN0Ijp7IiRyZWYiOiI4In19LHsiJGlkIjoiMTAiLCIkdHlwZSI6IlN3aXNzQWNhZGVtaWMuQ2l0YXZpLlBlcnNvbiwgU3dpc3NBY2FkZW1pYy5DaXRhdmkiLCJGaXJzdE5hbWUiOiJTaGFuc2hhbiIsIkxhc3ROYW1lIjoiSmlhbmciLCJQcm90ZWN0ZWQiOmZhbHNlLCJTZXgiOjAsIkN</w:instrText>
          </w:r>
          <w:r>
            <w:rPr>
              <w:sz w:val="24"/>
              <w:szCs w:val="24"/>
              <w:lang w:val="en-US"/>
            </w:rPr>
            <w:instrText>yZWF0ZWRCeSI6Il9KZW5ueSIsIkNyZWF0ZWRPbiI6IjIwMjItMDgtMTVUMDc6MzQ6NTQiLCJNb2RpZmllZEJ5IjoiX0plbm55IiwiSWQiOiI2YzY5Y2Y0Ny1hZWYxLTRhYmYtOThkZi0xNjQ0NzZmMGVmZjkiLCJNb2RpZmllZE9uIjoiMjAyMi0wOC0xNVQwNzozNDo1NCIsIlByb2plY3QiOnsiJHJlZiI6IjgifX0seyIkaWQiOiIxMSIsIiR</w:instrText>
          </w:r>
          <w:r>
            <w:rPr>
              <w:sz w:val="24"/>
              <w:szCs w:val="24"/>
              <w:lang w:val="en-US"/>
            </w:rPr>
            <w:instrText>0eXBlIjoiU3dpc3NBY2FkZW1pYy5DaXRhdmkuUGVyc29uLCBTd2lzc0FjYWRlbWljLkNpdGF2aSIsIkZpcnN0TmFtZSI6Ikh1aSIsIkxhc3ROYW1lIjoiTGluIiwiUHJvdGVjdGVkIjpmYWxzZSwiU2V4IjoxLCJDcmVhdGVkQnkiOiJfSmVubnkiLCJDcmVhdGVkT24iOiIyMDIyLTA4LTE1VDA3OjM0OjU0IiwiTW9kaWZpZWRCeSI6Il9KZW5</w:instrText>
          </w:r>
          <w:r>
            <w:rPr>
              <w:sz w:val="24"/>
              <w:szCs w:val="24"/>
              <w:lang w:val="en-US"/>
            </w:rPr>
            <w:instrText>ueSIsIklkIjoiMWNiODg3MWEtZGMyZi00ZDBmLTg2OGMtMDcxOGE5MDE5M2I5IiwiTW9kaWZpZWRPbiI6IjIwMjItMDgtMTVUMDc6MzQ6NTQiLCJQcm9qZWN0Ijp7IiRyZWYiOiI4In19LHsiJGlkIjoiMTIiLCIkdHlwZSI6IlN3aXNzQWNhZGVtaWMuQ2l0YXZpLlBlcnNvbiwgU3dpc3NBY2FkZW1pYy5DaXRhdmkiLCJGaXJzdE5hbWUiOiJ</w:instrText>
          </w:r>
          <w:r>
            <w:rPr>
              <w:sz w:val="24"/>
              <w:szCs w:val="24"/>
              <w:lang w:val="en-US"/>
            </w:rPr>
            <w:instrText>ZdWFueXVhbiIsIkxhc3ROYW1lIjoiV2FuZyIsIlByb3RlY3RlZCI6ZmFsc2UsIlNleCI6MCwiQ3JlYXRlZEJ5IjoiX0plbm55IiwiQ3JlYXRlZE9uIjoiMjAyMi0wOC0xNVQwNzozNDo1NCIsIk1vZGlmaWVkQnkiOiJfSmVubnkiLCJJZCI6IjQxN2FkODIzLWFmMGMtNGVkNS04ZWVkLWY3ODhiMDRhZGE0OCIsIk1vZGlmaWVkT24iOiIyMDI</w:instrText>
          </w:r>
          <w:r>
            <w:rPr>
              <w:sz w:val="24"/>
              <w:szCs w:val="24"/>
              <w:lang w:val="en-US"/>
            </w:rPr>
            <w:instrText>yLTA4LTE1VDA3OjM0OjU0IiwiUHJvamVjdCI6eyIkcmVmIjoiOCJ9fSx7IiRpZCI6IjEzIiwiJHR5cGUiOiJTd2lzc0FjYWRlbWljLkNpdGF2aS5QZXJzb24sIFN3aXNzQWNhZGVtaWMuQ2l0YXZpIiwiRmlyc3ROYW1lIjoiRGVtZXRyaW9zIiwiTGFzdE5hbWUiOiJWYXZ2YXMiLCJQcm90ZWN0ZWQiOmZhbHNlLCJTZXgiOjIsIkNyZWF0ZWR</w:instrText>
          </w:r>
          <w:r>
            <w:rPr>
              <w:sz w:val="24"/>
              <w:szCs w:val="24"/>
              <w:lang w:val="en-US"/>
            </w:rPr>
            <w:instrText>CeSI6Il9KZW5ueSIsIkNyZWF0ZWRPbiI6IjIwMjItMDgtMTVUMDc6MzQ6NTQiLCJNb2RpZmllZEJ5IjoiX0plbm55IiwiSWQiOiJiYTkyZjMxNy01NzA2LTRjZGYtYmJmNC1lNTFmZmZlYmUzNDYiLCJNb2RpZmllZE9uIjoiMjAyMi0wOC0xNVQwNzozNDo1NCIsIlByb2plY3QiOnsiJHJlZiI6IjgifX0seyIkaWQiOiIxNCIsIiR0eXBlIjo</w:instrText>
          </w:r>
          <w:r>
            <w:rPr>
              <w:sz w:val="24"/>
              <w:szCs w:val="24"/>
              <w:lang w:val="en-US"/>
            </w:rPr>
            <w:instrText>iU3dpc3NBY2FkZW1pYy5DaXRhdmkuUGVyc29uLCBTd2lzc0FjYWRlbWljLkNpdGF2aSIsIkZpcnN0TmFtZSI6IlJvbmciLCJMYXN0TmFtZSI6IldlbiIsIlByb3RlY3RlZCI6ZmFsc2UsIlNleCI6MiwiQ3JlYXRlZEJ5IjoiX0plbm55IiwiQ3JlYXRlZE9uIjoiMjAyMi0wOC0xNVQwNzozNDo1NCIsIk1vZGlmaWVkQnkiOiJfSmVubnkiLCJ</w:instrText>
          </w:r>
          <w:r>
            <w:rPr>
              <w:sz w:val="24"/>
              <w:szCs w:val="24"/>
              <w:lang w:val="en-US"/>
            </w:rPr>
            <w:instrText>JZCI6IjNkMjI3Zjk5LWI5MjEtNDVlNi1hMzAzLWUwMDM4NzcxOTExZiIsIk1vZGlmaWVkT24iOiIyMDIyLTA4LTE1VDA3OjM0OjU0IiwiUHJvamVjdCI6eyIkcmVmIjoiOCJ9fSx7IiRpZCI6IjE1IiwiJHR5cGUiOiJTd2lzc0FjYWRlbWljLkNpdGF2aS5QZXJzb24sIFN3aXNzQWNhZGVtaWMuQ2l0YXZpIiwiRmlyc3ROYW1lIjoiWWUtR3V</w:instrText>
          </w:r>
          <w:r>
            <w:rPr>
              <w:sz w:val="24"/>
              <w:szCs w:val="24"/>
              <w:lang w:val="en-US"/>
            </w:rPr>
            <w:instrText>hbmciLCJMYXN0TmFtZSI6IkNoZW4iLCJQcm90ZWN0ZWQiOmZhbHNlLCJTZXgiOjAsIkNyZWF0ZWRCeSI6Il9KZW5ueSIsIkNyZWF0ZWRPbiI6IjIwMjItMDgtMTVUMDc6MzQ6NTQiLCJNb2RpZmllZEJ5IjoiX0plbm55IiwiSWQiOiI1YzQ0MjA2OS05ZTRmLTRkMGUtYjNmZi0yYTU3MmRkMmVjYTkiLCJNb2RpZmllZE9uIjoiMjAyMi0wOC0</w:instrText>
          </w:r>
          <w:r>
            <w:rPr>
              <w:sz w:val="24"/>
              <w:szCs w:val="24"/>
              <w:lang w:val="en-US"/>
            </w:rPr>
            <w:instrText>xNVQwNzozNDo1NCIsIlByb2plY3QiOnsiJHJlZiI6IjgifX0seyIkaWQiOiIxNiIsIiR0eXBlIjoiU3dpc3NBY2FkZW1pYy5DaXRhdmkuUGVyc29uLCBTd2lzc0FjYWRlbWljLkNpdGF2aSIsIkZpcnN0TmFtZSI6IlpoaWp1biIsIkxhc3ROYW1lIjoiTHVvIiwiUHJvdGVjdGVkIjpmYWxzZSwiU2V4IjowLCJDcmVhdGVkQnkiOiJfSmVubnk</w:instrText>
          </w:r>
          <w:r>
            <w:rPr>
              <w:sz w:val="24"/>
              <w:szCs w:val="24"/>
              <w:lang w:val="en-US"/>
            </w:rPr>
            <w:instrText>iLCJDcmVhdGVkT24iOiIyMDIyLTA4LTE1VDA3OjM0OjU0IiwiTW9kaWZpZWRCeSI6Il9KZW5ueSIsIklkIjoiZGM0Y2FhNjItZGJhMi00ZDAwLTkwOGEtM2JlYmU2Nzc3NmM0IiwiTW9kaWZpZWRPbiI6IjIwMjItMDgtMTVUMDc6MzQ6NTQiLCJQcm9qZWN0Ijp7IiRyZWYiOiI4In19XSwiQ2l0YXRpb25LZXlVcGRhdGVUeXBlIjowLCJDb2x</w:instrText>
          </w:r>
          <w:r>
            <w:rPr>
              <w:sz w:val="24"/>
              <w:szCs w:val="24"/>
              <w:lang w:val="en-US"/>
            </w:rPr>
            <w:instrText>sYWJvcmF0b3JzIjpbXSwiRG9pIjoiMTAuMTg2MzIvb25jb3RhcmdldC4xNTgyNSIsIkVkaXRvcnMiOltdLCJFdmFsdWF0aW9uQ29tcGxleGl0eSI6MCwiRXZhbHVhdGlvblNvdXJjZVRleHRGb3JtYXQiOjAsIkdyb3VwcyI6W10sIkhhc0xhYmVsMSI6ZmFsc2UsIkhhc0xhYmVsMiI6ZmFsc2UsIktleXdvcmRzIjpbXSwiTGFuZ3VhZ2UiOiJ</w:instrText>
          </w:r>
          <w:r>
            <w:rPr>
              <w:sz w:val="24"/>
              <w:szCs w:val="24"/>
              <w:lang w:val="en-US"/>
            </w:rPr>
            <w:instrText>lbmciLCJMYW5ndWFnZUNvZGUiOiJlbiIsIkxvY2F0aW9ucyI6W3siJGlkIjoiMTciLCIkdHlwZSI6IlN3aXNzQWNhZGVtaWMuQ2l0YXZpLkxvY2F0aW9uLCBTd2lzc0FjYWRlbWljLkNpdGF2aSIsIkFkZHJlc3MiOnsiJGlkIjoiMTgiLCIkdHlwZSI6IlN3aXNzQWNhZGVtaWMuQ2l0YXZpLkxpbmtlZFJlc291cmNlLCBTd2lzc0FjYWRlbWl</w:instrText>
          </w:r>
          <w:r>
            <w:rPr>
              <w:sz w:val="24"/>
              <w:szCs w:val="24"/>
              <w:lang w:val="en-US"/>
            </w:rPr>
            <w:instrText>jLkNpdGF2aSIsIkxpbmtlZFJlc291cmNlVHlwZSI6NSwiT3JpZ2luYWxTdHJpbmciOiIxMC4xODYzMi9vbmNvdGFyZ2V0LjE1ODI1IiwiVXJpU3RyaW5nIjoiaHR0cHM6Ly9kb2kub3JnLzEwLjE4NjMyL29uY290YXJnZXQuMTU4MjUiLCJMaW5rZWRSZXNvdXJjZVN0YXR1cyI6OCwiUHJvcGVydGllcyI6eyIkaWQiOiIxOSIsIiR0eXBlIjo</w:instrText>
          </w:r>
          <w:r>
            <w:rPr>
              <w:sz w:val="24"/>
              <w:szCs w:val="24"/>
              <w:lang w:val="en-US"/>
            </w:rPr>
            <w:instrText>iU3dpc3NBY2FkZW1pYy5DaXRhdmkuTGlua2VkUmVzb3VyY2VQcm9wZXJ0aWVzLCBTd2lzc0FjYWRlbWljLkNpdGF2aSJ9LCJTeW5jRm9sZGVyVHlwZSI6MCwiSXNMb2NhbENsb3VkUHJvamVjdEZpbGVMaW5rIjpmYWxzZSwiSXNDbG91ZFJlc3RvcmUiOmZhbHNlLCJJc0Nsb3VkQ29weSI6ZmFsc2UsIkF0dGFjaG1lbnRGb2xkZXJXYXNJbkZ</w:instrText>
          </w:r>
          <w:r>
            <w:rPr>
              <w:sz w:val="24"/>
              <w:szCs w:val="24"/>
              <w:lang w:val="en-US"/>
            </w:rPr>
            <w:instrText>hbGxiYWNrTW9kZSI6ZmFsc2V9LCJBbm5vdGF0aW9ucyI6W10sIkxvY2F0aW9uVHlwZSI6MCwiTWlycm9yc1JlZmVyZW5jZVByb3BlcnR5SWQiOjEyOCwiQ3JlYXRlZEJ5IjoiX0plbm55IiwiQ3JlYXRlZE9uIjoiMjAyMi0wOC0xNVQwNzozNDo1NCIsIk1vZGlmaWVkQnkiOiJfSmVubnkiLCJJZCI6Ijk5OGQ1MjkyLWM5YmUtNDIzNS1hMDY</w:instrText>
          </w:r>
          <w:r>
            <w:rPr>
              <w:sz w:val="24"/>
              <w:szCs w:val="24"/>
              <w:lang w:val="en-US"/>
            </w:rPr>
            <w:instrText>xLTY5NDFjZjhhNWJmZSIsIk1vZGlmaWVkT24iOiIyMDIyLTA4LTE1VDA3OjM0OjU0IiwiUHJvamVjdCI6eyIkcmVmIjoiOCJ9fSx7IiRpZCI6IjIwIiwiJHR5cGUiOiJTd2lzc0FjYWRlbWljLkNpdGF2aS5Mb2NhdGlvbiwgU3dpc3NBY2FkZW1pYy5DaXRhdmkiLCJBZGRyZXNzIjp7IiRpZCI6IjIxIiwiJHR5cGUiOiJTd2lzc0FjYWRlbWl</w:instrText>
          </w:r>
          <w:r>
            <w:rPr>
              <w:sz w:val="24"/>
              <w:szCs w:val="24"/>
              <w:lang w:val="en-US"/>
            </w:rPr>
            <w:instrText>jLkNpdGF2aS5MaW5rZWRSZXNvdXJjZSwgU3dpc3NBY2FkZW1pYy5DaXRhdmkiLCJMaW5rZWRSZXNvdXJjZVR5cGUiOjUsIk9yaWdpbmFsU3RyaW5nIjoiMjg0MjcxODEiLCJVcmlTdHJpbmciOiJodHRwOi8vd3d3Lm5jYmkubmxtLm5paC5nb3YvcHVibWVkLzI4NDI3MTgxIiwiTGlua2VkUmVzb3VyY2VTdGF0dXMiOjgsIlByb3BlcnRpZXM</w:instrText>
          </w:r>
          <w:r>
            <w:rPr>
              <w:sz w:val="24"/>
              <w:szCs w:val="24"/>
              <w:lang w:val="en-US"/>
            </w:rPr>
            <w:instrText>iOnsiJGlkIjoiMjIiLCIkdHlwZSI6IlN3aXNzQWNhZGVtaWMuQ2l0YXZpLkxpbmtlZFJlc291cmNlUHJvcGVydGllcywgU3dpc3NBY2FkZW1pYy5DaXRhdmkifSwiU3luY0ZvbGRlclR5cGUiOjAsIklzTG9jYWxDbG91ZFByb2plY3RGaWxlTGluayI6ZmFsc2UsIklzQ2xvdWRSZXN0b3JlIjpmYWxzZSwiSXNDbG91ZENvcHkiOmZhbHNlLCJ</w:instrText>
          </w:r>
          <w:r>
            <w:rPr>
              <w:sz w:val="24"/>
              <w:szCs w:val="24"/>
              <w:lang w:val="en-US"/>
            </w:rPr>
            <w:instrText>BdHRhY2htZW50Rm9sZGVyV2FzSW5GYWxsYmFja01vZGUiOmZhbHNlfSwiQW5ub3RhdGlvbnMiOltdLCJMb2NhdGlvblR5cGUiOjAsIk1pcnJvcnNSZWZlcmVuY2VQcm9wZXJ0eUlkIjoxNjQsIkNyZWF0ZWRCeSI6Il9KZW5ueSIsIkNyZWF0ZWRPbiI6IjIwMjItMDgtMTVUMDc6MzQ6NTQiLCJNb2RpZmllZEJ5IjoiX0plbm55IiwiSWQiOiJ</w:instrText>
          </w:r>
          <w:r>
            <w:rPr>
              <w:sz w:val="24"/>
              <w:szCs w:val="24"/>
              <w:lang w:val="en-US"/>
            </w:rPr>
            <w:instrText>lZGEyYjNhOS0wNjExLTQ2ZTYtOTc5Zi0zZDFkYzg1MGY5YzIiLCJNb2RpZmllZE9uIjoiMjAyMi0wOC0xNVQwNzozNDo1NCIsIlByb2plY3QiOnsiJHJlZiI6IjgifX0seyIkaWQiOiIyMyIsIiR0eXBlIjoiU3dpc3NBY2FkZW1pYy5DaXRhdmkuTG9jYXRpb24sIFN3aXNzQWNhZGVtaWMuQ2l0YXZpIiwiQWRkcmVzcyI6eyIkaWQiOiIyNCI</w:instrText>
          </w:r>
          <w:r>
            <w:rPr>
              <w:sz w:val="24"/>
              <w:szCs w:val="24"/>
              <w:lang w:val="en-US"/>
            </w:rPr>
            <w:instrText>sIiR0eXBlIjoiU3dpc3NBY2FkZW1pYy5DaXRhdmkuTGlua2VkUmVzb3VyY2UsIFN3aXNzQWNhZGVtaWMuQ2l0YXZpIiwiTGlua2VkUmVzb3VyY2VUeXBlIjo1LCJPcmlnaW5hbFN0cmluZyI6IlBNQzU0NjQ4MjgiLCJVcmlTdHJpbmciOiJodHRwczovL3d3dy5uY2JpLm5sbS5uaWguZ292L3BtYy9hcnRpY2xlcy9QTUM1NDY0ODI4IiwiTGl</w:instrText>
          </w:r>
          <w:r>
            <w:rPr>
              <w:sz w:val="24"/>
              <w:szCs w:val="24"/>
              <w:lang w:val="en-US"/>
            </w:rPr>
            <w:instrText>ua2VkUmVzb3VyY2VTdGF0dXMiOjgsIlByb3BlcnRpZXMiOnsiJGlkIjoiMjUiLCIkdHlwZSI6IlN3aXNzQWNhZGVtaWMuQ2l0YXZpLkxpbmtlZFJlc291cmNlUHJvcGVydGllcywgU3dpc3NBY2FkZW1pYy5DaXRhdmkifSwiU3luY0ZvbGRlclR5cGUiOjAsIklzTG9jYWxDbG91ZFByb2plY3RGaWxlTGluayI6ZmFsc2UsIklzQ2xvdWRSZXN</w:instrText>
          </w:r>
          <w:r>
            <w:rPr>
              <w:sz w:val="24"/>
              <w:szCs w:val="24"/>
              <w:lang w:val="en-US"/>
            </w:rPr>
            <w:instrText>0b3JlIjpmYWxzZSwiSXNDbG91ZENvcHkiOmZhbHNlLCJBdHRhY2htZW50Rm9sZGVyV2FzSW5GYWxsYmFja01vZGUiOmZhbHNlfSwiQW5ub3RhdGlvbnMiOltdLCJMb2NhdGlvblR5cGUiOjAsIk1pcnJvcnNSZWZlcmVuY2VQcm9wZXJ0eUlkIjoyMDgsIkNyZWF0ZWRCeSI6Il9KZW5ueSIsIkNyZWF0ZWRPbiI6IjIwMjItMDgtMTVUMDc6MzQ</w:instrText>
          </w:r>
          <w:r>
            <w:rPr>
              <w:sz w:val="24"/>
              <w:szCs w:val="24"/>
              <w:lang w:val="en-US"/>
            </w:rPr>
            <w:instrText>6NTQiLCJNb2RpZmllZEJ5IjoiX0plbm55IiwiSWQiOiJiNmMxODI4Mi0yMWYyLTQ2YzgtYmQ5OC0zYTI5NzU3NjVlZDEiLCJNb2RpZmllZE9uIjoiMjAyMi0wOC0xNVQwNzozNDo1NCIsIlByb2plY3QiOnsiJHJlZiI6IjgifX1dLCJOdW1iZXIiOiIyMCIsIk9yZ2FuaXphdGlvbnMiOltdLCJPdGhlcnNJbnZvbHZlZCI6W10sIlBhZ2VSYW5</w:instrText>
          </w:r>
          <w:r>
            <w:rPr>
              <w:sz w:val="24"/>
              <w:szCs w:val="24"/>
              <w:lang w:val="en-US"/>
            </w:rPr>
            <w:instrText>nZSI6IjxzcD5cclxuICA8bj4zMjc5NDwvbj5cclxuICA8aW4+dHJ1ZTwvaW4+XHJcbiAgPG9zPjMyNzk0PC9vcz5cclxuICA8cHM+MzI3OTQ8L3BzPlxyXG48L3NwPlxyXG48ZXA+XHJcbiAgPG4+MzI4MDY8L24+XHJcbiAgPGluPnRydWU8L2luPlxyXG4gIDxvcz4zMjgwNjwvb3M+XHJcbiAgPHBzPjMyODA2PC9wcz5cclxuPC9lcD5cclx</w:instrText>
          </w:r>
          <w:r>
            <w:rPr>
              <w:sz w:val="24"/>
              <w:szCs w:val="24"/>
              <w:lang w:val="en-US"/>
            </w:rPr>
            <w:instrText>uPG9zPjMyNzk0LTMyODA2PC9vcz4iLCJQZXJpb2RpY2FsIjp7IiRpZCI6IjI2IiwiJHR5cGUiOiJTd2lzc0FjYWRlbWljLkNpdGF2aS5QZXJpb2RpY2FsLCBTd2lzc0FjYWRlbWljLkNpdGF2aSIsIkVpc3NuIjoiMTk0OS0yNTUzIiwiTmFtZSI6Ik9uY290YXJnZXQiLCJQYWdpbmF0aW9uIjowLCJQcm90ZWN0ZWQiOmZhbHNlLCJVc2VyQWJ</w:instrText>
          </w:r>
          <w:r>
            <w:rPr>
              <w:sz w:val="24"/>
              <w:szCs w:val="24"/>
              <w:lang w:val="en-US"/>
            </w:rPr>
            <w:instrText>icmV2aWF0aW9uMSI6Ik9uY290YXJnZXQiLCJDcmVhdGVkQnkiOiJfSmVubnkiLCJDcmVhdGVkT24iOiIyMDIyLTA4LTE1VDA3OjM0OjU0IiwiTW9kaWZpZWRCeSI6Il9KZW5ueSIsIklkIjoiYTZhMzRlMjItZGNlNi00ZTM4LWJhZGItODdhZDk3MzNlZmViIiwiTW9kaWZpZWRPbiI6IjIwMjItMDgtMTVUMDc6MzQ6NTQiLCJQcm9qZWN0Ijp</w:instrText>
          </w:r>
          <w:r>
            <w:rPr>
              <w:sz w:val="24"/>
              <w:szCs w:val="24"/>
              <w:lang w:val="en-US"/>
            </w:rPr>
            <w:instrText>7IiRyZWYiOiI4In19LCJQbWNJZCI6IlBNQzU0NjQ4MjgiLCJQdWJsaXNoZXJzIjpbXSwiUHViTWVkSWQiOiIyODQyNzE4MSIsIlF1b3RhdGlvbnMiOltdLCJSYXRpbmciOjAsIlJlZmVyZW5jZVR5cGUiOiJKb3VybmFsQXJ0aWNsZSIsIlNob3J0VGl0bGUiOiJZaW5nLCBVZXRhIGV0IGFsLiAyMDE3IOKAkyBNZXRmb3JtaW4gaW5oaWJpdHM</w:instrText>
          </w:r>
          <w:r>
            <w:rPr>
              <w:sz w:val="24"/>
              <w:szCs w:val="24"/>
              <w:lang w:val="en-US"/>
            </w:rPr>
            <w:instrText>gQUxLMS1tZWRpYXRlZCBhbmdpb2dlbmVzaXMiLCJTaG9ydFRpdGxlVXBkYXRlVHlwZSI6MCwiU291cmNlT2ZCaWJsaW9ncmFwaGljSW5mb3JtYXRpb24iOiJQdWJNZWQiLCJTdGF0aWNJZHMiOlsiMDQ5ZDlhM2YtZTQwMS00MzcwLThmZTktZmVjNjllOWUxNmVjIl0sIlRhYmxlT2ZDb250ZW50c0NvbXBsZXhpdHkiOjAsIlRhYmxlT2ZDb25</w:instrText>
          </w:r>
          <w:r>
            <w:rPr>
              <w:sz w:val="24"/>
              <w:szCs w:val="24"/>
              <w:lang w:val="en-US"/>
            </w:rPr>
            <w:instrText>0ZW50c1NvdXJjZVRleHRGb3JtYXQiOjAsIlRhc2tzIjpbXSwiVGl0bGUiOiJNZXRmb3JtaW4gaW5oaWJpdHMgQUxLMS1tZWRpYXRlZCBhbmdpb2dlbmVzaXMgdmlhIGFjdGl2YXRpb24gb2YgQU1QSyIsIlRyYW5zbGF0b3JzIjpbXSwiVm9sdW1lIjoiOCIsIlllYXIiOiIyMDE3IiwiWWVhclJlc29sdmVkIjoiMjAxNyIsIkNyZWF0ZWRCeSI</w:instrText>
          </w:r>
          <w:r>
            <w:rPr>
              <w:sz w:val="24"/>
              <w:szCs w:val="24"/>
              <w:lang w:val="en-US"/>
            </w:rPr>
            <w:instrText>6Il9KZW5ueSIsIkNyZWF0ZWRPbiI6IjIwMjItMDgtMTVUMDc6MzQ6NTQiLCJNb2RpZmllZEJ5IjoiX0plbm55IiwiSWQiOiJkYzdhYmNhMi02NTYzLTRhYzUtOWY3Mi01ZWUzNGRjZDBiOTciLCJNb2RpZmllZE9uIjoiMjAyMi0xMC0zMVQwODoxNjoyNSIsIlByb2plY3QiOnsiJHJlZiI6IjgifX0sIlVzZU51bWJlcmluZ1R5cGVPZlBhcmV</w:instrText>
          </w:r>
          <w:r>
            <w:rPr>
              <w:sz w:val="24"/>
              <w:szCs w:val="24"/>
              <w:lang w:val="en-US"/>
            </w:rPr>
            <w:instrText>udERvY3VtZW50IjpmYWxzZX1dLCJGb3JtYXR0ZWRUZXh0Ijp7IiRpZCI6IjI3IiwiQ291bnQiOjEsIlRleHRVbml0cyI6W3siJGlkIjoiMjgiLCJGb250U3R5bGUiOnsiJGlkIjoiMjkiLCJOZXV0cmFsIjp0cnVlfSwiUmVhZGluZ09yZGVyIjoxLCJUZXh0IjoiKDM0KSJ9XX0sIlRhZyI6IkNpdGF2aVBsYWNlaG9sZGVyIzcyNmE0MjQ1LTM</w:instrText>
          </w:r>
          <w:r>
            <w:rPr>
              <w:sz w:val="24"/>
              <w:szCs w:val="24"/>
              <w:lang w:val="en-US"/>
            </w:rPr>
            <w:instrText>xMmQtNGE0Yi04YTQ3LTExOTFhMjU4MDViOCIsIlRleHQiOiIoMzQpIiwiV0FJVmVyc2lvbiI6IjYuMTQuMC4wIn0=}</w:instrText>
          </w:r>
          <w:r>
            <w:rPr>
              <w:sz w:val="24"/>
              <w:szCs w:val="24"/>
              <w:lang w:val="en-US"/>
            </w:rPr>
            <w:fldChar w:fldCharType="separate"/>
          </w:r>
          <w:r>
            <w:rPr>
              <w:sz w:val="24"/>
              <w:szCs w:val="24"/>
              <w:lang w:val="en-US"/>
            </w:rPr>
            <w:t>(34)</w:t>
          </w:r>
          <w:r>
            <w:rPr>
              <w:sz w:val="24"/>
              <w:szCs w:val="24"/>
              <w:lang w:val="en-US"/>
            </w:rPr>
            <w:fldChar w:fldCharType="end"/>
          </w:r>
        </w:sdtContent>
      </w:sdt>
      <w:r>
        <w:rPr>
          <w:sz w:val="24"/>
          <w:szCs w:val="24"/>
          <w:lang w:val="en-US"/>
        </w:rPr>
        <w:t xml:space="preserve">. Mice treated with metformin had significantly smaller CNV lesions with reduced vascular density than the control group. Their experiments with HUVEC cells </w:t>
      </w:r>
      <w:r>
        <w:rPr>
          <w:sz w:val="24"/>
          <w:szCs w:val="24"/>
          <w:lang w:val="en-US"/>
        </w:rPr>
        <w:t xml:space="preserve">showed that activin receptor-like kinase 1 (ALK1), a receptor which is essential for vascular development, remodeling and pathological angiogenesis, is inhibited by AMP-activated protein kinase (AMPK) and that metformin is a potent activator of AMPK </w:t>
      </w:r>
      <w:sdt>
        <w:sdtPr>
          <w:rPr>
            <w:sz w:val="24"/>
            <w:szCs w:val="24"/>
            <w:lang w:val="en-US"/>
          </w:rPr>
          <w:alias w:val="To edit, see citavi.com/edit"/>
          <w:tag w:val="CitaviPlaceholder#04c54eb7-6297-4a69-812f-810fdb65eb7e"/>
          <w:id w:val="-1838531498"/>
          <w:placeholder>
            <w:docPart w:val="DefaultPlaceholder_-1854013440"/>
          </w:placeholder>
        </w:sdtPr>
        <w:sdtEndPr/>
        <w:sdtContent>
          <w:r>
            <w:rPr>
              <w:sz w:val="24"/>
              <w:szCs w:val="24"/>
              <w:lang w:val="en-US"/>
            </w:rPr>
            <w:fldChar w:fldCharType="begin"/>
          </w:r>
          <w:r>
            <w:rPr>
              <w:sz w:val="24"/>
              <w:szCs w:val="24"/>
              <w:lang w:val="en-US"/>
            </w:rPr>
            <w:instrText xml:space="preserve">ADDIN </w:instrText>
          </w:r>
          <w:r>
            <w:rPr>
              <w:sz w:val="24"/>
              <w:szCs w:val="24"/>
              <w:lang w:val="en-US"/>
            </w:rPr>
            <w:instrText>CitaviPlaceholder{eyIkaWQiOiIxIiwiJHR5cGUiOiJTd2lzc0FjYWRlbWljLkNpdGF2aS5DaXRhdGlvbnMuV29yZFBsYWNlaG9sZGVyLCBTd2lzc0FjYWRlbWljLkNpdGF2aSIsIkVudHJpZXMiOlt7IiRpZCI6IjIiLCIkdHlwZSI6IlN3aXNzQWNhZGVtaWMuQ2l0YXZpLkNpdGF0aW9ucy5Xb3JkUGxhY2Vob2xkZXJFbnRyeSwgU3dpc3</w:instrText>
          </w:r>
          <w:r>
            <w:rPr>
              <w:sz w:val="24"/>
              <w:szCs w:val="24"/>
              <w:lang w:val="en-US"/>
            </w:rPr>
            <w:instrText>NBY2FkZW1pYy5DaXRhdmkiLCJJZCI6ImMyN2M5Y2FkLTU2NmYtNDg5NS04MWY5LWYxMmQ5ZDNiOGI0MyIsIlJhbmdlTGVuZ3RoIjo0LCJSZWZlcmVuY2VJZCI6ImRjN2FiY2EyLTY1NjMtNGFjNS05ZjcyLTVlZTM0ZGNkMGI5NyIsIlBhZ2VSYW5nZSI6eyIkaWQiOiIzIiwiJHR5cGUiOiJTd2lzc0FjYWRlbWljLlBhZ2VSYW5nZSwgU3dpc3</w:instrText>
          </w:r>
          <w:r>
            <w:rPr>
              <w:sz w:val="24"/>
              <w:szCs w:val="24"/>
              <w:lang w:val="en-US"/>
            </w:rPr>
            <w:instrText>NBY2FkZW1pYyIsIkVuZFBhZ2UiOnsiJGlkIjoiNCIsIiR0eXBlIjoiU3dpc3NBY2FkZW1pYy5QYWdlTnVtYmVyLCBTd2lzc0FjYWRlbWljIiwiSXNGdWxseU51bWVyaWMiOmZhbHNlLCJOdW1iZXJpbmdUeXBlIjowLCJOdW1lcmFsU3lzdGVtIjowfSwiTnVtYmVyaW5nVHlwZSI6MCwiTnVtZXJhbFN5c3RlbSI6MCwiU3RhcnRQYWdlIjp7Ii</w:instrText>
          </w:r>
          <w:r>
            <w:rPr>
              <w:sz w:val="24"/>
              <w:szCs w:val="24"/>
              <w:lang w:val="en-US"/>
            </w:rPr>
            <w:instrText>RpZCI6IjUiLCIkdHlwZSI6IlN3aXNzQWNhZGVtaWMuUGFnZU51bWJlciwgU3dpc3NBY2FkZW1pYyIsIklzRnVsbHlOdW1lcmljIjpmYWxzZSwiTnVtYmVyaW5nVHlwZSI6MCwiTnVtZXJhbFN5c3RlbSI6MH19LCJSZWZlcmVuY2UiOnsiJGlkIjoiNiIsIiR0eXBlIjoiU3dpc3NBY2FkZW1pYy5DaXRhdmkuUmVmZXJlbmNlLCBTd2lzc0FjYW</w:instrText>
          </w:r>
          <w:r>
            <w:rPr>
              <w:sz w:val="24"/>
              <w:szCs w:val="24"/>
              <w:lang w:val="en-US"/>
            </w:rPr>
            <w:instrText>RlbWljLkNpdGF2aSIsIkFic3RyYWN0Q29tcGxleGl0eSI6MCwiQWJzdHJhY3RTb3VyY2VUZXh0Rm9ybWF0IjowLCJBdXRob3JzIjpbeyIkaWQiOiI3IiwiJHR5cGUiOiJTd2lzc0FjYWRlbWljLkNpdGF2aS5QZXJzb24sIFN3aXNzQWNhZGVtaWMuQ2l0YXZpIiwiRmlyc3ROYW1lIjoiWWluZyIsIkxhc3ROYW1lIjoiWWluZyIsIlByb3RlY3</w:instrText>
          </w:r>
          <w:r>
            <w:rPr>
              <w:sz w:val="24"/>
              <w:szCs w:val="24"/>
              <w:lang w:val="en-US"/>
            </w:rPr>
            <w:instrText>RlZCI6ZmFsc2UsIlNleCI6MSwiQ3JlYXRlZEJ5IjoiX0plbm55IiwiQ3JlYXRlZE9uIjoiMjAyMi0wOC0xNVQwNzozNDo1NCIsIk1vZGlmaWVkQnkiOiJfSmVubnkiLCJJZCI6IjcwODg4YzA3LThlOTktNDU0ZS04YmQ2LTJjODI3YTkwNWM2NCIsIk1vZGlmaWVkT24iOiIyMDIyLTA4LTE1VDA3OjM0OjU0IiwiUHJvamVjdCI6eyIkaWQiOi</w:instrText>
          </w:r>
          <w:r>
            <w:rPr>
              <w:sz w:val="24"/>
              <w:szCs w:val="24"/>
              <w:lang w:val="en-US"/>
            </w:rPr>
            <w:instrText>I4IiwiJHR5cGUiOiJTd2lzc0FjYWRlbWljLkNpdGF2aS5Qcm9qZWN0LCBTd2lzc0FjYWRlbWljLkNpdGF2aSJ9fSx7IiRpZCI6IjkiLCIkdHlwZSI6IlN3aXNzQWNhZGVtaWMuQ2l0YXZpLlBlcnNvbiwgU3dpc3NBY2FkZW1pYy5DaXRhdmkiLCJGaXJzdE5hbWUiOiJUYWthc2hpIiwiTGFzdE5hbWUiOiJVZXRhIiwiUHJvdGVjdGVkIjpmYW</w:instrText>
          </w:r>
          <w:r>
            <w:rPr>
              <w:sz w:val="24"/>
              <w:szCs w:val="24"/>
              <w:lang w:val="en-US"/>
            </w:rPr>
            <w:instrText>xzZSwiU2V4IjoyLCJDcmVhdGVkQnkiOiJfSmVubnkiLCJDcmVhdGVkT24iOiIyMDIyLTA4LTE1VDA3OjM0OjU0IiwiTW9kaWZpZWRCeSI6Il9KZW5ueSIsIklkIjoiOTg0OWZiNTYtOGEwNi00YzkzLWExZGUtZjNhYTY2YmI1YTBlIiwiTW9kaWZpZWRPbiI6IjIwMjItMDgtMTVUMDc6MzQ6NTQiLCJQcm9qZWN0Ijp7IiRyZWYiOiI4In19LH</w:instrText>
          </w:r>
          <w:r>
            <w:rPr>
              <w:sz w:val="24"/>
              <w:szCs w:val="24"/>
              <w:lang w:val="en-US"/>
            </w:rPr>
            <w:instrText>siJGlkIjoiMTAiLCIkdHlwZSI6IlN3aXNzQWNhZGVtaWMuQ2l0YXZpLlBlcnNvbiwgU3dpc3NBY2FkZW1pYy5DaXRhdmkiLCJGaXJzdE5hbWUiOiJTaGFuc2hhbiIsIkxhc3ROYW1lIjoiSmlhbmciLCJQcm90ZWN0ZWQiOmZhbHNlLCJTZXgiOjAsIkNyZWF0ZWRCeSI6Il9KZW5ueSIsIkNyZWF0ZWRPbiI6IjIwMjItMDgtMTVUMDc6MzQ6NT</w:instrText>
          </w:r>
          <w:r>
            <w:rPr>
              <w:sz w:val="24"/>
              <w:szCs w:val="24"/>
              <w:lang w:val="en-US"/>
            </w:rPr>
            <w:instrText>QiLCJNb2RpZmllZEJ5IjoiX0plbm55IiwiSWQiOiI2YzY5Y2Y0Ny1hZWYxLTRhYmYtOThkZi0xNjQ0NzZmMGVmZjkiLCJNb2RpZmllZE9uIjoiMjAyMi0wOC0xNVQwNzozNDo1NCIsIlByb2plY3QiOnsiJHJlZiI6IjgifX0seyIkaWQiOiIxMSIsIiR0eXBlIjoiU3dpc3NBY2FkZW1pYy5DaXRhdmkuUGVyc29uLCBTd2lzc0FjYWRlbWljLk</w:instrText>
          </w:r>
          <w:r>
            <w:rPr>
              <w:sz w:val="24"/>
              <w:szCs w:val="24"/>
              <w:lang w:val="en-US"/>
            </w:rPr>
            <w:instrText>NpdGF2aSIsIkZpcnN0TmFtZSI6Ikh1aSIsIkxhc3ROYW1lIjoiTGluIiwiUHJvdGVjdGVkIjpmYWxzZSwiU2V4IjoxLCJDcmVhdGVkQnkiOiJfSmVubnkiLCJDcmVhdGVkT24iOiIyMDIyLTA4LTE1VDA3OjM0OjU0IiwiTW9kaWZpZWRCeSI6Il9KZW5ueSIsIklkIjoiMWNiODg3MWEtZGMyZi00ZDBmLTg2OGMtMDcxOGE5MDE5M2I5IiwiTW</w:instrText>
          </w:r>
          <w:r>
            <w:rPr>
              <w:sz w:val="24"/>
              <w:szCs w:val="24"/>
              <w:lang w:val="en-US"/>
            </w:rPr>
            <w:instrText>9kaWZpZWRPbiI6IjIwMjItMDgtMTVUMDc6MzQ6NTQiLCJQcm9qZWN0Ijp7IiRyZWYiOiI4In19LHsiJGlkIjoiMTIiLCIkdHlwZSI6IlN3aXNzQWNhZGVtaWMuQ2l0YXZpLlBlcnNvbiwgU3dpc3NBY2FkZW1pYy5DaXRhdmkiLCJGaXJzdE5hbWUiOiJZdWFueXVhbiIsIkxhc3ROYW1lIjoiV2FuZyIsIlByb3RlY3RlZCI6ZmFsc2UsIlNleC</w:instrText>
          </w:r>
          <w:r>
            <w:rPr>
              <w:sz w:val="24"/>
              <w:szCs w:val="24"/>
              <w:lang w:val="en-US"/>
            </w:rPr>
            <w:instrText>I6MCwiQ3JlYXRlZEJ5IjoiX0plbm55IiwiQ3JlYXRlZE9uIjoiMjAyMi0wOC0xNVQwNzozNDo1NCIsIk1vZGlmaWVkQnkiOiJfSmVubnkiLCJJZCI6IjQxN2FkODIzLWFmMGMtNGVkNS04ZWVkLWY3ODhiMDRhZGE0OCIsIk1vZGlmaWVkT24iOiIyMDIyLTA4LTE1VDA3OjM0OjU0IiwiUHJvamVjdCI6eyIkcmVmIjoiOCJ9fSx7IiRpZCI6Ij</w:instrText>
          </w:r>
          <w:r>
            <w:rPr>
              <w:sz w:val="24"/>
              <w:szCs w:val="24"/>
              <w:lang w:val="en-US"/>
            </w:rPr>
            <w:instrText>EzIiwiJHR5cGUiOiJTd2lzc0FjYWRlbWljLkNpdGF2aS5QZXJzb24sIFN3aXNzQWNhZGVtaWMuQ2l0YXZpIiwiRmlyc3ROYW1lIjoiRGVtZXRyaW9zIiwiTGFzdE5hbWUiOiJWYXZ2YXMiLCJQcm90ZWN0ZWQiOmZhbHNlLCJTZXgiOjIsIkNyZWF0ZWRCeSI6Il9KZW5ueSIsIkNyZWF0ZWRPbiI6IjIwMjItMDgtMTVUMDc6MzQ6NTQiLCJNb2</w:instrText>
          </w:r>
          <w:r>
            <w:rPr>
              <w:sz w:val="24"/>
              <w:szCs w:val="24"/>
              <w:lang w:val="en-US"/>
            </w:rPr>
            <w:instrText>RpZmllZEJ5IjoiX0plbm55IiwiSWQiOiJiYTkyZjMxNy01NzA2LTRjZGYtYmJmNC1lNTFmZmZlYmUzNDYiLCJNb2RpZmllZE9uIjoiMjAyMi0wOC0xNVQwNzozNDo1NCIsIlByb2plY3QiOnsiJHJlZiI6IjgifX0seyIkaWQiOiIxNCIsIiR0eXBlIjoiU3dpc3NBY2FkZW1pYy5DaXRhdmkuUGVyc29uLCBTd2lzc0FjYWRlbWljLkNpdGF2aS</w:instrText>
          </w:r>
          <w:r>
            <w:rPr>
              <w:sz w:val="24"/>
              <w:szCs w:val="24"/>
              <w:lang w:val="en-US"/>
            </w:rPr>
            <w:instrText>IsIkZpcnN0TmFtZSI6IlJvbmciLCJMYXN0TmFtZSI6IldlbiIsIlByb3RlY3RlZCI6ZmFsc2UsIlNleCI6MiwiQ3JlYXRlZEJ5IjoiX0plbm55IiwiQ3JlYXRlZE9uIjoiMjAyMi0wOC0xNVQwNzozNDo1NCIsIk1vZGlmaWVkQnkiOiJfSmVubnkiLCJJZCI6IjNkMjI3Zjk5LWI5MjEtNDVlNi1hMzAzLWUwMDM4NzcxOTExZiIsIk1vZGlmaW</w:instrText>
          </w:r>
          <w:r>
            <w:rPr>
              <w:sz w:val="24"/>
              <w:szCs w:val="24"/>
              <w:lang w:val="en-US"/>
            </w:rPr>
            <w:instrText>VkT24iOiIyMDIyLTA4LTE1VDA3OjM0OjU0IiwiUHJvamVjdCI6eyIkcmVmIjoiOCJ9fSx7IiRpZCI6IjE1IiwiJHR5cGUiOiJTd2lzc0FjYWRlbWljLkNpdGF2aS5QZXJzb24sIFN3aXNzQWNhZGVtaWMuQ2l0YXZpIiwiRmlyc3ROYW1lIjoiWWUtR3VhbmciLCJMYXN0TmFtZSI6IkNoZW4iLCJQcm90ZWN0ZWQiOmZhbHNlLCJTZXgiOjAsIk</w:instrText>
          </w:r>
          <w:r>
            <w:rPr>
              <w:sz w:val="24"/>
              <w:szCs w:val="24"/>
              <w:lang w:val="en-US"/>
            </w:rPr>
            <w:instrText>NyZWF0ZWRCeSI6Il9KZW5ueSIsIkNyZWF0ZWRPbiI6IjIwMjItMDgtMTVUMDc6MzQ6NTQiLCJNb2RpZmllZEJ5IjoiX0plbm55IiwiSWQiOiI1YzQ0MjA2OS05ZTRmLTRkMGUtYjNmZi0yYTU3MmRkMmVjYTkiLCJNb2RpZmllZE9uIjoiMjAyMi0wOC0xNVQwNzozNDo1NCIsIlByb2plY3QiOnsiJHJlZiI6IjgifX0seyIkaWQiOiIxNiIsIi</w:instrText>
          </w:r>
          <w:r>
            <w:rPr>
              <w:sz w:val="24"/>
              <w:szCs w:val="24"/>
              <w:lang w:val="en-US"/>
            </w:rPr>
            <w:instrText>R0eXBlIjoiU3dpc3NBY2FkZW1pYy5DaXRhdmkuUGVyc29uLCBTd2lzc0FjYWRlbWljLkNpdGF2aSIsIkZpcnN0TmFtZSI6IlpoaWp1biIsIkxhc3ROYW1lIjoiTHVvIiwiUHJvdGVjdGVkIjpmYWxzZSwiU2V4IjowLCJDcmVhdGVkQnkiOiJfSmVubnkiLCJDcmVhdGVkT24iOiIyMDIyLTA4LTE1VDA3OjM0OjU0IiwiTW9kaWZpZWRCeSI6Il</w:instrText>
          </w:r>
          <w:r>
            <w:rPr>
              <w:sz w:val="24"/>
              <w:szCs w:val="24"/>
              <w:lang w:val="en-US"/>
            </w:rPr>
            <w:instrText>9KZW5ueSIsIklkIjoiZGM0Y2FhNjItZGJhMi00ZDAwLTkwOGEtM2JlYmU2Nzc3NmM0IiwiTW9kaWZpZWRPbiI6IjIwMjItMDgtMTVUMDc6MzQ6NTQiLCJQcm9qZWN0Ijp7IiRyZWYiOiI4In19XSwiQ2l0YXRpb25LZXlVcGRhdGVUeXBlIjowLCJDb2xsYWJvcmF0b3JzIjpbXSwiRG9pIjoiMTAuMTg2MzIvb25jb3RhcmdldC4xNTgyNSIsIk</w:instrText>
          </w:r>
          <w:r>
            <w:rPr>
              <w:sz w:val="24"/>
              <w:szCs w:val="24"/>
              <w:lang w:val="en-US"/>
            </w:rPr>
            <w:instrText>VkaXRvcnMiOltdLCJFdmFsdWF0aW9uQ29tcGxleGl0eSI6MCwiRXZhbHVhdGlvblNvdXJjZVRleHRGb3JtYXQiOjAsIkdyb3VwcyI6W10sIkhhc0xhYmVsMSI6ZmFsc2UsIkhhc0xhYmVsMiI6ZmFsc2UsIktleXdvcmRzIjpbXSwiTGFuZ3VhZ2UiOiJlbmciLCJMYW5ndWFnZUNvZGUiOiJlbiIsIkxvY2F0aW9ucyI6W3siJGlkIjoiMTciLC</w:instrText>
          </w:r>
          <w:r>
            <w:rPr>
              <w:sz w:val="24"/>
              <w:szCs w:val="24"/>
              <w:lang w:val="en-US"/>
            </w:rPr>
            <w:instrText>IkdHlwZSI6IlN3aXNzQWNhZGVtaWMuQ2l0YXZpLkxvY2F0aW9uLCBTd2lzc0FjYWRlbWljLkNpdGF2aSIsIkFkZHJlc3MiOnsiJGlkIjoiMTgiLCIkdHlwZSI6IlN3aXNzQWNhZGVtaWMuQ2l0YXZpLkxpbmtlZFJlc291cmNlLCBTd2lzc0FjYWRlbWljLkNpdGF2aSIsIkxpbmtlZFJlc291cmNlVHlwZSI6NSwiT3JpZ2luYWxTdHJpbmciOi</w:instrText>
          </w:r>
          <w:r>
            <w:rPr>
              <w:sz w:val="24"/>
              <w:szCs w:val="24"/>
              <w:lang w:val="en-US"/>
            </w:rPr>
            <w:instrText>IxMC4xODYzMi9vbmNvdGFyZ2V0LjE1ODI1IiwiVXJpU3RyaW5nIjoiaHR0cHM6Ly9kb2kub3JnLzEwLjE4NjMyL29uY290YXJnZXQuMTU4MjUiLCJMaW5rZWRSZXNvdXJjZVN0YXR1cyI6OCwiUHJvcGVydGllcyI6eyIkaWQiOiIxOSIsIiR0eXBlIjoiU3dpc3NBY2FkZW1pYy5DaXRhdmkuTGlua2VkUmVzb3VyY2VQcm9wZXJ0aWVzLCBTd2</w:instrText>
          </w:r>
          <w:r>
            <w:rPr>
              <w:sz w:val="24"/>
              <w:szCs w:val="24"/>
              <w:lang w:val="en-US"/>
            </w:rPr>
            <w:instrText>lzc0FjYWRlbWljLkNpdGF2aSJ9LCJTeW5jRm9sZGVyVHlwZSI6MCwiSXNMb2NhbENsb3VkUHJvamVjdEZpbGVMaW5rIjpmYWxzZSwiSXNDbG91ZFJlc3RvcmUiOmZhbHNlLCJJc0Nsb3VkQ29weSI6ZmFsc2UsIkF0dGFjaG1lbnRGb2xkZXJXYXNJbkZhbGxiYWNrTW9kZSI6ZmFsc2V9LCJBbm5vdGF0aW9ucyI6W10sIkxvY2F0aW9uVHlwZS</w:instrText>
          </w:r>
          <w:r>
            <w:rPr>
              <w:sz w:val="24"/>
              <w:szCs w:val="24"/>
              <w:lang w:val="en-US"/>
            </w:rPr>
            <w:instrText>I6MCwiTWlycm9yc1JlZmVyZW5jZVByb3BlcnR5SWQiOjEyOCwiQ3JlYXRlZEJ5IjoiX0plbm55IiwiQ3JlYXRlZE9uIjoiMjAyMi0wOC0xNVQwNzozNDo1NCIsIk1vZGlmaWVkQnkiOiJfSmVubnkiLCJJZCI6Ijk5OGQ1MjkyLWM5YmUtNDIzNS1hMDYxLTY5NDFjZjhhNWJmZSIsIk1vZGlmaWVkT24iOiIyMDIyLTA4LTE1VDA3OjM0OjU0Ii</w:instrText>
          </w:r>
          <w:r>
            <w:rPr>
              <w:sz w:val="24"/>
              <w:szCs w:val="24"/>
              <w:lang w:val="en-US"/>
            </w:rPr>
            <w:instrText>wiUHJvamVjdCI6eyIkcmVmIjoiOCJ9fSx7IiRpZCI6IjIwIiwiJHR5cGUiOiJTd2lzc0FjYWRlbWljLkNpdGF2aS5Mb2NhdGlvbiwgU3dpc3NBY2FkZW1pYy5DaXRhdmkiLCJBZGRyZXNzIjp7IiRpZCI6IjIxIiwiJHR5cGUiOiJTd2lzc0FjYWRlbWljLkNpdGF2aS5MaW5rZWRSZXNvdXJjZSwgU3dpc3NBY2FkZW1pYy5DaXRhdmkiLCJMaW</w:instrText>
          </w:r>
          <w:r>
            <w:rPr>
              <w:sz w:val="24"/>
              <w:szCs w:val="24"/>
              <w:lang w:val="en-US"/>
            </w:rPr>
            <w:instrText>5rZWRSZXNvdXJjZVR5cGUiOjUsIk9yaWdpbmFsU3RyaW5nIjoiMjg0MjcxODEiLCJVcmlTdHJpbmciOiJodHRwOi8vd3d3Lm5jYmkubmxtLm5paC5nb3YvcHVibWVkLzI4NDI3MTgxIiwiTGlua2VkUmVzb3VyY2VTdGF0dXMiOjgsIlByb3BlcnRpZXMiOnsiJGlkIjoiMjIiLCIkdHlwZSI6IlN3aXNzQWNhZGVtaWMuQ2l0YXZpLkxpbmtlZF</w:instrText>
          </w:r>
          <w:r>
            <w:rPr>
              <w:sz w:val="24"/>
              <w:szCs w:val="24"/>
              <w:lang w:val="en-US"/>
            </w:rPr>
            <w:instrText>Jlc291cmNlUHJvcGVydGllcywgU3dpc3NBY2FkZW1pYy5DaXRhdmkifSwiU3luY0ZvbGRlclR5cGUiOjAsIklzTG9jYWxDbG91ZFByb2plY3RGaWxlTGluayI6ZmFsc2UsIklzQ2xvdWRSZXN0b3JlIjpmYWxzZSwiSXNDbG91ZENvcHkiOmZhbHNlLCJBdHRhY2htZW50Rm9sZGVyV2FzSW5GYWxsYmFja01vZGUiOmZhbHNlfSwiQW5ub3RhdG</w:instrText>
          </w:r>
          <w:r>
            <w:rPr>
              <w:sz w:val="24"/>
              <w:szCs w:val="24"/>
              <w:lang w:val="en-US"/>
            </w:rPr>
            <w:instrText>lvbnMiOltdLCJMb2NhdGlvblR5cGUiOjAsIk1pcnJvcnNSZWZlcmVuY2VQcm9wZXJ0eUlkIjoxNjQsIkNyZWF0ZWRCeSI6Il9KZW5ueSIsIkNyZWF0ZWRPbiI6IjIwMjItMDgtMTVUMDc6MzQ6NTQiLCJNb2RpZmllZEJ5IjoiX0plbm55IiwiSWQiOiJlZGEyYjNhOS0wNjExLTQ2ZTYtOTc5Zi0zZDFkYzg1MGY5YzIiLCJNb2RpZmllZE9uIj</w:instrText>
          </w:r>
          <w:r>
            <w:rPr>
              <w:sz w:val="24"/>
              <w:szCs w:val="24"/>
              <w:lang w:val="en-US"/>
            </w:rPr>
            <w:instrText>oiMjAyMi0wOC0xNVQwNzozNDo1NCIsIlByb2plY3QiOnsiJHJlZiI6IjgifX0seyIkaWQiOiIyMyIsIiR0eXBlIjoiU3dpc3NBY2FkZW1pYy5DaXRhdmkuTG9jYXRpb24sIFN3aXNzQWNhZGVtaWMuQ2l0YXZpIiwiQWRkcmVzcyI6eyIkaWQiOiIyNCIsIiR0eXBlIjoiU3dpc3NBY2FkZW1pYy5DaXRhdmkuTGlua2VkUmVzb3VyY2UsIFN3aX</w:instrText>
          </w:r>
          <w:r>
            <w:rPr>
              <w:sz w:val="24"/>
              <w:szCs w:val="24"/>
              <w:lang w:val="en-US"/>
            </w:rPr>
            <w:instrText>NzQWNhZGVtaWMuQ2l0YXZpIiwiTGlua2VkUmVzb3VyY2VUeXBlIjo1LCJPcmlnaW5hbFN0cmluZyI6IlBNQzU0NjQ4MjgiLCJVcmlTdHJpbmciOiJodHRwczovL3d3dy5uY2JpLm5sbS5uaWguZ292L3BtYy9hcnRpY2xlcy9QTUM1NDY0ODI4IiwiTGlua2VkUmVzb3VyY2VTdGF0dXMiOjgsIlByb3BlcnRpZXMiOnsiJGlkIjoiMjUiLCIkdH</w:instrText>
          </w:r>
          <w:r>
            <w:rPr>
              <w:sz w:val="24"/>
              <w:szCs w:val="24"/>
              <w:lang w:val="en-US"/>
            </w:rPr>
            <w:instrText>lwZSI6IlN3aXNzQWNhZGVtaWMuQ2l0YXZpLkxpbmtlZFJlc291cmNlUHJvcGVydGllcywgU3dpc3NBY2FkZW1pYy5DaXRhdmkifSwiU3luY0ZvbGRlclR5cGUiOjAsIklzTG9jYWxDbG91ZFByb2plY3RGaWxlTGluayI6ZmFsc2UsIklzQ2xvdWRSZXN0b3JlIjpmYWxzZSwiSXNDbG91ZENvcHkiOmZhbHNlLCJBdHRhY2htZW50Rm9sZGVyV2</w:instrText>
          </w:r>
          <w:r>
            <w:rPr>
              <w:sz w:val="24"/>
              <w:szCs w:val="24"/>
              <w:lang w:val="en-US"/>
            </w:rPr>
            <w:instrText>FzSW5GYWxsYmFja01vZGUiOmZhbHNlfSwiQW5ub3RhdGlvbnMiOltdLCJMb2NhdGlvblR5cGUiOjAsIk1pcnJvcnNSZWZlcmVuY2VQcm9wZXJ0eUlkIjoyMDgsIkNyZWF0ZWRCeSI6Il9KZW5ueSIsIkNyZWF0ZWRPbiI6IjIwMjItMDgtMTVUMDc6MzQ6NTQiLCJNb2RpZmllZEJ5IjoiX0plbm55IiwiSWQiOiJiNmMxODI4Mi0yMWYyLTQ2Yz</w:instrText>
          </w:r>
          <w:r>
            <w:rPr>
              <w:sz w:val="24"/>
              <w:szCs w:val="24"/>
              <w:lang w:val="en-US"/>
            </w:rPr>
            <w:instrText>gtYmQ5OC0zYTI5NzU3NjVlZDEiLCJNb2RpZmllZE9uIjoiMjAyMi0wOC0xNVQwNzozNDo1NCIsIlByb2plY3QiOnsiJHJlZiI6IjgifX1dLCJOdW1iZXIiOiIyMCIsIk9yZ2FuaXphdGlvbnMiOltdLCJPdGhlcnNJbnZvbHZlZCI6W10sIlBhZ2VSYW5nZSI6IjxzcD5cclxuICA8bj4zMjc5NDwvbj5cclxuICA8aW4+dHJ1ZTwvaW4+XHJcbi</w:instrText>
          </w:r>
          <w:r>
            <w:rPr>
              <w:sz w:val="24"/>
              <w:szCs w:val="24"/>
              <w:lang w:val="en-US"/>
            </w:rPr>
            <w:instrText>AgPG9zPjMyNzk0PC9vcz5cclxuICA8cHM+MzI3OTQ8L3BzPlxyXG48L3NwPlxyXG48ZXA+XHJcbiAgPG4+MzI4MDY8L24+XHJcbiAgPGluPnRydWU8L2luPlxyXG4gIDxvcz4zMjgwNjwvb3M+XHJcbiAgPHBzPjMyODA2PC9wcz5cclxuPC9lcD5cclxuPG9zPjMyNzk0LTMyODA2PC9vcz4iLCJQZXJpb2RpY2FsIjp7IiRpZCI6IjI2IiwiJH</w:instrText>
          </w:r>
          <w:r>
            <w:rPr>
              <w:sz w:val="24"/>
              <w:szCs w:val="24"/>
              <w:lang w:val="en-US"/>
            </w:rPr>
            <w:instrText>R5cGUiOiJTd2lzc0FjYWRlbWljLkNpdGF2aS5QZXJpb2RpY2FsLCBTd2lzc0FjYWRlbWljLkNpdGF2aSIsIkVpc3NuIjoiMTk0OS0yNTUzIiwiTmFtZSI6Ik9uY290YXJnZXQiLCJQYWdpbmF0aW9uIjowLCJQcm90ZWN0ZWQiOmZhbHNlLCJVc2VyQWJicmV2aWF0aW9uMSI6Ik9uY290YXJnZXQiLCJDcmVhdGVkQnkiOiJfSmVubnkiLCJDcm</w:instrText>
          </w:r>
          <w:r>
            <w:rPr>
              <w:sz w:val="24"/>
              <w:szCs w:val="24"/>
              <w:lang w:val="en-US"/>
            </w:rPr>
            <w:instrText>VhdGVkT24iOiIyMDIyLTA4LTE1VDA3OjM0OjU0IiwiTW9kaWZpZWRCeSI6Il9KZW5ueSIsIklkIjoiYTZhMzRlMjItZGNlNi00ZTM4LWJhZGItODdhZDk3MzNlZmViIiwiTW9kaWZpZWRPbiI6IjIwMjItMDgtMTVUMDc6MzQ6NTQiLCJQcm9qZWN0Ijp7IiRyZWYiOiI4In19LCJQbWNJZCI6IlBNQzU0NjQ4MjgiLCJQdWJsaXNoZXJzIjpbXS</w:instrText>
          </w:r>
          <w:r>
            <w:rPr>
              <w:sz w:val="24"/>
              <w:szCs w:val="24"/>
              <w:lang w:val="en-US"/>
            </w:rPr>
            <w:instrText>wiUHViTWVkSWQiOiIyODQyNzE4MSIsIlF1b3RhdGlvbnMiOltdLCJSYXRpbmciOjAsIlJlZmVyZW5jZVR5cGUiOiJKb3VybmFsQXJ0aWNsZSIsIlNob3J0VGl0bGUiOiJZaW5nLCBVZXRhIGV0IGFsLiAyMDE3IOKAkyBNZXRmb3JtaW4gaW5oaWJpdHMgQUxLMS1tZWRpYXRlZCBhbmdpb2dlbmVzaXMiLCJTaG9ydFRpdGxlVXBkYXRlVHlwZS</w:instrText>
          </w:r>
          <w:r>
            <w:rPr>
              <w:sz w:val="24"/>
              <w:szCs w:val="24"/>
              <w:lang w:val="en-US"/>
            </w:rPr>
            <w:instrText>I6MCwiU291cmNlT2ZCaWJsaW9ncmFwaGljSW5mb3JtYXRpb24iOiJQdWJNZWQiLCJTdGF0aWNJZHMiOlsiMDQ5ZDlhM2YtZTQwMS00MzcwLThmZTktZmVjNjllOWUxNmVjIl0sIlRhYmxlT2ZDb250ZW50c0NvbXBsZXhpdHkiOjAsIlRhYmxlT2ZDb250ZW50c1NvdXJjZVRleHRGb3JtYXQiOjAsIlRhc2tzIjpbXSwiVGl0bGUiOiJNZXRmb3</w:instrText>
          </w:r>
          <w:r>
            <w:rPr>
              <w:sz w:val="24"/>
              <w:szCs w:val="24"/>
              <w:lang w:val="en-US"/>
            </w:rPr>
            <w:instrText>JtaW4gaW5oaWJpdHMgQUxLMS1tZWRpYXRlZCBhbmdpb2dlbmVzaXMgdmlhIGFjdGl2YXRpb24gb2YgQU1QSyIsIlRyYW5zbGF0b3JzIjpbXSwiVm9sdW1lIjoiOCIsIlllYXIiOiIyMDE3IiwiWWVhclJlc29sdmVkIjoiMjAxNyIsIkNyZWF0ZWRCeSI6Il9KZW5ueSIsIkNyZWF0ZWRPbiI6IjIwMjItMDgtMTVUMDc6MzQ6NTQiLCJNb2RpZm</w:instrText>
          </w:r>
          <w:r>
            <w:rPr>
              <w:sz w:val="24"/>
              <w:szCs w:val="24"/>
              <w:lang w:val="en-US"/>
            </w:rPr>
            <w:instrText>llZEJ5IjoiX0plbm55IiwiSWQiOiJkYzdhYmNhMi02NTYzLTRhYzUtOWY3Mi01ZWUzNGRjZDBiOTciLCJNb2RpZmllZE9uIjoiMjAyMi0xMC0zMVQwODoxNjoyNSIsIlByb2plY3QiOnsiJHJlZiI6IjgifX0sIlVzZU51bWJlcmluZ1R5cGVPZlBhcmVudERvY3VtZW50IjpmYWxzZX1dLCJGb3JtYXR0ZWRUZXh0Ijp7IiRpZCI6IjI3IiwiQ2</w:instrText>
          </w:r>
          <w:r>
            <w:rPr>
              <w:sz w:val="24"/>
              <w:szCs w:val="24"/>
              <w:lang w:val="en-US"/>
            </w:rPr>
            <w:instrText>91bnQiOjEsIlRleHRVbml0cyI6W3siJGlkIjoiMjgiLCJGb250U3R5bGUiOnsiJGlkIjoiMjkiLCJOZXV0cmFsIjp0cnVlfSwiUmVhZGluZ09yZGVyIjoxLCJUZXh0IjoiKDM0KSJ9XX0sIlRhZyI6IkNpdGF2aVBsYWNlaG9sZGVyIzA0YzU0ZWI3LTYyOTctNGE2OS04MTJmLTgxMGZkYjY1ZWI3ZSIsIlRleHQiOiIoMzQpIiwiV0FJVmVyc2</w:instrText>
          </w:r>
          <w:r>
            <w:rPr>
              <w:sz w:val="24"/>
              <w:szCs w:val="24"/>
              <w:lang w:val="en-US"/>
            </w:rPr>
            <w:instrText>lvbiI6IjYuMTQuMC4wIn0=}</w:instrText>
          </w:r>
          <w:r>
            <w:rPr>
              <w:sz w:val="24"/>
              <w:szCs w:val="24"/>
              <w:lang w:val="en-US"/>
            </w:rPr>
            <w:fldChar w:fldCharType="separate"/>
          </w:r>
          <w:r>
            <w:rPr>
              <w:sz w:val="24"/>
              <w:szCs w:val="24"/>
              <w:lang w:val="en-US"/>
            </w:rPr>
            <w:t>(34)</w:t>
          </w:r>
          <w:r>
            <w:rPr>
              <w:sz w:val="24"/>
              <w:szCs w:val="24"/>
              <w:lang w:val="en-US"/>
            </w:rPr>
            <w:fldChar w:fldCharType="end"/>
          </w:r>
        </w:sdtContent>
      </w:sdt>
      <w:r>
        <w:rPr>
          <w:sz w:val="24"/>
          <w:szCs w:val="24"/>
          <w:lang w:val="en-US"/>
        </w:rPr>
        <w:t>.</w:t>
      </w:r>
    </w:p>
    <w:p w:rsidR="00051524" w:rsidRDefault="00367442">
      <w:pPr>
        <w:ind w:left="567"/>
        <w:jc w:val="both"/>
        <w:rPr>
          <w:sz w:val="24"/>
          <w:szCs w:val="24"/>
          <w:lang w:val="en-US"/>
        </w:rPr>
      </w:pPr>
      <w:r>
        <w:rPr>
          <w:sz w:val="24"/>
          <w:szCs w:val="24"/>
          <w:lang w:val="en-US"/>
        </w:rPr>
        <w:t xml:space="preserve">The group of Han et al. elucidated the anti-angiogenic and anti-inflammatory effects of metformin in a set of </w:t>
      </w:r>
      <w:r>
        <w:rPr>
          <w:i/>
          <w:iCs/>
          <w:sz w:val="24"/>
          <w:szCs w:val="24"/>
          <w:lang w:val="en-US"/>
        </w:rPr>
        <w:t>in-vitro</w:t>
      </w:r>
      <w:r>
        <w:rPr>
          <w:sz w:val="24"/>
          <w:szCs w:val="24"/>
          <w:lang w:val="en-US"/>
        </w:rPr>
        <w:t xml:space="preserve"> and </w:t>
      </w:r>
      <w:r>
        <w:rPr>
          <w:i/>
          <w:iCs/>
          <w:sz w:val="24"/>
          <w:szCs w:val="24"/>
          <w:lang w:val="en-US"/>
        </w:rPr>
        <w:t>in-vivo</w:t>
      </w:r>
      <w:r>
        <w:rPr>
          <w:sz w:val="24"/>
          <w:szCs w:val="24"/>
          <w:lang w:val="en-US"/>
        </w:rPr>
        <w:t xml:space="preserve"> experiments </w:t>
      </w:r>
      <w:sdt>
        <w:sdtPr>
          <w:rPr>
            <w:sz w:val="24"/>
            <w:szCs w:val="24"/>
            <w:lang w:val="en-US"/>
          </w:rPr>
          <w:alias w:val="To edit, see citavi.com/edit"/>
          <w:tag w:val="CitaviPlaceholder#d644b0c3-32ec-4340-b9e1-a5210bcd2a0d"/>
          <w:id w:val="657966387"/>
          <w:placeholder>
            <w:docPart w:val="1E1C84277E9F4F5CA0D86A39612451A0"/>
          </w:placeholder>
        </w:sdtPr>
        <w:sdtEndPr/>
        <w:sdtContent>
          <w:r>
            <w:rPr>
              <w:sz w:val="24"/>
              <w:szCs w:val="24"/>
              <w:lang w:val="en-US"/>
            </w:rPr>
            <w:fldChar w:fldCharType="begin"/>
          </w:r>
          <w:r>
            <w:rPr>
              <w:sz w:val="24"/>
              <w:szCs w:val="24"/>
              <w:lang w:val="en-US"/>
            </w:rPr>
            <w:instrText>ADDIN CitaviPlaceholder{eyIkaWQiOiIxIiwiJHR5cGUiOiJTd2lzc0FjYWRlbWljLkNpdGF2aS5</w:instrText>
          </w:r>
          <w:r>
            <w:rPr>
              <w:sz w:val="24"/>
              <w:szCs w:val="24"/>
              <w:lang w:val="en-US"/>
            </w:rPr>
            <w:instrText>DaXRhdGlvbnMuV29yZFBsYWNlaG9sZGVyLCBTd2lzc0FjYWRlbWljLkNpdGF2aSIsIkVudHJpZXMiOlt7IiRpZCI6IjIiLCIkdHlwZSI6IlN3aXNzQWNhZGVtaWMuQ2l0YXZpLkNpdGF0aW9ucy5Xb3JkUGxhY2Vob2xkZXJFbnRyeSwgU3dpc3NBY2FkZW1pYy5DaXRhdmkiLCJJZCI6IjQ1NWVjYTAwLWU4NGUtNGE4YS04ZDk1LWZiYTk5YTk</w:instrText>
          </w:r>
          <w:r>
            <w:rPr>
              <w:sz w:val="24"/>
              <w:szCs w:val="24"/>
              <w:lang w:val="en-US"/>
            </w:rPr>
            <w:instrText>zOGNmNiIsIlJhbmdlTGVuZ3RoIjo0LCJSZWZlcmVuY2VJZCI6IjIwZDRmMzIwLTdmNjktNGEyZS04Nzc0LTEwMGZkMDdhODEyYSIsIlBhZ2VSYW5nZSI6eyIkaWQiOiIzIiwiJHR5cGUiOiJTd2lzc0FjYWRlbWljLlBhZ2VSYW5nZSwgU3dpc3NBY2FkZW1pYyIsIkVuZFBhZ2UiOnsiJGlkIjoiNCIsIiR0eXBlIjoiU3dpc3NBY2FkZW1pYy5</w:instrText>
          </w:r>
          <w:r>
            <w:rPr>
              <w:sz w:val="24"/>
              <w:szCs w:val="24"/>
              <w:lang w:val="en-US"/>
            </w:rPr>
            <w:instrText>QYWdlTnVtYmVyLCBTd2lzc0FjYWRlbWljIiwiSXNGdWxseU51bWVyaWMiOmZhbHNlLCJOdW1iZXJpbmdUeXBlIjowLCJOdW1lcmFsU3lzdGVtIjowfSwiTnVtYmVyaW5nVHlwZSI6MCwiTnVtZXJhbFN5c3RlbSI6MCwiU3RhcnRQYWdlIjp7IiRpZCI6IjUiLCIkdHlwZSI6IlN3aXNzQWNhZGVtaWMuUGFnZU51bWJlciwgU3dpc3NBY2FkZW1</w:instrText>
          </w:r>
          <w:r>
            <w:rPr>
              <w:sz w:val="24"/>
              <w:szCs w:val="24"/>
              <w:lang w:val="en-US"/>
            </w:rPr>
            <w:instrText>pYyIsIklzRnVsbHlOdW1lcmljIjpmYWxzZSwiTnVtYmVyaW5nVHlwZSI6MCwiTnVtZXJhbFN5c3RlbSI6MH19LCJSZWZlcmVuY2UiOnsiJGlkIjoiNiIsIiR0eXBlIjoiU3dpc3NBY2FkZW1pYy5DaXRhdmkuUmVmZXJlbmNlLCBTd2lzc0FjYWRlbWljLkNpdGF2aSIsIkFic3RyYWN0Q29tcGxleGl0eSI6MCwiQWJzdHJhY3RTb3VyY2VUZXh</w:instrText>
          </w:r>
          <w:r>
            <w:rPr>
              <w:sz w:val="24"/>
              <w:szCs w:val="24"/>
              <w:lang w:val="en-US"/>
            </w:rPr>
            <w:instrText>0Rm9ybWF0IjowLCJBdXRob3JzIjpbeyIkaWQiOiI3IiwiJHR5cGUiOiJTd2lzc0FjYWRlbWljLkNpdGF2aS5QZXJzb24sIFN3aXNzQWNhZGVtaWMuQ2l0YXZpIiwiRmlyc3ROYW1lIjoiSmluZyIsIkxhc3ROYW1lIjoiSGFuIiwiUHJvdGVjdGVkIjpmYWxzZSwiU2V4IjoyLCJDcmVhdGVkQnkiOiJfSmVubnkiLCJDcmVhdGVkT24iOiIyMDI</w:instrText>
          </w:r>
          <w:r>
            <w:rPr>
              <w:sz w:val="24"/>
              <w:szCs w:val="24"/>
              <w:lang w:val="en-US"/>
            </w:rPr>
            <w:instrText>yLTA3LTIwVDA4OjQ5OjA3IiwiTW9kaWZpZWRCeSI6Il9KZW5ueSIsIklkIjoiYzQyMTBjZDItNmVlNi00ODM1LWFjMjQtNjY2NmY4ZWEyMWU0IiwiTW9kaWZpZWRPbiI6IjIwMjItMDctMjBUMDg6NDk6MDciLCJQcm9qZWN0Ijp7IiRpZCI6IjgiLCIkdHlwZSI6IlN3aXNzQWNhZGVtaWMuQ2l0YXZpLlByb2plY3QsIFN3aXNzQWNhZGVtaWM</w:instrText>
          </w:r>
          <w:r>
            <w:rPr>
              <w:sz w:val="24"/>
              <w:szCs w:val="24"/>
              <w:lang w:val="en-US"/>
            </w:rPr>
            <w:instrText>uQ2l0YXZpIn19LHsiJGlkIjoiOSIsIiR0eXBlIjoiU3dpc3NBY2FkZW1pYy5DaXRhdmkuUGVyc29uLCBTd2lzc0FjYWRlbWljLkNpdGF2aSIsIkZpcnN0TmFtZSI6Ill1ZSIsIkxhc3ROYW1lIjoiTGkiLCJQcm90ZWN0ZWQiOmZhbHNlLCJTZXgiOjAsIkNyZWF0ZWRCeSI6Il9KZW5ueSIsIkNyZWF0ZWRPbiI6IjIwMjItMDctMjBUMDg6NDk</w:instrText>
          </w:r>
          <w:r>
            <w:rPr>
              <w:sz w:val="24"/>
              <w:szCs w:val="24"/>
              <w:lang w:val="en-US"/>
            </w:rPr>
            <w:instrText>6MDciLCJNb2RpZmllZEJ5IjoiX0plbm55IiwiSWQiOiIxZjBmMzM2Zi05NzgwLTQ0YmUtODNjZS05NGFkODEwNDFmNGYiLCJNb2RpZmllZE9uIjoiMjAyMi0wNy0yMFQwODo0OTowNyIsIlByb2plY3QiOnsiJHJlZiI6IjgifX0seyIkaWQiOiIxMCIsIiR0eXBlIjoiU3dpc3NBY2FkZW1pYy5DaXRhdmkuUGVyc29uLCBTd2lzc0FjYWRlbWl</w:instrText>
          </w:r>
          <w:r>
            <w:rPr>
              <w:sz w:val="24"/>
              <w:szCs w:val="24"/>
              <w:lang w:val="en-US"/>
            </w:rPr>
            <w:instrText>jLkNpdGF2aSIsIkZpcnN0TmFtZSI6IlhpdWxpIiwiTGFzdE5hbWUiOiJMaXUiLCJQcm90ZWN0ZWQiOmZhbHNlLCJTZXgiOjAsIkNyZWF0ZWRCeSI6Il9KZW5ueSIsIkNyZWF0ZWRPbiI6IjIwMjItMDctMjBUMDg6NDk6MDciLCJNb2RpZmllZEJ5IjoiX0plbm55IiwiSWQiOiI0YzgxNjc0Mi0xMWIzLTQ5N2EtOTI1OS0yNGQ4OWRmOTk1MTE</w:instrText>
          </w:r>
          <w:r>
            <w:rPr>
              <w:sz w:val="24"/>
              <w:szCs w:val="24"/>
              <w:lang w:val="en-US"/>
            </w:rPr>
            <w:instrText>iLCJNb2RpZmllZE9uIjoiMjAyMi0wNy0yMFQwODo0OTowNyIsIlByb2plY3QiOnsiJHJlZiI6IjgifX0seyIkaWQiOiIxMSIsIiR0eXBlIjoiU3dpc3NBY2FkZW1pYy5DaXRhdmkuUGVyc29uLCBTd2lzc0FjYWRlbWljLkNpdGF2aSIsIkZpcnN0TmFtZSI6IlRvbmdyb25nIiwiTGFzdE5hbWUiOiJaaG91IiwiUHJvdGVjdGVkIjpmYWxzZSw</w:instrText>
          </w:r>
          <w:r>
            <w:rPr>
              <w:sz w:val="24"/>
              <w:szCs w:val="24"/>
              <w:lang w:val="en-US"/>
            </w:rPr>
            <w:instrText>iU2V4IjowLCJDcmVhdGVkQnkiOiJfSmVubnkiLCJDcmVhdGVkT24iOiIyMDIyLTA3LTIwVDA4OjQ5OjA3IiwiTW9kaWZpZWRCeSI6Il9KZW5ueSIsIklkIjoiN2I4Y2Q2NTEtMjA4ZC00ZmRiLWJhZTMtYjQwNDIzMGQ0NzcwIiwiTW9kaWZpZWRPbiI6IjIwMjItMDctMjBUMDg6NDk6MDciLCJQcm9qZWN0Ijp7IiRyZWYiOiI4In19LHsiJGl</w:instrText>
          </w:r>
          <w:r>
            <w:rPr>
              <w:sz w:val="24"/>
              <w:szCs w:val="24"/>
              <w:lang w:val="en-US"/>
            </w:rPr>
            <w:instrText>kIjoiMTIiLCIkdHlwZSI6IlN3aXNzQWNhZGVtaWMuQ2l0YXZpLlBlcnNvbiwgU3dpc3NBY2FkZW1pYy5DaXRhdmkiLCJGaXJzdE5hbWUiOiJIYWlqaW5nIiwiTGFzdE5hbWUiOiJTdW4iLCJQcm90ZWN0ZWQiOmZhbHNlLCJTZXgiOjAsIkNyZWF0ZWRCeSI6Il9KZW5ueSIsIkNyZWF0ZWRPbiI6IjIwMjItMDctMjBUMDg6NDk6MDciLCJNb2R</w:instrText>
          </w:r>
          <w:r>
            <w:rPr>
              <w:sz w:val="24"/>
              <w:szCs w:val="24"/>
              <w:lang w:val="en-US"/>
            </w:rPr>
            <w:instrText>pZmllZEJ5IjoiX0plbm55IiwiSWQiOiI2ZTUzMmZhNi02YmFkLTQyMjMtOTllZC1kNmJlOTVkNTJmMmUiLCJNb2RpZmllZE9uIjoiMjAyMi0wNy0yMFQwODo0OTowNyIsIlByb2plY3QiOnsiJHJlZiI6IjgifX0seyIkaWQiOiIxMyIsIiR0eXBlIjoiU3dpc3NBY2FkZW1pYy5DaXRhdmkuUGVyc29uLCBTd2lzc0FjYWRlbWljLkNpdGF2aSI</w:instrText>
          </w:r>
          <w:r>
            <w:rPr>
              <w:sz w:val="24"/>
              <w:szCs w:val="24"/>
              <w:lang w:val="en-US"/>
            </w:rPr>
            <w:instrText>sIkZpcnN0TmFtZSI6IlBhdWwiLCJMYXN0TmFtZSI6IkVkd2FyZHMiLCJQcm90ZWN0ZWQiOmZhbHNlLCJTZXgiOjIsIkNyZWF0ZWRCeSI6Il9KZW5ueSIsIkNyZWF0ZWRPbiI6IjIwMjItMDctMjBUMDg6NDk6MDciLCJNb2RpZmllZEJ5IjoiX0plbm55IiwiSWQiOiJiMWRhZTkyYi03MjA0LTRiZWMtOWNjZi1hMmRkMTQwZDIxOTIiLCJNb2R</w:instrText>
          </w:r>
          <w:r>
            <w:rPr>
              <w:sz w:val="24"/>
              <w:szCs w:val="24"/>
              <w:lang w:val="en-US"/>
            </w:rPr>
            <w:instrText>pZmllZE9uIjoiMjAyMi0wNy0yMFQwODo0OTowNyIsIlByb2plY3QiOnsiJHJlZiI6IjgifX0seyIkaWQiOiIxNCIsIiR0eXBlIjoiU3dpc3NBY2FkZW1pYy5DaXRhdmkuUGVyc29uLCBTd2lzc0FjYWRlbWljLkNpdGF2aSIsIkZpcnN0TmFtZSI6Ikh1YSIsIkxhc3ROYW1lIjoiR2FvIiwiUHJvdGVjdGVkIjpmYWxzZSwiU2V4IjowLCJDcmV</w:instrText>
          </w:r>
          <w:r>
            <w:rPr>
              <w:sz w:val="24"/>
              <w:szCs w:val="24"/>
              <w:lang w:val="en-US"/>
            </w:rPr>
            <w:instrText>hdGVkQnkiOiJfSmVubnkiLCJDcmVhdGVkT24iOiIyMDIyLTA3LTIwVDA4OjQ5OjA3IiwiTW9kaWZpZWRCeSI6Il9KZW5ueSIsIklkIjoiYWZjYjhiMjMtMDIwNy00ZTQ2LTgwNTQtMGExMzExZGQ5YTY2IiwiTW9kaWZpZWRPbiI6IjIwMjItMDctMjBUMDg6NDk6MDciLCJQcm9qZWN0Ijp7IiRyZWYiOiI4In19LHsiJGlkIjoiMTUiLCIkdHl</w:instrText>
          </w:r>
          <w:r>
            <w:rPr>
              <w:sz w:val="24"/>
              <w:szCs w:val="24"/>
              <w:lang w:val="en-US"/>
            </w:rPr>
            <w:instrText>wZSI6IlN3aXNzQWNhZGVtaWMuQ2l0YXZpLlBlcnNvbiwgU3dpc3NBY2FkZW1pYy5DaXRhdmkiLCJGaXJzdE5hbWUiOiJGdS1TaGluIiwiTGFzdE5hbWUiOiJZdSIsIlByb3RlY3RlZCI6ZmFsc2UsIlNleCI6MCwiQ3JlYXRlZEJ5IjoiX0plbm55IiwiQ3JlYXRlZE9uIjoiMjAyMi0wNy0yMFQwODo0OTowNyIsIk1vZGlmaWVkQnkiOiJfSmV</w:instrText>
          </w:r>
          <w:r>
            <w:rPr>
              <w:sz w:val="24"/>
              <w:szCs w:val="24"/>
              <w:lang w:val="en-US"/>
            </w:rPr>
            <w:instrText>ubnkiLCJJZCI6IjllMWQyMmI1LWI5MDAtNGQ0Ny04NmMzLTE4YTY0MzQ0NTFhYSIsIk1vZGlmaWVkT24iOiIyMDIyLTA3LTIwVDA4OjQ5OjA3IiwiUHJvamVjdCI6eyIkcmVmIjoiOCJ9fSx7IiRpZCI6IjE2IiwiJHR5cGUiOiJTd2lzc0FjYWRlbWljLkNpdGF2aS5QZXJzb24sIFN3aXNzQWNhZGVtaWMuQ2l0YXZpIiwiRmlyc3ROYW1lIjo</w:instrText>
          </w:r>
          <w:r>
            <w:rPr>
              <w:sz w:val="24"/>
              <w:szCs w:val="24"/>
              <w:lang w:val="en-US"/>
            </w:rPr>
            <w:instrText>iWGlhb3hpIiwiTGFzdE5hbWUiOiJRaWFvIiwiUHJvdGVjdGVkIjpmYWxzZSwiU2V4IjowLCJDcmVhdGVkQnkiOiJfSmVubnkiLCJDcmVhdGVkT24iOiIyMDIyLTA3LTIwVDA4OjQ5OjA3IiwiTW9kaWZpZWRCeSI6Il9KZW5ueSIsIklkIjoiYjZhNmZiNjUtYWQwZi00N2ZhLWE2MTItZDdjZWIxOWM3NTc1IiwiTW9kaWZpZWRPbiI6IjIwMjI</w:instrText>
          </w:r>
          <w:r>
            <w:rPr>
              <w:sz w:val="24"/>
              <w:szCs w:val="24"/>
              <w:lang w:val="en-US"/>
            </w:rPr>
            <w:instrText>tMDctMjBUMDg6NDk6MDciLCJQcm9qZWN0Ijp7IiRyZWYiOiI4In19XSwiQ2l0YXRpb25LZXlVcGRhdGVUeXBlIjowLCJDb2xsYWJvcmF0b3JzIjpbXSwiQ292ZXJQYXRoIjp7IiRpZCI6IjE3IiwiJHR5cGUiOiJTd2lzc0FjYWRlbWljLkNpdGF2aS5MaW5rZWRSZXNvdXJjZSwgU3dpc3NBY2FkZW1pYy5DaXRhdmkiLCJMaW5rZWRSZXNvdXJ</w:instrText>
          </w:r>
          <w:r>
            <w:rPr>
              <w:sz w:val="24"/>
              <w:szCs w:val="24"/>
              <w:lang w:val="en-US"/>
            </w:rPr>
            <w:instrText>jZVR5cGUiOjEsIlVyaVN0cmluZyI6IkhhbiwgTGkgZXQgYWwgMjAxOCAtIE1ldGZvcm1pbiBzdXBwcmVzc2VzIHJldGluYWwgYW5naW9nZW5lc2lzLmpwZyIsIkxpbmtlZFJlc291cmNlU3RhdHVzIjo4LCJQcm9wZXJ0aWVzIjp7IiRpZCI6IjE4IiwiJHR5cGUiOiJTd2lzc0FjYWRlbWljLkNpdGF2aS5MaW5rZWRSZXNvdXJjZVByb3BlcnR</w:instrText>
          </w:r>
          <w:r>
            <w:rPr>
              <w:sz w:val="24"/>
              <w:szCs w:val="24"/>
              <w:lang w:val="en-US"/>
            </w:rPr>
            <w:instrText>pZXMsIFN3aXNzQWNhZGVtaWMuQ2l0YXZpIn0sIlN5bmNGb2xkZXJUeXBlIjowLCJJc0xvY2FsQ2xvdWRQcm9qZWN0RmlsZUxpbmsiOmZhbHNlLCJJc0Nsb3VkUmVzdG9yZSI6ZmFsc2UsIklzQ2xvdWRDb3B5IjpmYWxzZSwiQXR0YWNobWVudEZvbGRlcldhc0luRmFsbGJhY2tNb2RlIjpmYWxzZX0sIkRhdGUyIjoiMDcuMDMuMjAxOCIsIkR</w:instrText>
          </w:r>
          <w:r>
            <w:rPr>
              <w:sz w:val="24"/>
              <w:szCs w:val="24"/>
              <w:lang w:val="en-US"/>
            </w:rPr>
            <w:instrText>vaSI6IjEwLjEzNzEvam91cm5hbC5wb25lLjAxOTMwMzEiLCJFZGl0b3JzIjpbXSwiRXZhbHVhdGlvbkNvbXBsZXhpdHkiOjAsIkV2YWx1YXRpb25Tb3VyY2VUZXh0Rm9ybWF0IjowLCJHcm91cHMiOltdLCJIYXNMYWJlbDEiOmZhbHNlLCJIYXNMYWJlbDIiOmZhbHNlLCJLZXl3b3JkcyI6W10sIkxhbmd1YWdlIjoiZW5nIiwiTGFuZ3VhZ2V</w:instrText>
          </w:r>
          <w:r>
            <w:rPr>
              <w:sz w:val="24"/>
              <w:szCs w:val="24"/>
              <w:lang w:val="en-US"/>
            </w:rPr>
            <w:instrText>Db2RlIjoiZW4iLCJMb2NhdGlvbnMiOlt7IiRpZCI6IjE5IiwiJHR5cGUiOiJTd2lzc0FjYWRlbWljLkNpdGF2aS5Mb2NhdGlvbiwgU3dpc3NBY2FkZW1pYy5DaXRhdmkiLCJBZGRyZXNzIjp7IiRpZCI6IjIwIiwiJHR5cGUiOiJTd2lzc0FjYWRlbWljLkNpdGF2aS5MaW5rZWRSZXNvdXJjZSwgU3dpc3NBY2FkZW1pYy5DaXRhdmkiLCJMaW5</w:instrText>
          </w:r>
          <w:r>
            <w:rPr>
              <w:sz w:val="24"/>
              <w:szCs w:val="24"/>
              <w:lang w:val="en-US"/>
            </w:rPr>
            <w:instrText>rZWRSZXNvdXJjZVR5cGUiOjUsIk9yaWdpbmFsU3RyaW5nIjoiMjk1MTM3NjAiLCJVcmlTdHJpbmciOiJodHRwOi8vd3d3Lm5jYmkubmxtLm5paC5nb3YvcHVibWVkLzI5NTEzNzYwIiwiTGlua2VkUmVzb3VyY2VTdGF0dXMiOjgsIlByb3BlcnRpZXMiOnsiJGlkIjoiMjEiLCIkdHlwZSI6IlN3aXNzQWNhZGVtaWMuQ2l0YXZpLkxpbmtlZFJ</w:instrText>
          </w:r>
          <w:r>
            <w:rPr>
              <w:sz w:val="24"/>
              <w:szCs w:val="24"/>
              <w:lang w:val="en-US"/>
            </w:rPr>
            <w:instrText>lc291cmNlUHJvcGVydGllcywgU3dpc3NBY2FkZW1pYy5DaXRhdmkifSwiU3luY0ZvbGRlclR5cGUiOjAsIklzTG9jYWxDbG91ZFByb2plY3RGaWxlTGluayI6ZmFsc2UsIklzQ2xvdWRSZXN0b3JlIjpmYWxzZSwiSXNDbG91ZENvcHkiOmZhbHNlLCJBdHRhY2htZW50Rm9sZGVyV2FzSW5GYWxsYmFja01vZGUiOmZhbHNlfSwiQW5ub3RhdGl</w:instrText>
          </w:r>
          <w:r>
            <w:rPr>
              <w:sz w:val="24"/>
              <w:szCs w:val="24"/>
              <w:lang w:val="en-US"/>
            </w:rPr>
            <w:instrText>vbnMiOltdLCJMb2NhdGlvblR5cGUiOjAsIk1pcnJvcnNSZWZlcmVuY2VQcm9wZXJ0eUlkIjoxNjQsIkNyZWF0ZWRCeSI6Il9KZW5ueSIsIkNyZWF0ZWRPbiI6IjIwMjItMDctMjBUMDg6NDk6MDciLCJNb2RpZmllZEJ5IjoiX0plbm55IiwiSWQiOiJlNDA5MzRmOC03NTdiLTQ3YWItYmMzOC00ODViNDM4MDUzOTciLCJNb2RpZmllZE9uIjo</w:instrText>
          </w:r>
          <w:r>
            <w:rPr>
              <w:sz w:val="24"/>
              <w:szCs w:val="24"/>
              <w:lang w:val="en-US"/>
            </w:rPr>
            <w:instrText>iMjAyMi0wNy0yMFQwODo0OTowNyIsIlByb2plY3QiOnsiJHJlZiI6IjgifX0seyIkaWQiOiIyMiIsIiR0eXBlIjoiU3dpc3NBY2FkZW1pYy5DaXRhdmkuTG9jYXRpb24sIFN3aXNzQWNhZGVtaWMuQ2l0YXZpIiwiQWRkcmVzcyI6eyIkaWQiOiIyMyIsIiR0eXBlIjoiU3dpc3NBY2FkZW1pYy5DaXRhdmkuTGlua2VkUmVzb3VyY2UsIFN3aXN</w:instrText>
          </w:r>
          <w:r>
            <w:rPr>
              <w:sz w:val="24"/>
              <w:szCs w:val="24"/>
              <w:lang w:val="en-US"/>
            </w:rPr>
            <w:instrText>zQWNhZGVtaWMuQ2l0YXZpIiwiTGlua2VkUmVzb3VyY2VUeXBlIjo1LCJPcmlnaW5hbFN0cmluZyI6IlBNQzU4NDE3MzkiLCJVcmlTdHJpbmciOiJodHRwczovL3d3dy5uY2JpLm5sbS5uaWguZ292L3BtYy9hcnRpY2xlcy9QTUM1ODQxNzM5IiwiTGlua2VkUmVzb3VyY2VTdGF0dXMiOjgsIlByb3BlcnRpZXMiOnsiJGlkIjoiMjQiLCIkdHl</w:instrText>
          </w:r>
          <w:r>
            <w:rPr>
              <w:sz w:val="24"/>
              <w:szCs w:val="24"/>
              <w:lang w:val="en-US"/>
            </w:rPr>
            <w:instrText>wZSI6IlN3aXNzQWNhZGVtaWMuQ2l0YXZpLkxpbmtlZFJlc291cmNlUHJvcGVydGllcywgU3dpc3NBY2FkZW1pYy5DaXRhdmkifSwiU3luY0ZvbGRlclR5cGUiOjAsIklzTG9jYWxDbG91ZFByb2plY3RGaWxlTGluayI6ZmFsc2UsIklzQ2xvdWRSZXN0b3JlIjpmYWxzZSwiSXNDbG91ZENvcHkiOmZhbHNlLCJBdHRhY2htZW50Rm9sZGVyV2F</w:instrText>
          </w:r>
          <w:r>
            <w:rPr>
              <w:sz w:val="24"/>
              <w:szCs w:val="24"/>
              <w:lang w:val="en-US"/>
            </w:rPr>
            <w:instrText>zSW5GYWxsYmFja01vZGUiOmZhbHNlfSwiQW5ub3RhdGlvbnMiOltdLCJMb2NhdGlvblR5cGUiOjAsIk1pcnJvcnNSZWZlcmVuY2VQcm9wZXJ0eUlkIjoyMDgsIkNyZWF0ZWRCeSI6Il9KZW5ueSIsIkNyZWF0ZWRPbiI6IjIwMjItMDctMjBUMDg6NDk6MDciLCJNb2RpZmllZEJ5IjoiX0plbm55IiwiSWQiOiJlNmNmMGRmNy1jODRmLTRlNDY</w:instrText>
          </w:r>
          <w:r>
            <w:rPr>
              <w:sz w:val="24"/>
              <w:szCs w:val="24"/>
              <w:lang w:val="en-US"/>
            </w:rPr>
            <w:instrText>tYjU0OC0zN2RiMTJlNWE0YjIiLCJNb2RpZmllZE9uIjoiMjAyMi0wNy0yMFQwODo0OTowNyIsIlByb2plY3QiOnsiJHJlZiI6IjgifX0seyIkaWQiOiIyNSIsIiR0eXBlIjoiU3dpc3NBY2FkZW1pYy5DaXRhdmkuTG9jYXRpb24sIFN3aXNzQWNhZGVtaWMuQ2l0YXZpIiwiQWRkcmVzcyI6eyIkaWQiOiIyNiIsIiR0eXBlIjoiU3dpc3NBY2F</w:instrText>
          </w:r>
          <w:r>
            <w:rPr>
              <w:sz w:val="24"/>
              <w:szCs w:val="24"/>
              <w:lang w:val="en-US"/>
            </w:rPr>
            <w:instrText>kZW1pYy5DaXRhdmkuTGlua2VkUmVzb3VyY2UsIFN3aXNzQWNhZGVtaWMuQ2l0YXZpIiwiTGlua2VkUmVzb3VyY2VUeXBlIjo1LCJPcmlnaW5hbFN0cmluZyI6IjEwLjEzNzEvam91cm5hbC5wb25lLjAxOTMwMzEiLCJVcmlTdHJpbmciOiJodHRwczovL2RvaS5vcmcvMTAuMTM3MS9qb3VybmFsLnBvbmUuMDE5MzAzMSIsIkxpbmtlZFJlc29</w:instrText>
          </w:r>
          <w:r>
            <w:rPr>
              <w:sz w:val="24"/>
              <w:szCs w:val="24"/>
              <w:lang w:val="en-US"/>
            </w:rPr>
            <w:instrText>1cmNlU3RhdHVzIjo4LCJQcm9wZXJ0aWVzIjp7IiRpZCI6IjI3IiwiJHR5cGUiOiJTd2lzc0FjYWRlbWljLkNpdGF2aS5MaW5rZWRSZXNvdXJjZVByb3BlcnRpZXMsIFN3aXNzQWNhZGVtaWMuQ2l0YXZpIn0sIlN5bmNGb2xkZXJUeXBlIjowLCJJc0xvY2FsQ2xvdWRQcm9qZWN0RmlsZUxpbmsiOmZhbHNlLCJJc0Nsb3VkUmVzdG9yZSI6ZmF</w:instrText>
          </w:r>
          <w:r>
            <w:rPr>
              <w:sz w:val="24"/>
              <w:szCs w:val="24"/>
              <w:lang w:val="en-US"/>
            </w:rPr>
            <w:instrText>sc2UsIklzQ2xvdWRDb3B5IjpmYWxzZSwiQXR0YWNobWVudEZvbGRlcldhc0luRmFsbGJhY2tNb2RlIjpmYWxzZX0sIkFubm90YXRpb25zIjpbXSwiTG9jYXRpb25UeXBlIjowLCJNaXJyb3JzUmVmZXJlbmNlUHJvcGVydHlJZCI6MTI4LCJDcmVhdGVkQnkiOiJfSmVubnkiLCJDcmVhdGVkT24iOiIyMDIyLTA3LTIwVDA4OjQ5OjA3IiwiTW9</w:instrText>
          </w:r>
          <w:r>
            <w:rPr>
              <w:sz w:val="24"/>
              <w:szCs w:val="24"/>
              <w:lang w:val="en-US"/>
            </w:rPr>
            <w:instrText>kaWZpZWRCeSI6Il9KZW5ueSIsIklkIjoiZTQ4YjMwNzctNTBiNy00Yjk1LTg3ZTMtZmY1MTUyZTJkOTQ1IiwiTW9kaWZpZWRPbiI6IjIwMjItMDctMjBUMDg6NDk6MDciLCJQcm9qZWN0Ijp7IiRyZWYiOiI4In19XSwiTnVtYmVyIjoiMyIsIk9yZ2FuaXphdGlvbnMiOltdLCJPdGhlcnNJbnZvbHZlZCI6W10sIlBhZ2VSYW5nZSI6IjxzcD5</w:instrText>
          </w:r>
          <w:r>
            <w:rPr>
              <w:sz w:val="24"/>
              <w:szCs w:val="24"/>
              <w:lang w:val="en-US"/>
            </w:rPr>
            <w:instrText>cclxuICA8bnM+T21pdDwvbnM+XHJcbiAgPG9zPmUwMTkzMDMxPC9vcz5cclxuICA8cHM+ZTAxOTMwMzE8L3BzPlxyXG48L3NwPlxyXG48b3M+ZTAxOTMwMzE8L29zPiIsIlBlcmlvZGljYWwiOnsiJGlkIjoiMjgiLCIkdHlwZSI6IlN3aXNzQWNhZGVtaWMuQ2l0YXZpLlBlcmlvZGljYWwsIFN3aXNzQWNhZGVtaWMuQ2l0YXZpIiwiRWlzc24</w:instrText>
          </w:r>
          <w:r>
            <w:rPr>
              <w:sz w:val="24"/>
              <w:szCs w:val="24"/>
              <w:lang w:val="en-US"/>
            </w:rPr>
            <w:instrText>iOiIxOTMyLTYyMDMiLCJOYW1lIjoiUGxvUyBvbmUiLCJQYWdpbmF0aW9uIjowLCJQcm90ZWN0ZWQiOmZhbHNlLCJVc2VyQWJicmV2aWF0aW9uMSI6IlBMb1MgT25lIiwiQ3JlYXRlZEJ5IjoiX0plbm55IiwiQ3JlYXRlZE9uIjoiMjAyMi0wNy0yMFQwODo0OTowNyIsIk1vZGlmaWVkQnkiOiJfSmVubnkiLCJJZCI6Ijk2ZjkyZDExLTViNzg</w:instrText>
          </w:r>
          <w:r>
            <w:rPr>
              <w:sz w:val="24"/>
              <w:szCs w:val="24"/>
              <w:lang w:val="en-US"/>
            </w:rPr>
            <w:instrText>tNDhjMi1iNzU5LTBiMWFiYTJlYzA3NyIsIk1vZGlmaWVkT24iOiIyMDIyLTA3LTIwVDA4OjQ5OjA3IiwiUHJvamVjdCI6eyIkcmVmIjoiOCJ9fSwiUG1jSWQiOiJQTUM1ODQxNzM5IiwiUHVibGlzaGVycyI6W10sIlB1Yk1lZElkIjoiMjk1MTM3NjAiLCJRdW90YXRpb25zIjpbXSwiUmF0aW5nIjowLCJSZWZlcmVuY2VUeXBlIjoiSm91cm5</w:instrText>
          </w:r>
          <w:r>
            <w:rPr>
              <w:sz w:val="24"/>
              <w:szCs w:val="24"/>
              <w:lang w:val="en-US"/>
            </w:rPr>
            <w:instrText>hbEFydGljbGUiLCJTaG9ydFRpdGxlIjoiSGFuLCBMaSBldCBhbC4gMjAxOCDigJMgTWV0Zm9ybWluIHN1cHByZXNzZXMgcmV0aW5hbCBhbmdpb2dlbmVzaXMiLCJTaG9ydFRpdGxlVXBkYXRlVHlwZSI6MCwiU291cmNlT2ZCaWJsaW9ncmFwaGljSW5mb3JtYXRpb24iOiJQdWJNZWQiLCJTdGF0aWNJZHMiOlsiOTA2OTQyOTUtNjFmYi00MmQ</w:instrText>
          </w:r>
          <w:r>
            <w:rPr>
              <w:sz w:val="24"/>
              <w:szCs w:val="24"/>
              <w:lang w:val="en-US"/>
            </w:rPr>
            <w:instrText>0LWEyNDQtOTI1ZmMyNDUxM2U2Il0sIlRhYmxlT2ZDb250ZW50c0NvbXBsZXhpdHkiOjAsIlRhYmxlT2ZDb250ZW50c1NvdXJjZVRleHRGb3JtYXQiOjAsIlRhc2tzIjpbXSwiVGl0bGUiOiJNZXRmb3JtaW4gc3VwcHJlc3NlcyByZXRpbmFsIGFuZ2lvZ2VuZXNpcyBhbmQgaW5mbGFtbWF0aW9uIGluIHZpdHJvIGFuZCBpbiB2aXZvIiwiVHJ</w:instrText>
          </w:r>
          <w:r>
            <w:rPr>
              <w:sz w:val="24"/>
              <w:szCs w:val="24"/>
              <w:lang w:val="en-US"/>
            </w:rPr>
            <w:instrText>hbnNsYXRvcnMiOltdLCJWb2x1bWUiOiIxMyIsIlllYXIiOiIyMDE4IiwiWWVhclJlc29sdmVkIjoiMjAxOCIsIkNyZWF0ZWRCeSI6Il9KZW5ueSIsIkNyZWF0ZWRPbiI6IjIwMjItMDctMjBUMDg6NDk6MDciLCJNb2RpZmllZEJ5IjoiX0plbm55IiwiSWQiOiIyMGQ0ZjMyMC03ZjY5LTRhMmUtODc3NC0xMDBmZDA3YTgxMmEiLCJNb2RpZml</w:instrText>
          </w:r>
          <w:r>
            <w:rPr>
              <w:sz w:val="24"/>
              <w:szCs w:val="24"/>
              <w:lang w:val="en-US"/>
            </w:rPr>
            <w:instrText>lZE9uIjoiMjAyMi0xMC0zMVQwODoxNjoyNSIsIlByb2plY3QiOnsiJHJlZiI6IjgifX0sIlVzZU51bWJlcmluZ1R5cGVPZlBhcmVudERvY3VtZW50IjpmYWxzZX1dLCJGb3JtYXR0ZWRUZXh0Ijp7IiRpZCI6IjI5IiwiQ291bnQiOjEsIlRleHRVbml0cyI6W3siJGlkIjoiMzAiLCJGb250U3R5bGUiOnsiJGlkIjoiMzEiLCJOZXV0cmFsIjp</w:instrText>
          </w:r>
          <w:r>
            <w:rPr>
              <w:sz w:val="24"/>
              <w:szCs w:val="24"/>
              <w:lang w:val="en-US"/>
            </w:rPr>
            <w:instrText>0cnVlfSwiUmVhZGluZ09yZGVyIjoxLCJUZXh0IjoiKDM1KSJ9XX0sIlRhZyI6IkNpdGF2aVBsYWNlaG9sZGVyI2Q2NDRiMGMzLTMyZWMtNDM0MC1iOWUxLWE1MjEwYmNkMmEwZCIsIlRleHQiOiIoMzUpIiwiV0FJVmVyc2lvbiI6IjYuMTQuMC4wIn0=}</w:instrText>
          </w:r>
          <w:r>
            <w:rPr>
              <w:sz w:val="24"/>
              <w:szCs w:val="24"/>
              <w:lang w:val="en-US"/>
            </w:rPr>
            <w:fldChar w:fldCharType="separate"/>
          </w:r>
          <w:r>
            <w:rPr>
              <w:sz w:val="24"/>
              <w:szCs w:val="24"/>
              <w:lang w:val="en-US"/>
            </w:rPr>
            <w:t>(35)</w:t>
          </w:r>
          <w:r>
            <w:rPr>
              <w:sz w:val="24"/>
              <w:szCs w:val="24"/>
              <w:lang w:val="en-US"/>
            </w:rPr>
            <w:fldChar w:fldCharType="end"/>
          </w:r>
        </w:sdtContent>
      </w:sdt>
      <w:r>
        <w:rPr>
          <w:sz w:val="24"/>
          <w:szCs w:val="24"/>
          <w:lang w:val="en-US"/>
        </w:rPr>
        <w:t>. They found that metformin had significant anti-angiogen</w:t>
      </w:r>
      <w:r>
        <w:rPr>
          <w:sz w:val="24"/>
          <w:szCs w:val="24"/>
          <w:lang w:val="en-US"/>
        </w:rPr>
        <w:t>ic effects by inhibiting proliferation, migration and tube formation of human retinal vascular endothelial cells. In addition, metformin had potent anti-inflammatory effects by suppressing several inflammatory cytokines through both AMPK-dependent and AMPK</w:t>
      </w:r>
      <w:r>
        <w:rPr>
          <w:sz w:val="24"/>
          <w:szCs w:val="24"/>
          <w:lang w:val="en-US"/>
        </w:rPr>
        <w:t xml:space="preserve">-independent pathways </w:t>
      </w:r>
      <w:sdt>
        <w:sdtPr>
          <w:rPr>
            <w:sz w:val="24"/>
            <w:szCs w:val="24"/>
            <w:lang w:val="en-US"/>
          </w:rPr>
          <w:alias w:val="To edit, see citavi.com/edit"/>
          <w:tag w:val="CitaviPlaceholder#ab3adf59-cc5d-4ff8-84ae-67a774e5e66a"/>
          <w:id w:val="-1861803834"/>
          <w:placeholder>
            <w:docPart w:val="1E1C84277E9F4F5CA0D86A39612451A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w:instrText>
          </w:r>
          <w:r>
            <w:rPr>
              <w:sz w:val="24"/>
              <w:szCs w:val="24"/>
              <w:lang w:val="en-US"/>
            </w:rPr>
            <w:instrText>xhY2Vob2xkZXJFbnRyeSwgU3dpc3NBY2FkZW1pYy5DaXRhdmkiLCJJZCI6IjYwY2UzN2E3LWIzZTYtNGM3ZS05OGM5LTMwNTUyMmJlOTQ2NSIsIlJhbmdlTGVuZ3RoIjo0LCJSZWZlcmVuY2VJZCI6IjIwZDRmMzIwLTdmNjktNGEyZS04Nzc0LTEwMGZkMDdhODEyYSIsIlBhZ2VSYW5nZSI6eyIkaWQiOiIzIiwiJHR5cGUiOiJTd2lzc0FjYW</w:instrText>
          </w:r>
          <w:r>
            <w:rPr>
              <w:sz w:val="24"/>
              <w:szCs w:val="24"/>
              <w:lang w:val="en-US"/>
            </w:rPr>
            <w:instrText>RlbWljLlBhZ2VSYW5nZSwgU3dpc3NBY2FkZW1pYyIsIkVuZFBhZ2UiOnsiJGlkIjoiNCIsIiR0eXBlIjoiU3dpc3NBY2FkZW1pYy5QYWdlTnVtYmVyLCBTd2lzc0FjYWRlbWljIiwiSXNGdWxseU51bWVyaWMiOmZhbHNlLCJOdW1iZXJpbmdUeXBlIjowLCJOdW1lcmFsU3lzdGVtIjowfSwiTnVtYmVyaW5nVHlwZSI6MCwiTnVtZXJhbFN5c3</w:instrText>
          </w:r>
          <w:r>
            <w:rPr>
              <w:sz w:val="24"/>
              <w:szCs w:val="24"/>
              <w:lang w:val="en-US"/>
            </w:rPr>
            <w:instrText>RlbSI6MCwiU3RhcnRQYWdlIjp7IiRpZCI6IjUiLCIkdHlwZSI6IlN3aXNzQWNhZGVtaWMuUGFnZU51bWJlciwgU3dpc3NBY2FkZW1pYyIsIklzRnVsbHlOdW1lcmljIjpmYWxzZSwiTnVtYmVyaW5nVHlwZSI6MCwiTnVtZXJhbFN5c3RlbSI6MH19LCJSZWZlcmVuY2UiOnsiJGlkIjoiNiIsIiR0eXBlIjoiU3dpc3NBY2FkZW1pYy5DaXRhdm</w:instrText>
          </w:r>
          <w:r>
            <w:rPr>
              <w:sz w:val="24"/>
              <w:szCs w:val="24"/>
              <w:lang w:val="en-US"/>
            </w:rPr>
            <w:instrText>kuUmVmZXJlbmNlLCBTd2lzc0FjYWRlbWljLkNpdGF2aSIsIkFic3RyYWN0Q29tcGxleGl0eSI6MCwiQWJzdHJhY3RTb3VyY2VUZXh0Rm9ybWF0IjowLCJBdXRob3JzIjpbeyIkaWQiOiI3IiwiJHR5cGUiOiJTd2lzc0FjYWRlbWljLkNpdGF2aS5QZXJzb24sIFN3aXNzQWNhZGVtaWMuQ2l0YXZpIiwiRmlyc3ROYW1lIjoiSmluZyIsIkxhc3</w:instrText>
          </w:r>
          <w:r>
            <w:rPr>
              <w:sz w:val="24"/>
              <w:szCs w:val="24"/>
              <w:lang w:val="en-US"/>
            </w:rPr>
            <w:instrText>ROYW1lIjoiSGFuIiwiUHJvdGVjdGVkIjpmYWxzZSwiU2V4IjoyLCJDcmVhdGVkQnkiOiJfSmVubnkiLCJDcmVhdGVkT24iOiIyMDIyLTA3LTIwVDA4OjQ5OjA3IiwiTW9kaWZpZWRCeSI6Il9KZW5ueSIsIklkIjoiYzQyMTBjZDItNmVlNi00ODM1LWFjMjQtNjY2NmY4ZWEyMWU0IiwiTW9kaWZpZWRPbiI6IjIwMjItMDctMjBUMDg6NDk6MD</w:instrText>
          </w:r>
          <w:r>
            <w:rPr>
              <w:sz w:val="24"/>
              <w:szCs w:val="24"/>
              <w:lang w:val="en-US"/>
            </w:rPr>
            <w:instrText>ciLCJQcm9qZWN0Ijp7IiRpZCI6IjgiLCIkdHlwZSI6IlN3aXNzQWNhZGVtaWMuQ2l0YXZpLlByb2plY3QsIFN3aXNzQWNhZGVtaWMuQ2l0YXZpIn19LHsiJGlkIjoiOSIsIiR0eXBlIjoiU3dpc3NBY2FkZW1pYy5DaXRhdmkuUGVyc29uLCBTd2lzc0FjYWRlbWljLkNpdGF2aSIsIkZpcnN0TmFtZSI6Ill1ZSIsIkxhc3ROYW1lIjoiTGkiLC</w:instrText>
          </w:r>
          <w:r>
            <w:rPr>
              <w:sz w:val="24"/>
              <w:szCs w:val="24"/>
              <w:lang w:val="en-US"/>
            </w:rPr>
            <w:instrText>JQcm90ZWN0ZWQiOmZhbHNlLCJTZXgiOjAsIkNyZWF0ZWRCeSI6Il9KZW5ueSIsIkNyZWF0ZWRPbiI6IjIwMjItMDctMjBUMDg6NDk6MDciLCJNb2RpZmllZEJ5IjoiX0plbm55IiwiSWQiOiIxZjBmMzM2Zi05NzgwLTQ0YmUtODNjZS05NGFkODEwNDFmNGYiLCJNb2RpZmllZE9uIjoiMjAyMi0wNy0yMFQwODo0OTowNyIsIlByb2plY3QiOn</w:instrText>
          </w:r>
          <w:r>
            <w:rPr>
              <w:sz w:val="24"/>
              <w:szCs w:val="24"/>
              <w:lang w:val="en-US"/>
            </w:rPr>
            <w:instrText>siJHJlZiI6IjgifX0seyIkaWQiOiIxMCIsIiR0eXBlIjoiU3dpc3NBY2FkZW1pYy5DaXRhdmkuUGVyc29uLCBTd2lzc0FjYWRlbWljLkNpdGF2aSIsIkZpcnN0TmFtZSI6IlhpdWxpIiwiTGFzdE5hbWUiOiJMaXUiLCJQcm90ZWN0ZWQiOmZhbHNlLCJTZXgiOjAsIkNyZWF0ZWRCeSI6Il9KZW5ueSIsIkNyZWF0ZWRPbiI6IjIwMjItMDctMj</w:instrText>
          </w:r>
          <w:r>
            <w:rPr>
              <w:sz w:val="24"/>
              <w:szCs w:val="24"/>
              <w:lang w:val="en-US"/>
            </w:rPr>
            <w:instrText>BUMDg6NDk6MDciLCJNb2RpZmllZEJ5IjoiX0plbm55IiwiSWQiOiI0YzgxNjc0Mi0xMWIzLTQ5N2EtOTI1OS0yNGQ4OWRmOTk1MTEiLCJNb2RpZmllZE9uIjoiMjAyMi0wNy0yMFQwODo0OTowNyIsIlByb2plY3QiOnsiJHJlZiI6IjgifX0seyIkaWQiOiIxMSIsIiR0eXBlIjoiU3dpc3NBY2FkZW1pYy5DaXRhdmkuUGVyc29uLCBTd2lzc0</w:instrText>
          </w:r>
          <w:r>
            <w:rPr>
              <w:sz w:val="24"/>
              <w:szCs w:val="24"/>
              <w:lang w:val="en-US"/>
            </w:rPr>
            <w:instrText>FjYWRlbWljLkNpdGF2aSIsIkZpcnN0TmFtZSI6IlRvbmdyb25nIiwiTGFzdE5hbWUiOiJaaG91IiwiUHJvdGVjdGVkIjpmYWxzZSwiU2V4IjowLCJDcmVhdGVkQnkiOiJfSmVubnkiLCJDcmVhdGVkT24iOiIyMDIyLTA3LTIwVDA4OjQ5OjA3IiwiTW9kaWZpZWRCeSI6Il9KZW5ueSIsIklkIjoiN2I4Y2Q2NTEtMjA4ZC00ZmRiLWJhZTMtYj</w:instrText>
          </w:r>
          <w:r>
            <w:rPr>
              <w:sz w:val="24"/>
              <w:szCs w:val="24"/>
              <w:lang w:val="en-US"/>
            </w:rPr>
            <w:instrText>QwNDIzMGQ0NzcwIiwiTW9kaWZpZWRPbiI6IjIwMjItMDctMjBUMDg6NDk6MDciLCJQcm9qZWN0Ijp7IiRyZWYiOiI4In19LHsiJGlkIjoiMTIiLCIkdHlwZSI6IlN3aXNzQWNhZGVtaWMuQ2l0YXZpLlBlcnNvbiwgU3dpc3NBY2FkZW1pYy5DaXRhdmkiLCJGaXJzdE5hbWUiOiJIYWlqaW5nIiwiTGFzdE5hbWUiOiJTdW4iLCJQcm90ZWN0ZW</w:instrText>
          </w:r>
          <w:r>
            <w:rPr>
              <w:sz w:val="24"/>
              <w:szCs w:val="24"/>
              <w:lang w:val="en-US"/>
            </w:rPr>
            <w:instrText>QiOmZhbHNlLCJTZXgiOjAsIkNyZWF0ZWRCeSI6Il9KZW5ueSIsIkNyZWF0ZWRPbiI6IjIwMjItMDctMjBUMDg6NDk6MDciLCJNb2RpZmllZEJ5IjoiX0plbm55IiwiSWQiOiI2ZTUzMmZhNi02YmFkLTQyMjMtOTllZC1kNmJlOTVkNTJmMmUiLCJNb2RpZmllZE9uIjoiMjAyMi0wNy0yMFQwODo0OTowNyIsIlByb2plY3QiOnsiJHJlZiI6Ij</w:instrText>
          </w:r>
          <w:r>
            <w:rPr>
              <w:sz w:val="24"/>
              <w:szCs w:val="24"/>
              <w:lang w:val="en-US"/>
            </w:rPr>
            <w:instrText>gifX0seyIkaWQiOiIxMyIsIiR0eXBlIjoiU3dpc3NBY2FkZW1pYy5DaXRhdmkuUGVyc29uLCBTd2lzc0FjYWRlbWljLkNpdGF2aSIsIkZpcnN0TmFtZSI6IlBhdWwiLCJMYXN0TmFtZSI6IkVkd2FyZHMiLCJQcm90ZWN0ZWQiOmZhbHNlLCJTZXgiOjIsIkNyZWF0ZWRCeSI6Il9KZW5ueSIsIkNyZWF0ZWRPbiI6IjIwMjItMDctMjBUMDg6ND</w:instrText>
          </w:r>
          <w:r>
            <w:rPr>
              <w:sz w:val="24"/>
              <w:szCs w:val="24"/>
              <w:lang w:val="en-US"/>
            </w:rPr>
            <w:instrText>k6MDciLCJNb2RpZmllZEJ5IjoiX0plbm55IiwiSWQiOiJiMWRhZTkyYi03MjA0LTRiZWMtOWNjZi1hMmRkMTQwZDIxOTIiLCJNb2RpZmllZE9uIjoiMjAyMi0wNy0yMFQwODo0OTowNyIsIlByb2plY3QiOnsiJHJlZiI6IjgifX0seyIkaWQiOiIxNCIsIiR0eXBlIjoiU3dpc3NBY2FkZW1pYy5DaXRhdmkuUGVyc29uLCBTd2lzc0FjYWRlbW</w:instrText>
          </w:r>
          <w:r>
            <w:rPr>
              <w:sz w:val="24"/>
              <w:szCs w:val="24"/>
              <w:lang w:val="en-US"/>
            </w:rPr>
            <w:instrText>ljLkNpdGF2aSIsIkZpcnN0TmFtZSI6Ikh1YSIsIkxhc3ROYW1lIjoiR2FvIiwiUHJvdGVjdGVkIjpmYWxzZSwiU2V4IjowLCJDcmVhdGVkQnkiOiJfSmVubnkiLCJDcmVhdGVkT24iOiIyMDIyLTA3LTIwVDA4OjQ5OjA3IiwiTW9kaWZpZWRCeSI6Il9KZW5ueSIsIklkIjoiYWZjYjhiMjMtMDIwNy00ZTQ2LTgwNTQtMGExMzExZGQ5YTY2Ii</w:instrText>
          </w:r>
          <w:r>
            <w:rPr>
              <w:sz w:val="24"/>
              <w:szCs w:val="24"/>
              <w:lang w:val="en-US"/>
            </w:rPr>
            <w:instrText>wiTW9kaWZpZWRPbiI6IjIwMjItMDctMjBUMDg6NDk6MDciLCJQcm9qZWN0Ijp7IiRyZWYiOiI4In19LHsiJGlkIjoiMTUiLCIkdHlwZSI6IlN3aXNzQWNhZGVtaWMuQ2l0YXZpLlBlcnNvbiwgU3dpc3NBY2FkZW1pYy5DaXRhdmkiLCJGaXJzdE5hbWUiOiJGdS1TaGluIiwiTGFzdE5hbWUiOiJZdSIsIlByb3RlY3RlZCI6ZmFsc2UsIlNleC</w:instrText>
          </w:r>
          <w:r>
            <w:rPr>
              <w:sz w:val="24"/>
              <w:szCs w:val="24"/>
              <w:lang w:val="en-US"/>
            </w:rPr>
            <w:instrText>I6MCwiQ3JlYXRlZEJ5IjoiX0plbm55IiwiQ3JlYXRlZE9uIjoiMjAyMi0wNy0yMFQwODo0OTowNyIsIk1vZGlmaWVkQnkiOiJfSmVubnkiLCJJZCI6IjllMWQyMmI1LWI5MDAtNGQ0Ny04NmMzLTE4YTY0MzQ0NTFhYSIsIk1vZGlmaWVkT24iOiIyMDIyLTA3LTIwVDA4OjQ5OjA3IiwiUHJvamVjdCI6eyIkcmVmIjoiOCJ9fSx7IiRpZCI6Ij</w:instrText>
          </w:r>
          <w:r>
            <w:rPr>
              <w:sz w:val="24"/>
              <w:szCs w:val="24"/>
              <w:lang w:val="en-US"/>
            </w:rPr>
            <w:instrText>E2IiwiJHR5cGUiOiJTd2lzc0FjYWRlbWljLkNpdGF2aS5QZXJzb24sIFN3aXNzQWNhZGVtaWMuQ2l0YXZpIiwiRmlyc3ROYW1lIjoiWGlhb3hpIiwiTGFzdE5hbWUiOiJRaWFvIiwiUHJvdGVjdGVkIjpmYWxzZSwiU2V4IjowLCJDcmVhdGVkQnkiOiJfSmVubnkiLCJDcmVhdGVkT24iOiIyMDIyLTA3LTIwVDA4OjQ5OjA3IiwiTW9kaWZpZW</w:instrText>
          </w:r>
          <w:r>
            <w:rPr>
              <w:sz w:val="24"/>
              <w:szCs w:val="24"/>
              <w:lang w:val="en-US"/>
            </w:rPr>
            <w:instrText>RCeSI6Il9KZW5ueSIsIklkIjoiYjZhNmZiNjUtYWQwZi00N2ZhLWE2MTItZDdjZWIxOWM3NTc1IiwiTW9kaWZpZWRPbiI6IjIwMjItMDctMjBUMDg6NDk6MDciLCJQcm9qZWN0Ijp7IiRyZWYiOiI4In19XSwiQ2l0YXRpb25LZXlVcGRhdGVUeXBlIjowLCJDb2xsYWJvcmF0b3JzIjpbXSwiQ292ZXJQYXRoIjp7IiRpZCI6IjE3IiwiJHR5cG</w:instrText>
          </w:r>
          <w:r>
            <w:rPr>
              <w:sz w:val="24"/>
              <w:szCs w:val="24"/>
              <w:lang w:val="en-US"/>
            </w:rPr>
            <w:instrText>UiOiJTd2lzc0FjYWRlbWljLkNpdGF2aS5MaW5rZWRSZXNvdXJjZSwgU3dpc3NBY2FkZW1pYy5DaXRhdmkiLCJMaW5rZWRSZXNvdXJjZVR5cGUiOjEsIlVyaVN0cmluZyI6IkhhbiwgTGkgZXQgYWwgMjAxOCAtIE1ldGZvcm1pbiBzdXBwcmVzc2VzIHJldGluYWwgYW5naW9nZW5lc2lzLmpwZyIsIkxpbmtlZFJlc291cmNlU3RhdHVzIjo4LC</w:instrText>
          </w:r>
          <w:r>
            <w:rPr>
              <w:sz w:val="24"/>
              <w:szCs w:val="24"/>
              <w:lang w:val="en-US"/>
            </w:rPr>
            <w:instrText>JQcm9wZXJ0aWVzIjp7IiRpZCI6IjE4IiwiJHR5cGUiOiJTd2lzc0FjYWRlbWljLkNpdGF2aS5MaW5rZWRSZXNvdXJjZVByb3BlcnRpZXMsIFN3aXNzQWNhZGVtaWMuQ2l0YXZpIn0sIlN5bmNGb2xkZXJUeXBlIjowLCJJc0xvY2FsQ2xvdWRQcm9qZWN0RmlsZUxpbmsiOmZhbHNlLCJJc0Nsb3VkUmVzdG9yZSI6ZmFsc2UsIklzQ2xvdWRDb3</w:instrText>
          </w:r>
          <w:r>
            <w:rPr>
              <w:sz w:val="24"/>
              <w:szCs w:val="24"/>
              <w:lang w:val="en-US"/>
            </w:rPr>
            <w:instrText>B5IjpmYWxzZSwiQXR0YWNobWVudEZvbGRlcldhc0luRmFsbGJhY2tNb2RlIjpmYWxzZX0sIkRhdGUyIjoiMDcuMDMuMjAxOCIsIkRvaSI6IjEwLjEzNzEvam91cm5hbC5wb25lLjAxOTMwMzEiLCJFZGl0b3JzIjpbXSwiRXZhbHVhdGlvbkNvbXBsZXhpdHkiOjAsIkV2YWx1YXRpb25Tb3VyY2VUZXh0Rm9ybWF0IjowLCJHcm91cHMiOltdLC</w:instrText>
          </w:r>
          <w:r>
            <w:rPr>
              <w:sz w:val="24"/>
              <w:szCs w:val="24"/>
              <w:lang w:val="en-US"/>
            </w:rPr>
            <w:instrText>JIYXNMYWJlbDEiOmZhbHNlLCJIYXNMYWJlbDIiOmZhbHNlLCJLZXl3b3JkcyI6W10sIkxhbmd1YWdlIjoiZW5nIiwiTGFuZ3VhZ2VDb2RlIjoiZW4iLCJMb2NhdGlvbnMiOlt7IiRpZCI6IjE5IiwiJHR5cGUiOiJTd2lzc0FjYWRlbWljLkNpdGF2aS5Mb2NhdGlvbiwgU3dpc3NBY2FkZW1pYy5DaXRhdmkiLCJBZGRyZXNzIjp7IiRpZCI6Ij</w:instrText>
          </w:r>
          <w:r>
            <w:rPr>
              <w:sz w:val="24"/>
              <w:szCs w:val="24"/>
              <w:lang w:val="en-US"/>
            </w:rPr>
            <w:instrText>IwIiwiJHR5cGUiOiJTd2lzc0FjYWRlbWljLkNpdGF2aS5MaW5rZWRSZXNvdXJjZSwgU3dpc3NBY2FkZW1pYy5DaXRhdmkiLCJMaW5rZWRSZXNvdXJjZVR5cGUiOjUsIk9yaWdpbmFsU3RyaW5nIjoiMjk1MTM3NjAiLCJVcmlTdHJpbmciOiJodHRwOi8vd3d3Lm5jYmkubmxtLm5paC5nb3YvcHVibWVkLzI5NTEzNzYwIiwiTGlua2VkUmVzb3</w:instrText>
          </w:r>
          <w:r>
            <w:rPr>
              <w:sz w:val="24"/>
              <w:szCs w:val="24"/>
              <w:lang w:val="en-US"/>
            </w:rPr>
            <w:instrText>VyY2VTdGF0dXMiOjgsIlByb3BlcnRpZXMiOnsiJGlkIjoiMjEiLCIkdHlwZSI6IlN3aXNzQWNhZGVtaWMuQ2l0YXZpLkxpbmtlZFJlc291cmNlUHJvcGVydGllcywgU3dpc3NBY2FkZW1pYy5DaXRhdmkifSwiU3luY0ZvbGRlclR5cGUiOjAsIklzTG9jYWxDbG91ZFByb2plY3RGaWxlTGluayI6ZmFsc2UsIklzQ2xvdWRSZXN0b3JlIjpmYW</w:instrText>
          </w:r>
          <w:r>
            <w:rPr>
              <w:sz w:val="24"/>
              <w:szCs w:val="24"/>
              <w:lang w:val="en-US"/>
            </w:rPr>
            <w:instrText>xzZSwiSXNDbG91ZENvcHkiOmZhbHNlLCJBdHRhY2htZW50Rm9sZGVyV2FzSW5GYWxsYmFja01vZGUiOmZhbHNlfSwiQW5ub3RhdGlvbnMiOltdLCJMb2NhdGlvblR5cGUiOjAsIk1pcnJvcnNSZWZlcmVuY2VQcm9wZXJ0eUlkIjoxNjQsIkNyZWF0ZWRCeSI6Il9KZW5ueSIsIkNyZWF0ZWRPbiI6IjIwMjItMDctMjBUMDg6NDk6MDciLCJNb2</w:instrText>
          </w:r>
          <w:r>
            <w:rPr>
              <w:sz w:val="24"/>
              <w:szCs w:val="24"/>
              <w:lang w:val="en-US"/>
            </w:rPr>
            <w:instrText>RpZmllZEJ5IjoiX0plbm55IiwiSWQiOiJlNDA5MzRmOC03NTdiLTQ3YWItYmMzOC00ODViNDM4MDUzOTciLCJNb2RpZmllZE9uIjoiMjAyMi0wNy0yMFQwODo0OTowNyIsIlByb2plY3QiOnsiJHJlZiI6IjgifX0seyIkaWQiOiIyMiIsIiR0eXBlIjoiU3dpc3NBY2FkZW1pYy5DaXRhdmkuTG9jYXRpb24sIFN3aXNzQWNhZGVtaWMuQ2l0YX</w:instrText>
          </w:r>
          <w:r>
            <w:rPr>
              <w:sz w:val="24"/>
              <w:szCs w:val="24"/>
              <w:lang w:val="en-US"/>
            </w:rPr>
            <w:instrText>ZpIiwiQWRkcmVzcyI6eyIkaWQiOiIyMyIsIiR0eXBlIjoiU3dpc3NBY2FkZW1pYy5DaXRhdmkuTGlua2VkUmVzb3VyY2UsIFN3aXNzQWNhZGVtaWMuQ2l0YXZpIiwiTGlua2VkUmVzb3VyY2VUeXBlIjo1LCJPcmlnaW5hbFN0cmluZyI6IlBNQzU4NDE3MzkiLCJVcmlTdHJpbmciOiJodHRwczovL3d3dy5uY2JpLm5sbS5uaWguZ292L3BtYy</w:instrText>
          </w:r>
          <w:r>
            <w:rPr>
              <w:sz w:val="24"/>
              <w:szCs w:val="24"/>
              <w:lang w:val="en-US"/>
            </w:rPr>
            <w:instrText>9hcnRpY2xlcy9QTUM1ODQxNzM5IiwiTGlua2VkUmVzb3VyY2VTdGF0dXMiOjgsIlByb3BlcnRpZXMiOnsiJGlkIjoiMjQiLCIkdHlwZSI6IlN3aXNzQWNhZGVtaWMuQ2l0YXZpLkxpbmtlZFJlc291cmNlUHJvcGVydGllcywgU3dpc3NBY2FkZW1pYy5DaXRhdmkifSwiU3luY0ZvbGRlclR5cGUiOjAsIklzTG9jYWxDbG91ZFByb2plY3RGaW</w:instrText>
          </w:r>
          <w:r>
            <w:rPr>
              <w:sz w:val="24"/>
              <w:szCs w:val="24"/>
              <w:lang w:val="en-US"/>
            </w:rPr>
            <w:instrText>xlTGluayI6ZmFsc2UsIklzQ2xvdWRSZXN0b3JlIjpmYWxzZSwiSXNDbG91ZENvcHkiOmZhbHNlLCJBdHRhY2htZW50Rm9sZGVyV2FzSW5GYWxsYmFja01vZGUiOmZhbHNlfSwiQW5ub3RhdGlvbnMiOltdLCJMb2NhdGlvblR5cGUiOjAsIk1pcnJvcnNSZWZlcmVuY2VQcm9wZXJ0eUlkIjoyMDgsIkNyZWF0ZWRCeSI6Il9KZW5ueSIsIkNyZW</w:instrText>
          </w:r>
          <w:r>
            <w:rPr>
              <w:sz w:val="24"/>
              <w:szCs w:val="24"/>
              <w:lang w:val="en-US"/>
            </w:rPr>
            <w:instrText>F0ZWRPbiI6IjIwMjItMDctMjBUMDg6NDk6MDciLCJNb2RpZmllZEJ5IjoiX0plbm55IiwiSWQiOiJlNmNmMGRmNy1jODRmLTRlNDYtYjU0OC0zN2RiMTJlNWE0YjIiLCJNb2RpZmllZE9uIjoiMjAyMi0wNy0yMFQwODo0OTowNyIsIlByb2plY3QiOnsiJHJlZiI6IjgifX0seyIkaWQiOiIyNSIsIiR0eXBlIjoiU3dpc3NBY2FkZW1pYy5DaX</w:instrText>
          </w:r>
          <w:r>
            <w:rPr>
              <w:sz w:val="24"/>
              <w:szCs w:val="24"/>
              <w:lang w:val="en-US"/>
            </w:rPr>
            <w:instrText>RhdmkuTG9jYXRpb24sIFN3aXNzQWNhZGVtaWMuQ2l0YXZpIiwiQWRkcmVzcyI6eyIkaWQiOiIyNiIsIiR0eXBlIjoiU3dpc3NBY2FkZW1pYy5DaXRhdmkuTGlua2VkUmVzb3VyY2UsIFN3aXNzQWNhZGVtaWMuQ2l0YXZpIiwiTGlua2VkUmVzb3VyY2VUeXBlIjo1LCJPcmlnaW5hbFN0cmluZyI6IjEwLjEzNzEvam91cm5hbC5wb25lLjAxOT</w:instrText>
          </w:r>
          <w:r>
            <w:rPr>
              <w:sz w:val="24"/>
              <w:szCs w:val="24"/>
              <w:lang w:val="en-US"/>
            </w:rPr>
            <w:instrText>MwMzEiLCJVcmlTdHJpbmciOiJodHRwczovL2RvaS5vcmcvMTAuMTM3MS9qb3VybmFsLnBvbmUuMDE5MzAzMSIsIkxpbmtlZFJlc291cmNlU3RhdHVzIjo4LCJQcm9wZXJ0aWVzIjp7IiRpZCI6IjI3IiwiJHR5cGUiOiJTd2lzc0FjYWRlbWljLkNpdGF2aS5MaW5rZWRSZXNvdXJjZVByb3BlcnRpZXMsIFN3aXNzQWNhZGVtaWMuQ2l0YXZpIn</w:instrText>
          </w:r>
          <w:r>
            <w:rPr>
              <w:sz w:val="24"/>
              <w:szCs w:val="24"/>
              <w:lang w:val="en-US"/>
            </w:rPr>
            <w:instrText>0sIlN5bmNGb2xkZXJUeXBlIjowLCJJc0xvY2FsQ2xvdWRQcm9qZWN0RmlsZUxpbmsiOmZhbHNlLCJJc0Nsb3VkUmVzdG9yZSI6ZmFsc2UsIklzQ2xvdWRDb3B5IjpmYWxzZSwiQXR0YWNobWVudEZvbGRlcldhc0luRmFsbGJhY2tNb2RlIjpmYWxzZX0sIkFubm90YXRpb25zIjpbXSwiTG9jYXRpb25UeXBlIjowLCJNaXJyb3JzUmVmZXJlbm</w:instrText>
          </w:r>
          <w:r>
            <w:rPr>
              <w:sz w:val="24"/>
              <w:szCs w:val="24"/>
              <w:lang w:val="en-US"/>
            </w:rPr>
            <w:instrText>NlUHJvcGVydHlJZCI6MTI4LCJDcmVhdGVkQnkiOiJfSmVubnkiLCJDcmVhdGVkT24iOiIyMDIyLTA3LTIwVDA4OjQ5OjA3IiwiTW9kaWZpZWRCeSI6Il9KZW5ueSIsIklkIjoiZTQ4YjMwNzctNTBiNy00Yjk1LTg3ZTMtZmY1MTUyZTJkOTQ1IiwiTW9kaWZpZWRPbiI6IjIwMjItMDctMjBUMDg6NDk6MDciLCJQcm9qZWN0Ijp7IiRyZWYiOi</w:instrText>
          </w:r>
          <w:r>
            <w:rPr>
              <w:sz w:val="24"/>
              <w:szCs w:val="24"/>
              <w:lang w:val="en-US"/>
            </w:rPr>
            <w:instrText>I4In19XSwiTnVtYmVyIjoiMyIsIk9yZ2FuaXphdGlvbnMiOltdLCJPdGhlcnNJbnZvbHZlZCI6W10sIlBhZ2VSYW5nZSI6IjxzcD5cclxuICA8bnM+T21pdDwvbnM+XHJcbiAgPG9zPmUwMTkzMDMxPC9vcz5cclxuICA8cHM+ZTAxOTMwMzE8L3BzPlxyXG48L3NwPlxyXG48b3M+ZTAxOTMwMzE8L29zPiIsIlBlcmlvZGljYWwiOnsiJGlkIj</w:instrText>
          </w:r>
          <w:r>
            <w:rPr>
              <w:sz w:val="24"/>
              <w:szCs w:val="24"/>
              <w:lang w:val="en-US"/>
            </w:rPr>
            <w:instrText>oiMjgiLCIkdHlwZSI6IlN3aXNzQWNhZGVtaWMuQ2l0YXZpLlBlcmlvZGljYWwsIFN3aXNzQWNhZGVtaWMuQ2l0YXZpIiwiRWlzc24iOiIxOTMyLTYyMDMiLCJOYW1lIjoiUGxvUyBvbmUiLCJQYWdpbmF0aW9uIjowLCJQcm90ZWN0ZWQiOmZhbHNlLCJVc2VyQWJicmV2aWF0aW9uMSI6IlBMb1MgT25lIiwiQ3JlYXRlZEJ5IjoiX0plbm55Ii</w:instrText>
          </w:r>
          <w:r>
            <w:rPr>
              <w:sz w:val="24"/>
              <w:szCs w:val="24"/>
              <w:lang w:val="en-US"/>
            </w:rPr>
            <w:instrText>wiQ3JlYXRlZE9uIjoiMjAyMi0wNy0yMFQwODo0OTowNyIsIk1vZGlmaWVkQnkiOiJfSmVubnkiLCJJZCI6Ijk2ZjkyZDExLTViNzgtNDhjMi1iNzU5LTBiMWFiYTJlYzA3NyIsIk1vZGlmaWVkT24iOiIyMDIyLTA3LTIwVDA4OjQ5OjA3IiwiUHJvamVjdCI6eyIkcmVmIjoiOCJ9fSwiUG1jSWQiOiJQTUM1ODQxNzM5IiwiUHVibGlzaGVycy</w:instrText>
          </w:r>
          <w:r>
            <w:rPr>
              <w:sz w:val="24"/>
              <w:szCs w:val="24"/>
              <w:lang w:val="en-US"/>
            </w:rPr>
            <w:instrText>I6W10sIlB1Yk1lZElkIjoiMjk1MTM3NjAiLCJRdW90YXRpb25zIjpbXSwiUmF0aW5nIjowLCJSZWZlcmVuY2VUeXBlIjoiSm91cm5hbEFydGljbGUiLCJTaG9ydFRpdGxlIjoiSGFuLCBMaSBldCBhbC4gMjAxOCDigJMgTWV0Zm9ybWluIHN1cHByZXNzZXMgcmV0aW5hbCBhbmdpb2dlbmVzaXMiLCJTaG9ydFRpdGxlVXBkYXRlVHlwZSI6MC</w:instrText>
          </w:r>
          <w:r>
            <w:rPr>
              <w:sz w:val="24"/>
              <w:szCs w:val="24"/>
              <w:lang w:val="en-US"/>
            </w:rPr>
            <w:instrText>wiU291cmNlT2ZCaWJsaW9ncmFwaGljSW5mb3JtYXRpb24iOiJQdWJNZWQiLCJTdGF0aWNJZHMiOlsiOTA2OTQyOTUtNjFmYi00MmQ0LWEyNDQtOTI1ZmMyNDUxM2U2Il0sIlRhYmxlT2ZDb250ZW50c0NvbXBsZXhpdHkiOjAsIlRhYmxlT2ZDb250ZW50c1NvdXJjZVRleHRGb3JtYXQiOjAsIlRhc2tzIjpbXSwiVGl0bGUiOiJNZXRmb3JtaW</w:instrText>
          </w:r>
          <w:r>
            <w:rPr>
              <w:sz w:val="24"/>
              <w:szCs w:val="24"/>
              <w:lang w:val="en-US"/>
            </w:rPr>
            <w:instrText>4gc3VwcHJlc3NlcyByZXRpbmFsIGFuZ2lvZ2VuZXNpcyBhbmQgaW5mbGFtbWF0aW9uIGluIHZpdHJvIGFuZCBpbiB2aXZvIiwiVHJhbnNsYXRvcnMiOltdLCJWb2x1bWUiOiIxMyIsIlllYXIiOiIyMDE4IiwiWWVhclJlc29sdmVkIjoiMjAxOCIsIkNyZWF0ZWRCeSI6Il9KZW5ueSIsIkNyZWF0ZWRPbiI6IjIwMjItMDctMjBUMDg6NDk6MD</w:instrText>
          </w:r>
          <w:r>
            <w:rPr>
              <w:sz w:val="24"/>
              <w:szCs w:val="24"/>
              <w:lang w:val="en-US"/>
            </w:rPr>
            <w:instrText>ciLCJNb2RpZmllZEJ5IjoiX0plbm55IiwiSWQiOiIyMGQ0ZjMyMC03ZjY5LTRhMmUtODc3NC0xMDBmZDA3YTgxMmEiLCJNb2RpZmllZE9uIjoiMjAyMi0xMC0zMVQwODoxNjoyNSIsIlByb2plY3QiOnsiJHJlZiI6IjgifX0sIlVzZU51bWJlcmluZ1R5cGVPZlBhcmVudERvY3VtZW50IjpmYWxzZX1dLCJGb3JtYXR0ZWRUZXh0Ijp7IiRpZC</w:instrText>
          </w:r>
          <w:r>
            <w:rPr>
              <w:sz w:val="24"/>
              <w:szCs w:val="24"/>
              <w:lang w:val="en-US"/>
            </w:rPr>
            <w:instrText>I6IjI5IiwiQ291bnQiOjEsIlRleHRVbml0cyI6W3siJGlkIjoiMzAiLCJGb250U3R5bGUiOnsiJGlkIjoiMzEiLCJOZXV0cmFsIjp0cnVlfSwiUmVhZGluZ09yZGVyIjoxLCJUZXh0IjoiKDM1KSJ9XX0sIlRhZyI6IkNpdGF2aVBsYWNlaG9sZGVyI2FiM2FkZjU5LWNjNWQtNGZmOC04NGFlLTY3YTc3NGU1ZTY2YSIsIlRleHQiOiIoMzUpIi</w:instrText>
          </w:r>
          <w:r>
            <w:rPr>
              <w:sz w:val="24"/>
              <w:szCs w:val="24"/>
              <w:lang w:val="en-US"/>
            </w:rPr>
            <w:instrText>wiV0FJVmVyc2lvbiI6IjYuMTQuMC4wIn0=}</w:instrText>
          </w:r>
          <w:r>
            <w:rPr>
              <w:sz w:val="24"/>
              <w:szCs w:val="24"/>
              <w:lang w:val="en-US"/>
            </w:rPr>
            <w:fldChar w:fldCharType="separate"/>
          </w:r>
          <w:r>
            <w:rPr>
              <w:sz w:val="24"/>
              <w:szCs w:val="24"/>
              <w:lang w:val="en-US"/>
            </w:rPr>
            <w:t>(35)</w:t>
          </w:r>
          <w:r>
            <w:rPr>
              <w:sz w:val="24"/>
              <w:szCs w:val="24"/>
              <w:lang w:val="en-US"/>
            </w:rPr>
            <w:fldChar w:fldCharType="end"/>
          </w:r>
        </w:sdtContent>
      </w:sdt>
      <w:r>
        <w:rPr>
          <w:sz w:val="24"/>
          <w:szCs w:val="24"/>
          <w:lang w:val="en-US"/>
        </w:rPr>
        <w:t>. The authors did not specify which AMPK-independent pathways are involved in the mode of action of metformin. However, their experiments showed that suppression of NF</w:t>
      </w:r>
      <w:r>
        <w:rPr>
          <w:rFonts w:ascii="Symbol" w:hAnsi="Symbol"/>
          <w:sz w:val="24"/>
          <w:szCs w:val="24"/>
          <w:lang w:val="en-US"/>
        </w:rPr>
        <w:t></w:t>
      </w:r>
      <w:r>
        <w:rPr>
          <w:sz w:val="24"/>
          <w:szCs w:val="24"/>
          <w:lang w:val="en-US"/>
        </w:rPr>
        <w:t>B and interleukin-8 by metformin were indepe</w:t>
      </w:r>
      <w:r>
        <w:rPr>
          <w:sz w:val="24"/>
          <w:szCs w:val="24"/>
          <w:lang w:val="en-US"/>
        </w:rPr>
        <w:t>ndent from the AMPK-pathway.</w:t>
      </w:r>
    </w:p>
    <w:p w:rsidR="00051524" w:rsidRDefault="00367442">
      <w:pPr>
        <w:ind w:left="567"/>
        <w:jc w:val="both"/>
        <w:rPr>
          <w:sz w:val="24"/>
          <w:szCs w:val="24"/>
          <w:lang w:val="en-US"/>
        </w:rPr>
      </w:pPr>
      <w:r>
        <w:rPr>
          <w:sz w:val="24"/>
          <w:szCs w:val="24"/>
          <w:lang w:val="en-US"/>
        </w:rPr>
        <w:t xml:space="preserve">Qu et al. examined the effect of metformin on the human retinal pigment epithelium cell line ARPE-19. Cells were put under oxidative stress via glyoxal-induced cytotoxicity </w:t>
      </w:r>
      <w:sdt>
        <w:sdtPr>
          <w:rPr>
            <w:sz w:val="24"/>
            <w:szCs w:val="24"/>
            <w:lang w:val="en-US"/>
          </w:rPr>
          <w:alias w:val="To edit, see citavi.com/edit"/>
          <w:tag w:val="CitaviPlaceholder#307be867-4f3b-4a83-8afc-d7fdf7224a4d"/>
          <w:id w:val="-165482435"/>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w:instrText>
          </w:r>
          <w:r>
            <w:rPr>
              <w:sz w:val="24"/>
              <w:szCs w:val="24"/>
              <w:lang w:val="en-US"/>
            </w:rPr>
            <w:instrText>lzc0FjYWRlbWljLkNpdGF2aS5DaXRhdGlvbnMuV29yZFBsYWNlaG9sZGVyLCBTd2lzc0FjYWRlbWljLkNpdGF2aSIsIkVudHJpZXMiOlt7IiRpZCI6IjIiLCIkdHlwZSI6IlN3aXNzQWNhZGVtaWMuQ2l0YXZpLkNpdGF0aW9ucy5Xb3JkUGxhY2Vob2xkZXJFbnRyeSwgU3dpc3NBY2FkZW1pYy5DaXRhdmkiLCJJZCI6IjM0ZjdhMTI5LWQ2ZW</w:instrText>
          </w:r>
          <w:r>
            <w:rPr>
              <w:sz w:val="24"/>
              <w:szCs w:val="24"/>
              <w:lang w:val="en-US"/>
            </w:rPr>
            <w:instrText>EtNGRhNC04Mjg4LTA3YTgxYzMwNzAxOCIsIlJhbmdlTGVuZ3RoIjo0LCJSZWZlcmVuY2VJZCI6IjA0MzQ0NTQxLTNlM2EtNDU5NS1iZjlkLTg4ZTMwYTEzZjZkYSIsIlBhZ2VSYW5nZSI6eyIkaWQiOiIzIiwiJHR5cGUiOiJTd2lzc0FjYWRlbWljLlBhZ2VSYW5nZSwgU3dpc3NBY2FkZW1pYyIsIkVuZFBhZ2UiOnsiJGlkIjoiNCIsIiR0eX</w:instrText>
          </w:r>
          <w:r>
            <w:rPr>
              <w:sz w:val="24"/>
              <w:szCs w:val="24"/>
              <w:lang w:val="en-US"/>
            </w:rPr>
            <w:instrText>BlIjoiU3dpc3NBY2FkZW1pYy5QYWdlTnVtYmVyLCBTd2lzc0FjYWRlbWljIiwiSXNGdWxseU51bWVyaWMiOmZhbHNlLCJOdW1iZXJpbmdUeXBlIjowLCJOdW1lcmFsU3lzdGVtIjowfSwiTnVtYmVyaW5nVHlwZSI6MCwiTnVtZXJhbFN5c3RlbSI6MCwiU3RhcnRQYWdlIjp7IiRpZCI6IjUiLCIkdHlwZSI6IlN3aXNzQWNhZGVtaWMuUGFnZU</w:instrText>
          </w:r>
          <w:r>
            <w:rPr>
              <w:sz w:val="24"/>
              <w:szCs w:val="24"/>
              <w:lang w:val="en-US"/>
            </w:rPr>
            <w:instrText>51bWJlciwgU3dpc3NBY2FkZW1pYyIsIklzRnVsbHlOdW1lcmljIjpmYWxzZSwiTnVtYmVyaW5nVHlwZSI6MCwiTnVtZXJhbFN5c3RlbSI6MH19LCJSZWZlcmVuY2UiOnsiJGlkIjoiNiIsIiR0eXBlIjoiU3dpc3NBY2FkZW1pYy5DaXRhdmkuUmVmZXJlbmNlLCBTd2lzc0FjYWRlbWljLkNpdGF2aSIsIkFic3RyYWN0Q29tcGxleGl0eSI6MC</w:instrText>
          </w:r>
          <w:r>
            <w:rPr>
              <w:sz w:val="24"/>
              <w:szCs w:val="24"/>
              <w:lang w:val="en-US"/>
            </w:rPr>
            <w:instrText>wiQWJzdHJhY3RTb3VyY2VUZXh0Rm9ybWF0IjowLCJBdXRob3JzIjpbeyIkaWQiOiI3IiwiJHR5cGUiOiJTd2lzc0FjYWRlbWljLkNpdGF2aS5QZXJzb24sIFN3aXNzQWNhZGVtaWMuQ2l0YXZpIiwiRmlyc3ROYW1lIjoiU2ljaGFuZyIsIkxhc3ROYW1lIjoiUXUiLCJQcm90ZWN0ZWQiOmZhbHNlLCJTZXgiOjAsIkNyZWF0ZWRCeSI6Il9KZW</w:instrText>
          </w:r>
          <w:r>
            <w:rPr>
              <w:sz w:val="24"/>
              <w:szCs w:val="24"/>
              <w:lang w:val="en-US"/>
            </w:rPr>
            <w:instrText>5ueSIsIkNyZWF0ZWRPbiI6IjIwMjItMDctMThUMTA6MTM6MTQiLCJNb2RpZmllZEJ5IjoiX0plbm55IiwiSWQiOiIxYWUwODIwMi0yZThjLTQzODItODcxOC04MGNhZWE1MDI4YjEiLCJNb2RpZmllZE9uIjoiMjAyMi0wNy0xOFQxMDoxMzoxNCIsIlByb2plY3QiOnsiJGlkIjoiOCIsIiR0eXBlIjoiU3dpc3NBY2FkZW1pYy5DaXRhdmkuUH</w:instrText>
          </w:r>
          <w:r>
            <w:rPr>
              <w:sz w:val="24"/>
              <w:szCs w:val="24"/>
              <w:lang w:val="en-US"/>
            </w:rPr>
            <w:instrText>JvamVjdCwgU3dpc3NBY2FkZW1pYy5DaXRhdmkifX0seyIkaWQiOiI5IiwiJHR5cGUiOiJTd2lzc0FjYWRlbWljLkNpdGF2aS5QZXJzb24sIFN3aXNzQWNhZGVtaWMuQ2l0YXZpIiwiRmlyc3ROYW1lIjoiQ2hhb3lhbmciLCJMYXN0TmFtZSI6IlpoYW5nIiwiUHJvdGVjdGVkIjpmYWxzZSwiU2V4IjowLCJDcmVhdGVkQnkiOiJfSmVubnkiLC</w:instrText>
          </w:r>
          <w:r>
            <w:rPr>
              <w:sz w:val="24"/>
              <w:szCs w:val="24"/>
              <w:lang w:val="en-US"/>
            </w:rPr>
            <w:instrText>JDcmVhdGVkT24iOiIyMDIyLTA3LTE4VDEwOjEzOjE0IiwiTW9kaWZpZWRCeSI6Il9KZW5ueSIsIklkIjoiZmIzZjZhM2MtMmRmYS00ZjRlLWFmZTEtYTgyYzRkNDk3MmNiIiwiTW9kaWZpZWRPbiI6IjIwMjItMDctMThUMTA6MTM6MTQiLCJQcm9qZWN0Ijp7IiRyZWYiOiI4In19LHsiJGlkIjoiMTAiLCIkdHlwZSI6IlN3aXNzQWNhZGVtaW</w:instrText>
          </w:r>
          <w:r>
            <w:rPr>
              <w:sz w:val="24"/>
              <w:szCs w:val="24"/>
              <w:lang w:val="en-US"/>
            </w:rPr>
            <w:instrText>MuQ2l0YXZpLlBlcnNvbiwgU3dpc3NBY2FkZW1pYy5DaXRhdmkiLCJGaXJzdE5hbWUiOiJEYW5kYW4iLCJMYXN0TmFtZSI6IkxpdSIsIlByb3RlY3RlZCI6ZmFsc2UsIlNleCI6MCwiQ3JlYXRlZEJ5IjoiX0plbm55IiwiQ3JlYXRlZE9uIjoiMjAyMi0wNy0xOFQxMDoxMzoxNCIsIk1vZGlmaWVkQnkiOiJfSmVubnkiLCJJZCI6IjA5MGVmOG</w:instrText>
          </w:r>
          <w:r>
            <w:rPr>
              <w:sz w:val="24"/>
              <w:szCs w:val="24"/>
              <w:lang w:val="en-US"/>
            </w:rPr>
            <w:instrText>YzLTcyNDAtNGRlNS1hMTcxLTAwNzk1NDMwOGIyNyIsIk1vZGlmaWVkT24iOiIyMDIyLTA3LTE4VDEwOjEzOjE0IiwiUHJvamVjdCI6eyIkcmVmIjoiOCJ9fSx7IiRpZCI6IjExIiwiJHR5cGUiOiJTd2lzc0FjYWRlbWljLkNpdGF2aS5QZXJzb24sIFN3aXNzQWNhZGVtaWMuQ2l0YXZpIiwiRmlyc3ROYW1lIjoiSmluZyIsIkxhc3ROYW1lIj</w:instrText>
          </w:r>
          <w:r>
            <w:rPr>
              <w:sz w:val="24"/>
              <w:szCs w:val="24"/>
              <w:lang w:val="en-US"/>
            </w:rPr>
            <w:instrText>oiV3UiLCJQcm90ZWN0ZWQiOmZhbHNlLCJTZXgiOjIsIkNyZWF0ZWRCeSI6Il9KZW5ueSIsIkNyZWF0ZWRPbiI6IjIwMjItMDctMThUMTA6MTM6MTQiLCJNb2RpZmllZEJ5IjoiX0plbm55IiwiSWQiOiI1MTczNjYxNi1hOGMzLTRmNmUtOGI3NS04MTg4YTMxNTE3N2EiLCJNb2RpZmllZE9uIjoiMjAyMi0wNy0xOFQxMDoxMzoxNCIsIlByb2</w:instrText>
          </w:r>
          <w:r>
            <w:rPr>
              <w:sz w:val="24"/>
              <w:szCs w:val="24"/>
              <w:lang w:val="en-US"/>
            </w:rPr>
            <w:instrText>plY3QiOnsiJHJlZiI6IjgifX0seyIkaWQiOiIxMiIsIiR0eXBlIjoiU3dpc3NBY2FkZW1pYy5DaXRhdmkuUGVyc29uLCBTd2lzc0FjYWRlbWljLkNpdGF2aSIsIkZpcnN0TmFtZSI6IkhhaWJpbiIsIkxhc3ROYW1lIjoiVGlhbiIsIlByb3RlY3RlZCI6ZmFsc2UsIlNleCI6MCwiQ3JlYXRlZEJ5IjoiX0plbm55IiwiQ3JlYXRlZE9uIjoiMj</w:instrText>
          </w:r>
          <w:r>
            <w:rPr>
              <w:sz w:val="24"/>
              <w:szCs w:val="24"/>
              <w:lang w:val="en-US"/>
            </w:rPr>
            <w:instrText>AyMi0wNy0xOFQxMDoxMzoxNCIsIk1vZGlmaWVkQnkiOiJfSmVubnkiLCJJZCI6ImM3NGQ5MDU2LTE5NmYtNGMwNC05NmIzLTQxMmNiOGRlOTEwMSIsIk1vZGlmaWVkT24iOiIyMDIyLTA3LTE4VDEwOjEzOjE0IiwiUHJvamVjdCI6eyIkcmVmIjoiOCJ9fSx7IiRpZCI6IjEzIiwiJHR5cGUiOiJTd2lzc0FjYWRlbWljLkNpdGF2aS5QZXJzb2</w:instrText>
          </w:r>
          <w:r>
            <w:rPr>
              <w:sz w:val="24"/>
              <w:szCs w:val="24"/>
              <w:lang w:val="en-US"/>
            </w:rPr>
            <w:instrText>4sIFN3aXNzQWNhZGVtaWMuQ2l0YXZpIiwiRmlyc3ROYW1lIjoiTGl4aWEiLCJMYXN0TmFtZSI6Ikx1IiwiUHJvdGVjdGVkIjpmYWxzZSwiU2V4IjowLCJDcmVhdGVkQnkiOiJfSmVubnkiLCJDcmVhdGVkT24iOiIyMDIyLTA3LTE4VDEwOjEzOjE0IiwiTW9kaWZpZWRCeSI6Il9KZW5ueSIsIklkIjoiMmRhYTJlNWUtODIyYS00ZDI4LWJkND</w:instrText>
          </w:r>
          <w:r>
            <w:rPr>
              <w:sz w:val="24"/>
              <w:szCs w:val="24"/>
              <w:lang w:val="en-US"/>
            </w:rPr>
            <w:instrText>ktNTdmYjQ1ZGY4NTYzIiwiTW9kaWZpZWRPbiI6IjIwMjItMDctMThUMTA6MTM6MTQiLCJQcm9qZWN0Ijp7IiRyZWYiOiI4In19LHsiJGlkIjoiMTQiLCIkdHlwZSI6IlN3aXNzQWNhZGVtaWMuQ2l0YXZpLlBlcnNvbiwgU3dpc3NBY2FkZW1pYy5DaXRhdmkiLCJGaXJzdE5hbWUiOiJHdW8tVG9uZyIsIkxhc3ROYW1lIjoiWHUiLCJQcm90ZW</w:instrText>
          </w:r>
          <w:r>
            <w:rPr>
              <w:sz w:val="24"/>
              <w:szCs w:val="24"/>
              <w:lang w:val="en-US"/>
            </w:rPr>
            <w:instrText>N0ZWQiOmZhbHNlLCJTZXgiOjAsIkNyZWF0ZWRCeSI6Il9KZW5ueSIsIkNyZWF0ZWRPbiI6IjIwMjItMDctMThUMTA6MTM6MTQiLCJNb2RpZmllZEJ5IjoiX0plbm55IiwiSWQiOiJhYmE2M2JlNS0zM2QxLTQ1YzMtYWVhMi1mOGNhZDU5ODBhMWUiLCJNb2RpZmllZE9uIjoiMjAyMi0wNy0xOFQxMDoxMzoxNCIsIlByb2plY3QiOnsiJHJlZi</w:instrText>
          </w:r>
          <w:r>
            <w:rPr>
              <w:sz w:val="24"/>
              <w:szCs w:val="24"/>
              <w:lang w:val="en-US"/>
            </w:rPr>
            <w:instrText>I6IjgifX0seyIkaWQiOiIxNSIsIiR0eXBlIjoiU3dpc3NBY2FkZW1pYy5DaXRhdmkuUGVyc29uLCBTd2lzc0FjYWRlbWljLkNpdGF2aSIsIkZpcnN0TmFtZSI6IkZhbmciLCJMYXN0TmFtZSI6IkxpdSIsIlByb3RlY3RlZCI6ZmFsc2UsIlNleCI6MCwiQ3JlYXRlZEJ5IjoiX0plbm55IiwiQ3JlYXRlZE9uIjoiMjAyMi0wNy0xOFQxMDoxMz</w:instrText>
          </w:r>
          <w:r>
            <w:rPr>
              <w:sz w:val="24"/>
              <w:szCs w:val="24"/>
              <w:lang w:val="en-US"/>
            </w:rPr>
            <w:instrText>oxNCIsIk1vZGlmaWVkQnkiOiJfSmVubnkiLCJJZCI6IjI3ZGUwZDhkLTgxZDgtNDU0MC04OTk2LTUwOWE1ZjRhNGI4YyIsIk1vZGlmaWVkT24iOiIyMDIyLTA3LTE4VDEwOjEzOjE0IiwiUHJvamVjdCI6eyIkcmVmIjoiOCJ9fSx7IiRpZCI6IjE2IiwiJHR5cGUiOiJTd2lzc0FjYWRlbWljLkNpdGF2aS5QZXJzb24sIFN3aXNzQWNhZGVtaW</w:instrText>
          </w:r>
          <w:r>
            <w:rPr>
              <w:sz w:val="24"/>
              <w:szCs w:val="24"/>
              <w:lang w:val="en-US"/>
            </w:rPr>
            <w:instrText>MuQ2l0YXZpIiwiRmlyc3ROYW1lIjoiSmluZ2ZhIiwiTGFzdE5hbWUiOiJaaGFuZyIsIlByb3RlY3RlZCI6ZmFsc2UsIlNleCI6MCwiQ3JlYXRlZEJ5IjoiX0plbm55IiwiQ3JlYXRlZE9uIjoiMjAyMi0wNy0xOFQxMDoxMzoxNCIsIk1vZGlmaWVkQnkiOiJfSmVubnkiLCJJZCI6IjU3N2RlYmYyLTA4NjUtNGEwNS1iMTg1LTJhMDgwZTk3OD</w:instrText>
          </w:r>
          <w:r>
            <w:rPr>
              <w:sz w:val="24"/>
              <w:szCs w:val="24"/>
              <w:lang w:val="en-US"/>
            </w:rPr>
            <w:instrText>Q3YiIsIk1vZGlmaWVkT24iOiIyMDIyLTA3LTE4VDEwOjEzOjE0IiwiUHJvamVjdCI6eyIkcmVmIjoiOCJ9fV0sIkNpdGF0aW9uS2V5VXBkYXRlVHlwZSI6MCwiQ29sbGFib3JhdG9ycyI6W10sIkNvdmVyUGF0aCI6eyIkaWQiOiIxNyIsIiR0eXBlIjoiU3dpc3NBY2FkZW1pYy5DaXRhdmkuTGlua2VkUmVzb3VyY2UsIFN3aXNzQWNhZGVtaW</w:instrText>
          </w:r>
          <w:r>
            <w:rPr>
              <w:sz w:val="24"/>
              <w:szCs w:val="24"/>
              <w:lang w:val="en-US"/>
            </w:rPr>
            <w:instrText>MuQ2l0YXZpIiwiTGlua2VkUmVzb3VyY2VUeXBlIjoxLCJVcmlTdHJpbmciOiJRdSwgWmhhbmcgZXQgYWwgMjAyMCAtIE1ldGZvcm1pbiBQcm90ZWN0cyBBUlBFLTE5IENlbGxzLmpwZyIsIkxpbmtlZFJlc291cmNlU3RhdHVzIjo4LCJQcm9wZXJ0aWVzIjp7IiRpZCI6IjE4IiwiJHR5cGUiOiJTd2lzc0FjYWRlbWljLkNpdGF2aS5MaW5rZW</w:instrText>
          </w:r>
          <w:r>
            <w:rPr>
              <w:sz w:val="24"/>
              <w:szCs w:val="24"/>
              <w:lang w:val="en-US"/>
            </w:rPr>
            <w:instrText>RSZXNvdXJjZVByb3BlcnRpZXMsIFN3aXNzQWNhZGVtaWMuQ2l0YXZpIn0sIlN5bmNGb2xkZXJUeXBlIjowLCJJc0xvY2FsQ2xvdWRQcm9qZWN0RmlsZUxpbmsiOmZhbHNlLCJJc0Nsb3VkUmVzdG9yZSI6ZmFsc2UsIklzQ2xvdWRDb3B5IjpmYWxzZSwiQXR0YWNobWVudEZvbGRlcldhc0luRmFsbGJhY2tNb2RlIjpmYWxzZX0sIkRhdGUyIj</w:instrText>
          </w:r>
          <w:r>
            <w:rPr>
              <w:sz w:val="24"/>
              <w:szCs w:val="24"/>
              <w:lang w:val="en-US"/>
            </w:rPr>
            <w:instrText>oiMDkuMDcuMjAyMCIsIkRvaSI6IjEwLjExNTUvMjAyMC8xNzQwOTQzIiwiRWRpdG9ycyI6W10sIkV2YWx1YXRpb25Db21wbGV4aXR5IjowLCJFdmFsdWF0aW9uU291cmNlVGV4dEZvcm1hdCI6MCwiR3JvdXBzIjpbXSwiSGFzTGFiZWwxIjpmYWxzZSwiSGFzTGFiZWwyIjpmYWxzZSwiS2V5d29yZHMiOltdLCJMYW5ndWFnZSI6ImVuZyIsIk</w:instrText>
          </w:r>
          <w:r>
            <w:rPr>
              <w:sz w:val="24"/>
              <w:szCs w:val="24"/>
              <w:lang w:val="en-US"/>
            </w:rPr>
            <w:instrText>xhbmd1YWdlQ29kZSI6ImVuIiwiTG9jYXRpb25zIjpbeyIkaWQiOiIxOSIsIiR0eXBlIjoiU3dpc3NBY2FkZW1pYy5DaXRhdmkuTG9jYXRpb24sIFN3aXNzQWNhZGVtaWMuQ2l0YXZpIiwiQWRkcmVzcyI6eyIkaWQiOiIyMCIsIiR0eXBlIjoiU3dpc3NBY2FkZW1pYy5DaXRhdmkuTGlua2VkUmVzb3VyY2UsIFN3aXNzQWNhZGVtaWMuQ2l0YX</w:instrText>
          </w:r>
          <w:r>
            <w:rPr>
              <w:sz w:val="24"/>
              <w:szCs w:val="24"/>
              <w:lang w:val="en-US"/>
            </w:rPr>
            <w:instrText>ZpIiwiTGlua2VkUmVzb3VyY2VUeXBlIjo1LCJPcmlnaW5hbFN0cmluZyI6IjEwLjExNTUvMjAyMC8xNzQwOTQzIiwiVXJpU3RyaW5nIjoiaHR0cHM6Ly9kb2kub3JnLzEwLjExNTUvMjAyMC8xNzQwOTQzIiwiTGlua2VkUmVzb3VyY2VTdGF0dXMiOjgsIlByb3BlcnRpZXMiOnsiJGlkIjoiMjEiLCIkdHlwZSI6IlN3aXNzQWNhZGVtaWMuQ2</w:instrText>
          </w:r>
          <w:r>
            <w:rPr>
              <w:sz w:val="24"/>
              <w:szCs w:val="24"/>
              <w:lang w:val="en-US"/>
            </w:rPr>
            <w:instrText>l0YXZpLkxpbmtlZFJlc291cmNlUHJvcGVydGllcywgU3dpc3NBY2FkZW1pYy5DaXRhdmkifSwiU3luY0ZvbGRlclR5cGUiOjAsIklzTG9jYWxDbG91ZFByb2plY3RGaWxlTGluayI6ZmFsc2UsIklzQ2xvdWRSZXN0b3JlIjpmYWxzZSwiSXNDbG91ZENvcHkiOmZhbHNlLCJBdHRhY2htZW50Rm9sZGVyV2FzSW5GYWxsYmFja01vZGUiOmZhbH</w:instrText>
          </w:r>
          <w:r>
            <w:rPr>
              <w:sz w:val="24"/>
              <w:szCs w:val="24"/>
              <w:lang w:val="en-US"/>
            </w:rPr>
            <w:instrText>NlfSwiQW5ub3RhdGlvbnMiOltdLCJMb2NhdGlvblR5cGUiOjAsIk1pcnJvcnNSZWZlcmVuY2VQcm9wZXJ0eUlkIjoxMjgsIkNyZWF0ZWRCeSI6Il9KZW5ueSIsIkNyZWF0ZWRPbiI6IjIwMjItMDctMThUMTA6MTM6MTQiLCJNb2RpZmllZEJ5IjoiX0plbm55IiwiSWQiOiJlNWRmN2FiMC02Yjc0LTRjMDItODgzNy1jN2VlMmE2NDAzMjUiLC</w:instrText>
          </w:r>
          <w:r>
            <w:rPr>
              <w:sz w:val="24"/>
              <w:szCs w:val="24"/>
              <w:lang w:val="en-US"/>
            </w:rPr>
            <w:instrText>JNb2RpZmllZE9uIjoiMjAyMi0wNy0xOFQxMDoxMzoxNCIsIlByb2plY3QiOnsiJHJlZiI6IjgifX0seyIkaWQiOiIyMiIsIiR0eXBlIjoiU3dpc3NBY2FkZW1pYy5DaXRhdmkuTG9jYXRpb24sIFN3aXNzQWNhZGVtaWMuQ2l0YXZpIiwiQWRkcmVzcyI6eyIkaWQiOiIyMyIsIiR0eXBlIjoiU3dpc3NBY2FkZW1pYy5DaXRhdmkuTGlua2VkUm</w:instrText>
          </w:r>
          <w:r>
            <w:rPr>
              <w:sz w:val="24"/>
              <w:szCs w:val="24"/>
              <w:lang w:val="en-US"/>
            </w:rPr>
            <w:instrText>Vzb3VyY2UsIFN3aXNzQWNhZGVtaWMuQ2l0YXZpIiwiTGlua2VkUmVzb3VyY2VUeXBlIjo1LCJPcmlnaW5hbFN0cmluZyI6IjMyNjk1MjUzIiwiVXJpU3RyaW5nIjoiaHR0cDovL3d3dy5uY2JpLm5sbS5uaWguZ292L3B1Ym1lZC8zMjY5NTI1MyIsIkxpbmtlZFJlc291cmNlU3RhdHVzIjo4LCJQcm9wZXJ0aWVzIjp7IiRpZCI6IjI0IiwiJH</w:instrText>
          </w:r>
          <w:r>
            <w:rPr>
              <w:sz w:val="24"/>
              <w:szCs w:val="24"/>
              <w:lang w:val="en-US"/>
            </w:rPr>
            <w:instrText>R5cGUiOiJTd2lzc0FjYWRlbWljLkNpdGF2aS5MaW5rZWRSZXNvdXJjZVByb3BlcnRpZXMsIFN3aXNzQWNhZGVtaWMuQ2l0YXZpIn0sIlN5bmNGb2xkZXJUeXBlIjowLCJJc0xvY2FsQ2xvdWRQcm9qZWN0RmlsZUxpbmsiOmZhbHNlLCJJc0Nsb3VkUmVzdG9yZSI6ZmFsc2UsIklzQ2xvdWRDb3B5IjpmYWxzZSwiQXR0YWNobWVudEZvbGRlcl</w:instrText>
          </w:r>
          <w:r>
            <w:rPr>
              <w:sz w:val="24"/>
              <w:szCs w:val="24"/>
              <w:lang w:val="en-US"/>
            </w:rPr>
            <w:instrText>dhc0luRmFsbGJhY2tNb2RlIjpmYWxzZX0sIkFubm90YXRpb25zIjpbXSwiTG9jYXRpb25UeXBlIjowLCJNaXJyb3JzUmVmZXJlbmNlUHJvcGVydHlJZCI6MTY0LCJDcmVhdGVkQnkiOiJfSmVubnkiLCJDcmVhdGVkT24iOiIyMDIyLTA3LTE4VDEwOjEzOjE0IiwiTW9kaWZpZWRCeSI6Il9KZW5ueSIsIklkIjoiNGUzODk0N2UtYjc2ZC00Yj</w:instrText>
          </w:r>
          <w:r>
            <w:rPr>
              <w:sz w:val="24"/>
              <w:szCs w:val="24"/>
              <w:lang w:val="en-US"/>
            </w:rPr>
            <w:instrText>E3LWE4MjItNjhiNTAwNDM3MTQ2IiwiTW9kaWZpZWRPbiI6IjIwMjItMDctMThUMTA6MTM6MTQiLCJQcm9qZWN0Ijp7IiRyZWYiOiI4In19LHsiJGlkIjoiMjUiLCIkdHlwZSI6IlN3aXNzQWNhZGVtaWMuQ2l0YXZpLkxvY2F0aW9uLCBTd2lzc0FjYWRlbWljLkNpdGF2aSIsIkFkZHJlc3MiOnsiJGlkIjoiMjYiLCIkdHlwZSI6IlN3aXNzQW</w:instrText>
          </w:r>
          <w:r>
            <w:rPr>
              <w:sz w:val="24"/>
              <w:szCs w:val="24"/>
              <w:lang w:val="en-US"/>
            </w:rPr>
            <w:instrText>NhZGVtaWMuQ2l0YXZpLkxpbmtlZFJlc291cmNlLCBTd2lzc0FjYWRlbWljLkNpdGF2aSIsIkxpbmtlZFJlc291cmNlVHlwZSI6NSwiT3JpZ2luYWxTdHJpbmciOiJQTUM3MzY4OTMzIiwiVXJpU3RyaW5nIjoiaHR0cHM6Ly93d3cubmNiaS5ubG0ubmloLmdvdi9wbWMvYXJ0aWNsZXMvUE1DNzM2ODkzMyIsIkxpbmtlZFJlc291cmNlU3RhdH</w:instrText>
          </w:r>
          <w:r>
            <w:rPr>
              <w:sz w:val="24"/>
              <w:szCs w:val="24"/>
              <w:lang w:val="en-US"/>
            </w:rPr>
            <w:instrText>VzIjo4LCJQcm9wZXJ0aWVzIjp7IiRpZCI6IjI3IiwiJHR5cGUiOiJTd2lzc0FjYWRlbWljLkNpdGF2aS5MaW5rZWRSZXNvdXJjZVByb3BlcnRpZXMsIFN3aXNzQWNhZGVtaWMuQ2l0YXZpIn0sIlN5bmNGb2xkZXJUeXBlIjowLCJJc0xvY2FsQ2xvdWRQcm9qZWN0RmlsZUxpbmsiOmZhbHNlLCJJc0Nsb3VkUmVzdG9yZSI6ZmFsc2UsIklzQ2</w:instrText>
          </w:r>
          <w:r>
            <w:rPr>
              <w:sz w:val="24"/>
              <w:szCs w:val="24"/>
              <w:lang w:val="en-US"/>
            </w:rPr>
            <w:instrText>xvdWRDb3B5IjpmYWxzZSwiQXR0YWNobWVudEZvbGRlcldhc0luRmFsbGJhY2tNb2RlIjpmYWxzZX0sIkFubm90YXRpb25zIjpbXSwiTG9jYXRpb25UeXBlIjowLCJNaXJyb3JzUmVmZXJlbmNlUHJvcGVydHlJZCI6MjA4LCJDcmVhdGVkQnkiOiJfSmVubnkiLCJDcmVhdGVkT24iOiIyMDIyLTA3LTE4VDEwOjEzOjE0IiwiTW9kaWZpZWRCeS</w:instrText>
          </w:r>
          <w:r>
            <w:rPr>
              <w:sz w:val="24"/>
              <w:szCs w:val="24"/>
              <w:lang w:val="en-US"/>
            </w:rPr>
            <w:instrText>I6Il9KZW5ueSIsIklkIjoiY2E4YWQyYjYtOTdlNC00NDA3LWE5YzYtZjBlOTU2MjFlNjExIiwiTW9kaWZpZWRPbiI6IjIwMjItMDctMThUMTA6MTM6MTQiLCJQcm9qZWN0Ijp7IiRyZWYiOiI4In19XSwiTnVtYmVyT2ZWb2x1bWVzIjoiMTc0MDk0MyIsIk9yZ2FuaXphdGlvbnMiOltdLCJPdGhlcnNJbnZvbHZlZCI6W10sIlBhZ2VSYW5nZS</w:instrText>
          </w:r>
          <w:r>
            <w:rPr>
              <w:sz w:val="24"/>
              <w:szCs w:val="24"/>
              <w:lang w:val="en-US"/>
            </w:rPr>
            <w:instrText>I6IjxzcD5cclxuICA8bj4xPC9uPlxyXG4gIDxpbj50cnVlPC9pbj5cclxuICA8b3M+MTwvb3M+XHJcbiAgPHBzPjE8L3BzPlxyXG48L3NwPlxyXG48ZXA+XHJcbiAgPG4+MTI8L24+XHJcbiAgPGluPnRydWU8L2luPlxyXG4gIDxvcz4xMjwvb3M+XHJcbiAgPHBzPjEyPC9wcz5cclxuPC9lcD5cclxuPG9zPjEtMTI8L29zPiIsIlBlcmlvZG</w:instrText>
          </w:r>
          <w:r>
            <w:rPr>
              <w:sz w:val="24"/>
              <w:szCs w:val="24"/>
              <w:lang w:val="en-US"/>
            </w:rPr>
            <w:instrText>ljYWwiOnsiJGlkIjoiMjgiLCIkdHlwZSI6IlN3aXNzQWNhZGVtaWMuQ2l0YXZpLlBlcmlvZGljYWwsIFN3aXNzQWNhZGVtaWMuQ2l0YXZpIiwiRWlzc24iOiIxOTQyLTA5OTQiLCJOYW1lIjoiT3hpZGF0aXZlIG1lZGljaW5lIGFuZCBjZWxsdWxhciBsb25nZXZpdHkiLCJQYWdpbmF0aW9uIjowLCJQcm90ZWN0ZWQiOmZhbHNlLCJVc2VyQW</w:instrText>
          </w:r>
          <w:r>
            <w:rPr>
              <w:sz w:val="24"/>
              <w:szCs w:val="24"/>
              <w:lang w:val="en-US"/>
            </w:rPr>
            <w:instrText>JicmV2aWF0aW9uMSI6Ik94aWQgTWVkIENlbGwgTG9uZ2V2IiwiQ3JlYXRlZEJ5IjoiX0plbm55IiwiQ3JlYXRlZE9uIjoiMjAyMi0wNy0xOFQxMDoxMzoxNCIsIk1vZGlmaWVkQnkiOiJfSmVubnkiLCJJZCI6ImUyYzQ0NDQ4LTkwMmYtNGQ4Zi1hNTE3LTE0MDc2MGU3ODIwYyIsIk1vZGlmaWVkT24iOiIyMDIyLTA3LTE4VDEwOjEzOjE0Ii</w:instrText>
          </w:r>
          <w:r>
            <w:rPr>
              <w:sz w:val="24"/>
              <w:szCs w:val="24"/>
              <w:lang w:val="en-US"/>
            </w:rPr>
            <w:instrText>wiUHJvamVjdCI6eyIkcmVmIjoiOCJ9fSwiUG1jSWQiOiJQTUM3MzY4OTMzIiwiUHVibGlzaGVycyI6W10sIlB1Yk1lZElkIjoiMzI2OTUyNTMiLCJRdW90YXRpb25zIjpbXSwiUmF0aW5nIjowLCJSZWZlcmVuY2VUeXBlIjoiSm91cm5hbEFydGljbGUiLCJTaG9ydFRpdGxlIjoiUXUsIFpoYW5nIGV0IGFsLiAyMDIwIOKAkyBNZXRmb3JtaW</w:instrText>
          </w:r>
          <w:r>
            <w:rPr>
              <w:sz w:val="24"/>
              <w:szCs w:val="24"/>
              <w:lang w:val="en-US"/>
            </w:rPr>
            <w:instrText>4gUHJvdGVjdHMgQVJQRS0xOSBDZWxscyIsIlNob3J0VGl0bGVVcGRhdGVUeXBlIjowLCJTb3VyY2VPZkJpYmxpb2dyYXBoaWNJbmZvcm1hdGlvbiI6IlB1Yk1lZCIsIlN0YXRpY0lkcyI6WyI4MGYzMTM5Ni0wNjMzLTRjNDQtYTQ2OS04NWNkMzA2NzVmZTAiXSwiVGFibGVPZkNvbnRlbnRzQ29tcGxleGl0eSI6MCwiVGFibGVPZkNvbnRlbn</w:instrText>
          </w:r>
          <w:r>
            <w:rPr>
              <w:sz w:val="24"/>
              <w:szCs w:val="24"/>
              <w:lang w:val="en-US"/>
            </w:rPr>
            <w:instrText>RzU291cmNlVGV4dEZvcm1hdCI6MCwiVGFza3MiOltdLCJUaXRsZSI6Ik1ldGZvcm1pbiBQcm90ZWN0cyBBUlBFLTE5IENlbGxzIGZyb20gR2x5b3hhbC1JbmR1Y2VkIE94aWRhdGl2ZSBTdHJlc3MiLCJUcmFuc2xhdG9ycyI6W10sIlZvbHVtZSI6IjIwMjAiLCJZZWFyIjoiMjAyMCIsIlllYXJSZXNvbHZlZCI6IjIwMjAiLCJDcmVhdGVkQn</w:instrText>
          </w:r>
          <w:r>
            <w:rPr>
              <w:sz w:val="24"/>
              <w:szCs w:val="24"/>
              <w:lang w:val="en-US"/>
            </w:rPr>
            <w:instrText>kiOiJfSmVubnkiLCJDcmVhdGVkT24iOiIyMDIyLTA3LTE4VDEwOjEzOjE0IiwiTW9kaWZpZWRCeSI6Il9KZW5ueSIsIklkIjoiMDQzNDQ1NDEtM2UzYS00NTk1LWJmOWQtODhlMzBhMTNmNmRhIiwiTW9kaWZpZWRPbiI6IjIwMjItMTAtMzFUMDg6MTY6MjUiLCJQcm9qZWN0Ijp7IiRyZWYiOiI4In19LCJVc2VOdW1iZXJpbmdUeXBlT2ZQYX</w:instrText>
          </w:r>
          <w:r>
            <w:rPr>
              <w:sz w:val="24"/>
              <w:szCs w:val="24"/>
              <w:lang w:val="en-US"/>
            </w:rPr>
            <w:instrText>JlbnREb2N1bWVudCI6ZmFsc2V9XSwiRm9ybWF0dGVkVGV4dCI6eyIkaWQiOiIyOSIsIkNvdW50IjoxLCJUZXh0VW5pdHMiOlt7IiRpZCI6IjMwIiwiRm9udFN0eWxlIjp7IiRpZCI6IjMxIiwiTmV1dHJhbCI6dHJ1ZX0sIlJlYWRpbmdPcmRlciI6MSwiVGV4dCI6IigzNikifV19LCJUYWciOiJDaXRhdmlQbGFjZWhvbGRlciMzMDdiZTg2Ny</w:instrText>
          </w:r>
          <w:r>
            <w:rPr>
              <w:sz w:val="24"/>
              <w:szCs w:val="24"/>
              <w:lang w:val="en-US"/>
            </w:rPr>
            <w:instrText>00ZjNiLTRhODMtOGFmYy1kN2ZkZjcyMjRhNGQiLCJUZXh0IjoiKDM2KSIsIldBSVZlcnNpb24iOiI2LjE0LjAuMCJ9}</w:instrText>
          </w:r>
          <w:r>
            <w:rPr>
              <w:sz w:val="24"/>
              <w:szCs w:val="24"/>
              <w:lang w:val="en-US"/>
            </w:rPr>
            <w:fldChar w:fldCharType="separate"/>
          </w:r>
          <w:r>
            <w:rPr>
              <w:sz w:val="24"/>
              <w:szCs w:val="24"/>
              <w:lang w:val="en-US"/>
            </w:rPr>
            <w:t>(36)</w:t>
          </w:r>
          <w:r>
            <w:rPr>
              <w:sz w:val="24"/>
              <w:szCs w:val="24"/>
              <w:lang w:val="en-US"/>
            </w:rPr>
            <w:fldChar w:fldCharType="end"/>
          </w:r>
        </w:sdtContent>
      </w:sdt>
      <w:r>
        <w:rPr>
          <w:sz w:val="24"/>
          <w:szCs w:val="24"/>
          <w:lang w:val="en-US"/>
        </w:rPr>
        <w:t>. Metformin was able to protect ARPE-19 cells by inhibiting cell death, by reducing intracellular reactive oxygen species (ROS) production, by decreasing th</w:t>
      </w:r>
      <w:r>
        <w:rPr>
          <w:sz w:val="24"/>
          <w:szCs w:val="24"/>
          <w:lang w:val="en-US"/>
        </w:rPr>
        <w:t xml:space="preserve">e apoptosis rate and by increasing intracellular nitric oxide (NO) levels, an important molecule for maintaining retinal homeostasis </w:t>
      </w:r>
      <w:sdt>
        <w:sdtPr>
          <w:rPr>
            <w:sz w:val="24"/>
            <w:szCs w:val="24"/>
            <w:lang w:val="en-US"/>
          </w:rPr>
          <w:alias w:val="To edit, see citavi.com/edit"/>
          <w:tag w:val="CitaviPlaceholder#3db663c5-0133-45a9-aef0-ffea68c30496"/>
          <w:id w:val="-1121072781"/>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w:instrText>
          </w:r>
          <w:r>
            <w:rPr>
              <w:sz w:val="24"/>
              <w:szCs w:val="24"/>
              <w:lang w:val="en-US"/>
            </w:rPr>
            <w:instrText>jYWRlbWljLkNpdGF2aSIsIkVudHJpZXMiOlt7IiRpZCI6IjIiLCIkdHlwZSI6IlN3aXNzQWNhZGVtaWMuQ2l0YXZpLkNpdGF0aW9ucy5Xb3JkUGxhY2Vob2xkZXJFbnRyeSwgU3dpc3NBY2FkZW1pYy5DaXRhdmkiLCJJZCI6ImFlZjllM2RlLTE5MDktNGQxYS04YmJkLWNmMDllNjhhZDlkMiIsIlJhbmdlTGVuZ3RoIjo0LCJSZWZlcmVuY2V</w:instrText>
          </w:r>
          <w:r>
            <w:rPr>
              <w:sz w:val="24"/>
              <w:szCs w:val="24"/>
              <w:lang w:val="en-US"/>
            </w:rPr>
            <w:instrText>JZCI6IjA0MzQ0NTQxLTNlM2EtNDU5NS1iZjlkLTg4ZTMwYTEzZjZkYSIsIlBhZ2VSYW5nZSI6eyIkaWQiOiIzIiwiJHR5cGUiOiJTd2lzc0FjYWRlbWljLlBhZ2VSYW5nZSwgU3dpc3NBY2FkZW1pYyIsIkVuZFBhZ2UiOnsiJGlkIjoiNCIsIiR0eXBlIjoiU3dpc3NBY2FkZW1pYy5QYWdlTnVtYmVyLCBTd2lzc0FjYWRlbWljIiwiSXNGdWx</w:instrText>
          </w:r>
          <w:r>
            <w:rPr>
              <w:sz w:val="24"/>
              <w:szCs w:val="24"/>
              <w:lang w:val="en-US"/>
            </w:rPr>
            <w:instrText>seU51bWVyaWMiOmZhbHNlLCJOdW1iZXJpbmdUeXBlIjowLCJOdW1lcmFsU3lzdGVtIjowfSwiTnVtYmVyaW5nVHlwZSI6MCwiTnVtZXJhbFN5c3RlbSI6MCwiU3RhcnRQYWdlIjp7IiRpZCI6IjUiLCIkdHlwZSI6IlN3aXNzQWNhZGVtaWMuUGFnZU51bWJlciwgU3dpc3NBY2FkZW1pYyIsIklzRnVsbHlOdW1lcmljIjpmYWxzZSwiTnVtYmV</w:instrText>
          </w:r>
          <w:r>
            <w:rPr>
              <w:sz w:val="24"/>
              <w:szCs w:val="24"/>
              <w:lang w:val="en-US"/>
            </w:rPr>
            <w:instrText>yaW5nVHlwZSI6MCwiTnVtZXJhbFN5c3RlbSI6MH19LCJSZWZlcmVuY2UiOnsiJGlkIjoiNiIsIiR0eXBlIjoiU3dpc3NBY2FkZW1pYy5DaXRhdmkuUmVmZXJlbmNlLCBTd2lzc0FjYWRlbWljLkNpdGF2aSIsIkFic3RyYWN0Q29tcGxleGl0eSI6MCwiQWJzdHJhY3RTb3VyY2VUZXh0Rm9ybWF0IjowLCJBdXRob3JzIjpbeyIkaWQiOiI3Iiw</w:instrText>
          </w:r>
          <w:r>
            <w:rPr>
              <w:sz w:val="24"/>
              <w:szCs w:val="24"/>
              <w:lang w:val="en-US"/>
            </w:rPr>
            <w:instrText>iJHR5cGUiOiJTd2lzc0FjYWRlbWljLkNpdGF2aS5QZXJzb24sIFN3aXNzQWNhZGVtaWMuQ2l0YXZpIiwiRmlyc3ROYW1lIjoiU2ljaGFuZyIsIkxhc3ROYW1lIjoiUXUiLCJQcm90ZWN0ZWQiOmZhbHNlLCJTZXgiOjAsIkNyZWF0ZWRCeSI6Il9KZW5ueSIsIkNyZWF0ZWRPbiI6IjIwMjItMDctMThUMTA6MTM6MTQiLCJNb2RpZmllZEJ5Ijo</w:instrText>
          </w:r>
          <w:r>
            <w:rPr>
              <w:sz w:val="24"/>
              <w:szCs w:val="24"/>
              <w:lang w:val="en-US"/>
            </w:rPr>
            <w:instrText>iX0plbm55IiwiSWQiOiIxYWUwODIwMi0yZThjLTQzODItODcxOC04MGNhZWE1MDI4YjEiLCJNb2RpZmllZE9uIjoiMjAyMi0wNy0xOFQxMDoxMzoxNCIsIlByb2plY3QiOnsiJGlkIjoiOCIsIiR0eXBlIjoiU3dpc3NBY2FkZW1pYy5DaXRhdmkuUHJvamVjdCwgU3dpc3NBY2FkZW1pYy5DaXRhdmkifX0seyIkaWQiOiI5IiwiJHR5cGUiOiJ</w:instrText>
          </w:r>
          <w:r>
            <w:rPr>
              <w:sz w:val="24"/>
              <w:szCs w:val="24"/>
              <w:lang w:val="en-US"/>
            </w:rPr>
            <w:instrText>Td2lzc0FjYWRlbWljLkNpdGF2aS5QZXJzb24sIFN3aXNzQWNhZGVtaWMuQ2l0YXZpIiwiRmlyc3ROYW1lIjoiQ2hhb3lhbmciLCJMYXN0TmFtZSI6IlpoYW5nIiwiUHJvdGVjdGVkIjpmYWxzZSwiU2V4IjowLCJDcmVhdGVkQnkiOiJfSmVubnkiLCJDcmVhdGVkT24iOiIyMDIyLTA3LTE4VDEwOjEzOjE0IiwiTW9kaWZpZWRCeSI6Il9KZW5</w:instrText>
          </w:r>
          <w:r>
            <w:rPr>
              <w:sz w:val="24"/>
              <w:szCs w:val="24"/>
              <w:lang w:val="en-US"/>
            </w:rPr>
            <w:instrText>ueSIsIklkIjoiZmIzZjZhM2MtMmRmYS00ZjRlLWFmZTEtYTgyYzRkNDk3MmNiIiwiTW9kaWZpZWRPbiI6IjIwMjItMDctMThUMTA6MTM6MTQiLCJQcm9qZWN0Ijp7IiRyZWYiOiI4In19LHsiJGlkIjoiMTAiLCIkdHlwZSI6IlN3aXNzQWNhZGVtaWMuQ2l0YXZpLlBlcnNvbiwgU3dpc3NBY2FkZW1pYy5DaXRhdmkiLCJGaXJzdE5hbWUiOiJ</w:instrText>
          </w:r>
          <w:r>
            <w:rPr>
              <w:sz w:val="24"/>
              <w:szCs w:val="24"/>
              <w:lang w:val="en-US"/>
            </w:rPr>
            <w:instrText>EYW5kYW4iLCJMYXN0TmFtZSI6IkxpdSIsIlByb3RlY3RlZCI6ZmFsc2UsIlNleCI6MCwiQ3JlYXRlZEJ5IjoiX0plbm55IiwiQ3JlYXRlZE9uIjoiMjAyMi0wNy0xOFQxMDoxMzoxNCIsIk1vZGlmaWVkQnkiOiJfSmVubnkiLCJJZCI6IjA5MGVmOGYzLTcyNDAtNGRlNS1hMTcxLTAwNzk1NDMwOGIyNyIsIk1vZGlmaWVkT24iOiIyMDIyLTA</w:instrText>
          </w:r>
          <w:r>
            <w:rPr>
              <w:sz w:val="24"/>
              <w:szCs w:val="24"/>
              <w:lang w:val="en-US"/>
            </w:rPr>
            <w:instrText>3LTE4VDEwOjEzOjE0IiwiUHJvamVjdCI6eyIkcmVmIjoiOCJ9fSx7IiRpZCI6IjExIiwiJHR5cGUiOiJTd2lzc0FjYWRlbWljLkNpdGF2aS5QZXJzb24sIFN3aXNzQWNhZGVtaWMuQ2l0YXZpIiwiRmlyc3ROYW1lIjoiSmluZyIsIkxhc3ROYW1lIjoiV3UiLCJQcm90ZWN0ZWQiOmZhbHNlLCJTZXgiOjIsIkNyZWF0ZWRCeSI6Il9KZW5ueSI</w:instrText>
          </w:r>
          <w:r>
            <w:rPr>
              <w:sz w:val="24"/>
              <w:szCs w:val="24"/>
              <w:lang w:val="en-US"/>
            </w:rPr>
            <w:instrText>sIkNyZWF0ZWRPbiI6IjIwMjItMDctMThUMTA6MTM6MTQiLCJNb2RpZmllZEJ5IjoiX0plbm55IiwiSWQiOiI1MTczNjYxNi1hOGMzLTRmNmUtOGI3NS04MTg4YTMxNTE3N2EiLCJNb2RpZmllZE9uIjoiMjAyMi0wNy0xOFQxMDoxMzoxNCIsIlByb2plY3QiOnsiJHJlZiI6IjgifX0seyIkaWQiOiIxMiIsIiR0eXBlIjoiU3dpc3NBY2FkZW1</w:instrText>
          </w:r>
          <w:r>
            <w:rPr>
              <w:sz w:val="24"/>
              <w:szCs w:val="24"/>
              <w:lang w:val="en-US"/>
            </w:rPr>
            <w:instrText>pYy5DaXRhdmkuUGVyc29uLCBTd2lzc0FjYWRlbWljLkNpdGF2aSIsIkZpcnN0TmFtZSI6IkhhaWJpbiIsIkxhc3ROYW1lIjoiVGlhbiIsIlByb3RlY3RlZCI6ZmFsc2UsIlNleCI6MCwiQ3JlYXRlZEJ5IjoiX0plbm55IiwiQ3JlYXRlZE9uIjoiMjAyMi0wNy0xOFQxMDoxMzoxNCIsIk1vZGlmaWVkQnkiOiJfSmVubnkiLCJJZCI6ImM3NGQ</w:instrText>
          </w:r>
          <w:r>
            <w:rPr>
              <w:sz w:val="24"/>
              <w:szCs w:val="24"/>
              <w:lang w:val="en-US"/>
            </w:rPr>
            <w:instrText>5MDU2LTE5NmYtNGMwNC05NmIzLTQxMmNiOGRlOTEwMSIsIk1vZGlmaWVkT24iOiIyMDIyLTA3LTE4VDEwOjEzOjE0IiwiUHJvamVjdCI6eyIkcmVmIjoiOCJ9fSx7IiRpZCI6IjEzIiwiJHR5cGUiOiJTd2lzc0FjYWRlbWljLkNpdGF2aS5QZXJzb24sIFN3aXNzQWNhZGVtaWMuQ2l0YXZpIiwiRmlyc3ROYW1lIjoiTGl4aWEiLCJMYXN0TmF</w:instrText>
          </w:r>
          <w:r>
            <w:rPr>
              <w:sz w:val="24"/>
              <w:szCs w:val="24"/>
              <w:lang w:val="en-US"/>
            </w:rPr>
            <w:instrText>tZSI6Ikx1IiwiUHJvdGVjdGVkIjpmYWxzZSwiU2V4IjowLCJDcmVhdGVkQnkiOiJfSmVubnkiLCJDcmVhdGVkT24iOiIyMDIyLTA3LTE4VDEwOjEzOjE0IiwiTW9kaWZpZWRCeSI6Il9KZW5ueSIsIklkIjoiMmRhYTJlNWUtODIyYS00ZDI4LWJkNDktNTdmYjQ1ZGY4NTYzIiwiTW9kaWZpZWRPbiI6IjIwMjItMDctMThUMTA6MTM6MTQiLCJ</w:instrText>
          </w:r>
          <w:r>
            <w:rPr>
              <w:sz w:val="24"/>
              <w:szCs w:val="24"/>
              <w:lang w:val="en-US"/>
            </w:rPr>
            <w:instrText>Qcm9qZWN0Ijp7IiRyZWYiOiI4In19LHsiJGlkIjoiMTQiLCIkdHlwZSI6IlN3aXNzQWNhZGVtaWMuQ2l0YXZpLlBlcnNvbiwgU3dpc3NBY2FkZW1pYy5DaXRhdmkiLCJGaXJzdE5hbWUiOiJHdW8tVG9uZyIsIkxhc3ROYW1lIjoiWHUiLCJQcm90ZWN0ZWQiOmZhbHNlLCJTZXgiOjAsIkNyZWF0ZWRCeSI6Il9KZW5ueSIsIkNyZWF0ZWRPbiI</w:instrText>
          </w:r>
          <w:r>
            <w:rPr>
              <w:sz w:val="24"/>
              <w:szCs w:val="24"/>
              <w:lang w:val="en-US"/>
            </w:rPr>
            <w:instrText>6IjIwMjItMDctMThUMTA6MTM6MTQiLCJNb2RpZmllZEJ5IjoiX0plbm55IiwiSWQiOiJhYmE2M2JlNS0zM2QxLTQ1YzMtYWVhMi1mOGNhZDU5ODBhMWUiLCJNb2RpZmllZE9uIjoiMjAyMi0wNy0xOFQxMDoxMzoxNCIsIlByb2plY3QiOnsiJHJlZiI6IjgifX0seyIkaWQiOiIxNSIsIiR0eXBlIjoiU3dpc3NBY2FkZW1pYy5DaXRhdmkuUGV</w:instrText>
          </w:r>
          <w:r>
            <w:rPr>
              <w:sz w:val="24"/>
              <w:szCs w:val="24"/>
              <w:lang w:val="en-US"/>
            </w:rPr>
            <w:instrText>yc29uLCBTd2lzc0FjYWRlbWljLkNpdGF2aSIsIkZpcnN0TmFtZSI6IkZhbmciLCJMYXN0TmFtZSI6IkxpdSIsIlByb3RlY3RlZCI6ZmFsc2UsIlNleCI6MCwiQ3JlYXRlZEJ5IjoiX0plbm55IiwiQ3JlYXRlZE9uIjoiMjAyMi0wNy0xOFQxMDoxMzoxNCIsIk1vZGlmaWVkQnkiOiJfSmVubnkiLCJJZCI6IjI3ZGUwZDhkLTgxZDgtNDU0MC0</w:instrText>
          </w:r>
          <w:r>
            <w:rPr>
              <w:sz w:val="24"/>
              <w:szCs w:val="24"/>
              <w:lang w:val="en-US"/>
            </w:rPr>
            <w:instrText>4OTk2LTUwOWE1ZjRhNGI4YyIsIk1vZGlmaWVkT24iOiIyMDIyLTA3LTE4VDEwOjEzOjE0IiwiUHJvamVjdCI6eyIkcmVmIjoiOCJ9fSx7IiRpZCI6IjE2IiwiJHR5cGUiOiJTd2lzc0FjYWRlbWljLkNpdGF2aS5QZXJzb24sIFN3aXNzQWNhZGVtaWMuQ2l0YXZpIiwiRmlyc3ROYW1lIjoiSmluZ2ZhIiwiTGFzdE5hbWUiOiJaaGFuZyIsIlB</w:instrText>
          </w:r>
          <w:r>
            <w:rPr>
              <w:sz w:val="24"/>
              <w:szCs w:val="24"/>
              <w:lang w:val="en-US"/>
            </w:rPr>
            <w:instrText>yb3RlY3RlZCI6ZmFsc2UsIlNleCI6MCwiQ3JlYXRlZEJ5IjoiX0plbm55IiwiQ3JlYXRlZE9uIjoiMjAyMi0wNy0xOFQxMDoxMzoxNCIsIk1vZGlmaWVkQnkiOiJfSmVubnkiLCJJZCI6IjU3N2RlYmYyLTA4NjUtNGEwNS1iMTg1LTJhMDgwZTk3ODQ3YiIsIk1vZGlmaWVkT24iOiIyMDIyLTA3LTE4VDEwOjEzOjE0IiwiUHJvamVjdCI6eyI</w:instrText>
          </w:r>
          <w:r>
            <w:rPr>
              <w:sz w:val="24"/>
              <w:szCs w:val="24"/>
              <w:lang w:val="en-US"/>
            </w:rPr>
            <w:instrText>kcmVmIjoiOCJ9fV0sIkNpdGF0aW9uS2V5VXBkYXRlVHlwZSI6MCwiQ29sbGFib3JhdG9ycyI6W10sIkNvdmVyUGF0aCI6eyIkaWQiOiIxNyIsIiR0eXBlIjoiU3dpc3NBY2FkZW1pYy5DaXRhdmkuTGlua2VkUmVzb3VyY2UsIFN3aXNzQWNhZGVtaWMuQ2l0YXZpIiwiTGlua2VkUmVzb3VyY2VUeXBlIjoxLCJVcmlTdHJpbmciOiJRdSwgWmh</w:instrText>
          </w:r>
          <w:r>
            <w:rPr>
              <w:sz w:val="24"/>
              <w:szCs w:val="24"/>
              <w:lang w:val="en-US"/>
            </w:rPr>
            <w:instrText>hbmcgZXQgYWwgMjAyMCAtIE1ldGZvcm1pbiBQcm90ZWN0cyBBUlBFLTE5IENlbGxzLmpwZyIsIkxpbmtlZFJlc291cmNlU3RhdHVzIjo4LCJQcm9wZXJ0aWVzIjp7IiRpZCI6IjE4IiwiJHR5cGUiOiJTd2lzc0FjYWRlbWljLkNpdGF2aS5MaW5rZWRSZXNvdXJjZVByb3BlcnRpZXMsIFN3aXNzQWNhZGVtaWMuQ2l0YXZpIn0sIlN5bmNGb2x</w:instrText>
          </w:r>
          <w:r>
            <w:rPr>
              <w:sz w:val="24"/>
              <w:szCs w:val="24"/>
              <w:lang w:val="en-US"/>
            </w:rPr>
            <w:instrText>kZXJUeXBlIjowLCJJc0xvY2FsQ2xvdWRQcm9qZWN0RmlsZUxpbmsiOmZhbHNlLCJJc0Nsb3VkUmVzdG9yZSI6ZmFsc2UsIklzQ2xvdWRDb3B5IjpmYWxzZSwiQXR0YWNobWVudEZvbGRlcldhc0luRmFsbGJhY2tNb2RlIjpmYWxzZX0sIkRhdGUyIjoiMDkuMDcuMjAyMCIsIkRvaSI6IjEwLjExNTUvMjAyMC8xNzQwOTQzIiwiRWRpdG9ycyI</w:instrText>
          </w:r>
          <w:r>
            <w:rPr>
              <w:sz w:val="24"/>
              <w:szCs w:val="24"/>
              <w:lang w:val="en-US"/>
            </w:rPr>
            <w:instrText>6W10sIkV2YWx1YXRpb25Db21wbGV4aXR5IjowLCJFdmFsdWF0aW9uU291cmNlVGV4dEZvcm1hdCI6MCwiR3JvdXBzIjpbXSwiSGFzTGFiZWwxIjpmYWxzZSwiSGFzTGFiZWwyIjpmYWxzZSwiS2V5d29yZHMiOltdLCJMYW5ndWFnZSI6ImVuZyIsIkxhbmd1YWdlQ29kZSI6ImVuIiwiTG9jYXRpb25zIjpbeyIkaWQiOiIxOSIsIiR0eXBlIjo</w:instrText>
          </w:r>
          <w:r>
            <w:rPr>
              <w:sz w:val="24"/>
              <w:szCs w:val="24"/>
              <w:lang w:val="en-US"/>
            </w:rPr>
            <w:instrText>iU3dpc3NBY2FkZW1pYy5DaXRhdmkuTG9jYXRpb24sIFN3aXNzQWNhZGVtaWMuQ2l0YXZpIiwiQWRkcmVzcyI6eyIkaWQiOiIyMCIsIiR0eXBlIjoiU3dpc3NBY2FkZW1pYy5DaXRhdmkuTGlua2VkUmVzb3VyY2UsIFN3aXNzQWNhZGVtaWMuQ2l0YXZpIiwiTGlua2VkUmVzb3VyY2VUeXBlIjo1LCJPcmlnaW5hbFN0cmluZyI6IjEwLjExNTU</w:instrText>
          </w:r>
          <w:r>
            <w:rPr>
              <w:sz w:val="24"/>
              <w:szCs w:val="24"/>
              <w:lang w:val="en-US"/>
            </w:rPr>
            <w:instrText>vMjAyMC8xNzQwOTQzIiwiVXJpU3RyaW5nIjoiaHR0cHM6Ly9kb2kub3JnLzEwLjExNTUvMjAyMC8xNzQwOTQzIiwiTGlua2VkUmVzb3VyY2VTdGF0dXMiOjgsIlByb3BlcnRpZXMiOnsiJGlkIjoiMjEiLCIkdHlwZSI6IlN3aXNzQWNhZGVtaWMuQ2l0YXZpLkxpbmtlZFJlc291cmNlUHJvcGVydGllcywgU3dpc3NBY2FkZW1pYy5DaXRhdmk</w:instrText>
          </w:r>
          <w:r>
            <w:rPr>
              <w:sz w:val="24"/>
              <w:szCs w:val="24"/>
              <w:lang w:val="en-US"/>
            </w:rPr>
            <w:instrText>ifSwiU3luY0ZvbGRlclR5cGUiOjAsIklzTG9jYWxDbG91ZFByb2plY3RGaWxlTGluayI6ZmFsc2UsIklzQ2xvdWRSZXN0b3JlIjpmYWxzZSwiSXNDbG91ZENvcHkiOmZhbHNlLCJBdHRhY2htZW50Rm9sZGVyV2FzSW5GYWxsYmFja01vZGUiOmZhbHNlfSwiQW5ub3RhdGlvbnMiOltdLCJMb2NhdGlvblR5cGUiOjAsIk1pcnJvcnNSZWZlcmV</w:instrText>
          </w:r>
          <w:r>
            <w:rPr>
              <w:sz w:val="24"/>
              <w:szCs w:val="24"/>
              <w:lang w:val="en-US"/>
            </w:rPr>
            <w:instrText>uY2VQcm9wZXJ0eUlkIjoxMjgsIkNyZWF0ZWRCeSI6Il9KZW5ueSIsIkNyZWF0ZWRPbiI6IjIwMjItMDctMThUMTA6MTM6MTQiLCJNb2RpZmllZEJ5IjoiX0plbm55IiwiSWQiOiJlNWRmN2FiMC02Yjc0LTRjMDItODgzNy1jN2VlMmE2NDAzMjUiLCJNb2RpZmllZE9uIjoiMjAyMi0wNy0xOFQxMDoxMzoxNCIsIlByb2plY3QiOnsiJHJlZiI</w:instrText>
          </w:r>
          <w:r>
            <w:rPr>
              <w:sz w:val="24"/>
              <w:szCs w:val="24"/>
              <w:lang w:val="en-US"/>
            </w:rPr>
            <w:instrText>6IjgifX0seyIkaWQiOiIyMiIsIiR0eXBlIjoiU3dpc3NBY2FkZW1pYy5DaXRhdmkuTG9jYXRpb24sIFN3aXNzQWNhZGVtaWMuQ2l0YXZpIiwiQWRkcmVzcyI6eyIkaWQiOiIyMyIsIiR0eXBlIjoiU3dpc3NBY2FkZW1pYy5DaXRhdmkuTGlua2VkUmVzb3VyY2UsIFN3aXNzQWNhZGVtaWMuQ2l0YXZpIiwiTGlua2VkUmVzb3VyY2VUeXBlIjo</w:instrText>
          </w:r>
          <w:r>
            <w:rPr>
              <w:sz w:val="24"/>
              <w:szCs w:val="24"/>
              <w:lang w:val="en-US"/>
            </w:rPr>
            <w:instrText>1LCJPcmlnaW5hbFN0cmluZyI6IjMyNjk1MjUzIiwiVXJpU3RyaW5nIjoiaHR0cDovL3d3dy5uY2JpLm5sbS5uaWguZ292L3B1Ym1lZC8zMjY5NTI1MyIsIkxpbmtlZFJlc291cmNlU3RhdHVzIjo4LCJQcm9wZXJ0aWVzIjp7IiRpZCI6IjI0IiwiJHR5cGUiOiJTd2lzc0FjYWRlbWljLkNpdGF2aS5MaW5rZWRSZXNvdXJjZVByb3BlcnRpZXM</w:instrText>
          </w:r>
          <w:r>
            <w:rPr>
              <w:sz w:val="24"/>
              <w:szCs w:val="24"/>
              <w:lang w:val="en-US"/>
            </w:rPr>
            <w:instrText>sIFN3aXNzQWNhZGVtaWMuQ2l0YXZpIn0sIlN5bmNGb2xkZXJUeXBlIjowLCJJc0xvY2FsQ2xvdWRQcm9qZWN0RmlsZUxpbmsiOmZhbHNlLCJJc0Nsb3VkUmVzdG9yZSI6ZmFsc2UsIklzQ2xvdWRDb3B5IjpmYWxzZSwiQXR0YWNobWVudEZvbGRlcldhc0luRmFsbGJhY2tNb2RlIjpmYWxzZX0sIkFubm90YXRpb25zIjpbXSwiTG9jYXRpb25</w:instrText>
          </w:r>
          <w:r>
            <w:rPr>
              <w:sz w:val="24"/>
              <w:szCs w:val="24"/>
              <w:lang w:val="en-US"/>
            </w:rPr>
            <w:instrText>UeXBlIjowLCJNaXJyb3JzUmVmZXJlbmNlUHJvcGVydHlJZCI6MTY0LCJDcmVhdGVkQnkiOiJfSmVubnkiLCJDcmVhdGVkT24iOiIyMDIyLTA3LTE4VDEwOjEzOjE0IiwiTW9kaWZpZWRCeSI6Il9KZW5ueSIsIklkIjoiNGUzODk0N2UtYjc2ZC00YjE3LWE4MjItNjhiNTAwNDM3MTQ2IiwiTW9kaWZpZWRPbiI6IjIwMjItMDctMThUMTA6MTM</w:instrText>
          </w:r>
          <w:r>
            <w:rPr>
              <w:sz w:val="24"/>
              <w:szCs w:val="24"/>
              <w:lang w:val="en-US"/>
            </w:rPr>
            <w:instrText>6MTQiLCJQcm9qZWN0Ijp7IiRyZWYiOiI4In19LHsiJGlkIjoiMjUiLCIkdHlwZSI6IlN3aXNzQWNhZGVtaWMuQ2l0YXZpLkxvY2F0aW9uLCBTd2lzc0FjYWRlbWljLkNpdGF2aSIsIkFkZHJlc3MiOnsiJGlkIjoiMjYiLCIkdHlwZSI6IlN3aXNzQWNhZGVtaWMuQ2l0YXZpLkxpbmtlZFJlc291cmNlLCBTd2lzc0FjYWRlbWljLkNpdGF2aSI</w:instrText>
          </w:r>
          <w:r>
            <w:rPr>
              <w:sz w:val="24"/>
              <w:szCs w:val="24"/>
              <w:lang w:val="en-US"/>
            </w:rPr>
            <w:instrText>sIkxpbmtlZFJlc291cmNlVHlwZSI6NSwiT3JpZ2luYWxTdHJpbmciOiJQTUM3MzY4OTMzIiwiVXJpU3RyaW5nIjoiaHR0cHM6Ly93d3cubmNiaS5ubG0ubmloLmdvdi9wbWMvYXJ0aWNsZXMvUE1DNzM2ODkzMyIsIkxpbmtlZFJlc291cmNlU3RhdHVzIjo4LCJQcm9wZXJ0aWVzIjp7IiRpZCI6IjI3IiwiJHR5cGUiOiJTd2lzc0FjYWRlbWl</w:instrText>
          </w:r>
          <w:r>
            <w:rPr>
              <w:sz w:val="24"/>
              <w:szCs w:val="24"/>
              <w:lang w:val="en-US"/>
            </w:rPr>
            <w:instrText>jLkNpdGF2aS5MaW5rZWRSZXNvdXJjZVByb3BlcnRpZXMsIFN3aXNzQWNhZGVtaWMuQ2l0YXZpIn0sIlN5bmNGb2xkZXJUeXBlIjowLCJJc0xvY2FsQ2xvdWRQcm9qZWN0RmlsZUxpbmsiOmZhbHNlLCJJc0Nsb3VkUmVzdG9yZSI6ZmFsc2UsIklzQ2xvdWRDb3B5IjpmYWxzZSwiQXR0YWNobWVudEZvbGRlcldhc0luRmFsbGJhY2tNb2RlIjp</w:instrText>
          </w:r>
          <w:r>
            <w:rPr>
              <w:sz w:val="24"/>
              <w:szCs w:val="24"/>
              <w:lang w:val="en-US"/>
            </w:rPr>
            <w:instrText>mYWxzZX0sIkFubm90YXRpb25zIjpbXSwiTG9jYXRpb25UeXBlIjowLCJNaXJyb3JzUmVmZXJlbmNlUHJvcGVydHlJZCI6MjA4LCJDcmVhdGVkQnkiOiJfSmVubnkiLCJDcmVhdGVkT24iOiIyMDIyLTA3LTE4VDEwOjEzOjE0IiwiTW9kaWZpZWRCeSI6Il9KZW5ueSIsIklkIjoiY2E4YWQyYjYtOTdlNC00NDA3LWE5YzYtZjBlOTU2MjFlNjE</w:instrText>
          </w:r>
          <w:r>
            <w:rPr>
              <w:sz w:val="24"/>
              <w:szCs w:val="24"/>
              <w:lang w:val="en-US"/>
            </w:rPr>
            <w:instrText>xIiwiTW9kaWZpZWRPbiI6IjIwMjItMDctMThUMTA6MTM6MTQiLCJQcm9qZWN0Ijp7IiRyZWYiOiI4In19XSwiTnVtYmVyT2ZWb2x1bWVzIjoiMTc0MDk0MyIsIk9yZ2FuaXphdGlvbnMiOltdLCJPdGhlcnNJbnZvbHZlZCI6W10sIlBhZ2VSYW5nZSI6IjxzcD5cclxuICA8bj4xPC9uPlxyXG4gIDxpbj50cnVlPC9pbj5cclxuICA8b3M+MTw</w:instrText>
          </w:r>
          <w:r>
            <w:rPr>
              <w:sz w:val="24"/>
              <w:szCs w:val="24"/>
              <w:lang w:val="en-US"/>
            </w:rPr>
            <w:instrText>vb3M+XHJcbiAgPHBzPjE8L3BzPlxyXG48L3NwPlxyXG48ZXA+XHJcbiAgPG4+MTI8L24+XHJcbiAgPGluPnRydWU8L2luPlxyXG4gIDxvcz4xMjwvb3M+XHJcbiAgPHBzPjEyPC9wcz5cclxuPC9lcD5cclxuPG9zPjEtMTI8L29zPiIsIlBlcmlvZGljYWwiOnsiJGlkIjoiMjgiLCIkdHlwZSI6IlN3aXNzQWNhZGVtaWMuQ2l0YXZpLlBlcml</w:instrText>
          </w:r>
          <w:r>
            <w:rPr>
              <w:sz w:val="24"/>
              <w:szCs w:val="24"/>
              <w:lang w:val="en-US"/>
            </w:rPr>
            <w:instrText>vZGljYWwsIFN3aXNzQWNhZGVtaWMuQ2l0YXZpIiwiRWlzc24iOiIxOTQyLTA5OTQiLCJOYW1lIjoiT3hpZGF0aXZlIG1lZGljaW5lIGFuZCBjZWxsdWxhciBsb25nZXZpdHkiLCJQYWdpbmF0aW9uIjowLCJQcm90ZWN0ZWQiOmZhbHNlLCJVc2VyQWJicmV2aWF0aW9uMSI6Ik94aWQgTWVkIENlbGwgTG9uZ2V2IiwiQ3JlYXRlZEJ5IjoiX0p</w:instrText>
          </w:r>
          <w:r>
            <w:rPr>
              <w:sz w:val="24"/>
              <w:szCs w:val="24"/>
              <w:lang w:val="en-US"/>
            </w:rPr>
            <w:instrText>lbm55IiwiQ3JlYXRlZE9uIjoiMjAyMi0wNy0xOFQxMDoxMzoxNCIsIk1vZGlmaWVkQnkiOiJfSmVubnkiLCJJZCI6ImUyYzQ0NDQ4LTkwMmYtNGQ4Zi1hNTE3LTE0MDc2MGU3ODIwYyIsIk1vZGlmaWVkT24iOiIyMDIyLTA3LTE4VDEwOjEzOjE0IiwiUHJvamVjdCI6eyIkcmVmIjoiOCJ9fSwiUG1jSWQiOiJQTUM3MzY4OTMzIiwiUHVibGl</w:instrText>
          </w:r>
          <w:r>
            <w:rPr>
              <w:sz w:val="24"/>
              <w:szCs w:val="24"/>
              <w:lang w:val="en-US"/>
            </w:rPr>
            <w:instrText>zaGVycyI6W10sIlB1Yk1lZElkIjoiMzI2OTUyNTMiLCJRdW90YXRpb25zIjpbXSwiUmF0aW5nIjowLCJSZWZlcmVuY2VUeXBlIjoiSm91cm5hbEFydGljbGUiLCJTaG9ydFRpdGxlIjoiUXUsIFpoYW5nIGV0IGFsLiAyMDIwIOKAkyBNZXRmb3JtaW4gUHJvdGVjdHMgQVJQRS0xOSBDZWxscyIsIlNob3J0VGl0bGVVcGRhdGVUeXBlIjowLCJ</w:instrText>
          </w:r>
          <w:r>
            <w:rPr>
              <w:sz w:val="24"/>
              <w:szCs w:val="24"/>
              <w:lang w:val="en-US"/>
            </w:rPr>
            <w:instrText>Tb3VyY2VPZkJpYmxpb2dyYXBoaWNJbmZvcm1hdGlvbiI6IlB1Yk1lZCIsIlN0YXRpY0lkcyI6WyI4MGYzMTM5Ni0wNjMzLTRjNDQtYTQ2OS04NWNkMzA2NzVmZTAiXSwiVGFibGVPZkNvbnRlbnRzQ29tcGxleGl0eSI6MCwiVGFibGVPZkNvbnRlbnRzU291cmNlVGV4dEZvcm1hdCI6MCwiVGFza3MiOltdLCJUaXRsZSI6Ik1ldGZvcm1pbiB</w:instrText>
          </w:r>
          <w:r>
            <w:rPr>
              <w:sz w:val="24"/>
              <w:szCs w:val="24"/>
              <w:lang w:val="en-US"/>
            </w:rPr>
            <w:instrText>Qcm90ZWN0cyBBUlBFLTE5IENlbGxzIGZyb20gR2x5b3hhbC1JbmR1Y2VkIE94aWRhdGl2ZSBTdHJlc3MiLCJUcmFuc2xhdG9ycyI6W10sIlZvbHVtZSI6IjIwMjAiLCJZZWFyIjoiMjAyMCIsIlllYXJSZXNvbHZlZCI6IjIwMjAiLCJDcmVhdGVkQnkiOiJfSmVubnkiLCJDcmVhdGVkT24iOiIyMDIyLTA3LTE4VDEwOjEzOjE0IiwiTW9kaWZ</w:instrText>
          </w:r>
          <w:r>
            <w:rPr>
              <w:sz w:val="24"/>
              <w:szCs w:val="24"/>
              <w:lang w:val="en-US"/>
            </w:rPr>
            <w:instrText>pZWRCeSI6Il9KZW5ueSIsIklkIjoiMDQzNDQ1NDEtM2UzYS00NTk1LWJmOWQtODhlMzBhMTNmNmRhIiwiTW9kaWZpZWRPbiI6IjIwMjItMTAtMzFUMDg6MTY6MjUiLCJQcm9qZWN0Ijp7IiRyZWYiOiI4In19LCJVc2VOdW1iZXJpbmdUeXBlT2ZQYXJlbnREb2N1bWVudCI6ZmFsc2V9XSwiRm9ybWF0dGVkVGV4dCI6eyIkaWQiOiIyOSIsIkN</w:instrText>
          </w:r>
          <w:r>
            <w:rPr>
              <w:sz w:val="24"/>
              <w:szCs w:val="24"/>
              <w:lang w:val="en-US"/>
            </w:rPr>
            <w:instrText>vdW50IjoxLCJUZXh0VW5pdHMiOlt7IiRpZCI6IjMwIiwiRm9udFN0eWxlIjp7IiRpZCI6IjMxIiwiTmV1dHJhbCI6dHJ1ZX0sIlJlYWRpbmdPcmRlciI6MSwiVGV4dCI6IigzNikifV19LCJUYWciOiJDaXRhdmlQbGFjZWhvbGRlciMzZGI2NjNjNS0wMTMzLTQ1YTktYWVmMC1mZmVhNjhjMzA0OTYiLCJUZXh0IjoiKDM2KSIsIldBSVZlcnN</w:instrText>
          </w:r>
          <w:r>
            <w:rPr>
              <w:sz w:val="24"/>
              <w:szCs w:val="24"/>
              <w:lang w:val="en-US"/>
            </w:rPr>
            <w:instrText>pb24iOiI2LjE0LjAuMCJ9}</w:instrText>
          </w:r>
          <w:r>
            <w:rPr>
              <w:sz w:val="24"/>
              <w:szCs w:val="24"/>
              <w:lang w:val="en-US"/>
            </w:rPr>
            <w:fldChar w:fldCharType="separate"/>
          </w:r>
          <w:r>
            <w:rPr>
              <w:sz w:val="24"/>
              <w:szCs w:val="24"/>
              <w:lang w:val="en-US"/>
            </w:rPr>
            <w:t>(36)</w:t>
          </w:r>
          <w:r>
            <w:rPr>
              <w:sz w:val="24"/>
              <w:szCs w:val="24"/>
              <w:lang w:val="en-US"/>
            </w:rPr>
            <w:fldChar w:fldCharType="end"/>
          </w:r>
        </w:sdtContent>
      </w:sdt>
      <w:r>
        <w:rPr>
          <w:sz w:val="24"/>
          <w:szCs w:val="24"/>
          <w:lang w:val="en-US"/>
        </w:rPr>
        <w:t xml:space="preserve">. A subset of experiments confirmed that metformin influences antioxidant and autophagy pathways to exert its function </w:t>
      </w:r>
      <w:sdt>
        <w:sdtPr>
          <w:rPr>
            <w:sz w:val="24"/>
            <w:szCs w:val="24"/>
            <w:lang w:val="en-US"/>
          </w:rPr>
          <w:alias w:val="To edit, see citavi.com/edit"/>
          <w:tag w:val="CitaviPlaceholder#b49fc1ad-205e-44e4-b759-2f181026dd9c"/>
          <w:id w:val="457372727"/>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w:instrText>
          </w:r>
          <w:r>
            <w:rPr>
              <w:sz w:val="24"/>
              <w:szCs w:val="24"/>
              <w:lang w:val="en-US"/>
            </w:rPr>
            <w:instrText>9sZGVyLCBTd2lzc0FjYWRlbWljLkNpdGF2aSIsIkVudHJpZXMiOlt7IiRpZCI6IjIiLCIkdHlwZSI6IlN3aXNzQWNhZGVtaWMuQ2l0YXZpLkNpdGF0aW9ucy5Xb3JkUGxhY2Vob2xkZXJFbnRyeSwgU3dpc3NBY2FkZW1pYy5DaXRhdmkiLCJJZCI6IjVmMTBjZmU5LThhOTctNGY1Yy05NWM5LTU4MzZjMWFiNTM4YSIsIlJhbmdlTGVuZ3RoIj</w:instrText>
          </w:r>
          <w:r>
            <w:rPr>
              <w:sz w:val="24"/>
              <w:szCs w:val="24"/>
              <w:lang w:val="en-US"/>
            </w:rPr>
            <w:instrText>o0LCJSZWZlcmVuY2VJZCI6IjA0MzQ0NTQxLTNlM2EtNDU5NS1iZjlkLTg4ZTMwYTEzZjZkYSIsIlBhZ2VSYW5nZSI6eyIkaWQiOiIzIiwiJHR5cGUiOiJTd2lzc0FjYWRlbWljLlBhZ2VSYW5nZSwgU3dpc3NBY2FkZW1pYyIsIkVuZFBhZ2UiOnsiJGlkIjoiNCIsIiR0eXBlIjoiU3dpc3NBY2FkZW1pYy5QYWdlTnVtYmVyLCBTd2lzc0FjYW</w:instrText>
          </w:r>
          <w:r>
            <w:rPr>
              <w:sz w:val="24"/>
              <w:szCs w:val="24"/>
              <w:lang w:val="en-US"/>
            </w:rPr>
            <w:instrText>RlbWljIiwiSXNGdWxseU51bWVyaWMiOmZhbHNlLCJOdW1iZXJpbmdUeXBlIjowLCJOdW1lcmFsU3lzdGVtIjowfSwiTnVtYmVyaW5nVHlwZSI6MCwiTnVtZXJhbFN5c3RlbSI6MCwiU3RhcnRQYWdlIjp7IiRpZCI6IjUiLCIkdHlwZSI6IlN3aXNzQWNhZGVtaWMuUGFnZU51bWJlciwgU3dpc3NBY2FkZW1pYyIsIklzRnVsbHlOdW1lcmljIj</w:instrText>
          </w:r>
          <w:r>
            <w:rPr>
              <w:sz w:val="24"/>
              <w:szCs w:val="24"/>
              <w:lang w:val="en-US"/>
            </w:rPr>
            <w:instrText>pmYWxzZSwiTnVtYmVyaW5nVHlwZSI6MCwiTnVtZXJhbFN5c3RlbSI6MH19LCJSZWZlcmVuY2UiOnsiJGlkIjoiNiIsIiR0eXBlIjoiU3dpc3NBY2FkZW1pYy5DaXRhdmkuUmVmZXJlbmNlLCBTd2lzc0FjYWRlbWljLkNpdGF2aSIsIkFic3RyYWN0Q29tcGxleGl0eSI6MCwiQWJzdHJhY3RTb3VyY2VUZXh0Rm9ybWF0IjowLCJBdXRob3JzIj</w:instrText>
          </w:r>
          <w:r>
            <w:rPr>
              <w:sz w:val="24"/>
              <w:szCs w:val="24"/>
              <w:lang w:val="en-US"/>
            </w:rPr>
            <w:instrText>pbeyIkaWQiOiI3IiwiJHR5cGUiOiJTd2lzc0FjYWRlbWljLkNpdGF2aS5QZXJzb24sIFN3aXNzQWNhZGVtaWMuQ2l0YXZpIiwiRmlyc3ROYW1lIjoiU2ljaGFuZyIsIkxhc3ROYW1lIjoiUXUiLCJQcm90ZWN0ZWQiOmZhbHNlLCJTZXgiOjAsIkNyZWF0ZWRCeSI6Il9KZW5ueSIsIkNyZWF0ZWRPbiI6IjIwMjItMDctMThUMTA6MTM6MTQiLC</w:instrText>
          </w:r>
          <w:r>
            <w:rPr>
              <w:sz w:val="24"/>
              <w:szCs w:val="24"/>
              <w:lang w:val="en-US"/>
            </w:rPr>
            <w:instrText>JNb2RpZmllZEJ5IjoiX0plbm55IiwiSWQiOiIxYWUwODIwMi0yZThjLTQzODItODcxOC04MGNhZWE1MDI4YjEiLCJNb2RpZmllZE9uIjoiMjAyMi0wNy0xOFQxMDoxMzoxNCIsIlByb2plY3QiOnsiJGlkIjoiOCIsIiR0eXBlIjoiU3dpc3NBY2FkZW1pYy5DaXRhdmkuUHJvamVjdCwgU3dpc3NBY2FkZW1pYy5DaXRhdmkifX0seyIkaWQiOi</w:instrText>
          </w:r>
          <w:r>
            <w:rPr>
              <w:sz w:val="24"/>
              <w:szCs w:val="24"/>
              <w:lang w:val="en-US"/>
            </w:rPr>
            <w:instrText>I5IiwiJHR5cGUiOiJTd2lzc0FjYWRlbWljLkNpdGF2aS5QZXJzb24sIFN3aXNzQWNhZGVtaWMuQ2l0YXZpIiwiRmlyc3ROYW1lIjoiQ2hhb3lhbmciLCJMYXN0TmFtZSI6IlpoYW5nIiwiUHJvdGVjdGVkIjpmYWxzZSwiU2V4IjowLCJDcmVhdGVkQnkiOiJfSmVubnkiLCJDcmVhdGVkT24iOiIyMDIyLTA3LTE4VDEwOjEzOjE0IiwiTW9kaW</w:instrText>
          </w:r>
          <w:r>
            <w:rPr>
              <w:sz w:val="24"/>
              <w:szCs w:val="24"/>
              <w:lang w:val="en-US"/>
            </w:rPr>
            <w:instrText>ZpZWRCeSI6Il9KZW5ueSIsIklkIjoiZmIzZjZhM2MtMmRmYS00ZjRlLWFmZTEtYTgyYzRkNDk3MmNiIiwiTW9kaWZpZWRPbiI6IjIwMjItMDctMThUMTA6MTM6MTQiLCJQcm9qZWN0Ijp7IiRyZWYiOiI4In19LHsiJGlkIjoiMTAiLCIkdHlwZSI6IlN3aXNzQWNhZGVtaWMuQ2l0YXZpLlBlcnNvbiwgU3dpc3NBY2FkZW1pYy5DaXRhdmkiLC</w:instrText>
          </w:r>
          <w:r>
            <w:rPr>
              <w:sz w:val="24"/>
              <w:szCs w:val="24"/>
              <w:lang w:val="en-US"/>
            </w:rPr>
            <w:instrText>JGaXJzdE5hbWUiOiJEYW5kYW4iLCJMYXN0TmFtZSI6IkxpdSIsIlByb3RlY3RlZCI6ZmFsc2UsIlNleCI6MCwiQ3JlYXRlZEJ5IjoiX0plbm55IiwiQ3JlYXRlZE9uIjoiMjAyMi0wNy0xOFQxMDoxMzoxNCIsIk1vZGlmaWVkQnkiOiJfSmVubnkiLCJJZCI6IjA5MGVmOGYzLTcyNDAtNGRlNS1hMTcxLTAwNzk1NDMwOGIyNyIsIk1vZGlmaW</w:instrText>
          </w:r>
          <w:r>
            <w:rPr>
              <w:sz w:val="24"/>
              <w:szCs w:val="24"/>
              <w:lang w:val="en-US"/>
            </w:rPr>
            <w:instrText>VkT24iOiIyMDIyLTA3LTE4VDEwOjEzOjE0IiwiUHJvamVjdCI6eyIkcmVmIjoiOCJ9fSx7IiRpZCI6IjExIiwiJHR5cGUiOiJTd2lzc0FjYWRlbWljLkNpdGF2aS5QZXJzb24sIFN3aXNzQWNhZGVtaWMuQ2l0YXZpIiwiRmlyc3ROYW1lIjoiSmluZyIsIkxhc3ROYW1lIjoiV3UiLCJQcm90ZWN0ZWQiOmZhbHNlLCJTZXgiOjIsIkNyZWF0ZW</w:instrText>
          </w:r>
          <w:r>
            <w:rPr>
              <w:sz w:val="24"/>
              <w:szCs w:val="24"/>
              <w:lang w:val="en-US"/>
            </w:rPr>
            <w:instrText>RCeSI6Il9KZW5ueSIsIkNyZWF0ZWRPbiI6IjIwMjItMDctMThUMTA6MTM6MTQiLCJNb2RpZmllZEJ5IjoiX0plbm55IiwiSWQiOiI1MTczNjYxNi1hOGMzLTRmNmUtOGI3NS04MTg4YTMxNTE3N2EiLCJNb2RpZmllZE9uIjoiMjAyMi0wNy0xOFQxMDoxMzoxNCIsIlByb2plY3QiOnsiJHJlZiI6IjgifX0seyIkaWQiOiIxMiIsIiR0eXBlIj</w:instrText>
          </w:r>
          <w:r>
            <w:rPr>
              <w:sz w:val="24"/>
              <w:szCs w:val="24"/>
              <w:lang w:val="en-US"/>
            </w:rPr>
            <w:instrText>oiU3dpc3NBY2FkZW1pYy5DaXRhdmkuUGVyc29uLCBTd2lzc0FjYWRlbWljLkNpdGF2aSIsIkZpcnN0TmFtZSI6IkhhaWJpbiIsIkxhc3ROYW1lIjoiVGlhbiIsIlByb3RlY3RlZCI6ZmFsc2UsIlNleCI6MCwiQ3JlYXRlZEJ5IjoiX0plbm55IiwiQ3JlYXRlZE9uIjoiMjAyMi0wNy0xOFQxMDoxMzoxNCIsIk1vZGlmaWVkQnkiOiJfSmVubn</w:instrText>
          </w:r>
          <w:r>
            <w:rPr>
              <w:sz w:val="24"/>
              <w:szCs w:val="24"/>
              <w:lang w:val="en-US"/>
            </w:rPr>
            <w:instrText>kiLCJJZCI6ImM3NGQ5MDU2LTE5NmYtNGMwNC05NmIzLTQxMmNiOGRlOTEwMSIsIk1vZGlmaWVkT24iOiIyMDIyLTA3LTE4VDEwOjEzOjE0IiwiUHJvamVjdCI6eyIkcmVmIjoiOCJ9fSx7IiRpZCI6IjEzIiwiJHR5cGUiOiJTd2lzc0FjYWRlbWljLkNpdGF2aS5QZXJzb24sIFN3aXNzQWNhZGVtaWMuQ2l0YXZpIiwiRmlyc3ROYW1lIjoiTG</w:instrText>
          </w:r>
          <w:r>
            <w:rPr>
              <w:sz w:val="24"/>
              <w:szCs w:val="24"/>
              <w:lang w:val="en-US"/>
            </w:rPr>
            <w:instrText>l4aWEiLCJMYXN0TmFtZSI6Ikx1IiwiUHJvdGVjdGVkIjpmYWxzZSwiU2V4IjowLCJDcmVhdGVkQnkiOiJfSmVubnkiLCJDcmVhdGVkT24iOiIyMDIyLTA3LTE4VDEwOjEzOjE0IiwiTW9kaWZpZWRCeSI6Il9KZW5ueSIsIklkIjoiMmRhYTJlNWUtODIyYS00ZDI4LWJkNDktNTdmYjQ1ZGY4NTYzIiwiTW9kaWZpZWRPbiI6IjIwMjItMDctMT</w:instrText>
          </w:r>
          <w:r>
            <w:rPr>
              <w:sz w:val="24"/>
              <w:szCs w:val="24"/>
              <w:lang w:val="en-US"/>
            </w:rPr>
            <w:instrText>hUMTA6MTM6MTQiLCJQcm9qZWN0Ijp7IiRyZWYiOiI4In19LHsiJGlkIjoiMTQiLCIkdHlwZSI6IlN3aXNzQWNhZGVtaWMuQ2l0YXZpLlBlcnNvbiwgU3dpc3NBY2FkZW1pYy5DaXRhdmkiLCJGaXJzdE5hbWUiOiJHdW8tVG9uZyIsIkxhc3ROYW1lIjoiWHUiLCJQcm90ZWN0ZWQiOmZhbHNlLCJTZXgiOjAsIkNyZWF0ZWRCeSI6Il9KZW5ueS</w:instrText>
          </w:r>
          <w:r>
            <w:rPr>
              <w:sz w:val="24"/>
              <w:szCs w:val="24"/>
              <w:lang w:val="en-US"/>
            </w:rPr>
            <w:instrText>IsIkNyZWF0ZWRPbiI6IjIwMjItMDctMThUMTA6MTM6MTQiLCJNb2RpZmllZEJ5IjoiX0plbm55IiwiSWQiOiJhYmE2M2JlNS0zM2QxLTQ1YzMtYWVhMi1mOGNhZDU5ODBhMWUiLCJNb2RpZmllZE9uIjoiMjAyMi0wNy0xOFQxMDoxMzoxNCIsIlByb2plY3QiOnsiJHJlZiI6IjgifX0seyIkaWQiOiIxNSIsIiR0eXBlIjoiU3dpc3NBY2FkZW</w:instrText>
          </w:r>
          <w:r>
            <w:rPr>
              <w:sz w:val="24"/>
              <w:szCs w:val="24"/>
              <w:lang w:val="en-US"/>
            </w:rPr>
            <w:instrText>1pYy5DaXRhdmkuUGVyc29uLCBTd2lzc0FjYWRlbWljLkNpdGF2aSIsIkZpcnN0TmFtZSI6IkZhbmciLCJMYXN0TmFtZSI6IkxpdSIsIlByb3RlY3RlZCI6ZmFsc2UsIlNleCI6MCwiQ3JlYXRlZEJ5IjoiX0plbm55IiwiQ3JlYXRlZE9uIjoiMjAyMi0wNy0xOFQxMDoxMzoxNCIsIk1vZGlmaWVkQnkiOiJfSmVubnkiLCJJZCI6IjI3ZGUwZD</w:instrText>
          </w:r>
          <w:r>
            <w:rPr>
              <w:sz w:val="24"/>
              <w:szCs w:val="24"/>
              <w:lang w:val="en-US"/>
            </w:rPr>
            <w:instrText>hkLTgxZDgtNDU0MC04OTk2LTUwOWE1ZjRhNGI4YyIsIk1vZGlmaWVkT24iOiIyMDIyLTA3LTE4VDEwOjEzOjE0IiwiUHJvamVjdCI6eyIkcmVmIjoiOCJ9fSx7IiRpZCI6IjE2IiwiJHR5cGUiOiJTd2lzc0FjYWRlbWljLkNpdGF2aS5QZXJzb24sIFN3aXNzQWNhZGVtaWMuQ2l0YXZpIiwiRmlyc3ROYW1lIjoiSmluZ2ZhIiwiTGFzdE5hbW</w:instrText>
          </w:r>
          <w:r>
            <w:rPr>
              <w:sz w:val="24"/>
              <w:szCs w:val="24"/>
              <w:lang w:val="en-US"/>
            </w:rPr>
            <w:instrText>UiOiJaaGFuZyIsIlByb3RlY3RlZCI6ZmFsc2UsIlNleCI6MCwiQ3JlYXRlZEJ5IjoiX0plbm55IiwiQ3JlYXRlZE9uIjoiMjAyMi0wNy0xOFQxMDoxMzoxNCIsIk1vZGlmaWVkQnkiOiJfSmVubnkiLCJJZCI6IjU3N2RlYmYyLTA4NjUtNGEwNS1iMTg1LTJhMDgwZTk3ODQ3YiIsIk1vZGlmaWVkT24iOiIyMDIyLTA3LTE4VDEwOjEzOjE0Ii</w:instrText>
          </w:r>
          <w:r>
            <w:rPr>
              <w:sz w:val="24"/>
              <w:szCs w:val="24"/>
              <w:lang w:val="en-US"/>
            </w:rPr>
            <w:instrText>wiUHJvamVjdCI6eyIkcmVmIjoiOCJ9fV0sIkNpdGF0aW9uS2V5VXBkYXRlVHlwZSI6MCwiQ29sbGFib3JhdG9ycyI6W10sIkNvdmVyUGF0aCI6eyIkaWQiOiIxNyIsIiR0eXBlIjoiU3dpc3NBY2FkZW1pYy5DaXRhdmkuTGlua2VkUmVzb3VyY2UsIFN3aXNzQWNhZGVtaWMuQ2l0YXZpIiwiTGlua2VkUmVzb3VyY2VUeXBlIjoxLCJVcmlTdH</w:instrText>
          </w:r>
          <w:r>
            <w:rPr>
              <w:sz w:val="24"/>
              <w:szCs w:val="24"/>
              <w:lang w:val="en-US"/>
            </w:rPr>
            <w:instrText>JpbmciOiJRdSwgWmhhbmcgZXQgYWwgMjAyMCAtIE1ldGZvcm1pbiBQcm90ZWN0cyBBUlBFLTE5IENlbGxzLmpwZyIsIkxpbmtlZFJlc291cmNlU3RhdHVzIjo4LCJQcm9wZXJ0aWVzIjp7IiRpZCI6IjE4IiwiJHR5cGUiOiJTd2lzc0FjYWRlbWljLkNpdGF2aS5MaW5rZWRSZXNvdXJjZVByb3BlcnRpZXMsIFN3aXNzQWNhZGVtaWMuQ2l0YX</w:instrText>
          </w:r>
          <w:r>
            <w:rPr>
              <w:sz w:val="24"/>
              <w:szCs w:val="24"/>
              <w:lang w:val="en-US"/>
            </w:rPr>
            <w:instrText>ZpIn0sIlN5bmNGb2xkZXJUeXBlIjowLCJJc0xvY2FsQ2xvdWRQcm9qZWN0RmlsZUxpbmsiOmZhbHNlLCJJc0Nsb3VkUmVzdG9yZSI6ZmFsc2UsIklzQ2xvdWRDb3B5IjpmYWxzZSwiQXR0YWNobWVudEZvbGRlcldhc0luRmFsbGJhY2tNb2RlIjpmYWxzZX0sIkRhdGUyIjoiMDkuMDcuMjAyMCIsIkRvaSI6IjEwLjExNTUvMjAyMC8xNzQwOT</w:instrText>
          </w:r>
          <w:r>
            <w:rPr>
              <w:sz w:val="24"/>
              <w:szCs w:val="24"/>
              <w:lang w:val="en-US"/>
            </w:rPr>
            <w:instrText>QzIiwiRWRpdG9ycyI6W10sIkV2YWx1YXRpb25Db21wbGV4aXR5IjowLCJFdmFsdWF0aW9uU291cmNlVGV4dEZvcm1hdCI6MCwiR3JvdXBzIjpbXSwiSGFzTGFiZWwxIjpmYWxzZSwiSGFzTGFiZWwyIjpmYWxzZSwiS2V5d29yZHMiOltdLCJMYW5ndWFnZSI6ImVuZyIsIkxhbmd1YWdlQ29kZSI6ImVuIiwiTG9jYXRpb25zIjpbeyIkaWQiOi</w:instrText>
          </w:r>
          <w:r>
            <w:rPr>
              <w:sz w:val="24"/>
              <w:szCs w:val="24"/>
              <w:lang w:val="en-US"/>
            </w:rPr>
            <w:instrText>IxOSIsIiR0eXBlIjoiU3dpc3NBY2FkZW1pYy5DaXRhdmkuTG9jYXRpb24sIFN3aXNzQWNhZGVtaWMuQ2l0YXZpIiwiQWRkcmVzcyI6eyIkaWQiOiIyMCIsIiR0eXBlIjoiU3dpc3NBY2FkZW1pYy5DaXRhdmkuTGlua2VkUmVzb3VyY2UsIFN3aXNzQWNhZGVtaWMuQ2l0YXZpIiwiTGlua2VkUmVzb3VyY2VUeXBlIjo1LCJPcmlnaW5hbFN0cm</w:instrText>
          </w:r>
          <w:r>
            <w:rPr>
              <w:sz w:val="24"/>
              <w:szCs w:val="24"/>
              <w:lang w:val="en-US"/>
            </w:rPr>
            <w:instrText>luZyI6IjEwLjExNTUvMjAyMC8xNzQwOTQzIiwiVXJpU3RyaW5nIjoiaHR0cHM6Ly9kb2kub3JnLzEwLjExNTUvMjAyMC8xNzQwOTQzIiwiTGlua2VkUmVzb3VyY2VTdGF0dXMiOjgsIlByb3BlcnRpZXMiOnsiJGlkIjoiMjEiLCIkdHlwZSI6IlN3aXNzQWNhZGVtaWMuQ2l0YXZpLkxpbmtlZFJlc291cmNlUHJvcGVydGllcywgU3dpc3NBY2</w:instrText>
          </w:r>
          <w:r>
            <w:rPr>
              <w:sz w:val="24"/>
              <w:szCs w:val="24"/>
              <w:lang w:val="en-US"/>
            </w:rPr>
            <w:instrText>FkZW1pYy5DaXRhdmkifSwiU3luY0ZvbGRlclR5cGUiOjAsIklzTG9jYWxDbG91ZFByb2plY3RGaWxlTGluayI6ZmFsc2UsIklzQ2xvdWRSZXN0b3JlIjpmYWxzZSwiSXNDbG91ZENvcHkiOmZhbHNlLCJBdHRhY2htZW50Rm9sZGVyV2FzSW5GYWxsYmFja01vZGUiOmZhbHNlfSwiQW5ub3RhdGlvbnMiOltdLCJMb2NhdGlvblR5cGUiOjAsIk</w:instrText>
          </w:r>
          <w:r>
            <w:rPr>
              <w:sz w:val="24"/>
              <w:szCs w:val="24"/>
              <w:lang w:val="en-US"/>
            </w:rPr>
            <w:instrText>1pcnJvcnNSZWZlcmVuY2VQcm9wZXJ0eUlkIjoxMjgsIkNyZWF0ZWRCeSI6Il9KZW5ueSIsIkNyZWF0ZWRPbiI6IjIwMjItMDctMThUMTA6MTM6MTQiLCJNb2RpZmllZEJ5IjoiX0plbm55IiwiSWQiOiJlNWRmN2FiMC02Yjc0LTRjMDItODgzNy1jN2VlMmE2NDAzMjUiLCJNb2RpZmllZE9uIjoiMjAyMi0wNy0xOFQxMDoxMzoxNCIsIlByb2</w:instrText>
          </w:r>
          <w:r>
            <w:rPr>
              <w:sz w:val="24"/>
              <w:szCs w:val="24"/>
              <w:lang w:val="en-US"/>
            </w:rPr>
            <w:instrText>plY3QiOnsiJHJlZiI6IjgifX0seyIkaWQiOiIyMiIsIiR0eXBlIjoiU3dpc3NBY2FkZW1pYy5DaXRhdmkuTG9jYXRpb24sIFN3aXNzQWNhZGVtaWMuQ2l0YXZpIiwiQWRkcmVzcyI6eyIkaWQiOiIyMyIsIiR0eXBlIjoiU3dpc3NBY2FkZW1pYy5DaXRhdmkuTGlua2VkUmVzb3VyY2UsIFN3aXNzQWNhZGVtaWMuQ2l0YXZpIiwiTGlua2VkUm</w:instrText>
          </w:r>
          <w:r>
            <w:rPr>
              <w:sz w:val="24"/>
              <w:szCs w:val="24"/>
              <w:lang w:val="en-US"/>
            </w:rPr>
            <w:instrText>Vzb3VyY2VUeXBlIjo1LCJPcmlnaW5hbFN0cmluZyI6IjMyNjk1MjUzIiwiVXJpU3RyaW5nIjoiaHR0cDovL3d3dy5uY2JpLm5sbS5uaWguZ292L3B1Ym1lZC8zMjY5NTI1MyIsIkxpbmtlZFJlc291cmNlU3RhdHVzIjo4LCJQcm9wZXJ0aWVzIjp7IiRpZCI6IjI0IiwiJHR5cGUiOiJTd2lzc0FjYWRlbWljLkNpdGF2aS5MaW5rZWRSZXNvdX</w:instrText>
          </w:r>
          <w:r>
            <w:rPr>
              <w:sz w:val="24"/>
              <w:szCs w:val="24"/>
              <w:lang w:val="en-US"/>
            </w:rPr>
            <w:instrText>JjZVByb3BlcnRpZXMsIFN3aXNzQWNhZGVtaWMuQ2l0YXZpIn0sIlN5bmNGb2xkZXJUeXBlIjowLCJJc0xvY2FsQ2xvdWRQcm9qZWN0RmlsZUxpbmsiOmZhbHNlLCJJc0Nsb3VkUmVzdG9yZSI6ZmFsc2UsIklzQ2xvdWRDb3B5IjpmYWxzZSwiQXR0YWNobWVudEZvbGRlcldhc0luRmFsbGJhY2tNb2RlIjpmYWxzZX0sIkFubm90YXRpb25zIj</w:instrText>
          </w:r>
          <w:r>
            <w:rPr>
              <w:sz w:val="24"/>
              <w:szCs w:val="24"/>
              <w:lang w:val="en-US"/>
            </w:rPr>
            <w:instrText>pbXSwiTG9jYXRpb25UeXBlIjowLCJNaXJyb3JzUmVmZXJlbmNlUHJvcGVydHlJZCI6MTY0LCJDcmVhdGVkQnkiOiJfSmVubnkiLCJDcmVhdGVkT24iOiIyMDIyLTA3LTE4VDEwOjEzOjE0IiwiTW9kaWZpZWRCeSI6Il9KZW5ueSIsIklkIjoiNGUzODk0N2UtYjc2ZC00YjE3LWE4MjItNjhiNTAwNDM3MTQ2IiwiTW9kaWZpZWRPbiI6IjIwMj</w:instrText>
          </w:r>
          <w:r>
            <w:rPr>
              <w:sz w:val="24"/>
              <w:szCs w:val="24"/>
              <w:lang w:val="en-US"/>
            </w:rPr>
            <w:instrText>ItMDctMThUMTA6MTM6MTQiLCJQcm9qZWN0Ijp7IiRyZWYiOiI4In19LHsiJGlkIjoiMjUiLCIkdHlwZSI6IlN3aXNzQWNhZGVtaWMuQ2l0YXZpLkxvY2F0aW9uLCBTd2lzc0FjYWRlbWljLkNpdGF2aSIsIkFkZHJlc3MiOnsiJGlkIjoiMjYiLCIkdHlwZSI6IlN3aXNzQWNhZGVtaWMuQ2l0YXZpLkxpbmtlZFJlc291cmNlLCBTd2lzc0FjYW</w:instrText>
          </w:r>
          <w:r>
            <w:rPr>
              <w:sz w:val="24"/>
              <w:szCs w:val="24"/>
              <w:lang w:val="en-US"/>
            </w:rPr>
            <w:instrText>RlbWljLkNpdGF2aSIsIkxpbmtlZFJlc291cmNlVHlwZSI6NSwiT3JpZ2luYWxTdHJpbmciOiJQTUM3MzY4OTMzIiwiVXJpU3RyaW5nIjoiaHR0cHM6Ly93d3cubmNiaS5ubG0ubmloLmdvdi9wbWMvYXJ0aWNsZXMvUE1DNzM2ODkzMyIsIkxpbmtlZFJlc291cmNlU3RhdHVzIjo4LCJQcm9wZXJ0aWVzIjp7IiRpZCI6IjI3IiwiJHR5cGUiOi</w:instrText>
          </w:r>
          <w:r>
            <w:rPr>
              <w:sz w:val="24"/>
              <w:szCs w:val="24"/>
              <w:lang w:val="en-US"/>
            </w:rPr>
            <w:instrText>JTd2lzc0FjYWRlbWljLkNpdGF2aS5MaW5rZWRSZXNvdXJjZVByb3BlcnRpZXMsIFN3aXNzQWNhZGVtaWMuQ2l0YXZpIn0sIlN5bmNGb2xkZXJUeXBlIjowLCJJc0xvY2FsQ2xvdWRQcm9qZWN0RmlsZUxpbmsiOmZhbHNlLCJJc0Nsb3VkUmVzdG9yZSI6ZmFsc2UsIklzQ2xvdWRDb3B5IjpmYWxzZSwiQXR0YWNobWVudEZvbGRlcldhc0luRm</w:instrText>
          </w:r>
          <w:r>
            <w:rPr>
              <w:sz w:val="24"/>
              <w:szCs w:val="24"/>
              <w:lang w:val="en-US"/>
            </w:rPr>
            <w:instrText>FsbGJhY2tNb2RlIjpmYWxzZX0sIkFubm90YXRpb25zIjpbXSwiTG9jYXRpb25UeXBlIjowLCJNaXJyb3JzUmVmZXJlbmNlUHJvcGVydHlJZCI6MjA4LCJDcmVhdGVkQnkiOiJfSmVubnkiLCJDcmVhdGVkT24iOiIyMDIyLTA3LTE4VDEwOjEzOjE0IiwiTW9kaWZpZWRCeSI6Il9KZW5ueSIsIklkIjoiY2E4YWQyYjYtOTdlNC00NDA3LWE5Yz</w:instrText>
          </w:r>
          <w:r>
            <w:rPr>
              <w:sz w:val="24"/>
              <w:szCs w:val="24"/>
              <w:lang w:val="en-US"/>
            </w:rPr>
            <w:instrText>YtZjBlOTU2MjFlNjExIiwiTW9kaWZpZWRPbiI6IjIwMjItMDctMThUMTA6MTM6MTQiLCJQcm9qZWN0Ijp7IiRyZWYiOiI4In19XSwiTnVtYmVyT2ZWb2x1bWVzIjoiMTc0MDk0MyIsIk9yZ2FuaXphdGlvbnMiOltdLCJPdGhlcnNJbnZvbHZlZCI6W10sIlBhZ2VSYW5nZSI6IjxzcD5cclxuICA8bj4xPC9uPlxyXG4gIDxpbj50cnVlPC9pbj</w:instrText>
          </w:r>
          <w:r>
            <w:rPr>
              <w:sz w:val="24"/>
              <w:szCs w:val="24"/>
              <w:lang w:val="en-US"/>
            </w:rPr>
            <w:instrText>5cclxuICA8b3M+MTwvb3M+XHJcbiAgPHBzPjE8L3BzPlxyXG48L3NwPlxyXG48ZXA+XHJcbiAgPG4+MTI8L24+XHJcbiAgPGluPnRydWU8L2luPlxyXG4gIDxvcz4xMjwvb3M+XHJcbiAgPHBzPjEyPC9wcz5cclxuPC9lcD5cclxuPG9zPjEtMTI8L29zPiIsIlBlcmlvZGljYWwiOnsiJGlkIjoiMjgiLCIkdHlwZSI6IlN3aXNzQWNhZGVtaW</w:instrText>
          </w:r>
          <w:r>
            <w:rPr>
              <w:sz w:val="24"/>
              <w:szCs w:val="24"/>
              <w:lang w:val="en-US"/>
            </w:rPr>
            <w:instrText>MuQ2l0YXZpLlBlcmlvZGljYWwsIFN3aXNzQWNhZGVtaWMuQ2l0YXZpIiwiRWlzc24iOiIxOTQyLTA5OTQiLCJOYW1lIjoiT3hpZGF0aXZlIG1lZGljaW5lIGFuZCBjZWxsdWxhciBsb25nZXZpdHkiLCJQYWdpbmF0aW9uIjowLCJQcm90ZWN0ZWQiOmZhbHNlLCJVc2VyQWJicmV2aWF0aW9uMSI6Ik94aWQgTWVkIENlbGwgTG9uZ2V2IiwiQ3</w:instrText>
          </w:r>
          <w:r>
            <w:rPr>
              <w:sz w:val="24"/>
              <w:szCs w:val="24"/>
              <w:lang w:val="en-US"/>
            </w:rPr>
            <w:instrText>JlYXRlZEJ5IjoiX0plbm55IiwiQ3JlYXRlZE9uIjoiMjAyMi0wNy0xOFQxMDoxMzoxNCIsIk1vZGlmaWVkQnkiOiJfSmVubnkiLCJJZCI6ImUyYzQ0NDQ4LTkwMmYtNGQ4Zi1hNTE3LTE0MDc2MGU3ODIwYyIsIk1vZGlmaWVkT24iOiIyMDIyLTA3LTE4VDEwOjEzOjE0IiwiUHJvamVjdCI6eyIkcmVmIjoiOCJ9fSwiUG1jSWQiOiJQTUM3Mz</w:instrText>
          </w:r>
          <w:r>
            <w:rPr>
              <w:sz w:val="24"/>
              <w:szCs w:val="24"/>
              <w:lang w:val="en-US"/>
            </w:rPr>
            <w:instrText>Y4OTMzIiwiUHVibGlzaGVycyI6W10sIlB1Yk1lZElkIjoiMzI2OTUyNTMiLCJRdW90YXRpb25zIjpbXSwiUmF0aW5nIjowLCJSZWZlcmVuY2VUeXBlIjoiSm91cm5hbEFydGljbGUiLCJTaG9ydFRpdGxlIjoiUXUsIFpoYW5nIGV0IGFsLiAyMDIwIOKAkyBNZXRmb3JtaW4gUHJvdGVjdHMgQVJQRS0xOSBDZWxscyIsIlNob3J0VGl0bGVVcG</w:instrText>
          </w:r>
          <w:r>
            <w:rPr>
              <w:sz w:val="24"/>
              <w:szCs w:val="24"/>
              <w:lang w:val="en-US"/>
            </w:rPr>
            <w:instrText>RhdGVUeXBlIjowLCJTb3VyY2VPZkJpYmxpb2dyYXBoaWNJbmZvcm1hdGlvbiI6IlB1Yk1lZCIsIlN0YXRpY0lkcyI6WyI4MGYzMTM5Ni0wNjMzLTRjNDQtYTQ2OS04NWNkMzA2NzVmZTAiXSwiVGFibGVPZkNvbnRlbnRzQ29tcGxleGl0eSI6MCwiVGFibGVPZkNvbnRlbnRzU291cmNlVGV4dEZvcm1hdCI6MCwiVGFza3MiOltdLCJUaXRsZS</w:instrText>
          </w:r>
          <w:r>
            <w:rPr>
              <w:sz w:val="24"/>
              <w:szCs w:val="24"/>
              <w:lang w:val="en-US"/>
            </w:rPr>
            <w:instrText>I6Ik1ldGZvcm1pbiBQcm90ZWN0cyBBUlBFLTE5IENlbGxzIGZyb20gR2x5b3hhbC1JbmR1Y2VkIE94aWRhdGl2ZSBTdHJlc3MiLCJUcmFuc2xhdG9ycyI6W10sIlZvbHVtZSI6IjIwMjAiLCJZZWFyIjoiMjAyMCIsIlllYXJSZXNvbHZlZCI6IjIwMjAiLCJDcmVhdGVkQnkiOiJfSmVubnkiLCJDcmVhdGVkT24iOiIyMDIyLTA3LTE4VDEwOj</w:instrText>
          </w:r>
          <w:r>
            <w:rPr>
              <w:sz w:val="24"/>
              <w:szCs w:val="24"/>
              <w:lang w:val="en-US"/>
            </w:rPr>
            <w:instrText>EzOjE0IiwiTW9kaWZpZWRCeSI6Il9KZW5ueSIsIklkIjoiMDQzNDQ1NDEtM2UzYS00NTk1LWJmOWQtODhlMzBhMTNmNmRhIiwiTW9kaWZpZWRPbiI6IjIwMjItMTAtMzFUMDg6MTY6MjUiLCJQcm9qZWN0Ijp7IiRyZWYiOiI4In19LCJVc2VOdW1iZXJpbmdUeXBlT2ZQYXJlbnREb2N1bWVudCI6ZmFsc2V9XSwiRm9ybWF0dGVkVGV4dCI6ey</w:instrText>
          </w:r>
          <w:r>
            <w:rPr>
              <w:sz w:val="24"/>
              <w:szCs w:val="24"/>
              <w:lang w:val="en-US"/>
            </w:rPr>
            <w:instrText>IkaWQiOiIyOSIsIkNvdW50IjoxLCJUZXh0VW5pdHMiOlt7IiRpZCI6IjMwIiwiRm9udFN0eWxlIjp7IiRpZCI6IjMxIiwiTmV1dHJhbCI6dHJ1ZX0sIlJlYWRpbmdPcmRlciI6MSwiVGV4dCI6IigzNikifV19LCJUYWciOiJDaXRhdmlQbGFjZWhvbGRlciNiNDlmYzFhZC0yMDVlLTQ0ZTQtYjc1OS0yZjE4MTAyNmRkOWMiLCJUZXh0IjoiKD</w:instrText>
          </w:r>
          <w:r>
            <w:rPr>
              <w:sz w:val="24"/>
              <w:szCs w:val="24"/>
              <w:lang w:val="en-US"/>
            </w:rPr>
            <w:instrText>M2KSIsIldBSVZlcnNpb24iOiI2LjE0LjAuMCJ9}</w:instrText>
          </w:r>
          <w:r>
            <w:rPr>
              <w:sz w:val="24"/>
              <w:szCs w:val="24"/>
              <w:lang w:val="en-US"/>
            </w:rPr>
            <w:fldChar w:fldCharType="separate"/>
          </w:r>
          <w:r>
            <w:rPr>
              <w:sz w:val="24"/>
              <w:szCs w:val="24"/>
              <w:lang w:val="en-US"/>
            </w:rPr>
            <w:t>(36)</w:t>
          </w:r>
          <w:r>
            <w:rPr>
              <w:sz w:val="24"/>
              <w:szCs w:val="24"/>
              <w:lang w:val="en-US"/>
            </w:rPr>
            <w:fldChar w:fldCharType="end"/>
          </w:r>
        </w:sdtContent>
      </w:sdt>
      <w:r>
        <w:rPr>
          <w:sz w:val="24"/>
          <w:szCs w:val="24"/>
          <w:lang w:val="en-US"/>
        </w:rPr>
        <w:t xml:space="preserve">. Similar experiments have been performed by Zhao et al. using two different human pigment epithelium cell lines </w:t>
      </w:r>
      <w:sdt>
        <w:sdtPr>
          <w:rPr>
            <w:sz w:val="24"/>
            <w:szCs w:val="24"/>
            <w:lang w:val="en-US"/>
          </w:rPr>
          <w:alias w:val="To edit, see citavi.com/edit"/>
          <w:tag w:val="CitaviPlaceholder#14b3987c-e5c7-4141-b1b4-2bee811e2b7e"/>
          <w:id w:val="1093124560"/>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w:instrText>
          </w:r>
          <w:r>
            <w:rPr>
              <w:sz w:val="24"/>
              <w:szCs w:val="24"/>
              <w:lang w:val="en-US"/>
            </w:rPr>
            <w:instrText>U3dpc3NBY2FkZW1pYy5DaXRhdmkiLCJJZCI6ImY0NDFkMWVlLWIyMjgtNGFmZC05NjZlLTZhNWJhNDZjNjliMyIsIlJhbmdlTGVuZ3RoIjo0LCJSZWZlcmVuY2VJZCI6ImEwMDE1ZGUyLTAxOWYtNDQ4NC1iMWRkLWU2OGZlNTE5ZDBmZiIsIlBhZ2VSYW5nZSI6eyIkaWQiOiIzIiwiJHR5cGUiOiJTd2lzc0FjYWRlbWljLlBhZ2VSYW5nZSwg</w:instrText>
          </w:r>
          <w:r>
            <w:rPr>
              <w:sz w:val="24"/>
              <w:szCs w:val="24"/>
              <w:lang w:val="en-US"/>
            </w:rPr>
            <w:instrText>U3dpc3NBY2FkZW1pYyIsIkVuZFBhZ2UiOnsiJGlkIjoiNCIsIiR0eXBlIjoiU3dpc3NBY2FkZW1pYy5QYWdlTnVtYmVyLCBTd2lzc0FjYWRlbWljIiwiSXNGdWxseU51bWVyaWMiOmZhbHNlLCJOdW1iZXJpbmdUeXBlIjowLCJOdW1lcmFsU3lzdGVtIjowfSwiTnVtYmVyaW5nVHlwZSI6MCwiTnVtZXJhbFN5c3RlbSI6MCwiU3RhcnRQYWdl</w:instrText>
          </w:r>
          <w:r>
            <w:rPr>
              <w:sz w:val="24"/>
              <w:szCs w:val="24"/>
              <w:lang w:val="en-US"/>
            </w:rPr>
            <w:instrText>Ijp7IiRpZCI6IjUiLCIkdHlwZSI6IlN3aXNzQWNhZGVtaWMuUGFnZU51bWJlciwgU3dpc3NBY2FkZW1pYyIsIklzRnVsbHlOdW1lcmljIjpmYWxzZSwiTnVtYmVyaW5nVHlwZSI6MCwiTnVtZXJhbFN5c3RlbSI6MH19LCJSZWZlcmVuY2UiOnsiJGlkIjoiNiIsIiR0eXBlIjoiU3dpc3NBY2FkZW1pYy5DaXRhdmkuUmVmZXJlbmNlLCBTd2lz</w:instrText>
          </w:r>
          <w:r>
            <w:rPr>
              <w:sz w:val="24"/>
              <w:szCs w:val="24"/>
              <w:lang w:val="en-US"/>
            </w:rPr>
            <w:instrText>c0FjYWRlbWljLkNpdGF2aSIsIkFic3RyYWN0Q29tcGxleGl0eSI6MCwiQWJzdHJhY3RTb3VyY2VUZXh0Rm9ybWF0IjowLCJBdXRob3JzIjpbeyIkaWQiOiI3IiwiJHR5cGUiOiJTd2lzc0FjYWRlbWljLkNpdGF2aS5QZXJzb24sIFN3aXNzQWNhZGVtaWMuQ2l0YXZpIiwiRmlyc3ROYW1lIjoiWGlhIiwiTGFzdE5hbWUiOiJaaGFvIiwiUHJv</w:instrText>
          </w:r>
          <w:r>
            <w:rPr>
              <w:sz w:val="24"/>
              <w:szCs w:val="24"/>
              <w:lang w:val="en-US"/>
            </w:rPr>
            <w:instrText>dGVjdGVkIjpmYWxzZSwiU2V4IjowLCJDcmVhdGVkQnkiOiJfSmVubnkiLCJDcmVhdGVkT24iOiIyMDIyLTA3LTE4VDEwOjEzOjE0IiwiTW9kaWZpZWRCeSI6Il9KZW5ueSIsIklkIjoiNGM5Mzg4MDUtZjZjOC00MDY0LTk4NTktM2ExNjc3NWZhMjA2IiwiTW9kaWZpZWRPbiI6IjIwMjItMDctMThUMTA6MTM6MTQiLCJQcm9qZWN0Ijp7IiRp</w:instrText>
          </w:r>
          <w:r>
            <w:rPr>
              <w:sz w:val="24"/>
              <w:szCs w:val="24"/>
              <w:lang w:val="en-US"/>
            </w:rPr>
            <w:instrText>ZCI6IjgiLCIkdHlwZSI6IlN3aXNzQWNhZGVtaWMuQ2l0YXZpLlByb2plY3QsIFN3aXNzQWNhZGVtaWMuQ2l0YXZpIn19LHsiJGlkIjoiOSIsIiR0eXBlIjoiU3dpc3NBY2FkZW1pYy5DaXRhdmkuUGVyc29uLCBTd2lzc0FjYWRlbWljLkNpdGF2aSIsIkZpcnN0TmFtZSI6IkxpbmxpbiIsIkxhc3ROYW1lIjoiTGl1IiwiUHJvdGVjdGVkIjpm</w:instrText>
          </w:r>
          <w:r>
            <w:rPr>
              <w:sz w:val="24"/>
              <w:szCs w:val="24"/>
              <w:lang w:val="en-US"/>
            </w:rPr>
            <w:instrText>YWxzZSwiU2V4IjowLCJDcmVhdGVkQnkiOiJfSmVubnkiLCJDcmVhdGVkT24iOiIyMDIyLTA3LTE4VDEwOjEzOjE0IiwiTW9kaWZpZWRCeSI6Il9KZW5ueSIsIklkIjoiMTcwNjYyN2ItNWNkZS00YTA3LWI2ZmMtYWEzNmNmMmFhZjJhIiwiTW9kaWZpZWRPbiI6IjIwMjItMDctMThUMTA6MTM6MTQiLCJQcm9qZWN0Ijp7IiRyZWYiOiI4In19</w:instrText>
          </w:r>
          <w:r>
            <w:rPr>
              <w:sz w:val="24"/>
              <w:szCs w:val="24"/>
              <w:lang w:val="en-US"/>
            </w:rPr>
            <w:instrText>LHsiJGlkIjoiMTAiLCIkdHlwZSI6IlN3aXNzQWNhZGVtaWMuQ2l0YXZpLlBlcnNvbiwgU3dpc3NBY2FkZW1pYy5DaXRhdmkiLCJGaXJzdE5hbWUiOiJZaXpob3UiLCJMYXN0TmFtZSI6IkppYW5nIiwiUHJvdGVjdGVkIjpmYWxzZSwiU2V4IjowLCJDcmVhdGVkQnkiOiJfSmVubnkiLCJDcmVhdGVkT24iOiIyMDIyLTA3LTE4VDEwOjEzOjE0</w:instrText>
          </w:r>
          <w:r>
            <w:rPr>
              <w:sz w:val="24"/>
              <w:szCs w:val="24"/>
              <w:lang w:val="en-US"/>
            </w:rPr>
            <w:instrText>IiwiTW9kaWZpZWRCeSI6Il9KZW5ueSIsIklkIjoiZGMzNjc3OWYtOTZlMS00OWRmLThjNTktOTI3YzAwZjVkMjJmIiwiTW9kaWZpZWRPbiI6IjIwMjItMDctMThUMTA6MTM6MTQiLCJQcm9qZWN0Ijp7IiRyZWYiOiI4In19LHsiJGlkIjoiMTEiLCIkdHlwZSI6IlN3aXNzQWNhZGVtaWMuQ2l0YXZpLlBlcnNvbiwgU3dpc3NBY2FkZW1pYy5D</w:instrText>
          </w:r>
          <w:r>
            <w:rPr>
              <w:sz w:val="24"/>
              <w:szCs w:val="24"/>
              <w:lang w:val="en-US"/>
            </w:rPr>
            <w:instrText>aXRhdmkiLCJGaXJzdE5hbWUiOiJNYXJ0YSIsIkxhc3ROYW1lIjoiU2lsdmEiLCJQcm90ZWN0ZWQiOmZhbHNlLCJTZXgiOjEsIkNyZWF0ZWRCeSI6Il9KZW5ueSIsIkNyZWF0ZWRPbiI6IjIwMjItMDctMThUMTA6MTM6MTQiLCJNb2RpZmllZEJ5IjoiX0plbm55IiwiSWQiOiIxNjdkNmRkOS1iZmM3LTRiMTQtOTlmYS1iZTA0YjlhY2JlZTUi</w:instrText>
          </w:r>
          <w:r>
            <w:rPr>
              <w:sz w:val="24"/>
              <w:szCs w:val="24"/>
              <w:lang w:val="en-US"/>
            </w:rPr>
            <w:instrText>LCJNb2RpZmllZE9uIjoiMjAyMi0wNy0xOFQxMDoxMzoxNCIsIlByb2plY3QiOnsiJHJlZiI6IjgifX0seyIkaWQiOiIxMiIsIiR0eXBlIjoiU3dpc3NBY2FkZW1pYy5DaXRhdmkuUGVyc29uLCBTd2lzc0FjYWRlbWljLkNpdGF2aSIsIkZpcnN0TmFtZSI6Ilh1ZWNodSIsIkxhc3ROYW1lIjoiWmhlbiIsIlByb3RlY3RlZCI6ZmFsc2UsIlNl</w:instrText>
          </w:r>
          <w:r>
            <w:rPr>
              <w:sz w:val="24"/>
              <w:szCs w:val="24"/>
              <w:lang w:val="en-US"/>
            </w:rPr>
            <w:instrText>eCI6MCwiQ3JlYXRlZEJ5IjoiX0plbm55IiwiQ3JlYXRlZE9uIjoiMjAyMi0wNy0xOFQxMDoxMzoxNCIsIk1vZGlmaWVkQnkiOiJfSmVubnkiLCJJZCI6IjdiMDNmNzk2LTUyOTItNGViNC05NDI4LWI1MmU5MGFiOTBlZCIsIk1vZGlmaWVkT24iOiIyMDIyLTA3LTE4VDEwOjEzOjE0IiwiUHJvamVjdCI6eyIkcmVmIjoiOCJ9fSx7IiRpZCI6</w:instrText>
          </w:r>
          <w:r>
            <w:rPr>
              <w:sz w:val="24"/>
              <w:szCs w:val="24"/>
              <w:lang w:val="en-US"/>
            </w:rPr>
            <w:instrText>IjEzIiwiJHR5cGUiOiJTd2lzc0FjYWRlbWljLkNpdGF2aS5QZXJzb24sIFN3aXNzQWNhZGVtaWMuQ2l0YXZpIiwiRmlyc3ROYW1lIjoiV2VuaHVhIiwiTGFzdE5hbWUiOiJaaGVuZyIsIlByb3RlY3RlZCI6ZmFsc2UsIlNleCI6MCwiQ3JlYXRlZEJ5IjoiX0plbm55IiwiQ3JlYXRlZE9uIjoiMjAyMi0wNy0xOFQxMDoxMzoxNCIsIk1vZGlm</w:instrText>
          </w:r>
          <w:r>
            <w:rPr>
              <w:sz w:val="24"/>
              <w:szCs w:val="24"/>
              <w:lang w:val="en-US"/>
            </w:rPr>
            <w:instrText>aWVkQnkiOiJfSmVubnkiLCJJZCI6ImMwMjZmMjY0LTllNWYtNGMyMy1iMzJkLTYxNDBjZDM0YjAyNSIsIk1vZGlmaWVkT24iOiIyMDIyLTA3LTE4VDEwOjEzOjE0IiwiUHJvamVjdCI6eyIkcmVmIjoiOCJ9fV0sIkNpdGF0aW9uS2V5VXBkYXRlVHlwZSI6MCwiQ29sbGFib3JhdG9ycyI6W10sIkNvdmVyUGF0aCI6eyIkaWQiOiIxNCIsIiR0</w:instrText>
          </w:r>
          <w:r>
            <w:rPr>
              <w:sz w:val="24"/>
              <w:szCs w:val="24"/>
              <w:lang w:val="en-US"/>
            </w:rPr>
            <w:instrText>eXBlIjoiU3dpc3NBY2FkZW1pYy5DaXRhdmkuTGlua2VkUmVzb3VyY2UsIFN3aXNzQWNhZGVtaWMuQ2l0YXZpIiwiTGlua2VkUmVzb3VyY2VUeXBlIjoxLCJVcmlTdHJpbmciOiJaaGFvLCBMaXUgZXQgYWwgMjAyMCAtIFByb3RlY3RpdmUgRWZmZWN0IG9mIE1ldGZvcm1pbi5qcGciLCJMaW5rZWRSZXNvdXJjZVN0YXR1cyI6OCwiUHJvcGVy</w:instrText>
          </w:r>
          <w:r>
            <w:rPr>
              <w:sz w:val="24"/>
              <w:szCs w:val="24"/>
              <w:lang w:val="en-US"/>
            </w:rPr>
            <w:instrText>dGllcyI6eyIkaWQiOiIxNSIsIiR0eXBlIjoiU3dpc3NBY2FkZW1pYy5DaXRhdmkuTGlua2VkUmVzb3VyY2VQcm9wZXJ0aWVzLCBTd2lzc0FjYWRlbWljLkNpdGF2aSJ9LCJTeW5jRm9sZGVyVHlwZSI6MCwiSXNMb2NhbENsb3VkUHJvamVjdEZpbGVMaW5rIjpmYWxzZSwiSXNDbG91ZFJlc3RvcmUiOmZhbHNlLCJJc0Nsb3VkQ29weSI6ZmFs</w:instrText>
          </w:r>
          <w:r>
            <w:rPr>
              <w:sz w:val="24"/>
              <w:szCs w:val="24"/>
              <w:lang w:val="en-US"/>
            </w:rPr>
            <w:instrText>c2UsIkF0dGFjaG1lbnRGb2xkZXJXYXNJbkZhbGxiYWNrTW9kZSI6ZmFsc2V9LCJEYXRlMiI6IjI0LjA3LjIwMjAiLCJEb2kiOiIxMC4xMTU1LzIwMjAvMjUyNDE3NCIsIkVkaXRvcnMiOltdLCJFdmFsdWF0aW9uQ29tcGxleGl0eSI6MCwiRXZhbHVhdGlvblNvdXJjZVRleHRGb3JtYXQiOjAsIkdyb3VwcyI6W10sIkhhc0xhYmVsMSI6ZmFs</w:instrText>
          </w:r>
          <w:r>
            <w:rPr>
              <w:sz w:val="24"/>
              <w:szCs w:val="24"/>
              <w:lang w:val="en-US"/>
            </w:rPr>
            <w:instrText>c2UsIkhhc0xhYmVsMiI6ZmFsc2UsIktleXdvcmRzIjpbXSwiTGFuZ3VhZ2UiOiJlbmciLCJMYW5ndWFnZUNvZGUiOiJlbiIsIkxvY2F0aW9ucyI6W3siJGlkIjoiMTYiLCIkdHlwZSI6IlN3aXNzQWNhZGVtaWMuQ2l0YXZpLkxvY2F0aW9uLCBTd2lzc0FjYWRlbWljLkNpdGF2aSIsIkFkZHJlc3MiOnsiJGlkIjoiMTciLCIkdHlwZSI6IlN3</w:instrText>
          </w:r>
          <w:r>
            <w:rPr>
              <w:sz w:val="24"/>
              <w:szCs w:val="24"/>
              <w:lang w:val="en-US"/>
            </w:rPr>
            <w:instrText>aXNzQWNhZGVtaWMuQ2l0YXZpLkxpbmtlZFJlc291cmNlLCBTd2lzc0FjYWRlbWljLkNpdGF2aSIsIkxpbmtlZFJlc291cmNlVHlwZSI6NSwiT3JpZ2luYWxTdHJpbmciOiJQTUM3Mzk3NDM4IiwiVXJpU3RyaW5nIjoiaHR0cHM6Ly93d3cubmNiaS5ubG0ubmloLmdvdi9wbWMvYXJ0aWNsZXMvUE1DNzM5NzQzOCIsIkxpbmtlZFJlc291cmNl</w:instrText>
          </w:r>
          <w:r>
            <w:rPr>
              <w:sz w:val="24"/>
              <w:szCs w:val="24"/>
              <w:lang w:val="en-US"/>
            </w:rPr>
            <w:instrText>U3RhdHVzIjo4LCJQcm9wZXJ0aWVzIjp7IiRpZCI6IjE4IiwiJHR5cGUiOiJTd2lzc0FjYWRlbWljLkNpdGF2aS5MaW5rZWRSZXNvdXJjZVByb3BlcnRpZXMsIFN3aXNzQWNhZGVtaWMuQ2l0YXZpIn0sIlN5bmNGb2xkZXJUeXBlIjowLCJJc0xvY2FsQ2xvdWRQcm9qZWN0RmlsZUxpbmsiOmZhbHNlLCJJc0Nsb3VkUmVzdG9yZSI6ZmFsc2Us</w:instrText>
          </w:r>
          <w:r>
            <w:rPr>
              <w:sz w:val="24"/>
              <w:szCs w:val="24"/>
              <w:lang w:val="en-US"/>
            </w:rPr>
            <w:instrText>IklzQ2xvdWRDb3B5IjpmYWxzZSwiQXR0YWNobWVudEZvbGRlcldhc0luRmFsbGJhY2tNb2RlIjpmYWxzZX0sIkFubm90YXRpb25zIjpbXSwiTG9jYXRpb25UeXBlIjowLCJNaXJyb3JzUmVmZXJlbmNlUHJvcGVydHlJZCI6MjA4LCJDcmVhdGVkQnkiOiJfSmVubnkiLCJDcmVhdGVkT24iOiIyMDIyLTA3LTE4VDEwOjEzOjE0IiwiTW9kaWZp</w:instrText>
          </w:r>
          <w:r>
            <w:rPr>
              <w:sz w:val="24"/>
              <w:szCs w:val="24"/>
              <w:lang w:val="en-US"/>
            </w:rPr>
            <w:instrText>ZWRCeSI6Il9KZW5ueSIsIklkIjoiNjJjZGY0YTktYjRiOS00ODkwLWFmNzAtOGQ1Zjc1Yjk0ODc5IiwiTW9kaWZpZWRPbiI6IjIwMjItMDctMThUMTA6MTM6MTQiLCJQcm9qZWN0Ijp7IiRyZWYiOiI4In19LHsiJGlkIjoiMTkiLCIkdHlwZSI6IlN3aXNzQWNhZGVtaWMuQ2l0YXZpLkxvY2F0aW9uLCBTd2lzc0FjYWRlbWljLkNpdGF2aSIs</w:instrText>
          </w:r>
          <w:r>
            <w:rPr>
              <w:sz w:val="24"/>
              <w:szCs w:val="24"/>
              <w:lang w:val="en-US"/>
            </w:rPr>
            <w:instrText>IkFkZHJlc3MiOnsiJGlkIjoiMjAiLCIkdHlwZSI6IlN3aXNzQWNhZGVtaWMuQ2l0YXZpLkxpbmtlZFJlc291cmNlLCBTd2lzc0FjYWRlbWljLkNpdGF2aSIsIkxpbmtlZFJlc291cmNlVHlwZSI6NSwiT3JpZ2luYWxTdHJpbmciOiIxMC4xMTU1LzIwMjAvMjUyNDE3NCIsIlVyaVN0cmluZyI6Imh0dHBzOi8vZG9pLm9yZy8xMC4xMTU1LzIw</w:instrText>
          </w:r>
          <w:r>
            <w:rPr>
              <w:sz w:val="24"/>
              <w:szCs w:val="24"/>
              <w:lang w:val="en-US"/>
            </w:rPr>
            <w:instrText>MjAvMjUyNDE3NCIsIkxpbmtlZFJlc291cmNlU3RhdHVzIjo4LCJQcm9wZXJ0aWVzIjp7IiRpZCI6IjIxIiwiJHR5cGUiOiJTd2lzc0FjYWRlbWljLkNpdGF2aS5MaW5rZWRSZXNvdXJjZVByb3BlcnRpZXMsIFN3aXNzQWNhZGVtaWMuQ2l0YXZpIn0sIlN5bmNGb2xkZXJUeXBlIjowLCJJc0xvY2FsQ2xvdWRQcm9qZWN0RmlsZUxpbmsiOmZh</w:instrText>
          </w:r>
          <w:r>
            <w:rPr>
              <w:sz w:val="24"/>
              <w:szCs w:val="24"/>
              <w:lang w:val="en-US"/>
            </w:rPr>
            <w:instrText>bHNlLCJJc0Nsb3VkUmVzdG9yZSI6ZmFsc2UsIklzQ2xvdWRDb3B5IjpmYWxzZSwiQXR0YWNobWVudEZvbGRlcldhc0luRmFsbGJhY2tNb2RlIjpmYWxzZX0sIkFubm90YXRpb25zIjpbXSwiTG9jYXRpb25UeXBlIjowLCJNaXJyb3JzUmVmZXJlbmNlUHJvcGVydHlJZCI6MTI4LCJDcmVhdGVkQnkiOiJfSmVubnkiLCJDcmVhdGVkT24iOiIy</w:instrText>
          </w:r>
          <w:r>
            <w:rPr>
              <w:sz w:val="24"/>
              <w:szCs w:val="24"/>
              <w:lang w:val="en-US"/>
            </w:rPr>
            <w:instrText>MDIyLTA3LTE4VDEwOjEzOjE0IiwiTW9kaWZpZWRCeSI6Il9KZW5ueSIsIklkIjoiMDY3MWQ3YmMtNzI1Ny00YzE2LTllMzktOGMzNDczN2E0MTJjIiwiTW9kaWZpZWRPbiI6IjIwMjItMDctMThUMTA6MTM6MTQiLCJQcm9qZWN0Ijp7IiRyZWYiOiI4In19LHsiJGlkIjoiMjIiLCIkdHlwZSI6IlN3aXNzQWNhZGVtaWMuQ2l0YXZpLkxvY2F0</w:instrText>
          </w:r>
          <w:r>
            <w:rPr>
              <w:sz w:val="24"/>
              <w:szCs w:val="24"/>
              <w:lang w:val="en-US"/>
            </w:rPr>
            <w:instrText>aW9uLCBTd2lzc0FjYWRlbWljLkNpdGF2aSIsIkFkZHJlc3MiOnsiJGlkIjoiMjMiLCIkdHlwZSI6IlN3aXNzQWNhZGVtaWMuQ2l0YXZpLkxpbmtlZFJlc291cmNlLCBTd2lzc0FjYWRlbWljLkNpdGF2aSIsIkxpbmtlZFJlc291cmNlVHlwZSI6NSwiT3JpZ2luYWxTdHJpbmciOiIzMjc3NDY2NiIsIlVyaVN0cmluZyI6Imh0dHA6Ly93d3cu</w:instrText>
          </w:r>
          <w:r>
            <w:rPr>
              <w:sz w:val="24"/>
              <w:szCs w:val="24"/>
              <w:lang w:val="en-US"/>
            </w:rPr>
            <w:instrText>bmNiaS5ubG0ubmloLmdvdi9wdWJtZWQvMzI3NzQ2NjYiLCJMaW5rZWRSZXNvdXJjZVN0YXR1cyI6OCwiUHJvcGVydGllcyI6eyIkaWQiOiIyNCIsIiR0eXBlIjoiU3dpc3NBY2FkZW1pYy5DaXRhdmkuTGlua2VkUmVzb3VyY2VQcm9wZXJ0aWVzLCBTd2lzc0FjYWRlbWljLkNpdGF2aSJ9LCJTeW5jRm9sZGVyVHlwZSI6MCwiSXNMb2NhbENs</w:instrText>
          </w:r>
          <w:r>
            <w:rPr>
              <w:sz w:val="24"/>
              <w:szCs w:val="24"/>
              <w:lang w:val="en-US"/>
            </w:rPr>
            <w:instrText>b3VkUHJvamVjdEZpbGVMaW5rIjpmYWxzZSwiSXNDbG91ZFJlc3RvcmUiOmZhbHNlLCJJc0Nsb3VkQ29weSI6ZmFsc2UsIkF0dGFjaG1lbnRGb2xkZXJXYXNJbkZhbGxiYWNrTW9kZSI6ZmFsc2V9LCJBbm5vdGF0aW9ucyI6W10sIkxvY2F0aW9uVHlwZSI6MCwiTWlycm9yc1JlZmVyZW5jZVByb3BlcnR5SWQiOjE2NCwiQ3JlYXRlZEJ5Ijoi</w:instrText>
          </w:r>
          <w:r>
            <w:rPr>
              <w:sz w:val="24"/>
              <w:szCs w:val="24"/>
              <w:lang w:val="en-US"/>
            </w:rPr>
            <w:instrText>X0plbm55IiwiQ3JlYXRlZE9uIjoiMjAyMi0wNy0xOFQxMDoxMzoxNCIsIk1vZGlmaWVkQnkiOiJfSmVubnkiLCJJZCI6IjU0MzIyYWEyLTcwNWUtNDA2Mi1iOTY4LTVhMGMwMTBlNmEwNiIsIk1vZGlmaWVkT24iOiIyMDIyLTA3LTE4VDEwOjEzOjE0IiwiUHJvamVjdCI6eyIkcmVmIjoiOCJ9fV0sIk51bWJlck9mVm9sdW1lcyI6IjI1MjQx</w:instrText>
          </w:r>
          <w:r>
            <w:rPr>
              <w:sz w:val="24"/>
              <w:szCs w:val="24"/>
              <w:lang w:val="en-US"/>
            </w:rPr>
            <w:instrText>NzQiLCJPcmdhbml6YXRpb25zIjpbXSwiT3RoZXJzSW52b2x2ZWQiOltdLCJQYWdlUmFuZ2UiOiI8c3A+XHJcbiAgPG4+MTwvbj5cclxuICA8aW4+dHJ1ZTwvaW4+XHJcbiAgPG9zPjE8L29zPlxyXG4gIDxwcz4xPC9wcz5cclxuPC9zcD5cclxuPGVwPlxyXG4gIDxuPjE0PC9uPlxyXG4gIDxpbj50cnVlPC9pbj5cclxuICA8b3M+MTQ8L29z</w:instrText>
          </w:r>
          <w:r>
            <w:rPr>
              <w:sz w:val="24"/>
              <w:szCs w:val="24"/>
              <w:lang w:val="en-US"/>
            </w:rPr>
            <w:instrText>PlxyXG4gIDxwcz4xNDwvcHM+XHJcbjwvZXA+XHJcbjxvcz4xLTE0PC9vcz4iLCJQZXJpb2RpY2FsIjp7IiRpZCI6IjI1IiwiJHR5cGUiOiJTd2lzc0FjYWRlbWljLkNpdGF2aS5QZXJpb2RpY2FsLCBTd2lzc0FjYWRlbWljLkNpdGF2aSIsIkVpc3NuIjoiMTk0Mi0wOTk0IiwiTmFtZSI6Ik94aWRhdGl2ZSBtZWRpY2luZSBhbmQgY2VsbHVs</w:instrText>
          </w:r>
          <w:r>
            <w:rPr>
              <w:sz w:val="24"/>
              <w:szCs w:val="24"/>
              <w:lang w:val="en-US"/>
            </w:rPr>
            <w:instrText>YXIgbG9uZ2V2aXR5IiwiUGFnaW5hdGlvbiI6MCwiUHJvdGVjdGVkIjpmYWxzZSwiVXNlckFiYnJldmlhdGlvbjEiOiJPeGlkIE1lZCBDZWxsIExvbmdldiIsIkNyZWF0ZWRCeSI6Il9KZW5ueSIsIkNyZWF0ZWRPbiI6IjIwMjItMDctMThUMTA6MTM6MTQiLCJNb2RpZmllZEJ5IjoiX0plbm55IiwiSWQiOiJlMmM0NDQ0OC05MDJmLTRkOGYt</w:instrText>
          </w:r>
          <w:r>
            <w:rPr>
              <w:sz w:val="24"/>
              <w:szCs w:val="24"/>
              <w:lang w:val="en-US"/>
            </w:rPr>
            <w:instrText>YTUxNy0xNDA3NjBlNzgyMGMiLCJNb2RpZmllZE9uIjoiMjAyMi0wNy0xOFQxMDoxMzoxNCIsIlByb2plY3QiOnsiJHJlZiI6IjgifX0sIlBtY0lkIjoiUE1DNzM5NzQzOCIsIlB1Ymxpc2hlcnMiOltdLCJQdWJNZWRJZCI6IjMyNzc0NjY2IiwiUXVvdGF0aW9ucyI6W10sIlJhdGluZyI6MCwiUmVmZXJlbmNlVHlwZSI6IkpvdXJuYWxBcnRp</w:instrText>
          </w:r>
          <w:r>
            <w:rPr>
              <w:sz w:val="24"/>
              <w:szCs w:val="24"/>
              <w:lang w:val="en-US"/>
            </w:rPr>
            <w:instrText>Y2xlIiwiU2hvcnRUaXRsZSI6IlpoYW8sIExpdSBldCBhbC4gMjAyMCDigJMgUHJvdGVjdGl2ZSBFZmZlY3Qgb2YgTWV0Zm9ybWluIiwiU2hvcnRUaXRsZVVwZGF0ZVR5cGUiOjAsIlNvdXJjZU9mQmlibGlvZ3JhcGhpY0luZm9ybWF0aW9uIjoiUHViTWVkIiwiU3RhdGljSWRzIjpbIjQ1OGUzMzljLTQxZjctNDE1OC05YmU5LTE2NzhhMmE4</w:instrText>
          </w:r>
          <w:r>
            <w:rPr>
              <w:sz w:val="24"/>
              <w:szCs w:val="24"/>
              <w:lang w:val="en-US"/>
            </w:rPr>
            <w:instrText>YzNkMiJdLCJUYWJsZU9mQ29udGVudHNDb21wbGV4aXR5IjowLCJUYWJsZU9mQ29udGVudHNTb3VyY2VUZXh0Rm9ybWF0IjowLCJUYXNrcyI6W10sIlRpdGxlIjoiUHJvdGVjdGl2ZSBFZmZlY3Qgb2YgTWV0Zm9ybWluIGFnYWluc3QgSHlkcm9nZW4gUGVyb3hpZGUtSW5kdWNlZCBPeGlkYXRpdmUgRGFtYWdlIGluIEh1bWFuIFJldGluYWwg</w:instrText>
          </w:r>
          <w:r>
            <w:rPr>
              <w:sz w:val="24"/>
              <w:szCs w:val="24"/>
              <w:lang w:val="en-US"/>
            </w:rPr>
            <w:instrText>UGlnbWVudCBFcGl0aGVsaWFsIChSUEUpIENlbGxzIGJ5IEVuaGFuY2luZyBBdXRvcGhhZ3kgdGhyb3VnaCBBY3RpdmF0aW9uIG9mIEFNUEsgUGF0aHdheSIsIlRyYW5zbGF0b3JzIjpbXSwiVm9sdW1lIjoiMjAyMCIsIlllYXIiOiIyMDIwIiwiWWVhclJlc29sdmVkIjoiMjAyMCIsIkNyZWF0ZWRCeSI6Il9KZW5ueSIsIkNyZWF0ZWRPbiI6</w:instrText>
          </w:r>
          <w:r>
            <w:rPr>
              <w:sz w:val="24"/>
              <w:szCs w:val="24"/>
              <w:lang w:val="en-US"/>
            </w:rPr>
            <w:instrText>IjIwMjItMDctMThUMTA6MTM6MTQiLCJNb2RpZmllZEJ5IjoiX0plbm55IiwiSWQiOiJhMDAxNWRlMi0wMTlmLTQ0ODQtYjFkZC1lNjhmZTUxOWQwZmYiLCJNb2RpZmllZE9uIjoiMjAyMi0xMC0zMVQwODoxNjoyNSIsIlByb2plY3QiOnsiJHJlZiI6IjgifX0sIlVzZU51bWJlcmluZ1R5cGVPZlBhcmVudERvY3VtZW50IjpmYWxzZX1dLCJG</w:instrText>
          </w:r>
          <w:r>
            <w:rPr>
              <w:sz w:val="24"/>
              <w:szCs w:val="24"/>
              <w:lang w:val="en-US"/>
            </w:rPr>
            <w:instrText>b3JtYXR0ZWRUZXh0Ijp7IiRpZCI6IjI2IiwiQ291bnQiOjEsIlRleHRVbml0cyI6W3siJGlkIjoiMjciLCJGb250U3R5bGUiOnsiJGlkIjoiMjgiLCJOZXV0cmFsIjp0cnVlfSwiUmVhZGluZ09yZGVyIjoxLCJUZXh0IjoiKDM3KSJ9XX0sIlRhZyI6IkNpdGF2aVBsYWNlaG9sZGVyIzE0YjM5ODdjLWU1YzctNDE0MS1iMWI0LTJiZWU4MTFl</w:instrText>
          </w:r>
          <w:r>
            <w:rPr>
              <w:sz w:val="24"/>
              <w:szCs w:val="24"/>
              <w:lang w:val="en-US"/>
            </w:rPr>
            <w:instrText>MmI3ZSIsIlRleHQiOiIoMzcpIiwiV0FJVmVyc2lvbiI6IjYuMTQuMC4wIn0=}</w:instrText>
          </w:r>
          <w:r>
            <w:rPr>
              <w:sz w:val="24"/>
              <w:szCs w:val="24"/>
              <w:lang w:val="en-US"/>
            </w:rPr>
            <w:fldChar w:fldCharType="separate"/>
          </w:r>
          <w:r>
            <w:rPr>
              <w:sz w:val="24"/>
              <w:szCs w:val="24"/>
              <w:lang w:val="en-US"/>
            </w:rPr>
            <w:t>(37)</w:t>
          </w:r>
          <w:r>
            <w:rPr>
              <w:sz w:val="24"/>
              <w:szCs w:val="24"/>
              <w:lang w:val="en-US"/>
            </w:rPr>
            <w:fldChar w:fldCharType="end"/>
          </w:r>
        </w:sdtContent>
      </w:sdt>
      <w:r>
        <w:rPr>
          <w:sz w:val="24"/>
          <w:szCs w:val="24"/>
          <w:lang w:val="en-US"/>
        </w:rPr>
        <w:t>. Their experiments showed that H</w:t>
      </w:r>
      <w:r>
        <w:rPr>
          <w:sz w:val="24"/>
          <w:szCs w:val="24"/>
          <w:vertAlign w:val="subscript"/>
          <w:lang w:val="en-US"/>
        </w:rPr>
        <w:t>2</w:t>
      </w:r>
      <w:r>
        <w:rPr>
          <w:sz w:val="24"/>
          <w:szCs w:val="24"/>
          <w:lang w:val="en-US"/>
        </w:rPr>
        <w:t>O</w:t>
      </w:r>
      <w:r>
        <w:rPr>
          <w:sz w:val="24"/>
          <w:szCs w:val="24"/>
          <w:vertAlign w:val="subscript"/>
          <w:lang w:val="en-US"/>
        </w:rPr>
        <w:t>2</w:t>
      </w:r>
      <w:r>
        <w:rPr>
          <w:sz w:val="24"/>
          <w:szCs w:val="24"/>
          <w:lang w:val="en-US"/>
        </w:rPr>
        <w:t xml:space="preserve">-induced oxidative damage was attenuated by metformin. Metformin stimulated autophagy via the AMPK-pathway </w:t>
      </w:r>
      <w:sdt>
        <w:sdtPr>
          <w:rPr>
            <w:sz w:val="24"/>
            <w:szCs w:val="24"/>
            <w:lang w:val="en-US"/>
          </w:rPr>
          <w:alias w:val="To edit, see citavi.com/edit"/>
          <w:tag w:val="CitaviPlaceholder#9e500dc8-c2d0-45fd-8ee4-d55a7308229b"/>
          <w:id w:val="-1339226515"/>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w:instrText>
          </w:r>
          <w:r>
            <w:rPr>
              <w:sz w:val="24"/>
              <w:szCs w:val="24"/>
              <w:lang w:val="en-US"/>
            </w:rPr>
            <w:instrText>5cGUiOiJTd2lzc0FjYWRlbWljLkNpdGF2aS5DaXRhdGlvbnMuV29yZFBsYWNlaG9sZGVyLCBTd2lzc0FjYWRlbWljLkNpdGF2aSIsIkVudHJpZXMiOlt7IiRpZCI6IjIiLCIkdHlwZSI6IlN3aXNzQWNhZGVtaWMuQ2l0YXZpLkNpdGF0aW9ucy5Xb3JkUGxhY2Vob2xkZXJFbnRyeSwgU3dpc3NBY2FkZW1pYy5DaXRhdmkiLCJJZCI6IjFiNGM</w:instrText>
          </w:r>
          <w:r>
            <w:rPr>
              <w:sz w:val="24"/>
              <w:szCs w:val="24"/>
              <w:lang w:val="en-US"/>
            </w:rPr>
            <w:instrText>yMWE4LTFkZTMtNGMzOC05ZjQzLTAzZTk1MWI2NTA0ZCIsIlJhbmdlTGVuZ3RoIjo0LCJSZWZlcmVuY2VJZCI6ImEwMDE1ZGUyLTAxOWYtNDQ4NC1iMWRkLWU2OGZlNTE5ZDBmZiIsIlBhZ2VSYW5nZSI6eyIkaWQiOiIzIiwiJHR5cGUiOiJTd2lzc0FjYWRlbWljLlBhZ2VSYW5nZSwgU3dpc3NBY2FkZW1pYyIsIkVuZFBhZ2UiOnsiJGlkIjo</w:instrText>
          </w:r>
          <w:r>
            <w:rPr>
              <w:sz w:val="24"/>
              <w:szCs w:val="24"/>
              <w:lang w:val="en-US"/>
            </w:rPr>
            <w:instrText>iNCIsIiR0eXBlIjoiU3dpc3NBY2FkZW1pYy5QYWdlTnVtYmVyLCBTd2lzc0FjYWRlbWljIiwiSXNGdWxseU51bWVyaWMiOmZhbHNlLCJOdW1iZXJpbmdUeXBlIjowLCJOdW1lcmFsU3lzdGVtIjowfSwiTnVtYmVyaW5nVHlwZSI6MCwiTnVtZXJhbFN5c3RlbSI6MCwiU3RhcnRQYWdlIjp7IiRpZCI6IjUiLCIkdHlwZSI6IlN3aXNzQWNhZGV</w:instrText>
          </w:r>
          <w:r>
            <w:rPr>
              <w:sz w:val="24"/>
              <w:szCs w:val="24"/>
              <w:lang w:val="en-US"/>
            </w:rPr>
            <w:instrText>taWMuUGFnZU51bWJlciwgU3dpc3NBY2FkZW1pYyIsIklzRnVsbHlOdW1lcmljIjpmYWxzZSwiTnVtYmVyaW5nVHlwZSI6MCwiTnVtZXJhbFN5c3RlbSI6MH19LCJSZWZlcmVuY2UiOnsiJGlkIjoiNiIsIiR0eXBlIjoiU3dpc3NBY2FkZW1pYy5DaXRhdmkuUmVmZXJlbmNlLCBTd2lzc0FjYWRlbWljLkNpdGF2aSIsIkFic3RyYWN0Q29tcGx</w:instrText>
          </w:r>
          <w:r>
            <w:rPr>
              <w:sz w:val="24"/>
              <w:szCs w:val="24"/>
              <w:lang w:val="en-US"/>
            </w:rPr>
            <w:instrText>leGl0eSI6MCwiQWJzdHJhY3RTb3VyY2VUZXh0Rm9ybWF0IjowLCJBdXRob3JzIjpbeyIkaWQiOiI3IiwiJHR5cGUiOiJTd2lzc0FjYWRlbWljLkNpdGF2aS5QZXJzb24sIFN3aXNzQWNhZGVtaWMuQ2l0YXZpIiwiRmlyc3ROYW1lIjoiWGlhIiwiTGFzdE5hbWUiOiJaaGFvIiwiUHJvdGVjdGVkIjpmYWxzZSwiU2V4IjowLCJDcmVhdGVkQnk</w:instrText>
          </w:r>
          <w:r>
            <w:rPr>
              <w:sz w:val="24"/>
              <w:szCs w:val="24"/>
              <w:lang w:val="en-US"/>
            </w:rPr>
            <w:instrText>iOiJfSmVubnkiLCJDcmVhdGVkT24iOiIyMDIyLTA3LTE4VDEwOjEzOjE0IiwiTW9kaWZpZWRCeSI6Il9KZW5ueSIsIklkIjoiNGM5Mzg4MDUtZjZjOC00MDY0LTk4NTktM2ExNjc3NWZhMjA2IiwiTW9kaWZpZWRPbiI6IjIwMjItMDctMThUMTA6MTM6MTQiLCJQcm9qZWN0Ijp7IiRpZCI6IjgiLCIkdHlwZSI6IlN3aXNzQWNhZGVtaWMuQ2l</w:instrText>
          </w:r>
          <w:r>
            <w:rPr>
              <w:sz w:val="24"/>
              <w:szCs w:val="24"/>
              <w:lang w:val="en-US"/>
            </w:rPr>
            <w:instrText>0YXZpLlByb2plY3QsIFN3aXNzQWNhZGVtaWMuQ2l0YXZpIn19LHsiJGlkIjoiOSIsIiR0eXBlIjoiU3dpc3NBY2FkZW1pYy5DaXRhdmkuUGVyc29uLCBTd2lzc0FjYWRlbWljLkNpdGF2aSIsIkZpcnN0TmFtZSI6IkxpbmxpbiIsIkxhc3ROYW1lIjoiTGl1IiwiUHJvdGVjdGVkIjpmYWxzZSwiU2V4IjowLCJDcmVhdGVkQnkiOiJfSmVubnk</w:instrText>
          </w:r>
          <w:r>
            <w:rPr>
              <w:sz w:val="24"/>
              <w:szCs w:val="24"/>
              <w:lang w:val="en-US"/>
            </w:rPr>
            <w:instrText>iLCJDcmVhdGVkT24iOiIyMDIyLTA3LTE4VDEwOjEzOjE0IiwiTW9kaWZpZWRCeSI6Il9KZW5ueSIsIklkIjoiMTcwNjYyN2ItNWNkZS00YTA3LWI2ZmMtYWEzNmNmMmFhZjJhIiwiTW9kaWZpZWRPbiI6IjIwMjItMDctMThUMTA6MTM6MTQiLCJQcm9qZWN0Ijp7IiRyZWYiOiI4In19LHsiJGlkIjoiMTAiLCIkdHlwZSI6IlN3aXNzQWNhZGV</w:instrText>
          </w:r>
          <w:r>
            <w:rPr>
              <w:sz w:val="24"/>
              <w:szCs w:val="24"/>
              <w:lang w:val="en-US"/>
            </w:rPr>
            <w:instrText>taWMuQ2l0YXZpLlBlcnNvbiwgU3dpc3NBY2FkZW1pYy5DaXRhdmkiLCJGaXJzdE5hbWUiOiJZaXpob3UiLCJMYXN0TmFtZSI6IkppYW5nIiwiUHJvdGVjdGVkIjpmYWxzZSwiU2V4IjowLCJDcmVhdGVkQnkiOiJfSmVubnkiLCJDcmVhdGVkT24iOiIyMDIyLTA3LTE4VDEwOjEzOjE0IiwiTW9kaWZpZWRCeSI6Il9KZW5ueSIsIklkIjoiZGM</w:instrText>
          </w:r>
          <w:r>
            <w:rPr>
              <w:sz w:val="24"/>
              <w:szCs w:val="24"/>
              <w:lang w:val="en-US"/>
            </w:rPr>
            <w:instrText>zNjc3OWYtOTZlMS00OWRmLThjNTktOTI3YzAwZjVkMjJmIiwiTW9kaWZpZWRPbiI6IjIwMjItMDctMThUMTA6MTM6MTQiLCJQcm9qZWN0Ijp7IiRyZWYiOiI4In19LHsiJGlkIjoiMTEiLCIkdHlwZSI6IlN3aXNzQWNhZGVtaWMuQ2l0YXZpLlBlcnNvbiwgU3dpc3NBY2FkZW1pYy5DaXRhdmkiLCJGaXJzdE5hbWUiOiJNYXJ0YSIsIkxhc3R</w:instrText>
          </w:r>
          <w:r>
            <w:rPr>
              <w:sz w:val="24"/>
              <w:szCs w:val="24"/>
              <w:lang w:val="en-US"/>
            </w:rPr>
            <w:instrText>OYW1lIjoiU2lsdmEiLCJQcm90ZWN0ZWQiOmZhbHNlLCJTZXgiOjEsIkNyZWF0ZWRCeSI6Il9KZW5ueSIsIkNyZWF0ZWRPbiI6IjIwMjItMDctMThUMTA6MTM6MTQiLCJNb2RpZmllZEJ5IjoiX0plbm55IiwiSWQiOiIxNjdkNmRkOS1iZmM3LTRiMTQtOTlmYS1iZTA0YjlhY2JlZTUiLCJNb2RpZmllZE9uIjoiMjAyMi0wNy0xOFQxMDoxMzo</w:instrText>
          </w:r>
          <w:r>
            <w:rPr>
              <w:sz w:val="24"/>
              <w:szCs w:val="24"/>
              <w:lang w:val="en-US"/>
            </w:rPr>
            <w:instrText>xNCIsIlByb2plY3QiOnsiJHJlZiI6IjgifX0seyIkaWQiOiIxMiIsIiR0eXBlIjoiU3dpc3NBY2FkZW1pYy5DaXRhdmkuUGVyc29uLCBTd2lzc0FjYWRlbWljLkNpdGF2aSIsIkZpcnN0TmFtZSI6Ilh1ZWNodSIsIkxhc3ROYW1lIjoiWmhlbiIsIlByb3RlY3RlZCI6ZmFsc2UsIlNleCI6MCwiQ3JlYXRlZEJ5IjoiX0plbm55IiwiQ3JlYXR</w:instrText>
          </w:r>
          <w:r>
            <w:rPr>
              <w:sz w:val="24"/>
              <w:szCs w:val="24"/>
              <w:lang w:val="en-US"/>
            </w:rPr>
            <w:instrText>lZE9uIjoiMjAyMi0wNy0xOFQxMDoxMzoxNCIsIk1vZGlmaWVkQnkiOiJfSmVubnkiLCJJZCI6IjdiMDNmNzk2LTUyOTItNGViNC05NDI4LWI1MmU5MGFiOTBlZCIsIk1vZGlmaWVkT24iOiIyMDIyLTA3LTE4VDEwOjEzOjE0IiwiUHJvamVjdCI6eyIkcmVmIjoiOCJ9fSx7IiRpZCI6IjEzIiwiJHR5cGUiOiJTd2lzc0FjYWRlbWljLkNpdGF</w:instrText>
          </w:r>
          <w:r>
            <w:rPr>
              <w:sz w:val="24"/>
              <w:szCs w:val="24"/>
              <w:lang w:val="en-US"/>
            </w:rPr>
            <w:instrText>2aS5QZXJzb24sIFN3aXNzQWNhZGVtaWMuQ2l0YXZpIiwiRmlyc3ROYW1lIjoiV2VuaHVhIiwiTGFzdE5hbWUiOiJaaGVuZyIsIlByb3RlY3RlZCI6ZmFsc2UsIlNleCI6MCwiQ3JlYXRlZEJ5IjoiX0plbm55IiwiQ3JlYXRlZE9uIjoiMjAyMi0wNy0xOFQxMDoxMzoxNCIsIk1vZGlmaWVkQnkiOiJfSmVubnkiLCJJZCI6ImMwMjZmMjY0LTl</w:instrText>
          </w:r>
          <w:r>
            <w:rPr>
              <w:sz w:val="24"/>
              <w:szCs w:val="24"/>
              <w:lang w:val="en-US"/>
            </w:rPr>
            <w:instrText>lNWYtNGMyMy1iMzJkLTYxNDBjZDM0YjAyNSIsIk1vZGlmaWVkT24iOiIyMDIyLTA3LTE4VDEwOjEzOjE0IiwiUHJvamVjdCI6eyIkcmVmIjoiOCJ9fV0sIkNpdGF0aW9uS2V5VXBkYXRlVHlwZSI6MCwiQ29sbGFib3JhdG9ycyI6W10sIkNvdmVyUGF0aCI6eyIkaWQiOiIxNCIsIiR0eXBlIjoiU3dpc3NBY2FkZW1pYy5DaXRhdmkuTGlua2V</w:instrText>
          </w:r>
          <w:r>
            <w:rPr>
              <w:sz w:val="24"/>
              <w:szCs w:val="24"/>
              <w:lang w:val="en-US"/>
            </w:rPr>
            <w:instrText>kUmVzb3VyY2UsIFN3aXNzQWNhZGVtaWMuQ2l0YXZpIiwiTGlua2VkUmVzb3VyY2VUeXBlIjoxLCJVcmlTdHJpbmciOiJaaGFvLCBMaXUgZXQgYWwgMjAyMCAtIFByb3RlY3RpdmUgRWZmZWN0IG9mIE1ldGZvcm1pbi5qcGciLCJMaW5rZWRSZXNvdXJjZVN0YXR1cyI6OCwiUHJvcGVydGllcyI6eyIkaWQiOiIxNSIsIiR0eXBlIjoiU3dpc3N</w:instrText>
          </w:r>
          <w:r>
            <w:rPr>
              <w:sz w:val="24"/>
              <w:szCs w:val="24"/>
              <w:lang w:val="en-US"/>
            </w:rPr>
            <w:instrText>BY2FkZW1pYy5DaXRhdmkuTGlua2VkUmVzb3VyY2VQcm9wZXJ0aWVzLCBTd2lzc0FjYWRlbWljLkNpdGF2aSJ9LCJTeW5jRm9sZGVyVHlwZSI6MCwiSXNMb2NhbENsb3VkUHJvamVjdEZpbGVMaW5rIjpmYWxzZSwiSXNDbG91ZFJlc3RvcmUiOmZhbHNlLCJJc0Nsb3VkQ29weSI6ZmFsc2UsIkF0dGFjaG1lbnRGb2xkZXJXYXNJbkZhbGxiYWN</w:instrText>
          </w:r>
          <w:r>
            <w:rPr>
              <w:sz w:val="24"/>
              <w:szCs w:val="24"/>
              <w:lang w:val="en-US"/>
            </w:rPr>
            <w:instrText>rTW9kZSI6ZmFsc2V9LCJEYXRlMiI6IjI0LjA3LjIwMjAiLCJEb2kiOiIxMC4xMTU1LzIwMjAvMjUyNDE3NCIsIkVkaXRvcnMiOltdLCJFdmFsdWF0aW9uQ29tcGxleGl0eSI6MCwiRXZhbHVhdGlvblNvdXJjZVRleHRGb3JtYXQiOjAsIkdyb3VwcyI6W10sIkhhc0xhYmVsMSI6ZmFsc2UsIkhhc0xhYmVsMiI6ZmFsc2UsIktleXdvcmRzIjp</w:instrText>
          </w:r>
          <w:r>
            <w:rPr>
              <w:sz w:val="24"/>
              <w:szCs w:val="24"/>
              <w:lang w:val="en-US"/>
            </w:rPr>
            <w:instrText>bXSwiTGFuZ3VhZ2UiOiJlbmciLCJMYW5ndWFnZUNvZGUiOiJlbiIsIkxvY2F0aW9ucyI6W3siJGlkIjoiMTYiLCIkdHlwZSI6IlN3aXNzQWNhZGVtaWMuQ2l0YXZpLkxvY2F0aW9uLCBTd2lzc0FjYWRlbWljLkNpdGF2aSIsIkFkZHJlc3MiOnsiJGlkIjoiMTciLCIkdHlwZSI6IlN3aXNzQWNhZGVtaWMuQ2l0YXZpLkxpbmtlZFJlc291cmN</w:instrText>
          </w:r>
          <w:r>
            <w:rPr>
              <w:sz w:val="24"/>
              <w:szCs w:val="24"/>
              <w:lang w:val="en-US"/>
            </w:rPr>
            <w:instrText>lLCBTd2lzc0FjYWRlbWljLkNpdGF2aSIsIkxpbmtlZFJlc291cmNlVHlwZSI6NSwiT3JpZ2luYWxTdHJpbmciOiJQTUM3Mzk3NDM4IiwiVXJpU3RyaW5nIjoiaHR0cHM6Ly93d3cubmNiaS5ubG0ubmloLmdvdi9wbWMvYXJ0aWNsZXMvUE1DNzM5NzQzOCIsIkxpbmtlZFJlc291cmNlU3RhdHVzIjo4LCJQcm9wZXJ0aWVzIjp7IiRpZCI6IjE</w:instrText>
          </w:r>
          <w:r>
            <w:rPr>
              <w:sz w:val="24"/>
              <w:szCs w:val="24"/>
              <w:lang w:val="en-US"/>
            </w:rPr>
            <w:instrText>4IiwiJHR5cGUiOiJTd2lzc0FjYWRlbWljLkNpdGF2aS5MaW5rZWRSZXNvdXJjZVByb3BlcnRpZXMsIFN3aXNzQWNhZGVtaWMuQ2l0YXZpIn0sIlN5bmNGb2xkZXJUeXBlIjowLCJJc0xvY2FsQ2xvdWRQcm9qZWN0RmlsZUxpbmsiOmZhbHNlLCJJc0Nsb3VkUmVzdG9yZSI6ZmFsc2UsIklzQ2xvdWRDb3B5IjpmYWxzZSwiQXR0YWNobWVudEZ</w:instrText>
          </w:r>
          <w:r>
            <w:rPr>
              <w:sz w:val="24"/>
              <w:szCs w:val="24"/>
              <w:lang w:val="en-US"/>
            </w:rPr>
            <w:instrText>vbGRlcldhc0luRmFsbGJhY2tNb2RlIjpmYWxzZX0sIkFubm90YXRpb25zIjpbXSwiTG9jYXRpb25UeXBlIjowLCJNaXJyb3JzUmVmZXJlbmNlUHJvcGVydHlJZCI6MjA4LCJDcmVhdGVkQnkiOiJfSmVubnkiLCJDcmVhdGVkT24iOiIyMDIyLTA3LTE4VDEwOjEzOjE0IiwiTW9kaWZpZWRCeSI6Il9KZW5ueSIsIklkIjoiNjJjZGY0YTktYjR</w:instrText>
          </w:r>
          <w:r>
            <w:rPr>
              <w:sz w:val="24"/>
              <w:szCs w:val="24"/>
              <w:lang w:val="en-US"/>
            </w:rPr>
            <w:instrText>iOS00ODkwLWFmNzAtOGQ1Zjc1Yjk0ODc5IiwiTW9kaWZpZWRPbiI6IjIwMjItMDctMThUMTA6MTM6MTQiLCJQcm9qZWN0Ijp7IiRyZWYiOiI4In19LHsiJGlkIjoiMTkiLCIkdHlwZSI6IlN3aXNzQWNhZGVtaWMuQ2l0YXZpLkxvY2F0aW9uLCBTd2lzc0FjYWRlbWljLkNpdGF2aSIsIkFkZHJlc3MiOnsiJGlkIjoiMjAiLCIkdHlwZSI6IlN</w:instrText>
          </w:r>
          <w:r>
            <w:rPr>
              <w:sz w:val="24"/>
              <w:szCs w:val="24"/>
              <w:lang w:val="en-US"/>
            </w:rPr>
            <w:instrText>3aXNzQWNhZGVtaWMuQ2l0YXZpLkxpbmtlZFJlc291cmNlLCBTd2lzc0FjYWRlbWljLkNpdGF2aSIsIkxpbmtlZFJlc291cmNlVHlwZSI6NSwiT3JpZ2luYWxTdHJpbmciOiIxMC4xMTU1LzIwMjAvMjUyNDE3NCIsIlVyaVN0cmluZyI6Imh0dHBzOi8vZG9pLm9yZy8xMC4xMTU1LzIwMjAvMjUyNDE3NCIsIkxpbmtlZFJlc291cmNlU3RhdHV</w:instrText>
          </w:r>
          <w:r>
            <w:rPr>
              <w:sz w:val="24"/>
              <w:szCs w:val="24"/>
              <w:lang w:val="en-US"/>
            </w:rPr>
            <w:instrText>zIjo4LCJQcm9wZXJ0aWVzIjp7IiRpZCI6IjIxIiwiJHR5cGUiOiJTd2lzc0FjYWRlbWljLkNpdGF2aS5MaW5rZWRSZXNvdXJjZVByb3BlcnRpZXMsIFN3aXNzQWNhZGVtaWMuQ2l0YXZpIn0sIlN5bmNGb2xkZXJUeXBlIjowLCJJc0xvY2FsQ2xvdWRQcm9qZWN0RmlsZUxpbmsiOmZhbHNlLCJJc0Nsb3VkUmVzdG9yZSI6ZmFsc2UsIklzQ2x</w:instrText>
          </w:r>
          <w:r>
            <w:rPr>
              <w:sz w:val="24"/>
              <w:szCs w:val="24"/>
              <w:lang w:val="en-US"/>
            </w:rPr>
            <w:instrText>vdWRDb3B5IjpmYWxzZSwiQXR0YWNobWVudEZvbGRlcldhc0luRmFsbGJhY2tNb2RlIjpmYWxzZX0sIkFubm90YXRpb25zIjpbXSwiTG9jYXRpb25UeXBlIjowLCJNaXJyb3JzUmVmZXJlbmNlUHJvcGVydHlJZCI6MTI4LCJDcmVhdGVkQnkiOiJfSmVubnkiLCJDcmVhdGVkT24iOiIyMDIyLTA3LTE4VDEwOjEzOjE0IiwiTW9kaWZpZWRCeSI</w:instrText>
          </w:r>
          <w:r>
            <w:rPr>
              <w:sz w:val="24"/>
              <w:szCs w:val="24"/>
              <w:lang w:val="en-US"/>
            </w:rPr>
            <w:instrText>6Il9KZW5ueSIsIklkIjoiMDY3MWQ3YmMtNzI1Ny00YzE2LTllMzktOGMzNDczN2E0MTJjIiwiTW9kaWZpZWRPbiI6IjIwMjItMDctMThUMTA6MTM6MTQiLCJQcm9qZWN0Ijp7IiRyZWYiOiI4In19LHsiJGlkIjoiMjIiLCIkdHlwZSI6IlN3aXNzQWNhZGVtaWMuQ2l0YXZpLkxvY2F0aW9uLCBTd2lzc0FjYWRlbWljLkNpdGF2aSIsIkFkZHJ</w:instrText>
          </w:r>
          <w:r>
            <w:rPr>
              <w:sz w:val="24"/>
              <w:szCs w:val="24"/>
              <w:lang w:val="en-US"/>
            </w:rPr>
            <w:instrText>lc3MiOnsiJGlkIjoiMjMiLCIkdHlwZSI6IlN3aXNzQWNhZGVtaWMuQ2l0YXZpLkxpbmtlZFJlc291cmNlLCBTd2lzc0FjYWRlbWljLkNpdGF2aSIsIkxpbmtlZFJlc291cmNlVHlwZSI6NSwiT3JpZ2luYWxTdHJpbmciOiIzMjc3NDY2NiIsIlVyaVN0cmluZyI6Imh0dHA6Ly93d3cubmNiaS5ubG0ubmloLmdvdi9wdWJtZWQvMzI3NzQ2NjY</w:instrText>
          </w:r>
          <w:r>
            <w:rPr>
              <w:sz w:val="24"/>
              <w:szCs w:val="24"/>
              <w:lang w:val="en-US"/>
            </w:rPr>
            <w:instrText>iLCJMaW5rZWRSZXNvdXJjZVN0YXR1cyI6OCwiUHJvcGVydGllcyI6eyIkaWQiOiIyNCIsIiR0eXBlIjoiU3dpc3NBY2FkZW1pYy5DaXRhdmkuTGlua2VkUmVzb3VyY2VQcm9wZXJ0aWVzLCBTd2lzc0FjYWRlbWljLkNpdGF2aSJ9LCJTeW5jRm9sZGVyVHlwZSI6MCwiSXNMb2NhbENsb3VkUHJvamVjdEZpbGVMaW5rIjpmYWxzZSwiSXNDbG9</w:instrText>
          </w:r>
          <w:r>
            <w:rPr>
              <w:sz w:val="24"/>
              <w:szCs w:val="24"/>
              <w:lang w:val="en-US"/>
            </w:rPr>
            <w:instrText>1ZFJlc3RvcmUiOmZhbHNlLCJJc0Nsb3VkQ29weSI6ZmFsc2UsIkF0dGFjaG1lbnRGb2xkZXJXYXNJbkZhbGxiYWNrTW9kZSI6ZmFsc2V9LCJBbm5vdGF0aW9ucyI6W10sIkxvY2F0aW9uVHlwZSI6MCwiTWlycm9yc1JlZmVyZW5jZVByb3BlcnR5SWQiOjE2NCwiQ3JlYXRlZEJ5IjoiX0plbm55IiwiQ3JlYXRlZE9uIjoiMjAyMi0wNy0xOFQ</w:instrText>
          </w:r>
          <w:r>
            <w:rPr>
              <w:sz w:val="24"/>
              <w:szCs w:val="24"/>
              <w:lang w:val="en-US"/>
            </w:rPr>
            <w:instrText>xMDoxMzoxNCIsIk1vZGlmaWVkQnkiOiJfSmVubnkiLCJJZCI6IjU0MzIyYWEyLTcwNWUtNDA2Mi1iOTY4LTVhMGMwMTBlNmEwNiIsIk1vZGlmaWVkT24iOiIyMDIyLTA3LTE4VDEwOjEzOjE0IiwiUHJvamVjdCI6eyIkcmVmIjoiOCJ9fV0sIk51bWJlck9mVm9sdW1lcyI6IjI1MjQxNzQiLCJPcmdhbml6YXRpb25zIjpbXSwiT3RoZXJzSW5</w:instrText>
          </w:r>
          <w:r>
            <w:rPr>
              <w:sz w:val="24"/>
              <w:szCs w:val="24"/>
              <w:lang w:val="en-US"/>
            </w:rPr>
            <w:instrText>2b2x2ZWQiOltdLCJQYWdlUmFuZ2UiOiI8c3A+XHJcbiAgPG4+MTwvbj5cclxuICA8aW4+dHJ1ZTwvaW4+XHJcbiAgPG9zPjE8L29zPlxyXG4gIDxwcz4xPC9wcz5cclxuPC9zcD5cclxuPGVwPlxyXG4gIDxuPjE0PC9uPlxyXG4gIDxpbj50cnVlPC9pbj5cclxuICA8b3M+MTQ8L29zPlxyXG4gIDxwcz4xNDwvcHM+XHJcbjwvZXA+XHJcbjx</w:instrText>
          </w:r>
          <w:r>
            <w:rPr>
              <w:sz w:val="24"/>
              <w:szCs w:val="24"/>
              <w:lang w:val="en-US"/>
            </w:rPr>
            <w:instrText>vcz4xLTE0PC9vcz4iLCJQZXJpb2RpY2FsIjp7IiRpZCI6IjI1IiwiJHR5cGUiOiJTd2lzc0FjYWRlbWljLkNpdGF2aS5QZXJpb2RpY2FsLCBTd2lzc0FjYWRlbWljLkNpdGF2aSIsIkVpc3NuIjoiMTk0Mi0wOTk0IiwiTmFtZSI6Ik94aWRhdGl2ZSBtZWRpY2luZSBhbmQgY2VsbHVsYXIgbG9uZ2V2aXR5IiwiUGFnaW5hdGlvbiI6MCwiUHJ</w:instrText>
          </w:r>
          <w:r>
            <w:rPr>
              <w:sz w:val="24"/>
              <w:szCs w:val="24"/>
              <w:lang w:val="en-US"/>
            </w:rPr>
            <w:instrText>vdGVjdGVkIjpmYWxzZSwiVXNlckFiYnJldmlhdGlvbjEiOiJPeGlkIE1lZCBDZWxsIExvbmdldiIsIkNyZWF0ZWRCeSI6Il9KZW5ueSIsIkNyZWF0ZWRPbiI6IjIwMjItMDctMThUMTA6MTM6MTQiLCJNb2RpZmllZEJ5IjoiX0plbm55IiwiSWQiOiJlMmM0NDQ0OC05MDJmLTRkOGYtYTUxNy0xNDA3NjBlNzgyMGMiLCJNb2RpZmllZE9uIjo</w:instrText>
          </w:r>
          <w:r>
            <w:rPr>
              <w:sz w:val="24"/>
              <w:szCs w:val="24"/>
              <w:lang w:val="en-US"/>
            </w:rPr>
            <w:instrText>iMjAyMi0wNy0xOFQxMDoxMzoxNCIsIlByb2plY3QiOnsiJHJlZiI6IjgifX0sIlBtY0lkIjoiUE1DNzM5NzQzOCIsIlB1Ymxpc2hlcnMiOltdLCJQdWJNZWRJZCI6IjMyNzc0NjY2IiwiUXVvdGF0aW9ucyI6W10sIlJhdGluZyI6MCwiUmVmZXJlbmNlVHlwZSI6IkpvdXJuYWxBcnRpY2xlIiwiU2hvcnRUaXRsZSI6IlpoYW8sIExpdSBldCB</w:instrText>
          </w:r>
          <w:r>
            <w:rPr>
              <w:sz w:val="24"/>
              <w:szCs w:val="24"/>
              <w:lang w:val="en-US"/>
            </w:rPr>
            <w:instrText>hbC4gMjAyMCDigJMgUHJvdGVjdGl2ZSBFZmZlY3Qgb2YgTWV0Zm9ybWluIiwiU2hvcnRUaXRsZVVwZGF0ZVR5cGUiOjAsIlNvdXJjZU9mQmlibGlvZ3JhcGhpY0luZm9ybWF0aW9uIjoiUHViTWVkIiwiU3RhdGljSWRzIjpbIjQ1OGUzMzljLTQxZjctNDE1OC05YmU5LTE2NzhhMmE4YzNkMiJdLCJUYWJsZU9mQ29udGVudHNDb21wbGV4aXR</w:instrText>
          </w:r>
          <w:r>
            <w:rPr>
              <w:sz w:val="24"/>
              <w:szCs w:val="24"/>
              <w:lang w:val="en-US"/>
            </w:rPr>
            <w:instrText>5IjowLCJUYWJsZU9mQ29udGVudHNTb3VyY2VUZXh0Rm9ybWF0IjowLCJUYXNrcyI6W10sIlRpdGxlIjoiUHJvdGVjdGl2ZSBFZmZlY3Qgb2YgTWV0Zm9ybWluIGFnYWluc3QgSHlkcm9nZW4gUGVyb3hpZGUtSW5kdWNlZCBPeGlkYXRpdmUgRGFtYWdlIGluIEh1bWFuIFJldGluYWwgUGlnbWVudCBFcGl0aGVsaWFsIChSUEUpIENlbGxzIGJ</w:instrText>
          </w:r>
          <w:r>
            <w:rPr>
              <w:sz w:val="24"/>
              <w:szCs w:val="24"/>
              <w:lang w:val="en-US"/>
            </w:rPr>
            <w:instrText>5IEVuaGFuY2luZyBBdXRvcGhhZ3kgdGhyb3VnaCBBY3RpdmF0aW9uIG9mIEFNUEsgUGF0aHdheSIsIlRyYW5zbGF0b3JzIjpbXSwiVm9sdW1lIjoiMjAyMCIsIlllYXIiOiIyMDIwIiwiWWVhclJlc29sdmVkIjoiMjAyMCIsIkNyZWF0ZWRCeSI6Il9KZW5ueSIsIkNyZWF0ZWRPbiI6IjIwMjItMDctMThUMTA6MTM6MTQiLCJNb2RpZmllZEJ</w:instrText>
          </w:r>
          <w:r>
            <w:rPr>
              <w:sz w:val="24"/>
              <w:szCs w:val="24"/>
              <w:lang w:val="en-US"/>
            </w:rPr>
            <w:instrText>5IjoiX0plbm55IiwiSWQiOiJhMDAxNWRlMi0wMTlmLTQ0ODQtYjFkZC1lNjhmZTUxOWQwZmYiLCJNb2RpZmllZE9uIjoiMjAyMi0xMC0zMVQwODoxNjoyNSIsIlByb2plY3QiOnsiJHJlZiI6IjgifX0sIlVzZU51bWJlcmluZ1R5cGVPZlBhcmVudERvY3VtZW50IjpmYWxzZX1dLCJGb3JtYXR0ZWRUZXh0Ijp7IiRpZCI6IjI2IiwiQ291bnQ</w:instrText>
          </w:r>
          <w:r>
            <w:rPr>
              <w:sz w:val="24"/>
              <w:szCs w:val="24"/>
              <w:lang w:val="en-US"/>
            </w:rPr>
            <w:instrText>iOjEsIlRleHRVbml0cyI6W3siJGlkIjoiMjciLCJGb250U3R5bGUiOnsiJGlkIjoiMjgiLCJOZXV0cmFsIjp0cnVlfSwiUmVhZGluZ09yZGVyIjoxLCJUZXh0IjoiKDM3KSJ9XX0sIlRhZyI6IkNpdGF2aVBsYWNlaG9sZGVyIzllNTAwZGM4LWMyZDAtNDVmZC04ZWU0LWQ1NWE3MzA4MjI5YiIsIlRleHQiOiIoMzcpIiwiV0FJVmVyc2lvbiI</w:instrText>
          </w:r>
          <w:r>
            <w:rPr>
              <w:sz w:val="24"/>
              <w:szCs w:val="24"/>
              <w:lang w:val="en-US"/>
            </w:rPr>
            <w:instrText>6IjYuMTQuMC4wIn0=}</w:instrText>
          </w:r>
          <w:r>
            <w:rPr>
              <w:sz w:val="24"/>
              <w:szCs w:val="24"/>
              <w:lang w:val="en-US"/>
            </w:rPr>
            <w:fldChar w:fldCharType="separate"/>
          </w:r>
          <w:r>
            <w:rPr>
              <w:sz w:val="24"/>
              <w:szCs w:val="24"/>
              <w:lang w:val="en-US"/>
            </w:rPr>
            <w:t>(37)</w:t>
          </w:r>
          <w:r>
            <w:rPr>
              <w:sz w:val="24"/>
              <w:szCs w:val="24"/>
              <w:lang w:val="en-US"/>
            </w:rPr>
            <w:fldChar w:fldCharType="end"/>
          </w:r>
        </w:sdtContent>
      </w:sdt>
      <w:r>
        <w:rPr>
          <w:sz w:val="24"/>
          <w:szCs w:val="24"/>
          <w:lang w:val="en-US"/>
        </w:rPr>
        <w:t xml:space="preserve">.  </w:t>
      </w:r>
    </w:p>
    <w:p w:rsidR="00051524" w:rsidRDefault="00367442">
      <w:pPr>
        <w:ind w:left="567"/>
        <w:jc w:val="both"/>
        <w:rPr>
          <w:sz w:val="24"/>
          <w:szCs w:val="24"/>
          <w:lang w:val="en-US"/>
        </w:rPr>
      </w:pPr>
      <w:r>
        <w:rPr>
          <w:sz w:val="24"/>
          <w:szCs w:val="24"/>
          <w:lang w:val="en-US"/>
        </w:rPr>
        <w:lastRenderedPageBreak/>
        <w:t xml:space="preserve">The </w:t>
      </w:r>
      <w:r>
        <w:rPr>
          <w:i/>
          <w:iCs/>
          <w:sz w:val="24"/>
          <w:szCs w:val="24"/>
          <w:lang w:val="en-US"/>
        </w:rPr>
        <w:t>in-vivo</w:t>
      </w:r>
      <w:r>
        <w:rPr>
          <w:sz w:val="24"/>
          <w:szCs w:val="24"/>
          <w:lang w:val="en-US"/>
        </w:rPr>
        <w:t xml:space="preserve"> experiments performed by Xu et al. using different mouse models for retinal and photoreceptor degeneration corroborate the results of the above described </w:t>
      </w:r>
      <w:r>
        <w:rPr>
          <w:i/>
          <w:iCs/>
          <w:sz w:val="24"/>
          <w:szCs w:val="24"/>
          <w:lang w:val="en-US"/>
        </w:rPr>
        <w:t>in-vitro</w:t>
      </w:r>
      <w:r>
        <w:rPr>
          <w:sz w:val="24"/>
          <w:szCs w:val="24"/>
          <w:lang w:val="en-US"/>
        </w:rPr>
        <w:t xml:space="preserve"> experiments </w:t>
      </w:r>
      <w:sdt>
        <w:sdtPr>
          <w:rPr>
            <w:sz w:val="24"/>
            <w:szCs w:val="24"/>
            <w:lang w:val="en-US"/>
          </w:rPr>
          <w:alias w:val="To edit, see citavi.com/edit"/>
          <w:tag w:val="CitaviPlaceholder#807316fe-a9c7-4241-a7a7-3e2caf98f4ca"/>
          <w:id w:val="1902480281"/>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nstrText>
          </w:r>
          <w:r>
            <w:rPr>
              <w:sz w:val="24"/>
              <w:szCs w:val="24"/>
              <w:lang w:val="en-US"/>
            </w:rPr>
            <w:instrText>wiJHR5cGUiOiJTd2lzc0FjYWRlbWljLkNpdGF2aS5DaXRhdGlvbnMuV29yZFBsYWNlaG9sZGVyLCBTd2lzc0FjYWRlbWljLkNpdGF2aSIsIkVudHJpZXMiOlt7IiRpZCI6IjIiLCIkdHlwZSI6IlN3aXNzQWNhZGVtaWMuQ2l0YXZpLkNpdGF0aW9ucy5Xb3JkUGxhY2Vob2xkZXJFbnRyeSwgU3dpc3NBY2FkZW1pYy5DaXRhdmkiLCJJZCI6Ij</w:instrText>
          </w:r>
          <w:r>
            <w:rPr>
              <w:sz w:val="24"/>
              <w:szCs w:val="24"/>
              <w:lang w:val="en-US"/>
            </w:rPr>
            <w:instrText>IwYmZmMDMwLThlZjYtNDUyMS1iYTNmLTk1YzNmZTExY2ZjZSIsIlJhbmdlTGVuZ3RoIjo0LCJSZWZlcmVuY2VJZCI6ImEzOTJkMTEyLTVkMzgtNDJkNi1hOTM4LTI1YWZjYzM3Mjc4MSIsIlBhZ2VSYW5nZSI6eyIkaWQiOiIzIiwiJHR5cGUiOiJTd2lzc0FjYWRlbWljLlBhZ2VSYW5nZSwgU3dpc3NBY2FkZW1pYyIsIkVuZFBhZ2UiOnsiJG</w:instrText>
          </w:r>
          <w:r>
            <w:rPr>
              <w:sz w:val="24"/>
              <w:szCs w:val="24"/>
              <w:lang w:val="en-US"/>
            </w:rPr>
            <w:instrText>lkIjoiNCIsIiR0eXBlIjoiU3dpc3NBY2FkZW1pYy5QYWdlTnVtYmVyLCBTd2lzc0FjYWRlbWljIiwiSXNGdWxseU51bWVyaWMiOmZhbHNlLCJOdW1iZXJpbmdUeXBlIjowLCJOdW1lcmFsU3lzdGVtIjowfSwiTnVtYmVyaW5nVHlwZSI6MCwiTnVtZXJhbFN5c3RlbSI6MCwiU3RhcnRQYWdlIjp7IiRpZCI6IjUiLCIkdHlwZSI6IlN3aXNzQW</w:instrText>
          </w:r>
          <w:r>
            <w:rPr>
              <w:sz w:val="24"/>
              <w:szCs w:val="24"/>
              <w:lang w:val="en-US"/>
            </w:rPr>
            <w:instrText>NhZGVtaWMuUGFnZU51bWJlciwgU3dpc3NBY2FkZW1pYyIsIklzRnVsbHlOdW1lcmljIjpmYWxzZSwiTnVtYmVyaW5nVHlwZSI6MCwiTnVtZXJhbFN5c3RlbSI6MH19LCJSZWZlcmVuY2UiOnsiJGlkIjoiNiIsIiR0eXBlIjoiU3dpc3NBY2FkZW1pYy5DaXRhdmkuUmVmZXJlbmNlLCBTd2lzc0FjYWRlbWljLkNpdGF2aSIsIkFic3RyYWN0Q2</w:instrText>
          </w:r>
          <w:r>
            <w:rPr>
              <w:sz w:val="24"/>
              <w:szCs w:val="24"/>
              <w:lang w:val="en-US"/>
            </w:rPr>
            <w:instrText>9tcGxleGl0eSI6MCwiQWJzdHJhY3RTb3VyY2VUZXh0Rm9ybWF0IjowLCJBdXRob3JzIjpbeyIkaWQiOiI3IiwiJHR5cGUiOiJTd2lzc0FjYWRlbWljLkNpdGF2aS5QZXJzb24sIFN3aXNzQWNhZGVtaWMuQ2l0YXZpIiwiRmlyc3ROYW1lIjoiTGVpIiwiTGFzdE5hbWUiOiJYdSIsIlByb3RlY3RlZCI6ZmFsc2UsIlNleCI6MCwiQ3JlYXRlZE</w:instrText>
          </w:r>
          <w:r>
            <w:rPr>
              <w:sz w:val="24"/>
              <w:szCs w:val="24"/>
              <w:lang w:val="en-US"/>
            </w:rPr>
            <w:instrText>J5IjoiX0plbm55IiwiQ3JlYXRlZE9uIjoiMjAyMi0wOC0xNVQwNzozOTowMiIsIk1vZGlmaWVkQnkiOiJfSmVubnkiLCJJZCI6IjgwNWFlZjU3LWU2ODEtNDczMi1iZDZlLWY5NjI4MjY3NWVlNSIsIk1vZGlmaWVkT24iOiIyMDIyLTA4LTE1VDA3OjM5OjAyIiwiUHJvamVjdCI6eyIkaWQiOiI4IiwiJHR5cGUiOiJTd2lzc0FjYWRlbWljLk</w:instrText>
          </w:r>
          <w:r>
            <w:rPr>
              <w:sz w:val="24"/>
              <w:szCs w:val="24"/>
              <w:lang w:val="en-US"/>
            </w:rPr>
            <w:instrText>NpdGF2aS5Qcm9qZWN0LCBTd2lzc0FjYWRlbWljLkNpdGF2aSJ9fSx7IiRpZCI6IjkiLCIkdHlwZSI6IlN3aXNzQWNhZGVtaWMuQ2l0YXZpLlBlcnNvbiwgU3dpc3NBY2FkZW1pYy5DaXRhdmkiLCJGaXJzdE5hbWUiOiJMaSIsIkxhc3ROYW1lIjoiS29uZyIsIlByb3RlY3RlZCI6ZmFsc2UsIlNleCI6MCwiQ3JlYXRlZEJ5IjoiX0plbm55Ii</w:instrText>
          </w:r>
          <w:r>
            <w:rPr>
              <w:sz w:val="24"/>
              <w:szCs w:val="24"/>
              <w:lang w:val="en-US"/>
            </w:rPr>
            <w:instrText>wiQ3JlYXRlZE9uIjoiMjAyMi0wOC0xNVQwNzozOTowMiIsIk1vZGlmaWVkQnkiOiJfSmVubnkiLCJJZCI6Ijc0NjNhZTFhLTU3MGEtNGVhMS1hOWQ0LWIxNzAwNjg3ZGEwMCIsIk1vZGlmaWVkT24iOiIyMDIyLTA4LTE1VDA3OjM5OjAyIiwiUHJvamVjdCI6eyIkcmVmIjoiOCJ9fSx7IiRpZCI6IjEwIiwiJHR5cGUiOiJTd2lzc0FjYWRlbW</w:instrText>
          </w:r>
          <w:r>
            <w:rPr>
              <w:sz w:val="24"/>
              <w:szCs w:val="24"/>
              <w:lang w:val="en-US"/>
            </w:rPr>
            <w:instrText>ljLkNpdGF2aS5QZXJzb24sIFN3aXNzQWNhZGVtaWMuQ2l0YXZpIiwiRmlyc3ROYW1lIjoiSmlhbmdhbmciLCJMYXN0TmFtZSI6IldhbmciLCJQcm90ZWN0ZWQiOmZhbHNlLCJTZXgiOjAsIkNyZWF0ZWRCeSI6Il9KZW5ueSIsIkNyZWF0ZWRPbiI6IjIwMjItMDgtMTVUMDc6Mzk6MDIiLCJNb2RpZmllZEJ5IjoiX0plbm55IiwiSWQiOiI3Ym</w:instrText>
          </w:r>
          <w:r>
            <w:rPr>
              <w:sz w:val="24"/>
              <w:szCs w:val="24"/>
              <w:lang w:val="en-US"/>
            </w:rPr>
            <w:instrText>FmZmJiZi1mM2Y4LTQ5OTQtYjVmYS0zNTdkMWY2ZmRhMjgiLCJNb2RpZmllZE9uIjoiMjAyMi0wOC0xNVQwNzozOTowMiIsIlByb2plY3QiOnsiJHJlZiI6IjgifX0seyIkaWQiOiIxMSIsIiR0eXBlIjoiU3dpc3NBY2FkZW1pYy5DaXRhdmkuUGVyc29uLCBTd2lzc0FjYWRlbWljLkNpdGF2aSIsIkZpcnN0TmFtZSI6IkpvaG4iLCJMYXN0Tm</w:instrText>
          </w:r>
          <w:r>
            <w:rPr>
              <w:sz w:val="24"/>
              <w:szCs w:val="24"/>
              <w:lang w:val="en-US"/>
            </w:rPr>
            <w:instrText>FtZSI6IkFzaCIsIk1pZGRsZU5hbWUiOiJELiIsIlByb3RlY3RlZCI6ZmFsc2UsIlNleCI6MiwiQ3JlYXRlZEJ5IjoiX0plbm55IiwiQ3JlYXRlZE9uIjoiMjAyMi0wNy0xOFQxMDoxMzoxNCIsIk1vZGlmaWVkQnkiOiJfSmVubnkiLCJJZCI6ImQ1YjI2YzRlLTMyMWEtNDg3MS1hMDc5LTE0YWNiMzQxNmU0ZiIsIk1vZGlmaWVkT24iOiIyMD</w:instrText>
          </w:r>
          <w:r>
            <w:rPr>
              <w:sz w:val="24"/>
              <w:szCs w:val="24"/>
              <w:lang w:val="en-US"/>
            </w:rPr>
            <w:instrText>IyLTA3LTE4VDEwOjEzOjE0IiwiUHJvamVjdCI6eyIkcmVmIjoiOCJ9fV0sIkNpdGF0aW9uS2V5VXBkYXRlVHlwZSI6MCwiQ29sbGFib3JhdG9ycyI6W10sIkRhdGUyIjoiMjQuMDkuMjAxOCIsIkRvaSI6IjEwLjEwNzMvcG5hcy4xODAyNzI0MTE1IiwiRWRpdG9ycyI6W10sIkV2YWx1YXRpb25Db21wbGV4aXR5IjowLCJFdmFsdWF0aW9uU2</w:instrText>
          </w:r>
          <w:r>
            <w:rPr>
              <w:sz w:val="24"/>
              <w:szCs w:val="24"/>
              <w:lang w:val="en-US"/>
            </w:rPr>
            <w:instrText>91cmNlVGV4dEZvcm1hdCI6MCwiR3JvdXBzIjpbXSwiSGFzTGFiZWwxIjpmYWxzZSwiSGFzTGFiZWwyIjpmYWxzZSwiS2V5d29yZHMiOltdLCJMYW5ndWFnZSI6ImVuZyIsIkxhbmd1YWdlQ29kZSI6ImVuIiwiTG9jYXRpb25zIjpbeyIkaWQiOiIxMiIsIiR0eXBlIjoiU3dpc3NBY2FkZW1pYy5DaXRhdmkuTG9jYXRpb24sIFN3aXNzQWNhZG</w:instrText>
          </w:r>
          <w:r>
            <w:rPr>
              <w:sz w:val="24"/>
              <w:szCs w:val="24"/>
              <w:lang w:val="en-US"/>
            </w:rPr>
            <w:instrText>VtaWMuQ2l0YXZpIiwiQWRkcmVzcyI6eyIkaWQiOiIxMyIsIiR0eXBlIjoiU3dpc3NBY2FkZW1pYy5DaXRhdmkuTGlua2VkUmVzb3VyY2UsIFN3aXNzQWNhZGVtaWMuQ2l0YXZpIiwiTGlua2VkUmVzb3VyY2VUeXBlIjo1LCJPcmlnaW5hbFN0cmluZyI6IjEwLjEwNzMvcG5hcy4xODAyNzI0MTE1IiwiVXJpU3RyaW5nIjoiaHR0cHM6Ly9kb2</w:instrText>
          </w:r>
          <w:r>
            <w:rPr>
              <w:sz w:val="24"/>
              <w:szCs w:val="24"/>
              <w:lang w:val="en-US"/>
            </w:rPr>
            <w:instrText>kub3JnLzEwLjEwNzMvcG5hcy4xODAyNzI0MTE1IiwiTGlua2VkUmVzb3VyY2VTdGF0dXMiOjgsIlByb3BlcnRpZXMiOnsiJGlkIjoiMTQiLCIkdHlwZSI6IlN3aXNzQWNhZGVtaWMuQ2l0YXZpLkxpbmtlZFJlc291cmNlUHJvcGVydGllcywgU3dpc3NBY2FkZW1pYy5DaXRhdmkifSwiU3luY0ZvbGRlclR5cGUiOjAsIklzTG9jYWxDbG91ZF</w:instrText>
          </w:r>
          <w:r>
            <w:rPr>
              <w:sz w:val="24"/>
              <w:szCs w:val="24"/>
              <w:lang w:val="en-US"/>
            </w:rPr>
            <w:instrText>Byb2plY3RGaWxlTGluayI6ZmFsc2UsIklzQ2xvdWRSZXN0b3JlIjpmYWxzZSwiSXNDbG91ZENvcHkiOmZhbHNlLCJBdHRhY2htZW50Rm9sZGVyV2FzSW5GYWxsYmFja01vZGUiOmZhbHNlfSwiQW5ub3RhdGlvbnMiOltdLCJMb2NhdGlvblR5cGUiOjAsIk1pcnJvcnNSZWZlcmVuY2VQcm9wZXJ0eUlkIjoxMjgsIkNyZWF0ZWRCeSI6Il9KZW</w:instrText>
          </w:r>
          <w:r>
            <w:rPr>
              <w:sz w:val="24"/>
              <w:szCs w:val="24"/>
              <w:lang w:val="en-US"/>
            </w:rPr>
            <w:instrText>5ueSIsIkNyZWF0ZWRPbiI6IjIwMjItMDgtMTVUMDc6Mzk6MDIiLCJNb2RpZmllZEJ5IjoiX0plbm55IiwiSWQiOiIwNjdkYjc4Yy03OGRjLTQyMWItYjNjNS1mY2VlM2MxNTQ1Y2EiLCJNb2RpZmllZE9uIjoiMjAyMi0wOC0xNVQwNzozOTowMiIsIlByb2plY3QiOnsiJHJlZiI6IjgifX0seyIkaWQiOiIxNSIsIiR0eXBlIjoiU3dpc3NBY2</w:instrText>
          </w:r>
          <w:r>
            <w:rPr>
              <w:sz w:val="24"/>
              <w:szCs w:val="24"/>
              <w:lang w:val="en-US"/>
            </w:rPr>
            <w:instrText>FkZW1pYy5DaXRhdmkuTG9jYXRpb24sIFN3aXNzQWNhZGVtaWMuQ2l0YXZpIiwiQWRkcmVzcyI6eyIkaWQiOiIxNiIsIiR0eXBlIjoiU3dpc3NBY2FkZW1pYy5DaXRhdmkuTGlua2VkUmVzb3VyY2UsIFN3aXNzQWNhZGVtaWMuQ2l0YXZpIiwiTGlua2VkUmVzb3VyY2VUeXBlIjo1LCJPcmlnaW5hbFN0cmluZyI6IlBNQzYxODcxODIiLCJVcm</w:instrText>
          </w:r>
          <w:r>
            <w:rPr>
              <w:sz w:val="24"/>
              <w:szCs w:val="24"/>
              <w:lang w:val="en-US"/>
            </w:rPr>
            <w:instrText>lTdHJpbmciOiJodHRwczovL3d3dy5uY2JpLm5sbS5uaWguZ292L3BtYy9hcnRpY2xlcy9QTUM2MTg3MTgyIiwiTGlua2VkUmVzb3VyY2VTdGF0dXMiOjgsIlByb3BlcnRpZXMiOnsiJGlkIjoiMTciLCIkdHlwZSI6IlN3aXNzQWNhZGVtaWMuQ2l0YXZpLkxpbmtlZFJlc291cmNlUHJvcGVydGllcywgU3dpc3NBY2FkZW1pYy5DaXRhdmkifS</w:instrText>
          </w:r>
          <w:r>
            <w:rPr>
              <w:sz w:val="24"/>
              <w:szCs w:val="24"/>
              <w:lang w:val="en-US"/>
            </w:rPr>
            <w:instrText>wiU3luY0ZvbGRlclR5cGUiOjAsIklzTG9jYWxDbG91ZFByb2plY3RGaWxlTGluayI6ZmFsc2UsIklzQ2xvdWRSZXN0b3JlIjpmYWxzZSwiSXNDbG91ZENvcHkiOmZhbHNlLCJBdHRhY2htZW50Rm9sZGVyV2FzSW5GYWxsYmFja01vZGUiOmZhbHNlfSwiQW5ub3RhdGlvbnMiOltdLCJMb2NhdGlvblR5cGUiOjAsIk1pcnJvcnNSZWZlcmVuY2</w:instrText>
          </w:r>
          <w:r>
            <w:rPr>
              <w:sz w:val="24"/>
              <w:szCs w:val="24"/>
              <w:lang w:val="en-US"/>
            </w:rPr>
            <w:instrText>VQcm9wZXJ0eUlkIjoyMDgsIkNyZWF0ZWRCeSI6Il9KZW5ueSIsIkNyZWF0ZWRPbiI6IjIwMjItMDgtMTVUMDc6Mzk6MDIiLCJNb2RpZmllZEJ5IjoiX0plbm55IiwiSWQiOiI2ZDY2YjJjYS02NWQ5LTQ3YjQtYTVjYi1lODUzYWRhNWQyZTciLCJNb2RpZmllZE9uIjoiMjAyMi0wOC0xNVQwNzozOTowMiIsIlByb2plY3QiOnsiJHJlZiI6Ij</w:instrText>
          </w:r>
          <w:r>
            <w:rPr>
              <w:sz w:val="24"/>
              <w:szCs w:val="24"/>
              <w:lang w:val="en-US"/>
            </w:rPr>
            <w:instrText>gifX0seyIkaWQiOiIxOCIsIiR0eXBlIjoiU3dpc3NBY2FkZW1pYy5DaXRhdmkuTG9jYXRpb24sIFN3aXNzQWNhZGVtaWMuQ2l0YXZpIiwiQWRkcmVzcyI6eyIkaWQiOiIxOSIsIiR0eXBlIjoiU3dpc3NBY2FkZW1pYy5DaXRhdmkuTGlua2VkUmVzb3VyY2UsIFN3aXNzQWNhZGVtaWMuQ2l0YXZpIiwiTGlua2VkUmVzb3VyY2VUeXBlIjo1LC</w:instrText>
          </w:r>
          <w:r>
            <w:rPr>
              <w:sz w:val="24"/>
              <w:szCs w:val="24"/>
              <w:lang w:val="en-US"/>
            </w:rPr>
            <w:instrText>JPcmlnaW5hbFN0cmluZyI6IjMwMjQ5NjQzIiwiVXJpU3RyaW5nIjoiaHR0cDovL3d3dy5uY2JpLm5sbS5uaWguZ292L3B1Ym1lZC8zMDI0OTY0MyIsIkxpbmtlZFJlc291cmNlU3RhdHVzIjo4LCJQcm9wZXJ0aWVzIjp7IiRpZCI6IjIwIiwiJHR5cGUiOiJTd2lzc0FjYWRlbWljLkNpdGF2aS5MaW5rZWRSZXNvdXJjZVByb3BlcnRpZXMsIF</w:instrText>
          </w:r>
          <w:r>
            <w:rPr>
              <w:sz w:val="24"/>
              <w:szCs w:val="24"/>
              <w:lang w:val="en-US"/>
            </w:rPr>
            <w:instrText>N3aXNzQWNhZGVtaWMuQ2l0YXZpIn0sIlN5bmNGb2xkZXJUeXBlIjowLCJJc0xvY2FsQ2xvdWRQcm9qZWN0RmlsZUxpbmsiOmZhbHNlLCJJc0Nsb3VkUmVzdG9yZSI6ZmFsc2UsIklzQ2xvdWRDb3B5IjpmYWxzZSwiQXR0YWNobWVudEZvbGRlcldhc0luRmFsbGJhY2tNb2RlIjpmYWxzZX0sIkFubm90YXRpb25zIjpbXSwiTG9jYXRpb25UeX</w:instrText>
          </w:r>
          <w:r>
            <w:rPr>
              <w:sz w:val="24"/>
              <w:szCs w:val="24"/>
              <w:lang w:val="en-US"/>
            </w:rPr>
            <w:instrText>BlIjowLCJNaXJyb3JzUmVmZXJlbmNlUHJvcGVydHlJZCI6MTY0LCJDcmVhdGVkQnkiOiJfSmVubnkiLCJDcmVhdGVkT24iOiIyMDIyLTA4LTE1VDA3OjM5OjAyIiwiTW9kaWZpZWRCeSI6Il9KZW5ueSIsIklkIjoiZGYzMzI1ZWQtYjMyZC00NDlkLTk4N2EtNTRhOTQ0ZGU4MTEzIiwiTW9kaWZpZWRPbiI6IjIwMjItMDgtMTVUMDc6Mzk6MD</w:instrText>
          </w:r>
          <w:r>
            <w:rPr>
              <w:sz w:val="24"/>
              <w:szCs w:val="24"/>
              <w:lang w:val="en-US"/>
            </w:rPr>
            <w:instrText>IiLCJQcm9qZWN0Ijp7IiRyZWYiOiI4In19XSwiTnVtYmVyIjoiNDEiLCJPcmdhbml6YXRpb25zIjpbXSwiT3RoZXJzSW52b2x2ZWQiOltdLCJQYWdlUmFuZ2UiOiI8c3A+XHJcbiAgPG4+MTA0NzU8L24+XHJcbiAgPGluPnRydWU8L2luPlxyXG4gIDxvcz4xMDQ3NTwvb3M+XHJcbiAgPHBzPjEwNDc1PC9wcz5cclxuPC9zcD5cclxuPGVwPl</w:instrText>
          </w:r>
          <w:r>
            <w:rPr>
              <w:sz w:val="24"/>
              <w:szCs w:val="24"/>
              <w:lang w:val="en-US"/>
            </w:rPr>
            <w:instrText>xyXG4gIDxuPjEwNDgwPC9uPlxyXG4gIDxpbj50cnVlPC9pbj5cclxuICA8b3M+MTA0ODA8L29zPlxyXG4gIDxwcz4xMDQ4MDwvcHM+XHJcbjwvZXA+XHJcbjxvcz4xMDQ3NS0xMDQ4MDwvb3M+IiwiUGVyaW9kaWNhbCI6eyIkaWQiOiIyMSIsIiR0eXBlIjoiU3dpc3NBY2FkZW1pYy5DaXRhdmkuUGVyaW9kaWNhbCwgU3dpc3NBY2FkZW1pYy</w:instrText>
          </w:r>
          <w:r>
            <w:rPr>
              <w:sz w:val="24"/>
              <w:szCs w:val="24"/>
              <w:lang w:val="en-US"/>
            </w:rPr>
            <w:instrText>5DaXRhdmkiLCJFaXNzbiI6IjEwOTEtNjQ5MCIsIk5hbWUiOiJQcm9jZWVkaW5ncyBvZiB0aGUgTmF0aW9uYWwgQWNhZGVteSBvZiBTY2llbmNlcyBvZiB0aGUgVW5pdGVkIFN0YXRlcyBvZiBBbWVyaWNhIiwiUGFnaW5hdGlvbiI6MCwiUHJvdGVjdGVkIjpmYWxzZSwiVXNlckFiYnJldmlhdGlvbjEiOiJQcm9jIE5hdGwgQWNhZCBTY2kgVS</w:instrText>
          </w:r>
          <w:r>
            <w:rPr>
              <w:sz w:val="24"/>
              <w:szCs w:val="24"/>
              <w:lang w:val="en-US"/>
            </w:rPr>
            <w:instrText>BTIEEiLCJDcmVhdGVkQnkiOiJfSmVubnkiLCJDcmVhdGVkT24iOiIyMDIyLTA4LTE1VDA3OjM5OjAyIiwiTW9kaWZpZWRCeSI6Il9KZW5ueSIsIklkIjoiMjgwZWEzYWUtZWJjZi00YTJmLTgyMTktOWYyYjJjYjM4N2RiIiwiTW9kaWZpZWRPbiI6IjIwMjItMDgtMTVUMDc6Mzk6MDIiLCJQcm9qZWN0Ijp7IiRyZWYiOiI4In19LCJQbWNJZC</w:instrText>
          </w:r>
          <w:r>
            <w:rPr>
              <w:sz w:val="24"/>
              <w:szCs w:val="24"/>
              <w:lang w:val="en-US"/>
            </w:rPr>
            <w:instrText>I6IlBNQzYxODcxODIiLCJQdWJsaXNoZXJzIjpbXSwiUHViTWVkSWQiOiIzMDI0OTY0MyIsIlF1b3RhdGlvbnMiOltdLCJSYXRpbmciOjAsIlJlZmVyZW5jZVR5cGUiOiJKb3VybmFsQXJ0aWNsZSIsIlNob3J0VGl0bGUiOiJYdSwgS29uZyBldCBhbC4gMjAxOCDigJMgU3RpbXVsYXRpb24gb2YgQU1QSyBwcmV2ZW50cyBkZWdlbmVyYXRpb2</w:instrText>
          </w:r>
          <w:r>
            <w:rPr>
              <w:sz w:val="24"/>
              <w:szCs w:val="24"/>
              <w:lang w:val="en-US"/>
            </w:rPr>
            <w:instrText>4iLCJTaG9ydFRpdGxlVXBkYXRlVHlwZSI6MCwiU291cmNlT2ZCaWJsaW9ncmFwaGljSW5mb3JtYXRpb24iOiJQdWJNZWQiLCJTdGF0aWNJZHMiOlsiNGYwYmFlNmYtOGRhYy00ZTkwLTg5NjAtNzdjMzJhYTVkZWQzIl0sIlRhYmxlT2ZDb250ZW50c0NvbXBsZXhpdHkiOjAsIlRhYmxlT2ZDb250ZW50c1NvdXJjZVRleHRGb3JtYXQiOjAsIl</w:instrText>
          </w:r>
          <w:r>
            <w:rPr>
              <w:sz w:val="24"/>
              <w:szCs w:val="24"/>
              <w:lang w:val="en-US"/>
            </w:rPr>
            <w:instrText>Rhc2tzIjpbXSwiVGl0bGUiOiJTdGltdWxhdGlvbiBvZiBBTVBLIHByZXZlbnRzIGRlZ2VuZXJhdGlvbiBvZiBwaG90b3JlY2VwdG9ycyBhbmQgdGhlIHJldGluYWwgcGlnbWVudCBlcGl0aGVsaXVtIiwiVHJhbnNsYXRvcnMiOltdLCJWb2x1bWUiOiIxMTUiLCJZZWFyIjoiMjAxOCIsIlllYXJSZXNvbHZlZCI6IjIwMTgiLCJDcmVhdGVkQn</w:instrText>
          </w:r>
          <w:r>
            <w:rPr>
              <w:sz w:val="24"/>
              <w:szCs w:val="24"/>
              <w:lang w:val="en-US"/>
            </w:rPr>
            <w:instrText>kiOiJfSmVubnkiLCJDcmVhdGVkT24iOiIyMDIyLTA4LTE1VDA3OjM5OjAyIiwiTW9kaWZpZWRCeSI6Il9KZW5ueSIsIklkIjoiYTM5MmQxMTItNWQzOC00MmQ2LWE5MzgtMjVhZmNjMzcyNzgxIiwiTW9kaWZpZWRPbiI6IjIwMjItMTAtMzFUMDg6MTY6MjUiLCJQcm9qZWN0Ijp7IiRyZWYiOiI4In19LCJVc2VOdW1iZXJpbmdUeXBlT2ZQYX</w:instrText>
          </w:r>
          <w:r>
            <w:rPr>
              <w:sz w:val="24"/>
              <w:szCs w:val="24"/>
              <w:lang w:val="en-US"/>
            </w:rPr>
            <w:instrText>JlbnREb2N1bWVudCI6ZmFsc2V9XSwiRm9ybWF0dGVkVGV4dCI6eyIkaWQiOiIyMiIsIkNvdW50IjoxLCJUZXh0VW5pdHMiOlt7IiRpZCI6IjIzIiwiRm9udFN0eWxlIjp7IiRpZCI6IjI0IiwiTmV1dHJhbCI6dHJ1ZX0sIlJlYWRpbmdPcmRlciI6MSwiVGV4dCI6IigzOCkifV19LCJUYWciOiJDaXRhdmlQbGFjZWhvbGRlciM4MDczMTZmZS</w:instrText>
          </w:r>
          <w:r>
            <w:rPr>
              <w:sz w:val="24"/>
              <w:szCs w:val="24"/>
              <w:lang w:val="en-US"/>
            </w:rPr>
            <w:instrText>1hOWM3LTQyNDEtYTdhNy0zZTJjYWY5OGY0Y2EiLCJUZXh0IjoiKDM4KSIsIldBSVZlcnNpb24iOiI2LjE0LjAuMCJ9}</w:instrText>
          </w:r>
          <w:r>
            <w:rPr>
              <w:sz w:val="24"/>
              <w:szCs w:val="24"/>
              <w:lang w:val="en-US"/>
            </w:rPr>
            <w:fldChar w:fldCharType="separate"/>
          </w:r>
          <w:r>
            <w:rPr>
              <w:sz w:val="24"/>
              <w:szCs w:val="24"/>
              <w:lang w:val="en-US"/>
            </w:rPr>
            <w:t>(38)</w:t>
          </w:r>
          <w:r>
            <w:rPr>
              <w:sz w:val="24"/>
              <w:szCs w:val="24"/>
              <w:lang w:val="en-US"/>
            </w:rPr>
            <w:fldChar w:fldCharType="end"/>
          </w:r>
        </w:sdtContent>
      </w:sdt>
      <w:r>
        <w:rPr>
          <w:sz w:val="24"/>
          <w:szCs w:val="24"/>
          <w:lang w:val="en-US"/>
        </w:rPr>
        <w:t>. Xu et al. used the albino BALB/cJ mouse strain to analyze whether metformin is able to protect light-induced photoreceptor loss. If mice were pretreated w</w:t>
      </w:r>
      <w:r>
        <w:rPr>
          <w:sz w:val="24"/>
          <w:szCs w:val="24"/>
          <w:lang w:val="en-US"/>
        </w:rPr>
        <w:t>ith metformin at least 4 days before light damage was induced via 4 h exposure to 4.000 lx bright white fluorescent light, photoreceptor loss was prevented. In a subset of experiments, the group used knockout-mice for the AMPK</w:t>
      </w:r>
      <w:r>
        <w:rPr>
          <w:rFonts w:ascii="Symbol" w:hAnsi="Symbol"/>
          <w:sz w:val="24"/>
          <w:szCs w:val="24"/>
          <w:lang w:val="en-US"/>
        </w:rPr>
        <w:t></w:t>
      </w:r>
      <w:r>
        <w:rPr>
          <w:sz w:val="24"/>
          <w:szCs w:val="24"/>
          <w:lang w:val="en-US"/>
        </w:rPr>
        <w:t>1- and AMPK</w:t>
      </w:r>
      <w:r>
        <w:rPr>
          <w:rFonts w:ascii="Symbol" w:hAnsi="Symbol"/>
          <w:sz w:val="24"/>
          <w:szCs w:val="24"/>
          <w:lang w:val="en-US"/>
        </w:rPr>
        <w:t></w:t>
      </w:r>
      <w:r>
        <w:rPr>
          <w:sz w:val="24"/>
          <w:szCs w:val="24"/>
          <w:lang w:val="en-US"/>
        </w:rPr>
        <w:t>2-subunit, and sh</w:t>
      </w:r>
      <w:r>
        <w:rPr>
          <w:sz w:val="24"/>
          <w:szCs w:val="24"/>
          <w:lang w:val="en-US"/>
        </w:rPr>
        <w:t xml:space="preserve">owed, that presence of the </w:t>
      </w:r>
      <w:r>
        <w:rPr>
          <w:rFonts w:ascii="Symbol" w:hAnsi="Symbol"/>
          <w:sz w:val="24"/>
          <w:szCs w:val="24"/>
          <w:lang w:val="en-US"/>
        </w:rPr>
        <w:t></w:t>
      </w:r>
      <w:r>
        <w:rPr>
          <w:sz w:val="24"/>
          <w:szCs w:val="24"/>
          <w:lang w:val="en-US"/>
        </w:rPr>
        <w:t>2-subunit was crucial for the protective effect of metformin. As the protection by metformin was the same between systemic and local (intravitreal) injection, the authors followed that metformin's protection is based on local in</w:t>
      </w:r>
      <w:r>
        <w:rPr>
          <w:sz w:val="24"/>
          <w:szCs w:val="24"/>
          <w:lang w:val="en-US"/>
        </w:rPr>
        <w:t>fluences. Xu et al. used a second mouse model, the Rd10 model for inherited retinal degeneration to analyze the protective effect of metformin. Starting on postnatal day 16, Rd10 mice aggressively lose their rod photoreceptors followed by cone photorecepto</w:t>
      </w:r>
      <w:r>
        <w:rPr>
          <w:sz w:val="24"/>
          <w:szCs w:val="24"/>
          <w:lang w:val="en-US"/>
        </w:rPr>
        <w:t>r loss. Treatment with metformin starting on postnatal day 13 delayed the loss of both photoreceptor types. Via mitochondrial protein expression experiments, Xu et al. could associate metformin’s protection with an increased metabolic activity.  In a third</w:t>
      </w:r>
      <w:r>
        <w:rPr>
          <w:sz w:val="24"/>
          <w:szCs w:val="24"/>
          <w:lang w:val="en-US"/>
        </w:rPr>
        <w:t xml:space="preserve"> set of experiments, the group injected sodium-iodate into BALB7cJ mice to induce acute oxidative stress to the RPE and to the Photoreceptors. This oxidative stress mimics the early oxidative stress factor of early AMD. If mice were pretreated with metform</w:t>
      </w:r>
      <w:r>
        <w:rPr>
          <w:sz w:val="24"/>
          <w:szCs w:val="24"/>
          <w:lang w:val="en-US"/>
        </w:rPr>
        <w:t xml:space="preserve">in, either 30 or 35 mg/kg the RPE and photoreceptor were resistant to the damage in a dose-dependent manner: ~50% and ~90% of cells were protected </w:t>
      </w:r>
      <w:sdt>
        <w:sdtPr>
          <w:rPr>
            <w:sz w:val="24"/>
            <w:szCs w:val="24"/>
            <w:lang w:val="en-US"/>
          </w:rPr>
          <w:alias w:val="To edit, see citavi.com/edit"/>
          <w:tag w:val="CitaviPlaceholder#5f9192e8-b9b7-4ed9-87de-d9b5cf00ad7e"/>
          <w:id w:val="-1222437058"/>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w:instrText>
          </w:r>
          <w:r>
            <w:rPr>
              <w:sz w:val="24"/>
              <w:szCs w:val="24"/>
              <w:lang w:val="en-US"/>
            </w:rPr>
            <w:instrText>GVyLCBTd2lzc0FjYWRlbWljLkNpdGF2aSIsIkVudHJpZXMiOlt7IiRpZCI6IjIiLCIkdHlwZSI6IlN3aXNzQWNhZGVtaWMuQ2l0YXZpLkNpdGF0aW9ucy5Xb3JkUGxhY2Vob2xkZXJFbnRyeSwgU3dpc3NBY2FkZW1pYy5DaXRhdmkiLCJJZCI6IjZmMzNlZGFlLTcwZTItNGRmMy04NzAxLWM3NzFhYWJiMTgzNSIsIlJhbmdlTGVuZ3RoIjo0L</w:instrText>
          </w:r>
          <w:r>
            <w:rPr>
              <w:sz w:val="24"/>
              <w:szCs w:val="24"/>
              <w:lang w:val="en-US"/>
            </w:rPr>
            <w:instrText>CJSZWZlcmVuY2VJZCI6ImEzOTJkMTEyLTVkMzgtNDJkNi1hOTM4LTI1YWZjYzM3Mjc4MSIsIlBhZ2VSYW5nZSI6eyIkaWQiOiIzIiwiJHR5cGUiOiJTd2lzc0FjYWRlbWljLlBhZ2VSYW5nZSwgU3dpc3NBY2FkZW1pYyIsIkVuZFBhZ2UiOnsiJGlkIjoiNCIsIiR0eXBlIjoiU3dpc3NBY2FkZW1pYy5QYWdlTnVtYmVyLCBTd2lzc0FjYWRlb</w:instrText>
          </w:r>
          <w:r>
            <w:rPr>
              <w:sz w:val="24"/>
              <w:szCs w:val="24"/>
              <w:lang w:val="en-US"/>
            </w:rPr>
            <w:instrText>WljIiwiSXNGdWxseU51bWVyaWMiOmZhbHNlLCJOdW1iZXJpbmdUeXBlIjowLCJOdW1lcmFsU3lzdGVtIjowfSwiTnVtYmVyaW5nVHlwZSI6MCwiTnVtZXJhbFN5c3RlbSI6MCwiU3RhcnRQYWdlIjp7IiRpZCI6IjUiLCIkdHlwZSI6IlN3aXNzQWNhZGVtaWMuUGFnZU51bWJlciwgU3dpc3NBY2FkZW1pYyIsIklzRnVsbHlOdW1lcmljIjpmY</w:instrText>
          </w:r>
          <w:r>
            <w:rPr>
              <w:sz w:val="24"/>
              <w:szCs w:val="24"/>
              <w:lang w:val="en-US"/>
            </w:rPr>
            <w:instrText>WxzZSwiTnVtYmVyaW5nVHlwZSI6MCwiTnVtZXJhbFN5c3RlbSI6MH19LCJSZWZlcmVuY2UiOnsiJGlkIjoiNiIsIiR0eXBlIjoiU3dpc3NBY2FkZW1pYy5DaXRhdmkuUmVmZXJlbmNlLCBTd2lzc0FjYWRlbWljLkNpdGF2aSIsIkFic3RyYWN0Q29tcGxleGl0eSI6MCwiQWJzdHJhY3RTb3VyY2VUZXh0Rm9ybWF0IjowLCJBdXRob3JzIjpbe</w:instrText>
          </w:r>
          <w:r>
            <w:rPr>
              <w:sz w:val="24"/>
              <w:szCs w:val="24"/>
              <w:lang w:val="en-US"/>
            </w:rPr>
            <w:instrText>yIkaWQiOiI3IiwiJHR5cGUiOiJTd2lzc0FjYWRlbWljLkNpdGF2aS5QZXJzb24sIFN3aXNzQWNhZGVtaWMuQ2l0YXZpIiwiRmlyc3ROYW1lIjoiTGVpIiwiTGFzdE5hbWUiOiJYdSIsIlByb3RlY3RlZCI6ZmFsc2UsIlNleCI6MCwiQ3JlYXRlZEJ5IjoiX0plbm55IiwiQ3JlYXRlZE9uIjoiMjAyMi0wOC0xNVQwNzozOTowMiIsIk1vZGlma</w:instrText>
          </w:r>
          <w:r>
            <w:rPr>
              <w:sz w:val="24"/>
              <w:szCs w:val="24"/>
              <w:lang w:val="en-US"/>
            </w:rPr>
            <w:instrText>WVkQnkiOiJfSmVubnkiLCJJZCI6IjgwNWFlZjU3LWU2ODEtNDczMi1iZDZlLWY5NjI4MjY3NWVlNSIsIk1vZGlmaWVkT24iOiIyMDIyLTA4LTE1VDA3OjM5OjAyIiwiUHJvamVjdCI6eyIkaWQiOiI4IiwiJHR5cGUiOiJTd2lzc0FjYWRlbWljLkNpdGF2aS5Qcm9qZWN0LCBTd2lzc0FjYWRlbWljLkNpdGF2aSJ9fSx7IiRpZCI6IjkiLCIkd</w:instrText>
          </w:r>
          <w:r>
            <w:rPr>
              <w:sz w:val="24"/>
              <w:szCs w:val="24"/>
              <w:lang w:val="en-US"/>
            </w:rPr>
            <w:instrText>HlwZSI6IlN3aXNzQWNhZGVtaWMuQ2l0YXZpLlBlcnNvbiwgU3dpc3NBY2FkZW1pYy5DaXRhdmkiLCJGaXJzdE5hbWUiOiJMaSIsIkxhc3ROYW1lIjoiS29uZyIsIlByb3RlY3RlZCI6ZmFsc2UsIlNleCI6MCwiQ3JlYXRlZEJ5IjoiX0plbm55IiwiQ3JlYXRlZE9uIjoiMjAyMi0wOC0xNVQwNzozOTowMiIsIk1vZGlmaWVkQnkiOiJfSmVub</w:instrText>
          </w:r>
          <w:r>
            <w:rPr>
              <w:sz w:val="24"/>
              <w:szCs w:val="24"/>
              <w:lang w:val="en-US"/>
            </w:rPr>
            <w:instrText>nkiLCJJZCI6Ijc0NjNhZTFhLTU3MGEtNGVhMS1hOWQ0LWIxNzAwNjg3ZGEwMCIsIk1vZGlmaWVkT24iOiIyMDIyLTA4LTE1VDA3OjM5OjAyIiwiUHJvamVjdCI6eyIkcmVmIjoiOCJ9fSx7IiRpZCI6IjEwIiwiJHR5cGUiOiJTd2lzc0FjYWRlbWljLkNpdGF2aS5QZXJzb24sIFN3aXNzQWNhZGVtaWMuQ2l0YXZpIiwiRmlyc3ROYW1lIjoiS</w:instrText>
          </w:r>
          <w:r>
            <w:rPr>
              <w:sz w:val="24"/>
              <w:szCs w:val="24"/>
              <w:lang w:val="en-US"/>
            </w:rPr>
            <w:instrText>mlhbmdhbmciLCJMYXN0TmFtZSI6IldhbmciLCJQcm90ZWN0ZWQiOmZhbHNlLCJTZXgiOjAsIkNyZWF0ZWRCeSI6Il9KZW5ueSIsIkNyZWF0ZWRPbiI6IjIwMjItMDgtMTVUMDc6Mzk6MDIiLCJNb2RpZmllZEJ5IjoiX0plbm55IiwiSWQiOiI3YmFmZmJiZi1mM2Y4LTQ5OTQtYjVmYS0zNTdkMWY2ZmRhMjgiLCJNb2RpZmllZE9uIjoiMjAyM</w:instrText>
          </w:r>
          <w:r>
            <w:rPr>
              <w:sz w:val="24"/>
              <w:szCs w:val="24"/>
              <w:lang w:val="en-US"/>
            </w:rPr>
            <w:instrText>i0wOC0xNVQwNzozOTowMiIsIlByb2plY3QiOnsiJHJlZiI6IjgifX0seyIkaWQiOiIxMSIsIiR0eXBlIjoiU3dpc3NBY2FkZW1pYy5DaXRhdmkuUGVyc29uLCBTd2lzc0FjYWRlbWljLkNpdGF2aSIsIkZpcnN0TmFtZSI6IkpvaG4iLCJMYXN0TmFtZSI6IkFzaCIsIk1pZGRsZU5hbWUiOiJELiIsIlByb3RlY3RlZCI6ZmFsc2UsIlNleCI6M</w:instrText>
          </w:r>
          <w:r>
            <w:rPr>
              <w:sz w:val="24"/>
              <w:szCs w:val="24"/>
              <w:lang w:val="en-US"/>
            </w:rPr>
            <w:instrText>iwiQ3JlYXRlZEJ5IjoiX0plbm55IiwiQ3JlYXRlZE9uIjoiMjAyMi0wNy0xOFQxMDoxMzoxNCIsIk1vZGlmaWVkQnkiOiJfSmVubnkiLCJJZCI6ImQ1YjI2YzRlLTMyMWEtNDg3MS1hMDc5LTE0YWNiMzQxNmU0ZiIsIk1vZGlmaWVkT24iOiIyMDIyLTA3LTE4VDEwOjEzOjE0IiwiUHJvamVjdCI6eyIkcmVmIjoiOCJ9fV0sIkNpdGF0aW9uS</w:instrText>
          </w:r>
          <w:r>
            <w:rPr>
              <w:sz w:val="24"/>
              <w:szCs w:val="24"/>
              <w:lang w:val="en-US"/>
            </w:rPr>
            <w:instrText>2V5VXBkYXRlVHlwZSI6MCwiQ29sbGFib3JhdG9ycyI6W10sIkRhdGUyIjoiMjQuMDkuMjAxOCIsIkRvaSI6IjEwLjEwNzMvcG5hcy4xODAyNzI0MTE1IiwiRWRpdG9ycyI6W10sIkV2YWx1YXRpb25Db21wbGV4aXR5IjowLCJFdmFsdWF0aW9uU291cmNlVGV4dEZvcm1hdCI6MCwiR3JvdXBzIjpbXSwiSGFzTGFiZWwxIjpmYWxzZSwiSGFzT</w:instrText>
          </w:r>
          <w:r>
            <w:rPr>
              <w:sz w:val="24"/>
              <w:szCs w:val="24"/>
              <w:lang w:val="en-US"/>
            </w:rPr>
            <w:instrText>GFiZWwyIjpmYWxzZSwiS2V5d29yZHMiOltdLCJMYW5ndWFnZSI6ImVuZyIsIkxhbmd1YWdlQ29kZSI6ImVuIiwiTG9jYXRpb25zIjpbeyIkaWQiOiIxMiIsIiR0eXBlIjoiU3dpc3NBY2FkZW1pYy5DaXRhdmkuTG9jYXRpb24sIFN3aXNzQWNhZGVtaWMuQ2l0YXZpIiwiQWRkcmVzcyI6eyIkaWQiOiIxMyIsIiR0eXBlIjoiU3dpc3NBY2FkZ</w:instrText>
          </w:r>
          <w:r>
            <w:rPr>
              <w:sz w:val="24"/>
              <w:szCs w:val="24"/>
              <w:lang w:val="en-US"/>
            </w:rPr>
            <w:instrText>W1pYy5DaXRhdmkuTGlua2VkUmVzb3VyY2UsIFN3aXNzQWNhZGVtaWMuQ2l0YXZpIiwiTGlua2VkUmVzb3VyY2VUeXBlIjo1LCJPcmlnaW5hbFN0cmluZyI6IjEwLjEwNzMvcG5hcy4xODAyNzI0MTE1IiwiVXJpU3RyaW5nIjoiaHR0cHM6Ly9kb2kub3JnLzEwLjEwNzMvcG5hcy4xODAyNzI0MTE1IiwiTGlua2VkUmVzb3VyY2VTdGF0dXMiO</w:instrText>
          </w:r>
          <w:r>
            <w:rPr>
              <w:sz w:val="24"/>
              <w:szCs w:val="24"/>
              <w:lang w:val="en-US"/>
            </w:rPr>
            <w:instrText>jgsIlByb3BlcnRpZXMiOnsiJGlkIjoiMTQiLCIkdHlwZSI6IlN3aXNzQWNhZGVtaWMuQ2l0YXZpLkxpbmtlZFJlc291cmNlUHJvcGVydGllcywgU3dpc3NBY2FkZW1pYy5DaXRhdmkifSwiU3luY0ZvbGRlclR5cGUiOjAsIklzTG9jYWxDbG91ZFByb2plY3RGaWxlTGluayI6ZmFsc2UsIklzQ2xvdWRSZXN0b3JlIjpmYWxzZSwiSXNDbG91Z</w:instrText>
          </w:r>
          <w:r>
            <w:rPr>
              <w:sz w:val="24"/>
              <w:szCs w:val="24"/>
              <w:lang w:val="en-US"/>
            </w:rPr>
            <w:instrText>ENvcHkiOmZhbHNlLCJBdHRhY2htZW50Rm9sZGVyV2FzSW5GYWxsYmFja01vZGUiOmZhbHNlfSwiQW5ub3RhdGlvbnMiOltdLCJMb2NhdGlvblR5cGUiOjAsIk1pcnJvcnNSZWZlcmVuY2VQcm9wZXJ0eUlkIjoxMjgsIkNyZWF0ZWRCeSI6Il9KZW5ueSIsIkNyZWF0ZWRPbiI6IjIwMjItMDgtMTVUMDc6Mzk6MDIiLCJNb2RpZmllZEJ5IjoiX</w:instrText>
          </w:r>
          <w:r>
            <w:rPr>
              <w:sz w:val="24"/>
              <w:szCs w:val="24"/>
              <w:lang w:val="en-US"/>
            </w:rPr>
            <w:instrText>0plbm55IiwiSWQiOiIwNjdkYjc4Yy03OGRjLTQyMWItYjNjNS1mY2VlM2MxNTQ1Y2EiLCJNb2RpZmllZE9uIjoiMjAyMi0wOC0xNVQwNzozOTowMiIsIlByb2plY3QiOnsiJHJlZiI6IjgifX0seyIkaWQiOiIxNSIsIiR0eXBlIjoiU3dpc3NBY2FkZW1pYy5DaXRhdmkuTG9jYXRpb24sIFN3aXNzQWNhZGVtaWMuQ2l0YXZpIiwiQWRkcmVzc</w:instrText>
          </w:r>
          <w:r>
            <w:rPr>
              <w:sz w:val="24"/>
              <w:szCs w:val="24"/>
              <w:lang w:val="en-US"/>
            </w:rPr>
            <w:instrText>yI6eyIkaWQiOiIxNiIsIiR0eXBlIjoiU3dpc3NBY2FkZW1pYy5DaXRhdmkuTGlua2VkUmVzb3VyY2UsIFN3aXNzQWNhZGVtaWMuQ2l0YXZpIiwiTGlua2VkUmVzb3VyY2VUeXBlIjo1LCJPcmlnaW5hbFN0cmluZyI6IlBNQzYxODcxODIiLCJVcmlTdHJpbmciOiJodHRwczovL3d3dy5uY2JpLm5sbS5uaWguZ292L3BtYy9hcnRpY2xlcy9QT</w:instrText>
          </w:r>
          <w:r>
            <w:rPr>
              <w:sz w:val="24"/>
              <w:szCs w:val="24"/>
              <w:lang w:val="en-US"/>
            </w:rPr>
            <w:instrText>UM2MTg3MTgyIiwiTGlua2VkUmVzb3VyY2VTdGF0dXMiOjgsIlByb3BlcnRpZXMiOnsiJGlkIjoiMTciLCIkdHlwZSI6IlN3aXNzQWNhZGVtaWMuQ2l0YXZpLkxpbmtlZFJlc291cmNlUHJvcGVydGllcywgU3dpc3NBY2FkZW1pYy5DaXRhdmkifSwiU3luY0ZvbGRlclR5cGUiOjAsIklzTG9jYWxDbG91ZFByb2plY3RGaWxlTGluayI6ZmFsc</w:instrText>
          </w:r>
          <w:r>
            <w:rPr>
              <w:sz w:val="24"/>
              <w:szCs w:val="24"/>
              <w:lang w:val="en-US"/>
            </w:rPr>
            <w:instrText>2UsIklzQ2xvdWRSZXN0b3JlIjpmYWxzZSwiSXNDbG91ZENvcHkiOmZhbHNlLCJBdHRhY2htZW50Rm9sZGVyV2FzSW5GYWxsYmFja01vZGUiOmZhbHNlfSwiQW5ub3RhdGlvbnMiOltdLCJMb2NhdGlvblR5cGUiOjAsIk1pcnJvcnNSZWZlcmVuY2VQcm9wZXJ0eUlkIjoyMDgsIkNyZWF0ZWRCeSI6Il9KZW5ueSIsIkNyZWF0ZWRPbiI6IjIwM</w:instrText>
          </w:r>
          <w:r>
            <w:rPr>
              <w:sz w:val="24"/>
              <w:szCs w:val="24"/>
              <w:lang w:val="en-US"/>
            </w:rPr>
            <w:instrText>jItMDgtMTVUMDc6Mzk6MDIiLCJNb2RpZmllZEJ5IjoiX0plbm55IiwiSWQiOiI2ZDY2YjJjYS02NWQ5LTQ3YjQtYTVjYi1lODUzYWRhNWQyZTciLCJNb2RpZmllZE9uIjoiMjAyMi0wOC0xNVQwNzozOTowMiIsIlByb2plY3QiOnsiJHJlZiI6IjgifX0seyIkaWQiOiIxOCIsIiR0eXBlIjoiU3dpc3NBY2FkZW1pYy5DaXRhdmkuTG9jYXRpb</w:instrText>
          </w:r>
          <w:r>
            <w:rPr>
              <w:sz w:val="24"/>
              <w:szCs w:val="24"/>
              <w:lang w:val="en-US"/>
            </w:rPr>
            <w:instrText>24sIFN3aXNzQWNhZGVtaWMuQ2l0YXZpIiwiQWRkcmVzcyI6eyIkaWQiOiIxOSIsIiR0eXBlIjoiU3dpc3NBY2FkZW1pYy5DaXRhdmkuTGlua2VkUmVzb3VyY2UsIFN3aXNzQWNhZGVtaWMuQ2l0YXZpIiwiTGlua2VkUmVzb3VyY2VUeXBlIjo1LCJPcmlnaW5hbFN0cmluZyI6IjMwMjQ5NjQzIiwiVXJpU3RyaW5nIjoiaHR0cDovL3d3dy5uY</w:instrText>
          </w:r>
          <w:r>
            <w:rPr>
              <w:sz w:val="24"/>
              <w:szCs w:val="24"/>
              <w:lang w:val="en-US"/>
            </w:rPr>
            <w:instrText>2JpLm5sbS5uaWguZ292L3B1Ym1lZC8zMDI0OTY0MyIsIkxpbmtlZFJlc291cmNlU3RhdHVzIjo4LCJQcm9wZXJ0aWVzIjp7IiRpZCI6IjIwIiwiJHR5cGUiOiJTd2lzc0FjYWRlbWljLkNpdGF2aS5MaW5rZWRSZXNvdXJjZVByb3BlcnRpZXMsIFN3aXNzQWNhZGVtaWMuQ2l0YXZpIn0sIlN5bmNGb2xkZXJUeXBlIjowLCJJc0xvY2FsQ2xvd</w:instrText>
          </w:r>
          <w:r>
            <w:rPr>
              <w:sz w:val="24"/>
              <w:szCs w:val="24"/>
              <w:lang w:val="en-US"/>
            </w:rPr>
            <w:instrText>WRQcm9qZWN0RmlsZUxpbmsiOmZhbHNlLCJJc0Nsb3VkUmVzdG9yZSI6ZmFsc2UsIklzQ2xvdWRDb3B5IjpmYWxzZSwiQXR0YWNobWVudEZvbGRlcldhc0luRmFsbGJhY2tNb2RlIjpmYWxzZX0sIkFubm90YXRpb25zIjpbXSwiTG9jYXRpb25UeXBlIjowLCJNaXJyb3JzUmVmZXJlbmNlUHJvcGVydHlJZCI6MTY0LCJDcmVhdGVkQnkiOiJfS</w:instrText>
          </w:r>
          <w:r>
            <w:rPr>
              <w:sz w:val="24"/>
              <w:szCs w:val="24"/>
              <w:lang w:val="en-US"/>
            </w:rPr>
            <w:instrText>mVubnkiLCJDcmVhdGVkT24iOiIyMDIyLTA4LTE1VDA3OjM5OjAyIiwiTW9kaWZpZWRCeSI6Il9KZW5ueSIsIklkIjoiZGYzMzI1ZWQtYjMyZC00NDlkLTk4N2EtNTRhOTQ0ZGU4MTEzIiwiTW9kaWZpZWRPbiI6IjIwMjItMDgtMTVUMDc6Mzk6MDIiLCJQcm9qZWN0Ijp7IiRyZWYiOiI4In19XSwiTnVtYmVyIjoiNDEiLCJPcmdhbml6YXRpb</w:instrText>
          </w:r>
          <w:r>
            <w:rPr>
              <w:sz w:val="24"/>
              <w:szCs w:val="24"/>
              <w:lang w:val="en-US"/>
            </w:rPr>
            <w:instrText>25zIjpbXSwiT3RoZXJzSW52b2x2ZWQiOltdLCJQYWdlUmFuZ2UiOiI8c3A+XHJcbiAgPG4+MTA0NzU8L24+XHJcbiAgPGluPnRydWU8L2luPlxyXG4gIDxvcz4xMDQ3NTwvb3M+XHJcbiAgPHBzPjEwNDc1PC9wcz5cclxuPC9zcD5cclxuPGVwPlxyXG4gIDxuPjEwNDgwPC9uPlxyXG4gIDxpbj50cnVlPC9pbj5cclxuICA8b3M+MTA0ODA8L</w:instrText>
          </w:r>
          <w:r>
            <w:rPr>
              <w:sz w:val="24"/>
              <w:szCs w:val="24"/>
              <w:lang w:val="en-US"/>
            </w:rPr>
            <w:instrText>29zPlxyXG4gIDxwcz4xMDQ4MDwvcHM+XHJcbjwvZXA+XHJcbjxvcz4xMDQ3NS0xMDQ4MDwvb3M+IiwiUGVyaW9kaWNhbCI6eyIkaWQiOiIyMSIsIiR0eXBlIjoiU3dpc3NBY2FkZW1pYy5DaXRhdmkuUGVyaW9kaWNhbCwgU3dpc3NBY2FkZW1pYy5DaXRhdmkiLCJFaXNzbiI6IjEwOTEtNjQ5MCIsIk5hbWUiOiJQcm9jZWVkaW5ncyBvZiB0a</w:instrText>
          </w:r>
          <w:r>
            <w:rPr>
              <w:sz w:val="24"/>
              <w:szCs w:val="24"/>
              <w:lang w:val="en-US"/>
            </w:rPr>
            <w:instrText>GUgTmF0aW9uYWwgQWNhZGVteSBvZiBTY2llbmNlcyBvZiB0aGUgVW5pdGVkIFN0YXRlcyBvZiBBbWVyaWNhIiwiUGFnaW5hdGlvbiI6MCwiUHJvdGVjdGVkIjpmYWxzZSwiVXNlckFiYnJldmlhdGlvbjEiOiJQcm9jIE5hdGwgQWNhZCBTY2kgVSBTIEEiLCJDcmVhdGVkQnkiOiJfSmVubnkiLCJDcmVhdGVkT24iOiIyMDIyLTA4LTE1VDA3O</w:instrText>
          </w:r>
          <w:r>
            <w:rPr>
              <w:sz w:val="24"/>
              <w:szCs w:val="24"/>
              <w:lang w:val="en-US"/>
            </w:rPr>
            <w:instrText>jM5OjAyIiwiTW9kaWZpZWRCeSI6Il9KZW5ueSIsIklkIjoiMjgwZWEzYWUtZWJjZi00YTJmLTgyMTktOWYyYjJjYjM4N2RiIiwiTW9kaWZpZWRPbiI6IjIwMjItMDgtMTVUMDc6Mzk6MDIiLCJQcm9qZWN0Ijp7IiRyZWYiOiI4In19LCJQbWNJZCI6IlBNQzYxODcxODIiLCJQdWJsaXNoZXJzIjpbXSwiUHViTWVkSWQiOiIzMDI0OTY0MyIsI</w:instrText>
          </w:r>
          <w:r>
            <w:rPr>
              <w:sz w:val="24"/>
              <w:szCs w:val="24"/>
              <w:lang w:val="en-US"/>
            </w:rPr>
            <w:instrText>lF1b3RhdGlvbnMiOltdLCJSYXRpbmciOjAsIlJlZmVyZW5jZVR5cGUiOiJKb3VybmFsQXJ0aWNsZSIsIlNob3J0VGl0bGUiOiJYdSwgS29uZyBldCBhbC4gMjAxOCDigJMgU3RpbXVsYXRpb24gb2YgQU1QSyBwcmV2ZW50cyBkZWdlbmVyYXRpb24iLCJTaG9ydFRpdGxlVXBkYXRlVHlwZSI6MCwiU291cmNlT2ZCaWJsaW9ncmFwaGljSW5mb</w:instrText>
          </w:r>
          <w:r>
            <w:rPr>
              <w:sz w:val="24"/>
              <w:szCs w:val="24"/>
              <w:lang w:val="en-US"/>
            </w:rPr>
            <w:instrText>3JtYXRpb24iOiJQdWJNZWQiLCJTdGF0aWNJZHMiOlsiNGYwYmFlNmYtOGRhYy00ZTkwLTg5NjAtNzdjMzJhYTVkZWQzIl0sIlRhYmxlT2ZDb250ZW50c0NvbXBsZXhpdHkiOjAsIlRhYmxlT2ZDb250ZW50c1NvdXJjZVRleHRGb3JtYXQiOjAsIlRhc2tzIjpbXSwiVGl0bGUiOiJTdGltdWxhdGlvbiBvZiBBTVBLIHByZXZlbnRzIGRlZ2VuZ</w:instrText>
          </w:r>
          <w:r>
            <w:rPr>
              <w:sz w:val="24"/>
              <w:szCs w:val="24"/>
              <w:lang w:val="en-US"/>
            </w:rPr>
            <w:instrText>XJhdGlvbiBvZiBwaG90b3JlY2VwdG9ycyBhbmQgdGhlIHJldGluYWwgcGlnbWVudCBlcGl0aGVsaXVtIiwiVHJhbnNsYXRvcnMiOltdLCJWb2x1bWUiOiIxMTUiLCJZZWFyIjoiMjAxOCIsIlllYXJSZXNvbHZlZCI6IjIwMTgiLCJDcmVhdGVkQnkiOiJfSmVubnkiLCJDcmVhdGVkT24iOiIyMDIyLTA4LTE1VDA3OjM5OjAyIiwiTW9kaWZpZ</w:instrText>
          </w:r>
          <w:r>
            <w:rPr>
              <w:sz w:val="24"/>
              <w:szCs w:val="24"/>
              <w:lang w:val="en-US"/>
            </w:rPr>
            <w:instrText>WRCeSI6Il9KZW5ueSIsIklkIjoiYTM5MmQxMTItNWQzOC00MmQ2LWE5MzgtMjVhZmNjMzcyNzgxIiwiTW9kaWZpZWRPbiI6IjIwMjItMTAtMzFUMDg6MTY6MjUiLCJQcm9qZWN0Ijp7IiRyZWYiOiI4In19LCJVc2VOdW1iZXJpbmdUeXBlT2ZQYXJlbnREb2N1bWVudCI6ZmFsc2V9XSwiRm9ybWF0dGVkVGV4dCI6eyIkaWQiOiIyMiIsIkNvd</w:instrText>
          </w:r>
          <w:r>
            <w:rPr>
              <w:sz w:val="24"/>
              <w:szCs w:val="24"/>
              <w:lang w:val="en-US"/>
            </w:rPr>
            <w:instrText>W50IjoxLCJUZXh0VW5pdHMiOlt7IiRpZCI6IjIzIiwiRm9udFN0eWxlIjp7IiRpZCI6IjI0IiwiTmV1dHJhbCI6dHJ1ZX0sIlJlYWRpbmdPcmRlciI6MSwiVGV4dCI6IigzOCkifV19LCJUYWciOiJDaXRhdmlQbGFjZWhvbGRlciM1ZjkxOTJlOC1iOWI3LTRlZDktODdkZS1kOWI1Y2YwMGFkN2UiLCJUZXh0IjoiKDM4KSIsIldBSVZlcnNpb</w:instrText>
          </w:r>
          <w:r>
            <w:rPr>
              <w:sz w:val="24"/>
              <w:szCs w:val="24"/>
              <w:lang w:val="en-US"/>
            </w:rPr>
            <w:instrText>24iOiI2LjE0LjAuMCJ9}</w:instrText>
          </w:r>
          <w:r>
            <w:rPr>
              <w:sz w:val="24"/>
              <w:szCs w:val="24"/>
              <w:lang w:val="en-US"/>
            </w:rPr>
            <w:fldChar w:fldCharType="separate"/>
          </w:r>
          <w:r>
            <w:rPr>
              <w:sz w:val="24"/>
              <w:szCs w:val="24"/>
              <w:lang w:val="en-US"/>
            </w:rPr>
            <w:t>(38)</w:t>
          </w:r>
          <w:r>
            <w:rPr>
              <w:sz w:val="24"/>
              <w:szCs w:val="24"/>
              <w:lang w:val="en-US"/>
            </w:rPr>
            <w:fldChar w:fldCharType="end"/>
          </w:r>
        </w:sdtContent>
      </w:sdt>
      <w:r>
        <w:rPr>
          <w:sz w:val="24"/>
          <w:szCs w:val="24"/>
          <w:lang w:val="en-US"/>
        </w:rPr>
        <w:t xml:space="preserve">. </w:t>
      </w:r>
      <w:r>
        <w:rPr>
          <w:b/>
          <w:bCs/>
          <w:color w:val="FF0000"/>
          <w:sz w:val="24"/>
          <w:szCs w:val="24"/>
          <w:lang w:val="en-US"/>
        </w:rPr>
        <w:t>None of these mouse models</w:t>
      </w:r>
      <w:r>
        <w:rPr>
          <w:sz w:val="24"/>
          <w:szCs w:val="24"/>
          <w:lang w:val="en-US"/>
        </w:rPr>
        <w:t xml:space="preserve"> is a perfect model for AMD and such a model does not exist. But each experiment gives insights into </w:t>
      </w:r>
      <w:r>
        <w:rPr>
          <w:b/>
          <w:bCs/>
          <w:color w:val="FF0000"/>
          <w:sz w:val="24"/>
          <w:szCs w:val="24"/>
          <w:lang w:val="en-US"/>
        </w:rPr>
        <w:t>relevant aspects of the AMD pathophysiology and potential mechanisms that could be impacted by met</w:t>
      </w:r>
      <w:r>
        <w:rPr>
          <w:b/>
          <w:bCs/>
          <w:color w:val="FF0000"/>
          <w:sz w:val="24"/>
          <w:szCs w:val="24"/>
          <w:lang w:val="en-US"/>
        </w:rPr>
        <w:t>formin.</w:t>
      </w:r>
      <w:r>
        <w:rPr>
          <w:color w:val="FF0000"/>
          <w:sz w:val="24"/>
          <w:szCs w:val="24"/>
          <w:lang w:val="en-US"/>
        </w:rPr>
        <w:t xml:space="preserve"> </w:t>
      </w:r>
    </w:p>
    <w:p w:rsidR="00051524" w:rsidRDefault="00367442">
      <w:pPr>
        <w:pStyle w:val="3"/>
        <w:ind w:left="567"/>
        <w:rPr>
          <w:b/>
          <w:bCs/>
          <w:lang w:val="en-US"/>
        </w:rPr>
      </w:pPr>
      <w:bookmarkStart w:id="2" w:name="_Hlk117492121"/>
      <w:r>
        <w:rPr>
          <w:b/>
          <w:bCs/>
          <w:lang w:val="en-US"/>
        </w:rPr>
        <w:t>Effects of metformin use on AMD in retrospective clinical trials</w:t>
      </w:r>
    </w:p>
    <w:p w:rsidR="00051524" w:rsidRDefault="00367442">
      <w:pPr>
        <w:ind w:left="567"/>
        <w:jc w:val="both"/>
        <w:rPr>
          <w:sz w:val="24"/>
          <w:szCs w:val="24"/>
          <w:lang w:val="en-US"/>
        </w:rPr>
      </w:pPr>
      <w:r>
        <w:rPr>
          <w:sz w:val="24"/>
          <w:szCs w:val="24"/>
          <w:lang w:val="en-US"/>
        </w:rPr>
        <w:t xml:space="preserve">Eight retrospective studies have analyzed the association of metformin use with AMD, of which one was a cross-sectional study </w:t>
      </w:r>
      <w:sdt>
        <w:sdtPr>
          <w:rPr>
            <w:sz w:val="24"/>
            <w:szCs w:val="24"/>
            <w:lang w:val="en-US"/>
          </w:rPr>
          <w:alias w:val="To edit, see citavi.com/edit"/>
          <w:tag w:val="CitaviPlaceholder#fe9a824b-f653-4195-99b1-bfa13b062d66"/>
          <w:id w:val="-164561863"/>
          <w:placeholder>
            <w:docPart w:val="1936494BFCDF430A89A1CAC60CF7344D"/>
          </w:placeholder>
        </w:sdtPr>
        <w:sdtEndPr/>
        <w:sdtContent>
          <w:r>
            <w:rPr>
              <w:sz w:val="24"/>
              <w:szCs w:val="24"/>
              <w:lang w:val="en-US"/>
            </w:rPr>
            <w:fldChar w:fldCharType="begin"/>
          </w:r>
          <w:r>
            <w:rPr>
              <w:sz w:val="24"/>
              <w:szCs w:val="24"/>
              <w:lang w:val="en-US"/>
            </w:rPr>
            <w:instrText>ADDIN CitaviPlaceholder{eyIkaWQiOiIxIiwiJHR5cGUiOiJTd2lz</w:instrText>
          </w:r>
          <w:r>
            <w:rPr>
              <w:sz w:val="24"/>
              <w:szCs w:val="24"/>
              <w:lang w:val="en-US"/>
            </w:rPr>
            <w:instrText>c0FjYWRlbWljLkNpdGF2aS5DaXRhdGlvbnMuV29yZFBsYWNlaG9sZGVyLCBTd2lzc0FjYWRlbWljLkNpdGF2aSIsIkVudHJpZXMiOlt7IiRpZCI6IjIiLCIkdHlwZSI6IlN3aXNzQWNhZGVtaWMuQ2l0YXZpLkNpdGF0aW9ucy5Xb3JkUGxhY2Vob2xkZXJFbnRyeSwgU3dpc3NBY2FkZW1pYy5DaXRhdmkiLCJJZCI6IjA2NmVjNmUwLWEyZTYt</w:instrText>
          </w:r>
          <w:r>
            <w:rPr>
              <w:sz w:val="24"/>
              <w:szCs w:val="24"/>
              <w:lang w:val="en-US"/>
            </w:rPr>
            <w:instrText>NDk2Yy1iZTEzLTRiZTFlNGQ5NWUyNSIsIlJhbmdlTGVuZ3RoIjo0LCJSZWZlcmVuY2VJZCI6IjUyZTMwOGI5LTY2MmMtNGFiNy05OTEzLWQyMTVhZWNjYmNmMSIsIlBhZ2VSYW5nZSI6eyIkaWQiOiIzIiwiJHR5cGUiOiJTd2lzc0FjYWRlbWljLlBhZ2VSYW5nZSwgU3dpc3NBY2FkZW1pYyIsIkVuZFBhZ2UiOnsiJGlkIjoiNCIsIiR0eXBl</w:instrText>
          </w:r>
          <w:r>
            <w:rPr>
              <w:sz w:val="24"/>
              <w:szCs w:val="24"/>
              <w:lang w:val="en-US"/>
            </w:rPr>
            <w:instrText>IjoiU3dpc3NBY2FkZW1pYy5QYWdlTnVtYmVyLCBTd2lzc0FjYWRlbWljIiwiSXNGdWxseU51bWVyaWMiOmZhbHNlLCJOdW1iZXJpbmdUeXBlIjowLCJOdW1lcmFsU3lzdGVtIjowfSwiTnVtYmVyaW5nVHlwZSI6MCwiTnVtZXJhbFN5c3RlbSI6MCwiU3RhcnRQYWdlIjp7IiRpZCI6IjUiLCIkdHlwZSI6IlN3aXNzQWNhZGVtaWMuUGFnZU51</w:instrText>
          </w:r>
          <w:r>
            <w:rPr>
              <w:sz w:val="24"/>
              <w:szCs w:val="24"/>
              <w:lang w:val="en-US"/>
            </w:rPr>
            <w:instrText>bWJlciwgU3dpc3NBY2FkZW1pYyIsIklzRnVsbHlOdW1lcmljIjpmYWxzZSwiTnVtYmVyaW5nVHlwZSI6MCwiTnVtZXJhbFN5c3RlbSI6MH19LCJSZWZlcmVuY2UiOnsiJGlkIjoiNiIsIiR0eXBlIjoiU3dpc3NBY2FkZW1pYy5DaXRhdmkuUmVmZXJlbmNlLCBTd2lzc0FjYWRlbWljLkNpdGF2aSIsIkFic3RyYWN0Q29tcGxleGl0eSI6MCwi</w:instrText>
          </w:r>
          <w:r>
            <w:rPr>
              <w:sz w:val="24"/>
              <w:szCs w:val="24"/>
              <w:lang w:val="en-US"/>
            </w:rPr>
            <w:instrText>QWJzdHJhY3RTb3VyY2VUZXh0Rm9ybWF0IjowLCJBdXRob3JzIjpbeyIkaWQiOiI3IiwiJHR5cGUiOiJTd2lzc0FjYWRlbWljLkNpdGF2aS5QZXJzb24sIFN3aXNzQWNhZGVtaWMuQ2l0YXZpIiwiRmlyc3ROYW1lIjoiSmF5IiwiTGFzdE5hbWUiOiJTdGV3YXJ0IiwiTWlkZGxlTmFtZSI6Ik0uIiwiUHJvdGVjdGVkIjpmYWxzZSwiU2V4Ijoy</w:instrText>
          </w:r>
          <w:r>
            <w:rPr>
              <w:sz w:val="24"/>
              <w:szCs w:val="24"/>
              <w:lang w:val="en-US"/>
            </w:rPr>
            <w:instrText>LCJDcmVhdGVkQnkiOiJfSmVubnkiLCJDcmVhdGVkT24iOiIyMDIyLTA3LTE4VDEwOjEzOjE0IiwiTW9kaWZpZWRCeSI6Il9KZW5ueSIsIklkIjoiMjE1MTZkMDktNzllNC00NmMyLWFiZTEtYjEwYzFhMjFlZjBmIiwiTW9kaWZpZWRPbiI6IjIwMjItMDctMThUMTA6MTM6MTQiLCJQcm9qZWN0Ijp7IiRpZCI6IjgiLCIkdHlwZSI6IlN3aXNz</w:instrText>
          </w:r>
          <w:r>
            <w:rPr>
              <w:sz w:val="24"/>
              <w:szCs w:val="24"/>
              <w:lang w:val="en-US"/>
            </w:rPr>
            <w:instrText>QWNhZGVtaWMuQ2l0YXZpLlByb2plY3QsIFN3aXNzQWNhZGVtaWMuQ2l0YXZpIn19LHsiJGlkIjoiOSIsIiR0eXBlIjoiU3dpc3NBY2FkZW1pYy5DaXRhdmkuUGVyc29uLCBTd2lzc0FjYWRlbWljLkNpdGF2aSIsIkZpcnN0TmFtZSI6IlJpY2FyZG8iLCJMYXN0TmFtZSI6IkxhbXkiLCJQcm90ZWN0ZWQiOmZhbHNlLCJTZXgiOjIsIkNyZWF0</w:instrText>
          </w:r>
          <w:r>
            <w:rPr>
              <w:sz w:val="24"/>
              <w:szCs w:val="24"/>
              <w:lang w:val="en-US"/>
            </w:rPr>
            <w:instrText>ZWRCeSI6Il9KZW5ueSIsIkNyZWF0ZWRPbiI6IjIwMjItMDctMThUMTA6MTM6MTQiLCJNb2RpZmllZEJ5IjoiX0plbm55IiwiSWQiOiJhZjY0MGJiMi0xNzJmLTQ4ZGYtYmE2Zi1kNDBlZGY2ZWEwMzUiLCJNb2RpZmllZE9uIjoiMjAyMi0wNy0xOFQxMDoxMzoxNCIsIlByb2plY3QiOnsiJHJlZiI6IjgifX0seyIkaWQiOiIxMCIsIiR0eXBl</w:instrText>
          </w:r>
          <w:r>
            <w:rPr>
              <w:sz w:val="24"/>
              <w:szCs w:val="24"/>
              <w:lang w:val="en-US"/>
            </w:rPr>
            <w:instrText>IjoiU3dpc3NBY2FkZW1pYy5DaXRhdmkuUGVyc29uLCBTd2lzc0FjYWRlbWljLkNpdGF2aSIsIkZpcnN0TmFtZSI6IkZyYW5jZXMiLCJMYXN0TmFtZSI6Ild1IiwiUHJvdGVjdGVkIjpmYWxzZSwiU2V4IjoxLCJDcmVhdGVkQnkiOiJfSmVubnkiLCJDcmVhdGVkT24iOiIyMDIyLTA3LTE4VDEwOjEzOjE0IiwiTW9kaWZpZWRCeSI6Il9KZW5u</w:instrText>
          </w:r>
          <w:r>
            <w:rPr>
              <w:sz w:val="24"/>
              <w:szCs w:val="24"/>
              <w:lang w:val="en-US"/>
            </w:rPr>
            <w:instrText>eSIsIklkIjoiMmI4ZDNmYjgtNjFlNy00OTE1LTllOWYtNTZmNjU0NzVkNThlIiwiTW9kaWZpZWRPbiI6IjIwMjItMDctMThUMTA6MTM6MTQiLCJQcm9qZWN0Ijp7IiRyZWYiOiI4In19LHsiJGlkIjoiMTEiLCIkdHlwZSI6IlN3aXNzQWNhZGVtaWMuQ2l0YXZpLlBlcnNvbiwgU3dpc3NBY2FkZW1pYy5DaXRhdmkiLCJGaXJzdE5hbWUiOiJK</w:instrText>
          </w:r>
          <w:r>
            <w:rPr>
              <w:sz w:val="24"/>
              <w:szCs w:val="24"/>
              <w:lang w:val="en-US"/>
            </w:rPr>
            <w:instrText>ZXJlbXkiLCJMYXN0TmFtZSI6IktlZW5hbiIsIk1pZGRsZU5hbWUiOiJELiIsIlByb3RlY3RlZCI6ZmFsc2UsIlNleCI6MiwiQ3JlYXRlZEJ5IjoiX0plbm55IiwiQ3JlYXRlZE9uIjoiMjAyMi0wNy0xOFQxMDoxMzoxNCIsIk1vZGlmaWVkQnkiOiJfSmVubnkiLCJJZCI6IjA5MmRkNDQyLTg3ZmEtNDcwNS05ZGYwLTM2N2QxNzU3ZTdlZiIs</w:instrText>
          </w:r>
          <w:r>
            <w:rPr>
              <w:sz w:val="24"/>
              <w:szCs w:val="24"/>
              <w:lang w:val="en-US"/>
            </w:rPr>
            <w:instrText>Ik1vZGlmaWVkT24iOiIyMDIyLTA3LTE4VDEwOjEzOjE0IiwiUHJvamVjdCI6eyIkcmVmIjoiOCJ9fV0sIkNpdGF0aW9uS2V5VXBkYXRlVHlwZSI6MCwiQ29sbGFib3JhdG9ycyI6W10sIkNvdmVyUGF0aCI6eyIkaWQiOiIxMiIsIiR0eXBlIjoiU3dpc3NBY2FkZW1pYy5DaXRhdmkuTGlua2VkUmVzb3VyY2UsIFN3aXNzQWNhZGVtaWMuQ2l0</w:instrText>
          </w:r>
          <w:r>
            <w:rPr>
              <w:sz w:val="24"/>
              <w:szCs w:val="24"/>
              <w:lang w:val="en-US"/>
            </w:rPr>
            <w:instrText>YXZpIiwiTGlua2VkUmVzb3VyY2VUeXBlIjoxLCJVcmlTdHJpbmciOiJTdGV3YXJ0LCBMYW15IGV0IGFsIDIwMjAgLSBSZWxhdGlvbnNoaXAgYmV0d2VlbiBPcmFsIE1ldGZvcm1pbiBVc2UuanBnIiwiTGlua2VkUmVzb3VyY2VTdGF0dXMiOjgsIlByb3BlcnRpZXMiOnsiJGlkIjoiMTMiLCIkdHlwZSI6IlN3aXNzQWNhZGVtaWMuQ2l0YXZp</w:instrText>
          </w:r>
          <w:r>
            <w:rPr>
              <w:sz w:val="24"/>
              <w:szCs w:val="24"/>
              <w:lang w:val="en-US"/>
            </w:rPr>
            <w:instrText>LkxpbmtlZFJlc291cmNlUHJvcGVydGllcywgU3dpc3NBY2FkZW1pYy5DaXRhdmkifSwiU3luY0ZvbGRlclR5cGUiOjAsIklzTG9jYWxDbG91ZFByb2plY3RGaWxlTGluayI6ZmFsc2UsIklzQ2xvdWRSZXN0b3JlIjpmYWxzZSwiSXNDbG91ZENvcHkiOmZhbHNlLCJBdHRhY2htZW50Rm9sZGVyV2FzSW5GYWxsYmFja01vZGUiOmZhbHNlfSwi</w:instrText>
          </w:r>
          <w:r>
            <w:rPr>
              <w:sz w:val="24"/>
              <w:szCs w:val="24"/>
              <w:lang w:val="en-US"/>
            </w:rPr>
            <w:instrText>RGF0ZTIiOiIwNy4wNi4yMDIwIiwiRG9pIjoiMTAuMTAxNi9qLm9yZXQuMjAyMC4wNi4wMDMiLCJFZGl0b3JzIjpbXSwiRXZhbHVhdGlvbkNvbXBsZXhpdHkiOjAsIkV2YWx1YXRpb25Tb3VyY2VUZXh0Rm9ybWF0IjowLCJHcm91cHMiOltdLCJIYXNMYWJlbDEiOmZhbHNlLCJIYXNMYWJlbDIiOmZhbHNlLCJLZXl3b3JkcyI6W10sIkxhbmd1</w:instrText>
          </w:r>
          <w:r>
            <w:rPr>
              <w:sz w:val="24"/>
              <w:szCs w:val="24"/>
              <w:lang w:val="en-US"/>
            </w:rPr>
            <w:instrText>YWdlIjoiZW5nIiwiTGFuZ3VhZ2VDb2RlIjoiZW4iLCJMb2NhdGlvbnMiOlt7IiRpZCI6IjE0IiwiJHR5cGUiOiJTd2lzc0FjYWRlbWljLkNpdGF2aS5Mb2NhdGlvbiwgU3dpc3NBY2FkZW1pYy5DaXRhdmkiLCJBZGRyZXNzIjp7IiRpZCI6IjE1IiwiJHR5cGUiOiJTd2lzc0FjYWRlbWljLkNpdGF2aS5MaW5rZWRSZXNvdXJjZSwgU3dpc3NB</w:instrText>
          </w:r>
          <w:r>
            <w:rPr>
              <w:sz w:val="24"/>
              <w:szCs w:val="24"/>
              <w:lang w:val="en-US"/>
            </w:rPr>
            <w:instrText>Y2FkZW1pYy5DaXRhdmkiLCJMaW5rZWRSZXNvdXJjZVR5cGUiOjUsIk9yaWdpbmFsU3RyaW5nIjoiUE1DNzYwOTQ2NSIsIlVyaVN0cmluZyI6Imh0dHBzOi8vd3d3Lm5jYmkubmxtLm5paC5nb3YvcG1jL2FydGljbGVzL1BNQzc2MDk0NjUiLCJMaW5rZWRSZXNvdXJjZVN0YXR1cyI6OCwiUHJvcGVydGllcyI6eyIkaWQiOiIxNiIsIiR0eXBl</w:instrText>
          </w:r>
          <w:r>
            <w:rPr>
              <w:sz w:val="24"/>
              <w:szCs w:val="24"/>
              <w:lang w:val="en-US"/>
            </w:rPr>
            <w:instrText>IjoiU3dpc3NBY2FkZW1pYy5DaXRhdmkuTGlua2VkUmVzb3VyY2VQcm9wZXJ0aWVzLCBTd2lzc0FjYWRlbWljLkNpdGF2aSJ9LCJTeW5jRm9sZGVyVHlwZSI6MCwiSXNMb2NhbENsb3VkUHJvamVjdEZpbGVMaW5rIjpmYWxzZSwiSXNDbG91ZFJlc3RvcmUiOmZhbHNlLCJJc0Nsb3VkQ29weSI6ZmFsc2UsIkF0dGFjaG1lbnRGb2xkZXJXYXNJ</w:instrText>
          </w:r>
          <w:r>
            <w:rPr>
              <w:sz w:val="24"/>
              <w:szCs w:val="24"/>
              <w:lang w:val="en-US"/>
            </w:rPr>
            <w:instrText>bkZhbGxiYWNrTW9kZSI6ZmFsc2V9LCJBbm5vdGF0aW9ucyI6W10sIkxvY2F0aW9uVHlwZSI6MCwiTWlycm9yc1JlZmVyZW5jZVByb3BlcnR5SWQiOjIwOCwiQ3JlYXRlZEJ5IjoiX0plbm55IiwiQ3JlYXRlZE9uIjoiMjAyMi0wNy0xOFQxMDoxMzoxNCIsIk1vZGlmaWVkQnkiOiJfSmVubnkiLCJJZCI6ImJjMGYwNDliLTNjZWEtNDkyYy1h</w:instrText>
          </w:r>
          <w:r>
            <w:rPr>
              <w:sz w:val="24"/>
              <w:szCs w:val="24"/>
              <w:lang w:val="en-US"/>
            </w:rPr>
            <w:instrText>YTg4LTE4YzcyN2VhMWFjMSIsIk1vZGlmaWVkT24iOiIyMDIyLTA3LTE4VDEwOjEzOjE0IiwiUHJvamVjdCI6eyIkcmVmIjoiOCJ9fSx7IiRpZCI6IjE3IiwiJHR5cGUiOiJTd2lzc0FjYWRlbWljLkNpdGF2aS5Mb2NhdGlvbiwgU3dpc3NBY2FkZW1pYy5DaXRhdmkiLCJBZGRyZXNzIjp7IiRpZCI6IjE4IiwiJHR5cGUiOiJTd2lzc0FjYWRl</w:instrText>
          </w:r>
          <w:r>
            <w:rPr>
              <w:sz w:val="24"/>
              <w:szCs w:val="24"/>
              <w:lang w:val="en-US"/>
            </w:rPr>
            <w:instrText>bWljLkNpdGF2aS5MaW5rZWRSZXNvdXJjZSwgU3dpc3NBY2FkZW1pYy5DaXRhdmkiLCJMaW5rZWRSZXNvdXJjZVR5cGUiOjUsIk9yaWdpbmFsU3RyaW5nIjoiMTAuMTAxNi9qLm9yZXQuMjAyMC4wNi4wMDMiLCJVcmlTdHJpbmciOiJodHRwczovL2RvaS5vcmcvMTAuMTAxNi9qLm9yZXQuMjAyMC4wNi4wMDMiLCJMaW5rZWRSZXNvdXJjZVN0</w:instrText>
          </w:r>
          <w:r>
            <w:rPr>
              <w:sz w:val="24"/>
              <w:szCs w:val="24"/>
              <w:lang w:val="en-US"/>
            </w:rPr>
            <w:instrText>YXR1cyI6OCwiUHJvcGVydGllcyI6eyIkaWQiOiIxOSIsIiR0eXBlIjoiU3dpc3NBY2FkZW1pYy5DaXRhdmkuTGlua2VkUmVzb3VyY2VQcm9wZXJ0aWVzLCBTd2lzc0FjYWRlbWljLkNpdGF2aSJ9LCJTeW5jRm9sZGVyVHlwZSI6MCwiSXNMb2NhbENsb3VkUHJvamVjdEZpbGVMaW5rIjpmYWxzZSwiSXNDbG91ZFJlc3RvcmUiOmZhbHNlLCJJ</w:instrText>
          </w:r>
          <w:r>
            <w:rPr>
              <w:sz w:val="24"/>
              <w:szCs w:val="24"/>
              <w:lang w:val="en-US"/>
            </w:rPr>
            <w:instrText>c0Nsb3VkQ29weSI6ZmFsc2UsIkF0dGFjaG1lbnRGb2xkZXJXYXNJbkZhbGxiYWNrTW9kZSI6ZmFsc2V9LCJBbm5vdGF0aW9ucyI6W10sIkxvY2F0aW9uVHlwZSI6MCwiTWlycm9yc1JlZmVyZW5jZVByb3BlcnR5SWQiOjEyOCwiQ3JlYXRlZEJ5IjoiX0plbm55IiwiQ3JlYXRlZE9uIjoiMjAyMi0wNy0xOFQxMDoxMzoxNCIsIk1vZGlmaWVk</w:instrText>
          </w:r>
          <w:r>
            <w:rPr>
              <w:sz w:val="24"/>
              <w:szCs w:val="24"/>
              <w:lang w:val="en-US"/>
            </w:rPr>
            <w:instrText>QnkiOiJfSmVubnkiLCJJZCI6IjJhYjczNjE0LTI2OTEtNDUzNS05OTc2LTk0YmY3NDIzY2EwMSIsIk1vZGlmaWVkT24iOiIyMDIyLTA3LTE4VDEwOjEzOjE0IiwiUHJvamVjdCI6eyIkcmVmIjoiOCJ9fSx7IiRpZCI6IjIwIiwiJHR5cGUiOiJTd2lzc0FjYWRlbWljLkNpdGF2aS5Mb2NhdGlvbiwgU3dpc3NBY2FkZW1pYy5DaXRhdmkiLCJB</w:instrText>
          </w:r>
          <w:r>
            <w:rPr>
              <w:sz w:val="24"/>
              <w:szCs w:val="24"/>
              <w:lang w:val="en-US"/>
            </w:rPr>
            <w:instrText>ZGRyZXNzIjp7IiRpZCI6IjIxIiwiJHR5cGUiOiJTd2lzc0FjYWRlbWljLkNpdGF2aS5MaW5rZWRSZXNvdXJjZSwgU3dpc3NBY2FkZW1pYy5DaXRhdmkiLCJMaW5rZWRSZXNvdXJjZVR5cGUiOjUsIk9yaWdpbmFsU3RyaW5nIjoiMzI1MjUwNTUiLCJVcmlTdHJpbmciOiJodHRwOi8vd3d3Lm5jYmkubmxtLm5paC5nb3YvcHVibWVkLzMyNTI1</w:instrText>
          </w:r>
          <w:r>
            <w:rPr>
              <w:sz w:val="24"/>
              <w:szCs w:val="24"/>
              <w:lang w:val="en-US"/>
            </w:rPr>
            <w:instrText>MDU1IiwiTGlua2VkUmVzb3VyY2VTdGF0dXMiOjgsIlByb3BlcnRpZXMiOnsiJGlkIjoiMjIiLCIkdHlwZSI6IlN3aXNzQWNhZGVtaWMuQ2l0YXZpLkxpbmtlZFJlc291cmNlUHJvcGVydGllcywgU3dpc3NBY2FkZW1pYy5DaXRhdmkifSwiU3luY0ZvbGRlclR5cGUiOjAsIklzTG9jYWxDbG91ZFByb2plY3RGaWxlTGluayI6ZmFsc2UsIklz</w:instrText>
          </w:r>
          <w:r>
            <w:rPr>
              <w:sz w:val="24"/>
              <w:szCs w:val="24"/>
              <w:lang w:val="en-US"/>
            </w:rPr>
            <w:instrText>Q2xvdWRSZXN0b3JlIjpmYWxzZSwiSXNDbG91ZENvcHkiOmZhbHNlLCJBdHRhY2htZW50Rm9sZGVyV2FzSW5GYWxsYmFja01vZGUiOmZhbHNlfSwiQW5ub3RhdGlvbnMiOltdLCJMb2NhdGlvblR5cGUiOjAsIk1pcnJvcnNSZWZlcmVuY2VQcm9wZXJ0eUlkIjoxNjQsIkNyZWF0ZWRCeSI6Il9KZW5ueSIsIkNyZWF0ZWRPbiI6IjIwMjItMDct</w:instrText>
          </w:r>
          <w:r>
            <w:rPr>
              <w:sz w:val="24"/>
              <w:szCs w:val="24"/>
              <w:lang w:val="en-US"/>
            </w:rPr>
            <w:instrText>MThUMTA6MTM6MTQiLCJNb2RpZmllZEJ5IjoiX0plbm55IiwiSWQiOiI3Yzc2MWJiMC1jZWIwLTRiODgtOWE5NC01YTFjYWFmYWJhZDciLCJNb2RpZmllZE9uIjoiMjAyMi0wNy0xOFQxMDoxMzoxNCIsIlByb2plY3QiOnsiJHJlZiI6IjgifX1dLCJOdW1iZXIiOiIxMSIsIk9yZ2FuaXphdGlvbnMiOltdLCJPdGhlcnNJbnZvbHZlZCI6W10s</w:instrText>
          </w:r>
          <w:r>
            <w:rPr>
              <w:sz w:val="24"/>
              <w:szCs w:val="24"/>
              <w:lang w:val="en-US"/>
            </w:rPr>
            <w:instrText>IlBhZ2VSYW5nZSI6IjxzcD5cclxuICA8bj4xMTE4PC9uPlxyXG4gIDxpbj50cnVlPC9pbj5cclxuICA8b3M+MTExODwvb3M+XHJcbiAgPHBzPjExMTg8L3BzPlxyXG48L3NwPlxyXG48ZXA+XHJcbiAgPG4+MTExOTwvbj5cclxuICA8aW4+dHJ1ZTwvaW4+XHJcbiAgPG9zPjExMTk8L29zPlxyXG4gIDxwcz4xMTE5PC9wcz5cclxuPC9lcD5c</w:instrText>
          </w:r>
          <w:r>
            <w:rPr>
              <w:sz w:val="24"/>
              <w:szCs w:val="24"/>
              <w:lang w:val="en-US"/>
            </w:rPr>
            <w:instrText>clxuPG9zPjExMTgtMTExOTwvb3M+IiwiUGVyaW9kaWNhbCI6eyIkaWQiOiIyMyIsIiR0eXBlIjoiU3dpc3NBY2FkZW1pYy5DaXRhdmkuUGVyaW9kaWNhbCwgU3dpc3NBY2FkZW1pYy5DaXRhdmkiLCJFaXNzbiI6IjI0NjgtNjUzMCIsIk5hbWUiOiJPcGh0aGFsbW9sb2d5LiBSZXRpbmEiLCJQYWdpbmF0aW9uIjowLCJQcm90ZWN0ZWQiOmZh</w:instrText>
          </w:r>
          <w:r>
            <w:rPr>
              <w:sz w:val="24"/>
              <w:szCs w:val="24"/>
              <w:lang w:val="en-US"/>
            </w:rPr>
            <w:instrText>bHNlLCJVc2VyQWJicmV2aWF0aW9uMSI6Ik9waHRoYWxtb2wgUmV0aW5hIiwiQ3JlYXRlZEJ5IjoiX0plbm55IiwiQ3JlYXRlZE9uIjoiMjAyMi0wNy0xOFQxMDoxMzoxNCIsIk1vZGlmaWVkQnkiOiJfSmVubnkiLCJJZCI6IjVlMWM2MGFmLTEyMTAtNGMwYy1iOWEwLTRiOWJiZWU2Mjc5NSIsIk1vZGlmaWVkT24iOiIyMDIyLTA3LTE4VDEw</w:instrText>
          </w:r>
          <w:r>
            <w:rPr>
              <w:sz w:val="24"/>
              <w:szCs w:val="24"/>
              <w:lang w:val="en-US"/>
            </w:rPr>
            <w:instrText>OjEzOjE0IiwiUHJvamVjdCI6eyIkcmVmIjoiOCJ9fSwiUG1jSWQiOiJQTUM3NjA5NDY1IiwiUHVibGlzaGVycyI6W10sIlB1Yk1lZElkIjoiMzI1MjUwNTUiLCJRdW90YXRpb25zIjpbXSwiUmF0aW5nIjowLCJSZWZlcmVuY2VUeXBlIjoiSm91cm5hbEFydGljbGUiLCJTaG9ydFRpdGxlIjoiU3Rld2FydCwgTGFteSBldCBhbC4gMjAyMCDi</w:instrText>
          </w:r>
          <w:r>
            <w:rPr>
              <w:sz w:val="24"/>
              <w:szCs w:val="24"/>
              <w:lang w:val="en-US"/>
            </w:rPr>
            <w:instrText>gJMgUmVsYXRpb25zaGlwIGJldHdlZW4gT3JhbCBNZXRmb3JtaW4gVXNlIiwiU2hvcnRUaXRsZVVwZGF0ZVR5cGUiOjAsIlNvdXJjZU9mQmlibGlvZ3JhcGhpY0luZm9ybWF0aW9uIjoiUHViTWVkIiwiU3RhdGljSWRzIjpbIjEzYzAxNDkyLTJlNjMtNDAxNS05N2U5LWUwNDQxNDIzZGQ0OCJdLCJUYWJsZU9mQ29udGVudHNDb21wbGV4aXR5</w:instrText>
          </w:r>
          <w:r>
            <w:rPr>
              <w:sz w:val="24"/>
              <w:szCs w:val="24"/>
              <w:lang w:val="en-US"/>
            </w:rPr>
            <w:instrText>IjowLCJUYWJsZU9mQ29udGVudHNTb3VyY2VUZXh0Rm9ybWF0IjowLCJUYXNrcyI6W10sIlRpdGxlIjoiUmVsYXRpb25zaGlwIGJldHdlZW4gT3JhbCBNZXRmb3JtaW4gVXNlIGFuZCBBZ2UtUmVsYXRlZCBNYWN1bGFyIERlZ2VuZXJhdGlvbiIsIlRyYW5zbGF0b3JzIjpbXSwiVm9sdW1lIjoiNCIsIlllYXIiOiIyMDIwIiwiWWVhclJlc29s</w:instrText>
          </w:r>
          <w:r>
            <w:rPr>
              <w:sz w:val="24"/>
              <w:szCs w:val="24"/>
              <w:lang w:val="en-US"/>
            </w:rPr>
            <w:instrText>dmVkIjoiMjAyMCIsIkNyZWF0ZWRCeSI6Il9KZW5ueSIsIkNyZWF0ZWRPbiI6IjIwMjItMDctMThUMTA6MTM6MTQiLCJNb2RpZmllZEJ5IjoiX0plbm55IiwiSWQiOiI1MmUzMDhiOS02NjJjLTRhYjctOTkxMy1kMjE1YWVjY2JjZjEiLCJNb2RpZmllZE9uIjoiMjAyMi0xMC0zMVQwODoxNjoyNSIsIlByb2plY3QiOnsiJHJlZiI6IjgifX0s</w:instrText>
          </w:r>
          <w:r>
            <w:rPr>
              <w:sz w:val="24"/>
              <w:szCs w:val="24"/>
              <w:lang w:val="en-US"/>
            </w:rPr>
            <w:instrText>IlVzZU51bWJlcmluZ1R5cGVPZlBhcmVudERvY3VtZW50IjpmYWxzZX1dLCJGb3JtYXR0ZWRUZXh0Ijp7IiRpZCI6IjI0IiwiQ291bnQiOjEsIlRleHRVbml0cyI6W3siJGlkIjoiMjUiLCJGb250U3R5bGUiOnsiJGlkIjoiMjYiLCJOZXV0cmFsIjp0cnVlfSwiUmVhZGluZ09yZGVyIjoxLCJUZXh0IjoiKDM5KSJ9XX0sIlRhZyI6IkNpdGF2</w:instrText>
          </w:r>
          <w:r>
            <w:rPr>
              <w:sz w:val="24"/>
              <w:szCs w:val="24"/>
              <w:lang w:val="en-US"/>
            </w:rPr>
            <w:instrText>aVBsYWNlaG9sZGVyI2ZlOWE4MjRiLWY2NTMtNDE5NS05OWIxLWJmYTEzYjA2MmQ2NiIsIlRleHQiOiIoMzkpIiwiV0FJVmVyc2lvbiI6IjYuMTQuMC4wIn0=}</w:instrText>
          </w:r>
          <w:r>
            <w:rPr>
              <w:sz w:val="24"/>
              <w:szCs w:val="24"/>
              <w:lang w:val="en-US"/>
            </w:rPr>
            <w:fldChar w:fldCharType="separate"/>
          </w:r>
          <w:r>
            <w:rPr>
              <w:sz w:val="24"/>
              <w:szCs w:val="24"/>
              <w:lang w:val="en-US"/>
            </w:rPr>
            <w:t>(39)</w:t>
          </w:r>
          <w:r>
            <w:rPr>
              <w:sz w:val="24"/>
              <w:szCs w:val="24"/>
              <w:lang w:val="en-US"/>
            </w:rPr>
            <w:fldChar w:fldCharType="end"/>
          </w:r>
        </w:sdtContent>
      </w:sdt>
      <w:r>
        <w:rPr>
          <w:sz w:val="24"/>
          <w:szCs w:val="24"/>
          <w:lang w:val="en-US"/>
        </w:rPr>
        <w:t xml:space="preserve">, four were cohort studies </w:t>
      </w:r>
      <w:sdt>
        <w:sdtPr>
          <w:rPr>
            <w:sz w:val="24"/>
            <w:szCs w:val="24"/>
            <w:lang w:val="en-US"/>
          </w:rPr>
          <w:alias w:val="To edit, see citavi.com/edit"/>
          <w:tag w:val="CitaviPlaceholder#d508b786-c01f-42a3-bc23-72f271aabb58"/>
          <w:id w:val="1860392944"/>
          <w:placeholder>
            <w:docPart w:val="1936494BFCDF430A89A1CAC60CF7344D"/>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w:instrText>
          </w:r>
          <w:r>
            <w:rPr>
              <w:sz w:val="24"/>
              <w:szCs w:val="24"/>
              <w:lang w:val="en-US"/>
            </w:rPr>
            <w:instrText>sYWNlaG9sZGVyLCBTd2lzc0FjYWRlbWljLkNpdGF2aSIsIkVudHJpZXMiOlt7IiRpZCI6IjIiLCIkdHlwZSI6IlN3aXNzQWNhZGVtaWMuQ2l0YXZpLkNpdGF0aW9ucy5Xb3JkUGxhY2Vob2xkZXJFbnRyeSwgU3dpc3NBY2FkZW1pYy5DaXRhdmkiLCJJZCI6IjgxMWZhZjUwLTIwOTktNDBiNy1iZmVkLTA2ZjE2MTJmZjhmOSIsIlJhbmdlTGV</w:instrText>
          </w:r>
          <w:r>
            <w:rPr>
              <w:sz w:val="24"/>
              <w:szCs w:val="24"/>
              <w:lang w:val="en-US"/>
            </w:rPr>
            <w:instrText>uZ3RoIjozLCJSZWZlcmVuY2VJZCI6IjNjNWIzNWRjLTdjNWMtNGI0Zi05MTJiLTYyZGI3NmJhMjljZSIsIlBhZ2VSYW5nZSI6eyIkaWQiOiIzIiwiJHR5cGUiOiJTd2lzc0FjYWRlbWljLlBhZ2VSYW5nZSwgU3dpc3NBY2FkZW1pYyIsIkVuZFBhZ2UiOnsiJGlkIjoiNCIsIiR0eXBlIjoiU3dpc3NBY2FkZW1pYy5QYWdlTnVtYmVyLCBTd2l</w:instrText>
          </w:r>
          <w:r>
            <w:rPr>
              <w:sz w:val="24"/>
              <w:szCs w:val="24"/>
              <w:lang w:val="en-US"/>
            </w:rPr>
            <w:instrText>zc0FjYWRlbWljIiwiSXNGdWxseU51bWVyaWMiOmZhbHNlLCJOdW1iZXJpbmdUeXBlIjowLCJOdW1lcmFsU3lzdGVtIjowfSwiTnVtYmVyaW5nVHlwZSI6MCwiTnVtZXJhbFN5c3RlbSI6MCwiU3RhcnRQYWdlIjp7IiRpZCI6IjUiLCIkdHlwZSI6IlN3aXNzQWNhZGVtaWMuUGFnZU51bWJlciwgU3dpc3NBY2FkZW1pYyIsIklzRnVsbHlOdW1</w:instrText>
          </w:r>
          <w:r>
            <w:rPr>
              <w:sz w:val="24"/>
              <w:szCs w:val="24"/>
              <w:lang w:val="en-US"/>
            </w:rPr>
            <w:instrText>lcmljIjpmYWxzZSwiTnVtYmVyaW5nVHlwZSI6MCwiTnVtZXJhbFN5c3RlbSI6MH19LCJSZWZlcmVuY2UiOnsiJGlkIjoiNiIsIiR0eXBlIjoiU3dpc3NBY2FkZW1pYy5DaXRhdmkuUmVmZXJlbmNlLCBTd2lzc0FjYWRlbWljLkNpdGF2aSIsIkFic3RyYWN0Q29tcGxleGl0eSI6MCwiQWJzdHJhY3RTb3VyY2VUZXh0Rm9ybWF0IjowLCJBdXR</w:instrText>
          </w:r>
          <w:r>
            <w:rPr>
              <w:sz w:val="24"/>
              <w:szCs w:val="24"/>
              <w:lang w:val="en-US"/>
            </w:rPr>
            <w:instrText>ob3JzIjpbeyIkaWQiOiI3IiwiJHR5cGUiOiJTd2lzc0FjYWRlbWljLkNpdGF2aS5QZXJzb24sIFN3aXNzQWNhZGVtaWMuQ2l0YXZpIiwiRmlyc3ROYW1lIjoiWXUtWWVuIiwiTGFzdE5hbWUiOiJDaGVuIiwiUHJvdGVjdGVkIjpmYWxzZSwiU2V4IjowLCJDcmVhdGVkQnkiOiJfSmVubnkiLCJDcmVhdGVkT24iOiIyMDIyLTA3LTE4VDEwOjE</w:instrText>
          </w:r>
          <w:r>
            <w:rPr>
              <w:sz w:val="24"/>
              <w:szCs w:val="24"/>
              <w:lang w:val="en-US"/>
            </w:rPr>
            <w:instrText>zOjE0IiwiTW9kaWZpZWRCeSI6Il9KZW5ueSIsIklkIjoiYjI4ZDhmNjYtN2UwZi00MWZjLWEzZTEtYzE2NjU0MTJiODMyIiwiTW9kaWZpZWRPbiI6IjIwMjItMDctMThUMTA6MTM6MTQiLCJQcm9qZWN0Ijp7IiRpZCI6IjgiLCIkdHlwZSI6IlN3aXNzQWNhZGVtaWMuQ2l0YXZpLlByb2plY3QsIFN3aXNzQWNhZGVtaWMuQ2l0YXZpIn19LHs</w:instrText>
          </w:r>
          <w:r>
            <w:rPr>
              <w:sz w:val="24"/>
              <w:szCs w:val="24"/>
              <w:lang w:val="en-US"/>
            </w:rPr>
            <w:instrText>iJGlkIjoiOSIsIiR0eXBlIjoiU3dpc3NBY2FkZW1pYy5DaXRhdmkuUGVyc29uLCBTd2lzc0FjYWRlbWljLkNpdGF2aSIsIkZpcnN0TmFtZSI6IllpbmctQ2hlbmciLCJMYXN0TmFtZSI6IlNoZW4iLCJQcm90ZWN0ZWQiOmZhbHNlLCJTZXgiOjAsIkNyZWF0ZWRCeSI6Il9KZW5ueSIsIkNyZWF0ZWRPbiI6IjIwMjItMDctMThUMTA6MTM6MTQ</w:instrText>
          </w:r>
          <w:r>
            <w:rPr>
              <w:sz w:val="24"/>
              <w:szCs w:val="24"/>
              <w:lang w:val="en-US"/>
            </w:rPr>
            <w:instrText>iLCJNb2RpZmllZEJ5IjoiX0plbm55IiwiSWQiOiI1MWY1MzIwZi1lZTg3LTQ5YmQtOGMxYS1hZjU3NDM4NzljNmYiLCJNb2RpZmllZE9uIjoiMjAyMi0wNy0xOFQxMDoxMzoxNCIsIlByb2plY3QiOnsiJHJlZiI6IjgifX0seyIkaWQiOiIxMCIsIiR0eXBlIjoiU3dpc3NBY2FkZW1pYy5DaXRhdmkuUGVyc29uLCBTd2lzc0FjYWRlbWljLkN</w:instrText>
          </w:r>
          <w:r>
            <w:rPr>
              <w:sz w:val="24"/>
              <w:szCs w:val="24"/>
              <w:lang w:val="en-US"/>
            </w:rPr>
            <w:instrText>pdGF2aSIsIkZpcnN0TmFtZSI6Ill1bi1KdSIsIkxhc3ROYW1lIjoiTGFpIiwiUHJvdGVjdGVkIjpmYWxzZSwiU2V4IjowLCJDcmVhdGVkQnkiOiJfSmVubnkiLCJDcmVhdGVkT24iOiIyMDIyLTA3LTE4VDEwOjEzOjE0IiwiTW9kaWZpZWRCeSI6Il9KZW5ueSIsIklkIjoiZmZlZGI0OWEtMWIzNi00OTJmLWI5ZDktMjYxNzI2NjlmODkyIiw</w:instrText>
          </w:r>
          <w:r>
            <w:rPr>
              <w:sz w:val="24"/>
              <w:szCs w:val="24"/>
              <w:lang w:val="en-US"/>
            </w:rPr>
            <w:instrText>iTW9kaWZpZWRPbiI6IjIwMjItMDctMThUMTA6MTM6MTQiLCJQcm9qZWN0Ijp7IiRyZWYiOiI4In19LHsiJGlkIjoiMTEiLCIkdHlwZSI6IlN3aXNzQWNhZGVtaWMuQ2l0YXZpLlBlcnNvbiwgU3dpc3NBY2FkZW1pYy5DaXRhdmkiLCJGaXJzdE5hbWUiOiJDaHVuLVl1YW4iLCJMYXN0TmFtZSI6IldhbmciLCJQcm90ZWN0ZWQiOmZhbHNlLCJ</w:instrText>
          </w:r>
          <w:r>
            <w:rPr>
              <w:sz w:val="24"/>
              <w:szCs w:val="24"/>
              <w:lang w:val="en-US"/>
            </w:rPr>
            <w:instrText>TZXgiOjAsIkNyZWF0ZWRCeSI6Il9KZW5ueSIsIkNyZWF0ZWRPbiI6IjIwMjItMDctMThUMTA6MTM6MTQiLCJNb2RpZmllZEJ5IjoiX0plbm55IiwiSWQiOiJlMjE1ZTRkNy0yNDBiLTQ0ZTMtODIyNy1hNzQ3YzUwOTFlNDQiLCJNb2RpZmllZE9uIjoiMjAyMi0wNy0xOFQxMDoxMzoxNCIsIlByb2plY3QiOnsiJHJlZiI6IjgifX0seyIkaWQ</w:instrText>
          </w:r>
          <w:r>
            <w:rPr>
              <w:sz w:val="24"/>
              <w:szCs w:val="24"/>
              <w:lang w:val="en-US"/>
            </w:rPr>
            <w:instrText>iOiIxMiIsIiR0eXBlIjoiU3dpc3NBY2FkZW1pYy5DaXRhdmkuUGVyc29uLCBTd2lzc0FjYWRlbWljLkNpdGF2aSIsIkZpcnN0TmFtZSI6IktlbmctSHVuZyIsIkxhc3ROYW1lIjoiTGluIiwiUHJvdGVjdGVkIjpmYWxzZSwiU2V4IjowLCJDcmVhdGVkQnkiOiJfSmVubnkiLCJDcmVhdGVkT24iOiIyMDIyLTA3LTE4VDEwOjEzOjE0IiwiTW9</w:instrText>
          </w:r>
          <w:r>
            <w:rPr>
              <w:sz w:val="24"/>
              <w:szCs w:val="24"/>
              <w:lang w:val="en-US"/>
            </w:rPr>
            <w:instrText>kaWZpZWRCeSI6Il9KZW5ueSIsIklkIjoiZjMxYmIwODMtZWM0YS00ODllLWFlYTYtMGVmMDU3YzQ2YjgxIiwiTW9kaWZpZWRPbiI6IjIwMjItMDctMThUMTA6MTM6MTQiLCJQcm9qZWN0Ijp7IiRyZWYiOiI4In19LHsiJGlkIjoiMTMiLCIkdHlwZSI6IlN3aXNzQWNhZGVtaWMuQ2l0YXZpLlBlcnNvbiwgU3dpc3NBY2FkZW1pYy5DaXRhdmk</w:instrText>
          </w:r>
          <w:r>
            <w:rPr>
              <w:sz w:val="24"/>
              <w:szCs w:val="24"/>
              <w:lang w:val="en-US"/>
            </w:rPr>
            <w:instrText>iLCJGaXJzdE5hbWUiOiJTaGloLUNoYW8iLCJMYXN0TmFtZSI6IkZlbmciLCJQcm90ZWN0ZWQiOmZhbHNlLCJTZXgiOjAsIkNyZWF0ZWRCeSI6Il9KZW5ueSIsIkNyZWF0ZWRPbiI6IjIwMjItMDctMThUMTA6MTM6MTQiLCJNb2RpZmllZEJ5IjoiX0plbm55IiwiSWQiOiIwMzlhMWVkZC04NTc5LTRjNmMtODIxOS1iMzNiYmExYzM5N2EiLCJ</w:instrText>
          </w:r>
          <w:r>
            <w:rPr>
              <w:sz w:val="24"/>
              <w:szCs w:val="24"/>
              <w:lang w:val="en-US"/>
            </w:rPr>
            <w:instrText>Nb2RpZmllZE9uIjoiMjAyMi0wNy0xOFQxMDoxMzoxNCIsIlByb2plY3QiOnsiJHJlZiI6IjgifX0seyIkaWQiOiIxNCIsIiR0eXBlIjoiU3dpc3NBY2FkZW1pYy5DaXRhdmkuUGVyc29uLCBTd2lzc0FjYWRlbWljLkNpdGF2aSIsIkZpcnN0TmFtZSI6IkNoaWFvLVlpbmciLCJMYXN0TmFtZSI6IkxpYW5nIiwiUHJvdGVjdGVkIjpmYWxzZSw</w:instrText>
          </w:r>
          <w:r>
            <w:rPr>
              <w:sz w:val="24"/>
              <w:szCs w:val="24"/>
              <w:lang w:val="en-US"/>
            </w:rPr>
            <w:instrText>iU2V4IjowLCJDcmVhdGVkQnkiOiJfSmVubnkiLCJDcmVhdGVkT24iOiIyMDIyLTA3LTE4VDEwOjEzOjE0IiwiTW9kaWZpZWRCeSI6Il9KZW5ueSIsIklkIjoiODQ4N2ZmYWYtZDI5Yy00NWNkLTliNDItZmY3ZGNiY2M5YTI2IiwiTW9kaWZpZWRPbiI6IjIwMjItMDctMThUMTA6MTM6MTQiLCJQcm9qZWN0Ijp7IiRyZWYiOiI4In19LHsiJGl</w:instrText>
          </w:r>
          <w:r>
            <w:rPr>
              <w:sz w:val="24"/>
              <w:szCs w:val="24"/>
              <w:lang w:val="en-US"/>
            </w:rPr>
            <w:instrText>kIjoiMTUiLCIkdHlwZSI6IlN3aXNzQWNhZGVtaWMuQ2l0YXZpLlBlcnNvbiwgU3dpc3NBY2FkZW1pYy5DaXRhdmkiLCJGaXJzdE5hbWUiOiJMaS1DaGVuIiwiTGFzdE5hbWUiOiJXZWkiLCJQcm90ZWN0ZWQiOmZhbHNlLCJTZXgiOjAsIkNyZWF0ZWRCeSI6Il9KZW5ueSIsIkNyZWF0ZWRPbiI6IjIwMjItMDctMThUMTA6MTM6MTQiLCJNb2R</w:instrText>
          </w:r>
          <w:r>
            <w:rPr>
              <w:sz w:val="24"/>
              <w:szCs w:val="24"/>
              <w:lang w:val="en-US"/>
            </w:rPr>
            <w:instrText>pZmllZEJ5IjoiX0plbm55IiwiSWQiOiIyYjE1N2RkMC00Y2UyLTQ2NGUtYWVmNi1iZGM0MjdkMzE0ODciLCJNb2RpZmllZE9uIjoiMjAyMi0wNy0xOFQxMDoxMzoxNCIsIlByb2plY3QiOnsiJHJlZiI6IjgifX0seyIkaWQiOiIxNiIsIiR0eXBlIjoiU3dpc3NBY2FkZW1pYy5DaXRhdmkuUGVyc29uLCBTd2lzc0FjYWRlbWljLkNpdGF2aSI</w:instrText>
          </w:r>
          <w:r>
            <w:rPr>
              <w:sz w:val="24"/>
              <w:szCs w:val="24"/>
              <w:lang w:val="en-US"/>
            </w:rPr>
            <w:instrText>sIkZpcnN0TmFtZSI6IlBlc3VzIiwiTGFzdE5hbWUiOiJDaG91IiwiUHJvdGVjdGVkIjpmYWxzZSwiU2V4IjowLCJDcmVhdGVkQnkiOiJfSmVubnkiLCJDcmVhdGVkT24iOiIyMDIyLTA3LTE4VDEwOjEzOjE0IiwiTW9kaWZpZWRCeSI6Il9KZW5ueSIsIklkIjoiNTliNjYwZDgtODhiNC00M2NkLWI0MTItODIyMzE0ZDVkMzJiIiwiTW9kaWZ</w:instrText>
          </w:r>
          <w:r>
            <w:rPr>
              <w:sz w:val="24"/>
              <w:szCs w:val="24"/>
              <w:lang w:val="en-US"/>
            </w:rPr>
            <w:instrText>pZWRPbiI6IjIwMjItMDctMThUMTA6MTM6MTQiLCJQcm9qZWN0Ijp7IiRyZWYiOiI4In19XSwiQ2l0YXRpb25LZXlVcGRhdGVUeXBlIjowLCJDb2xsYWJvcmF0b3JzIjpbXSwiQ292ZXJQYXRoIjp7IiRpZCI6IjE3IiwiJHR5cGUiOiJTd2lzc0FjYWRlbWljLkNpdGF2aS5MaW5rZWRSZXNvdXJjZSwgU3dpc3NBY2FkZW1pYy5DaXRhdmkiLCJ</w:instrText>
          </w:r>
          <w:r>
            <w:rPr>
              <w:sz w:val="24"/>
              <w:szCs w:val="24"/>
              <w:lang w:val="en-US"/>
            </w:rPr>
            <w:instrText>MaW5rZWRSZXNvdXJjZVR5cGUiOjEsIlVyaVN0cmluZyI6IkNoZW4sIFNoZW4gZXQgYWwgMjAxOSAtIEFzc29jaWF0aW9uIGJldHdlZW4gTWV0Zm9ybWluLmpwZyIsIkxpbmtlZFJlc291cmNlU3RhdHVzIjo4LCJQcm9wZXJ0aWVzIjp7IiRpZCI6IjE4IiwiJHR5cGUiOiJTd2lzc0FjYWRlbWljLkNpdGF2aS5MaW5rZWRSZXNvdXJjZVByb3B</w:instrText>
          </w:r>
          <w:r>
            <w:rPr>
              <w:sz w:val="24"/>
              <w:szCs w:val="24"/>
              <w:lang w:val="en-US"/>
            </w:rPr>
            <w:instrText>lcnRpZXMsIFN3aXNzQWNhZGVtaWMuQ2l0YXZpIn0sIlN5bmNGb2xkZXJUeXBlIjowLCJJc0xvY2FsQ2xvdWRQcm9qZWN0RmlsZUxpbmsiOmZhbHNlLCJJc0Nsb3VkUmVzdG9yZSI6ZmFsc2UsIklzQ2xvdWRDb3B5IjpmYWxzZSwiQXR0YWNobWVudEZvbGRlcldhc0luRmFsbGJhY2tNb2RlIjpmYWxzZX0sIkRhdGUyIjoiMzEuMTAuMjAxOSI</w:instrText>
          </w:r>
          <w:r>
            <w:rPr>
              <w:sz w:val="24"/>
              <w:szCs w:val="24"/>
              <w:lang w:val="en-US"/>
            </w:rPr>
            <w:instrText>sIkRvaSI6IjEwLjExNTUvMjAxOS8xNjQ5MTU2IiwiRWRpdG9ycyI6W10sIkV2YWx1YXRpb25Db21wbGV4aXR5IjowLCJFdmFsdWF0aW9uU291cmNlVGV4dEZvcm1hdCI6MCwiR3JvdXBzIjpbXSwiSGFzTGFiZWwxIjpmYWxzZSwiSGFzTGFiZWwyIjpmYWxzZSwiS2V5d29yZHMiOltdLCJMYW5ndWFnZSI6ImVuZyIsIkxhbmd1YWdlQ29kZSI</w:instrText>
          </w:r>
          <w:r>
            <w:rPr>
              <w:sz w:val="24"/>
              <w:szCs w:val="24"/>
              <w:lang w:val="en-US"/>
            </w:rPr>
            <w:instrText>6ImVuIiwiTG9jYXRpb25zIjpbeyIkaWQiOiIxOSIsIiR0eXBlIjoiU3dpc3NBY2FkZW1pYy5DaXRhdmkuTG9jYXRpb24sIFN3aXNzQWNhZGVtaWMuQ2l0YXZpIiwiQWRkcmVzcyI6eyIkaWQiOiIyMCIsIiR0eXBlIjoiU3dpc3NBY2FkZW1pYy5DaXRhdmkuTGlua2VkUmVzb3VyY2UsIFN3aXNzQWNhZGVtaWMuQ2l0YXZpIiwiTGlua2VkUmV</w:instrText>
          </w:r>
          <w:r>
            <w:rPr>
              <w:sz w:val="24"/>
              <w:szCs w:val="24"/>
              <w:lang w:val="en-US"/>
            </w:rPr>
            <w:instrText>zb3VyY2VUeXBlIjo1LCJPcmlnaW5hbFN0cmluZyI6IjMxNzgxMzcxIiwiVXJpU3RyaW5nIjoiaHR0cDovL3d3dy5uY2JpLm5sbS5uaWguZ292L3B1Ym1lZC8zMTc4MTM3MSIsIkxpbmtlZFJlc291cmNlU3RhdHVzIjo4LCJQcm9wZXJ0aWVzIjp7IiRpZCI6IjIxIiwiJHR5cGUiOiJTd2lzc0FjYWRlbWljLkNpdGF2aS5MaW5rZWRSZXNvdXJ</w:instrText>
          </w:r>
          <w:r>
            <w:rPr>
              <w:sz w:val="24"/>
              <w:szCs w:val="24"/>
              <w:lang w:val="en-US"/>
            </w:rPr>
            <w:instrText>jZVByb3BlcnRpZXMsIFN3aXNzQWNhZGVtaWMuQ2l0YXZpIn0sIlN5bmNGb2xkZXJUeXBlIjowLCJJc0xvY2FsQ2xvdWRQcm9qZWN0RmlsZUxpbmsiOmZhbHNlLCJJc0Nsb3VkUmVzdG9yZSI6ZmFsc2UsIklzQ2xvdWRDb3B5IjpmYWxzZSwiQXR0YWNobWVudEZvbGRlcldhc0luRmFsbGJhY2tNb2RlIjpmYWxzZX0sIkFubm90YXRpb25zIjp</w:instrText>
          </w:r>
          <w:r>
            <w:rPr>
              <w:sz w:val="24"/>
              <w:szCs w:val="24"/>
              <w:lang w:val="en-US"/>
            </w:rPr>
            <w:instrText>bXSwiTG9jYXRpb25UeXBlIjowLCJNaXJyb3JzUmVmZXJlbmNlUHJvcGVydHlJZCI6MTY0LCJDcmVhdGVkQnkiOiJfSmVubnkiLCJDcmVhdGVkT24iOiIyMDIyLTA3LTE4VDEwOjEzOjE0IiwiTW9kaWZpZWRCeSI6Il9KZW5ueSIsIklkIjoiNDJiMDVlZmEtNzZkNS00ZjQyLTgzNDMtOWNkZGY5YTQxMTdkIiwiTW9kaWZpZWRPbiI6IjIwMjI</w:instrText>
          </w:r>
          <w:r>
            <w:rPr>
              <w:sz w:val="24"/>
              <w:szCs w:val="24"/>
              <w:lang w:val="en-US"/>
            </w:rPr>
            <w:instrText>tMDctMThUMTA6MTM6MTQiLCJQcm9qZWN0Ijp7IiRyZWYiOiI4In19LHsiJGlkIjoiMjIiLCIkdHlwZSI6IlN3aXNzQWNhZGVtaWMuQ2l0YXZpLkxvY2F0aW9uLCBTd2lzc0FjYWRlbWljLkNpdGF2aSIsIkFkZHJlc3MiOnsiJGlkIjoiMjMiLCIkdHlwZSI6IlN3aXNzQWNhZGVtaWMuQ2l0YXZpLkxpbmtlZFJlc291cmNlLCBTd2lzc0FjYWR</w:instrText>
          </w:r>
          <w:r>
            <w:rPr>
              <w:sz w:val="24"/>
              <w:szCs w:val="24"/>
              <w:lang w:val="en-US"/>
            </w:rPr>
            <w:instrText>lbWljLkNpdGF2aSIsIkxpbmtlZFJlc291cmNlVHlwZSI6NSwiT3JpZ2luYWxTdHJpbmciOiJQTUM2ODc1Mzk4IiwiVXJpU3RyaW5nIjoiaHR0cHM6Ly93d3cubmNiaS5ubG0ubmloLmdvdi9wbWMvYXJ0aWNsZXMvUE1DNjg3NTM5OCIsIkxpbmtlZFJlc291cmNlU3RhdHVzIjo4LCJQcm9wZXJ0aWVzIjp7IiRpZCI6IjI0IiwiJHR5cGUiOiJ</w:instrText>
          </w:r>
          <w:r>
            <w:rPr>
              <w:sz w:val="24"/>
              <w:szCs w:val="24"/>
              <w:lang w:val="en-US"/>
            </w:rPr>
            <w:instrText>Td2lzc0FjYWRlbWljLkNpdGF2aS5MaW5rZWRSZXNvdXJjZVByb3BlcnRpZXMsIFN3aXNzQWNhZGVtaWMuQ2l0YXZpIn0sIlN5bmNGb2xkZXJUeXBlIjowLCJJc0xvY2FsQ2xvdWRQcm9qZWN0RmlsZUxpbmsiOmZhbHNlLCJJc0Nsb3VkUmVzdG9yZSI6ZmFsc2UsIklzQ2xvdWRDb3B5IjpmYWxzZSwiQXR0YWNobWVudEZvbGRlcldhc0luRmF</w:instrText>
          </w:r>
          <w:r>
            <w:rPr>
              <w:sz w:val="24"/>
              <w:szCs w:val="24"/>
              <w:lang w:val="en-US"/>
            </w:rPr>
            <w:instrText>sbGJhY2tNb2RlIjpmYWxzZX0sIkFubm90YXRpb25zIjpbXSwiTG9jYXRpb25UeXBlIjowLCJNaXJyb3JzUmVmZXJlbmNlUHJvcGVydHlJZCI6MjA4LCJDcmVhdGVkQnkiOiJfSmVubnkiLCJDcmVhdGVkT24iOiIyMDIyLTA3LTE4VDEwOjEzOjE0IiwiTW9kaWZpZWRCeSI6Il9KZW5ueSIsIklkIjoiY2Y0YzRhZGItYjVlNC00OWM3LTk5NDI</w:instrText>
          </w:r>
          <w:r>
            <w:rPr>
              <w:sz w:val="24"/>
              <w:szCs w:val="24"/>
              <w:lang w:val="en-US"/>
            </w:rPr>
            <w:instrText>tNDc0YmQwZmY3NGJhIiwiTW9kaWZpZWRPbiI6IjIwMjItMDctMThUMTA6MTM6MTQiLCJQcm9qZWN0Ijp7IiRyZWYiOiI4In19LHsiJGlkIjoiMjUiLCIkdHlwZSI6IlN3aXNzQWNhZGVtaWMuQ2l0YXZpLkxvY2F0aW9uLCBTd2lzc0FjYWRlbWljLkNpdGF2aSIsIkFkZHJlc3MiOnsiJGlkIjoiMjYiLCIkdHlwZSI6IlN3aXNzQWNhZGVtaWM</w:instrText>
          </w:r>
          <w:r>
            <w:rPr>
              <w:sz w:val="24"/>
              <w:szCs w:val="24"/>
              <w:lang w:val="en-US"/>
            </w:rPr>
            <w:instrText>uQ2l0YXZpLkxpbmtlZFJlc291cmNlLCBTd2lzc0FjYWRlbWljLkNpdGF2aSIsIkxpbmtlZFJlc291cmNlVHlwZSI6NSwiT3JpZ2luYWxTdHJpbmciOiIxMC4xMTU1LzIwMTkvMTY0OTE1NiIsIlVyaVN0cmluZyI6Imh0dHBzOi8vZG9pLm9yZy8xMC4xMTU1LzIwMTkvMTY0OTE1NiIsIkxpbmtlZFJlc291cmNlU3RhdHVzIjo4LCJQcm9wZXJ</w:instrText>
          </w:r>
          <w:r>
            <w:rPr>
              <w:sz w:val="24"/>
              <w:szCs w:val="24"/>
              <w:lang w:val="en-US"/>
            </w:rPr>
            <w:instrText>0aWVzIjp7IiRpZCI6IjI3IiwiJHR5cGUiOiJTd2lzc0FjYWRlbWljLkNpdGF2aS5MaW5rZWRSZXNvdXJjZVByb3BlcnRpZXMsIFN3aXNzQWNhZGVtaWMuQ2l0YXZpIn0sIlN5bmNGb2xkZXJUeXBlIjowLCJJc0xvY2FsQ2xvdWRQcm9qZWN0RmlsZUxpbmsiOmZhbHNlLCJJc0Nsb3VkUmVzdG9yZSI6ZmFsc2UsIklzQ2xvdWRDb3B5IjpmYWx</w:instrText>
          </w:r>
          <w:r>
            <w:rPr>
              <w:sz w:val="24"/>
              <w:szCs w:val="24"/>
              <w:lang w:val="en-US"/>
            </w:rPr>
            <w:instrText>zZSwiQXR0YWNobWVudEZvbGRlcldhc0luRmFsbGJhY2tNb2RlIjpmYWxzZX0sIkFubm90YXRpb25zIjpbXSwiTG9jYXRpb25UeXBlIjowLCJNaXJyb3JzUmVmZXJlbmNlUHJvcGVydHlJZCI6MTI4LCJDcmVhdGVkQnkiOiJfSmVubnkiLCJDcmVhdGVkT24iOiIyMDIyLTA3LTE4VDEwOjEzOjE0IiwiTW9kaWZpZWRCeSI6Il9KZW5ueSIsIkl</w:instrText>
          </w:r>
          <w:r>
            <w:rPr>
              <w:sz w:val="24"/>
              <w:szCs w:val="24"/>
              <w:lang w:val="en-US"/>
            </w:rPr>
            <w:instrText>kIjoiNmEzN2FlYzgtMjNhNC00YTEwLWJiYTUtYzQ2Mjc0ZTljZjViIiwiTW9kaWZpZWRPbiI6IjIwMjItMDctMThUMTA6MTM6MTQiLCJQcm9qZWN0Ijp7IiRyZWYiOiI4In19XSwiTnVtYmVyT2ZWb2x1bWVzIjoiMTY0OTE1NiIsIk9yZ2FuaXphdGlvbnMiOltdLCJPdGhlcnNJbnZvbHZlZCI6W10sIlBhZ2VSYW5nZSI6IjxzcD5cclxuICA</w:instrText>
          </w:r>
          <w:r>
            <w:rPr>
              <w:sz w:val="24"/>
              <w:szCs w:val="24"/>
              <w:lang w:val="en-US"/>
            </w:rPr>
            <w:instrText>8bj4xPC9uPlxyXG4gIDxpbj50cnVlPC9pbj5cclxuICA8b3M+MTwvb3M+XHJcbiAgPHBzPjE8L3BzPlxyXG48L3NwPlxyXG48ZXA+XHJcbiAgPG4+OTwvbj5cclxuICA8aW4+dHJ1ZTwvaW4+XHJcbiAgPG9zPjk8L29zPlxyXG4gIDxwcz45PC9wcz5cclxuPC9lcD5cclxuPG9zPjEtOTwvb3M+IiwiUGVyaW9kaWNhbCI6eyIkaWQiOiIyOCI</w:instrText>
          </w:r>
          <w:r>
            <w:rPr>
              <w:sz w:val="24"/>
              <w:szCs w:val="24"/>
              <w:lang w:val="en-US"/>
            </w:rPr>
            <w:instrText>sIiR0eXBlIjoiU3dpc3NBY2FkZW1pYy5DaXRhdmkuUGVyaW9kaWNhbCwgU3dpc3NBY2FkZW1pYy5DaXRhdmkiLCJJc3NuIjoiMjA5MC0wMDRYIiwiTmFtZSI6IkpvdXJuYWwgb2Ygb3BodGhhbG1vbG9neSIsIlBhZ2luYXRpb24iOjAsIlByb3RlY3RlZCI6ZmFsc2UsIlVzZXJBYmJyZXZpYXRpb24xIjoiSiBPcGh0aGFsbW9sIiwiQ3JlYXR</w:instrText>
          </w:r>
          <w:r>
            <w:rPr>
              <w:sz w:val="24"/>
              <w:szCs w:val="24"/>
              <w:lang w:val="en-US"/>
            </w:rPr>
            <w:instrText>lZEJ5IjoiX0plbm55IiwiQ3JlYXRlZE9uIjoiMjAyMi0wNy0xOFQxMDoxMzoxNCIsIk1vZGlmaWVkQnkiOiJfSmVubnkiLCJJZCI6IjJmYTVjYWM5LThhZGItNDI2Yi04YmExLTljZjRhMTJmMjE4MCIsIk1vZGlmaWVkT24iOiIyMDIyLTA3LTE4VDEwOjEzOjE0IiwiUHJvamVjdCI6eyIkcmVmIjoiOCJ9fSwiUG1jSWQiOiJQTUM2ODc1Mzk</w:instrText>
          </w:r>
          <w:r>
            <w:rPr>
              <w:sz w:val="24"/>
              <w:szCs w:val="24"/>
              <w:lang w:val="en-US"/>
            </w:rPr>
            <w:instrText>4IiwiUHVibGlzaGVycyI6W10sIlB1Yk1lZElkIjoiMzE3ODEzNzEiLCJRdW90YXRpb25zIjpbXSwiUmF0aW5nIjowLCJSZWZlcmVuY2VUeXBlIjoiSm91cm5hbEFydGljbGUiLCJTaG9ydFRpdGxlIjoiQ2hlbiwgU2hlbiBldCBhbC4gMjAxOSDigJMgQXNzb2NpYXRpb24gYmV0d2VlbiBNZXRmb3JtaW4iLCJTaG9ydFRpdGxlVXBkYXRlVHl</w:instrText>
          </w:r>
          <w:r>
            <w:rPr>
              <w:sz w:val="24"/>
              <w:szCs w:val="24"/>
              <w:lang w:val="en-US"/>
            </w:rPr>
            <w:instrText>wZSI6MCwiU291cmNlT2ZCaWJsaW9ncmFwaGljSW5mb3JtYXRpb24iOiJQdWJNZWQiLCJTdGF0aWNJZHMiOlsiYjc3YmM5ZjgtMjZkMi00ZTc2LWIxZWMtMzg1ODgzYmU4OTU0Il0sIlRhYmxlT2ZDb250ZW50c0NvbXBsZXhpdHkiOjAsIlRhYmxlT2ZDb250ZW50c1NvdXJjZVRleHRGb3JtYXQiOjAsIlRhc2tzIjpbXSwiVGl0bGUiOiJBc3N</w:instrText>
          </w:r>
          <w:r>
            <w:rPr>
              <w:sz w:val="24"/>
              <w:szCs w:val="24"/>
              <w:lang w:val="en-US"/>
            </w:rPr>
            <w:instrText>vY2lhdGlvbiBiZXR3ZWVuIE1ldGZvcm1pbiBhbmQgYSBMb3dlciBSaXNrIG9mIEFnZS1SZWxhdGVkIE1hY3VsYXIgRGVnZW5lcmF0aW9uIGluIFBhdGllbnRzIHdpdGggVHlwZSAyIERpYWJldGVzIiwiVHJhbnNsYXRvcnMiOltdLCJWb2x1bWUiOiIyMDE5IiwiWWVhciI6IjIwMTkiLCJZZWFyUmVzb2x2ZWQiOiIyMDE5IiwiQ3JlYXRlZEJ</w:instrText>
          </w:r>
          <w:r>
            <w:rPr>
              <w:sz w:val="24"/>
              <w:szCs w:val="24"/>
              <w:lang w:val="en-US"/>
            </w:rPr>
            <w:instrText>5IjoiX0plbm55IiwiQ3JlYXRlZE9uIjoiMjAyMi0wNy0xOFQxMDoxMzoxNCIsIk1vZGlmaWVkQnkiOiJfSmVubnkiLCJJZCI6IjNjNWIzNWRjLTdjNWMtNGI0Zi05MTJiLTYyZGI3NmJhMjljZSIsIk1vZGlmaWVkT24iOiIyMDIyLTEwLTMxVDA4OjE2OjI1IiwiUHJvamVjdCI6eyIkcmVmIjoiOCJ9fSwiVXNlTnVtYmVyaW5nVHlwZU9mUGF</w:instrText>
          </w:r>
          <w:r>
            <w:rPr>
              <w:sz w:val="24"/>
              <w:szCs w:val="24"/>
              <w:lang w:val="en-US"/>
            </w:rPr>
            <w:instrText>yZW50RG9jdW1lbnQiOmZhbHNlfSx7IiRpZCI6IjI5IiwiJHR5cGUiOiJTd2lzc0FjYWRlbWljLkNpdGF2aS5DaXRhdGlvbnMuV29yZFBsYWNlaG9sZGVyRW50cnksIFN3aXNzQWNhZGVtaWMuQ2l0YXZpIiwiSWQiOiI4NDM3NzgxZC0xZmQ3LTRiNTQtODE1YS03ZGFlOTg2ZjNlY2QiLCJSYW5nZVN0YXJ0IjozLCJSZWZlcmVuY2VJZCI6Ijk</w:instrText>
          </w:r>
          <w:r>
            <w:rPr>
              <w:sz w:val="24"/>
              <w:szCs w:val="24"/>
              <w:lang w:val="en-US"/>
            </w:rPr>
            <w:instrText>zMmM4YjU1LWQ3ZjAtNDVkYy05OGFiLWNkODVmZjI1ZWQ0NSIsIlBhZ2VSYW5nZSI6eyIkaWQiOiIzMCIsIiR0eXBlIjoiU3dpc3NBY2FkZW1pYy5QYWdlUmFuZ2UsIFN3aXNzQWNhZGVtaWMiLCJFbmRQYWdlIjp7IiRpZCI6IjMxIiwiJHR5cGUiOiJTd2lzc0FjYWRlbWljLlBhZ2VOdW1iZXIsIFN3aXNzQWNhZGVtaWMiLCJJc0Z1bGx5TnV</w:instrText>
          </w:r>
          <w:r>
            <w:rPr>
              <w:sz w:val="24"/>
              <w:szCs w:val="24"/>
              <w:lang w:val="en-US"/>
            </w:rPr>
            <w:instrText>tZXJpYyI6ZmFsc2UsIk51bWJlcmluZ1R5cGUiOjAsIk51bWVyYWxTeXN0ZW0iOjB9LCJOdW1iZXJpbmdUeXBlIjowLCJOdW1lcmFsU3lzdGVtIjowLCJTdGFydFBhZ2UiOnsiJGlkIjoiMzIiLCIkdHlwZSI6IlN3aXNzQWNhZGVtaWMuUGFnZU51bWJlciwgU3dpc3NBY2FkZW1pYyIsIklzRnVsbHlOdW1lcmljIjpmYWxzZSwiTnVtYmVyaW5</w:instrText>
          </w:r>
          <w:r>
            <w:rPr>
              <w:sz w:val="24"/>
              <w:szCs w:val="24"/>
              <w:lang w:val="en-US"/>
            </w:rPr>
            <w:instrText>nVHlwZSI6MCwiTnVtZXJhbFN5c3RlbSI6MH19LCJSZWZlcmVuY2UiOnsiJGlkIjoiMzMiLCIkdHlwZSI6IlN3aXNzQWNhZGVtaWMuQ2l0YXZpLlJlZmVyZW5jZSwgU3dpc3NBY2FkZW1pYy5DaXRhdmkiLCJBYnN0cmFjdENvbXBsZXhpdHkiOjAsIkFic3RyYWN0U291cmNlVGV4dEZvcm1hdCI6MCwiQXV0aG9ycyI6W3siJGlkIjoiMzQiLCI</w:instrText>
          </w:r>
          <w:r>
            <w:rPr>
              <w:sz w:val="24"/>
              <w:szCs w:val="24"/>
              <w:lang w:val="en-US"/>
            </w:rPr>
            <w:instrText>kdHlwZSI6IlN3aXNzQWNhZGVtaWMuQ2l0YXZpLlBlcnNvbiwgU3dpc3NBY2FkZW1pYy5DaXRhdmkiLCJGaXJzdE5hbWUiOiJKaW5namluZyIsIkxhc3ROYW1lIjoiSmlhbmciLCJQcm90ZWN0ZWQiOmZhbHNlLCJTZXgiOjAsIkNyZWF0ZWRCeSI6Il9KZW5ueSIsIkNyZWF0ZWRPbiI6IjIwMjItMDctMThUMTA6MTM6MTQiLCJNb2RpZmllZEJ</w:instrText>
          </w:r>
          <w:r>
            <w:rPr>
              <w:sz w:val="24"/>
              <w:szCs w:val="24"/>
              <w:lang w:val="en-US"/>
            </w:rPr>
            <w:instrText>5IjoiX0plbm55IiwiSWQiOiJkYTVkMmE0Ni0yMGI1LTQyMTEtOTRiNi05ODM3M2FiYzg1Y2EiLCJNb2RpZmllZE9uIjoiMjAyMi0wNy0xOFQxMDoxMzoxNCIsIlByb2plY3QiOnsiJHJlZiI6IjgifX0seyIkaWQiOiIzNSIsIiR0eXBlIjoiU3dpc3NBY2FkZW1pYy5DaXRhdmkuUGVyc29uLCBTd2lzc0FjYWRlbWljLkNpdGF2aSIsIkZpcnN</w:instrText>
          </w:r>
          <w:r>
            <w:rPr>
              <w:sz w:val="24"/>
              <w:szCs w:val="24"/>
              <w:lang w:val="en-US"/>
            </w:rPr>
            <w:instrText>0TmFtZSI6IllpIiwiTGFzdE5hbWUiOiJDaGVuIiwiUHJvdGVjdGVkIjpmYWxzZSwiU2V4IjoxLCJDcmVhdGVkQnkiOiJfSmVubnkiLCJDcmVhdGVkT24iOiIyMDIyLTA3LTE4VDEwOjEzOjE0IiwiTW9kaWZpZWRCeSI6Il9KZW5ueSIsIklkIjoiM2MxNDRjMTItZTJhYS00ZmI4LWI4NWYtMDU3NGExNjI0OTQ0IiwiTW9kaWZpZWRPbiI6IjI</w:instrText>
          </w:r>
          <w:r>
            <w:rPr>
              <w:sz w:val="24"/>
              <w:szCs w:val="24"/>
              <w:lang w:val="en-US"/>
            </w:rPr>
            <w:instrText>wMjItMDctMThUMTA6MTM6MTQiLCJQcm9qZWN0Ijp7IiRyZWYiOiI4In19LHsiJGlkIjoiMzYiLCIkdHlwZSI6IlN3aXNzQWNhZGVtaWMuQ2l0YXZpLlBlcnNvbiwgU3dpc3NBY2FkZW1pYy5DaXRhdmkiLCJGaXJzdE5hbWUiOiJIb25nc29uZyIsIkxhc3ROYW1lIjoiWmhhbmciLCJQcm90ZWN0ZWQiOmZhbHNlLCJTZXgiOjAsIkNyZWF0ZWR</w:instrText>
          </w:r>
          <w:r>
            <w:rPr>
              <w:sz w:val="24"/>
              <w:szCs w:val="24"/>
              <w:lang w:val="en-US"/>
            </w:rPr>
            <w:instrText>CeSI6Il9KZW5ueSIsIkNyZWF0ZWRPbiI6IjIwMjItMDctMThUMTA6MTM6MTQiLCJNb2RpZmllZEJ5IjoiX0plbm55IiwiSWQiOiJjNTJlZmJlOS04OTcwLTRjZWYtODc4YS02MWMzODlkNzk4Y2QiLCJNb2RpZmllZE9uIjoiMjAyMi0wNy0xOFQxMDoxMzoxNCIsIlByb2plY3QiOnsiJHJlZiI6IjgifX0seyIkaWQiOiIzNyIsIiR0eXBlIjo</w:instrText>
          </w:r>
          <w:r>
            <w:rPr>
              <w:sz w:val="24"/>
              <w:szCs w:val="24"/>
              <w:lang w:val="en-US"/>
            </w:rPr>
            <w:instrText>iU3dpc3NBY2FkZW1pYy5DaXRhdmkuUGVyc29uLCBTd2lzc0FjYWRlbWljLkNpdGF2aSIsIkZpcnN0TmFtZSI6IldlaSIsIkxhc3ROYW1lIjoiWXVhbiIsIlByb3RlY3RlZCI6ZmFsc2UsIlNleCI6MCwiQ3JlYXRlZEJ5IjoiX0plbm55IiwiQ3JlYXRlZE9uIjoiMjAyMi0wNy0xOFQxMDoxMzoxNCIsIk1vZGlmaWVkQnkiOiJfSmVubnkiLCJ</w:instrText>
          </w:r>
          <w:r>
            <w:rPr>
              <w:sz w:val="24"/>
              <w:szCs w:val="24"/>
              <w:lang w:val="en-US"/>
            </w:rPr>
            <w:instrText>JZCI6IjA5MzI4MjgwLTI1MTMtNGYyYy04NWI2LTlhYWJhYWVjMjgwNSIsIk1vZGlmaWVkT24iOiIyMDIyLTA3LTE4VDEwOjEzOjE0IiwiUHJvamVjdCI6eyIkcmVmIjoiOCJ9fSx7IiRpZCI6IjM4IiwiJHR5cGUiOiJTd2lzc0FjYWRlbWljLkNpdGF2aS5QZXJzb24sIFN3aXNzQWNhZGVtaWMuQ2l0YXZpIiwiRmlyc3ROYW1lIjoiVG9uZyI</w:instrText>
          </w:r>
          <w:r>
            <w:rPr>
              <w:sz w:val="24"/>
              <w:szCs w:val="24"/>
              <w:lang w:val="en-US"/>
            </w:rPr>
            <w:instrText>sIkxhc3ROYW1lIjoiWmhhbyIsIlByb3RlY3RlZCI6ZmFsc2UsIlNleCI6MCwiQ3JlYXRlZEJ5IjoiX0plbm55IiwiQ3JlYXRlZE9uIjoiMjAyMi0wNy0xOFQxMDoxMzoxNCIsIk1vZGlmaWVkQnkiOiJfSmVubnkiLCJJZCI6ImYwMWFiMDFjLTMzZmMtNGQ0NC04M2EwLTExOTA1M2M2N2FhMCIsIk1vZGlmaWVkT24iOiIyMDIyLTA3LTE4VDE</w:instrText>
          </w:r>
          <w:r>
            <w:rPr>
              <w:sz w:val="24"/>
              <w:szCs w:val="24"/>
              <w:lang w:val="en-US"/>
            </w:rPr>
            <w:instrText>wOjEzOjE0IiwiUHJvamVjdCI6eyIkcmVmIjoiOCJ9fSx7IiRpZCI6IjM5IiwiJHR5cGUiOiJTd2lzc0FjYWRlbWljLkNpdGF2aS5QZXJzb24sIFN3aXNzQWNhZGVtaWMuQ2l0YXZpIiwiRmlyc3ROYW1lIjoiTmEiLCJMYXN0TmFtZSI6IldhbmciLCJQcm90ZWN0ZWQiOmZhbHNlLCJTZXgiOjEsIkNyZWF0ZWRCeSI6Il9KZW5ueSIsIkNyZWF</w:instrText>
          </w:r>
          <w:r>
            <w:rPr>
              <w:sz w:val="24"/>
              <w:szCs w:val="24"/>
              <w:lang w:val="en-US"/>
            </w:rPr>
            <w:instrText>0ZWRPbiI6IjIwMjItMDctMThUMTA6MTM6MTQiLCJNb2RpZmllZEJ5IjoiX0plbm55IiwiSWQiOiJjOTRhNDA2My04OTNjLTQ1YmItYTMxMS05ZDgzZWJiYmQ5ZDkiLCJNb2RpZmllZE9uIjoiMjAyMi0wNy0xOFQxMDoxMzoxNCIsIlByb2plY3QiOnsiJHJlZiI6IjgifX0seyIkaWQiOiI0MCIsIiR0eXBlIjoiU3dpc3NBY2FkZW1pYy5DaXR</w:instrText>
          </w:r>
          <w:r>
            <w:rPr>
              <w:sz w:val="24"/>
              <w:szCs w:val="24"/>
              <w:lang w:val="en-US"/>
            </w:rPr>
            <w:instrText>hdmkuUGVyc29uLCBTd2lzc0FjYWRlbWljLkNpdGF2aSIsIkZpcnN0TmFtZSI6Ikd1b2h1aSIsIkxhc3ROYW1lIjoiRmFuIiwiUHJvdGVjdGVkIjpmYWxzZSwiU2V4IjowLCJDcmVhdGVkQnkiOiJfSmVubnkiLCJDcmVhdGVkT24iOiIyMDIyLTA3LTE4VDEwOjEzOjE0IiwiTW9kaWZpZWRCeSI6Il9KZW5ueSIsIklkIjoiMDU3NmE3ZmUtNzJ</w:instrText>
          </w:r>
          <w:r>
            <w:rPr>
              <w:sz w:val="24"/>
              <w:szCs w:val="24"/>
              <w:lang w:val="en-US"/>
            </w:rPr>
            <w:instrText>hNy00ZDlmLWEyNTUtZGFiMjJkMmRkN2YxIiwiTW9kaWZpZWRPbiI6IjIwMjItMDctMThUMTA6MTM6MTQiLCJQcm9qZWN0Ijp7IiRyZWYiOiI4In19LHsiJGlkIjoiNDEiLCIkdHlwZSI6IlN3aXNzQWNhZGVtaWMuQ2l0YXZpLlBlcnNvbiwgU3dpc3NBY2FkZW1pYy5DaXRhdmkiLCJGaXJzdE5hbWUiOiJEb25neGluZyIsIkxhc3ROYW1lIjo</w:instrText>
          </w:r>
          <w:r>
            <w:rPr>
              <w:sz w:val="24"/>
              <w:szCs w:val="24"/>
              <w:lang w:val="en-US"/>
            </w:rPr>
            <w:instrText>iWmhlbmciLCJQcm90ZWN0ZWQiOmZhbHNlLCJTZXgiOjAsIkNyZWF0ZWRCeSI6Il9KZW5ueSIsIkNyZWF0ZWRPbiI6IjIwMjItMDctMThUMTA6MTM6MTQiLCJNb2RpZmllZEJ5IjoiX0plbm55IiwiSWQiOiI4NzQ4N2I0My04YTBhLTQyZWYtYjZiZS1jZjZlODA3OGY1ODUiLCJNb2RpZmllZE9uIjoiMjAyMi0wNy0xOFQxMDoxMzoxNCIsIlB</w:instrText>
          </w:r>
          <w:r>
            <w:rPr>
              <w:sz w:val="24"/>
              <w:szCs w:val="24"/>
              <w:lang w:val="en-US"/>
            </w:rPr>
            <w:instrText>yb2plY3QiOnsiJHJlZiI6IjgifX0seyIkaWQiOiI0MiIsIiR0eXBlIjoiU3dpc3NBY2FkZW1pYy5DaXRhdmkuUGVyc29uLCBTd2lzc0FjYWRlbWljLkNpdGF2aSIsIkZpcnN0TmFtZSI6IlpoaWp1biIsIkxhc3ROYW1lIjoiV2FuZyIsIlByb3RlY3RlZCI6ZmFsc2UsIlNleCI6MCwiQ3JlYXRlZEJ5IjoiX0plbm55IiwiQ3JlYXRlZE9uIjo</w:instrText>
          </w:r>
          <w:r>
            <w:rPr>
              <w:sz w:val="24"/>
              <w:szCs w:val="24"/>
              <w:lang w:val="en-US"/>
            </w:rPr>
            <w:instrText>iMjAyMi0wNy0xOFQxMDoxMzoxNCIsIk1vZGlmaWVkQnkiOiJfSmVubnkiLCJJZCI6ImYyYWYxYzZlLWUyNDgtNGEyMi1hZTQ3LTM5YWVlNjQwNGE0MyIsIk1vZGlmaWVkT24iOiIyMDIyLTA3LTE4VDEwOjEzOjE0IiwiUHJvamVjdCI6eyIkcmVmIjoiOCJ9fV0sIkNpdGF0aW9uS2V5VXBkYXRlVHlwZSI6MCwiQ29sbGFib3JhdG9ycyI6W10</w:instrText>
          </w:r>
          <w:r>
            <w:rPr>
              <w:sz w:val="24"/>
              <w:szCs w:val="24"/>
              <w:lang w:val="en-US"/>
            </w:rPr>
            <w:instrText>sIkNvdmVyUGF0aCI6eyIkaWQiOiI0MyIsIiR0eXBlIjoiU3dpc3NBY2FkZW1pYy5DaXRhdmkuTGlua2VkUmVzb3VyY2UsIFN3aXNzQWNhZGVtaWMuQ2l0YXZpIiwiTGlua2VkUmVzb3VyY2VUeXBlIjoxLCJVcmlTdHJpbmciOiJKaWFuZywgQ2hlbiBldCBhbCAyMDIyIC0gQXNzb2NpYXRpb24gYmV0d2VlbiBtZXRmb3JtaW4gdXNlLmpwZyI</w:instrText>
          </w:r>
          <w:r>
            <w:rPr>
              <w:sz w:val="24"/>
              <w:szCs w:val="24"/>
              <w:lang w:val="en-US"/>
            </w:rPr>
            <w:instrText>sIkxpbmtlZFJlc291cmNlU3RhdHVzIjo4LCJQcm9wZXJ0aWVzIjp7IiRpZCI6IjQ0IiwiJHR5cGUiOiJTd2lzc0FjYWRlbWljLkNpdGF2aS5MaW5rZWRSZXNvdXJjZVByb3BlcnRpZXMsIFN3aXNzQWNhZGVtaWMuQ2l0YXZpIn0sIlN5bmNGb2xkZXJUeXBlIjowLCJJc0xvY2FsQ2xvdWRQcm9qZWN0RmlsZUxpbmsiOmZhbHNlLCJJc0Nsb3V</w:instrText>
          </w:r>
          <w:r>
            <w:rPr>
              <w:sz w:val="24"/>
              <w:szCs w:val="24"/>
              <w:lang w:val="en-US"/>
            </w:rPr>
            <w:instrText>kUmVzdG9yZSI6ZmFsc2UsIklzQ2xvdWRDb3B5IjpmYWxzZSwiQXR0YWNobWVudEZvbGRlcldhc0luRmFsbGJhY2tNb2RlIjpmYWxzZX0sIkRhdGUyIjoiMjYuMDQuMjAyMiIsIkRvaSI6IjEwLjExMzYvYm1qb3Blbi0yMDIxLTA1NDQyMCIsIkVkaXRvcnMiOltdLCJFdmFsdWF0aW9uQ29tcGxleGl0eSI6MCwiRXZhbHVhdGlvblNvdXJjZVR</w:instrText>
          </w:r>
          <w:r>
            <w:rPr>
              <w:sz w:val="24"/>
              <w:szCs w:val="24"/>
              <w:lang w:val="en-US"/>
            </w:rPr>
            <w:instrText>leHRGb3JtYXQiOjAsIkdyb3VwcyI6W10sIkhhc0xhYmVsMSI6ZmFsc2UsIkhhc0xhYmVsMiI6ZmFsc2UsIktleXdvcmRzIjpbXSwiTGFuZ3VhZ2UiOiJlbmciLCJMYW5ndWFnZUNvZGUiOiJlbiIsIkxvY2F0aW9ucyI6W3siJGlkIjoiNDUiLCIkdHlwZSI6IlN3aXNzQWNhZGVtaWMuQ2l0YXZpLkxvY2F0aW9uLCBTd2lzc0FjYWRlbWljLkN</w:instrText>
          </w:r>
          <w:r>
            <w:rPr>
              <w:sz w:val="24"/>
              <w:szCs w:val="24"/>
              <w:lang w:val="en-US"/>
            </w:rPr>
            <w:instrText>pdGF2aSIsIkFkZHJlc3MiOnsiJGlkIjoiNDYiLCIkdHlwZSI6IlN3aXNzQWNhZGVtaWMuQ2l0YXZpLkxpbmtlZFJlc291cmNlLCBTd2lzc0FjYWRlbWljLkNpdGF2aSIsIkxpbmtlZFJlc291cmNlVHlwZSI6NSwiT3JpZ2luYWxTdHJpbmciOiIxMC4xMTM2L2Jtam9wZW4tMjAyMS0wNTQ0MjAiLCJVcmlTdHJpbmciOiJodHRwczovL2RvaS5</w:instrText>
          </w:r>
          <w:r>
            <w:rPr>
              <w:sz w:val="24"/>
              <w:szCs w:val="24"/>
              <w:lang w:val="en-US"/>
            </w:rPr>
            <w:instrText>vcmcvMTAuMTEzNi9ibWpvcGVuLTIwMjEtMDU0NDIwIiwiTGlua2VkUmVzb3VyY2VTdGF0dXMiOjgsIlByb3BlcnRpZXMiOnsiJGlkIjoiNDciLCIkdHlwZSI6IlN3aXNzQWNhZGVtaWMuQ2l0YXZpLkxpbmtlZFJlc291cmNlUHJvcGVydGllcywgU3dpc3NBY2FkZW1pYy5DaXRhdmkifSwiU3luY0ZvbGRlclR5cGUiOjAsIklzTG9jYWxDbG9</w:instrText>
          </w:r>
          <w:r>
            <w:rPr>
              <w:sz w:val="24"/>
              <w:szCs w:val="24"/>
              <w:lang w:val="en-US"/>
            </w:rPr>
            <w:instrText>1ZFByb2plY3RGaWxlTGluayI6ZmFsc2UsIklzQ2xvdWRSZXN0b3JlIjpmYWxzZSwiSXNDbG91ZENvcHkiOmZhbHNlLCJBdHRhY2htZW50Rm9sZGVyV2FzSW5GYWxsYmFja01vZGUiOmZhbHNlfSwiQW5ub3RhdGlvbnMiOltdLCJMb2NhdGlvblR5cGUiOjAsIk1pcnJvcnNSZWZlcmVuY2VQcm9wZXJ0eUlkIjoxMjgsIkNyZWF0ZWRCeSI6Il9</w:instrText>
          </w:r>
          <w:r>
            <w:rPr>
              <w:sz w:val="24"/>
              <w:szCs w:val="24"/>
              <w:lang w:val="en-US"/>
            </w:rPr>
            <w:instrText>KZW5ueSIsIkNyZWF0ZWRPbiI6IjIwMjItMDctMThUMTA6MTM6MTQiLCJNb2RpZmllZEJ5IjoiX0plbm55IiwiSWQiOiJmYTZhNjhiZS1jNDE0LTQ5ZTctYTVhZS02MDMyZjVmMDYwMGIiLCJNb2RpZmllZE9uIjoiMjAyMi0wNy0xOFQxMDoxMzoxNCIsIlByb2plY3QiOnsiJHJlZiI6IjgifX0seyIkaWQiOiI0OCIsIiR0eXBlIjoiU3dpc3N</w:instrText>
          </w:r>
          <w:r>
            <w:rPr>
              <w:sz w:val="24"/>
              <w:szCs w:val="24"/>
              <w:lang w:val="en-US"/>
            </w:rPr>
            <w:instrText>BY2FkZW1pYy5DaXRhdmkuTG9jYXRpb24sIFN3aXNzQWNhZGVtaWMuQ2l0YXZpIiwiQWRkcmVzcyI6eyIkaWQiOiI0OSIsIiR0eXBlIjoiU3dpc3NBY2FkZW1pYy5DaXRhdmkuTGlua2VkUmVzb3VyY2UsIFN3aXNzQWNhZGVtaWMuQ2l0YXZpIiwiTGlua2VkUmVzb3VyY2VUeXBlIjo1LCJPcmlnaW5hbFN0cmluZyI6IlBNQzkwNDUwNTYiLCJ</w:instrText>
          </w:r>
          <w:r>
            <w:rPr>
              <w:sz w:val="24"/>
              <w:szCs w:val="24"/>
              <w:lang w:val="en-US"/>
            </w:rPr>
            <w:instrText>VcmlTdHJpbmciOiJodHRwczovL3d3dy5uY2JpLm5sbS5uaWguZ292L3BtYy9hcnRpY2xlcy9QTUM5MDQ1MDU2IiwiTGlua2VkUmVzb3VyY2VTdGF0dXMiOjgsIlByb3BlcnRpZXMiOnsiJGlkIjoiNTAiLCIkdHlwZSI6IlN3aXNzQWNhZGVtaWMuQ2l0YXZpLkxpbmtlZFJlc291cmNlUHJvcGVydGllcywgU3dpc3NBY2FkZW1pYy5DaXRhdmk</w:instrText>
          </w:r>
          <w:r>
            <w:rPr>
              <w:sz w:val="24"/>
              <w:szCs w:val="24"/>
              <w:lang w:val="en-US"/>
            </w:rPr>
            <w:instrText>ifSwiU3luY0ZvbGRlclR5cGUiOjAsIklzTG9jYWxDbG91ZFByb2plY3RGaWxlTGluayI6ZmFsc2UsIklzQ2xvdWRSZXN0b3JlIjpmYWxzZSwiSXNDbG91ZENvcHkiOmZhbHNlLCJBdHRhY2htZW50Rm9sZGVyV2FzSW5GYWxsYmFja01vZGUiOmZhbHNlfSwiQW5ub3RhdGlvbnMiOltdLCJMb2NhdGlvblR5cGUiOjAsIk1pcnJvcnNSZWZlcmV</w:instrText>
          </w:r>
          <w:r>
            <w:rPr>
              <w:sz w:val="24"/>
              <w:szCs w:val="24"/>
              <w:lang w:val="en-US"/>
            </w:rPr>
            <w:instrText>uY2VQcm9wZXJ0eUlkIjoyMDgsIkNyZWF0ZWRCeSI6Il9KZW5ueSIsIkNyZWF0ZWRPbiI6IjIwMjItMDctMThUMTA6MTM6MTQiLCJNb2RpZmllZEJ5IjoiX0plbm55IiwiSWQiOiJkMWUxYTExNi1mYWVhLTQ2NDktYWY2MC04ZjNkYjgzMDY4MzMiLCJNb2RpZmllZE9uIjoiMjAyMi0wNy0xOFQxMDoxMzoxNCIsIlByb2plY3QiOnsiJHJlZiI</w:instrText>
          </w:r>
          <w:r>
            <w:rPr>
              <w:sz w:val="24"/>
              <w:szCs w:val="24"/>
              <w:lang w:val="en-US"/>
            </w:rPr>
            <w:instrText>6IjgifX0seyIkaWQiOiI1MSIsIiR0eXBlIjoiU3dpc3NBY2FkZW1pYy5DaXRhdmkuTG9jYXRpb24sIFN3aXNzQWNhZGVtaWMuQ2l0YXZpIiwiQWRkcmVzcyI6eyIkaWQiOiI1MiIsIiR0eXBlIjoiU3dpc3NBY2FkZW1pYy5DaXRhdmkuTGlua2VkUmVzb3VyY2UsIFN3aXNzQWNhZGVtaWMuQ2l0YXZpIiwiTGlua2VkUmVzb3VyY2VUeXBlIjo</w:instrText>
          </w:r>
          <w:r>
            <w:rPr>
              <w:sz w:val="24"/>
              <w:szCs w:val="24"/>
              <w:lang w:val="en-US"/>
            </w:rPr>
            <w:instrText>1LCJPcmlnaW5hbFN0cmluZyI6IjM1NDczNzQ3IiwiVXJpU3RyaW5nIjoiaHR0cDovL3d3dy5uY2JpLm5sbS5uaWguZ292L3B1Ym1lZC8zNTQ3Mzc0NyIsIkxpbmtlZFJlc291cmNlU3RhdHVzIjo4LCJQcm9wZXJ0aWVzIjp7IiRpZCI6IjUzIiwiJHR5cGUiOiJTd2lzc0FjYWRlbWljLkNpdGF2aS5MaW5rZWRSZXNvdXJjZVByb3BlcnRpZXM</w:instrText>
          </w:r>
          <w:r>
            <w:rPr>
              <w:sz w:val="24"/>
              <w:szCs w:val="24"/>
              <w:lang w:val="en-US"/>
            </w:rPr>
            <w:instrText>sIFN3aXNzQWNhZGVtaWMuQ2l0YXZpIn0sIlN5bmNGb2xkZXJUeXBlIjowLCJJc0xvY2FsQ2xvdWRQcm9qZWN0RmlsZUxpbmsiOmZhbHNlLCJJc0Nsb3VkUmVzdG9yZSI6ZmFsc2UsIklzQ2xvdWRDb3B5IjpmYWxzZSwiQXR0YWNobWVudEZvbGRlcldhc0luRmFsbGJhY2tNb2RlIjpmYWxzZX0sIkFubm90YXRpb25zIjpbXSwiTG9jYXRpb25</w:instrText>
          </w:r>
          <w:r>
            <w:rPr>
              <w:sz w:val="24"/>
              <w:szCs w:val="24"/>
              <w:lang w:val="en-US"/>
            </w:rPr>
            <w:instrText>UeXBlIjowLCJNaXJyb3JzUmVmZXJlbmNlUHJvcGVydHlJZCI6MTY0LCJDcmVhdGVkQnkiOiJfSmVubnkiLCJDcmVhdGVkT24iOiIyMDIyLTA3LTE4VDEwOjEzOjE0IiwiTW9kaWZpZWRCeSI6Il9KZW5ueSIsIklkIjoiOGYwMTNjOWYtNGU0Yy00OGFmLWE2MGQtMjJjNGE3YzU5ZjExIiwiTW9kaWZpZWRPbiI6IjIwMjItMDctMThUMTA6MTM</w:instrText>
          </w:r>
          <w:r>
            <w:rPr>
              <w:sz w:val="24"/>
              <w:szCs w:val="24"/>
              <w:lang w:val="en-US"/>
            </w:rPr>
            <w:instrText>6MTQiLCJQcm9qZWN0Ijp7IiRyZWYiOiI4In19XSwiTnVtYmVyIjoiNCIsIk9yZ2FuaXphdGlvbnMiOltdLCJPdGhlcnNJbnZvbHZlZCI6W10sIlBhZ2VSYW5nZSI6IjxzcD5cclxuICA8bnM+T21pdDwvbnM+XHJcbiAgPG9zPmUwNTQ0MjA8L29zPlxyXG4gIDxwcz5lMDU0NDIwPC9wcz5cclxuPC9zcD5cclxuPG9zPmUwNTQ0MjA8L29zPiI</w:instrText>
          </w:r>
          <w:r>
            <w:rPr>
              <w:sz w:val="24"/>
              <w:szCs w:val="24"/>
              <w:lang w:val="en-US"/>
            </w:rPr>
            <w:instrText>sIlBlcmlvZGljYWwiOnsiJGlkIjoiNTQiLCIkdHlwZSI6IlN3aXNzQWNhZGVtaWMuQ2l0YXZpLlBlcmlvZGljYWwsIFN3aXNzQWNhZGVtaWMuQ2l0YXZpIiwiRWlzc24iOiIyMDQ0LTYwNTUiLCJOYW1lIjoiQk1KIG9wZW4iLCJQYWdpbmF0aW9uIjowLCJQcm90ZWN0ZWQiOmZhbHNlLCJVc2VyQWJicmV2aWF0aW9uMSI6IkJNSiBPcGVuIiw</w:instrText>
          </w:r>
          <w:r>
            <w:rPr>
              <w:sz w:val="24"/>
              <w:szCs w:val="24"/>
              <w:lang w:val="en-US"/>
            </w:rPr>
            <w:instrText>iQ3JlYXRlZEJ5IjoiX0plbm55IiwiQ3JlYXRlZE9uIjoiMjAyMi0wNy0xOFQxMDoxMzoxNCIsIk1vZGlmaWVkQnkiOiJfSmVubnkiLCJJZCI6ImU3NTg3NjcyLTRiOTUtNDUyZi1iZTFiLTU4MmMxMjBkNjYwMiIsIk1vZGlmaWVkT24iOiIyMDIyLTA3LTE4VDEwOjEzOjE0IiwiUHJvamVjdCI6eyIkcmVmIjoiOCJ9fSwiUG1jSWQiOiJQTUM</w:instrText>
          </w:r>
          <w:r>
            <w:rPr>
              <w:sz w:val="24"/>
              <w:szCs w:val="24"/>
              <w:lang w:val="en-US"/>
            </w:rPr>
            <w:instrText>5MDQ1MDU2IiwiUHVibGlzaGVycyI6W10sIlB1Yk1lZElkIjoiMzU0NzM3NDciLCJRdW90YXRpb25zIjpbXSwiUmF0aW5nIjowLCJSZWZlcmVuY2VUeXBlIjoiSm91cm5hbEFydGljbGUiLCJTaG9ydFRpdGxlIjoiSmlhbmcsIENoZW4gZXQgYWwuIDIwMjIg4oCTIEFzc29jaWF0aW9uIGJldHdlZW4gbWV0Zm9ybWluIHVzZSIsIlNob3J0VGl</w:instrText>
          </w:r>
          <w:r>
            <w:rPr>
              <w:sz w:val="24"/>
              <w:szCs w:val="24"/>
              <w:lang w:val="en-US"/>
            </w:rPr>
            <w:instrText>0bGVVcGRhdGVUeXBlIjowLCJTb3VyY2VPZkJpYmxpb2dyYXBoaWNJbmZvcm1hdGlvbiI6IlB1Yk1lZCIsIlN0YXRpY0lkcyI6WyI5OWMwZWU3OC04MDRmLTQyNzUtOWI4Ni0wMzIwOGRjYWMxNGEiXSwiVGFibGVPZkNvbnRlbnRzQ29tcGxleGl0eSI6MCwiVGFibGVPZkNvbnRlbnRzU291cmNlVGV4dEZvcm1hdCI6MCwiVGFza3MiOltdLCJ</w:instrText>
          </w:r>
          <w:r>
            <w:rPr>
              <w:sz w:val="24"/>
              <w:szCs w:val="24"/>
              <w:lang w:val="en-US"/>
            </w:rPr>
            <w:instrText>UaXRsZSI6IkFzc29jaWF0aW9uIGJldHdlZW4gbWV0Zm9ybWluIHVzZSBhbmQgdGhlIHJpc2sgb2YgYWdlLXJlbGF0ZWQgbWFjdWxhciBkZWdlbmVyYXRpb24gaW4gcGF0aWVudHMgd2l0aCB0eXBlIDIgZGlhYmV0ZXM6IGEgcmV0cm9zcGVjdGl2ZSBzdHVkeSIsIlRyYW5zbGF0b3JzIjpbXSwiVm9sdW1lIjoiMTIiLCJZZWFyIjoiMjAyMiI</w:instrText>
          </w:r>
          <w:r>
            <w:rPr>
              <w:sz w:val="24"/>
              <w:szCs w:val="24"/>
              <w:lang w:val="en-US"/>
            </w:rPr>
            <w:instrText>sIlllYXJSZXNvbHZlZCI6IjIwMjIiLCJDcmVhdGVkQnkiOiJfSmVubnkiLCJDcmVhdGVkT24iOiIyMDIyLTA3LTE4VDEwOjEzOjE0IiwiTW9kaWZpZWRCeSI6Il9KZW5ueSIsIklkIjoiOTMyYzhiNTUtZDdmMC00NWRjLTk4YWItY2Q4NWZmMjVlZDQ1IiwiTW9kaWZpZWRPbiI6IjIwMjItMTAtMzFUMDg6MTY6MjUiLCJQcm9qZWN0Ijp7IiR</w:instrText>
          </w:r>
          <w:r>
            <w:rPr>
              <w:sz w:val="24"/>
              <w:szCs w:val="24"/>
              <w:lang w:val="en-US"/>
            </w:rPr>
            <w:instrText>yZWYiOiI4In19LCJVc2VOdW1iZXJpbmdUeXBlT2ZQYXJlbnREb2N1bWVudCI6ZmFsc2V9LHsiJGlkIjoiNTUiLCIkdHlwZSI6IlN3aXNzQWNhZGVtaWMuQ2l0YXZpLkNpdGF0aW9ucy5Xb3JkUGxhY2Vob2xkZXJFbnRyeSwgU3dpc3NBY2FkZW1pYy5DaXRhdmkiLCJJZCI6Ijg4ZWY4NGQwLWI1N2ItNGE1MC04ZjlmLTlkY2FkYjExMDVhNyI</w:instrText>
          </w:r>
          <w:r>
            <w:rPr>
              <w:sz w:val="24"/>
              <w:szCs w:val="24"/>
              <w:lang w:val="en-US"/>
            </w:rPr>
            <w:instrText>sIlJhbmdlU3RhcnQiOjMsIlJlZmVyZW5jZUlkIjoiMDNjZTYwOGEtZDU1Zi00MDllLWI2ZTctYWM3N2IxY2QwYjQ0IiwiUGFnZVJhbmdlIjp7IiRpZCI6IjU2IiwiJHR5cGUiOiJTd2lzc0FjYWRlbWljLlBhZ2VSYW5nZSwgU3dpc3NBY2FkZW1pYyIsIkVuZFBhZ2UiOnsiJGlkIjoiNTciLCIkdHlwZSI6IlN3aXNzQWNhZGVtaWMuUGFnZU5</w:instrText>
          </w:r>
          <w:r>
            <w:rPr>
              <w:sz w:val="24"/>
              <w:szCs w:val="24"/>
              <w:lang w:val="en-US"/>
            </w:rPr>
            <w:instrText>1bWJlciwgU3dpc3NBY2FkZW1pYyIsIklzRnVsbHlOdW1lcmljIjpmYWxzZSwiTnVtYmVyaW5nVHlwZSI6MCwiTnVtZXJhbFN5c3RlbSI6MH0sIk51bWJlcmluZ1R5cGUiOjAsIk51bWVyYWxTeXN0ZW0iOjAsIlN0YXJ0UGFnZSI6eyIkaWQiOiI1OCIsIiR0eXBlIjoiU3dpc3NBY2FkZW1pYy5QYWdlTnVtYmVyLCBTd2lzc0FjYWRlbWljIiw</w:instrText>
          </w:r>
          <w:r>
            <w:rPr>
              <w:sz w:val="24"/>
              <w:szCs w:val="24"/>
              <w:lang w:val="en-US"/>
            </w:rPr>
            <w:instrText>iSXNGdWxseU51bWVyaWMiOmZhbHNlLCJOdW1iZXJpbmdUeXBlIjowLCJOdW1lcmFsU3lzdGVtIjowfX0sIlJlZmVyZW5jZSI6eyIkaWQiOiI1OSIsIiR0eXBlIjoiU3dpc3NBY2FkZW1pYy5DaXRhdmkuUmVmZXJlbmNlLCBTd2lzc0FjYWRlbWljLkNpdGF2aSIsIkFic3RyYWN0Q29tcGxleGl0eSI6MCwiQWJzdHJhY3RTb3VyY2VUZXh0Rm9</w:instrText>
          </w:r>
          <w:r>
            <w:rPr>
              <w:sz w:val="24"/>
              <w:szCs w:val="24"/>
              <w:lang w:val="en-US"/>
            </w:rPr>
            <w:instrText>ybWF0IjowLCJBdXRob3JzIjpbeyIkaWQiOiI2MCIsIiR0eXBlIjoiU3dpc3NBY2FkZW1pYy5DaXRhdmkuUGVyc29uLCBTd2lzc0FjYWRlbWljLkNpdGF2aSIsIkZpcnN0TmFtZSI6IktyaXNobmEiLCJMYXN0TmFtZSI6Ikdva2hhbGUiLCJNaWRkbGVOYW1lIjoiTS4iLCJQcm90ZWN0ZWQiOmZhbHNlLCJTZXgiOjAsIkNyZWF0ZWRCeSI6Il9</w:instrText>
          </w:r>
          <w:r>
            <w:rPr>
              <w:sz w:val="24"/>
              <w:szCs w:val="24"/>
              <w:lang w:val="en-US"/>
            </w:rPr>
            <w:instrText>KZW5ueSIsIkNyZWF0ZWRPbiI6IjIwMjItMDctMThUMTA6MTM6MTQiLCJNb2RpZmllZEJ5IjoiX0plbm55IiwiSWQiOiI1MTFjYzAzYy1iYTYzLTQ5OWItODhlOC01NzRjMzlmNGZhYWIiLCJNb2RpZmllZE9uIjoiMjAyMi0wNy0xOFQxMDoxMzoxNCIsIlByb2plY3QiOnsiJHJlZiI6IjgifX0seyIkaWQiOiI2MSIsIiR0eXBlIjoiU3dpc3N</w:instrText>
          </w:r>
          <w:r>
            <w:rPr>
              <w:sz w:val="24"/>
              <w:szCs w:val="24"/>
              <w:lang w:val="en-US"/>
            </w:rPr>
            <w:instrText>BY2FkZW1pYy5DaXRhdmkuUGVyc29uLCBTd2lzc0FjYWRlbWljLkNpdGF2aSIsIkZpcnN0TmFtZSI6Ik5pY29sYSIsIkxhc3ROYW1lIjoiQWRkZXJsZXkiLCJNaWRkbGVOYW1lIjoiSi4iLCJQcm90ZWN0ZWQiOmZhbHNlLCJTZXgiOjAsIkNyZWF0ZWRCeSI6Il9KZW5ueSIsIkNyZWF0ZWRPbiI6IjIwMjItMDctMThUMTA6MTM6MTQiLCJNb2R</w:instrText>
          </w:r>
          <w:r>
            <w:rPr>
              <w:sz w:val="24"/>
              <w:szCs w:val="24"/>
              <w:lang w:val="en-US"/>
            </w:rPr>
            <w:instrText>pZmllZEJ5IjoiX0plbm55IiwiSWQiOiJmNTAwYjI2MS05ZTliLTRkYTctOGZlMi02N2FhOWU4NWZjYjMiLCJNb2RpZmllZE9uIjoiMjAyMi0wNy0xOFQxMDoxMzoxNCIsIlByb2plY3QiOnsiJHJlZiI6IjgifX0seyIkaWQiOiI2MiIsIiR0eXBlIjoiU3dpc3NBY2FkZW1pYy5DaXRhdmkuUGVyc29uLCBTd2lzc0FjYWRlbWljLkNpdGF2aSI</w:instrText>
          </w:r>
          <w:r>
            <w:rPr>
              <w:sz w:val="24"/>
              <w:szCs w:val="24"/>
              <w:lang w:val="en-US"/>
            </w:rPr>
            <w:instrText>sIkZpcnN0TmFtZSI6IkFudXJhZGhhYSIsIkxhc3ROYW1lIjoiU3VicmFtYW5pYW4iLCJQcm90ZWN0ZWQiOmZhbHNlLCJTZXgiOjAsIkNyZWF0ZWRCeSI6Il9KZW5ueSIsIkNyZWF0ZWRPbiI6IjIwMjItMDctMThUMTA6MTM6MTQiLCJNb2RpZmllZEJ5IjoiX0plbm55IiwiSWQiOiIxZDhkNzAxOC01NTNjLTRiZWItOGNkYi01M2Q2MTQ5NTQ</w:instrText>
          </w:r>
          <w:r>
            <w:rPr>
              <w:sz w:val="24"/>
              <w:szCs w:val="24"/>
              <w:lang w:val="en-US"/>
            </w:rPr>
            <w:instrText>3MWUiLCJNb2RpZmllZE9uIjoiMjAyMi0wNy0xOFQxMDoxMzoxNCIsIlByb2plY3QiOnsiJHJlZiI6IjgifX0seyIkaWQiOiI2MyIsIiR0eXBlIjoiU3dpc3NBY2FkZW1pYy5DaXRhdmkuUGVyc29uLCBTd2lzc0FjYWRlbWljLkNpdGF2aSIsIkZpcnN0TmFtZSI6IldlbiIsIkxhc3ROYW1lIjoiTGVlIiwiTWlkZGxlTmFtZSI6Ikh3YSIsIlB</w:instrText>
          </w:r>
          <w:r>
            <w:rPr>
              <w:sz w:val="24"/>
              <w:szCs w:val="24"/>
              <w:lang w:val="en-US"/>
            </w:rPr>
            <w:instrText>yb3RlY3RlZCI6ZmFsc2UsIlNleCI6MSwiQ3JlYXRlZEJ5IjoiX0plbm55IiwiQ3JlYXRlZE9uIjoiMjAyMi0wNy0xOFQxMDoxMzoxNCIsIk1vZGlmaWVkQnkiOiJfSmVubnkiLCJJZCI6IjZjNzE1ZmQyLTY1MDUtNDVjNS05MjJiLTc2ODk3N2ZjODZhOSIsIk1vZGlmaWVkT24iOiIyMDIyLTA3LTE4VDEwOjEzOjE0IiwiUHJvamVjdCI6eyI</w:instrText>
          </w:r>
          <w:r>
            <w:rPr>
              <w:sz w:val="24"/>
              <w:szCs w:val="24"/>
              <w:lang w:val="en-US"/>
            </w:rPr>
            <w:instrText>kcmVmIjoiOCJ9fSx7IiRpZCI6IjY0IiwiJHR5cGUiOiJTd2lzc0FjYWRlbWljLkNpdGF2aS5QZXJzb24sIFN3aXNzQWNhZGVtaWMuQ2l0YXZpIiwiRmlyc3ROYW1lIjoiRGlhbmEiLCJMYXN0TmFtZSI6IkhhbiIsIlByb3RlY3RlZCI6ZmFsc2UsIlNleCI6MSwiQ3JlYXRlZEJ5IjoiX0plbm55IiwiQ3JlYXRlZE9uIjoiMjAyMi0wNy0xOFQ</w:instrText>
          </w:r>
          <w:r>
            <w:rPr>
              <w:sz w:val="24"/>
              <w:szCs w:val="24"/>
              <w:lang w:val="en-US"/>
            </w:rPr>
            <w:instrText>xMDoxMzoxNCIsIk1vZGlmaWVkQnkiOiJfSmVubnkiLCJJZCI6ImI0Njc0MmQ2LTU5OWEtNDc3My1iN2FjLTNmODM5Y2ZkNmIwMyIsIk1vZGlmaWVkT24iOiIyMDIyLTA3LTE4VDEwOjEzOjE0IiwiUHJvamVjdCI6eyIkcmVmIjoiOCJ9fSx7IiRpZCI6IjY1IiwiJHR5cGUiOiJTd2lzc0FjYWRlbWljLkNpdGF2aS5QZXJzb24sIFN3aXNzQWN</w:instrText>
          </w:r>
          <w:r>
            <w:rPr>
              <w:sz w:val="24"/>
              <w:szCs w:val="24"/>
              <w:lang w:val="en-US"/>
            </w:rPr>
            <w:instrText>hZGVtaWMuQ2l0YXZpIiwiRmlyc3ROYW1lIjoiSmVzc2UiLCJMYXN0TmFtZSI6IkNva2VyIiwiUHJvdGVjdGVkIjpmYWxzZSwiU2V4IjowLCJDcmVhdGVkQnkiOiJfSmVubnkiLCJDcmVhdGVkT24iOiIyMDIyLTA3LTE4VDEwOjEzOjE0IiwiTW9kaWZpZWRCeSI6Il9KZW5ueSIsIklkIjoiMGQxOTI3YzYtZmZmMC00MWY3LTk2ZDktMGY2OWN</w:instrText>
          </w:r>
          <w:r>
            <w:rPr>
              <w:sz w:val="24"/>
              <w:szCs w:val="24"/>
              <w:lang w:val="en-US"/>
            </w:rPr>
            <w:instrText>kMGFjMDllIiwiTW9kaWZpZWRPbiI6IjIwMjItMDctMThUMTA6MTM6MTQiLCJQcm9qZWN0Ijp7IiRyZWYiOiI4In19LHsiJGlkIjoiNjYiLCIkdHlwZSI6IlN3aXNzQWNhZGVtaWMuQ2l0YXZpLlBlcnNvbiwgU3dpc3NBY2FkZW1pYy5DaXRhdmkiLCJGaXJzdE5hbWUiOiJUYXNhbmVlIiwiTGFzdE5hbWUiOiJCcmFpdGh3YWl0ZSIsIlByb3R</w:instrText>
          </w:r>
          <w:r>
            <w:rPr>
              <w:sz w:val="24"/>
              <w:szCs w:val="24"/>
              <w:lang w:val="en-US"/>
            </w:rPr>
            <w:instrText>lY3RlZCI6ZmFsc2UsIlNleCI6MCwiQ3JlYXRlZEJ5IjoiX0plbm55IiwiQ3JlYXRlZE9uIjoiMjAyMi0wNy0xOFQxMDoxMzoxNCIsIk1vZGlmaWVkQnkiOiJfSmVubnkiLCJJZCI6Ijg1NTRjOTVmLWEwZGUtNGMyOC1iZmI2LWI5Mzg2NTRkNjA5ZiIsIk1vZGlmaWVkT24iOiIyMDIyLTA3LTE4VDEwOjEzOjE0IiwiUHJvamVjdCI6eyIkcmV</w:instrText>
          </w:r>
          <w:r>
            <w:rPr>
              <w:sz w:val="24"/>
              <w:szCs w:val="24"/>
              <w:lang w:val="en-US"/>
            </w:rPr>
            <w:instrText>mIjoiOCJ9fSx7IiRpZCI6IjY3IiwiJHR5cGUiOiJTd2lzc0FjYWRlbWljLkNpdGF2aS5QZXJzb24sIFN3aXNzQWNhZGVtaWMuQ2l0YXZpIiwiRmlyc3ROYW1lIjoiQWxhc3RhaXIiLCJMYXN0TmFtZSI6IkRlbm5pc3RvbiIsIk1pZGRsZU5hbWUiOiJLLiIsIlByb3RlY3RlZCI6ZmFsc2UsIlNleCI6MiwiQ3JlYXRlZEJ5IjoiX0plbm55Iiw</w:instrText>
          </w:r>
          <w:r>
            <w:rPr>
              <w:sz w:val="24"/>
              <w:szCs w:val="24"/>
              <w:lang w:val="en-US"/>
            </w:rPr>
            <w:instrText>iQ3JlYXRlZE9uIjoiMjAyMi0wNy0xOFQxMDoxMzoxNCIsIk1vZGlmaWVkQnkiOiJfSmVubnkiLCJJZCI6IjU0YTY4NjVkLWIxNDQtNDNmNy1hMGI3LWU4Y2VhNTIyMDhjNyIsIk1vZGlmaWVkT24iOiIyMDIyLTA3LTE4VDEwOjEzOjE0IiwiUHJvamVjdCI6eyIkcmVmIjoiOCJ9fSx7IiRpZCI6IjY4IiwiJHR5cGUiOiJTd2lzc0FjYWRlbWl</w:instrText>
          </w:r>
          <w:r>
            <w:rPr>
              <w:sz w:val="24"/>
              <w:szCs w:val="24"/>
              <w:lang w:val="en-US"/>
            </w:rPr>
            <w:instrText>jLkNpdGF2aS5QZXJzb24sIFN3aXNzQWNhZGVtaWMuQ2l0YXZpIiwiRmlyc3ROYW1lIjoiUGVhcnNlIiwiTGFzdE5hbWUiOiJLZWFuZSIsIk1pZGRsZU5hbWUiOiJBLiIsIlByb3RlY3RlZCI6ZmFsc2UsIlNleCI6MCwiQ3JlYXRlZEJ5IjoiX0plbm55IiwiQ3JlYXRlZE9uIjoiMjAyMi0wNy0xOFQxMDoxMzoxNCIsIk1vZGlmaWVkQnkiOiJ</w:instrText>
          </w:r>
          <w:r>
            <w:rPr>
              <w:sz w:val="24"/>
              <w:szCs w:val="24"/>
              <w:lang w:val="en-US"/>
            </w:rPr>
            <w:instrText>fSmVubnkiLCJJZCI6IjhiYzdkMjZiLTU3ZjQtNGVjOC05OTMwLTdiOTU1NWEyNTUwNyIsIk1vZGlmaWVkT24iOiIyMDIyLTA3LTE4VDEwOjEzOjE0IiwiUHJvamVjdCI6eyIkcmVmIjoiOCJ9fSx7IiRpZCI6IjY5IiwiJHR5cGUiOiJTd2lzc0FjYWRlbWljLkNpdGF2aS5QZXJzb24sIFN3aXNzQWNhZGVtaWMuQ2l0YXZpIiwiRmlyc3ROYW1</w:instrText>
          </w:r>
          <w:r>
            <w:rPr>
              <w:sz w:val="24"/>
              <w:szCs w:val="24"/>
              <w:lang w:val="en-US"/>
            </w:rPr>
            <w:instrText>lIjoiS3Jpc2huYXJhamFoIiwiTGFzdE5hbWUiOiJOaXJhbnRoYXJha3VtYXIiLCJQcm90ZWN0ZWQiOmZhbHNlLCJTZXgiOjAsIkNyZWF0ZWRCeSI6Il9KZW5ueSIsIkNyZWF0ZWRPbiI6IjIwMjItMDctMThUMTA6MTM6MTQiLCJNb2RpZmllZEJ5IjoiX0plbm55IiwiSWQiOiIwYjgyOTQ5YS0yMTU4LTRkMDYtOGJkNS1kOTNmN2VkNDRiNDg</w:instrText>
          </w:r>
          <w:r>
            <w:rPr>
              <w:sz w:val="24"/>
              <w:szCs w:val="24"/>
              <w:lang w:val="en-US"/>
            </w:rPr>
            <w:instrText>iLCJNb2RpZmllZE9uIjoiMjAyMi0wNy0xOFQxMDoxMzoxNCIsIlByb2plY3QiOnsiJHJlZiI6IjgifX1dLCJDaXRhdGlvbktleVVwZGF0ZVR5cGUiOjAsIkNvbGxhYm9yYXRvcnMiOltdLCJEYXRlMiI6IjAzLjAyLjIwMjIiLCJEb2kiOiIxMC4xMTM2L2Jqb3BodGhhbG1vbC0yMDIxLTMxOTY0MSIsIkVkaXRvcnMiOltdLCJFdmFsdWF0aW9</w:instrText>
          </w:r>
          <w:r>
            <w:rPr>
              <w:sz w:val="24"/>
              <w:szCs w:val="24"/>
              <w:lang w:val="en-US"/>
            </w:rPr>
            <w:instrText>uQ29tcGxleGl0eSI6MCwiRXZhbHVhdGlvblNvdXJjZVRleHRGb3JtYXQiOjAsIkdyb3VwcyI6W10sIkhhc0xhYmVsMSI6ZmFsc2UsIkhhc0xhYmVsMiI6ZmFsc2UsIktleXdvcmRzIjpbXSwiTGFuZ3VhZ2UiOiJlbmciLCJMYW5ndWFnZUNvZGUiOiJlbiIsIkxvY2F0aW9ucyI6W3siJGlkIjoiNzAiLCIkdHlwZSI6IlN3aXNzQWNhZGVtaWM</w:instrText>
          </w:r>
          <w:r>
            <w:rPr>
              <w:sz w:val="24"/>
              <w:szCs w:val="24"/>
              <w:lang w:val="en-US"/>
            </w:rPr>
            <w:instrText>uQ2l0YXZpLkxvY2F0aW9uLCBTd2lzc0FjYWRlbWljLkNpdGF2aSIsIkFkZHJlc3MiOnsiJGlkIjoiNzEiLCIkdHlwZSI6IlN3aXNzQWNhZGVtaWMuQ2l0YXZpLkxpbmtlZFJlc291cmNlLCBTd2lzc0FjYWRlbWljLkNpdGF2aSIsIkxpbmtlZFJlc291cmNlVHlwZSI6NSwiT3JpZ2luYWxTdHJpbmciOiIxMC4xMTM2L2Jqb3BodGhhbG1vbC0</w:instrText>
          </w:r>
          <w:r>
            <w:rPr>
              <w:sz w:val="24"/>
              <w:szCs w:val="24"/>
              <w:lang w:val="en-US"/>
            </w:rPr>
            <w:instrText>yMDIxLTMxOTY0MSIsIlVyaVN0cmluZyI6Imh0dHBzOi8vZG9pLm9yZy8xMC4xMTM2L2Jqb3BodGhhbG1vbC0yMDIxLTMxOTY0MSIsIkxpbmtlZFJlc291cmNlU3RhdHVzIjo4LCJQcm9wZXJ0aWVzIjp7IiRpZCI6IjcyIiwiJHR5cGUiOiJTd2lzc0FjYWRlbWljLkNpdGF2aS5MaW5rZWRSZXNvdXJjZVByb3BlcnRpZXMsIFN3aXNzQWNhZGV</w:instrText>
          </w:r>
          <w:r>
            <w:rPr>
              <w:sz w:val="24"/>
              <w:szCs w:val="24"/>
              <w:lang w:val="en-US"/>
            </w:rPr>
            <w:instrText>taWMuQ2l0YXZpIn0sIlN5bmNGb2xkZXJUeXBlIjowLCJJc0xvY2FsQ2xvdWRQcm9qZWN0RmlsZUxpbmsiOmZhbHNlLCJJc0Nsb3VkUmVzdG9yZSI6ZmFsc2UsIklzQ2xvdWRDb3B5IjpmYWxzZSwiQXR0YWNobWVudEZvbGRlcldhc0luRmFsbGJhY2tNb2RlIjpmYWxzZX0sIkFubm90YXRpb25zIjpbXSwiTG9jYXRpb25UeXBlIjowLCJNaXJ</w:instrText>
          </w:r>
          <w:r>
            <w:rPr>
              <w:sz w:val="24"/>
              <w:szCs w:val="24"/>
              <w:lang w:val="en-US"/>
            </w:rPr>
            <w:instrText>yb3JzUmVmZXJlbmNlUHJvcGVydHlJZCI6MTI4LCJDcmVhdGVkQnkiOiJfSmVubnkiLCJDcmVhdGVkT24iOiIyMDIyLTA3LTE4VDEwOjEzOjE0IiwiTW9kaWZpZWRCeSI6Il9KZW5ueSIsIklkIjoiZWE4OTI5ZmQtZGQwYi00NzdiLTg0OGEtYjkxN2NmZGY4NmJkIiwiTW9kaWZpZWRPbiI6IjIwMjItMDctMThUMTA6MTM6MTQiLCJQcm9qZWN</w:instrText>
          </w:r>
          <w:r>
            <w:rPr>
              <w:sz w:val="24"/>
              <w:szCs w:val="24"/>
              <w:lang w:val="en-US"/>
            </w:rPr>
            <w:instrText>0Ijp7IiRyZWYiOiI4In19LHsiJGlkIjoiNzMiLCIkdHlwZSI6IlN3aXNzQWNhZGVtaWMuQ2l0YXZpLkxvY2F0aW9uLCBTd2lzc0FjYWRlbWljLkNpdGF2aSIsIkFkZHJlc3MiOnsiJGlkIjoiNzQiLCIkdHlwZSI6IlN3aXNzQWNhZGVtaWMuQ2l0YXZpLkxpbmtlZFJlc291cmNlLCBTd2lzc0FjYWRlbWljLkNpdGF2aSIsIkxpbmtlZFJlc29</w:instrText>
          </w:r>
          <w:r>
            <w:rPr>
              <w:sz w:val="24"/>
              <w:szCs w:val="24"/>
              <w:lang w:val="en-US"/>
            </w:rPr>
            <w:instrText>1cmNlVHlwZSI6NSwiT3JpZ2luYWxTdHJpbmciOiIzNTExNTMwMSIsIlVyaVN0cmluZyI6Imh0dHA6Ly93d3cubmNiaS5ubG0ubmloLmdvdi9wdWJtZWQvMzUxMTUzMDEiLCJMaW5rZWRSZXNvdXJjZVN0YXR1cyI6OCwiUHJvcGVydGllcyI6eyIkaWQiOiI3NSIsIiR0eXBlIjoiU3dpc3NBY2FkZW1pYy5DaXRhdmkuTGlua2VkUmVzb3VyY2V</w:instrText>
          </w:r>
          <w:r>
            <w:rPr>
              <w:sz w:val="24"/>
              <w:szCs w:val="24"/>
              <w:lang w:val="en-US"/>
            </w:rPr>
            <w:instrText>Qcm9wZXJ0aWVzLCBTd2lzc0FjYWRlbWljLkNpdGF2aSJ9LCJTeW5jRm9sZGVyVHlwZSI6MCwiSXNMb2NhbENsb3VkUHJvamVjdEZpbGVMaW5rIjpmYWxzZSwiSXNDbG91ZFJlc3RvcmUiOmZhbHNlLCJJc0Nsb3VkQ29weSI6ZmFsc2UsIkF0dGFjaG1lbnRGb2xkZXJXYXNJbkZhbGxiYWNrTW9kZSI6ZmFsc2V9LCJBbm5vdGF0aW9ucyI6W10</w:instrText>
          </w:r>
          <w:r>
            <w:rPr>
              <w:sz w:val="24"/>
              <w:szCs w:val="24"/>
              <w:lang w:val="en-US"/>
            </w:rPr>
            <w:instrText>sIkxvY2F0aW9uVHlwZSI6MCwiTWlycm9yc1JlZmVyZW5jZVByb3BlcnR5SWQiOjE2NCwiQ3JlYXRlZEJ5IjoiX0plbm55IiwiQ3JlYXRlZE9uIjoiMjAyMi0wNy0xOFQxMDoxMzoxNCIsIk1vZGlmaWVkQnkiOiJfSmVubnkiLCJJZCI6IjQ3ZjBkMzZiLTc4MDMtNDQyOS05MzhjLTM3OTlhNTIxMjdmYSIsIk1vZGlmaWVkT24iOiIyMDIyLTA</w:instrText>
          </w:r>
          <w:r>
            <w:rPr>
              <w:sz w:val="24"/>
              <w:szCs w:val="24"/>
              <w:lang w:val="en-US"/>
            </w:rPr>
            <w:instrText>3LTE4VDEwOjEzOjE0IiwiUHJvamVjdCI6eyIkcmVmIjoiOCJ9fV0sIk9yZ2FuaXphdGlvbnMiOltdLCJPdGhlcnNJbnZvbHZlZCI6W10sIlBhZ2VSYW5nZSI6IjxzcD5cclxuICA8bj4xPC9uPlxyXG4gIDxpbj50cnVlPC9pbj5cclxuICA8b3M+MTwvb3M+XHJcbiAgPHBzPjE8L3BzPlxyXG48L3NwPlxyXG48ZXA+XHJcbiAgPG4+Nzwvbj5</w:instrText>
          </w:r>
          <w:r>
            <w:rPr>
              <w:sz w:val="24"/>
              <w:szCs w:val="24"/>
              <w:lang w:val="en-US"/>
            </w:rPr>
            <w:instrText>cclxuICA8aW4+dHJ1ZTwvaW4+XHJcbiAgPG9zPjc8L29zPlxyXG4gIDxwcz43PC9wcz5cclxuPC9lcD5cclxuPG9zPjEtNzwvb3M+IiwiUGVyaW9kaWNhbCI6eyIkaWQiOiI3NiIsIiR0eXBlIjoiU3dpc3NBY2FkZW1pYy5DaXRhdmkuUGVyaW9kaWNhbCwgU3dpc3NBY2FkZW1pYy5DaXRhdmkiLCJFaXNzbiI6IjE0NjgtMjA3OSIsIk5hbWU</w:instrText>
          </w:r>
          <w:r>
            <w:rPr>
              <w:sz w:val="24"/>
              <w:szCs w:val="24"/>
              <w:lang w:val="en-US"/>
            </w:rPr>
            <w:instrText>iOiJUaGUgQnJpdGlzaCBqb3VybmFsIG9mIG9waHRoYWxtb2xvZ3kiLCJQYWdpbmF0aW9uIjowLCJQcm90ZWN0ZWQiOmZhbHNlLCJVc2VyQWJicmV2aWF0aW9uMSI6IkJyIEogT3BodGhhbG1vbCIsIkNyZWF0ZWRCeSI6Il9KZW5ueSIsIkNyZWF0ZWRPbiI6IjIwMjItMDctMThUMTA6MTM6MTQiLCJNb2RpZmllZEJ5IjoiX0plbm55IiwiSWQ</w:instrText>
          </w:r>
          <w:r>
            <w:rPr>
              <w:sz w:val="24"/>
              <w:szCs w:val="24"/>
              <w:lang w:val="en-US"/>
            </w:rPr>
            <w:instrText>iOiIwYzUzMGY1MC0wNmFlLTQyNjMtODQyYy1mMTg1MmE3ODQwZmYiLCJNb2RpZmllZE9uIjoiMjAyMi0wNy0xOFQxMDoxMzoxNCIsIlByb2plY3QiOnsiJHJlZiI6IjgifX0sIlB1Ymxpc2hlcnMiOltdLCJQdWJNZWRJZCI6IjM1MTE1MzAxIiwiUXVvdGF0aW9ucyI6W10sIlJhdGluZyI6MCwiUmVmZXJlbmNlVHlwZSI6IkpvdXJuYWxBcnR</w:instrText>
          </w:r>
          <w:r>
            <w:rPr>
              <w:sz w:val="24"/>
              <w:szCs w:val="24"/>
              <w:lang w:val="en-US"/>
            </w:rPr>
            <w:instrText>pY2xlIiwiU2hvcnRUaXRsZSI6Ikdva2hhbGUsIEFkZGVybGV5IGV0IGFsLiAyMDIyIOKAkyBNZXRmb3JtaW4gYW5kIHJpc2sgb2YgYWdlLXJlbGF0ZWQiLCJTaG9ydFRpdGxlVXBkYXRlVHlwZSI6MCwiU291cmNlT2ZCaWJsaW9ncmFwaGljSW5mb3JtYXRpb24iOiJQdWJNZWQiLCJTdGF0aWNJZHMiOlsiMWQwMzA2ODMtMzZhYi00YWYwLTk</w:instrText>
          </w:r>
          <w:r>
            <w:rPr>
              <w:sz w:val="24"/>
              <w:szCs w:val="24"/>
              <w:lang w:val="en-US"/>
            </w:rPr>
            <w:instrText>zZDMtOGJiNmI1MWM5MjAzIl0sIlRhYmxlT2ZDb250ZW50c0NvbXBsZXhpdHkiOjAsIlRhYmxlT2ZDb250ZW50c1NvdXJjZVRleHRGb3JtYXQiOjAsIlRhc2tzIjpbXSwiVGl0bGUiOiJNZXRmb3JtaW4gYW5kIHJpc2sgb2YgYWdlLXJlbGF0ZWQgbWFjdWxhciBkZWdlbmVyYXRpb24gaW4gaW5kaXZpZHVhbHMgd2l0aCB0eXBlIDIgZGlhYmV</w:instrText>
          </w:r>
          <w:r>
            <w:rPr>
              <w:sz w:val="24"/>
              <w:szCs w:val="24"/>
              <w:lang w:val="en-US"/>
            </w:rPr>
            <w:instrText>0ZXM6IGEgcmV0cm9zcGVjdGl2ZSBjb2hvcnQgc3R1ZHkiLCJUcmFuc2xhdG9ycyI6W10sIlllYXIiOiIyMDIyIiwiWWVhclJlc29sdmVkIjoiMjAyMiIsIkNyZWF0ZWRCeSI6Il9KZW5ueSIsIkNyZWF0ZWRPbiI6IjIwMjItMDctMThUMTA6MTM6MTQiLCJNb2RpZmllZEJ5IjoiX0plbm55IiwiSWQiOiIwM2NlNjA4YS1kNTVmLTQwOWUtYjZ</w:instrText>
          </w:r>
          <w:r>
            <w:rPr>
              <w:sz w:val="24"/>
              <w:szCs w:val="24"/>
              <w:lang w:val="en-US"/>
            </w:rPr>
            <w:instrText>lNy1hYzc3YjFjZDBiNDQiLCJNb2RpZmllZE9uIjoiMjAyMi0xMC0zMVQwODoxNjoyNSIsIlByb2plY3QiOnsiJHJlZiI6IjgifX0sIlVzZU51bWJlcmluZ1R5cGVPZlBhcmVudERvY3VtZW50IjpmYWxzZX0seyIkaWQiOiI3NyIsIiR0eXBlIjoiU3dpc3NBY2FkZW1pYy5DaXRhdmkuQ2l0YXRpb25zLldvcmRQbGFjZWhvbGRlckVudHJ5LCB</w:instrText>
          </w:r>
          <w:r>
            <w:rPr>
              <w:sz w:val="24"/>
              <w:szCs w:val="24"/>
              <w:lang w:val="en-US"/>
            </w:rPr>
            <w:instrText>Td2lzc0FjYWRlbWljLkNpdGF2aSIsIklkIjoiYTMyNmQ0YTItZTAxOC00ZTRiLThiYjMtYmFlMzU4NDllZmE3IiwiUmFuZ2VTdGFydCI6MywiUmFuZ2VMZW5ndGgiOjQsIlJlZmVyZW5jZUlkIjoiYzAzMjY5ZmYtODZjOC00NDRiLTg0NjAtMzhmNWE3MzViY2Y2IiwiUGFnZVJhbmdlIjp7IiRpZCI6Ijc4IiwiJHR5cGUiOiJTd2lzc0FjYWR</w:instrText>
          </w:r>
          <w:r>
            <w:rPr>
              <w:sz w:val="24"/>
              <w:szCs w:val="24"/>
              <w:lang w:val="en-US"/>
            </w:rPr>
            <w:instrText>lbWljLlBhZ2VSYW5nZSwgU3dpc3NBY2FkZW1pYyIsIkVuZFBhZ2UiOnsiJGlkIjoiNzkiLCIkdHlwZSI6IlN3aXNzQWNhZGVtaWMuUGFnZU51bWJlciwgU3dpc3NBY2FkZW1pYyIsIklzRnVsbHlOdW1lcmljIjpmYWxzZSwiTnVtYmVyaW5nVHlwZSI6MCwiTnVtZXJhbFN5c3RlbSI6MH0sIk51bWJlcmluZ1R5cGUiOjAsIk51bWVyYWxTeXN</w:instrText>
          </w:r>
          <w:r>
            <w:rPr>
              <w:sz w:val="24"/>
              <w:szCs w:val="24"/>
              <w:lang w:val="en-US"/>
            </w:rPr>
            <w:instrText>0ZW0iOjAsIlN0YXJ0UGFnZSI6eyIkaWQiOiI4MCIsIiR0eXBlIjoiU3dpc3NBY2FkZW1pYy5QYWdlTnVtYmVyLCBTd2lzc0FjYWRlbWljIiwiSXNGdWxseU51bWVyaWMiOmZhbHNlLCJOdW1iZXJpbmdUeXBlIjowLCJOdW1lcmFsU3lzdGVtIjowfX0sIlJlZmVyZW5jZSI6eyIkaWQiOiI4MSIsIiR0eXBlIjoiU3dpc3NBY2FkZW1pYy5DaXR</w:instrText>
          </w:r>
          <w:r>
            <w:rPr>
              <w:sz w:val="24"/>
              <w:szCs w:val="24"/>
              <w:lang w:val="en-US"/>
            </w:rPr>
            <w:instrText>hdmkuUmVmZXJlbmNlLCBTd2lzc0FjYWRlbWljLkNpdGF2aSIsIkFic3RyYWN0Q29tcGxleGl0eSI6MCwiQWJzdHJhY3RTb3VyY2VUZXh0Rm9ybWF0IjowLCJBdXRob3JzIjpbeyIkaWQiOiI4MiIsIiR0eXBlIjoiU3dpc3NBY2FkZW1pYy5DaXRhdmkuUGVyc29uLCBTd2lzc0FjYWRlbWljLkNpdGF2aSIsIkZpcnN0TmFtZSI6IkVtaWx5Iiw</w:instrText>
          </w:r>
          <w:r>
            <w:rPr>
              <w:sz w:val="24"/>
              <w:szCs w:val="24"/>
              <w:lang w:val="en-US"/>
            </w:rPr>
            <w:instrText>iTGFzdE5hbWUiOiJFdG9uIiwiTWlkZGxlTmFtZSI6IkEuIiwiUHJvdGVjdGVkIjpmYWxzZSwiU2V4IjoxLCJDcmVhdGVkQnkiOiJfSmVubnkiLCJDcmVhdGVkT24iOiIyMDIyLTA3LTE4VDEwOjEzOjE0IiwiTW9kaWZpZWRCeSI6Il9KZW5ueSIsIklkIjoiNGJmMzM3M2YtZWNiMi00ZDZjLWE1ZWUtZWYxOTI1MDQyYTAzIiwiTW9kaWZpZWR</w:instrText>
          </w:r>
          <w:r>
            <w:rPr>
              <w:sz w:val="24"/>
              <w:szCs w:val="24"/>
              <w:lang w:val="en-US"/>
            </w:rPr>
            <w:instrText>PbiI6IjIwMjItMDctMThUMTA6MTM6MTQiLCJQcm9qZWN0Ijp7IiRyZWYiOiI4In19LHsiJGlkIjoiODMiLCIkdHlwZSI6IlN3aXNzQWNhZGVtaWMuQ2l0YXZpLlBlcnNvbiwgU3dpc3NBY2FkZW1pYy5DaXRhdmkiLCJGaXJzdE5hbWUiOiJUaG9tYXMiLCJMYXN0TmFtZSI6Ild1YmJlbiIsIk1pZGRsZU5hbWUiOiJKLiIsIlByb3RlY3RlZCI</w:instrText>
          </w:r>
          <w:r>
            <w:rPr>
              <w:sz w:val="24"/>
              <w:szCs w:val="24"/>
              <w:lang w:val="en-US"/>
            </w:rPr>
            <w:instrText>6ZmFsc2UsIlNleCI6MiwiQ3JlYXRlZEJ5IjoiX0plbm55IiwiQ3JlYXRlZE9uIjoiMjAyMi0wNy0xOFQxMDoxMzoxNCIsIk1vZGlmaWVkQnkiOiJfSmVubnkiLCJJZCI6IjlhOTA2OWUwLTA2NWQtNGU1MS04NWJjLTNjNjgyZjMxNGZhZSIsIk1vZGlmaWVkT24iOiIyMDIyLTA3LTE4VDEwOjEzOjE0IiwiUHJvamVjdCI6eyIkcmVmIjoiOCJ</w:instrText>
          </w:r>
          <w:r>
            <w:rPr>
              <w:sz w:val="24"/>
              <w:szCs w:val="24"/>
              <w:lang w:val="en-US"/>
            </w:rPr>
            <w:instrText>9fSx7IiRpZCI6Ijg0IiwiJHR5cGUiOiJTd2lzc0FjYWRlbWljLkNpdGF2aS5QZXJzb24sIFN3aXNzQWNhZGVtaWMuQ2l0YXZpIiwiRmlyc3ROYW1lIjoiQ2FncmkiLCJMYXN0TmFtZSI6IkJlc2lybGkiLCJNaWRkbGVOYW1lIjoiRy4iLCJQcm90ZWN0ZWQiOmZhbHNlLCJTZXgiOjAsIkNyZWF0ZWRCeSI6Il9KZW5ueSIsIkNyZWF0ZWRPbiI</w:instrText>
          </w:r>
          <w:r>
            <w:rPr>
              <w:sz w:val="24"/>
              <w:szCs w:val="24"/>
              <w:lang w:val="en-US"/>
            </w:rPr>
            <w:instrText>6IjIwMjItMDctMThUMTA6MTM6MTQiLCJNb2RpZmllZEJ5IjoiX0plbm55IiwiSWQiOiJlNjNiZWU0Zi1mMDJjLTQyYmQtYTcxYy1hYWYzNDFmMDNhMDAiLCJNb2RpZmllZE9uIjoiMjAyMi0wNy0xOFQxMDoxMzoxNCIsIlByb2plY3QiOnsiJHJlZiI6IjgifX0seyIkaWQiOiI4NSIsIiR0eXBlIjoiU3dpc3NBY2FkZW1pYy5DaXRhdmkuUGV</w:instrText>
          </w:r>
          <w:r>
            <w:rPr>
              <w:sz w:val="24"/>
              <w:szCs w:val="24"/>
              <w:lang w:val="en-US"/>
            </w:rPr>
            <w:instrText>yc29uLCBTd2lzc0FjYWRlbWljLkNpdGF2aSIsIkZpcnN0TmFtZSI6IlBlaXlpbmciLCJMYXN0TmFtZSI6Ikh1YSIsIlByb3RlY3RlZCI6ZmFsc2UsIlNleCI6MCwiQ3JlYXRlZEJ5IjoiX0plbm55IiwiQ3JlYXRlZE9uIjoiMjAyMi0wNy0xOFQxMDoxMzoxNCIsIk1vZGlmaWVkQnkiOiJfSmVubnkiLCJJZCI6Ijg0YTdiNTU2LTA2ZGItNGI</w:instrText>
          </w:r>
          <w:r>
            <w:rPr>
              <w:sz w:val="24"/>
              <w:szCs w:val="24"/>
              <w:lang w:val="en-US"/>
            </w:rPr>
            <w:instrText>2ZC05MjM4LTcyOGUzYjVmM2ZkNyIsIk1vZGlmaWVkT24iOiIyMDIyLTA3LTE4VDEwOjEzOjE0IiwiUHJvamVjdCI6eyIkcmVmIjoiOCJ9fSx7IiRpZCI6Ijg2IiwiJHR5cGUiOiJTd2lzc0FjYWRlbWljLkNpdGF2aS5QZXJzb24sIFN3aXNzQWNhZGVtaWMuQ2l0YXZpIiwiRmlyc3ROYW1lIjoiQnJlbmRhbiIsIkxhc3ROYW1lIjoiTWNHZWV</w:instrText>
          </w:r>
          <w:r>
            <w:rPr>
              <w:sz w:val="24"/>
              <w:szCs w:val="24"/>
              <w:lang w:val="en-US"/>
            </w:rPr>
            <w:instrText>oYW4iLCJQcm90ZWN0ZWQiOmZhbHNlLCJTZXgiOjIsIkNyZWF0ZWRCeSI6Il9KZW5ueSIsIkNyZWF0ZWRPbiI6IjIwMjItMDctMThUMTA6MTM6MTQiLCJNb2RpZmllZEJ5IjoiX0plbm55IiwiSWQiOiJkNTBlNGExZC0yYTUxLTRiZGItOWVjMS0zZmM2MjczMTA5MmMiLCJNb2RpZmllZE9uIjoiMjAyMi0wNy0xOFQxMDoxMzoxNCIsIlByb2p</w:instrText>
          </w:r>
          <w:r>
            <w:rPr>
              <w:sz w:val="24"/>
              <w:szCs w:val="24"/>
              <w:lang w:val="en-US"/>
            </w:rPr>
            <w:instrText>lY3QiOnsiJHJlZiI6IjgifX0seyIkaWQiOiI4NyIsIiR0eXBlIjoiU3dpc3NBY2FkZW1pYy5DaXRhdmkuUGVyc29uLCBTd2lzc0FjYWRlbWljLkNpdGF2aSIsIkZpcnN0TmFtZSI6IkJyaWFuIiwiTGFzdE5hbWUiOiJWYW5kZXJCZWVrIiwiTWlkZGxlTmFtZSI6IkwuIiwiUHJvdGVjdGVkIjpmYWxzZSwiU2V4IjoyLCJDcmVhdGVkQnkiOiJ</w:instrText>
          </w:r>
          <w:r>
            <w:rPr>
              <w:sz w:val="24"/>
              <w:szCs w:val="24"/>
              <w:lang w:val="en-US"/>
            </w:rPr>
            <w:instrText>fSmVubnkiLCJDcmVhdGVkT24iOiIyMDIyLTA3LTE4VDEwOjEzOjE0IiwiTW9kaWZpZWRCeSI6Il9KZW5ueSIsIklkIjoiZGMyN2JiNmEtM2JkYi00YTk3LTkzMzItOTg3YTgwNjdjNjhlIiwiTW9kaWZpZWRPbiI6IjIwMjItMDctMThUMTA6MTM6MTQiLCJQcm9qZWN0Ijp7IiRyZWYiOiI4In19XSwiQ2l0YXRpb25LZXlVcGRhdGVUeXBlIjo</w:instrText>
          </w:r>
          <w:r>
            <w:rPr>
              <w:sz w:val="24"/>
              <w:szCs w:val="24"/>
              <w:lang w:val="en-US"/>
            </w:rPr>
            <w:instrText>wLCJDb2xsYWJvcmF0b3JzIjpbXSwiQ292ZXJQYXRoIjp7IiRpZCI6Ijg4IiwiJHR5cGUiOiJTd2lzc0FjYWRlbWljLkNpdGF2aS5MaW5rZWRSZXNvdXJjZSwgU3dpc3NBY2FkZW1pYy5DaXRhdmkiLCJMaW5rZWRSZXNvdXJjZVR5cGUiOjEsIlVyaVN0cmluZyI6IkV0b24sIFd1YmJlbiBldCBhbCAyMDIyIC0gQXNzb2NpYXRpb24gb2YgbWV</w:instrText>
          </w:r>
          <w:r>
            <w:rPr>
              <w:sz w:val="24"/>
              <w:szCs w:val="24"/>
              <w:lang w:val="en-US"/>
            </w:rPr>
            <w:instrText>0Zm9ybWluIGFuZCBkZXZlbG9wbWVudC5qcGciLCJMaW5rZWRSZXNvdXJjZVN0YXR1cyI6OCwiUHJvcGVydGllcyI6eyIkaWQiOiI4OSIsIiR0eXBlIjoiU3dpc3NBY2FkZW1pYy5DaXRhdmkuTGlua2VkUmVzb3VyY2VQcm9wZXJ0aWVzLCBTd2lzc0FjYWRlbWljLkNpdGF2aSJ9LCJTeW5jRm9sZGVyVHlwZSI6MCwiSXNMb2NhbENsb3VkUHJ</w:instrText>
          </w:r>
          <w:r>
            <w:rPr>
              <w:sz w:val="24"/>
              <w:szCs w:val="24"/>
              <w:lang w:val="en-US"/>
            </w:rPr>
            <w:instrText>vamVjdEZpbGVMaW5rIjpmYWxzZSwiSXNDbG91ZFJlc3RvcmUiOmZhbHNlLCJJc0Nsb3VkQ29weSI6ZmFsc2UsIkF0dGFjaG1lbnRGb2xkZXJXYXNJbkZhbGxiYWNrTW9kZSI6ZmFsc2V9LCJEYXRlMiI6IjE5LjAyLjIwMjEiLCJEb2kiOiIxMC4xMTc3LzExMjA2NzIxMjE5OTcyODgiLCJFZGl0b3JzIjpbXSwiRXZhbHVhdGlvbkNvbXBsZXh</w:instrText>
          </w:r>
          <w:r>
            <w:rPr>
              <w:sz w:val="24"/>
              <w:szCs w:val="24"/>
              <w:lang w:val="en-US"/>
            </w:rPr>
            <w:instrText>pdHkiOjAsIkV2YWx1YXRpb25Tb3VyY2VUZXh0Rm9ybWF0IjowLCJHcm91cHMiOltdLCJIYXNMYWJlbDEiOmZhbHNlLCJIYXNMYWJlbDIiOmZhbHNlLCJLZXl3b3JkcyI6W10sIkxhbmd1YWdlIjoiZW5nIiwiTGFuZ3VhZ2VDb2RlIjoiZW4iLCJMb2NhdGlvbnMiOlt7IiRpZCI6IjkwIiwiJHR5cGUiOiJTd2lzc0FjYWRlbWljLkNpdGF2aS5</w:instrText>
          </w:r>
          <w:r>
            <w:rPr>
              <w:sz w:val="24"/>
              <w:szCs w:val="24"/>
              <w:lang w:val="en-US"/>
            </w:rPr>
            <w:instrText>Mb2NhdGlvbiwgU3dpc3NBY2FkZW1pYy5DaXRhdmkiLCJBZGRyZXNzIjp7IiRpZCI6IjkxIiwiJHR5cGUiOiJTd2lzc0FjYWRlbWljLkNpdGF2aS5MaW5rZWRSZXNvdXJjZSwgU3dpc3NBY2FkZW1pYy5DaXRhdmkiLCJMaW5rZWRSZXNvdXJjZVR5cGUiOjUsIk9yaWdpbmFsU3RyaW5nIjoiMzM2MDc5MzAiLCJVcmlTdHJpbmciOiJodHRwOi8</w:instrText>
          </w:r>
          <w:r>
            <w:rPr>
              <w:sz w:val="24"/>
              <w:szCs w:val="24"/>
              <w:lang w:val="en-US"/>
            </w:rPr>
            <w:instrText>vd3d3Lm5jYmkubmxtLm5paC5nb3YvcHVibWVkLzMzNjA3OTMwIiwiTGlua2VkUmVzb3VyY2VTdGF0dXMiOjgsIlByb3BlcnRpZXMiOnsiJGlkIjoiOTIiLCIkdHlwZSI6IlN3aXNzQWNhZGVtaWMuQ2l0YXZpLkxpbmtlZFJlc291cmNlUHJvcGVydGllcywgU3dpc3NBY2FkZW1pYy5DaXRhdmkifSwiU3luY0ZvbGRlclR5cGUiOjAsIklzTG9</w:instrText>
          </w:r>
          <w:r>
            <w:rPr>
              <w:sz w:val="24"/>
              <w:szCs w:val="24"/>
              <w:lang w:val="en-US"/>
            </w:rPr>
            <w:instrText>jYWxDbG91ZFByb2plY3RGaWxlTGluayI6ZmFsc2UsIklzQ2xvdWRSZXN0b3JlIjpmYWxzZSwiSXNDbG91ZENvcHkiOmZhbHNlLCJBdHRhY2htZW50Rm9sZGVyV2FzSW5GYWxsYmFja01vZGUiOmZhbHNlfSwiQW5ub3RhdGlvbnMiOltdLCJMb2NhdGlvblR5cGUiOjAsIk1pcnJvcnNSZWZlcmVuY2VQcm9wZXJ0eUlkIjoxNjQsIkNyZWF0ZWR</w:instrText>
          </w:r>
          <w:r>
            <w:rPr>
              <w:sz w:val="24"/>
              <w:szCs w:val="24"/>
              <w:lang w:val="en-US"/>
            </w:rPr>
            <w:instrText>CeSI6Il9KZW5ueSIsIkNyZWF0ZWRPbiI6IjIwMjItMDctMThUMTA6MTM6MTQiLCJNb2RpZmllZEJ5IjoiX0plbm55IiwiSWQiOiI5MTg5YjYwNC03MmViLTQ4NjAtOGQ0NC1jNjI1ZTY0Y2QxZjAiLCJNb2RpZmllZE9uIjoiMjAyMi0wNy0xOFQxMDoxMzoxNCIsIlByb2plY3QiOnsiJHJlZiI6IjgifX0seyIkaWQiOiI5MyIsIiR0eXBlIjo</w:instrText>
          </w:r>
          <w:r>
            <w:rPr>
              <w:sz w:val="24"/>
              <w:szCs w:val="24"/>
              <w:lang w:val="en-US"/>
            </w:rPr>
            <w:instrText>iU3dpc3NBY2FkZW1pYy5DaXRhdmkuTG9jYXRpb24sIFN3aXNzQWNhZGVtaWMuQ2l0YXZpIiwiQWRkcmVzcyI6eyIkaWQiOiI5NCIsIiR0eXBlIjoiU3dpc3NBY2FkZW1pYy5DaXRhdmkuTGlua2VkUmVzb3VyY2UsIFN3aXNzQWNhZGVtaWMuQ2l0YXZpIiwiTGlua2VkUmVzb3VyY2VUeXBlIjo1LCJPcmlnaW5hbFN0cmluZyI6IjEwLjExNzc</w:instrText>
          </w:r>
          <w:r>
            <w:rPr>
              <w:sz w:val="24"/>
              <w:szCs w:val="24"/>
              <w:lang w:val="en-US"/>
            </w:rPr>
            <w:instrText>vMTEyMDY3MjEyMTk5NzI4OCIsIlVyaVN0cmluZyI6Imh0dHBzOi8vZG9pLm9yZy8xMC4xMTc3LzExMjA2NzIxMjE5OTcyODgiLCJMaW5rZWRSZXNvdXJjZVN0YXR1cyI6OCwiUHJvcGVydGllcyI6eyIkaWQiOiI5NSIsIiR0eXBlIjoiU3dpc3NBY2FkZW1pYy5DaXRhdmkuTGlua2VkUmVzb3VyY2VQcm9wZXJ0aWVzLCBTd2lzc0FjYWRlbWl</w:instrText>
          </w:r>
          <w:r>
            <w:rPr>
              <w:sz w:val="24"/>
              <w:szCs w:val="24"/>
              <w:lang w:val="en-US"/>
            </w:rPr>
            <w:instrText>jLkNpdGF2aSJ9LCJTeW5jRm9sZGVyVHlwZSI6MCwiSXNMb2NhbENsb3VkUHJvamVjdEZpbGVMaW5rIjpmYWxzZSwiSXNDbG91ZFJlc3RvcmUiOmZhbHNlLCJJc0Nsb3VkQ29weSI6ZmFsc2UsIkF0dGFjaG1lbnRGb2xkZXJXYXNJbkZhbGxiYWNrTW9kZSI6ZmFsc2V9LCJBbm5vdGF0aW9ucyI6W10sIkxvY2F0aW9uVHlwZSI6MCwiTWlycm9</w:instrText>
          </w:r>
          <w:r>
            <w:rPr>
              <w:sz w:val="24"/>
              <w:szCs w:val="24"/>
              <w:lang w:val="en-US"/>
            </w:rPr>
            <w:instrText>yc1JlZmVyZW5jZVByb3BlcnR5SWQiOjEyOCwiQ3JlYXRlZEJ5IjoiX0plbm55IiwiQ3JlYXRlZE9uIjoiMjAyMi0wNy0xOFQxMDoxMzoxNCIsIk1vZGlmaWVkQnkiOiJfSmVubnkiLCJJZCI6ImQ2ODM1ZWZhLTgxZjYtNDA5ZC1iOGE5LWY3ZWNlN2VlZThiMCIsIk1vZGlmaWVkT24iOiIyMDIyLTA3LTE4VDEwOjEzOjE0IiwiUHJvamVjdCI</w:instrText>
          </w:r>
          <w:r>
            <w:rPr>
              <w:sz w:val="24"/>
              <w:szCs w:val="24"/>
              <w:lang w:val="en-US"/>
            </w:rPr>
            <w:instrText>6eyIkcmVmIjoiOCJ9fSx7IiRpZCI6Ijk2IiwiJHR5cGUiOiJTd2lzc0FjYWRlbWljLkNpdGF2aS5Mb2NhdGlvbiwgU3dpc3NBY2FkZW1pYy5DaXRhdmkiLCJBZGRyZXNzIjp7IiRpZCI6Ijk3IiwiJHR5cGUiOiJTd2lzc0FjYWRlbWljLkNpdGF2aS5MaW5rZWRSZXNvdXJjZSwgU3dpc3NBY2FkZW1pYy5DaXRhdmkiLCJMaW5rZWRSZXNvdXJ</w:instrText>
          </w:r>
          <w:r>
            <w:rPr>
              <w:sz w:val="24"/>
              <w:szCs w:val="24"/>
              <w:lang w:val="en-US"/>
            </w:rPr>
            <w:instrText>jZVR5cGUiOjUsIk9yaWdpbmFsU3RyaW5nIjoiUE1DODM3NDAwNCIsIlVyaVN0cmluZyI6Imh0dHBzOi8vd3d3Lm5jYmkubmxtLm5paC5nb3YvcG1jL2FydGljbGVzL1BNQzgzNzQwMDQiLCJMaW5rZWRSZXNvdXJjZVN0YXR1cyI6OCwiUHJvcGVydGllcyI6eyIkaWQiOiI5OCIsIiR0eXBlIjoiU3dpc3NBY2FkZW1pYy5DaXRhdmkuTGlua2V</w:instrText>
          </w:r>
          <w:r>
            <w:rPr>
              <w:sz w:val="24"/>
              <w:szCs w:val="24"/>
              <w:lang w:val="en-US"/>
            </w:rPr>
            <w:instrText>kUmVzb3VyY2VQcm9wZXJ0aWVzLCBTd2lzc0FjYWRlbWljLkNpdGF2aSJ9LCJTeW5jRm9sZGVyVHlwZSI6MCwiSXNMb2NhbENsb3VkUHJvamVjdEZpbGVMaW5rIjpmYWxzZSwiSXNDbG91ZFJlc3RvcmUiOmZhbHNlLCJJc0Nsb3VkQ29weSI6ZmFsc2UsIkF0dGFjaG1lbnRGb2xkZXJXYXNJbkZhbGxiYWNrTW9kZSI6ZmFsc2V9LCJBbm5vdGF</w:instrText>
          </w:r>
          <w:r>
            <w:rPr>
              <w:sz w:val="24"/>
              <w:szCs w:val="24"/>
              <w:lang w:val="en-US"/>
            </w:rPr>
            <w:instrText>0aW9ucyI6W10sIkxvY2F0aW9uVHlwZSI6MCwiTWlycm9yc1JlZmVyZW5jZVByb3BlcnR5SWQiOjIwOCwiQ3JlYXRlZEJ5IjoiX0plbm55IiwiQ3JlYXRlZE9uIjoiMjAyMi0wNy0xOFQxMDoxMzoxNCIsIk1vZGlmaWVkQnkiOiJfSmVubnkiLCJJZCI6Ijc4NGMzZjdlLTcwNjEtNDcxYS1iMzYyLTA1ZTk2NTQyZThjYSIsIk1vZGlmaWVkT24</w:instrText>
          </w:r>
          <w:r>
            <w:rPr>
              <w:sz w:val="24"/>
              <w:szCs w:val="24"/>
              <w:lang w:val="en-US"/>
            </w:rPr>
            <w:instrText>iOiIyMDIyLTA3LTE4VDEwOjEzOjE0IiwiUHJvamVjdCI6eyIkcmVmIjoiOCJ9fV0sIk51bWJlciI6IjEiLCJPcmdhbml6YXRpb25zIjpbXSwiT3RoZXJzSW52b2x2ZWQiOltdLCJQYWdlUmFuZ2UiOiI8c3A+XHJcbiAgPG4+NDE3PC9uPlxyXG4gIDxpbj50cnVlPC9pbj5cclxuICA8b3M+NDE3PC9vcz5cclxuICA8cHM+NDE3PC9wcz5cclx</w:instrText>
          </w:r>
          <w:r>
            <w:rPr>
              <w:sz w:val="24"/>
              <w:szCs w:val="24"/>
              <w:lang w:val="en-US"/>
            </w:rPr>
            <w:instrText>uPC9zcD5cclxuPGVwPlxyXG4gIDxuPjQyMzwvbj5cclxuICA8aW4+dHJ1ZTwvaW4+XHJcbiAgPG9zPjQyMzwvb3M+XHJcbiAgPHBzPjQyMzwvcHM+XHJcbjwvZXA+XHJcbjxvcz40MTctNDIzPC9vcz4iLCJQZXJpb2RpY2FsIjp7IiRpZCI6Ijk5IiwiJHR5cGUiOiJTd2lzc0FjYWRlbWljLkNpdGF2aS5QZXJpb2RpY2FsLCBTd2lzc0FjYWR</w:instrText>
          </w:r>
          <w:r>
            <w:rPr>
              <w:sz w:val="24"/>
              <w:szCs w:val="24"/>
              <w:lang w:val="en-US"/>
            </w:rPr>
            <w:instrText>lbWljLkNpdGF2aSIsIkVpc3NuIjoiMTcyNC02MDE2IiwiTmFtZSI6IkV1cm9wZWFuIGpvdXJuYWwgb2Ygb3BodGhhbG1vbG9neSIsIlBhZ2luYXRpb24iOjAsIlByb3RlY3RlZCI6ZmFsc2UsIlVzZXJBYmJyZXZpYXRpb24xIjoiRXVyIEogT3BodGhhbG1vbCIsIkNyZWF0ZWRCeSI6Il9KZW5ueSIsIkNyZWF0ZWRPbiI6IjIwMjItMDctMTh</w:instrText>
          </w:r>
          <w:r>
            <w:rPr>
              <w:sz w:val="24"/>
              <w:szCs w:val="24"/>
              <w:lang w:val="en-US"/>
            </w:rPr>
            <w:instrText>UMTA6MTM6MTQiLCJNb2RpZmllZEJ5IjoiX0plbm55IiwiSWQiOiJlMjQ2NTQzMi1iNDU0LTRlZTktYWZkYy03YmIzNTYwNmIxNTYiLCJNb2RpZmllZE9uIjoiMjAyMi0wNy0xOFQxMDoxMzoxNCIsIlByb2plY3QiOnsiJHJlZiI6IjgifX0sIlBtY0lkIjoiUE1DODM3NDAwNCIsIlB1Ymxpc2hlcnMiOltdLCJQdWJNZWRJZCI6IjMzNjA3OTM</w:instrText>
          </w:r>
          <w:r>
            <w:rPr>
              <w:sz w:val="24"/>
              <w:szCs w:val="24"/>
              <w:lang w:val="en-US"/>
            </w:rPr>
            <w:instrText>wIiwiUXVvdGF0aW9ucyI6W10sIlJhdGluZyI6MCwiUmVmZXJlbmNlVHlwZSI6IkpvdXJuYWxBcnRpY2xlIiwiU2hvcnRUaXRsZSI6IkV0b24sIFd1YmJlbiBldCBhbC4gMjAyMiDigJMgQXNzb2NpYXRpb24gb2YgbWV0Zm9ybWluIGFuZCBkZXZlbG9wbWVudCIsIlNob3J0VGl0bGVVcGRhdGVUeXBlIjowLCJTb3VyY2VPZkJpYmxpb2dyYXB</w:instrText>
          </w:r>
          <w:r>
            <w:rPr>
              <w:sz w:val="24"/>
              <w:szCs w:val="24"/>
              <w:lang w:val="en-US"/>
            </w:rPr>
            <w:instrText>oaWNJbmZvcm1hdGlvbiI6IlB1Yk1lZCIsIlN0YXRpY0lkcyI6WyJkYjczMmIzOC00NjEyLTQ0ODItOWIyNy0yZDMyYmE3MDkxNTUiXSwiVGFibGVPZkNvbnRlbnRzQ29tcGxleGl0eSI6MCwiVGFibGVPZkNvbnRlbnRzU291cmNlVGV4dEZvcm1hdCI6MCwiVGFza3MiOltdLCJUaXRsZSI6IkFzc29jaWF0aW9uIG9mIG1ldGZvcm1pbiBhbmQ</w:instrText>
          </w:r>
          <w:r>
            <w:rPr>
              <w:sz w:val="24"/>
              <w:szCs w:val="24"/>
              <w:lang w:val="en-US"/>
            </w:rPr>
            <w:instrText>gZGV2ZWxvcG1lbnQgb2YgZHJ5IGFnZS1yZWxhdGVkIG1hY3VsYXIgZGVnZW5lcmF0aW9uIGluIGEgVS5TLiBpbnN1cmFuY2UgY2xhaW1zIGRhdGFiYXNlIiwiVHJhbnNsYXRvcnMiOltdLCJWb2x1bWUiOiIzMiIsIlllYXIiOiIyMDIyIiwiWWVhclJlc29sdmVkIjoiMjAyMiIsIkNyZWF0ZWRCeSI6Il9KZW5ueSIsIkNyZWF0ZWRPbiI6IjI</w:instrText>
          </w:r>
          <w:r>
            <w:rPr>
              <w:sz w:val="24"/>
              <w:szCs w:val="24"/>
              <w:lang w:val="en-US"/>
            </w:rPr>
            <w:instrText>wMjItMDctMThUMTA6MTM6MTQiLCJNb2RpZmllZEJ5IjoiX0plbm55IiwiSWQiOiJjMDMyNjlmZi04NmM4LTQ0NGItODQ2MC0zOGY1YTczNWJjZjYiLCJNb2RpZmllZE9uIjoiMjAyMi0xMC0zMVQwODoxNjoyNSIsIlByb2plY3QiOnsiJHJlZiI6IjgifX0sIlVzZU51bWJlcmluZ1R5cGVPZlBhcmVudERvY3VtZW50IjpmYWxzZX1dLCJGb3J</w:instrText>
          </w:r>
          <w:r>
            <w:rPr>
              <w:sz w:val="24"/>
              <w:szCs w:val="24"/>
              <w:lang w:val="en-US"/>
            </w:rPr>
            <w:instrText>tYXR0ZWRUZXh0Ijp7IiRpZCI6IjEwMCIsIkNvdW50IjoxLCJUZXh0VW5pdHMiOlt7IiRpZCI6IjEwMSIsIkZvbnRTdHlsZSI6eyIkaWQiOiIxMDIiLCJOZXV0cmFsIjp0cnVlfSwiUmVhZGluZ09yZGVyIjoxLCJUZXh0IjoiKDQw4oCTNDMpIn1dfSwiVGFnIjoiQ2l0YXZpUGxhY2Vob2xkZXIjZDUwOGI3ODYtYzAxZi00MmEzLWJjMjMtNzJ</w:instrText>
          </w:r>
          <w:r>
            <w:rPr>
              <w:sz w:val="24"/>
              <w:szCs w:val="24"/>
              <w:lang w:val="en-US"/>
            </w:rPr>
            <w:instrText>mMjcxYWFiYjU4IiwiVGV4dCI6Iig0MOKAkzQzKSIsIldBSVZlcnNpb24iOiI2LjE0LjAuMCJ9}</w:instrText>
          </w:r>
          <w:r>
            <w:rPr>
              <w:sz w:val="24"/>
              <w:szCs w:val="24"/>
              <w:lang w:val="en-US"/>
            </w:rPr>
            <w:fldChar w:fldCharType="separate"/>
          </w:r>
          <w:r>
            <w:rPr>
              <w:sz w:val="24"/>
              <w:szCs w:val="24"/>
              <w:lang w:val="en-US"/>
            </w:rPr>
            <w:t>(40–43)</w:t>
          </w:r>
          <w:r>
            <w:rPr>
              <w:sz w:val="24"/>
              <w:szCs w:val="24"/>
              <w:lang w:val="en-US"/>
            </w:rPr>
            <w:fldChar w:fldCharType="end"/>
          </w:r>
        </w:sdtContent>
      </w:sdt>
      <w:r>
        <w:rPr>
          <w:sz w:val="24"/>
          <w:szCs w:val="24"/>
          <w:lang w:val="en-US"/>
        </w:rPr>
        <w:t xml:space="preserve">, two were case-control studies </w:t>
      </w:r>
      <w:sdt>
        <w:sdtPr>
          <w:rPr>
            <w:sz w:val="24"/>
            <w:szCs w:val="24"/>
            <w:lang w:val="en-US"/>
          </w:rPr>
          <w:alias w:val="To edit, see citavi.com/edit"/>
          <w:tag w:val="CitaviPlaceholder#91a01b18-2303-4cc9-ba8e-b6327b985f7c"/>
          <w:id w:val="-810008556"/>
          <w:placeholder>
            <w:docPart w:val="1936494BFCDF430A89A1CAC60CF7344D"/>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w:instrText>
          </w:r>
          <w:r>
            <w:rPr>
              <w:sz w:val="24"/>
              <w:szCs w:val="24"/>
              <w:lang w:val="en-US"/>
            </w:rPr>
            <w:instrText>F2aSIsIkVudHJpZXMiOlt7IiRpZCI6IjIiLCIkdHlwZSI6IlN3aXNzQWNhZGVtaWMuQ2l0YXZpLkNpdGF0aW9ucy5Xb3JkUGxhY2Vob2xkZXJFbnRyeSwgU3dpc3NBY2FkZW1pYy5DaXRhdmkiLCJJZCI6ImU4NGQwZGUxLTI4NTYtNDlmYi05YjE1LTZkMzYwZTQ0YzNmNiIsIlJhbmdlTGVuZ3RoIjozLCJSZWZlcmVuY2VJZCI6IjRkNDQ0Mj</w:instrText>
          </w:r>
          <w:r>
            <w:rPr>
              <w:sz w:val="24"/>
              <w:szCs w:val="24"/>
              <w:lang w:val="en-US"/>
            </w:rPr>
            <w:instrText>MxLTQyMDctNGI1Mi1iMzgxLTNjNTgxMzY2ZTU4MiIsIlBhZ2VSYW5nZSI6eyIkaWQiOiIzIiwiJHR5cGUiOiJTd2lzc0FjYWRlbWljLlBhZ2VSYW5nZSwgU3dpc3NBY2FkZW1pYyIsIkVuZFBhZ2UiOnsiJGlkIjoiNCIsIiR0eXBlIjoiU3dpc3NBY2FkZW1pYy5QYWdlTnVtYmVyLCBTd2lzc0FjYWRlbWljIiwiSXNGdWxseU51bWVyaWMiOm</w:instrText>
          </w:r>
          <w:r>
            <w:rPr>
              <w:sz w:val="24"/>
              <w:szCs w:val="24"/>
              <w:lang w:val="en-US"/>
            </w:rPr>
            <w:instrText>ZhbHNlLCJOdW1iZXJpbmdUeXBlIjowLCJOdW1lcmFsU3lzdGVtIjowfSwiTnVtYmVyaW5nVHlwZSI6MCwiTnVtZXJhbFN5c3RlbSI6MCwiU3RhcnRQYWdlIjp7IiRpZCI6IjUiLCIkdHlwZSI6IlN3aXNzQWNhZGVtaWMuUGFnZU51bWJlciwgU3dpc3NBY2FkZW1pYyIsIklzRnVsbHlOdW1lcmljIjpmYWxzZSwiTnVtYmVyaW5nVHlwZSI6MC</w:instrText>
          </w:r>
          <w:r>
            <w:rPr>
              <w:sz w:val="24"/>
              <w:szCs w:val="24"/>
              <w:lang w:val="en-US"/>
            </w:rPr>
            <w:instrText>wiTnVtZXJhbFN5c3RlbSI6MH19LCJSZWZlcmVuY2UiOnsiJGlkIjoiNiIsIiR0eXBlIjoiU3dpc3NBY2FkZW1pYy5DaXRhdmkuUmVmZXJlbmNlLCBTd2lzc0FjYWRlbWljLkNpdGF2aSIsIkFic3RyYWN0Q29tcGxleGl0eSI6MCwiQWJzdHJhY3RTb3VyY2VUZXh0Rm9ybWF0IjowLCJBdXRob3JzIjpbeyIkaWQiOiI3IiwiJHR5cGUiOiJTd2</w:instrText>
          </w:r>
          <w:r>
            <w:rPr>
              <w:sz w:val="24"/>
              <w:szCs w:val="24"/>
              <w:lang w:val="en-US"/>
            </w:rPr>
            <w:instrText>lzc0FjYWRlbWljLkNpdGF2aS5QZXJzb24sIFN3aXNzQWNhZGVtaWMuQ2l0YXZpIiwiRmlyc3ROYW1lIjoiQW5kcmVhIiwiTGFzdE5hbWUiOiJCbGl0emVyIiwiTWlkZGxlTmFtZSI6IkwuIiwiUHJvdGVjdGVkIjpmYWxzZSwiU2V4IjowLCJDcmVhdGVkQnkiOiJfSmVubnkiLCJDcmVhdGVkT24iOiIyMDIyLTA3LTE4VDEwOjEzOjE0IiwiTW</w:instrText>
          </w:r>
          <w:r>
            <w:rPr>
              <w:sz w:val="24"/>
              <w:szCs w:val="24"/>
              <w:lang w:val="en-US"/>
            </w:rPr>
            <w:instrText>9kaWZpZWRCeSI6Il9KZW5ueSIsIklkIjoiYTE0ZGQwMmMtYmY3My00MjM0LTgzMmUtNDhkNjEwYTdkY2RhIiwiTW9kaWZpZWRPbiI6IjIwMjItMDctMThUMTA6MTM6MTQiLCJQcm9qZWN0Ijp7IiRpZCI6IjgiLCIkdHlwZSI6IlN3aXNzQWNhZGVtaWMuQ2l0YXZpLlByb2plY3QsIFN3aXNzQWNhZGVtaWMuQ2l0YXZpIn19LHsiJGlkIjoiOS</w:instrText>
          </w:r>
          <w:r>
            <w:rPr>
              <w:sz w:val="24"/>
              <w:szCs w:val="24"/>
              <w:lang w:val="en-US"/>
            </w:rPr>
            <w:instrText>IsIiR0eXBlIjoiU3dpc3NBY2FkZW1pYy5DaXRhdmkuUGVyc29uLCBTd2lzc0FjYWRlbWljLkNpdGF2aSIsIkZpcnN0TmFtZSI6IlNhbmRyYSIsIkxhc3ROYW1lIjoiSGFtIiwiTWlkZGxlTmFtZSI6IkEuIiwiUHJvdGVjdGVkIjpmYWxzZSwiU2V4IjoxLCJDcmVhdGVkQnkiOiJfSmVubnkiLCJDcmVhdGVkT24iOiIyMDIyLTA3LTE4VDEwOj</w:instrText>
          </w:r>
          <w:r>
            <w:rPr>
              <w:sz w:val="24"/>
              <w:szCs w:val="24"/>
              <w:lang w:val="en-US"/>
            </w:rPr>
            <w:instrText>EzOjE0IiwiTW9kaWZpZWRCeSI6Il9KZW5ueSIsIklkIjoiZTk3MTVlODQtM2E3MC00MTBlLWI3NTEtYWNlYjQ0MDZiM2VmIiwiTW9kaWZpZWRPbiI6IjIwMjItMDctMThUMTA6MTM6MTQiLCJQcm9qZWN0Ijp7IiRyZWYiOiI4In19LHsiJGlkIjoiMTAiLCIkdHlwZSI6IlN3aXNzQWNhZGVtaWMuQ2l0YXZpLlBlcnNvbiwgU3dpc3NBY2FkZW</w:instrText>
          </w:r>
          <w:r>
            <w:rPr>
              <w:sz w:val="24"/>
              <w:szCs w:val="24"/>
              <w:lang w:val="en-US"/>
            </w:rPr>
            <w:instrText>1pYy5DaXRhdmkiLCJGaXJzdE5hbWUiOiJLYXRocnluIiwiTGFzdE5hbWUiOiJDb2xieSIsIk1pZGRsZU5hbWUiOiJBLiIsIlByb3RlY3RlZCI6ZmFsc2UsIlNleCI6MSwiQ3JlYXRlZEJ5IjoiX0plbm55IiwiQ3JlYXRlZE9uIjoiMjAyMi0wNy0xOFQxMDoxMzoxNCIsIk1vZGlmaWVkQnkiOiJfSmVubnkiLCJJZCI6ImViOTRkMTMwLTcwZD</w:instrText>
          </w:r>
          <w:r>
            <w:rPr>
              <w:sz w:val="24"/>
              <w:szCs w:val="24"/>
              <w:lang w:val="en-US"/>
            </w:rPr>
            <w:instrText>MtNDY1MS05YzE1LWMzYjM4ZWM1Y2QxYiIsIk1vZGlmaWVkT24iOiIyMDIyLTA3LTE4VDEwOjEzOjE0IiwiUHJvamVjdCI6eyIkcmVmIjoiOCJ9fSx7IiRpZCI6IjExIiwiJHR5cGUiOiJTd2lzc0FjYWRlbWljLkNpdGF2aS5QZXJzb24sIFN3aXNzQWNhZGVtaWMuQ2l0YXZpIiwiRmlyc3ROYW1lIjoiRGltaXRyYSIsIkxhc3ROYW1lIjoiU2</w:instrText>
          </w:r>
          <w:r>
            <w:rPr>
              <w:sz w:val="24"/>
              <w:szCs w:val="24"/>
              <w:lang w:val="en-US"/>
            </w:rPr>
            <w:instrText>tvbmRyYSIsIlByb3RlY3RlZCI6ZmFsc2UsIlNleCI6MCwiQ3JlYXRlZEJ5IjoiX0plbm55IiwiQ3JlYXRlZE9uIjoiMjAyMi0wNy0xOFQxMDoxMzoxNCIsIk1vZGlmaWVkQnkiOiJfSmVubnkiLCJJZCI6IjIwNjBmZTZjLWE5YjYtNGZmNC1hYmU1LTcwMThkOGZhOTllOCIsIk1vZGlmaWVkT24iOiIyMDIyLTA3LTE4VDEwOjEzOjE0IiwiUH</w:instrText>
          </w:r>
          <w:r>
            <w:rPr>
              <w:sz w:val="24"/>
              <w:szCs w:val="24"/>
              <w:lang w:val="en-US"/>
            </w:rPr>
            <w:instrText>JvamVjdCI6eyIkcmVmIjoiOCJ9fV0sIkNpdGF0aW9uS2V5VXBkYXRlVHlwZSI6MCwiQ29sbGFib3JhdG9ycyI6W10sIkNvdmVyUGF0aCI6eyIkaWQiOiIxMiIsIiR0eXBlIjoiU3dpc3NBY2FkZW1pYy5DaXRhdmkuTGlua2VkUmVzb3VyY2UsIFN3aXNzQWNhZGVtaWMuQ2l0YXZpIiwiTGlua2VkUmVzb3VyY2VUeXBlIjoxLCJVcmlTdHJpbm</w:instrText>
          </w:r>
          <w:r>
            <w:rPr>
              <w:sz w:val="24"/>
              <w:szCs w:val="24"/>
              <w:lang w:val="en-US"/>
            </w:rPr>
            <w:instrText>ciOiJCbGl0emVyLCBIYW0gZXQgYWwgMjAyMSAtIEFzc29jaWF0aW9uIG9mIE1ldGZvcm1pbiBVc2UuanBnIiwiTGlua2VkUmVzb3VyY2VTdGF0dXMiOjgsIlByb3BlcnRpZXMiOnsiJGlkIjoiMTMiLCIkdHlwZSI6IlN3aXNzQWNhZGVtaWMuQ2l0YXZpLkxpbmtlZFJlc291cmNlUHJvcGVydGllcywgU3dpc3NBY2FkZW1pYy5DaXRhdmkifS</w:instrText>
          </w:r>
          <w:r>
            <w:rPr>
              <w:sz w:val="24"/>
              <w:szCs w:val="24"/>
              <w:lang w:val="en-US"/>
            </w:rPr>
            <w:instrText>wiU3luY0ZvbGRlclR5cGUiOjAsIklzTG9jYWxDbG91ZFByb2plY3RGaWxlTGluayI6ZmFsc2UsIklzQ2xvdWRSZXN0b3JlIjpmYWxzZSwiSXNDbG91ZENvcHkiOmZhbHNlLCJBdHRhY2htZW50Rm9sZGVyV2FzSW5GYWxsYmFja01vZGUiOmZhbHNlfSwiRG9pIjoiMTAuMTAwMS9qYW1hb3BodGhhbG1vbC4yMDIwLjYzMzEiLCJFZGl0b3JzIj</w:instrText>
          </w:r>
          <w:r>
            <w:rPr>
              <w:sz w:val="24"/>
              <w:szCs w:val="24"/>
              <w:lang w:val="en-US"/>
            </w:rPr>
            <w:instrText>pbXSwiRXZhbHVhdGlvbkNvbXBsZXhpdHkiOjAsIkV2YWx1YXRpb25Tb3VyY2VUZXh0Rm9ybWF0IjowLCJHcm91cHMiOltdLCJIYXNMYWJlbDEiOmZhbHNlLCJIYXNMYWJlbDIiOmZhbHNlLCJLZXl3b3JkcyI6W10sIkxhbmd1YWdlIjoiZW5nIiwiTGFuZ3VhZ2VDb2RlIjoiZW4iLCJMb2NhdGlvbnMiOlt7IiRpZCI6IjE0IiwiJHR5cGUiOi</w:instrText>
          </w:r>
          <w:r>
            <w:rPr>
              <w:sz w:val="24"/>
              <w:szCs w:val="24"/>
              <w:lang w:val="en-US"/>
            </w:rPr>
            <w:instrText>JTd2lzc0FjYWRlbWljLkNpdGF2aS5Mb2NhdGlvbiwgU3dpc3NBY2FkZW1pYy5DaXRhdmkiLCJBZGRyZXNzIjp7IiRpZCI6IjE1IiwiJHR5cGUiOiJTd2lzc0FjYWRlbWljLkNpdGF2aS5MaW5rZWRSZXNvdXJjZSwgU3dpc3NBY2FkZW1pYy5DaXRhdmkiLCJMaW5rZWRSZXNvdXJjZVR5cGUiOjUsIk9yaWdpbmFsU3RyaW5nIjoiUE1DNzgyMT</w:instrText>
          </w:r>
          <w:r>
            <w:rPr>
              <w:sz w:val="24"/>
              <w:szCs w:val="24"/>
              <w:lang w:val="en-US"/>
            </w:rPr>
            <w:instrText>A4MiIsIlVyaVN0cmluZyI6Imh0dHBzOi8vd3d3Lm5jYmkubmxtLm5paC5nb3YvcG1jL2FydGljbGVzL1BNQzc4MjEwODIiLCJMaW5rZWRSZXNvdXJjZVN0YXR1cyI6OCwiUHJvcGVydGllcyI6eyIkaWQiOiIxNiIsIiR0eXBlIjoiU3dpc3NBY2FkZW1pYy5DaXRhdmkuTGlua2VkUmVzb3VyY2VQcm9wZXJ0aWVzLCBTd2lzc0FjYWRlbWljLk</w:instrText>
          </w:r>
          <w:r>
            <w:rPr>
              <w:sz w:val="24"/>
              <w:szCs w:val="24"/>
              <w:lang w:val="en-US"/>
            </w:rPr>
            <w:instrText>NpdGF2aSJ9LCJTeW5jRm9sZGVyVHlwZSI6MCwiSXNMb2NhbENsb3VkUHJvamVjdEZpbGVMaW5rIjpmYWxzZSwiSXNDbG91ZFJlc3RvcmUiOmZhbHNlLCJJc0Nsb3VkQ29weSI6ZmFsc2UsIkF0dGFjaG1lbnRGb2xkZXJXYXNJbkZhbGxiYWNrTW9kZSI6ZmFsc2V9LCJBbm5vdGF0aW9ucyI6W10sIkxvY2F0aW9uVHlwZSI6MCwiTWlycm9yc1</w:instrText>
          </w:r>
          <w:r>
            <w:rPr>
              <w:sz w:val="24"/>
              <w:szCs w:val="24"/>
              <w:lang w:val="en-US"/>
            </w:rPr>
            <w:instrText>JlZmVyZW5jZVByb3BlcnR5SWQiOjIwOCwiQ3JlYXRlZEJ5IjoiX0plbm55IiwiQ3JlYXRlZE9uIjoiMjAyMi0wNy0xOFQxMDoxMzoxNCIsIk1vZGlmaWVkQnkiOiJfSmVubnkiLCJJZCI6ImI0ZTY4NzFiLTFjMzctNGIzOS04ODZlLWVlZmQyN2M4YTc0OSIsIk1vZGlmaWVkT24iOiIyMDIyLTA3LTE4VDEwOjEzOjE0IiwiUHJvamVjdCI6ey</w:instrText>
          </w:r>
          <w:r>
            <w:rPr>
              <w:sz w:val="24"/>
              <w:szCs w:val="24"/>
              <w:lang w:val="en-US"/>
            </w:rPr>
            <w:instrText>IkcmVmIjoiOCJ9fSx7IiRpZCI6IjE3IiwiJHR5cGUiOiJTd2lzc0FjYWRlbWljLkNpdGF2aS5Mb2NhdGlvbiwgU3dpc3NBY2FkZW1pYy5DaXRhdmkiLCJBZGRyZXNzIjp7IiRpZCI6IjE4IiwiJHR5cGUiOiJTd2lzc0FjYWRlbWljLkNpdGF2aS5MaW5rZWRSZXNvdXJjZSwgU3dpc3NBY2FkZW1pYy5DaXRhdmkiLCJMaW5rZWRSZXNvdXJjZV</w:instrText>
          </w:r>
          <w:r>
            <w:rPr>
              <w:sz w:val="24"/>
              <w:szCs w:val="24"/>
              <w:lang w:val="en-US"/>
            </w:rPr>
            <w:instrText>R5cGUiOjUsIk9yaWdpbmFsU3RyaW5nIjoiMzM0NzU2OTYiLCJVcmlTdHJpbmciOiJodHRwOi8vd3d3Lm5jYmkubmxtLm5paC5nb3YvcHVibWVkLzMzNDc1Njk2IiwiTGlua2VkUmVzb3VyY2VTdGF0dXMiOjgsIlByb3BlcnRpZXMiOnsiJGlkIjoiMTkiLCIkdHlwZSI6IlN3aXNzQWNhZGVtaWMuQ2l0YXZpLkxpbmtlZFJlc291cmNlUHJvcG</w:instrText>
          </w:r>
          <w:r>
            <w:rPr>
              <w:sz w:val="24"/>
              <w:szCs w:val="24"/>
              <w:lang w:val="en-US"/>
            </w:rPr>
            <w:instrText>VydGllcywgU3dpc3NBY2FkZW1pYy5DaXRhdmkifSwiU3luY0ZvbGRlclR5cGUiOjAsIklzTG9jYWxDbG91ZFByb2plY3RGaWxlTGluayI6ZmFsc2UsIklzQ2xvdWRSZXN0b3JlIjpmYWxzZSwiSXNDbG91ZENvcHkiOmZhbHNlLCJBdHRhY2htZW50Rm9sZGVyV2FzSW5GYWxsYmFja01vZGUiOmZhbHNlfSwiQW5ub3RhdGlvbnMiOltdLCJMb2</w:instrText>
          </w:r>
          <w:r>
            <w:rPr>
              <w:sz w:val="24"/>
              <w:szCs w:val="24"/>
              <w:lang w:val="en-US"/>
            </w:rPr>
            <w:instrText>NhdGlvblR5cGUiOjAsIk1pcnJvcnNSZWZlcmVuY2VQcm9wZXJ0eUlkIjoxNjQsIkNyZWF0ZWRCeSI6Il9KZW5ueSIsIkNyZWF0ZWRPbiI6IjIwMjItMDctMThUMTA6MTM6MTQiLCJNb2RpZmllZEJ5IjoiX0plbm55IiwiSWQiOiI2NzU4YzAwOS1iZDJkLTRkM2QtYmQ1Zi01YTRkMDQ2NjY2YTYiLCJNb2RpZmllZE9uIjoiMjAyMi0wNy0xOF</w:instrText>
          </w:r>
          <w:r>
            <w:rPr>
              <w:sz w:val="24"/>
              <w:szCs w:val="24"/>
              <w:lang w:val="en-US"/>
            </w:rPr>
            <w:instrText>QxMDoxMzoxNCIsIlByb2plY3QiOnsiJHJlZiI6IjgifX0seyIkaWQiOiIyMCIsIiR0eXBlIjoiU3dpc3NBY2FkZW1pYy5DaXRhdmkuTG9jYXRpb24sIFN3aXNzQWNhZGVtaWMuQ2l0YXZpIiwiQWRkcmVzcyI6eyIkaWQiOiIyMSIsIiR0eXBlIjoiU3dpc3NBY2FkZW1pYy5DaXRhdmkuTGlua2VkUmVzb3VyY2UsIFN3aXNzQWNhZGVtaWMuQ2</w:instrText>
          </w:r>
          <w:r>
            <w:rPr>
              <w:sz w:val="24"/>
              <w:szCs w:val="24"/>
              <w:lang w:val="en-US"/>
            </w:rPr>
            <w:instrText>l0YXZpIiwiTGlua2VkUmVzb3VyY2VUeXBlIjo1LCJPcmlnaW5hbFN0cmluZyI6IjEwLjEwMDEvamFtYW9waHRoYWxtb2wuMjAyMC42MzMxIiwiVXJpU3RyaW5nIjoiaHR0cHM6Ly9kb2kub3JnLzEwLjEwMDEvamFtYW9waHRoYWxtb2wuMjAyMC42MzMxIiwiTGlua2VkUmVzb3VyY2VTdGF0dXMiOjgsIlByb3BlcnRpZXMiOnsiJGlkIjoiMj</w:instrText>
          </w:r>
          <w:r>
            <w:rPr>
              <w:sz w:val="24"/>
              <w:szCs w:val="24"/>
              <w:lang w:val="en-US"/>
            </w:rPr>
            <w:instrText>IiLCIkdHlwZSI6IlN3aXNzQWNhZGVtaWMuQ2l0YXZpLkxpbmtlZFJlc291cmNlUHJvcGVydGllcywgU3dpc3NBY2FkZW1pYy5DaXRhdmkifSwiU3luY0ZvbGRlclR5cGUiOjAsIklzTG9jYWxDbG91ZFByb2plY3RGaWxlTGluayI6ZmFsc2UsIklzQ2xvdWRSZXN0b3JlIjpmYWxzZSwiSXNDbG91ZENvcHkiOmZhbHNlLCJBdHRhY2htZW50Rm</w:instrText>
          </w:r>
          <w:r>
            <w:rPr>
              <w:sz w:val="24"/>
              <w:szCs w:val="24"/>
              <w:lang w:val="en-US"/>
            </w:rPr>
            <w:instrText>9sZGVyV2FzSW5GYWxsYmFja01vZGUiOmZhbHNlfSwiQW5ub3RhdGlvbnMiOltdLCJMb2NhdGlvblR5cGUiOjAsIk1pcnJvcnNSZWZlcmVuY2VQcm9wZXJ0eUlkIjoxMjgsIkNyZWF0ZWRCeSI6Il9KZW5ueSIsIkNyZWF0ZWRPbiI6IjIwMjItMDctMThUMTA6MTM6MTQiLCJNb2RpZmllZEJ5IjoiX0plbm55IiwiSWQiOiJkMWI2Y2VhMS1kMj</w:instrText>
          </w:r>
          <w:r>
            <w:rPr>
              <w:sz w:val="24"/>
              <w:szCs w:val="24"/>
              <w:lang w:val="en-US"/>
            </w:rPr>
            <w:instrText>Q1LTQ2NzEtYWJkZC1mNDkzOWE3YWIwOTIiLCJNb2RpZmllZE9uIjoiMjAyMi0wNy0xOFQxMDoxMzoxNCIsIlByb2plY3QiOnsiJHJlZiI6IjgifX1dLCJOdW1iZXIiOiIzIiwiT3JnYW5pemF0aW9ucyI6W10sIk90aGVyc0ludm9sdmVkIjpbXSwiUGFnZVJhbmdlIjoiPHNwPlxyXG4gIDxuPjMwMjwvbj5cclxuICA8aW4+dHJ1ZTwvaW4+XH</w:instrText>
          </w:r>
          <w:r>
            <w:rPr>
              <w:sz w:val="24"/>
              <w:szCs w:val="24"/>
              <w:lang w:val="en-US"/>
            </w:rPr>
            <w:instrText>JcbiAgPG9zPjMwMjwvb3M+XHJcbiAgPHBzPjMwMjwvcHM+XHJcbjwvc3A+XHJcbjxlcD5cclxuICA8bj4zMDk8L24+XHJcbiAgPGluPnRydWU8L2luPlxyXG4gIDxvcz4zMDk8L29zPlxyXG4gIDxwcz4zMDk8L3BzPlxyXG48L2VwPlxyXG48b3M+MzAyLTMwOTwvb3M+IiwiUGVyaW9kaWNhbCI6eyIkaWQiOiIyMyIsIiR0eXBlIjoiU3dpc3</w:instrText>
          </w:r>
          <w:r>
            <w:rPr>
              <w:sz w:val="24"/>
              <w:szCs w:val="24"/>
              <w:lang w:val="en-US"/>
            </w:rPr>
            <w:instrText>NBY2FkZW1pYy5DaXRhdmkuUGVyaW9kaWNhbCwgU3dpc3NBY2FkZW1pYy5DaXRhdmkiLCJFaXNzbiI6IjIxNjgtNjE3MyIsIk5hbWUiOiJKQU1BIG9waHRoYWxtb2xvZ3kiLCJQYWdpbmF0aW9uIjowLCJQcm90ZWN0ZWQiOmZhbHNlLCJVc2VyQWJicmV2aWF0aW9uMSI6IkpBTUEgT3BodGhhbG1vbCIsIkNyZWF0ZWRCeSI6Il9KZW5ueSIsIk</w:instrText>
          </w:r>
          <w:r>
            <w:rPr>
              <w:sz w:val="24"/>
              <w:szCs w:val="24"/>
              <w:lang w:val="en-US"/>
            </w:rPr>
            <w:instrText>NyZWF0ZWRPbiI6IjIwMjItMDctMThUMTA6MTM6MTQiLCJNb2RpZmllZEJ5IjoiX0plbm55IiwiSWQiOiI2NzgxZGI5Yi1hNzMyLTRjM2ItYjk2OS00ZTRhY2U3NzMyY2EiLCJNb2RpZmllZE9uIjoiMjAyMi0wNy0xOFQxMDoxMzoxNCIsIlByb2plY3QiOnsiJHJlZiI6IjgifX0sIlBtY0lkIjoiUE1DNzgyMTA4MiIsIlB1Ymxpc2hlcnMiOl</w:instrText>
          </w:r>
          <w:r>
            <w:rPr>
              <w:sz w:val="24"/>
              <w:szCs w:val="24"/>
              <w:lang w:val="en-US"/>
            </w:rPr>
            <w:instrText>tdLCJQdWJNZWRJZCI6IjMzNDc1Njk2IiwiUXVvdGF0aW9ucyI6W10sIlJhdGluZyI6MCwiUmVmZXJlbmNlVHlwZSI6IkpvdXJuYWxBcnRpY2xlIiwiU2hvcnRUaXRsZSI6IkJsaXR6ZXIsIEhhbSBldCBhbC4gMjAyMSDigJMgQXNzb2NpYXRpb24gb2YgTWV0Zm9ybWluIFVzZSIsIlNob3J0VGl0bGVVcGRhdGVUeXBlIjowLCJTb3VyY2VPZk</w:instrText>
          </w:r>
          <w:r>
            <w:rPr>
              <w:sz w:val="24"/>
              <w:szCs w:val="24"/>
              <w:lang w:val="en-US"/>
            </w:rPr>
            <w:instrText>JpYmxpb2dyYXBoaWNJbmZvcm1hdGlvbiI6IlB1Yk1lZCIsIlN0YXRpY0lkcyI6WyI3Y2M2NjQ4My01ZjlkLTQ4OTEtODFiYi1hNTcyMjIyYzUyNDciXSwiVGFibGVPZkNvbnRlbnRzQ29tcGxleGl0eSI6MCwiVGFibGVPZkNvbnRlbnRzU291cmNlVGV4dEZvcm1hdCI6MCwiVGFza3MiOltdLCJUaXRsZSI6IkFzc29jaWF0aW9uIG9mIE1ldG</w:instrText>
          </w:r>
          <w:r>
            <w:rPr>
              <w:sz w:val="24"/>
              <w:szCs w:val="24"/>
              <w:lang w:val="en-US"/>
            </w:rPr>
            <w:instrText>Zvcm1pbiBVc2UgV2l0aCBBZ2UtUmVsYXRlZCBNYWN1bGFyIERlZ2VuZXJhdGlvbjogQSBDYXNlLUNvbnRyb2wgU3R1ZHkiLCJUcmFuc2xhdG9ycyI6W10sIlZvbHVtZSI6IjEzOSIsIlllYXIiOiIyMDIxIiwiWWVhclJlc29sdmVkIjoiMjAyMSIsIkNyZWF0ZWRCeSI6Il9KZW5ueSIsIkNyZWF0ZWRPbiI6IjIwMjItMDctMThUMTA6MTM6MT</w:instrText>
          </w:r>
          <w:r>
            <w:rPr>
              <w:sz w:val="24"/>
              <w:szCs w:val="24"/>
              <w:lang w:val="en-US"/>
            </w:rPr>
            <w:instrText>QiLCJNb2RpZmllZEJ5IjoiX0plbm55IiwiSWQiOiI0ZDQ0NDIzMS00MjA3LTRiNTItYjM4MS0zYzU4MTM2NmU1ODIiLCJNb2RpZmllZE9uIjoiMjAyMi0xMC0zMVQwODoxNjoyNSIsIlByb2plY3QiOnsiJHJlZiI6IjgifX0sIlVzZU51bWJlcmluZ1R5cGVPZlBhcmVudERvY3VtZW50IjpmYWxzZX0seyIkaWQiOiIyNCIsIiR0eXBlIjoiU3</w:instrText>
          </w:r>
          <w:r>
            <w:rPr>
              <w:sz w:val="24"/>
              <w:szCs w:val="24"/>
              <w:lang w:val="en-US"/>
            </w:rPr>
            <w:instrText>dpc3NBY2FkZW1pYy5DaXRhdmkuQ2l0YXRpb25zLldvcmRQbGFjZWhvbGRlckVudHJ5LCBTd2lzc0FjYWRlbWljLkNpdGF2aSIsIklkIjoiZWY2Y2IxNGItNmEwNC00Mjk3LTgyNTUtYTMyNzM3MWY3MTRjIiwiUmFuZ2VTdGFydCI6MywiUmFuZ2VMZW5ndGgiOjQsIlJlZmVyZW5jZUlkIjoiNjE0Y2JkYzQtNDA5OS00YTBlLWFkMzYtYWZkYz</w:instrText>
          </w:r>
          <w:r>
            <w:rPr>
              <w:sz w:val="24"/>
              <w:szCs w:val="24"/>
              <w:lang w:val="en-US"/>
            </w:rPr>
            <w:instrText>M4OGNiNmM3IiwiUGFnZVJhbmdlIjp7IiRpZCI6IjI1IiwiJHR5cGUiOiJTd2lzc0FjYWRlbWljLlBhZ2VSYW5nZSwgU3dpc3NBY2FkZW1pYyIsIkVuZFBhZ2UiOnsiJGlkIjoiMjYiLCIkdHlwZSI6IlN3aXNzQWNhZGVtaWMuUGFnZU51bWJlciwgU3dpc3NBY2FkZW1pYyIsIklzRnVsbHlOdW1lcmljIjpmYWxzZSwiTnVtYmVyaW5nVHlwZS</w:instrText>
          </w:r>
          <w:r>
            <w:rPr>
              <w:sz w:val="24"/>
              <w:szCs w:val="24"/>
              <w:lang w:val="en-US"/>
            </w:rPr>
            <w:instrText>I6MCwiTnVtZXJhbFN5c3RlbSI6MH0sIk51bWJlcmluZ1R5cGUiOjAsIk51bWVyYWxTeXN0ZW0iOjAsIlN0YXJ0UGFnZSI6eyIkaWQiOiIyNyIsIiR0eXBlIjoiU3dpc3NBY2FkZW1pYy5QYWdlTnVtYmVyLCBTd2lzc0FjYWRlbWljIiwiSXNGdWxseU51bWVyaWMiOmZhbHNlLCJOdW1iZXJpbmdUeXBlIjowLCJOdW1lcmFsU3lzdGVtIjowfX</w:instrText>
          </w:r>
          <w:r>
            <w:rPr>
              <w:sz w:val="24"/>
              <w:szCs w:val="24"/>
              <w:lang w:val="en-US"/>
            </w:rPr>
            <w:instrText>0sIlJlZmVyZW5jZSI6eyIkaWQiOiIyOCIsIiR0eXBlIjoiU3dpc3NBY2FkZW1pYy5DaXRhdmkuUmVmZXJlbmNlLCBTd2lzc0FjYWRlbWljLkNpdGF2aSIsIkFic3RyYWN0Q29tcGxleGl0eSI6MCwiQWJzdHJhY3RTb3VyY2VUZXh0Rm9ybWF0IjowLCJBdXRob3JzIjpbeyIkaWQiOiIyOSIsIiR0eXBlIjoiU3dpc3NBY2FkZW1pYy5DaXRhdm</w:instrText>
          </w:r>
          <w:r>
            <w:rPr>
              <w:sz w:val="24"/>
              <w:szCs w:val="24"/>
              <w:lang w:val="en-US"/>
            </w:rPr>
            <w:instrText>kuUGVyc29uLCBTd2lzc0FjYWRlbWljLkNpdGF2aSIsIkZpcnN0TmFtZSI6IkVtaWx5IiwiTGFzdE5hbWUiOiJCcm93biIsIk1pZGRsZU5hbWUiOiJFLiIsIlByb3RlY3RlZCI6ZmFsc2UsIlNleCI6MSwiQ3JlYXRlZEJ5IjoiX0plbm55IiwiQ3JlYXRlZE9uIjoiMjAyMi0wNy0xOFQxMDoxMzoxNCIsIk1vZGlmaWVkQnkiOiJfSmVubnkiLC</w:instrText>
          </w:r>
          <w:r>
            <w:rPr>
              <w:sz w:val="24"/>
              <w:szCs w:val="24"/>
              <w:lang w:val="en-US"/>
            </w:rPr>
            <w:instrText>JJZCI6ImZhMzk0ODI1LTNlZjMtNDRmYi05NTZmLWU1NGE2NTBhYmMyNiIsIk1vZGlmaWVkT24iOiIyMDIyLTA3LTE4VDEwOjEzOjE0IiwiUHJvamVjdCI6eyIkcmVmIjoiOCJ9fSx7IiRpZCI6IjMwIiwiJHR5cGUiOiJTd2lzc0FjYWRlbWljLkNpdGF2aS5QZXJzb24sIFN3aXNzQWNhZGVtaWMuQ2l0YXZpIiwiRmlyc3ROYW1lIjoiSmFjb2</w:instrText>
          </w:r>
          <w:r>
            <w:rPr>
              <w:sz w:val="24"/>
              <w:szCs w:val="24"/>
              <w:lang w:val="en-US"/>
            </w:rPr>
            <w:instrText>IiLCJMYXN0TmFtZSI6IkJhbGwiLCJNaWRkbGVOYW1lIjoiRC4iLCJQcm90ZWN0ZWQiOmZhbHNlLCJTZXgiOjIsIkNyZWF0ZWRCeSI6Il9KZW5ueSIsIkNyZWF0ZWRPbiI6IjIwMjItMDctMThUMTA6MTM6MTQiLCJNb2RpZmllZEJ5IjoiX0plbm55IiwiSWQiOiI1MjhiMjg0MS1iMGY4LTQ1ZmMtODJhNC1kM2M3MDU2YTUzMjciLCJNb2RpZm</w:instrText>
          </w:r>
          <w:r>
            <w:rPr>
              <w:sz w:val="24"/>
              <w:szCs w:val="24"/>
              <w:lang w:val="en-US"/>
            </w:rPr>
            <w:instrText>llZE9uIjoiMjAyMi0wNy0xOFQxMDoxMzoxNCIsIlByb2plY3QiOnsiJHJlZiI6IjgifX0seyIkaWQiOiIzMSIsIiR0eXBlIjoiU3dpc3NBY2FkZW1pYy5DaXRhdmkuUGVyc29uLCBTd2lzc0FjYWRlbWljLkNpdGF2aSIsIkZpcnN0TmFtZSI6IlpoYW95aSIsIkxhc3ROYW1lIjoiQ2hlbiIsIlByb3RlY3RlZCI6ZmFsc2UsIlNleCI6MCwiQ3</w:instrText>
          </w:r>
          <w:r>
            <w:rPr>
              <w:sz w:val="24"/>
              <w:szCs w:val="24"/>
              <w:lang w:val="en-US"/>
            </w:rPr>
            <w:instrText>JlYXRlZEJ5IjoiX0plbm55IiwiQ3JlYXRlZE9uIjoiMjAyMi0wNy0xOFQxMDoxMzoxNCIsIk1vZGlmaWVkQnkiOiJfSmVubnkiLCJJZCI6ImZhYTYxY2FlLTcyN2MtNDZmZS1hYzI2LWUzMjZhYmNlODBhYyIsIk1vZGlmaWVkT24iOiIyMDIyLTA3LTE4VDEwOjEzOjE0IiwiUHJvamVjdCI6eyIkcmVmIjoiOCJ9fSx7IiRpZCI6IjMyIiwiJH</w:instrText>
          </w:r>
          <w:r>
            <w:rPr>
              <w:sz w:val="24"/>
              <w:szCs w:val="24"/>
              <w:lang w:val="en-US"/>
            </w:rPr>
            <w:instrText>R5cGUiOiJTd2lzc0FjYWRlbWljLkNpdGF2aS5QZXJzb24sIFN3aXNzQWNhZGVtaWMuQ2l0YXZpIiwiRmlyc3ROYW1lIjoiR2licmFuIiwiTGFzdE5hbWUiOiJLaHVyc2hpZCIsIk1pZGRsZU5hbWUiOiJTLiIsIlByb3RlY3RlZCI6ZmFsc2UsIlNleCI6MCwiQ3JlYXRlZEJ5IjoiX0plbm55IiwiQ3JlYXRlZE9uIjoiMjAyMi0wNy0xOFQxMD</w:instrText>
          </w:r>
          <w:r>
            <w:rPr>
              <w:sz w:val="24"/>
              <w:szCs w:val="24"/>
              <w:lang w:val="en-US"/>
            </w:rPr>
            <w:instrText>oxMzoxNCIsIk1vZGlmaWVkQnkiOiJfSmVubnkiLCJJZCI6IjZkN2U2NmY3LTNiMmQtNDA1NC04N2Y3LWI0NWJiNzZhOTBhMCIsIk1vZGlmaWVkT24iOiIyMDIyLTA3LTE4VDEwOjEzOjE0IiwiUHJvamVjdCI6eyIkcmVmIjoiOCJ9fSx7IiRpZCI6IjMzIiwiJHR5cGUiOiJTd2lzc0FjYWRlbWljLkNpdGF2aS5QZXJzb24sIFN3aXNzQWNhZG</w:instrText>
          </w:r>
          <w:r>
            <w:rPr>
              <w:sz w:val="24"/>
              <w:szCs w:val="24"/>
              <w:lang w:val="en-US"/>
            </w:rPr>
            <w:instrText>VtaWMuQ2l0YXZpIiwiRmlyc3ROYW1lIjoiTWF0dGlhIiwiTGFzdE5hbWUiOiJQcm9zcGVyaSIsIlByb3RlY3RlZCI6ZmFsc2UsIlNleCI6MiwiQ3JlYXRlZEJ5IjoiX0plbm55IiwiQ3JlYXRlZE9uIjoiMjAyMi0wNy0xOFQxMDoxMzoxNCIsIk1vZGlmaWVkQnkiOiJfSmVubnkiLCJJZCI6Ijg1MDVhYWUzLTMwZGEtNGI4My1hZDUxLTMxND</w:instrText>
          </w:r>
          <w:r>
            <w:rPr>
              <w:sz w:val="24"/>
              <w:szCs w:val="24"/>
              <w:lang w:val="en-US"/>
            </w:rPr>
            <w:instrText>hmN2NjYWM2MiIsIk1vZGlmaWVkT24iOiIyMDIyLTA3LTE4VDEwOjEzOjE0IiwiUHJvamVjdCI6eyIkcmVmIjoiOCJ9fSx7IiRpZCI6IjM0IiwiJHR5cGUiOiJTd2lzc0FjYWRlbWljLkNpdGF2aS5QZXJzb24sIFN3aXNzQWNhZGVtaWMuQ2l0YXZpIiwiRmlyc3ROYW1lIjoiSm9obiIsIkxhc3ROYW1lIjoiQXNoIiwiTWlkZGxlTmFtZSI6Ik</w:instrText>
          </w:r>
          <w:r>
            <w:rPr>
              <w:sz w:val="24"/>
              <w:szCs w:val="24"/>
              <w:lang w:val="en-US"/>
            </w:rPr>
            <w:instrText>QuIiwiUHJvdGVjdGVkIjpmYWxzZSwiU2V4IjoyLCJDcmVhdGVkQnkiOiJfSmVubnkiLCJDcmVhdGVkT24iOiIyMDIyLTA3LTE4VDEwOjEzOjE0IiwiTW9kaWZpZWRCeSI6Il9KZW5ueSIsIklkIjoiZDViMjZjNGUtMzIxYS00ODcxLWEwNzktMTRhY2IzNDE2ZTRmIiwiTW9kaWZpZWRPbiI6IjIwMjItMDctMThUMTA6MTM6MTQiLCJQcm9qZW</w:instrText>
          </w:r>
          <w:r>
            <w:rPr>
              <w:sz w:val="24"/>
              <w:szCs w:val="24"/>
              <w:lang w:val="en-US"/>
            </w:rPr>
            <w:instrText>N0Ijp7IiRyZWYiOiI4In19XSwiQ2l0YXRpb25LZXlVcGRhdGVUeXBlIjowLCJDb2xsYWJvcmF0b3JzIjpbXSwiQ292ZXJQYXRoIjp7IiRpZCI6IjM1IiwiJHR5cGUiOiJTd2lzc0FjYWRlbWljLkNpdGF2aS5MaW5rZWRSZXNvdXJjZSwgU3dpc3NBY2FkZW1pYy5DaXRhdmkiLCJMaW5rZWRSZXNvdXJjZVR5cGUiOjEsIlVyaVN0cmluZyI6Ik</w:instrText>
          </w:r>
          <w:r>
            <w:rPr>
              <w:sz w:val="24"/>
              <w:szCs w:val="24"/>
              <w:lang w:val="en-US"/>
            </w:rPr>
            <w:instrText>Jyb3duLCBCYWxsIGV0IGFsIDIwMTkgLSBUaGUgQ29tbW9uIEFudGlkaWFiZXRpYyBEcnVnIE1ldGZvcm1pbi5qcGciLCJMaW5rZWRSZXNvdXJjZVN0YXR1cyI6OCwiUHJvcGVydGllcyI6eyIkaWQiOiIzNiIsIiR0eXBlIjoiU3dpc3NBY2FkZW1pYy5DaXRhdmkuTGlua2VkUmVzb3VyY2VQcm9wZXJ0aWVzLCBTd2lzc0FjYWRlbWljLkNpdG</w:instrText>
          </w:r>
          <w:r>
            <w:rPr>
              <w:sz w:val="24"/>
              <w:szCs w:val="24"/>
              <w:lang w:val="en-US"/>
            </w:rPr>
            <w:instrText>F2aSJ9LCJTeW5jRm9sZGVyVHlwZSI6MCwiSXNMb2NhbENsb3VkUHJvamVjdEZpbGVMaW5rIjpmYWxzZSwiSXNDbG91ZFJlc3RvcmUiOmZhbHNlLCJJc0Nsb3VkQ29weSI6ZmFsc2UsIkF0dGFjaG1lbnRGb2xkZXJXYXNJbkZhbGxiYWNrTW9kZSI6ZmFsc2V9LCJEb2kiOiIxMC4xMTY3L2lvdnMuMTgtMjY0MjIiLCJFZGl0b3JzIjpbXSwiRX</w:instrText>
          </w:r>
          <w:r>
            <w:rPr>
              <w:sz w:val="24"/>
              <w:szCs w:val="24"/>
              <w:lang w:val="en-US"/>
            </w:rPr>
            <w:instrText>ZhbHVhdGlvbkNvbXBsZXhpdHkiOjAsIkV2YWx1YXRpb25Tb3VyY2VUZXh0Rm9ybWF0IjowLCJHcm91cHMiOltdLCJIYXNMYWJlbDEiOmZhbHNlLCJIYXNMYWJlbDIiOmZhbHNlLCJLZXl3b3JkcyI6W10sIkxhbmd1YWdlIjoiZW5nIiwiTGFuZ3VhZ2VDb2RlIjoiZW4iLCJMb2NhdGlvbnMiOlt7IiRpZCI6IjM3IiwiJHR5cGUiOiJTd2lzc0</w:instrText>
          </w:r>
          <w:r>
            <w:rPr>
              <w:sz w:val="24"/>
              <w:szCs w:val="24"/>
              <w:lang w:val="en-US"/>
            </w:rPr>
            <w:instrText>FjYWRlbWljLkNpdGF2aS5Mb2NhdGlvbiwgU3dpc3NBY2FkZW1pYy5DaXRhdmkiLCJBZGRyZXNzIjp7IiRpZCI6IjM4IiwiJHR5cGUiOiJTd2lzc0FjYWRlbWljLkNpdGF2aS5MaW5rZWRSZXNvdXJjZSwgU3dpc3NBY2FkZW1pYy5DaXRhdmkiLCJMaW5rZWRSZXNvdXJjZVR5cGUiOjUsIk9yaWdpbmFsU3RyaW5nIjoiUE1DNjczNjM0MyIsIl</w:instrText>
          </w:r>
          <w:r>
            <w:rPr>
              <w:sz w:val="24"/>
              <w:szCs w:val="24"/>
              <w:lang w:val="en-US"/>
            </w:rPr>
            <w:instrText>VyaVN0cmluZyI6Imh0dHBzOi8vd3d3Lm5jYmkubmxtLm5paC5nb3YvcG1jL2FydGljbGVzL1BNQzY3MzYzNDMiLCJMaW5rZWRSZXNvdXJjZVN0YXR1cyI6OCwiUHJvcGVydGllcyI6eyIkaWQiOiIzOSIsIiR0eXBlIjoiU3dpc3NBY2FkZW1pYy5DaXRhdmkuTGlua2VkUmVzb3VyY2VQcm9wZXJ0aWVzLCBTd2lzc0FjYWRlbWljLkNpdGF2aS</w:instrText>
          </w:r>
          <w:r>
            <w:rPr>
              <w:sz w:val="24"/>
              <w:szCs w:val="24"/>
              <w:lang w:val="en-US"/>
            </w:rPr>
            <w:instrText>J9LCJTeW5jRm9sZGVyVHlwZSI6MCwiSXNMb2NhbENsb3VkUHJvamVjdEZpbGVMaW5rIjpmYWxzZSwiSXNDbG91ZFJlc3RvcmUiOmZhbHNlLCJJc0Nsb3VkQ29weSI6ZmFsc2UsIkF0dGFjaG1lbnRGb2xkZXJXYXNJbkZhbGxiYWNrTW9kZSI6ZmFsc2V9LCJBbm5vdGF0aW9ucyI6W10sIkxvY2F0aW9uVHlwZSI6MCwiTWlycm9yc1JlZmVyZW</w:instrText>
          </w:r>
          <w:r>
            <w:rPr>
              <w:sz w:val="24"/>
              <w:szCs w:val="24"/>
              <w:lang w:val="en-US"/>
            </w:rPr>
            <w:instrText>5jZVByb3BlcnR5SWQiOjIwOCwiQ3JlYXRlZEJ5IjoiX0plbm55IiwiQ3JlYXRlZE9uIjoiMjAyMi0wNy0xOFQxMDoxMzoxNCIsIk1vZGlmaWVkQnkiOiJfSmVubnkiLCJJZCI6ImM0Mjg3MTE3LTM5Y2UtNDk3Yy04ZjU3LWY3YmUzZjIxOTY2YSIsIk1vZGlmaWVkT24iOiIyMDIyLTA3LTE4VDEwOjEzOjE0IiwiUHJvamVjdCI6eyIkcmVmIj</w:instrText>
          </w:r>
          <w:r>
            <w:rPr>
              <w:sz w:val="24"/>
              <w:szCs w:val="24"/>
              <w:lang w:val="en-US"/>
            </w:rPr>
            <w:instrText>oiOCJ9fSx7IiRpZCI6IjQwIiwiJHR5cGUiOiJTd2lzc0FjYWRlbWljLkNpdGF2aS5Mb2NhdGlvbiwgU3dpc3NBY2FkZW1pYy5DaXRhdmkiLCJBZGRyZXNzIjp7IiRpZCI6IjQxIiwiJHR5cGUiOiJTd2lzc0FjYWRlbWljLkNpdGF2aS5MaW5rZWRSZXNvdXJjZSwgU3dpc3NBY2FkZW1pYy5DaXRhdmkiLCJMaW5rZWRSZXNvdXJjZVR5cGUiOj</w:instrText>
          </w:r>
          <w:r>
            <w:rPr>
              <w:sz w:val="24"/>
              <w:szCs w:val="24"/>
              <w:lang w:val="en-US"/>
            </w:rPr>
            <w:instrText>UsIk9yaWdpbmFsU3RyaW5nIjoiMzA5NzM1NzUiLCJVcmlTdHJpbmciOiJodHRwOi8vd3d3Lm5jYmkubmxtLm5paC5nb3YvcHVibWVkLzMwOTczNTc1IiwiTGlua2VkUmVzb3VyY2VTdGF0dXMiOjgsIlByb3BlcnRpZXMiOnsiJGlkIjoiNDIiLCIkdHlwZSI6IlN3aXNzQWNhZGVtaWMuQ2l0YXZpLkxpbmtlZFJlc291cmNlUHJvcGVydGllcy</w:instrText>
          </w:r>
          <w:r>
            <w:rPr>
              <w:sz w:val="24"/>
              <w:szCs w:val="24"/>
              <w:lang w:val="en-US"/>
            </w:rPr>
            <w:instrText>wgU3dpc3NBY2FkZW1pYy5DaXRhdmkifSwiU3luY0ZvbGRlclR5cGUiOjAsIklzTG9jYWxDbG91ZFByb2plY3RGaWxlTGluayI6ZmFsc2UsIklzQ2xvdWRSZXN0b3JlIjpmYWxzZSwiSXNDbG91ZENvcHkiOmZhbHNlLCJBdHRhY2htZW50Rm9sZGVyV2FzSW5GYWxsYmFja01vZGUiOmZhbHNlfSwiQW5ub3RhdGlvbnMiOltdLCJMb2NhdGlvbl</w:instrText>
          </w:r>
          <w:r>
            <w:rPr>
              <w:sz w:val="24"/>
              <w:szCs w:val="24"/>
              <w:lang w:val="en-US"/>
            </w:rPr>
            <w:instrText>R5cGUiOjAsIk1pcnJvcnNSZWZlcmVuY2VQcm9wZXJ0eUlkIjoxNjQsIkNyZWF0ZWRCeSI6Il9KZW5ueSIsIkNyZWF0ZWRPbiI6IjIwMjItMDctMThUMTA6MTM6MTQiLCJNb2RpZmllZEJ5IjoiX0plbm55IiwiSWQiOiI0MmJiNmQ0Ny03ZGMwLTQ5ZTItOTlmMy00ODMwNTljNWFmNTgiLCJNb2RpZmllZE9uIjoiMjAyMi0wNy0xOFQxMDoxMz</w:instrText>
          </w:r>
          <w:r>
            <w:rPr>
              <w:sz w:val="24"/>
              <w:szCs w:val="24"/>
              <w:lang w:val="en-US"/>
            </w:rPr>
            <w:instrText>oxNCIsIlByb2plY3QiOnsiJHJlZiI6IjgifX0seyIkaWQiOiI0MyIsIiR0eXBlIjoiU3dpc3NBY2FkZW1pYy5DaXRhdmkuTG9jYXRpb24sIFN3aXNzQWNhZGVtaWMuQ2l0YXZpIiwiQWRkcmVzcyI6eyIkaWQiOiI0NCIsIiR0eXBlIjoiU3dpc3NBY2FkZW1pYy5DaXRhdmkuTGlua2VkUmVzb3VyY2UsIFN3aXNzQWNhZGVtaWMuQ2l0YXZpIi</w:instrText>
          </w:r>
          <w:r>
            <w:rPr>
              <w:sz w:val="24"/>
              <w:szCs w:val="24"/>
              <w:lang w:val="en-US"/>
            </w:rPr>
            <w:instrText>wiTGlua2VkUmVzb3VyY2VUeXBlIjo1LCJPcmlnaW5hbFN0cmluZyI6IjEwLjExNjcvaW92cy4xOC0yNjQyMiIsIlVyaVN0cmluZyI6Imh0dHBzOi8vZG9pLm9yZy8xMC4xMTY3L2lvdnMuMTgtMjY0MjIiLCJMaW5rZWRSZXNvdXJjZVN0YXR1cyI6OCwiUHJvcGVydGllcyI6eyIkaWQiOiI0NSIsIiR0eXBlIjoiU3dpc3NBY2FkZW1pYy5DaX</w:instrText>
          </w:r>
          <w:r>
            <w:rPr>
              <w:sz w:val="24"/>
              <w:szCs w:val="24"/>
              <w:lang w:val="en-US"/>
            </w:rPr>
            <w:instrText>RhdmkuTGlua2VkUmVzb3VyY2VQcm9wZXJ0aWVzLCBTd2lzc0FjYWRlbWljLkNpdGF2aSJ9LCJTeW5jRm9sZGVyVHlwZSI6MCwiSXNMb2NhbENsb3VkUHJvamVjdEZpbGVMaW5rIjpmYWxzZSwiSXNDbG91ZFJlc3RvcmUiOmZhbHNlLCJJc0Nsb3VkQ29weSI6ZmFsc2UsIkF0dGFjaG1lbnRGb2xkZXJXYXNJbkZhbGxiYWNrTW9kZSI6ZmFsc2</w:instrText>
          </w:r>
          <w:r>
            <w:rPr>
              <w:sz w:val="24"/>
              <w:szCs w:val="24"/>
              <w:lang w:val="en-US"/>
            </w:rPr>
            <w:instrText>V9LCJBbm5vdGF0aW9ucyI6W10sIkxvY2F0aW9uVHlwZSI6MCwiTWlycm9yc1JlZmVyZW5jZVByb3BlcnR5SWQiOjEyOCwiQ3JlYXRlZEJ5IjoiX0plbm55IiwiQ3JlYXRlZE9uIjoiMjAyMi0wNy0xOFQxMDoxMzoxNCIsIk1vZGlmaWVkQnkiOiJfSmVubnkiLCJJZCI6Ijg4NWU1ZjE1LTk0YjEtNDI3MC04NGM5LWU2YmI4M2Y4MTg2OCIsIk</w:instrText>
          </w:r>
          <w:r>
            <w:rPr>
              <w:sz w:val="24"/>
              <w:szCs w:val="24"/>
              <w:lang w:val="en-US"/>
            </w:rPr>
            <w:instrText>1vZGlmaWVkT24iOiIyMDIyLTA3LTE4VDEwOjEzOjE0IiwiUHJvamVjdCI6eyIkcmVmIjoiOCJ9fV0sIk51bWJlciI6IjUiLCJPcmdhbml6YXRpb25zIjpbXSwiT3RoZXJzSW52b2x2ZWQiOltdLCJQYWdlUmFuZ2UiOiI8c3A+XHJcbiAgPG4+MTQ3MDwvbj5cclxuICA8aW4+dHJ1ZTwvaW4+XHJcbiAgPG9zPjE0NzA8L29zPlxyXG4gIDxwcz</w:instrText>
          </w:r>
          <w:r>
            <w:rPr>
              <w:sz w:val="24"/>
              <w:szCs w:val="24"/>
              <w:lang w:val="en-US"/>
            </w:rPr>
            <w:instrText>4xNDcwPC9wcz5cclxuPC9zcD5cclxuPGVwPlxyXG4gIDxuPjE0Nzc8L24+XHJcbiAgPGluPnRydWU8L2luPlxyXG4gIDxvcz4xNDc3PC9vcz5cclxuICA8cHM+MTQ3NzwvcHM+XHJcbjwvZXA+XHJcbjxvcz4xNDcwLTE0Nzc8L29zPiIsIlBlcmlvZGljYWwiOnsiJGlkIjoiNDYiLCIkdHlwZSI6IlN3aXNzQWNhZGVtaWMuQ2l0YXZpLlBlcm</w:instrText>
          </w:r>
          <w:r>
            <w:rPr>
              <w:sz w:val="24"/>
              <w:szCs w:val="24"/>
              <w:lang w:val="en-US"/>
            </w:rPr>
            <w:instrText>lvZGljYWwsIFN3aXNzQWNhZGVtaWMuQ2l0YXZpIiwiRWlzc24iOiIxNTUyLTU3ODMiLCJOYW1lIjoiSW52ZXN0aWdhdGl2ZSBvcGh0aGFsbW9sb2d5ICYgdmlzdWFsIHNjaWVuY2UiLCJQYWdpbmF0aW9uIjowLCJQcm90ZWN0ZWQiOmZhbHNlLCJVc2VyQWJicmV2aWF0aW9uMSI6IkludmVzdCBPcGh0aGFsbW9sIFZpcyBTY2kiLCJDcmVhdG</w:instrText>
          </w:r>
          <w:r>
            <w:rPr>
              <w:sz w:val="24"/>
              <w:szCs w:val="24"/>
              <w:lang w:val="en-US"/>
            </w:rPr>
            <w:instrText>VkQnkiOiJfSmVubnkiLCJDcmVhdGVkT24iOiIyMDIyLTA3LTE4VDEwOjEzOjE0IiwiTW9kaWZpZWRCeSI6Il9KZW5ueSIsIklkIjoiMGI5ZTJjMDAtODEzZi00MzFhLWE0YzktYmU0MjE2N2ZjMTVjIiwiTW9kaWZpZWRPbiI6IjIwMjItMDctMThUMTA6MTM6MTQiLCJQcm9qZWN0Ijp7IiRyZWYiOiI4In19LCJQbWNJZCI6IlBNQzY3MzYzND</w:instrText>
          </w:r>
          <w:r>
            <w:rPr>
              <w:sz w:val="24"/>
              <w:szCs w:val="24"/>
              <w:lang w:val="en-US"/>
            </w:rPr>
            <w:instrText>MiLCJQdWJsaXNoZXJzIjpbXSwiUHViTWVkSWQiOiIzMDk3MzU3NSIsIlF1b3RhdGlvbnMiOltdLCJSYXRpbmciOjAsIlJlZmVyZW5jZVR5cGUiOiJKb3VybmFsQXJ0aWNsZSIsIlNob3J0VGl0bGUiOiJCcm93biwgQmFsbCBldCBhbC4gMjAxOSDigJMgVGhlIENvbW1vbiBBbnRpZGlhYmV0aWMgRHJ1ZyBNZXRmb3JtaW4iLCJTaG9ydFRpdG</w:instrText>
          </w:r>
          <w:r>
            <w:rPr>
              <w:sz w:val="24"/>
              <w:szCs w:val="24"/>
              <w:lang w:val="en-US"/>
            </w:rPr>
            <w:instrText>xlVXBkYXRlVHlwZSI6MCwiU291cmNlT2ZCaWJsaW9ncmFwaGljSW5mb3JtYXRpb24iOiJQdWJNZWQiLCJTdGF0aWNJZHMiOlsiMzM0MDE5ZDItMGVjNS00OTY3LWIzMWUtOGExMThiNTNmNmQ2Il0sIlRhYmxlT2ZDb250ZW50c0NvbXBsZXhpdHkiOjAsIlRhYmxlT2ZDb250ZW50c1NvdXJjZVRleHRGb3JtYXQiOjAsIlRhc2tzIjpbXSwiVG</w:instrText>
          </w:r>
          <w:r>
            <w:rPr>
              <w:sz w:val="24"/>
              <w:szCs w:val="24"/>
              <w:lang w:val="en-US"/>
            </w:rPr>
            <w:instrText>l0bGUiOiJUaGUgQ29tbW9uIEFudGlkaWFiZXRpYyBEcnVnIE1ldGZvcm1pbiBSZWR1Y2VzIE9kZHMgb2YgRGV2ZWxvcGluZyBBZ2UtUmVsYXRlZCBNYWN1bGFyIERlZ2VuZXJhdGlvbiIsIlRyYW5zbGF0b3JzIjpbXSwiVm9sdW1lIjoiNjAiLCJZZWFyIjoiMjAxOSIsIlllYXJSZXNvbHZlZCI6IjIwMTkiLCJDcmVhdGVkQnkiOiJfSmVubn</w:instrText>
          </w:r>
          <w:r>
            <w:rPr>
              <w:sz w:val="24"/>
              <w:szCs w:val="24"/>
              <w:lang w:val="en-US"/>
            </w:rPr>
            <w:instrText>kiLCJDcmVhdGVkT24iOiIyMDIyLTA3LTE4VDEwOjEzOjE0IiwiTW9kaWZpZWRCeSI6Il9KZW5ueSIsIklkIjoiNjE0Y2JkYzQtNDA5OS00YTBlLWFkMzYtYWZkYzM4OGNiNmM3IiwiTW9kaWZpZWRPbiI6IjIwMjItMTAtMzFUMDg6MTY6MjUiLCJQcm9qZWN0Ijp7IiRyZWYiOiI4In19LCJVc2VOdW1iZXJpbmdUeXBlT2ZQYXJlbnREb2N1bW</w:instrText>
          </w:r>
          <w:r>
            <w:rPr>
              <w:sz w:val="24"/>
              <w:szCs w:val="24"/>
              <w:lang w:val="en-US"/>
            </w:rPr>
            <w:instrText>VudCI6ZmFsc2V9XSwiRm9ybWF0dGVkVGV4dCI6eyIkaWQiOiI0NyIsIkNvdW50IjoxLCJUZXh0VW5pdHMiOlt7IiRpZCI6IjQ4IiwiRm9udFN0eWxlIjp7IiRpZCI6IjQ5IiwiTmV1dHJhbCI6dHJ1ZX0sIlJlYWRpbmdPcmRlciI6MSwiVGV4dCI6Iig0NCw0NSkifV19LCJUYWciOiJDaXRhdmlQbGFjZWhvbGRlciM5MWEwMWIxOC0yMzAzLT</w:instrText>
          </w:r>
          <w:r>
            <w:rPr>
              <w:sz w:val="24"/>
              <w:szCs w:val="24"/>
              <w:lang w:val="en-US"/>
            </w:rPr>
            <w:instrText>RjYzktYmE4ZS1iNjMyN2I5ODVmN2MiLCJUZXh0IjoiKDQ0LDQ1KSIsIldBSVZlcnNpb24iOiI2LjE0LjAuMCJ9}</w:instrText>
          </w:r>
          <w:r>
            <w:rPr>
              <w:sz w:val="24"/>
              <w:szCs w:val="24"/>
              <w:lang w:val="en-US"/>
            </w:rPr>
            <w:fldChar w:fldCharType="separate"/>
          </w:r>
          <w:r>
            <w:rPr>
              <w:sz w:val="24"/>
              <w:szCs w:val="24"/>
              <w:lang w:val="en-US"/>
            </w:rPr>
            <w:t>(44,45)</w:t>
          </w:r>
          <w:r>
            <w:rPr>
              <w:sz w:val="24"/>
              <w:szCs w:val="24"/>
              <w:lang w:val="en-US"/>
            </w:rPr>
            <w:fldChar w:fldCharType="end"/>
          </w:r>
        </w:sdtContent>
      </w:sdt>
      <w:r>
        <w:rPr>
          <w:sz w:val="24"/>
          <w:szCs w:val="24"/>
          <w:lang w:val="en-US"/>
        </w:rPr>
        <w:t xml:space="preserve">, and one was a nested case-control study </w:t>
      </w:r>
      <w:sdt>
        <w:sdtPr>
          <w:rPr>
            <w:sz w:val="24"/>
            <w:szCs w:val="24"/>
            <w:lang w:val="en-US"/>
          </w:rPr>
          <w:alias w:val="To edit, see citavi.com/edit"/>
          <w:tag w:val="CitaviPlaceholder#56baf357-b6a2-490b-8b4c-a4f8baae22c3"/>
          <w:id w:val="-252668852"/>
          <w:placeholder>
            <w:docPart w:val="1936494BFCDF430A89A1CAC60CF7344D"/>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w:instrText>
          </w:r>
          <w:r>
            <w:rPr>
              <w:sz w:val="24"/>
              <w:szCs w:val="24"/>
              <w:lang w:val="en-US"/>
            </w:rPr>
            <w:instrText>Td2lzc0FjYWRlbWljLkNpdGF2aSIsIkVudHJpZXMiOlt7IiRpZCI6IjIiLCIkdHlwZSI6IlN3aXNzQWNhZGVtaWMuQ2l0YXZpLkNpdGF0aW9ucy5Xb3JkUGxhY2Vob2xkZXJFbnRyeSwgU3dpc3NBY2FkZW1pYy5DaXRhdmkiLCJJZCI6ImIwMTY3MzU3LTg0OTUtNDliZS1hOTY2LTMwMTczOTk5NTBjMCIsIlJhbmdlTGVuZ3RoIjo0LCJSZWZ</w:instrText>
          </w:r>
          <w:r>
            <w:rPr>
              <w:sz w:val="24"/>
              <w:szCs w:val="24"/>
              <w:lang w:val="en-US"/>
            </w:rPr>
            <w:instrText>lcmVuY2VJZCI6IjdjMzU3NWJlLWE0Y2YtNGJkNi04OGMxLTk0ZTk1YWMxYmY3ZiIsIlBhZ2VSYW5nZSI6eyIkaWQiOiIzIiwiJHR5cGUiOiJTd2lzc0FjYWRlbWljLlBhZ2VSYW5nZSwgU3dpc3NBY2FkZW1pYyIsIkVuZFBhZ2UiOnsiJGlkIjoiNCIsIiR0eXBlIjoiU3dpc3NBY2FkZW1pYy5QYWdlTnVtYmVyLCBTd2lzc0FjYWRlbWljIiw</w:instrText>
          </w:r>
          <w:r>
            <w:rPr>
              <w:sz w:val="24"/>
              <w:szCs w:val="24"/>
              <w:lang w:val="en-US"/>
            </w:rPr>
            <w:instrText>iSXNGdWxseU51bWVyaWMiOmZhbHNlLCJOdW1iZXJpbmdUeXBlIjowLCJOdW1lcmFsU3lzdGVtIjowfSwiTnVtYmVyaW5nVHlwZSI6MCwiTnVtZXJhbFN5c3RlbSI6MCwiU3RhcnRQYWdlIjp7IiRpZCI6IjUiLCIkdHlwZSI6IlN3aXNzQWNhZGVtaWMuUGFnZU51bWJlciwgU3dpc3NBY2FkZW1pYyIsIklzRnVsbHlOdW1lcmljIjpmYWxzZSw</w:instrText>
          </w:r>
          <w:r>
            <w:rPr>
              <w:sz w:val="24"/>
              <w:szCs w:val="24"/>
              <w:lang w:val="en-US"/>
            </w:rPr>
            <w:instrText>iTnVtYmVyaW5nVHlwZSI6MCwiTnVtZXJhbFN5c3RlbSI6MH19LCJSZWZlcmVuY2UiOnsiJGlkIjoiNiIsIiR0eXBlIjoiU3dpc3NBY2FkZW1pYy5DaXRhdmkuUmVmZXJlbmNlLCBTd2lzc0FjYWRlbWljLkNpdGF2aSIsIkFic3RyYWN0Q29tcGxleGl0eSI6MCwiQWJzdHJhY3RTb3VyY2VUZXh0Rm9ybWF0IjowLCJBdXRob3JzIjpbeyIkaWQ</w:instrText>
          </w:r>
          <w:r>
            <w:rPr>
              <w:sz w:val="24"/>
              <w:szCs w:val="24"/>
              <w:lang w:val="en-US"/>
            </w:rPr>
            <w:instrText>iOiI3IiwiJHR5cGUiOiJTd2lzc0FjYWRlbWljLkNpdGF2aS5QZXJzb24sIFN3aXNzQWNhZGVtaWMuQ2l0YXZpIiwiRmlyc3ROYW1lIjoiSHllc3VuZyIsIkxhc3ROYW1lIjoiTGVlIiwiUHJvdGVjdGVkIjpmYWxzZSwiU2V4IjowLCJDcmVhdGVkQnkiOiJfSmVubnkiLCJDcmVhdGVkT24iOiIyMDIyLTA3LTE4VDEwOjEzOjE0IiwiTW9kaWZ</w:instrText>
          </w:r>
          <w:r>
            <w:rPr>
              <w:sz w:val="24"/>
              <w:szCs w:val="24"/>
              <w:lang w:val="en-US"/>
            </w:rPr>
            <w:instrText>pZWRCeSI6Il9KZW5ueSIsIklkIjoiN2M0NWE1OTQtMTM5Ny00YTc1LWFlNDctYmM2Y2I2NjZiYzRlIiwiTW9kaWZpZWRPbiI6IjIwMjItMDctMThUMTA6MTM6MTQiLCJQcm9qZWN0Ijp7IiRpZCI6IjgiLCIkdHlwZSI6IlN3aXNzQWNhZGVtaWMuQ2l0YXZpLlByb2plY3QsIFN3aXNzQWNhZGVtaWMuQ2l0YXZpIn19LHsiJGlkIjoiOSIsIiR</w:instrText>
          </w:r>
          <w:r>
            <w:rPr>
              <w:sz w:val="24"/>
              <w:szCs w:val="24"/>
              <w:lang w:val="en-US"/>
            </w:rPr>
            <w:instrText>0eXBlIjoiU3dpc3NBY2FkZW1pYy5DaXRhdmkuUGVyc29uLCBTd2lzc0FjYWRlbWljLkNpdGF2aSIsIkZpcnN0TmFtZSI6IkhhIiwiTGFzdE5hbWUiOiJKZW9uIiwiTWlkZGxlTmFtZSI6IkxpbSIsIlByb3RlY3RlZCI6ZmFsc2UsIlNleCI6MSwiQ3JlYXRlZEJ5IjoiX0plbm55IiwiQ3JlYXRlZE9uIjoiMjAyMi0wNy0xOFQxMDoxMzoxNCI</w:instrText>
          </w:r>
          <w:r>
            <w:rPr>
              <w:sz w:val="24"/>
              <w:szCs w:val="24"/>
              <w:lang w:val="en-US"/>
            </w:rPr>
            <w:instrText>sIk1vZGlmaWVkQnkiOiJfSmVubnkiLCJJZCI6IjQ3YmQ1MzE3LTJiYzMtNDY5YS1hMWM2LTdhMDdmZDAzZmY4NCIsIk1vZGlmaWVkT24iOiIyMDIyLTA3LTE4VDEwOjEzOjE0IiwiUHJvamVjdCI6eyIkcmVmIjoiOCJ9fSx7IiRpZCI6IjEwIiwiJHR5cGUiOiJTd2lzc0FjYWRlbWljLkNpdGF2aS5QZXJzb24sIFN3aXNzQWNhZGVtaWMuQ2l</w:instrText>
          </w:r>
          <w:r>
            <w:rPr>
              <w:sz w:val="24"/>
              <w:szCs w:val="24"/>
              <w:lang w:val="en-US"/>
            </w:rPr>
            <w:instrText>0YXZpIiwiRmlyc3ROYW1lIjoiU2FuZyIsIkxhc3ROYW1lIjoiUGFyayIsIk1pZGRsZU5hbWUiOiJKdW4iLCJQcm90ZWN0ZWQiOmZhbHNlLCJTZXgiOjAsIkNyZWF0ZWRCeSI6Il9KZW5ueSIsIkNyZWF0ZWRPbiI6IjIwMjItMDctMThUMTA6MTM6MTQiLCJNb2RpZmllZEJ5IjoiX0plbm55IiwiSWQiOiIzYmE4OWIxOC0xYmM1LTQ5NGQtODE</w:instrText>
          </w:r>
          <w:r>
            <w:rPr>
              <w:sz w:val="24"/>
              <w:szCs w:val="24"/>
              <w:lang w:val="en-US"/>
            </w:rPr>
            <w:instrText>5OC1iZmJmMTFjNDVjODgiLCJNb2RpZmllZE9uIjoiMjAyMi0wNy0xOFQxMDoxMzoxNCIsIlByb2plY3QiOnsiJHJlZiI6IjgifX0seyIkaWQiOiIxMSIsIiR0eXBlIjoiU3dpc3NBY2FkZW1pYy5DaXRhdmkuUGVyc29uLCBTd2lzc0FjYWRlbWljLkNpdGF2aSIsIkZpcnN0TmFtZSI6Ikp1IiwiTGFzdE5hbWUiOiJTaGluIiwiTWlkZGxlTmF</w:instrText>
          </w:r>
          <w:r>
            <w:rPr>
              <w:sz w:val="24"/>
              <w:szCs w:val="24"/>
              <w:lang w:val="en-US"/>
            </w:rPr>
            <w:instrText>tZSI6IllvdW5nIiwiUHJvdGVjdGVkIjpmYWxzZSwiU2V4IjoxLCJDcmVhdGVkQnkiOiJfSmVubnkiLCJDcmVhdGVkT24iOiIyMDIyLTA3LTE4VDEwOjEzOjE0IiwiTW9kaWZpZWRCeSI6Il9KZW5ueSIsIklkIjoiNzA5ZmI2NTctOTk1OS00MDJjLWI5NjUtNDdlOThhNTUxMjExIiwiTW9kaWZpZWRPbiI6IjIwMjItMDctMThUMTA6MTM6MTQ</w:instrText>
          </w:r>
          <w:r>
            <w:rPr>
              <w:sz w:val="24"/>
              <w:szCs w:val="24"/>
              <w:lang w:val="en-US"/>
            </w:rPr>
            <w:instrText>iLCJQcm9qZWN0Ijp7IiRyZWYiOiI4In19XSwiQ2l0YXRpb25LZXlVcGRhdGVUeXBlIjowLCJDb2xsYWJvcmF0b3JzIjpbXSwiQ292ZXJQYXRoIjp7IiRpZCI6IjEyIiwiJHR5cGUiOiJTd2lzc0FjYWRlbWljLkNpdGF2aS5MaW5rZWRSZXNvdXJjZSwgU3dpc3NBY2FkZW1pYy5DaXRhdmkiLCJMaW5rZWRSZXNvdXJjZVR5cGUiOjEsIlVyaVN</w:instrText>
          </w:r>
          <w:r>
            <w:rPr>
              <w:sz w:val="24"/>
              <w:szCs w:val="24"/>
              <w:lang w:val="en-US"/>
            </w:rPr>
            <w:instrText>0cmluZyI6IkxlZSwgSmVvbiBldCBhbCAyMDE5IC0gRWZmZWN0IG9mIFN0YXRpbnMuanBnIiwiTGlua2VkUmVzb3VyY2VTdGF0dXMiOjgsIlByb3BlcnRpZXMiOnsiJGlkIjoiMTMiLCIkdHlwZSI6IlN3aXNzQWNhZGVtaWMuQ2l0YXZpLkxpbmtlZFJlc291cmNlUHJvcGVydGllcywgU3dpc3NBY2FkZW1pYy5DaXRhdmkifSwiU3luY0ZvbGR</w:instrText>
          </w:r>
          <w:r>
            <w:rPr>
              <w:sz w:val="24"/>
              <w:szCs w:val="24"/>
              <w:lang w:val="en-US"/>
            </w:rPr>
            <w:instrText>lclR5cGUiOjAsIklzTG9jYWxDbG91ZFByb2plY3RGaWxlTGluayI6ZmFsc2UsIklzQ2xvdWRSZXN0b3JlIjpmYWxzZSwiSXNDbG91ZENvcHkiOmZhbHNlLCJBdHRhY2htZW50Rm9sZGVyV2FzSW5GYWxsYmFja01vZGUiOmZhbHNlfSwiRG9pIjoiMTAuMzM0OS95bWouMjAxOS42MC43LjY3OSIsIkVkaXRvcnMiOltdLCJFdmFsdWF0aW9uQ29</w:instrText>
          </w:r>
          <w:r>
            <w:rPr>
              <w:sz w:val="24"/>
              <w:szCs w:val="24"/>
              <w:lang w:val="en-US"/>
            </w:rPr>
            <w:instrText>tcGxleGl0eSI6MCwiRXZhbHVhdGlvblNvdXJjZVRleHRGb3JtYXQiOjAsIkdyb3VwcyI6W10sIkhhc0xhYmVsMSI6ZmFsc2UsIkhhc0xhYmVsMiI6ZmFsc2UsIktleXdvcmRzIjpbXSwiTGFuZ3VhZ2UiOiJlbmciLCJMYW5ndWFnZUNvZGUiOiJlbiIsIkxvY2F0aW9ucyI6W3siJGlkIjoiMTQiLCIkdHlwZSI6IlN3aXNzQWNhZGVtaWMuQ2l</w:instrText>
          </w:r>
          <w:r>
            <w:rPr>
              <w:sz w:val="24"/>
              <w:szCs w:val="24"/>
              <w:lang w:val="en-US"/>
            </w:rPr>
            <w:instrText>0YXZpLkxvY2F0aW9uLCBTd2lzc0FjYWRlbWljLkNpdGF2aSIsIkFkZHJlc3MiOnsiJGlkIjoiMTUiLCIkdHlwZSI6IlN3aXNzQWNhZGVtaWMuQ2l0YXZpLkxpbmtlZFJlc291cmNlLCBTd2lzc0FjYWRlbWljLkNpdGF2aSIsIkxpbmtlZFJlc291cmNlVHlwZSI6NSwiT3JpZ2luYWxTdHJpbmciOiIxMC4zMzQ5L3ltai4yMDE5LjYwLjcuNjc</w:instrText>
          </w:r>
          <w:r>
            <w:rPr>
              <w:sz w:val="24"/>
              <w:szCs w:val="24"/>
              <w:lang w:val="en-US"/>
            </w:rPr>
            <w:instrText>5IiwiVXJpU3RyaW5nIjoiaHR0cHM6Ly9kb2kub3JnLzEwLjMzNDkveW1qLjIwMTkuNjAuNy42NzkiLCJMaW5rZWRSZXNvdXJjZVN0YXR1cyI6OCwiUHJvcGVydGllcyI6eyIkaWQiOiIxNiIsIiR0eXBlIjoiU3dpc3NBY2FkZW1pYy5DaXRhdmkuTGlua2VkUmVzb3VyY2VQcm9wZXJ0aWVzLCBTd2lzc0FjYWRlbWljLkNpdGF2aSJ9LCJTeW5</w:instrText>
          </w:r>
          <w:r>
            <w:rPr>
              <w:sz w:val="24"/>
              <w:szCs w:val="24"/>
              <w:lang w:val="en-US"/>
            </w:rPr>
            <w:instrText>jRm9sZGVyVHlwZSI6MCwiSXNMb2NhbENsb3VkUHJvamVjdEZpbGVMaW5rIjpmYWxzZSwiSXNDbG91ZFJlc3RvcmUiOmZhbHNlLCJJc0Nsb3VkQ29weSI6ZmFsc2UsIkF0dGFjaG1lbnRGb2xkZXJXYXNJbkZhbGxiYWNrTW9kZSI6ZmFsc2V9LCJBbm5vdGF0aW9ucyI6W10sIkxvY2F0aW9uVHlwZSI6MCwiTWlycm9yc1JlZmVyZW5jZVByb3B</w:instrText>
          </w:r>
          <w:r>
            <w:rPr>
              <w:sz w:val="24"/>
              <w:szCs w:val="24"/>
              <w:lang w:val="en-US"/>
            </w:rPr>
            <w:instrText>lcnR5SWQiOjEyOCwiQ3JlYXRlZEJ5IjoiX0plbm55IiwiQ3JlYXRlZE9uIjoiMjAyMi0wNy0xOFQxMDoxMzoxNCIsIk1vZGlmaWVkQnkiOiJfSmVubnkiLCJJZCI6ImM0MTYwMDliLWY4MDktNDY4ZC1hZmRmLTk0ZmI2OWU1Yjk4ZiIsIk1vZGlmaWVkT24iOiIyMDIyLTA3LTE4VDEwOjEzOjE0IiwiUHJvamVjdCI6eyIkcmVmIjoiOCJ9fSx</w:instrText>
          </w:r>
          <w:r>
            <w:rPr>
              <w:sz w:val="24"/>
              <w:szCs w:val="24"/>
              <w:lang w:val="en-US"/>
            </w:rPr>
            <w:instrText>7IiRpZCI6IjE3IiwiJHR5cGUiOiJTd2lzc0FjYWRlbWljLkNpdGF2aS5Mb2NhdGlvbiwgU3dpc3NBY2FkZW1pYy5DaXRhdmkiLCJBZGRyZXNzIjp7IiRpZCI6IjE4IiwiJHR5cGUiOiJTd2lzc0FjYWRlbWljLkNpdGF2aS5MaW5rZWRSZXNvdXJjZSwgU3dpc3NBY2FkZW1pYy5DaXRhdmkiLCJMaW5rZWRSZXNvdXJjZVR5cGUiOjUsIk9yaWd</w:instrText>
          </w:r>
          <w:r>
            <w:rPr>
              <w:sz w:val="24"/>
              <w:szCs w:val="24"/>
              <w:lang w:val="en-US"/>
            </w:rPr>
            <w:instrText>pbmFsU3RyaW5nIjoiUE1DNjU5NzQ2MiIsIlVyaVN0cmluZyI6Imh0dHBzOi8vd3d3Lm5jYmkubmxtLm5paC5nb3YvcG1jL2FydGljbGVzL1BNQzY1OTc0NjIiLCJMaW5rZWRSZXNvdXJjZVN0YXR1cyI6OCwiUHJvcGVydGllcyI6eyIkaWQiOiIxOSIsIiR0eXBlIjoiU3dpc3NBY2FkZW1pYy5DaXRhdmkuTGlua2VkUmVzb3VyY2VQcm9wZXJ</w:instrText>
          </w:r>
          <w:r>
            <w:rPr>
              <w:sz w:val="24"/>
              <w:szCs w:val="24"/>
              <w:lang w:val="en-US"/>
            </w:rPr>
            <w:instrText>0aWVzLCBTd2lzc0FjYWRlbWljLkNpdGF2aSJ9LCJTeW5jRm9sZGVyVHlwZSI6MCwiSXNMb2NhbENsb3VkUHJvamVjdEZpbGVMaW5rIjpmYWxzZSwiSXNDbG91ZFJlc3RvcmUiOmZhbHNlLCJJc0Nsb3VkQ29weSI6ZmFsc2UsIkF0dGFjaG1lbnRGb2xkZXJXYXNJbkZhbGxiYWNrTW9kZSI6ZmFsc2V9LCJBbm5vdGF0aW9ucyI6W10sIkxvY2F</w:instrText>
          </w:r>
          <w:r>
            <w:rPr>
              <w:sz w:val="24"/>
              <w:szCs w:val="24"/>
              <w:lang w:val="en-US"/>
            </w:rPr>
            <w:instrText>0aW9uVHlwZSI6MCwiTWlycm9yc1JlZmVyZW5jZVByb3BlcnR5SWQiOjIwOCwiQ3JlYXRlZEJ5IjoiX0plbm55IiwiQ3JlYXRlZE9uIjoiMjAyMi0wNy0xOFQxMDoxMzoxNCIsIk1vZGlmaWVkQnkiOiJfSmVubnkiLCJJZCI6IjY2MmJkNDUzLWYwYjAtNGZmNi04ZGMxLTQxNWEzNTY0MzNjMSIsIk1vZGlmaWVkT24iOiIyMDIyLTA3LTE4VDE</w:instrText>
          </w:r>
          <w:r>
            <w:rPr>
              <w:sz w:val="24"/>
              <w:szCs w:val="24"/>
              <w:lang w:val="en-US"/>
            </w:rPr>
            <w:instrText>wOjEzOjE0IiwiUHJvamVjdCI6eyIkcmVmIjoiOCJ9fSx7IiRpZCI6IjIwIiwiJHR5cGUiOiJTd2lzc0FjYWRlbWljLkNpdGF2aS5Mb2NhdGlvbiwgU3dpc3NBY2FkZW1pYy5DaXRhdmkiLCJBZGRyZXNzIjp7IiRpZCI6IjIxIiwiJHR5cGUiOiJTd2lzc0FjYWRlbWljLkNpdGF2aS5MaW5rZWRSZXNvdXJjZSwgU3dpc3NBY2FkZW1pYy5DaXR</w:instrText>
          </w:r>
          <w:r>
            <w:rPr>
              <w:sz w:val="24"/>
              <w:szCs w:val="24"/>
              <w:lang w:val="en-US"/>
            </w:rPr>
            <w:instrText>hdmkiLCJMaW5rZWRSZXNvdXJjZVR5cGUiOjUsIk9yaWdpbmFsU3RyaW5nIjoiMzEyNTA1ODIiLCJVcmlTdHJpbmciOiJodHRwOi8vd3d3Lm5jYmkubmxtLm5paC5nb3YvcHVibWVkLzMxMjUwNTgyIiwiTGlua2VkUmVzb3VyY2VTdGF0dXMiOjgsIlByb3BlcnRpZXMiOnsiJGlkIjoiMjIiLCIkdHlwZSI6IlN3aXNzQWNhZGVtaWMuQ2l0YXZ</w:instrText>
          </w:r>
          <w:r>
            <w:rPr>
              <w:sz w:val="24"/>
              <w:szCs w:val="24"/>
              <w:lang w:val="en-US"/>
            </w:rPr>
            <w:instrText>pLkxpbmtlZFJlc291cmNlUHJvcGVydGllcywgU3dpc3NBY2FkZW1pYy5DaXRhdmkifSwiU3luY0ZvbGRlclR5cGUiOjAsIklzTG9jYWxDbG91ZFByb2plY3RGaWxlTGluayI6ZmFsc2UsIklzQ2xvdWRSZXN0b3JlIjpmYWxzZSwiSXNDbG91ZENvcHkiOmZhbHNlLCJBdHRhY2htZW50Rm9sZGVyV2FzSW5GYWxsYmFja01vZGUiOmZhbHNlfSw</w:instrText>
          </w:r>
          <w:r>
            <w:rPr>
              <w:sz w:val="24"/>
              <w:szCs w:val="24"/>
              <w:lang w:val="en-US"/>
            </w:rPr>
            <w:instrText>iQW5ub3RhdGlvbnMiOltdLCJMb2NhdGlvblR5cGUiOjAsIk1pcnJvcnNSZWZlcmVuY2VQcm9wZXJ0eUlkIjoxNjQsIkNyZWF0ZWRCeSI6Il9KZW5ueSIsIkNyZWF0ZWRPbiI6IjIwMjItMDctMThUMTA6MTM6MTQiLCJNb2RpZmllZEJ5IjoiX0plbm55IiwiSWQiOiIyMTg4YmZkMi1lNmZlLTQ3ZWMtOGNhYi1lMWVjZmUwZjE0ZWIiLCJNb2R</w:instrText>
          </w:r>
          <w:r>
            <w:rPr>
              <w:sz w:val="24"/>
              <w:szCs w:val="24"/>
              <w:lang w:val="en-US"/>
            </w:rPr>
            <w:instrText>pZmllZE9uIjoiMjAyMi0wNy0xOFQxMDoxMzoxNCIsIlByb2plY3QiOnsiJHJlZiI6IjgifX1dLCJOdW1iZXIiOiI3IiwiT3JnYW5pemF0aW9ucyI6W10sIk90aGVyc0ludm9sdmVkIjpbXSwiUGFnZVJhbmdlIjoiPHNwPlxyXG4gIDxuPjY3OTwvbj5cclxuICA8aW4+dHJ1ZTwvaW4+XHJcbiAgPG9zPjY3OTwvb3M+XHJcbiAgPHBzPjY3OTw</w:instrText>
          </w:r>
          <w:r>
            <w:rPr>
              <w:sz w:val="24"/>
              <w:szCs w:val="24"/>
              <w:lang w:val="en-US"/>
            </w:rPr>
            <w:instrText>vcHM+XHJcbjwvc3A+XHJcbjxlcD5cclxuICA8bj42ODY8L24+XHJcbiAgPGluPnRydWU8L2luPlxyXG4gIDxvcz42ODY8L29zPlxyXG4gIDxwcz42ODY8L3BzPlxyXG48L2VwPlxyXG48b3M+Njc5LTY4Njwvb3M+IiwiUGVyaW9kaWNhbCI6eyIkaWQiOiIyMyIsIiR0eXBlIjoiU3dpc3NBY2FkZW1pYy5DaXRhdmkuUGVyaW9kaWNhbCwgU3d</w:instrText>
          </w:r>
          <w:r>
            <w:rPr>
              <w:sz w:val="24"/>
              <w:szCs w:val="24"/>
              <w:lang w:val="en-US"/>
            </w:rPr>
            <w:instrText>pc3NBY2FkZW1pYy5DaXRhdmkiLCJFaXNzbiI6IjE5NzYtMjQzNyIsIk5hbWUiOiJZb25zZWkgbWVkaWNhbCBqb3VybmFsIiwiUGFnaW5hdGlvbiI6MCwiUHJvdGVjdGVkIjpmYWxzZSwiVXNlckFiYnJldmlhdGlvbjEiOiJZb25zZWkgTWVkIEoiLCJDcmVhdGVkQnkiOiJfSmVubnkiLCJDcmVhdGVkT24iOiIyMDIyLTA3LTE4VDEwOjEzOjE</w:instrText>
          </w:r>
          <w:r>
            <w:rPr>
              <w:sz w:val="24"/>
              <w:szCs w:val="24"/>
              <w:lang w:val="en-US"/>
            </w:rPr>
            <w:instrText>0IiwiTW9kaWZpZWRCeSI6Il9KZW5ueSIsIklkIjoiM2M0OThiYjUtNjE0MC00MGUxLThhYjUtM2Y1MDUwZDZjZTA5IiwiTW9kaWZpZWRPbiI6IjIwMjItMDctMThUMTA6MTM6MTQiLCJQcm9qZWN0Ijp7IiRyZWYiOiI4In19LCJQbWNJZCI6IlBNQzY1OTc0NjIiLCJQdWJsaXNoZXJzIjpbXSwiUHViTWVkSWQiOiIzMTI1MDU4MiIsIlF1b3R</w:instrText>
          </w:r>
          <w:r>
            <w:rPr>
              <w:sz w:val="24"/>
              <w:szCs w:val="24"/>
              <w:lang w:val="en-US"/>
            </w:rPr>
            <w:instrText>hdGlvbnMiOltdLCJSYXRpbmciOjAsIlJlZmVyZW5jZVR5cGUiOiJKb3VybmFsQXJ0aWNsZSIsIlNob3J0VGl0bGUiOiJMZWUsIEplb24gZXQgYWwuIDIwMTkg4oCTIEVmZmVjdCBvZiBTdGF0aW5zIiwiU2hvcnRUaXRsZVVwZGF0ZVR5cGUiOjAsIlNvdXJjZU9mQmlibGlvZ3JhcGhpY0luZm9ybWF0aW9uIjoiUHViTWVkIiwiU3RhdGljSWR</w:instrText>
          </w:r>
          <w:r>
            <w:rPr>
              <w:sz w:val="24"/>
              <w:szCs w:val="24"/>
              <w:lang w:val="en-US"/>
            </w:rPr>
            <w:instrText>zIjpbIjMwZGFiNTU5LTU3MDMtNDdhOS05YmQxLTIyZDQ1OGVmM2NjZCJdLCJUYWJsZU9mQ29udGVudHNDb21wbGV4aXR5IjowLCJUYWJsZU9mQ29udGVudHNTb3VyY2VUZXh0Rm9ybWF0IjowLCJUYXNrcyI6W10sIlRpdGxlIjoiRWZmZWN0IG9mIFN0YXRpbnMsIE1ldGZvcm1pbiwgQW5naW90ZW5zaW4tQ29udmVydGluZyBFbnp5bWUgSW5</w:instrText>
          </w:r>
          <w:r>
            <w:rPr>
              <w:sz w:val="24"/>
              <w:szCs w:val="24"/>
              <w:lang w:val="en-US"/>
            </w:rPr>
            <w:instrText>oaWJpdG9ycywgYW5kIEFuZ2lvdGVuc2luIElJIFJlY2VwdG9yIEJsb2NrZXJzIG9uIEFnZS1SZWxhdGVkIE1hY3VsYXIgRGVnZW5lcmF0aW9uIiwiVHJhbnNsYXRvcnMiOltdLCJWb2x1bWUiOiI2MCIsIlllYXIiOiIyMDE5IiwiWWVhclJlc29sdmVkIjoiMjAxOSIsIkNyZWF0ZWRCeSI6Il9KZW5ueSIsIkNyZWF0ZWRPbiI6IjIwMjItMDc</w:instrText>
          </w:r>
          <w:r>
            <w:rPr>
              <w:sz w:val="24"/>
              <w:szCs w:val="24"/>
              <w:lang w:val="en-US"/>
            </w:rPr>
            <w:instrText>tMThUMTA6MTM6MTQiLCJNb2RpZmllZEJ5IjoiX0plbm55IiwiSWQiOiI3YzM1NzViZS1hNGNmLTRiZDYtODhjMS05NGU5NWFjMWJmN2YiLCJNb2RpZmllZE9uIjoiMjAyMi0xMC0zMVQwODoxNjoyNSIsIlByb2plY3QiOnsiJHJlZiI6IjgifX0sIlVzZU51bWJlcmluZ1R5cGVPZlBhcmVudERvY3VtZW50IjpmYWxzZX1dLCJGb3JtYXR0ZWR</w:instrText>
          </w:r>
          <w:r>
            <w:rPr>
              <w:sz w:val="24"/>
              <w:szCs w:val="24"/>
              <w:lang w:val="en-US"/>
            </w:rPr>
            <w:instrText>UZXh0Ijp7IiRpZCI6IjI0IiwiQ291bnQiOjEsIlRleHRVbml0cyI6W3siJGlkIjoiMjUiLCJGb250U3R5bGUiOnsiJGlkIjoiMjYiLCJOZXV0cmFsIjp0cnVlfSwiUmVhZGluZ09yZGVyIjoxLCJUZXh0IjoiKDQ2KSJ9XX0sIlRhZyI6IkNpdGF2aVBsYWNlaG9sZGVyIzU2YmFmMzU3LWI2YTItNDkwYi04YjRjLWE0ZjhiYWFlMjJjMyIsIlR</w:instrText>
          </w:r>
          <w:r>
            <w:rPr>
              <w:sz w:val="24"/>
              <w:szCs w:val="24"/>
              <w:lang w:val="en-US"/>
            </w:rPr>
            <w:instrText>leHQiOiIoNDYpIiwiV0FJVmVyc2lvbiI6IjYuMTQuMC4wIn0=}</w:instrText>
          </w:r>
          <w:r>
            <w:rPr>
              <w:sz w:val="24"/>
              <w:szCs w:val="24"/>
              <w:lang w:val="en-US"/>
            </w:rPr>
            <w:fldChar w:fldCharType="separate"/>
          </w:r>
          <w:r>
            <w:rPr>
              <w:sz w:val="24"/>
              <w:szCs w:val="24"/>
              <w:lang w:val="en-US"/>
            </w:rPr>
            <w:t>(46)</w:t>
          </w:r>
          <w:r>
            <w:rPr>
              <w:sz w:val="24"/>
              <w:szCs w:val="24"/>
              <w:lang w:val="en-US"/>
            </w:rPr>
            <w:fldChar w:fldCharType="end"/>
          </w:r>
        </w:sdtContent>
      </w:sdt>
      <w:r>
        <w:rPr>
          <w:sz w:val="24"/>
          <w:szCs w:val="24"/>
          <w:lang w:val="en-US"/>
        </w:rPr>
        <w:t xml:space="preserve">. Five studies exclusively determined the association of metformin use and the risk of developing AMD in diabetic patients </w:t>
      </w:r>
      <w:sdt>
        <w:sdtPr>
          <w:rPr>
            <w:sz w:val="24"/>
            <w:szCs w:val="24"/>
            <w:lang w:val="en-US"/>
          </w:rPr>
          <w:alias w:val="To edit, see citavi.com/edit"/>
          <w:tag w:val="CitaviPlaceholder#6d0fc65b-dda1-4d0f-aa1e-c4fb34479e7c"/>
          <w:id w:val="-1557851215"/>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w:instrText>
          </w:r>
          <w:r>
            <w:rPr>
              <w:sz w:val="24"/>
              <w:szCs w:val="24"/>
              <w:lang w:val="en-US"/>
            </w:rPr>
            <w:instrText>F2aS5DaXRhdGlvbnMuV29yZFBsYWNlaG9sZGVyLCBTd2lzc0FjYWRlbWljLkNpdGF2aSIsIkVudHJpZXMiOlt7IiRpZCI6IjIiLCIkdHlwZSI6IlN3aXNzQWNhZGVtaWMuQ2l0YXZpLkNpdGF0aW9ucy5Xb3JkUGxhY2Vob2xkZXJFbnRyeSwgU3dpc3NBY2FkZW1pYy5DaXRhdmkiLCJJZCI6ImM3MGY5NGQ5LTg5MTUtNDc4OC1iMjZhLWFkMz</w:instrText>
          </w:r>
          <w:r>
            <w:rPr>
              <w:sz w:val="24"/>
              <w:szCs w:val="24"/>
              <w:lang w:val="en-US"/>
            </w:rPr>
            <w:instrText>Q1ZDc3OGE3ZiIsIlJhbmdlU3RhcnQiOjMsIlJhbmdlTGVuZ3RoIjo0LCJSZWZlcmVuY2VJZCI6ImMwMzI2OWZmLTg2YzgtNDQ0Yi04NDYwLTM4ZjVhNzM1YmNmNiIsIlBhZ2VSYW5nZSI6eyIkaWQiOiIzIiwiJHR5cGUiOiJTd2lzc0FjYWRlbWljLlBhZ2VSYW5nZSwgU3dpc3NBY2FkZW1pYyIsIkVuZFBhZ2UiOnsiJGlkIjoiNCIsIiR0eX</w:instrText>
          </w:r>
          <w:r>
            <w:rPr>
              <w:sz w:val="24"/>
              <w:szCs w:val="24"/>
              <w:lang w:val="en-US"/>
            </w:rPr>
            <w:instrText>BlIjoiU3dpc3NBY2FkZW1pYy5QYWdlTnVtYmVyLCBTd2lzc0FjYWRlbWljIiwiSXNGdWxseU51bWVyaWMiOmZhbHNlLCJOdW1iZXJpbmdUeXBlIjowLCJOdW1lcmFsU3lzdGVtIjowfSwiTnVtYmVyaW5nVHlwZSI6MCwiTnVtZXJhbFN5c3RlbSI6MCwiU3RhcnRQYWdlIjp7IiRpZCI6IjUiLCIkdHlwZSI6IlN3aXNzQWNhZGVtaWMuUGFnZU</w:instrText>
          </w:r>
          <w:r>
            <w:rPr>
              <w:sz w:val="24"/>
              <w:szCs w:val="24"/>
              <w:lang w:val="en-US"/>
            </w:rPr>
            <w:instrText>51bWJlciwgU3dpc3NBY2FkZW1pYyIsIklzRnVsbHlOdW1lcmljIjpmYWxzZSwiTnVtYmVyaW5nVHlwZSI6MCwiTnVtZXJhbFN5c3RlbSI6MH19LCJSZWZlcmVuY2UiOnsiJGlkIjoiNiIsIiR0eXBlIjoiU3dpc3NBY2FkZW1pYy5DaXRhdmkuUmVmZXJlbmNlLCBTd2lzc0FjYWRlbWljLkNpdGF2aSIsIkFic3RyYWN0Q29tcGxleGl0eSI6MC</w:instrText>
          </w:r>
          <w:r>
            <w:rPr>
              <w:sz w:val="24"/>
              <w:szCs w:val="24"/>
              <w:lang w:val="en-US"/>
            </w:rPr>
            <w:instrText>wiQWJzdHJhY3RTb3VyY2VUZXh0Rm9ybWF0IjowLCJBdXRob3JzIjpbeyIkaWQiOiI3IiwiJHR5cGUiOiJTd2lzc0FjYWRlbWljLkNpdGF2aS5QZXJzb24sIFN3aXNzQWNhZGVtaWMuQ2l0YXZpIiwiRmlyc3ROYW1lIjoiRW1pbHkiLCJMYXN0TmFtZSI6IkV0b24iLCJNaWRkbGVOYW1lIjoiQS4iLCJQcm90ZWN0ZWQiOmZhbHNlLCJTZXgiOj</w:instrText>
          </w:r>
          <w:r>
            <w:rPr>
              <w:sz w:val="24"/>
              <w:szCs w:val="24"/>
              <w:lang w:val="en-US"/>
            </w:rPr>
            <w:instrText>EsIkNyZWF0ZWRCeSI6Il9KZW5ueSIsIkNyZWF0ZWRPbiI6IjIwMjItMDctMThUMTA6MTM6MTQiLCJNb2RpZmllZEJ5IjoiX0plbm55IiwiSWQiOiI0YmYzMzczZi1lY2IyLTRkNmMtYTVlZS1lZjE5MjUwNDJhMDMiLCJNb2RpZmllZE9uIjoiMjAyMi0wNy0xOFQxMDoxMzoxNCIsIlByb2plY3QiOnsiJGlkIjoiOCIsIiR0eXBlIjoiU3dpc3</w:instrText>
          </w:r>
          <w:r>
            <w:rPr>
              <w:sz w:val="24"/>
              <w:szCs w:val="24"/>
              <w:lang w:val="en-US"/>
            </w:rPr>
            <w:instrText>NBY2FkZW1pYy5DaXRhdmkuUHJvamVjdCwgU3dpc3NBY2FkZW1pYy5DaXRhdmkifX0seyIkaWQiOiI5IiwiJHR5cGUiOiJTd2lzc0FjYWRlbWljLkNpdGF2aS5QZXJzb24sIFN3aXNzQWNhZGVtaWMuQ2l0YXZpIiwiRmlyc3ROYW1lIjoiVGhvbWFzIiwiTGFzdE5hbWUiOiJXdWJiZW4iLCJNaWRkbGVOYW1lIjoiSi4iLCJQcm90ZWN0ZWQiOm</w:instrText>
          </w:r>
          <w:r>
            <w:rPr>
              <w:sz w:val="24"/>
              <w:szCs w:val="24"/>
              <w:lang w:val="en-US"/>
            </w:rPr>
            <w:instrText>ZhbHNlLCJTZXgiOjIsIkNyZWF0ZWRCeSI6Il9KZW5ueSIsIkNyZWF0ZWRPbiI6IjIwMjItMDctMThUMTA6MTM6MTQiLCJNb2RpZmllZEJ5IjoiX0plbm55IiwiSWQiOiI5YTkwNjllMC0wNjVkLTRlNTEtODViYy0zYzY4MmYzMTRmYWUiLCJNb2RpZmllZE9uIjoiMjAyMi0wNy0xOFQxMDoxMzoxNCIsIlByb2plY3QiOnsiJHJlZiI6IjgifX</w:instrText>
          </w:r>
          <w:r>
            <w:rPr>
              <w:sz w:val="24"/>
              <w:szCs w:val="24"/>
              <w:lang w:val="en-US"/>
            </w:rPr>
            <w:instrText>0seyIkaWQiOiIxMCIsIiR0eXBlIjoiU3dpc3NBY2FkZW1pYy5DaXRhdmkuUGVyc29uLCBTd2lzc0FjYWRlbWljLkNpdGF2aSIsIkZpcnN0TmFtZSI6IkNhZ3JpIiwiTGFzdE5hbWUiOiJCZXNpcmxpIiwiTWlkZGxlTmFtZSI6IkcuIiwiUHJvdGVjdGVkIjpmYWxzZSwiU2V4IjowLCJDcmVhdGVkQnkiOiJfSmVubnkiLCJDcmVhdGVkT24iOi</w:instrText>
          </w:r>
          <w:r>
            <w:rPr>
              <w:sz w:val="24"/>
              <w:szCs w:val="24"/>
              <w:lang w:val="en-US"/>
            </w:rPr>
            <w:instrText>IyMDIyLTA3LTE4VDEwOjEzOjE0IiwiTW9kaWZpZWRCeSI6Il9KZW5ueSIsIklkIjoiZTYzYmVlNGYtZjAyYy00MmJkLWE3MWMtYWFmMzQxZjAzYTAwIiwiTW9kaWZpZWRPbiI6IjIwMjItMDctMThUMTA6MTM6MTQiLCJQcm9qZWN0Ijp7IiRyZWYiOiI4In19LHsiJGlkIjoiMTEiLCIkdHlwZSI6IlN3aXNzQWNhZGVtaWMuQ2l0YXZpLlBlcn</w:instrText>
          </w:r>
          <w:r>
            <w:rPr>
              <w:sz w:val="24"/>
              <w:szCs w:val="24"/>
              <w:lang w:val="en-US"/>
            </w:rPr>
            <w:instrText>NvbiwgU3dpc3NBY2FkZW1pYy5DaXRhdmkiLCJGaXJzdE5hbWUiOiJQZWl5aW5nIiwiTGFzdE5hbWUiOiJIdWEiLCJQcm90ZWN0ZWQiOmZhbHNlLCJTZXgiOjAsIkNyZWF0ZWRCeSI6Il9KZW5ueSIsIkNyZWF0ZWRPbiI6IjIwMjItMDctMThUMTA6MTM6MTQiLCJNb2RpZmllZEJ5IjoiX0plbm55IiwiSWQiOiI4NGE3YjU1Ni0wNmRiLTRiNm</w:instrText>
          </w:r>
          <w:r>
            <w:rPr>
              <w:sz w:val="24"/>
              <w:szCs w:val="24"/>
              <w:lang w:val="en-US"/>
            </w:rPr>
            <w:instrText>QtOTIzOC03MjhlM2I1ZjNmZDciLCJNb2RpZmllZE9uIjoiMjAyMi0wNy0xOFQxMDoxMzoxNCIsIlByb2plY3QiOnsiJHJlZiI6IjgifX0seyIkaWQiOiIxMiIsIiR0eXBlIjoiU3dpc3NBY2FkZW1pYy5DaXRhdmkuUGVyc29uLCBTd2lzc0FjYWRlbWljLkNpdGF2aSIsIkZpcnN0TmFtZSI6IkJyZW5kYW4iLCJMYXN0TmFtZSI6Ik1jR2VlaG</w:instrText>
          </w:r>
          <w:r>
            <w:rPr>
              <w:sz w:val="24"/>
              <w:szCs w:val="24"/>
              <w:lang w:val="en-US"/>
            </w:rPr>
            <w:instrText>FuIiwiUHJvdGVjdGVkIjpmYWxzZSwiU2V4IjoyLCJDcmVhdGVkQnkiOiJfSmVubnkiLCJDcmVhdGVkT24iOiIyMDIyLTA3LTE4VDEwOjEzOjE0IiwiTW9kaWZpZWRCeSI6Il9KZW5ueSIsIklkIjoiZDUwZTRhMWQtMmE1MS00YmRiLTllYzEtM2ZjNjI3MzEwOTJjIiwiTW9kaWZpZWRPbiI6IjIwMjItMDctMThUMTA6MTM6MTQiLCJQcm9qZW</w:instrText>
          </w:r>
          <w:r>
            <w:rPr>
              <w:sz w:val="24"/>
              <w:szCs w:val="24"/>
              <w:lang w:val="en-US"/>
            </w:rPr>
            <w:instrText>N0Ijp7IiRyZWYiOiI4In19LHsiJGlkIjoiMTMiLCIkdHlwZSI6IlN3aXNzQWNhZGVtaWMuQ2l0YXZpLlBlcnNvbiwgU3dpc3NBY2FkZW1pYy5DaXRhdmkiLCJGaXJzdE5hbWUiOiJCcmlhbiIsIkxhc3ROYW1lIjoiVmFuZGVyQmVlayIsIk1pZGRsZU5hbWUiOiJMLiIsIlByb3RlY3RlZCI6ZmFsc2UsIlNleCI6MiwiQ3JlYXRlZEJ5IjoiX0</w:instrText>
          </w:r>
          <w:r>
            <w:rPr>
              <w:sz w:val="24"/>
              <w:szCs w:val="24"/>
              <w:lang w:val="en-US"/>
            </w:rPr>
            <w:instrText>plbm55IiwiQ3JlYXRlZE9uIjoiMjAyMi0wNy0xOFQxMDoxMzoxNCIsIk1vZGlmaWVkQnkiOiJfSmVubnkiLCJJZCI6ImRjMjdiYjZhLTNiZGItNGE5Ny05MzMyLTk4N2E4MDY3YzY4ZSIsIk1vZGlmaWVkT24iOiIyMDIyLTA3LTE4VDEwOjEzOjE0IiwiUHJvamVjdCI6eyIkcmVmIjoiOCJ9fV0sIkNpdGF0aW9uS2V5VXBkYXRlVHlwZSI6MC</w:instrText>
          </w:r>
          <w:r>
            <w:rPr>
              <w:sz w:val="24"/>
              <w:szCs w:val="24"/>
              <w:lang w:val="en-US"/>
            </w:rPr>
            <w:instrText>wiQ29sbGFib3JhdG9ycyI6W10sIkNvdmVyUGF0aCI6eyIkaWQiOiIxNCIsIiR0eXBlIjoiU3dpc3NBY2FkZW1pYy5DaXRhdmkuTGlua2VkUmVzb3VyY2UsIFN3aXNzQWNhZGVtaWMuQ2l0YXZpIiwiTGlua2VkUmVzb3VyY2VUeXBlIjoxLCJVcmlTdHJpbmciOiJFdG9uLCBXdWJiZW4gZXQgYWwgMjAyMiAtIEFzc29jaWF0aW9uIG9mIG1ldG</w:instrText>
          </w:r>
          <w:r>
            <w:rPr>
              <w:sz w:val="24"/>
              <w:szCs w:val="24"/>
              <w:lang w:val="en-US"/>
            </w:rPr>
            <w:instrText>Zvcm1pbiBhbmQgZGV2ZWxvcG1lbnQuanBnIiwiTGlua2VkUmVzb3VyY2VTdGF0dXMiOjgsIlByb3BlcnRpZXMiOnsiJGlkIjoiMTUiLCIkdHlwZSI6IlN3aXNzQWNhZGVtaWMuQ2l0YXZpLkxpbmtlZFJlc291cmNlUHJvcGVydGllcywgU3dpc3NBY2FkZW1pYy5DaXRhdmkifSwiU3luY0ZvbGRlclR5cGUiOjAsIklzTG9jYWxDbG91ZFByb2</w:instrText>
          </w:r>
          <w:r>
            <w:rPr>
              <w:sz w:val="24"/>
              <w:szCs w:val="24"/>
              <w:lang w:val="en-US"/>
            </w:rPr>
            <w:instrText>plY3RGaWxlTGluayI6ZmFsc2UsIklzQ2xvdWRSZXN0b3JlIjpmYWxzZSwiSXNDbG91ZENvcHkiOmZhbHNlLCJBdHRhY2htZW50Rm9sZGVyV2FzSW5GYWxsYmFja01vZGUiOmZhbHNlfSwiRGF0ZTIiOiIxOS4wMi4yMDIxIiwiRG9pIjoiMTAuMTE3Ny8xMTIwNjcyMTIxOTk3Mjg4IiwiRWRpdG9ycyI6W10sIkV2YWx1YXRpb25Db21wbGV4aX</w:instrText>
          </w:r>
          <w:r>
            <w:rPr>
              <w:sz w:val="24"/>
              <w:szCs w:val="24"/>
              <w:lang w:val="en-US"/>
            </w:rPr>
            <w:instrText>R5IjowLCJFdmFsdWF0aW9uU291cmNlVGV4dEZvcm1hdCI6MCwiR3JvdXBzIjpbXSwiSGFzTGFiZWwxIjpmYWxzZSwiSGFzTGFiZWwyIjpmYWxzZSwiS2V5d29yZHMiOltdLCJMYW5ndWFnZSI6ImVuZyIsIkxhbmd1YWdlQ29kZSI6ImVuIiwiTG9jYXRpb25zIjpbeyIkaWQiOiIxNiIsIiR0eXBlIjoiU3dpc3NBY2FkZW1pYy5DaXRhdmkuTG</w:instrText>
          </w:r>
          <w:r>
            <w:rPr>
              <w:sz w:val="24"/>
              <w:szCs w:val="24"/>
              <w:lang w:val="en-US"/>
            </w:rPr>
            <w:instrText>9jYXRpb24sIFN3aXNzQWNhZGVtaWMuQ2l0YXZpIiwiQWRkcmVzcyI6eyIkaWQiOiIxNyIsIiR0eXBlIjoiU3dpc3NBY2FkZW1pYy5DaXRhdmkuTGlua2VkUmVzb3VyY2UsIFN3aXNzQWNhZGVtaWMuQ2l0YXZpIiwiTGlua2VkUmVzb3VyY2VUeXBlIjo1LCJPcmlnaW5hbFN0cmluZyI6IjMzNjA3OTMwIiwiVXJpU3RyaW5nIjoiaHR0cDovL3</w:instrText>
          </w:r>
          <w:r>
            <w:rPr>
              <w:sz w:val="24"/>
              <w:szCs w:val="24"/>
              <w:lang w:val="en-US"/>
            </w:rPr>
            <w:instrText>d3dy5uY2JpLm5sbS5uaWguZ292L3B1Ym1lZC8zMzYwNzkzMCIsIkxpbmtlZFJlc291cmNlU3RhdHVzIjo4LCJQcm9wZXJ0aWVzIjp7IiRpZCI6IjE4IiwiJHR5cGUiOiJTd2lzc0FjYWRlbWljLkNpdGF2aS5MaW5rZWRSZXNvdXJjZVByb3BlcnRpZXMsIFN3aXNzQWNhZGVtaWMuQ2l0YXZpIn0sIlN5bmNGb2xkZXJUeXBlIjowLCJJc0xvY2</w:instrText>
          </w:r>
          <w:r>
            <w:rPr>
              <w:sz w:val="24"/>
              <w:szCs w:val="24"/>
              <w:lang w:val="en-US"/>
            </w:rPr>
            <w:instrText>FsQ2xvdWRQcm9qZWN0RmlsZUxpbmsiOmZhbHNlLCJJc0Nsb3VkUmVzdG9yZSI6ZmFsc2UsIklzQ2xvdWRDb3B5IjpmYWxzZSwiQXR0YWNobWVudEZvbGRlcldhc0luRmFsbGJhY2tNb2RlIjpmYWxzZX0sIkFubm90YXRpb25zIjpbXSwiTG9jYXRpb25UeXBlIjowLCJNaXJyb3JzUmVmZXJlbmNlUHJvcGVydHlJZCI6MTY0LCJDcmVhdGVkQn</w:instrText>
          </w:r>
          <w:r>
            <w:rPr>
              <w:sz w:val="24"/>
              <w:szCs w:val="24"/>
              <w:lang w:val="en-US"/>
            </w:rPr>
            <w:instrText>kiOiJfSmVubnkiLCJDcmVhdGVkT24iOiIyMDIyLTA3LTE4VDEwOjEzOjE0IiwiTW9kaWZpZWRCeSI6Il9KZW5ueSIsIklkIjoiOTE4OWI2MDQtNzJlYi00ODYwLThkNDQtYzYyNWU2NGNkMWYwIiwiTW9kaWZpZWRPbiI6IjIwMjItMDctMThUMTA6MTM6MTQiLCJQcm9qZWN0Ijp7IiRyZWYiOiI4In19LHsiJGlkIjoiMTkiLCIkdHlwZSI6Il</w:instrText>
          </w:r>
          <w:r>
            <w:rPr>
              <w:sz w:val="24"/>
              <w:szCs w:val="24"/>
              <w:lang w:val="en-US"/>
            </w:rPr>
            <w:instrText>N3aXNzQWNhZGVtaWMuQ2l0YXZpLkxvY2F0aW9uLCBTd2lzc0FjYWRlbWljLkNpdGF2aSIsIkFkZHJlc3MiOnsiJGlkIjoiMjAiLCIkdHlwZSI6IlN3aXNzQWNhZGVtaWMuQ2l0YXZpLkxpbmtlZFJlc291cmNlLCBTd2lzc0FjYWRlbWljLkNpdGF2aSIsIkxpbmtlZFJlc291cmNlVHlwZSI6NSwiT3JpZ2luYWxTdHJpbmciOiIxMC4xMTc3Lz</w:instrText>
          </w:r>
          <w:r>
            <w:rPr>
              <w:sz w:val="24"/>
              <w:szCs w:val="24"/>
              <w:lang w:val="en-US"/>
            </w:rPr>
            <w:instrText>ExMjA2NzIxMjE5OTcyODgiLCJVcmlTdHJpbmciOiJodHRwczovL2RvaS5vcmcvMTAuMTE3Ny8xMTIwNjcyMTIxOTk3Mjg4IiwiTGlua2VkUmVzb3VyY2VTdGF0dXMiOjgsIlByb3BlcnRpZXMiOnsiJGlkIjoiMjEiLCIkdHlwZSI6IlN3aXNzQWNhZGVtaWMuQ2l0YXZpLkxpbmtlZFJlc291cmNlUHJvcGVydGllcywgU3dpc3NBY2FkZW1pYy</w:instrText>
          </w:r>
          <w:r>
            <w:rPr>
              <w:sz w:val="24"/>
              <w:szCs w:val="24"/>
              <w:lang w:val="en-US"/>
            </w:rPr>
            <w:instrText>5DaXRhdmkifSwiU3luY0ZvbGRlclR5cGUiOjAsIklzTG9jYWxDbG91ZFByb2plY3RGaWxlTGluayI6ZmFsc2UsIklzQ2xvdWRSZXN0b3JlIjpmYWxzZSwiSXNDbG91ZENvcHkiOmZhbHNlLCJBdHRhY2htZW50Rm9sZGVyV2FzSW5GYWxsYmFja01vZGUiOmZhbHNlfSwiQW5ub3RhdGlvbnMiOltdLCJMb2NhdGlvblR5cGUiOjAsIk1pcnJvcn</w:instrText>
          </w:r>
          <w:r>
            <w:rPr>
              <w:sz w:val="24"/>
              <w:szCs w:val="24"/>
              <w:lang w:val="en-US"/>
            </w:rPr>
            <w:instrText>NSZWZlcmVuY2VQcm9wZXJ0eUlkIjoxMjgsIkNyZWF0ZWRCeSI6Il9KZW5ueSIsIkNyZWF0ZWRPbiI6IjIwMjItMDctMThUMTA6MTM6MTQiLCJNb2RpZmllZEJ5IjoiX0plbm55IiwiSWQiOiJkNjgzNWVmYS04MWY2LTQwOWQtYjhhOS1mN2VjZTdlZWU4YjAiLCJNb2RpZmllZE9uIjoiMjAyMi0wNy0xOFQxMDoxMzoxNCIsIlByb2plY3QiOn</w:instrText>
          </w:r>
          <w:r>
            <w:rPr>
              <w:sz w:val="24"/>
              <w:szCs w:val="24"/>
              <w:lang w:val="en-US"/>
            </w:rPr>
            <w:instrText>siJHJlZiI6IjgifX0seyIkaWQiOiIyMiIsIiR0eXBlIjoiU3dpc3NBY2FkZW1pYy5DaXRhdmkuTG9jYXRpb24sIFN3aXNzQWNhZGVtaWMuQ2l0YXZpIiwiQWRkcmVzcyI6eyIkaWQiOiIyMyIsIiR0eXBlIjoiU3dpc3NBY2FkZW1pYy5DaXRhdmkuTGlua2VkUmVzb3VyY2UsIFN3aXNzQWNhZGVtaWMuQ2l0YXZpIiwiTGlua2VkUmVzb3VyY2</w:instrText>
          </w:r>
          <w:r>
            <w:rPr>
              <w:sz w:val="24"/>
              <w:szCs w:val="24"/>
              <w:lang w:val="en-US"/>
            </w:rPr>
            <w:instrText>VUeXBlIjo1LCJPcmlnaW5hbFN0cmluZyI6IlBNQzgzNzQwMDQiLCJVcmlTdHJpbmciOiJodHRwczovL3d3dy5uY2JpLm5sbS5uaWguZ292L3BtYy9hcnRpY2xlcy9QTUM4Mzc0MDA0IiwiTGlua2VkUmVzb3VyY2VTdGF0dXMiOjgsIlByb3BlcnRpZXMiOnsiJGlkIjoiMjQiLCIkdHlwZSI6IlN3aXNzQWNhZGVtaWMuQ2l0YXZpLkxpbmtlZF</w:instrText>
          </w:r>
          <w:r>
            <w:rPr>
              <w:sz w:val="24"/>
              <w:szCs w:val="24"/>
              <w:lang w:val="en-US"/>
            </w:rPr>
            <w:instrText>Jlc291cmNlUHJvcGVydGllcywgU3dpc3NBY2FkZW1pYy5DaXRhdmkifSwiU3luY0ZvbGRlclR5cGUiOjAsIklzTG9jYWxDbG91ZFByb2plY3RGaWxlTGluayI6ZmFsc2UsIklzQ2xvdWRSZXN0b3JlIjpmYWxzZSwiSXNDbG91ZENvcHkiOmZhbHNlLCJBdHRhY2htZW50Rm9sZGVyV2FzSW5GYWxsYmFja01vZGUiOmZhbHNlfSwiQW5ub3RhdG</w:instrText>
          </w:r>
          <w:r>
            <w:rPr>
              <w:sz w:val="24"/>
              <w:szCs w:val="24"/>
              <w:lang w:val="en-US"/>
            </w:rPr>
            <w:instrText>lvbnMiOltdLCJMb2NhdGlvblR5cGUiOjAsIk1pcnJvcnNSZWZlcmVuY2VQcm9wZXJ0eUlkIjoyMDgsIkNyZWF0ZWRCeSI6Il9KZW5ueSIsIkNyZWF0ZWRPbiI6IjIwMjItMDctMThUMTA6MTM6MTQiLCJNb2RpZmllZEJ5IjoiX0plbm55IiwiSWQiOiI3ODRjM2Y3ZS03MDYxLTQ3MWEtYjM2Mi0wNWU5NjU0MmU4Y2EiLCJNb2RpZmllZE9uIj</w:instrText>
          </w:r>
          <w:r>
            <w:rPr>
              <w:sz w:val="24"/>
              <w:szCs w:val="24"/>
              <w:lang w:val="en-US"/>
            </w:rPr>
            <w:instrText>oiMjAyMi0wNy0xOFQxMDoxMzoxNCIsIlByb2plY3QiOnsiJHJlZiI6IjgifX1dLCJOdW1iZXIiOiIxIiwiT3JnYW5pemF0aW9ucyI6W10sIk90aGVyc0ludm9sdmVkIjpbXSwiUGFnZVJhbmdlIjoiPHNwPlxyXG4gIDxuPjQxNzwvbj5cclxuICA8aW4+dHJ1ZTwvaW4+XHJcbiAgPG9zPjQxNzwvb3M+XHJcbiAgPHBzPjQxNzwvcHM+XHJcbj</w:instrText>
          </w:r>
          <w:r>
            <w:rPr>
              <w:sz w:val="24"/>
              <w:szCs w:val="24"/>
              <w:lang w:val="en-US"/>
            </w:rPr>
            <w:instrText>wvc3A+XHJcbjxlcD5cclxuICA8bj40MjM8L24+XHJcbiAgPGluPnRydWU8L2luPlxyXG4gIDxvcz40MjM8L29zPlxyXG4gIDxwcz40MjM8L3BzPlxyXG48L2VwPlxyXG48b3M+NDE3LTQyMzwvb3M+IiwiUGVyaW9kaWNhbCI6eyIkaWQiOiIyNSIsIiR0eXBlIjoiU3dpc3NBY2FkZW1pYy5DaXRhdmkuUGVyaW9kaWNhbCwgU3dpc3NBY2FkZW</w:instrText>
          </w:r>
          <w:r>
            <w:rPr>
              <w:sz w:val="24"/>
              <w:szCs w:val="24"/>
              <w:lang w:val="en-US"/>
            </w:rPr>
            <w:instrText>1pYy5DaXRhdmkiLCJFaXNzbiI6IjE3MjQtNjAxNiIsIk5hbWUiOiJFdXJvcGVhbiBqb3VybmFsIG9mIG9waHRoYWxtb2xvZ3kiLCJQYWdpbmF0aW9uIjowLCJQcm90ZWN0ZWQiOmZhbHNlLCJVc2VyQWJicmV2aWF0aW9uMSI6IkV1ciBKIE9waHRoYWxtb2wiLCJDcmVhdGVkQnkiOiJfSmVubnkiLCJDcmVhdGVkT24iOiIyMDIyLTA3LTE4VD</w:instrText>
          </w:r>
          <w:r>
            <w:rPr>
              <w:sz w:val="24"/>
              <w:szCs w:val="24"/>
              <w:lang w:val="en-US"/>
            </w:rPr>
            <w:instrText>EwOjEzOjE0IiwiTW9kaWZpZWRCeSI6Il9KZW5ueSIsIklkIjoiZTI0NjU0MzItYjQ1NC00ZWU5LWFmZGMtN2JiMzU2MDZiMTU2IiwiTW9kaWZpZWRPbiI6IjIwMjItMDctMThUMTA6MTM6MTQiLCJQcm9qZWN0Ijp7IiRyZWYiOiI4In19LCJQbWNJZCI6IlBNQzgzNzQwMDQiLCJQdWJsaXNoZXJzIjpbXSwiUHViTWVkSWQiOiIzMzYwNzkzMC</w:instrText>
          </w:r>
          <w:r>
            <w:rPr>
              <w:sz w:val="24"/>
              <w:szCs w:val="24"/>
              <w:lang w:val="en-US"/>
            </w:rPr>
            <w:instrText>IsIlF1b3RhdGlvbnMiOltdLCJSYXRpbmciOjAsIlJlZmVyZW5jZVR5cGUiOiJKb3VybmFsQXJ0aWNsZSIsIlNob3J0VGl0bGUiOiJFdG9uLCBXdWJiZW4gZXQgYWwuIDIwMjIg4oCTIEFzc29jaWF0aW9uIG9mIG1ldGZvcm1pbiBhbmQgZGV2ZWxvcG1lbnQiLCJTaG9ydFRpdGxlVXBkYXRlVHlwZSI6MCwiU291cmNlT2ZCaWJsaW9ncmFwaG</w:instrText>
          </w:r>
          <w:r>
            <w:rPr>
              <w:sz w:val="24"/>
              <w:szCs w:val="24"/>
              <w:lang w:val="en-US"/>
            </w:rPr>
            <w:instrText>ljSW5mb3JtYXRpb24iOiJQdWJNZWQiLCJTdGF0aWNJZHMiOlsiZGI3MzJiMzgtNDYxMi00NDgyLTliMjctMmQzMmJhNzA5MTU1Il0sIlRhYmxlT2ZDb250ZW50c0NvbXBsZXhpdHkiOjAsIlRhYmxlT2ZDb250ZW50c1NvdXJjZVRleHRGb3JtYXQiOjAsIlRhc2tzIjpbXSwiVGl0bGUiOiJBc3NvY2lhdGlvbiBvZiBtZXRmb3JtaW4gYW5kIG</w:instrText>
          </w:r>
          <w:r>
            <w:rPr>
              <w:sz w:val="24"/>
              <w:szCs w:val="24"/>
              <w:lang w:val="en-US"/>
            </w:rPr>
            <w:instrText>RldmVsb3BtZW50IG9mIGRyeSBhZ2UtcmVsYXRlZCBtYWN1bGFyIGRlZ2VuZXJhdGlvbiBpbiBhIFUuUy4gaW5zdXJhbmNlIGNsYWltcyBkYXRhYmFzZSIsIlRyYW5zbGF0b3JzIjpbXSwiVm9sdW1lIjoiMzIiLCJZZWFyIjoiMjAyMiIsIlllYXJSZXNvbHZlZCI6IjIwMjIiLCJDcmVhdGVkQnkiOiJfSmVubnkiLCJDcmVhdGVkT24iOiIyMD</w:instrText>
          </w:r>
          <w:r>
            <w:rPr>
              <w:sz w:val="24"/>
              <w:szCs w:val="24"/>
              <w:lang w:val="en-US"/>
            </w:rPr>
            <w:instrText>IyLTA3LTE4VDEwOjEzOjE0IiwiTW9kaWZpZWRCeSI6Il9KZW5ueSIsIklkIjoiYzAzMjY5ZmYtODZjOC00NDRiLTg0NjAtMzhmNWE3MzViY2Y2IiwiTW9kaWZpZWRPbiI6IjIwMjItMTAtMzFUMDg6MTY6MjUiLCJQcm9qZWN0Ijp7IiRyZWYiOiI4In19LCJVc2VOdW1iZXJpbmdUeXBlT2ZQYXJlbnREb2N1bWVudCI6ZmFsc2V9LHsiJGlkIj</w:instrText>
          </w:r>
          <w:r>
            <w:rPr>
              <w:sz w:val="24"/>
              <w:szCs w:val="24"/>
              <w:lang w:val="en-US"/>
            </w:rPr>
            <w:instrText>oiMjYiLCIkdHlwZSI6IlN3aXNzQWNhZGVtaWMuQ2l0YXZpLkNpdGF0aW9ucy5Xb3JkUGxhY2Vob2xkZXJFbnRyeSwgU3dpc3NBY2FkZW1pYy5DaXRhdmkiLCJJZCI6ImQ4NzQ3ZmM3LTgxOTMtNDYxYS1iMjdkLWQ0YTQ3NGU4Y2E5OCIsIlJhbmdlU3RhcnQiOjMsIlJlZmVyZW5jZUlkIjoiMDNjZTYwOGEtZDU1Zi00MDllLWI2ZTctYWM3N2</w:instrText>
          </w:r>
          <w:r>
            <w:rPr>
              <w:sz w:val="24"/>
              <w:szCs w:val="24"/>
              <w:lang w:val="en-US"/>
            </w:rPr>
            <w:instrText>IxY2QwYjQ0IiwiUGFnZVJhbmdlIjp7IiRpZCI6IjI3IiwiJHR5cGUiOiJTd2lzc0FjYWRlbWljLlBhZ2VSYW5nZSwgU3dpc3NBY2FkZW1pYyIsIkVuZFBhZ2UiOnsiJGlkIjoiMjgiLCIkdHlwZSI6IlN3aXNzQWNhZGVtaWMuUGFnZU51bWJlciwgU3dpc3NBY2FkZW1pYyIsIklzRnVsbHlOdW1lcmljIjpmYWxzZSwiTnVtYmVyaW5nVHlwZS</w:instrText>
          </w:r>
          <w:r>
            <w:rPr>
              <w:sz w:val="24"/>
              <w:szCs w:val="24"/>
              <w:lang w:val="en-US"/>
            </w:rPr>
            <w:instrText>I6MCwiTnVtZXJhbFN5c3RlbSI6MH0sIk51bWJlcmluZ1R5cGUiOjAsIk51bWVyYWxTeXN0ZW0iOjAsIlN0YXJ0UGFnZSI6eyIkaWQiOiIyOSIsIiR0eXBlIjoiU3dpc3NBY2FkZW1pYy5QYWdlTnVtYmVyLCBTd2lzc0FjYWRlbWljIiwiSXNGdWxseU51bWVyaWMiOmZhbHNlLCJOdW1iZXJpbmdUeXBlIjowLCJOdW1lcmFsU3lzdGVtIjowfX</w:instrText>
          </w:r>
          <w:r>
            <w:rPr>
              <w:sz w:val="24"/>
              <w:szCs w:val="24"/>
              <w:lang w:val="en-US"/>
            </w:rPr>
            <w:instrText>0sIlJlZmVyZW5jZSI6eyIkaWQiOiIzMCIsIiR0eXBlIjoiU3dpc3NBY2FkZW1pYy5DaXRhdmkuUmVmZXJlbmNlLCBTd2lzc0FjYWRlbWljLkNpdGF2aSIsIkFic3RyYWN0Q29tcGxleGl0eSI6MCwiQWJzdHJhY3RTb3VyY2VUZXh0Rm9ybWF0IjowLCJBdXRob3JzIjpbeyIkaWQiOiIzMSIsIiR0eXBlIjoiU3dpc3NBY2FkZW1pYy5DaXRhdm</w:instrText>
          </w:r>
          <w:r>
            <w:rPr>
              <w:sz w:val="24"/>
              <w:szCs w:val="24"/>
              <w:lang w:val="en-US"/>
            </w:rPr>
            <w:instrText>kuUGVyc29uLCBTd2lzc0FjYWRlbWljLkNpdGF2aSIsIkZpcnN0TmFtZSI6IktyaXNobmEiLCJMYXN0TmFtZSI6Ikdva2hhbGUiLCJNaWRkbGVOYW1lIjoiTS4iLCJQcm90ZWN0ZWQiOmZhbHNlLCJTZXgiOjAsIkNyZWF0ZWRCeSI6Il9KZW5ueSIsIkNyZWF0ZWRPbiI6IjIwMjItMDctMThUMTA6MTM6MTQiLCJNb2RpZmllZEJ5IjoiX0plbm</w:instrText>
          </w:r>
          <w:r>
            <w:rPr>
              <w:sz w:val="24"/>
              <w:szCs w:val="24"/>
              <w:lang w:val="en-US"/>
            </w:rPr>
            <w:instrText>55IiwiSWQiOiI1MTFjYzAzYy1iYTYzLTQ5OWItODhlOC01NzRjMzlmNGZhYWIiLCJNb2RpZmllZE9uIjoiMjAyMi0wNy0xOFQxMDoxMzoxNCIsIlByb2plY3QiOnsiJHJlZiI6IjgifX0seyIkaWQiOiIzMiIsIiR0eXBlIjoiU3dpc3NBY2FkZW1pYy5DaXRhdmkuUGVyc29uLCBTd2lzc0FjYWRlbWljLkNpdGF2aSIsIkZpcnN0TmFtZSI6Ik</w:instrText>
          </w:r>
          <w:r>
            <w:rPr>
              <w:sz w:val="24"/>
              <w:szCs w:val="24"/>
              <w:lang w:val="en-US"/>
            </w:rPr>
            <w:instrText>5pY29sYSIsIkxhc3ROYW1lIjoiQWRkZXJsZXkiLCJNaWRkbGVOYW1lIjoiSi4iLCJQcm90ZWN0ZWQiOmZhbHNlLCJTZXgiOjAsIkNyZWF0ZWRCeSI6Il9KZW5ueSIsIkNyZWF0ZWRPbiI6IjIwMjItMDctMThUMTA6MTM6MTQiLCJNb2RpZmllZEJ5IjoiX0plbm55IiwiSWQiOiJmNTAwYjI2MS05ZTliLTRkYTctOGZlMi02N2FhOWU4NWZjYj</w:instrText>
          </w:r>
          <w:r>
            <w:rPr>
              <w:sz w:val="24"/>
              <w:szCs w:val="24"/>
              <w:lang w:val="en-US"/>
            </w:rPr>
            <w:instrText>MiLCJNb2RpZmllZE9uIjoiMjAyMi0wNy0xOFQxMDoxMzoxNCIsIlByb2plY3QiOnsiJHJlZiI6IjgifX0seyIkaWQiOiIzMyIsIiR0eXBlIjoiU3dpc3NBY2FkZW1pYy5DaXRhdmkuUGVyc29uLCBTd2lzc0FjYWRlbWljLkNpdGF2aSIsIkZpcnN0TmFtZSI6IkFudXJhZGhhYSIsIkxhc3ROYW1lIjoiU3VicmFtYW5pYW4iLCJQcm90ZWN0ZW</w:instrText>
          </w:r>
          <w:r>
            <w:rPr>
              <w:sz w:val="24"/>
              <w:szCs w:val="24"/>
              <w:lang w:val="en-US"/>
            </w:rPr>
            <w:instrText>QiOmZhbHNlLCJTZXgiOjAsIkNyZWF0ZWRCeSI6Il9KZW5ueSIsIkNyZWF0ZWRPbiI6IjIwMjItMDctMThUMTA6MTM6MTQiLCJNb2RpZmllZEJ5IjoiX0plbm55IiwiSWQiOiIxZDhkNzAxOC01NTNjLTRiZWItOGNkYi01M2Q2MTQ5NTQ3MWUiLCJNb2RpZmllZE9uIjoiMjAyMi0wNy0xOFQxMDoxMzoxNCIsIlByb2plY3QiOnsiJHJlZiI6Ij</w:instrText>
          </w:r>
          <w:r>
            <w:rPr>
              <w:sz w:val="24"/>
              <w:szCs w:val="24"/>
              <w:lang w:val="en-US"/>
            </w:rPr>
            <w:instrText>gifX0seyIkaWQiOiIzNCIsIiR0eXBlIjoiU3dpc3NBY2FkZW1pYy5DaXRhdmkuUGVyc29uLCBTd2lzc0FjYWRlbWljLkNpdGF2aSIsIkZpcnN0TmFtZSI6IldlbiIsIkxhc3ROYW1lIjoiTGVlIiwiTWlkZGxlTmFtZSI6Ikh3YSIsIlByb3RlY3RlZCI6ZmFsc2UsIlNleCI6MSwiQ3JlYXRlZEJ5IjoiX0plbm55IiwiQ3JlYXRlZE9uIjoiMj</w:instrText>
          </w:r>
          <w:r>
            <w:rPr>
              <w:sz w:val="24"/>
              <w:szCs w:val="24"/>
              <w:lang w:val="en-US"/>
            </w:rPr>
            <w:instrText>AyMi0wNy0xOFQxMDoxMzoxNCIsIk1vZGlmaWVkQnkiOiJfSmVubnkiLCJJZCI6IjZjNzE1ZmQyLTY1MDUtNDVjNS05MjJiLTc2ODk3N2ZjODZhOSIsIk1vZGlmaWVkT24iOiIyMDIyLTA3LTE4VDEwOjEzOjE0IiwiUHJvamVjdCI6eyIkcmVmIjoiOCJ9fSx7IiRpZCI6IjM1IiwiJHR5cGUiOiJTd2lzc0FjYWRlbWljLkNpdGF2aS5QZXJzb2</w:instrText>
          </w:r>
          <w:r>
            <w:rPr>
              <w:sz w:val="24"/>
              <w:szCs w:val="24"/>
              <w:lang w:val="en-US"/>
            </w:rPr>
            <w:instrText>4sIFN3aXNzQWNhZGVtaWMuQ2l0YXZpIiwiRmlyc3ROYW1lIjoiRGlhbmEiLCJMYXN0TmFtZSI6IkhhbiIsIlByb3RlY3RlZCI6ZmFsc2UsIlNleCI6MSwiQ3JlYXRlZEJ5IjoiX0plbm55IiwiQ3JlYXRlZE9uIjoiMjAyMi0wNy0xOFQxMDoxMzoxNCIsIk1vZGlmaWVkQnkiOiJfSmVubnkiLCJJZCI6ImI0Njc0MmQ2LTU5OWEtNDc3My1iN2</w:instrText>
          </w:r>
          <w:r>
            <w:rPr>
              <w:sz w:val="24"/>
              <w:szCs w:val="24"/>
              <w:lang w:val="en-US"/>
            </w:rPr>
            <w:instrText>FjLTNmODM5Y2ZkNmIwMyIsIk1vZGlmaWVkT24iOiIyMDIyLTA3LTE4VDEwOjEzOjE0IiwiUHJvamVjdCI6eyIkcmVmIjoiOCJ9fSx7IiRpZCI6IjM2IiwiJHR5cGUiOiJTd2lzc0FjYWRlbWljLkNpdGF2aS5QZXJzb24sIFN3aXNzQWNhZGVtaWMuQ2l0YXZpIiwiRmlyc3ROYW1lIjoiSmVzc2UiLCJMYXN0TmFtZSI6IkNva2VyIiwiUHJvdG</w:instrText>
          </w:r>
          <w:r>
            <w:rPr>
              <w:sz w:val="24"/>
              <w:szCs w:val="24"/>
              <w:lang w:val="en-US"/>
            </w:rPr>
            <w:instrText>VjdGVkIjpmYWxzZSwiU2V4IjowLCJDcmVhdGVkQnkiOiJfSmVubnkiLCJDcmVhdGVkT24iOiIyMDIyLTA3LTE4VDEwOjEzOjE0IiwiTW9kaWZpZWRCeSI6Il9KZW5ueSIsIklkIjoiMGQxOTI3YzYtZmZmMC00MWY3LTk2ZDktMGY2OWNkMGFjMDllIiwiTW9kaWZpZWRPbiI6IjIwMjItMDctMThUMTA6MTM6MTQiLCJQcm9qZWN0Ijp7IiRyZW</w:instrText>
          </w:r>
          <w:r>
            <w:rPr>
              <w:sz w:val="24"/>
              <w:szCs w:val="24"/>
              <w:lang w:val="en-US"/>
            </w:rPr>
            <w:instrText>YiOiI4In19LHsiJGlkIjoiMzciLCIkdHlwZSI6IlN3aXNzQWNhZGVtaWMuQ2l0YXZpLlBlcnNvbiwgU3dpc3NBY2FkZW1pYy5DaXRhdmkiLCJGaXJzdE5hbWUiOiJUYXNhbmVlIiwiTGFzdE5hbWUiOiJCcmFpdGh3YWl0ZSIsIlByb3RlY3RlZCI6ZmFsc2UsIlNleCI6MCwiQ3JlYXRlZEJ5IjoiX0plbm55IiwiQ3JlYXRlZE9uIjoiMjAyMi</w:instrText>
          </w:r>
          <w:r>
            <w:rPr>
              <w:sz w:val="24"/>
              <w:szCs w:val="24"/>
              <w:lang w:val="en-US"/>
            </w:rPr>
            <w:instrText>0wNy0xOFQxMDoxMzoxNCIsIk1vZGlmaWVkQnkiOiJfSmVubnkiLCJJZCI6Ijg1NTRjOTVmLWEwZGUtNGMyOC1iZmI2LWI5Mzg2NTRkNjA5ZiIsIk1vZGlmaWVkT24iOiIyMDIyLTA3LTE4VDEwOjEzOjE0IiwiUHJvamVjdCI6eyIkcmVmIjoiOCJ9fSx7IiRpZCI6IjM4IiwiJHR5cGUiOiJTd2lzc0FjYWRlbWljLkNpdGF2aS5QZXJzb24sIF</w:instrText>
          </w:r>
          <w:r>
            <w:rPr>
              <w:sz w:val="24"/>
              <w:szCs w:val="24"/>
              <w:lang w:val="en-US"/>
            </w:rPr>
            <w:instrText>N3aXNzQWNhZGVtaWMuQ2l0YXZpIiwiRmlyc3ROYW1lIjoiQWxhc3RhaXIiLCJMYXN0TmFtZSI6IkRlbm5pc3RvbiIsIk1pZGRsZU5hbWUiOiJLLiIsIlByb3RlY3RlZCI6ZmFsc2UsIlNleCI6MiwiQ3JlYXRlZEJ5IjoiX0plbm55IiwiQ3JlYXRlZE9uIjoiMjAyMi0wNy0xOFQxMDoxMzoxNCIsIk1vZGlmaWVkQnkiOiJfSmVubnkiLCJJZC</w:instrText>
          </w:r>
          <w:r>
            <w:rPr>
              <w:sz w:val="24"/>
              <w:szCs w:val="24"/>
              <w:lang w:val="en-US"/>
            </w:rPr>
            <w:instrText>I6IjU0YTY4NjVkLWIxNDQtNDNmNy1hMGI3LWU4Y2VhNTIyMDhjNyIsIk1vZGlmaWVkT24iOiIyMDIyLTA3LTE4VDEwOjEzOjE0IiwiUHJvamVjdCI6eyIkcmVmIjoiOCJ9fSx7IiRpZCI6IjM5IiwiJHR5cGUiOiJTd2lzc0FjYWRlbWljLkNpdGF2aS5QZXJzb24sIFN3aXNzQWNhZGVtaWMuQ2l0YXZpIiwiRmlyc3ROYW1lIjoiUGVhcnNlIi</w:instrText>
          </w:r>
          <w:r>
            <w:rPr>
              <w:sz w:val="24"/>
              <w:szCs w:val="24"/>
              <w:lang w:val="en-US"/>
            </w:rPr>
            <w:instrText>wiTGFzdE5hbWUiOiJLZWFuZSIsIk1pZGRsZU5hbWUiOiJBLiIsIlByb3RlY3RlZCI6ZmFsc2UsIlNleCI6MCwiQ3JlYXRlZEJ5IjoiX0plbm55IiwiQ3JlYXRlZE9uIjoiMjAyMi0wNy0xOFQxMDoxMzoxNCIsIk1vZGlmaWVkQnkiOiJfSmVubnkiLCJJZCI6IjhiYzdkMjZiLTU3ZjQtNGVjOC05OTMwLTdiOTU1NWEyNTUwNyIsIk1vZGlmaW</w:instrText>
          </w:r>
          <w:r>
            <w:rPr>
              <w:sz w:val="24"/>
              <w:szCs w:val="24"/>
              <w:lang w:val="en-US"/>
            </w:rPr>
            <w:instrText>VkT24iOiIyMDIyLTA3LTE4VDEwOjEzOjE0IiwiUHJvamVjdCI6eyIkcmVmIjoiOCJ9fSx7IiRpZCI6IjQwIiwiJHR5cGUiOiJTd2lzc0FjYWRlbWljLkNpdGF2aS5QZXJzb24sIFN3aXNzQWNhZGVtaWMuQ2l0YXZpIiwiRmlyc3ROYW1lIjoiS3Jpc2huYXJhamFoIiwiTGFzdE5hbWUiOiJOaXJhbnRoYXJha3VtYXIiLCJQcm90ZWN0ZWQiOm</w:instrText>
          </w:r>
          <w:r>
            <w:rPr>
              <w:sz w:val="24"/>
              <w:szCs w:val="24"/>
              <w:lang w:val="en-US"/>
            </w:rPr>
            <w:instrText>ZhbHNlLCJTZXgiOjAsIkNyZWF0ZWRCeSI6Il9KZW5ueSIsIkNyZWF0ZWRPbiI6IjIwMjItMDctMThUMTA6MTM6MTQiLCJNb2RpZmllZEJ5IjoiX0plbm55IiwiSWQiOiIwYjgyOTQ5YS0yMTU4LTRkMDYtOGJkNS1kOTNmN2VkNDRiNDgiLCJNb2RpZmllZE9uIjoiMjAyMi0wNy0xOFQxMDoxMzoxNCIsIlByb2plY3QiOnsiJHJlZiI6IjgifX</w:instrText>
          </w:r>
          <w:r>
            <w:rPr>
              <w:sz w:val="24"/>
              <w:szCs w:val="24"/>
              <w:lang w:val="en-US"/>
            </w:rPr>
            <w:instrText>1dLCJDaXRhdGlvbktleVVwZGF0ZVR5cGUiOjAsIkNvbGxhYm9yYXRvcnMiOltdLCJEYXRlMiI6IjAzLjAyLjIwMjIiLCJEb2kiOiIxMC4xMTM2L2Jqb3BodGhhbG1vbC0yMDIxLTMxOTY0MSIsIkVkaXRvcnMiOltdLCJFdmFsdWF0aW9uQ29tcGxleGl0eSI6MCwiRXZhbHVhdGlvblNvdXJjZVRleHRGb3JtYXQiOjAsIkdyb3VwcyI6W10sIk</w:instrText>
          </w:r>
          <w:r>
            <w:rPr>
              <w:sz w:val="24"/>
              <w:szCs w:val="24"/>
              <w:lang w:val="en-US"/>
            </w:rPr>
            <w:instrText>hhc0xhYmVsMSI6ZmFsc2UsIkhhc0xhYmVsMiI6ZmFsc2UsIktleXdvcmRzIjpbXSwiTGFuZ3VhZ2UiOiJlbmciLCJMYW5ndWFnZUNvZGUiOiJlbiIsIkxvY2F0aW9ucyI6W3siJGlkIjoiNDEiLCIkdHlwZSI6IlN3aXNzQWNhZGVtaWMuQ2l0YXZpLkxvY2F0aW9uLCBTd2lzc0FjYWRlbWljLkNpdGF2aSIsIkFkZHJlc3MiOnsiJGlkIjoiND</w:instrText>
          </w:r>
          <w:r>
            <w:rPr>
              <w:sz w:val="24"/>
              <w:szCs w:val="24"/>
              <w:lang w:val="en-US"/>
            </w:rPr>
            <w:instrText>IiLCIkdHlwZSI6IlN3aXNzQWNhZGVtaWMuQ2l0YXZpLkxpbmtlZFJlc291cmNlLCBTd2lzc0FjYWRlbWljLkNpdGF2aSIsIkxpbmtlZFJlc291cmNlVHlwZSI6NSwiT3JpZ2luYWxTdHJpbmciOiIxMC4xMTM2L2Jqb3BodGhhbG1vbC0yMDIxLTMxOTY0MSIsIlVyaVN0cmluZyI6Imh0dHBzOi8vZG9pLm9yZy8xMC4xMTM2L2Jqb3BodGhhbG</w:instrText>
          </w:r>
          <w:r>
            <w:rPr>
              <w:sz w:val="24"/>
              <w:szCs w:val="24"/>
              <w:lang w:val="en-US"/>
            </w:rPr>
            <w:instrText>1vbC0yMDIxLTMxOTY0MSIsIkxpbmtlZFJlc291cmNlU3RhdHVzIjo4LCJQcm9wZXJ0aWVzIjp7IiRpZCI6IjQzIiwiJHR5cGUiOiJTd2lzc0FjYWRlbWljLkNpdGF2aS5MaW5rZWRSZXNvdXJjZVByb3BlcnRpZXMsIFN3aXNzQWNhZGVtaWMuQ2l0YXZpIn0sIlN5bmNGb2xkZXJUeXBlIjowLCJJc0xvY2FsQ2xvdWRQcm9qZWN0RmlsZUxpbm</w:instrText>
          </w:r>
          <w:r>
            <w:rPr>
              <w:sz w:val="24"/>
              <w:szCs w:val="24"/>
              <w:lang w:val="en-US"/>
            </w:rPr>
            <w:instrText>siOmZhbHNlLCJJc0Nsb3VkUmVzdG9yZSI6ZmFsc2UsIklzQ2xvdWRDb3B5IjpmYWxzZSwiQXR0YWNobWVudEZvbGRlcldhc0luRmFsbGJhY2tNb2RlIjpmYWxzZX0sIkFubm90YXRpb25zIjpbXSwiTG9jYXRpb25UeXBlIjowLCJNaXJyb3JzUmVmZXJlbmNlUHJvcGVydHlJZCI6MTI4LCJDcmVhdGVkQnkiOiJfSmVubnkiLCJDcmVhdGVkT2</w:instrText>
          </w:r>
          <w:r>
            <w:rPr>
              <w:sz w:val="24"/>
              <w:szCs w:val="24"/>
              <w:lang w:val="en-US"/>
            </w:rPr>
            <w:instrText>4iOiIyMDIyLTA3LTE4VDEwOjEzOjE0IiwiTW9kaWZpZWRCeSI6Il9KZW5ueSIsIklkIjoiZWE4OTI5ZmQtZGQwYi00NzdiLTg0OGEtYjkxN2NmZGY4NmJkIiwiTW9kaWZpZWRPbiI6IjIwMjItMDctMThUMTA6MTM6MTQiLCJQcm9qZWN0Ijp7IiRyZWYiOiI4In19LHsiJGlkIjoiNDQiLCIkdHlwZSI6IlN3aXNzQWNhZGVtaWMuQ2l0YXZpLk</w:instrText>
          </w:r>
          <w:r>
            <w:rPr>
              <w:sz w:val="24"/>
              <w:szCs w:val="24"/>
              <w:lang w:val="en-US"/>
            </w:rPr>
            <w:instrText>xvY2F0aW9uLCBTd2lzc0FjYWRlbWljLkNpdGF2aSIsIkFkZHJlc3MiOnsiJGlkIjoiNDUiLCIkdHlwZSI6IlN3aXNzQWNhZGVtaWMuQ2l0YXZpLkxpbmtlZFJlc291cmNlLCBTd2lzc0FjYWRlbWljLkNpdGF2aSIsIkxpbmtlZFJlc291cmNlVHlwZSI6NSwiT3JpZ2luYWxTdHJpbmciOiIzNTExNTMwMSIsIlVyaVN0cmluZyI6Imh0dHA6Ly</w:instrText>
          </w:r>
          <w:r>
            <w:rPr>
              <w:sz w:val="24"/>
              <w:szCs w:val="24"/>
              <w:lang w:val="en-US"/>
            </w:rPr>
            <w:instrText>93d3cubmNiaS5ubG0ubmloLmdvdi9wdWJtZWQvMzUxMTUzMDEiLCJMaW5rZWRSZXNvdXJjZVN0YXR1cyI6OCwiUHJvcGVydGllcyI6eyIkaWQiOiI0NiIsIiR0eXBlIjoiU3dpc3NBY2FkZW1pYy5DaXRhdmkuTGlua2VkUmVzb3VyY2VQcm9wZXJ0aWVzLCBTd2lzc0FjYWRlbWljLkNpdGF2aSJ9LCJTeW5jRm9sZGVyVHlwZSI6MCwiSXNMb2</w:instrText>
          </w:r>
          <w:r>
            <w:rPr>
              <w:sz w:val="24"/>
              <w:szCs w:val="24"/>
              <w:lang w:val="en-US"/>
            </w:rPr>
            <w:instrText>NhbENsb3VkUHJvamVjdEZpbGVMaW5rIjpmYWxzZSwiSXNDbG91ZFJlc3RvcmUiOmZhbHNlLCJJc0Nsb3VkQ29weSI6ZmFsc2UsIkF0dGFjaG1lbnRGb2xkZXJXYXNJbkZhbGxiYWNrTW9kZSI6ZmFsc2V9LCJBbm5vdGF0aW9ucyI6W10sIkxvY2F0aW9uVHlwZSI6MCwiTWlycm9yc1JlZmVyZW5jZVByb3BlcnR5SWQiOjE2NCwiQ3JlYXRlZE</w:instrText>
          </w:r>
          <w:r>
            <w:rPr>
              <w:sz w:val="24"/>
              <w:szCs w:val="24"/>
              <w:lang w:val="en-US"/>
            </w:rPr>
            <w:instrText>J5IjoiX0plbm55IiwiQ3JlYXRlZE9uIjoiMjAyMi0wNy0xOFQxMDoxMzoxNCIsIk1vZGlmaWVkQnkiOiJfSmVubnkiLCJJZCI6IjQ3ZjBkMzZiLTc4MDMtNDQyOS05MzhjLTM3OTlhNTIxMjdmYSIsIk1vZGlmaWVkT24iOiIyMDIyLTA3LTE4VDEwOjEzOjE0IiwiUHJvamVjdCI6eyIkcmVmIjoiOCJ9fV0sIk9yZ2FuaXphdGlvbnMiOltdLC</w:instrText>
          </w:r>
          <w:r>
            <w:rPr>
              <w:sz w:val="24"/>
              <w:szCs w:val="24"/>
              <w:lang w:val="en-US"/>
            </w:rPr>
            <w:instrText>JPdGhlcnNJbnZvbHZlZCI6W10sIlBhZ2VSYW5nZSI6IjxzcD5cclxuICA8bj4xPC9uPlxyXG4gIDxpbj50cnVlPC9pbj5cclxuICA8b3M+MTwvb3M+XHJcbiAgPHBzPjE8L3BzPlxyXG48L3NwPlxyXG48ZXA+XHJcbiAgPG4+Nzwvbj5cclxuICA8aW4+dHJ1ZTwvaW4+XHJcbiAgPG9zPjc8L29zPlxyXG4gIDxwcz43PC9wcz5cclxuPC9lcD</w:instrText>
          </w:r>
          <w:r>
            <w:rPr>
              <w:sz w:val="24"/>
              <w:szCs w:val="24"/>
              <w:lang w:val="en-US"/>
            </w:rPr>
            <w:instrText>5cclxuPG9zPjEtNzwvb3M+IiwiUGVyaW9kaWNhbCI6eyIkaWQiOiI0NyIsIiR0eXBlIjoiU3dpc3NBY2FkZW1pYy5DaXRhdmkuUGVyaW9kaWNhbCwgU3dpc3NBY2FkZW1pYy5DaXRhdmkiLCJFaXNzbiI6IjE0NjgtMjA3OSIsIk5hbWUiOiJUaGUgQnJpdGlzaCBqb3VybmFsIG9mIG9waHRoYWxtb2xvZ3kiLCJQYWdpbmF0aW9uIjowLCJQcm</w:instrText>
          </w:r>
          <w:r>
            <w:rPr>
              <w:sz w:val="24"/>
              <w:szCs w:val="24"/>
              <w:lang w:val="en-US"/>
            </w:rPr>
            <w:instrText>90ZWN0ZWQiOmZhbHNlLCJVc2VyQWJicmV2aWF0aW9uMSI6IkJyIEogT3BodGhhbG1vbCIsIkNyZWF0ZWRCeSI6Il9KZW5ueSIsIkNyZWF0ZWRPbiI6IjIwMjItMDctMThUMTA6MTM6MTQiLCJNb2RpZmllZEJ5IjoiX0plbm55IiwiSWQiOiIwYzUzMGY1MC0wNmFlLTQyNjMtODQyYy1mMTg1MmE3ODQwZmYiLCJNb2RpZmllZE9uIjoiMjAyMi</w:instrText>
          </w:r>
          <w:r>
            <w:rPr>
              <w:sz w:val="24"/>
              <w:szCs w:val="24"/>
              <w:lang w:val="en-US"/>
            </w:rPr>
            <w:instrText>0wNy0xOFQxMDoxMzoxNCIsIlByb2plY3QiOnsiJHJlZiI6IjgifX0sIlB1Ymxpc2hlcnMiOltdLCJQdWJNZWRJZCI6IjM1MTE1MzAxIiwiUXVvdGF0aW9ucyI6W10sIlJhdGluZyI6MCwiUmVmZXJlbmNlVHlwZSI6IkpvdXJuYWxBcnRpY2xlIiwiU2hvcnRUaXRsZSI6Ikdva2hhbGUsIEFkZGVybGV5IGV0IGFsLiAyMDIyIOKAkyBNZXRmb3</w:instrText>
          </w:r>
          <w:r>
            <w:rPr>
              <w:sz w:val="24"/>
              <w:szCs w:val="24"/>
              <w:lang w:val="en-US"/>
            </w:rPr>
            <w:instrText>JtaW4gYW5kIHJpc2sgb2YgYWdlLXJlbGF0ZWQiLCJTaG9ydFRpdGxlVXBkYXRlVHlwZSI6MCwiU291cmNlT2ZCaWJsaW9ncmFwaGljSW5mb3JtYXRpb24iOiJQdWJNZWQiLCJTdGF0aWNJZHMiOlsiMWQwMzA2ODMtMzZhYi00YWYwLTkzZDMtOGJiNmI1MWM5MjAzIl0sIlRhYmxlT2ZDb250ZW50c0NvbXBsZXhpdHkiOjAsIlRhYmxlT2ZDb2</w:instrText>
          </w:r>
          <w:r>
            <w:rPr>
              <w:sz w:val="24"/>
              <w:szCs w:val="24"/>
              <w:lang w:val="en-US"/>
            </w:rPr>
            <w:instrText>50ZW50c1NvdXJjZVRleHRGb3JtYXQiOjAsIlRhc2tzIjpbXSwiVGl0bGUiOiJNZXRmb3JtaW4gYW5kIHJpc2sgb2YgYWdlLXJlbGF0ZWQgbWFjdWxhciBkZWdlbmVyYXRpb24gaW4gaW5kaXZpZHVhbHMgd2l0aCB0eXBlIDIgZGlhYmV0ZXM6IGEgcmV0cm9zcGVjdGl2ZSBjb2hvcnQgc3R1ZHkiLCJUcmFuc2xhdG9ycyI6W10sIlllYXIiOi</w:instrText>
          </w:r>
          <w:r>
            <w:rPr>
              <w:sz w:val="24"/>
              <w:szCs w:val="24"/>
              <w:lang w:val="en-US"/>
            </w:rPr>
            <w:instrText>IyMDIyIiwiWWVhclJlc29sdmVkIjoiMjAyMiIsIkNyZWF0ZWRCeSI6Il9KZW5ueSIsIkNyZWF0ZWRPbiI6IjIwMjItMDctMThUMTA6MTM6MTQiLCJNb2RpZmllZEJ5IjoiX0plbm55IiwiSWQiOiIwM2NlNjA4YS1kNTVmLTQwOWUtYjZlNy1hYzc3YjFjZDBiNDQiLCJNb2RpZmllZE9uIjoiMjAyMi0xMC0zMVQwODoxNjoyNSIsIlByb2plY3</w:instrText>
          </w:r>
          <w:r>
            <w:rPr>
              <w:sz w:val="24"/>
              <w:szCs w:val="24"/>
              <w:lang w:val="en-US"/>
            </w:rPr>
            <w:instrText>QiOnsiJHJlZiI6IjgifX0sIlVzZU51bWJlcmluZ1R5cGVPZlBhcmVudERvY3VtZW50IjpmYWxzZX0seyIkaWQiOiI0OCIsIiR0eXBlIjoiU3dpc3NBY2FkZW1pYy5DaXRhdmkuQ2l0YXRpb25zLldvcmRQbGFjZWhvbGRlckVudHJ5LCBTd2lzc0FjYWRlbWljLkNpdGF2aSIsIklkIjoiYTE1YzU1NjUtN2RiOC00MGMxLWE3ZDUtOGY4ODhlYT</w:instrText>
          </w:r>
          <w:r>
            <w:rPr>
              <w:sz w:val="24"/>
              <w:szCs w:val="24"/>
              <w:lang w:val="en-US"/>
            </w:rPr>
            <w:instrText>JhZDc0IiwiUmFuZ2VTdGFydCI6MywiUmVmZXJlbmNlSWQiOiI5MzJjOGI1NS1kN2YwLTQ1ZGMtOThhYi1jZDg1ZmYyNWVkNDUiLCJQYWdlUmFuZ2UiOnsiJGlkIjoiNDkiLCIkdHlwZSI6IlN3aXNzQWNhZGVtaWMuUGFnZVJhbmdlLCBTd2lzc0FjYWRlbWljIiwiRW5kUGFnZSI6eyIkaWQiOiI1MCIsIiR0eXBlIjoiU3dpc3NBY2FkZW1pYy</w:instrText>
          </w:r>
          <w:r>
            <w:rPr>
              <w:sz w:val="24"/>
              <w:szCs w:val="24"/>
              <w:lang w:val="en-US"/>
            </w:rPr>
            <w:instrText>5QYWdlTnVtYmVyLCBTd2lzc0FjYWRlbWljIiwiSXNGdWxseU51bWVyaWMiOmZhbHNlLCJOdW1iZXJpbmdUeXBlIjowLCJOdW1lcmFsU3lzdGVtIjowfSwiTnVtYmVyaW5nVHlwZSI6MCwiTnVtZXJhbFN5c3RlbSI6MCwiU3RhcnRQYWdlIjp7IiRpZCI6IjUxIiwiJHR5cGUiOiJTd2lzc0FjYWRlbWljLlBhZ2VOdW1iZXIsIFN3aXNzQWNhZG</w:instrText>
          </w:r>
          <w:r>
            <w:rPr>
              <w:sz w:val="24"/>
              <w:szCs w:val="24"/>
              <w:lang w:val="en-US"/>
            </w:rPr>
            <w:instrText>VtaWMiLCJJc0Z1bGx5TnVtZXJpYyI6ZmFsc2UsIk51bWJlcmluZ1R5cGUiOjAsIk51bWVyYWxTeXN0ZW0iOjB9fSwiUmVmZXJlbmNlIjp7IiRpZCI6IjUyIiwiJHR5cGUiOiJTd2lzc0FjYWRlbWljLkNpdGF2aS5SZWZlcmVuY2UsIFN3aXNzQWNhZGVtaWMuQ2l0YXZpIiwiQWJzdHJhY3RDb21wbGV4aXR5IjowLCJBYnN0cmFjdFNvdXJjZV</w:instrText>
          </w:r>
          <w:r>
            <w:rPr>
              <w:sz w:val="24"/>
              <w:szCs w:val="24"/>
              <w:lang w:val="en-US"/>
            </w:rPr>
            <w:instrText>RleHRGb3JtYXQiOjAsIkF1dGhvcnMiOlt7IiRpZCI6IjUzIiwiJHR5cGUiOiJTd2lzc0FjYWRlbWljLkNpdGF2aS5QZXJzb24sIFN3aXNzQWNhZGVtaWMuQ2l0YXZpIiwiRmlyc3ROYW1lIjoiSmluZ2ppbmciLCJMYXN0TmFtZSI6IkppYW5nIiwiUHJvdGVjdGVkIjpmYWxzZSwiU2V4IjowLCJDcmVhdGVkQnkiOiJfSmVubnkiLCJDcmVhdG</w:instrText>
          </w:r>
          <w:r>
            <w:rPr>
              <w:sz w:val="24"/>
              <w:szCs w:val="24"/>
              <w:lang w:val="en-US"/>
            </w:rPr>
            <w:instrText>VkT24iOiIyMDIyLTA3LTE4VDEwOjEzOjE0IiwiTW9kaWZpZWRCeSI6Il9KZW5ueSIsIklkIjoiZGE1ZDJhNDYtMjBiNS00MjExLTk0YjYtOTgzNzNhYmM4NWNhIiwiTW9kaWZpZWRPbiI6IjIwMjItMDctMThUMTA6MTM6MTQiLCJQcm9qZWN0Ijp7IiRyZWYiOiI4In19LHsiJGlkIjoiNTQiLCIkdHlwZSI6IlN3aXNzQWNhZGVtaWMuQ2l0YX</w:instrText>
          </w:r>
          <w:r>
            <w:rPr>
              <w:sz w:val="24"/>
              <w:szCs w:val="24"/>
              <w:lang w:val="en-US"/>
            </w:rPr>
            <w:instrText>ZpLlBlcnNvbiwgU3dpc3NBY2FkZW1pYy5DaXRhdmkiLCJGaXJzdE5hbWUiOiJZaSIsIkxhc3ROYW1lIjoiQ2hlbiIsIlByb3RlY3RlZCI6ZmFsc2UsIlNleCI6MSwiQ3JlYXRlZEJ5IjoiX0plbm55IiwiQ3JlYXRlZE9uIjoiMjAyMi0wNy0xOFQxMDoxMzoxNCIsIk1vZGlmaWVkQnkiOiJfSmVubnkiLCJJZCI6IjNjMTQ0YzEyLWUyYWEtNG</w:instrText>
          </w:r>
          <w:r>
            <w:rPr>
              <w:sz w:val="24"/>
              <w:szCs w:val="24"/>
              <w:lang w:val="en-US"/>
            </w:rPr>
            <w:instrText>ZiOC1iODVmLTA1NzRhMTYyNDk0NCIsIk1vZGlmaWVkT24iOiIyMDIyLTA3LTE4VDEwOjEzOjE0IiwiUHJvamVjdCI6eyIkcmVmIjoiOCJ9fSx7IiRpZCI6IjU1IiwiJHR5cGUiOiJTd2lzc0FjYWRlbWljLkNpdGF2aS5QZXJzb24sIFN3aXNzQWNhZGVtaWMuQ2l0YXZpIiwiRmlyc3ROYW1lIjoiSG9uZ3NvbmciLCJMYXN0TmFtZSI6IlpoYW</w:instrText>
          </w:r>
          <w:r>
            <w:rPr>
              <w:sz w:val="24"/>
              <w:szCs w:val="24"/>
              <w:lang w:val="en-US"/>
            </w:rPr>
            <w:instrText>5nIiwiUHJvdGVjdGVkIjpmYWxzZSwiU2V4IjowLCJDcmVhdGVkQnkiOiJfSmVubnkiLCJDcmVhdGVkT24iOiIyMDIyLTA3LTE4VDEwOjEzOjE0IiwiTW9kaWZpZWRCeSI6Il9KZW5ueSIsIklkIjoiYzUyZWZiZTktODk3MC00Y2VmLTg3OGEtNjFjMzg5ZDc5OGNkIiwiTW9kaWZpZWRPbiI6IjIwMjItMDctMThUMTA6MTM6MTQiLCJQcm9qZW</w:instrText>
          </w:r>
          <w:r>
            <w:rPr>
              <w:sz w:val="24"/>
              <w:szCs w:val="24"/>
              <w:lang w:val="en-US"/>
            </w:rPr>
            <w:instrText>N0Ijp7IiRyZWYiOiI4In19LHsiJGlkIjoiNTYiLCIkdHlwZSI6IlN3aXNzQWNhZGVtaWMuQ2l0YXZpLlBlcnNvbiwgU3dpc3NBY2FkZW1pYy5DaXRhdmkiLCJGaXJzdE5hbWUiOiJXZWkiLCJMYXN0TmFtZSI6Ill1YW4iLCJQcm90ZWN0ZWQiOmZhbHNlLCJTZXgiOjAsIkNyZWF0ZWRCeSI6Il9KZW5ueSIsIkNyZWF0ZWRPbiI6IjIwMjItMD</w:instrText>
          </w:r>
          <w:r>
            <w:rPr>
              <w:sz w:val="24"/>
              <w:szCs w:val="24"/>
              <w:lang w:val="en-US"/>
            </w:rPr>
            <w:instrText>ctMThUMTA6MTM6MTQiLCJNb2RpZmllZEJ5IjoiX0plbm55IiwiSWQiOiIwOTMyODI4MC0yNTEzLTRmMmMtODViNi05YWFiYWFlYzI4MDUiLCJNb2RpZmllZE9uIjoiMjAyMi0wNy0xOFQxMDoxMzoxNCIsIlByb2plY3QiOnsiJHJlZiI6IjgifX0seyIkaWQiOiI1NyIsIiR0eXBlIjoiU3dpc3NBY2FkZW1pYy5DaXRhdmkuUGVyc29uLCBTd2</w:instrText>
          </w:r>
          <w:r>
            <w:rPr>
              <w:sz w:val="24"/>
              <w:szCs w:val="24"/>
              <w:lang w:val="en-US"/>
            </w:rPr>
            <w:instrText>lzc0FjYWRlbWljLkNpdGF2aSIsIkZpcnN0TmFtZSI6IlRvbmciLCJMYXN0TmFtZSI6IlpoYW8iLCJQcm90ZWN0ZWQiOmZhbHNlLCJTZXgiOjAsIkNyZWF0ZWRCeSI6Il9KZW5ueSIsIkNyZWF0ZWRPbiI6IjIwMjItMDctMThUMTA6MTM6MTQiLCJNb2RpZmllZEJ5IjoiX0plbm55IiwiSWQiOiJmMDFhYjAxYy0zM2ZjLTRkNDQtODNhMC0xMT</w:instrText>
          </w:r>
          <w:r>
            <w:rPr>
              <w:sz w:val="24"/>
              <w:szCs w:val="24"/>
              <w:lang w:val="en-US"/>
            </w:rPr>
            <w:instrText>kwNTNjNjdhYTAiLCJNb2RpZmllZE9uIjoiMjAyMi0wNy0xOFQxMDoxMzoxNCIsIlByb2plY3QiOnsiJHJlZiI6IjgifX0seyIkaWQiOiI1OCIsIiR0eXBlIjoiU3dpc3NBY2FkZW1pYy5DaXRhdmkuUGVyc29uLCBTd2lzc0FjYWRlbWljLkNpdGF2aSIsIkZpcnN0TmFtZSI6Ik5hIiwiTGFzdE5hbWUiOiJXYW5nIiwiUHJvdGVjdGVkIjpmYW</w:instrText>
          </w:r>
          <w:r>
            <w:rPr>
              <w:sz w:val="24"/>
              <w:szCs w:val="24"/>
              <w:lang w:val="en-US"/>
            </w:rPr>
            <w:instrText>xzZSwiU2V4IjoxLCJDcmVhdGVkQnkiOiJfSmVubnkiLCJDcmVhdGVkT24iOiIyMDIyLTA3LTE4VDEwOjEzOjE0IiwiTW9kaWZpZWRCeSI6Il9KZW5ueSIsIklkIjoiYzk0YTQwNjMtODkzYy00NWJiLWEzMTEtOWQ4M2ViYmJkOWQ5IiwiTW9kaWZpZWRPbiI6IjIwMjItMDctMThUMTA6MTM6MTQiLCJQcm9qZWN0Ijp7IiRyZWYiOiI4In19LH</w:instrText>
          </w:r>
          <w:r>
            <w:rPr>
              <w:sz w:val="24"/>
              <w:szCs w:val="24"/>
              <w:lang w:val="en-US"/>
            </w:rPr>
            <w:instrText>siJGlkIjoiNTkiLCIkdHlwZSI6IlN3aXNzQWNhZGVtaWMuQ2l0YXZpLlBlcnNvbiwgU3dpc3NBY2FkZW1pYy5DaXRhdmkiLCJGaXJzdE5hbWUiOiJHdW9odWkiLCJMYXN0TmFtZSI6IkZhbiIsIlByb3RlY3RlZCI6ZmFsc2UsIlNleCI6MCwiQ3JlYXRlZEJ5IjoiX0plbm55IiwiQ3JlYXRlZE9uIjoiMjAyMi0wNy0xOFQxMDoxMzoxNCIsIk</w:instrText>
          </w:r>
          <w:r>
            <w:rPr>
              <w:sz w:val="24"/>
              <w:szCs w:val="24"/>
              <w:lang w:val="en-US"/>
            </w:rPr>
            <w:instrText>1vZGlmaWVkQnkiOiJfSmVubnkiLCJJZCI6IjA1NzZhN2ZlLTcyYTctNGQ5Zi1hMjU1LWRhYjIyZDJkZDdmMSIsIk1vZGlmaWVkT24iOiIyMDIyLTA3LTE4VDEwOjEzOjE0IiwiUHJvamVjdCI6eyIkcmVmIjoiOCJ9fSx7IiRpZCI6IjYwIiwiJHR5cGUiOiJTd2lzc0FjYWRlbWljLkNpdGF2aS5QZXJzb24sIFN3aXNzQWNhZGVtaWMuQ2l0YX</w:instrText>
          </w:r>
          <w:r>
            <w:rPr>
              <w:sz w:val="24"/>
              <w:szCs w:val="24"/>
              <w:lang w:val="en-US"/>
            </w:rPr>
            <w:instrText>ZpIiwiRmlyc3ROYW1lIjoiRG9uZ3hpbmciLCJMYXN0TmFtZSI6IlpoZW5nIiwiUHJvdGVjdGVkIjpmYWxzZSwiU2V4IjowLCJDcmVhdGVkQnkiOiJfSmVubnkiLCJDcmVhdGVkT24iOiIyMDIyLTA3LTE4VDEwOjEzOjE0IiwiTW9kaWZpZWRCeSI6Il9KZW5ueSIsIklkIjoiODc0ODdiNDMtOGEwYS00MmVmLWI2YmUtY2Y2ZTgwNzhmNTg1Ii</w:instrText>
          </w:r>
          <w:r>
            <w:rPr>
              <w:sz w:val="24"/>
              <w:szCs w:val="24"/>
              <w:lang w:val="en-US"/>
            </w:rPr>
            <w:instrText>wiTW9kaWZpZWRPbiI6IjIwMjItMDctMThUMTA6MTM6MTQiLCJQcm9qZWN0Ijp7IiRyZWYiOiI4In19LHsiJGlkIjoiNjEiLCIkdHlwZSI6IlN3aXNzQWNhZGVtaWMuQ2l0YXZpLlBlcnNvbiwgU3dpc3NBY2FkZW1pYy5DaXRhdmkiLCJGaXJzdE5hbWUiOiJaaGlqdW4iLCJMYXN0TmFtZSI6IldhbmciLCJQcm90ZWN0ZWQiOmZhbHNlLCJTZX</w:instrText>
          </w:r>
          <w:r>
            <w:rPr>
              <w:sz w:val="24"/>
              <w:szCs w:val="24"/>
              <w:lang w:val="en-US"/>
            </w:rPr>
            <w:instrText>giOjAsIkNyZWF0ZWRCeSI6Il9KZW5ueSIsIkNyZWF0ZWRPbiI6IjIwMjItMDctMThUMTA6MTM6MTQiLCJNb2RpZmllZEJ5IjoiX0plbm55IiwiSWQiOiJmMmFmMWM2ZS1lMjQ4LTRhMjItYWU0Ny0zOWFlZTY0MDRhNDMiLCJNb2RpZmllZE9uIjoiMjAyMi0wNy0xOFQxMDoxMzoxNCIsIlByb2plY3QiOnsiJHJlZiI6IjgifX1dLCJDaXRhdG</w:instrText>
          </w:r>
          <w:r>
            <w:rPr>
              <w:sz w:val="24"/>
              <w:szCs w:val="24"/>
              <w:lang w:val="en-US"/>
            </w:rPr>
            <w:instrText>lvbktleVVwZGF0ZVR5cGUiOjAsIkNvbGxhYm9yYXRvcnMiOltdLCJDb3ZlclBhdGgiOnsiJGlkIjoiNjIiLCIkdHlwZSI6IlN3aXNzQWNhZGVtaWMuQ2l0YXZpLkxpbmtlZFJlc291cmNlLCBTd2lzc0FjYWRlbWljLkNpdGF2aSIsIkxpbmtlZFJlc291cmNlVHlwZSI6MSwiVXJpU3RyaW5nIjoiSmlhbmcsIENoZW4gZXQgYWwgMjAyMiAtIE</w:instrText>
          </w:r>
          <w:r>
            <w:rPr>
              <w:sz w:val="24"/>
              <w:szCs w:val="24"/>
              <w:lang w:val="en-US"/>
            </w:rPr>
            <w:instrText>Fzc29jaWF0aW9uIGJldHdlZW4gbWV0Zm9ybWluIHVzZS5qcGciLCJMaW5rZWRSZXNvdXJjZVN0YXR1cyI6OCwiUHJvcGVydGllcyI6eyIkaWQiOiI2MyIsIiR0eXBlIjoiU3dpc3NBY2FkZW1pYy5DaXRhdmkuTGlua2VkUmVzb3VyY2VQcm9wZXJ0aWVzLCBTd2lzc0FjYWRlbWljLkNpdGF2aSJ9LCJTeW5jRm9sZGVyVHlwZSI6MCwiSXNMb2</w:instrText>
          </w:r>
          <w:r>
            <w:rPr>
              <w:sz w:val="24"/>
              <w:szCs w:val="24"/>
              <w:lang w:val="en-US"/>
            </w:rPr>
            <w:instrText>NhbENsb3VkUHJvamVjdEZpbGVMaW5rIjpmYWxzZSwiSXNDbG91ZFJlc3RvcmUiOmZhbHNlLCJJc0Nsb3VkQ29weSI6ZmFsc2UsIkF0dGFjaG1lbnRGb2xkZXJXYXNJbkZhbGxiYWNrTW9kZSI6ZmFsc2V9LCJEYXRlMiI6IjI2LjA0LjIwMjIiLCJEb2kiOiIxMC4xMTM2L2Jtam9wZW4tMjAyMS0wNTQ0MjAiLCJFZGl0b3JzIjpbXSwiRXZhbH</w:instrText>
          </w:r>
          <w:r>
            <w:rPr>
              <w:sz w:val="24"/>
              <w:szCs w:val="24"/>
              <w:lang w:val="en-US"/>
            </w:rPr>
            <w:instrText>VhdGlvbkNvbXBsZXhpdHkiOjAsIkV2YWx1YXRpb25Tb3VyY2VUZXh0Rm9ybWF0IjowLCJHcm91cHMiOltdLCJIYXNMYWJlbDEiOmZhbHNlLCJIYXNMYWJlbDIiOmZhbHNlLCJLZXl3b3JkcyI6W10sIkxhbmd1YWdlIjoiZW5nIiwiTGFuZ3VhZ2VDb2RlIjoiZW4iLCJMb2NhdGlvbnMiOlt7IiRpZCI6IjY0IiwiJHR5cGUiOiJTd2lzc0FjYW</w:instrText>
          </w:r>
          <w:r>
            <w:rPr>
              <w:sz w:val="24"/>
              <w:szCs w:val="24"/>
              <w:lang w:val="en-US"/>
            </w:rPr>
            <w:instrText>RlbWljLkNpdGF2aS5Mb2NhdGlvbiwgU3dpc3NBY2FkZW1pYy5DaXRhdmkiLCJBZGRyZXNzIjp7IiRpZCI6IjY1IiwiJHR5cGUiOiJTd2lzc0FjYWRlbWljLkNpdGF2aS5MaW5rZWRSZXNvdXJjZSwgU3dpc3NBY2FkZW1pYy5DaXRhdmkiLCJMaW5rZWRSZXNvdXJjZVR5cGUiOjUsIk9yaWdpbmFsU3RyaW5nIjoiMTAuMTEzNi9ibWpvcGVuLT</w:instrText>
          </w:r>
          <w:r>
            <w:rPr>
              <w:sz w:val="24"/>
              <w:szCs w:val="24"/>
              <w:lang w:val="en-US"/>
            </w:rPr>
            <w:instrText>IwMjEtMDU0NDIwIiwiVXJpU3RyaW5nIjoiaHR0cHM6Ly9kb2kub3JnLzEwLjExMzYvYm1qb3Blbi0yMDIxLTA1NDQyMCIsIkxpbmtlZFJlc291cmNlU3RhdHVzIjo4LCJQcm9wZXJ0aWVzIjp7IiRpZCI6IjY2IiwiJHR5cGUiOiJTd2lzc0FjYWRlbWljLkNpdGF2aS5MaW5rZWRSZXNvdXJjZVByb3BlcnRpZXMsIFN3aXNzQWNhZGVtaWMuQ2</w:instrText>
          </w:r>
          <w:r>
            <w:rPr>
              <w:sz w:val="24"/>
              <w:szCs w:val="24"/>
              <w:lang w:val="en-US"/>
            </w:rPr>
            <w:instrText>l0YXZpIn0sIlN5bmNGb2xkZXJUeXBlIjowLCJJc0xvY2FsQ2xvdWRQcm9qZWN0RmlsZUxpbmsiOmZhbHNlLCJJc0Nsb3VkUmVzdG9yZSI6ZmFsc2UsIklzQ2xvdWRDb3B5IjpmYWxzZSwiQXR0YWNobWVudEZvbGRlcldhc0luRmFsbGJhY2tNb2RlIjpmYWxzZX0sIkFubm90YXRpb25zIjpbXSwiTG9jYXRpb25UeXBlIjowLCJNaXJyb3JzUm</w:instrText>
          </w:r>
          <w:r>
            <w:rPr>
              <w:sz w:val="24"/>
              <w:szCs w:val="24"/>
              <w:lang w:val="en-US"/>
            </w:rPr>
            <w:instrText>VmZXJlbmNlUHJvcGVydHlJZCI6MTI4LCJDcmVhdGVkQnkiOiJfSmVubnkiLCJDcmVhdGVkT24iOiIyMDIyLTA3LTE4VDEwOjEzOjE0IiwiTW9kaWZpZWRCeSI6Il9KZW5ueSIsIklkIjoiZmE2YTY4YmUtYzQxNC00OWU3LWE1YWUtNjAzMmY1ZjA2MDBiIiwiTW9kaWZpZWRPbiI6IjIwMjItMDctMThUMTA6MTM6MTQiLCJQcm9qZWN0Ijp7Ii</w:instrText>
          </w:r>
          <w:r>
            <w:rPr>
              <w:sz w:val="24"/>
              <w:szCs w:val="24"/>
              <w:lang w:val="en-US"/>
            </w:rPr>
            <w:instrText>RyZWYiOiI4In19LHsiJGlkIjoiNjciLCIkdHlwZSI6IlN3aXNzQWNhZGVtaWMuQ2l0YXZpLkxvY2F0aW9uLCBTd2lzc0FjYWRlbWljLkNpdGF2aSIsIkFkZHJlc3MiOnsiJGlkIjoiNjgiLCIkdHlwZSI6IlN3aXNzQWNhZGVtaWMuQ2l0YXZpLkxpbmtlZFJlc291cmNlLCBTd2lzc0FjYWRlbWljLkNpdGF2aSIsIkxpbmtlZFJlc291cmNlVH</w:instrText>
          </w:r>
          <w:r>
            <w:rPr>
              <w:sz w:val="24"/>
              <w:szCs w:val="24"/>
              <w:lang w:val="en-US"/>
            </w:rPr>
            <w:instrText>lwZSI6NSwiT3JpZ2luYWxTdHJpbmciOiJQTUM5MDQ1MDU2IiwiVXJpU3RyaW5nIjoiaHR0cHM6Ly93d3cubmNiaS5ubG0ubmloLmdvdi9wbWMvYXJ0aWNsZXMvUE1DOTA0NTA1NiIsIkxpbmtlZFJlc291cmNlU3RhdHVzIjo4LCJQcm9wZXJ0aWVzIjp7IiRpZCI6IjY5IiwiJHR5cGUiOiJTd2lzc0FjYWRlbWljLkNpdGF2aS5MaW5rZWRSZX</w:instrText>
          </w:r>
          <w:r>
            <w:rPr>
              <w:sz w:val="24"/>
              <w:szCs w:val="24"/>
              <w:lang w:val="en-US"/>
            </w:rPr>
            <w:instrText>NvdXJjZVByb3BlcnRpZXMsIFN3aXNzQWNhZGVtaWMuQ2l0YXZpIn0sIlN5bmNGb2xkZXJUeXBlIjowLCJJc0xvY2FsQ2xvdWRQcm9qZWN0RmlsZUxpbmsiOmZhbHNlLCJJc0Nsb3VkUmVzdG9yZSI6ZmFsc2UsIklzQ2xvdWRDb3B5IjpmYWxzZSwiQXR0YWNobWVudEZvbGRlcldhc0luRmFsbGJhY2tNb2RlIjpmYWxzZX0sIkFubm90YXRpb2</w:instrText>
          </w:r>
          <w:r>
            <w:rPr>
              <w:sz w:val="24"/>
              <w:szCs w:val="24"/>
              <w:lang w:val="en-US"/>
            </w:rPr>
            <w:instrText>5zIjpbXSwiTG9jYXRpb25UeXBlIjowLCJNaXJyb3JzUmVmZXJlbmNlUHJvcGVydHlJZCI6MjA4LCJDcmVhdGVkQnkiOiJfSmVubnkiLCJDcmVhdGVkT24iOiIyMDIyLTA3LTE4VDEwOjEzOjE0IiwiTW9kaWZpZWRCeSI6Il9KZW5ueSIsIklkIjoiZDFlMWExMTYtZmFlYS00NjQ5LWFmNjAtOGYzZGI4MzA2ODMzIiwiTW9kaWZpZWRPbiI6Ij</w:instrText>
          </w:r>
          <w:r>
            <w:rPr>
              <w:sz w:val="24"/>
              <w:szCs w:val="24"/>
              <w:lang w:val="en-US"/>
            </w:rPr>
            <w:instrText>IwMjItMDctMThUMTA6MTM6MTQiLCJQcm9qZWN0Ijp7IiRyZWYiOiI4In19LHsiJGlkIjoiNzAiLCIkdHlwZSI6IlN3aXNzQWNhZGVtaWMuQ2l0YXZpLkxvY2F0aW9uLCBTd2lzc0FjYWRlbWljLkNpdGF2aSIsIkFkZHJlc3MiOnsiJGlkIjoiNzEiLCIkdHlwZSI6IlN3aXNzQWNhZGVtaWMuQ2l0YXZpLkxpbmtlZFJlc291cmNlLCBTd2lzc0</w:instrText>
          </w:r>
          <w:r>
            <w:rPr>
              <w:sz w:val="24"/>
              <w:szCs w:val="24"/>
              <w:lang w:val="en-US"/>
            </w:rPr>
            <w:instrText>FjYWRlbWljLkNpdGF2aSIsIkxpbmtlZFJlc291cmNlVHlwZSI6NSwiT3JpZ2luYWxTdHJpbmciOiIzNTQ3Mzc0NyIsIlVyaVN0cmluZyI6Imh0dHA6Ly93d3cubmNiaS5ubG0ubmloLmdvdi9wdWJtZWQvMzU0NzM3NDciLCJMaW5rZWRSZXNvdXJjZVN0YXR1cyI6OCwiUHJvcGVydGllcyI6eyIkaWQiOiI3MiIsIiR0eXBlIjoiU3dpc3NBY2</w:instrText>
          </w:r>
          <w:r>
            <w:rPr>
              <w:sz w:val="24"/>
              <w:szCs w:val="24"/>
              <w:lang w:val="en-US"/>
            </w:rPr>
            <w:instrText>FkZW1pYy5DaXRhdmkuTGlua2VkUmVzb3VyY2VQcm9wZXJ0aWVzLCBTd2lzc0FjYWRlbWljLkNpdGF2aSJ9LCJTeW5jRm9sZGVyVHlwZSI6MCwiSXNMb2NhbENsb3VkUHJvamVjdEZpbGVMaW5rIjpmYWxzZSwiSXNDbG91ZFJlc3RvcmUiOmZhbHNlLCJJc0Nsb3VkQ29weSI6ZmFsc2UsIkF0dGFjaG1lbnRGb2xkZXJXYXNJbkZhbGxiYWNrTW</w:instrText>
          </w:r>
          <w:r>
            <w:rPr>
              <w:sz w:val="24"/>
              <w:szCs w:val="24"/>
              <w:lang w:val="en-US"/>
            </w:rPr>
            <w:instrText>9kZSI6ZmFsc2V9LCJBbm5vdGF0aW9ucyI6W10sIkxvY2F0aW9uVHlwZSI6MCwiTWlycm9yc1JlZmVyZW5jZVByb3BlcnR5SWQiOjE2NCwiQ3JlYXRlZEJ5IjoiX0plbm55IiwiQ3JlYXRlZE9uIjoiMjAyMi0wNy0xOFQxMDoxMzoxNCIsIk1vZGlmaWVkQnkiOiJfSmVubnkiLCJJZCI6IjhmMDEzYzlmLTRlNGMtNDhhZi1hNjBkLTIyYzRhN2</w:instrText>
          </w:r>
          <w:r>
            <w:rPr>
              <w:sz w:val="24"/>
              <w:szCs w:val="24"/>
              <w:lang w:val="en-US"/>
            </w:rPr>
            <w:instrText>M1OWYxMSIsIk1vZGlmaWVkT24iOiIyMDIyLTA3LTE4VDEwOjEzOjE0IiwiUHJvamVjdCI6eyIkcmVmIjoiOCJ9fV0sIk51bWJlciI6IjQiLCJPcmdhbml6YXRpb25zIjpbXSwiT3RoZXJzSW52b2x2ZWQiOltdLCJQYWdlUmFuZ2UiOiI8c3A+XHJcbiAgPG5zPk9taXQ8L25zPlxyXG4gIDxvcz5lMDU0NDIwPC9vcz5cclxuICA8cHM+ZTA1ND</w:instrText>
          </w:r>
          <w:r>
            <w:rPr>
              <w:sz w:val="24"/>
              <w:szCs w:val="24"/>
              <w:lang w:val="en-US"/>
            </w:rPr>
            <w:instrText>QyMDwvcHM+XHJcbjwvc3A+XHJcbjxvcz5lMDU0NDIwPC9vcz4iLCJQZXJpb2RpY2FsIjp7IiRpZCI6IjczIiwiJHR5cGUiOiJTd2lzc0FjYWRlbWljLkNpdGF2aS5QZXJpb2RpY2FsLCBTd2lzc0FjYWRlbWljLkNpdGF2aSIsIkVpc3NuIjoiMjA0NC02MDU1IiwiTmFtZSI6IkJNSiBvcGVuIiwiUGFnaW5hdGlvbiI6MCwiUHJvdGVjdGVkIj</w:instrText>
          </w:r>
          <w:r>
            <w:rPr>
              <w:sz w:val="24"/>
              <w:szCs w:val="24"/>
              <w:lang w:val="en-US"/>
            </w:rPr>
            <w:instrText>pmYWxzZSwiVXNlckFiYnJldmlhdGlvbjEiOiJCTUogT3BlbiIsIkNyZWF0ZWRCeSI6Il9KZW5ueSIsIkNyZWF0ZWRPbiI6IjIwMjItMDctMThUMTA6MTM6MTQiLCJNb2RpZmllZEJ5IjoiX0plbm55IiwiSWQiOiJlNzU4NzY3Mi00Yjk1LTQ1MmYtYmUxYi01ODJjMTIwZDY2MDIiLCJNb2RpZmllZE9uIjoiMjAyMi0wNy0xOFQxMDoxMzoxNC</w:instrText>
          </w:r>
          <w:r>
            <w:rPr>
              <w:sz w:val="24"/>
              <w:szCs w:val="24"/>
              <w:lang w:val="en-US"/>
            </w:rPr>
            <w:instrText>IsIlByb2plY3QiOnsiJHJlZiI6IjgifX0sIlBtY0lkIjoiUE1DOTA0NTA1NiIsIlB1Ymxpc2hlcnMiOltdLCJQdWJNZWRJZCI6IjM1NDczNzQ3IiwiUXVvdGF0aW9ucyI6W10sIlJhdGluZyI6MCwiUmVmZXJlbmNlVHlwZSI6IkpvdXJuYWxBcnRpY2xlIiwiU2hvcnRUaXRsZSI6IkppYW5nLCBDaGVuIGV0IGFsLiAyMDIyIOKAkyBBc3NvY2</w:instrText>
          </w:r>
          <w:r>
            <w:rPr>
              <w:sz w:val="24"/>
              <w:szCs w:val="24"/>
              <w:lang w:val="en-US"/>
            </w:rPr>
            <w:instrText>lhdGlvbiBiZXR3ZWVuIG1ldGZvcm1pbiB1c2UiLCJTaG9ydFRpdGxlVXBkYXRlVHlwZSI6MCwiU291cmNlT2ZCaWJsaW9ncmFwaGljSW5mb3JtYXRpb24iOiJQdWJNZWQiLCJTdGF0aWNJZHMiOlsiOTljMGVlNzgtODA0Zi00Mjc1LTliODYtMDMyMDhkY2FjMTRhIl0sIlRhYmxlT2ZDb250ZW50c0NvbXBsZXhpdHkiOjAsIlRhYmxlT2ZDb2</w:instrText>
          </w:r>
          <w:r>
            <w:rPr>
              <w:sz w:val="24"/>
              <w:szCs w:val="24"/>
              <w:lang w:val="en-US"/>
            </w:rPr>
            <w:instrText>50ZW50c1NvdXJjZVRleHRGb3JtYXQiOjAsIlRhc2tzIjpbXSwiVGl0bGUiOiJBc3NvY2lhdGlvbiBiZXR3ZWVuIG1ldGZvcm1pbiB1c2UgYW5kIHRoZSByaXNrIG9mIGFnZS1yZWxhdGVkIG1hY3VsYXIgZGVnZW5lcmF0aW9uIGluIHBhdGllbnRzIHdpdGggdHlwZSAyIGRpYWJldGVzOiBhIHJldHJvc3BlY3RpdmUgc3R1ZHkiLCJUcmFuc2</w:instrText>
          </w:r>
          <w:r>
            <w:rPr>
              <w:sz w:val="24"/>
              <w:szCs w:val="24"/>
              <w:lang w:val="en-US"/>
            </w:rPr>
            <w:instrText>xhdG9ycyI6W10sIlZvbHVtZSI6IjEyIiwiWWVhciI6IjIwMjIiLCJZZWFyUmVzb2x2ZWQiOiIyMDIyIiwiQ3JlYXRlZEJ5IjoiX0plbm55IiwiQ3JlYXRlZE9uIjoiMjAyMi0wNy0xOFQxMDoxMzoxNCIsIk1vZGlmaWVkQnkiOiJfSmVubnkiLCJJZCI6IjkzMmM4YjU1LWQ3ZjAtNDVkYy05OGFiLWNkODVmZjI1ZWQ0NSIsIk1vZGlmaWVkT2</w:instrText>
          </w:r>
          <w:r>
            <w:rPr>
              <w:sz w:val="24"/>
              <w:szCs w:val="24"/>
              <w:lang w:val="en-US"/>
            </w:rPr>
            <w:instrText>4iOiIyMDIyLTEwLTMxVDA4OjE2OjI1IiwiUHJvamVjdCI6eyIkcmVmIjoiOCJ9fSwiVXNlTnVtYmVyaW5nVHlwZU9mUGFyZW50RG9jdW1lbnQiOmZhbHNlfSx7IiRpZCI6Ijc0IiwiJHR5cGUiOiJTd2lzc0FjYWRlbWljLkNpdGF2aS5DaXRhdGlvbnMuV29yZFBsYWNlaG9sZGVyRW50cnksIFN3aXNzQWNhZGVtaWMuQ2l0YXZpIiwiSWQiOi</w:instrText>
          </w:r>
          <w:r>
            <w:rPr>
              <w:sz w:val="24"/>
              <w:szCs w:val="24"/>
              <w:lang w:val="en-US"/>
            </w:rPr>
            <w:instrText>I0MTM2YWVlNS01ZmIzLTQwZDEtYTVmNi00ZTkyMDUyNzFjZWYiLCJSYW5nZUxlbmd0aCI6MywiUmVmZXJlbmNlSWQiOiI1MmUzMDhiOS02NjJjLTRhYjctOTkxMy1kMjE1YWVjY2JjZjEiLCJQYWdlUmFuZ2UiOnsiJGlkIjoiNzUiLCIkdHlwZSI6IlN3aXNzQWNhZGVtaWMuUGFnZVJhbmdlLCBTd2lzc0FjYWRlbWljIiwiRW5kUGFnZSI6ey</w:instrText>
          </w:r>
          <w:r>
            <w:rPr>
              <w:sz w:val="24"/>
              <w:szCs w:val="24"/>
              <w:lang w:val="en-US"/>
            </w:rPr>
            <w:instrText>IkaWQiOiI3NiIsIiR0eXBlIjoiU3dpc3NBY2FkZW1pYy5QYWdlTnVtYmVyLCBTd2lzc0FjYWRlbWljIiwiSXNGdWxseU51bWVyaWMiOmZhbHNlLCJOdW1iZXJpbmdUeXBlIjowLCJOdW1lcmFsU3lzdGVtIjowfSwiTnVtYmVyaW5nVHlwZSI6MCwiTnVtZXJhbFN5c3RlbSI6MCwiU3RhcnRQYWdlIjp7IiRpZCI6Ijc3IiwiJHR5cGUiOiJTd2</w:instrText>
          </w:r>
          <w:r>
            <w:rPr>
              <w:sz w:val="24"/>
              <w:szCs w:val="24"/>
              <w:lang w:val="en-US"/>
            </w:rPr>
            <w:instrText>lzc0FjYWRlbWljLlBhZ2VOdW1iZXIsIFN3aXNzQWNhZGVtaWMiLCJJc0Z1bGx5TnVtZXJpYyI6ZmFsc2UsIk51bWJlcmluZ1R5cGUiOjAsIk51bWVyYWxTeXN0ZW0iOjB9fSwiUmVmZXJlbmNlIjp7IiRpZCI6Ijc4IiwiJHR5cGUiOiJTd2lzc0FjYWRlbWljLkNpdGF2aS5SZWZlcmVuY2UsIFN3aXNzQWNhZGVtaWMuQ2l0YXZpIiwiQWJzdH</w:instrText>
          </w:r>
          <w:r>
            <w:rPr>
              <w:sz w:val="24"/>
              <w:szCs w:val="24"/>
              <w:lang w:val="en-US"/>
            </w:rPr>
            <w:instrText>JhY3RDb21wbGV4aXR5IjowLCJBYnN0cmFjdFNvdXJjZVRleHRGb3JtYXQiOjAsIkF1dGhvcnMiOlt7IiRpZCI6Ijc5IiwiJHR5cGUiOiJTd2lzc0FjYWRlbWljLkNpdGF2aS5QZXJzb24sIFN3aXNzQWNhZGVtaWMuQ2l0YXZpIiwiRmlyc3ROYW1lIjoiSmF5IiwiTGFzdE5hbWUiOiJTdGV3YXJ0IiwiTWlkZGxlTmFtZSI6Ik0uIiwiUHJvdG</w:instrText>
          </w:r>
          <w:r>
            <w:rPr>
              <w:sz w:val="24"/>
              <w:szCs w:val="24"/>
              <w:lang w:val="en-US"/>
            </w:rPr>
            <w:instrText>VjdGVkIjpmYWxzZSwiU2V4IjoyLCJDcmVhdGVkQnkiOiJfSmVubnkiLCJDcmVhdGVkT24iOiIyMDIyLTA3LTE4VDEwOjEzOjE0IiwiTW9kaWZpZWRCeSI6Il9KZW5ueSIsIklkIjoiMjE1MTZkMDktNzllNC00NmMyLWFiZTEtYjEwYzFhMjFlZjBmIiwiTW9kaWZpZWRPbiI6IjIwMjItMDctMThUMTA6MTM6MTQiLCJQcm9qZWN0Ijp7IiRyZW</w:instrText>
          </w:r>
          <w:r>
            <w:rPr>
              <w:sz w:val="24"/>
              <w:szCs w:val="24"/>
              <w:lang w:val="en-US"/>
            </w:rPr>
            <w:instrText>YiOiI4In19LHsiJGlkIjoiODAiLCIkdHlwZSI6IlN3aXNzQWNhZGVtaWMuQ2l0YXZpLlBlcnNvbiwgU3dpc3NBY2FkZW1pYy5DaXRhdmkiLCJGaXJzdE5hbWUiOiJSaWNhcmRvIiwiTGFzdE5hbWUiOiJMYW15IiwiUHJvdGVjdGVkIjpmYWxzZSwiU2V4IjoyLCJDcmVhdGVkQnkiOiJfSmVubnkiLCJDcmVhdGVkT24iOiIyMDIyLTA3LTE4VD</w:instrText>
          </w:r>
          <w:r>
            <w:rPr>
              <w:sz w:val="24"/>
              <w:szCs w:val="24"/>
              <w:lang w:val="en-US"/>
            </w:rPr>
            <w:instrText>EwOjEzOjE0IiwiTW9kaWZpZWRCeSI6Il9KZW5ueSIsIklkIjoiYWY2NDBiYjItMTcyZi00OGRmLWJhNmYtZDQwZWRmNmVhMDM1IiwiTW9kaWZpZWRPbiI6IjIwMjItMDctMThUMTA6MTM6MTQiLCJQcm9qZWN0Ijp7IiRyZWYiOiI4In19LHsiJGlkIjoiODEiLCIkdHlwZSI6IlN3aXNzQWNhZGVtaWMuQ2l0YXZpLlBlcnNvbiwgU3dpc3NBY2</w:instrText>
          </w:r>
          <w:r>
            <w:rPr>
              <w:sz w:val="24"/>
              <w:szCs w:val="24"/>
              <w:lang w:val="en-US"/>
            </w:rPr>
            <w:instrText>FkZW1pYy5DaXRhdmkiLCJGaXJzdE5hbWUiOiJGcmFuY2VzIiwiTGFzdE5hbWUiOiJXdSIsIlByb3RlY3RlZCI6ZmFsc2UsIlNleCI6MSwiQ3JlYXRlZEJ5IjoiX0plbm55IiwiQ3JlYXRlZE9uIjoiMjAyMi0wNy0xOFQxMDoxMzoxNCIsIk1vZGlmaWVkQnkiOiJfSmVubnkiLCJJZCI6IjJiOGQzZmI4LTYxZTctNDkxNS05ZTlmLTU2ZjY1ND</w:instrText>
          </w:r>
          <w:r>
            <w:rPr>
              <w:sz w:val="24"/>
              <w:szCs w:val="24"/>
              <w:lang w:val="en-US"/>
            </w:rPr>
            <w:instrText>c1ZDU4ZSIsIk1vZGlmaWVkT24iOiIyMDIyLTA3LTE4VDEwOjEzOjE0IiwiUHJvamVjdCI6eyIkcmVmIjoiOCJ9fSx7IiRpZCI6IjgyIiwiJHR5cGUiOiJTd2lzc0FjYWRlbWljLkNpdGF2aS5QZXJzb24sIFN3aXNzQWNhZGVtaWMuQ2l0YXZpIiwiRmlyc3ROYW1lIjoiSmVyZW15IiwiTGFzdE5hbWUiOiJLZWVuYW4iLCJNaWRkbGVOYW1lIj</w:instrText>
          </w:r>
          <w:r>
            <w:rPr>
              <w:sz w:val="24"/>
              <w:szCs w:val="24"/>
              <w:lang w:val="en-US"/>
            </w:rPr>
            <w:instrText>oiRC4iLCJQcm90ZWN0ZWQiOmZhbHNlLCJTZXgiOjIsIkNyZWF0ZWRCeSI6Il9KZW5ueSIsIkNyZWF0ZWRPbiI6IjIwMjItMDctMThUMTA6MTM6MTQiLCJNb2RpZmllZEJ5IjoiX0plbm55IiwiSWQiOiIwOTJkZDQ0Mi04N2ZhLTQ3MDUtOWRmMC0zNjdkMTc1N2U3ZWYiLCJNb2RpZmllZE9uIjoiMjAyMi0wNy0xOFQxMDoxMzoxNCIsIlByb2</w:instrText>
          </w:r>
          <w:r>
            <w:rPr>
              <w:sz w:val="24"/>
              <w:szCs w:val="24"/>
              <w:lang w:val="en-US"/>
            </w:rPr>
            <w:instrText>plY3QiOnsiJHJlZiI6IjgifX1dLCJDaXRhdGlvbktleVVwZGF0ZVR5cGUiOjAsIkNvbGxhYm9yYXRvcnMiOltdLCJDb3ZlclBhdGgiOnsiJGlkIjoiODMiLCIkdHlwZSI6IlN3aXNzQWNhZGVtaWMuQ2l0YXZpLkxpbmtlZFJlc291cmNlLCBTd2lzc0FjYWRlbWljLkNpdGF2aSIsIkxpbmtlZFJlc291cmNlVHlwZSI6MSwiVXJpU3RyaW5nIj</w:instrText>
          </w:r>
          <w:r>
            <w:rPr>
              <w:sz w:val="24"/>
              <w:szCs w:val="24"/>
              <w:lang w:val="en-US"/>
            </w:rPr>
            <w:instrText>oiU3Rld2FydCwgTGFteSBldCBhbCAyMDIwIC0gUmVsYXRpb25zaGlwIGJldHdlZW4gT3JhbCBNZXRmb3JtaW4gVXNlLmpwZyIsIkxpbmtlZFJlc291cmNlU3RhdHVzIjo4LCJQcm9wZXJ0aWVzIjp7IiRpZCI6Ijg0IiwiJHR5cGUiOiJTd2lzc0FjYWRlbWljLkNpdGF2aS5MaW5rZWRSZXNvdXJjZVByb3BlcnRpZXMsIFN3aXNzQWNhZGVtaW</w:instrText>
          </w:r>
          <w:r>
            <w:rPr>
              <w:sz w:val="24"/>
              <w:szCs w:val="24"/>
              <w:lang w:val="en-US"/>
            </w:rPr>
            <w:instrText>MuQ2l0YXZpIn0sIlN5bmNGb2xkZXJUeXBlIjowLCJJc0xvY2FsQ2xvdWRQcm9qZWN0RmlsZUxpbmsiOmZhbHNlLCJJc0Nsb3VkUmVzdG9yZSI6ZmFsc2UsIklzQ2xvdWRDb3B5IjpmYWxzZSwiQXR0YWNobWVudEZvbGRlcldhc0luRmFsbGJhY2tNb2RlIjpmYWxzZX0sIkRhdGUyIjoiMDcuMDYuMjAyMCIsIkRvaSI6IjEwLjEwMTYvai5vcm</w:instrText>
          </w:r>
          <w:r>
            <w:rPr>
              <w:sz w:val="24"/>
              <w:szCs w:val="24"/>
              <w:lang w:val="en-US"/>
            </w:rPr>
            <w:instrText>V0LjIwMjAuMDYuMDAzIiwiRWRpdG9ycyI6W10sIkV2YWx1YXRpb25Db21wbGV4aXR5IjowLCJFdmFsdWF0aW9uU291cmNlVGV4dEZvcm1hdCI6MCwiR3JvdXBzIjpbXSwiSGFzTGFiZWwxIjpmYWxzZSwiSGFzTGFiZWwyIjpmYWxzZSwiS2V5d29yZHMiOltdLCJMYW5ndWFnZSI6ImVuZyIsIkxhbmd1YWdlQ29kZSI6ImVuIiwiTG9jYXRpb2</w:instrText>
          </w:r>
          <w:r>
            <w:rPr>
              <w:sz w:val="24"/>
              <w:szCs w:val="24"/>
              <w:lang w:val="en-US"/>
            </w:rPr>
            <w:instrText>5zIjpbeyIkaWQiOiI4NSIsIiR0eXBlIjoiU3dpc3NBY2FkZW1pYy5DaXRhdmkuTG9jYXRpb24sIFN3aXNzQWNhZGVtaWMuQ2l0YXZpIiwiQWRkcmVzcyI6eyIkaWQiOiI4NiIsIiR0eXBlIjoiU3dpc3NBY2FkZW1pYy5DaXRhdmkuTGlua2VkUmVzb3VyY2UsIFN3aXNzQWNhZGVtaWMuQ2l0YXZpIiwiTGlua2VkUmVzb3VyY2VUeXBlIjo1LC</w:instrText>
          </w:r>
          <w:r>
            <w:rPr>
              <w:sz w:val="24"/>
              <w:szCs w:val="24"/>
              <w:lang w:val="en-US"/>
            </w:rPr>
            <w:instrText>JPcmlnaW5hbFN0cmluZyI6IlBNQzc2MDk0NjUiLCJVcmlTdHJpbmciOiJodHRwczovL3d3dy5uY2JpLm5sbS5uaWguZ292L3BtYy9hcnRpY2xlcy9QTUM3NjA5NDY1IiwiTGlua2VkUmVzb3VyY2VTdGF0dXMiOjgsIlByb3BlcnRpZXMiOnsiJGlkIjoiODciLCIkdHlwZSI6IlN3aXNzQWNhZGVtaWMuQ2l0YXZpLkxpbmtlZFJlc291cmNlUH</w:instrText>
          </w:r>
          <w:r>
            <w:rPr>
              <w:sz w:val="24"/>
              <w:szCs w:val="24"/>
              <w:lang w:val="en-US"/>
            </w:rPr>
            <w:instrText>JvcGVydGllcywgU3dpc3NBY2FkZW1pYy5DaXRhdmkifSwiU3luY0ZvbGRlclR5cGUiOjAsIklzTG9jYWxDbG91ZFByb2plY3RGaWxlTGluayI6ZmFsc2UsIklzQ2xvdWRSZXN0b3JlIjpmYWxzZSwiSXNDbG91ZENvcHkiOmZhbHNlLCJBdHRhY2htZW50Rm9sZGVyV2FzSW5GYWxsYmFja01vZGUiOmZhbHNlfSwiQW5ub3RhdGlvbnMiOltdLC</w:instrText>
          </w:r>
          <w:r>
            <w:rPr>
              <w:sz w:val="24"/>
              <w:szCs w:val="24"/>
              <w:lang w:val="en-US"/>
            </w:rPr>
            <w:instrText>JMb2NhdGlvblR5cGUiOjAsIk1pcnJvcnNSZWZlcmVuY2VQcm9wZXJ0eUlkIjoyMDgsIkNyZWF0ZWRCeSI6Il9KZW5ueSIsIkNyZWF0ZWRPbiI6IjIwMjItMDctMThUMTA6MTM6MTQiLCJNb2RpZmllZEJ5IjoiX0plbm55IiwiSWQiOiJiYzBmMDQ5Yi0zY2VhLTQ5MmMtYWE4OC0xOGM3MjdlYTFhYzEiLCJNb2RpZmllZE9uIjoiMjAyMi0wNy</w:instrText>
          </w:r>
          <w:r>
            <w:rPr>
              <w:sz w:val="24"/>
              <w:szCs w:val="24"/>
              <w:lang w:val="en-US"/>
            </w:rPr>
            <w:instrText>0xOFQxMDoxMzoxNCIsIlByb2plY3QiOnsiJHJlZiI6IjgifX0seyIkaWQiOiI4OCIsIiR0eXBlIjoiU3dpc3NBY2FkZW1pYy5DaXRhdmkuTG9jYXRpb24sIFN3aXNzQWNhZGVtaWMuQ2l0YXZpIiwiQWRkcmVzcyI6eyIkaWQiOiI4OSIsIiR0eXBlIjoiU3dpc3NBY2FkZW1pYy5DaXRhdmkuTGlua2VkUmVzb3VyY2UsIFN3aXNzQWNhZGVtaW</w:instrText>
          </w:r>
          <w:r>
            <w:rPr>
              <w:sz w:val="24"/>
              <w:szCs w:val="24"/>
              <w:lang w:val="en-US"/>
            </w:rPr>
            <w:instrText>MuQ2l0YXZpIiwiTGlua2VkUmVzb3VyY2VUeXBlIjo1LCJPcmlnaW5hbFN0cmluZyI6IjEwLjEwMTYvai5vcmV0LjIwMjAuMDYuMDAzIiwiVXJpU3RyaW5nIjoiaHR0cHM6Ly9kb2kub3JnLzEwLjEwMTYvai5vcmV0LjIwMjAuMDYuMDAzIiwiTGlua2VkUmVzb3VyY2VTdGF0dXMiOjgsIlByb3BlcnRpZXMiOnsiJGlkIjoiOTAiLCIkdHlwZS</w:instrText>
          </w:r>
          <w:r>
            <w:rPr>
              <w:sz w:val="24"/>
              <w:szCs w:val="24"/>
              <w:lang w:val="en-US"/>
            </w:rPr>
            <w:instrText>I6IlN3aXNzQWNhZGVtaWMuQ2l0YXZpLkxpbmtlZFJlc291cmNlUHJvcGVydGllcywgU3dpc3NBY2FkZW1pYy5DaXRhdmkifSwiU3luY0ZvbGRlclR5cGUiOjAsIklzTG9jYWxDbG91ZFByb2plY3RGaWxlTGluayI6ZmFsc2UsIklzQ2xvdWRSZXN0b3JlIjpmYWxzZSwiSXNDbG91ZENvcHkiOmZhbHNlLCJBdHRhY2htZW50Rm9sZGVyV2FzSW</w:instrText>
          </w:r>
          <w:r>
            <w:rPr>
              <w:sz w:val="24"/>
              <w:szCs w:val="24"/>
              <w:lang w:val="en-US"/>
            </w:rPr>
            <w:instrText>5GYWxsYmFja01vZGUiOmZhbHNlfSwiQW5ub3RhdGlvbnMiOltdLCJMb2NhdGlvblR5cGUiOjAsIk1pcnJvcnNSZWZlcmVuY2VQcm9wZXJ0eUlkIjoxMjgsIkNyZWF0ZWRCeSI6Il9KZW5ueSIsIkNyZWF0ZWRPbiI6IjIwMjItMDctMThUMTA6MTM6MTQiLCJNb2RpZmllZEJ5IjoiX0plbm55IiwiSWQiOiIyYWI3MzYxNC0yNjkxLTQ1MzUtOT</w:instrText>
          </w:r>
          <w:r>
            <w:rPr>
              <w:sz w:val="24"/>
              <w:szCs w:val="24"/>
              <w:lang w:val="en-US"/>
            </w:rPr>
            <w:instrText>k3Ni05NGJmNzQyM2NhMDEiLCJNb2RpZmllZE9uIjoiMjAyMi0wNy0xOFQxMDoxMzoxNCIsIlByb2plY3QiOnsiJHJlZiI6IjgifX0seyIkaWQiOiI5MSIsIiR0eXBlIjoiU3dpc3NBY2FkZW1pYy5DaXRhdmkuTG9jYXRpb24sIFN3aXNzQWNhZGVtaWMuQ2l0YXZpIiwiQWRkcmVzcyI6eyIkaWQiOiI5MiIsIiR0eXBlIjoiU3dpc3NBY2FkZW</w:instrText>
          </w:r>
          <w:r>
            <w:rPr>
              <w:sz w:val="24"/>
              <w:szCs w:val="24"/>
              <w:lang w:val="en-US"/>
            </w:rPr>
            <w:instrText>1pYy5DaXRhdmkuTGlua2VkUmVzb3VyY2UsIFN3aXNzQWNhZGVtaWMuQ2l0YXZpIiwiTGlua2VkUmVzb3VyY2VUeXBlIjo1LCJPcmlnaW5hbFN0cmluZyI6IjMyNTI1MDU1IiwiVXJpU3RyaW5nIjoiaHR0cDovL3d3dy5uY2JpLm5sbS5uaWguZ292L3B1Ym1lZC8zMjUyNTA1NSIsIkxpbmtlZFJlc291cmNlU3RhdHVzIjo4LCJQcm9wZXJ0aW</w:instrText>
          </w:r>
          <w:r>
            <w:rPr>
              <w:sz w:val="24"/>
              <w:szCs w:val="24"/>
              <w:lang w:val="en-US"/>
            </w:rPr>
            <w:instrText>VzIjp7IiRpZCI6IjkzIiwiJHR5cGUiOiJTd2lzc0FjYWRlbWljLkNpdGF2aS5MaW5rZWRSZXNvdXJjZVByb3BlcnRpZXMsIFN3aXNzQWNhZGVtaWMuQ2l0YXZpIn0sIlN5bmNGb2xkZXJUeXBlIjowLCJJc0xvY2FsQ2xvdWRQcm9qZWN0RmlsZUxpbmsiOmZhbHNlLCJJc0Nsb3VkUmVzdG9yZSI6ZmFsc2UsIklzQ2xvdWRDb3B5IjpmYWxzZS</w:instrText>
          </w:r>
          <w:r>
            <w:rPr>
              <w:sz w:val="24"/>
              <w:szCs w:val="24"/>
              <w:lang w:val="en-US"/>
            </w:rPr>
            <w:instrText>wiQXR0YWNobWVudEZvbGRlcldhc0luRmFsbGJhY2tNb2RlIjpmYWxzZX0sIkFubm90YXRpb25zIjpbXSwiTG9jYXRpb25UeXBlIjowLCJNaXJyb3JzUmVmZXJlbmNlUHJvcGVydHlJZCI6MTY0LCJDcmVhdGVkQnkiOiJfSmVubnkiLCJDcmVhdGVkT24iOiIyMDIyLTA3LTE4VDEwOjEzOjE0IiwiTW9kaWZpZWRCeSI6Il9KZW5ueSIsIklkIj</w:instrText>
          </w:r>
          <w:r>
            <w:rPr>
              <w:sz w:val="24"/>
              <w:szCs w:val="24"/>
              <w:lang w:val="en-US"/>
            </w:rPr>
            <w:instrText>oiN2M3NjFiYjAtY2ViMC00Yjg4LTlhOTQtNWExY2FhZmFiYWQ3IiwiTW9kaWZpZWRPbiI6IjIwMjItMDctMThUMTA6MTM6MTQiLCJQcm9qZWN0Ijp7IiRyZWYiOiI4In19XSwiTnVtYmVyIjoiMTEiLCJPcmdhbml6YXRpb25zIjpbXSwiT3RoZXJzSW52b2x2ZWQiOltdLCJQYWdlUmFuZ2UiOiI8c3A+XHJcbiAgPG4+MTExODwvbj5cclxuIC</w:instrText>
          </w:r>
          <w:r>
            <w:rPr>
              <w:sz w:val="24"/>
              <w:szCs w:val="24"/>
              <w:lang w:val="en-US"/>
            </w:rPr>
            <w:instrText>A8aW4+dHJ1ZTwvaW4+XHJcbiAgPG9zPjExMTg8L29zPlxyXG4gIDxwcz4xMTE4PC9wcz5cclxuPC9zcD5cclxuPGVwPlxyXG4gIDxuPjExMTk8L24+XHJcbiAgPGluPnRydWU8L2luPlxyXG4gIDxvcz4xMTE5PC9vcz5cclxuICA8cHM+MTExOTwvcHM+XHJcbjwvZXA+XHJcbjxvcz4xMTE4LTExMTk8L29zPiIsIlBlcmlvZGljYWwiOnsiJG</w:instrText>
          </w:r>
          <w:r>
            <w:rPr>
              <w:sz w:val="24"/>
              <w:szCs w:val="24"/>
              <w:lang w:val="en-US"/>
            </w:rPr>
            <w:instrText>lkIjoiOTQiLCIkdHlwZSI6IlN3aXNzQWNhZGVtaWMuQ2l0YXZpLlBlcmlvZGljYWwsIFN3aXNzQWNhZGVtaWMuQ2l0YXZpIiwiRWlzc24iOiIyNDY4LTY1MzAiLCJOYW1lIjoiT3BodGhhbG1vbG9neS4gUmV0aW5hIiwiUGFnaW5hdGlvbiI6MCwiUHJvdGVjdGVkIjpmYWxzZSwiVXNlckFiYnJldmlhdGlvbjEiOiJPcGh0aGFsbW9sIFJldG</w:instrText>
          </w:r>
          <w:r>
            <w:rPr>
              <w:sz w:val="24"/>
              <w:szCs w:val="24"/>
              <w:lang w:val="en-US"/>
            </w:rPr>
            <w:instrText>luYSIsIkNyZWF0ZWRCeSI6Il9KZW5ueSIsIkNyZWF0ZWRPbiI6IjIwMjItMDctMThUMTA6MTM6MTQiLCJNb2RpZmllZEJ5IjoiX0plbm55IiwiSWQiOiI1ZTFjNjBhZi0xMjEwLTRjMGMtYjlhMC00YjliYmVlNjI3OTUiLCJNb2RpZmllZE9uIjoiMjAyMi0wNy0xOFQxMDoxMzoxNCIsIlByb2plY3QiOnsiJHJlZiI6IjgifX0sIlBtY0lkIj</w:instrText>
          </w:r>
          <w:r>
            <w:rPr>
              <w:sz w:val="24"/>
              <w:szCs w:val="24"/>
              <w:lang w:val="en-US"/>
            </w:rPr>
            <w:instrText>oiUE1DNzYwOTQ2NSIsIlB1Ymxpc2hlcnMiOltdLCJQdWJNZWRJZCI6IjMyNTI1MDU1IiwiUXVvdGF0aW9ucyI6W10sIlJhdGluZyI6MCwiUmVmZXJlbmNlVHlwZSI6IkpvdXJuYWxBcnRpY2xlIiwiU2hvcnRUaXRsZSI6IlN0ZXdhcnQsIExhbXkgZXQgYWwuIDIwMjAg4oCTIFJlbGF0aW9uc2hpcCBiZXR3ZWVuIE9yYWwgTWV0Zm9ybWluIF</w:instrText>
          </w:r>
          <w:r>
            <w:rPr>
              <w:sz w:val="24"/>
              <w:szCs w:val="24"/>
              <w:lang w:val="en-US"/>
            </w:rPr>
            <w:instrText>VzZSIsIlNob3J0VGl0bGVVcGRhdGVUeXBlIjowLCJTb3VyY2VPZkJpYmxpb2dyYXBoaWNJbmZvcm1hdGlvbiI6IlB1Yk1lZCIsIlN0YXRpY0lkcyI6WyIxM2MwMTQ5Mi0yZTYzLTQwMTUtOTdlOS1lMDQ0MTQyM2RkNDgiXSwiVGFibGVPZkNvbnRlbnRzQ29tcGxleGl0eSI6MCwiVGFibGVPZkNvbnRlbnRzU291cmNlVGV4dEZvcm1hdCI6MC</w:instrText>
          </w:r>
          <w:r>
            <w:rPr>
              <w:sz w:val="24"/>
              <w:szCs w:val="24"/>
              <w:lang w:val="en-US"/>
            </w:rPr>
            <w:instrText>wiVGFza3MiOltdLCJUaXRsZSI6IlJlbGF0aW9uc2hpcCBiZXR3ZWVuIE9yYWwgTWV0Zm9ybWluIFVzZSBhbmQgQWdlLVJlbGF0ZWQgTWFjdWxhciBEZWdlbmVyYXRpb24iLCJUcmFuc2xhdG9ycyI6W10sIlZvbHVtZSI6IjQiLCJZZWFyIjoiMjAyMCIsIlllYXJSZXNvbHZlZCI6IjIwMjAiLCJDcmVhdGVkQnkiOiJfSmVubnkiLCJDcmVhdG</w:instrText>
          </w:r>
          <w:r>
            <w:rPr>
              <w:sz w:val="24"/>
              <w:szCs w:val="24"/>
              <w:lang w:val="en-US"/>
            </w:rPr>
            <w:instrText>VkT24iOiIyMDIyLTA3LTE4VDEwOjEzOjE0IiwiTW9kaWZpZWRCeSI6Il9KZW5ueSIsIklkIjoiNTJlMzA4YjktNjYyYy00YWI3LTk5MTMtZDIxNWFlY2NiY2YxIiwiTW9kaWZpZWRPbiI6IjIwMjItMTAtMzFUMDg6MTY6MjUiLCJQcm9qZWN0Ijp7IiRyZWYiOiI4In19LCJVc2VOdW1iZXJpbmdUeXBlT2ZQYXJlbnREb2N1bWVudCI6ZmFsc2</w:instrText>
          </w:r>
          <w:r>
            <w:rPr>
              <w:sz w:val="24"/>
              <w:szCs w:val="24"/>
              <w:lang w:val="en-US"/>
            </w:rPr>
            <w:instrText>V9LHsiJGlkIjoiOTUiLCIkdHlwZSI6IlN3aXNzQWNhZGVtaWMuQ2l0YXZpLkNpdGF0aW9ucy5Xb3JkUGxhY2Vob2xkZXJFbnRyeSwgU3dpc3NBY2FkZW1pYy5DaXRhdmkiLCJJZCI6ImNmNGY2OWYzLTZlZGItNGU0Yy04MTMwLWUxY2Y3ZGJjODZjNCIsIlJhbmdlU3RhcnQiOjMsIlJlZmVyZW5jZUlkIjoiM2M1YjM1ZGMtN2M1Yy00YjRmLT</w:instrText>
          </w:r>
          <w:r>
            <w:rPr>
              <w:sz w:val="24"/>
              <w:szCs w:val="24"/>
              <w:lang w:val="en-US"/>
            </w:rPr>
            <w:instrText>kxMmItNjJkYjc2YmEyOWNlIiwiUGFnZVJhbmdlIjp7IiRpZCI6Ijk2IiwiJHR5cGUiOiJTd2lzc0FjYWRlbWljLlBhZ2VSYW5nZSwgU3dpc3NBY2FkZW1pYyIsIkVuZFBhZ2UiOnsiJGlkIjoiOTciLCIkdHlwZSI6IlN3aXNzQWNhZGVtaWMuUGFnZU51bWJlciwgU3dpc3NBY2FkZW1pYyIsIklzRnVsbHlOdW1lcmljIjpmYWxzZSwiTnVtYm</w:instrText>
          </w:r>
          <w:r>
            <w:rPr>
              <w:sz w:val="24"/>
              <w:szCs w:val="24"/>
              <w:lang w:val="en-US"/>
            </w:rPr>
            <w:instrText>VyaW5nVHlwZSI6MCwiTnVtZXJhbFN5c3RlbSI6MH0sIk51bWJlcmluZ1R5cGUiOjAsIk51bWVyYWxTeXN0ZW0iOjAsIlN0YXJ0UGFnZSI6eyIkaWQiOiI5OCIsIiR0eXBlIjoiU3dpc3NBY2FkZW1pYy5QYWdlTnVtYmVyLCBTd2lzc0FjYWRlbWljIiwiSXNGdWxseU51bWVyaWMiOmZhbHNlLCJOdW1iZXJpbmdUeXBlIjowLCJOdW1lcmFsU3</w:instrText>
          </w:r>
          <w:r>
            <w:rPr>
              <w:sz w:val="24"/>
              <w:szCs w:val="24"/>
              <w:lang w:val="en-US"/>
            </w:rPr>
            <w:instrText>lzdGVtIjowfX0sIlJlZmVyZW5jZSI6eyIkaWQiOiI5OSIsIiR0eXBlIjoiU3dpc3NBY2FkZW1pYy5DaXRhdmkuUmVmZXJlbmNlLCBTd2lzc0FjYWRlbWljLkNpdGF2aSIsIkFic3RyYWN0Q29tcGxleGl0eSI6MCwiQWJzdHJhY3RTb3VyY2VUZXh0Rm9ybWF0IjowLCJBdXRob3JzIjpbeyIkaWQiOiIxMDAiLCIkdHlwZSI6IlN3aXNzQWNhZG</w:instrText>
          </w:r>
          <w:r>
            <w:rPr>
              <w:sz w:val="24"/>
              <w:szCs w:val="24"/>
              <w:lang w:val="en-US"/>
            </w:rPr>
            <w:instrText>VtaWMuQ2l0YXZpLlBlcnNvbiwgU3dpc3NBY2FkZW1pYy5DaXRhdmkiLCJGaXJzdE5hbWUiOiJZdS1ZZW4iLCJMYXN0TmFtZSI6IkNoZW4iLCJQcm90ZWN0ZWQiOmZhbHNlLCJTZXgiOjAsIkNyZWF0ZWRCeSI6Il9KZW5ueSIsIkNyZWF0ZWRPbiI6IjIwMjItMDctMThUMTA6MTM6MTQiLCJNb2RpZmllZEJ5IjoiX0plbm55IiwiSWQiOiJiMj</w:instrText>
          </w:r>
          <w:r>
            <w:rPr>
              <w:sz w:val="24"/>
              <w:szCs w:val="24"/>
              <w:lang w:val="en-US"/>
            </w:rPr>
            <w:instrText>hkOGY2Ni03ZTBmLTQxZmMtYTNlMS1jMTY2NTQxMmI4MzIiLCJNb2RpZmllZE9uIjoiMjAyMi0wNy0xOFQxMDoxMzoxNCIsIlByb2plY3QiOnsiJHJlZiI6IjgifX0seyIkaWQiOiIxMDEiLCIkdHlwZSI6IlN3aXNzQWNhZGVtaWMuQ2l0YXZpLlBlcnNvbiwgU3dpc3NBY2FkZW1pYy5DaXRhdmkiLCJGaXJzdE5hbWUiOiJZaW5nLUNoZW5nIi</w:instrText>
          </w:r>
          <w:r>
            <w:rPr>
              <w:sz w:val="24"/>
              <w:szCs w:val="24"/>
              <w:lang w:val="en-US"/>
            </w:rPr>
            <w:instrText>wiTGFzdE5hbWUiOiJTaGVuIiwiUHJvdGVjdGVkIjpmYWxzZSwiU2V4IjowLCJDcmVhdGVkQnkiOiJfSmVubnkiLCJDcmVhdGVkT24iOiIyMDIyLTA3LTE4VDEwOjEzOjE0IiwiTW9kaWZpZWRCeSI6Il9KZW5ueSIsIklkIjoiNTFmNTMyMGYtZWU4Ny00OWJkLThjMWEtYWY1NzQzODc5YzZmIiwiTW9kaWZpZWRPbiI6IjIwMjItMDctMThUMT</w:instrText>
          </w:r>
          <w:r>
            <w:rPr>
              <w:sz w:val="24"/>
              <w:szCs w:val="24"/>
              <w:lang w:val="en-US"/>
            </w:rPr>
            <w:instrText>A6MTM6MTQiLCJQcm9qZWN0Ijp7IiRyZWYiOiI4In19LHsiJGlkIjoiMTAyIiwiJHR5cGUiOiJTd2lzc0FjYWRlbWljLkNpdGF2aS5QZXJzb24sIFN3aXNzQWNhZGVtaWMuQ2l0YXZpIiwiRmlyc3ROYW1lIjoiWXVuLUp1IiwiTGFzdE5hbWUiOiJMYWkiLCJQcm90ZWN0ZWQiOmZhbHNlLCJTZXgiOjAsIkNyZWF0ZWRCeSI6Il9KZW5ueSIsIk</w:instrText>
          </w:r>
          <w:r>
            <w:rPr>
              <w:sz w:val="24"/>
              <w:szCs w:val="24"/>
              <w:lang w:val="en-US"/>
            </w:rPr>
            <w:instrText>NyZWF0ZWRPbiI6IjIwMjItMDctMThUMTA6MTM6MTQiLCJNb2RpZmllZEJ5IjoiX0plbm55IiwiSWQiOiJmZmVkYjQ5YS0xYjM2LTQ5MmYtYjlkOS0yNjE3MjY2OWY4OTIiLCJNb2RpZmllZE9uIjoiMjAyMi0wNy0xOFQxMDoxMzoxNCIsIlByb2plY3QiOnsiJHJlZiI6IjgifX0seyIkaWQiOiIxMDMiLCIkdHlwZSI6IlN3aXNzQWNhZGVtaW</w:instrText>
          </w:r>
          <w:r>
            <w:rPr>
              <w:sz w:val="24"/>
              <w:szCs w:val="24"/>
              <w:lang w:val="en-US"/>
            </w:rPr>
            <w:instrText>MuQ2l0YXZpLlBlcnNvbiwgU3dpc3NBY2FkZW1pYy5DaXRhdmkiLCJGaXJzdE5hbWUiOiJDaHVuLVl1YW4iLCJMYXN0TmFtZSI6IldhbmciLCJQcm90ZWN0ZWQiOmZhbHNlLCJTZXgiOjAsIkNyZWF0ZWRCeSI6Il9KZW5ueSIsIkNyZWF0ZWRPbiI6IjIwMjItMDctMThUMTA6MTM6MTQiLCJNb2RpZmllZEJ5IjoiX0plbm55IiwiSWQiOiJlMj</w:instrText>
          </w:r>
          <w:r>
            <w:rPr>
              <w:sz w:val="24"/>
              <w:szCs w:val="24"/>
              <w:lang w:val="en-US"/>
            </w:rPr>
            <w:instrText>E1ZTRkNy0yNDBiLTQ0ZTMtODIyNy1hNzQ3YzUwOTFlNDQiLCJNb2RpZmllZE9uIjoiMjAyMi0wNy0xOFQxMDoxMzoxNCIsIlByb2plY3QiOnsiJHJlZiI6IjgifX0seyIkaWQiOiIxMDQiLCIkdHlwZSI6IlN3aXNzQWNhZGVtaWMuQ2l0YXZpLlBlcnNvbiwgU3dpc3NBY2FkZW1pYy5DaXRhdmkiLCJGaXJzdE5hbWUiOiJLZW5nLUh1bmciLC</w:instrText>
          </w:r>
          <w:r>
            <w:rPr>
              <w:sz w:val="24"/>
              <w:szCs w:val="24"/>
              <w:lang w:val="en-US"/>
            </w:rPr>
            <w:instrText>JMYXN0TmFtZSI6IkxpbiIsIlByb3RlY3RlZCI6ZmFsc2UsIlNleCI6MCwiQ3JlYXRlZEJ5IjoiX0plbm55IiwiQ3JlYXRlZE9uIjoiMjAyMi0wNy0xOFQxMDoxMzoxNCIsIk1vZGlmaWVkQnkiOiJfSmVubnkiLCJJZCI6ImYzMWJiMDgzLWVjNGEtNDg5ZS1hZWE2LTBlZjA1N2M0NmI4MSIsIk1vZGlmaWVkT24iOiIyMDIyLTA3LTE4VDEwOj</w:instrText>
          </w:r>
          <w:r>
            <w:rPr>
              <w:sz w:val="24"/>
              <w:szCs w:val="24"/>
              <w:lang w:val="en-US"/>
            </w:rPr>
            <w:instrText>EzOjE0IiwiUHJvamVjdCI6eyIkcmVmIjoiOCJ9fSx7IiRpZCI6IjEwNSIsIiR0eXBlIjoiU3dpc3NBY2FkZW1pYy5DaXRhdmkuUGVyc29uLCBTd2lzc0FjYWRlbWljLkNpdGF2aSIsIkZpcnN0TmFtZSI6IlNoaWgtQ2hhbyIsIkxhc3ROYW1lIjoiRmVuZyIsIlByb3RlY3RlZCI6ZmFsc2UsIlNleCI6MCwiQ3JlYXRlZEJ5IjoiX0plbm55Ii</w:instrText>
          </w:r>
          <w:r>
            <w:rPr>
              <w:sz w:val="24"/>
              <w:szCs w:val="24"/>
              <w:lang w:val="en-US"/>
            </w:rPr>
            <w:instrText>wiQ3JlYXRlZE9uIjoiMjAyMi0wNy0xOFQxMDoxMzoxNCIsIk1vZGlmaWVkQnkiOiJfSmVubnkiLCJJZCI6IjAzOWExZWRkLTg1NzktNGM2Yy04MjE5LWIzM2JiYTFjMzk3YSIsIk1vZGlmaWVkT24iOiIyMDIyLTA3LTE4VDEwOjEzOjE0IiwiUHJvamVjdCI6eyIkcmVmIjoiOCJ9fSx7IiRpZCI6IjEwNiIsIiR0eXBlIjoiU3dpc3NBY2FkZW</w:instrText>
          </w:r>
          <w:r>
            <w:rPr>
              <w:sz w:val="24"/>
              <w:szCs w:val="24"/>
              <w:lang w:val="en-US"/>
            </w:rPr>
            <w:instrText>1pYy5DaXRhdmkuUGVyc29uLCBTd2lzc0FjYWRlbWljLkNpdGF2aSIsIkZpcnN0TmFtZSI6IkNoaWFvLVlpbmciLCJMYXN0TmFtZSI6IkxpYW5nIiwiUHJvdGVjdGVkIjpmYWxzZSwiU2V4IjowLCJDcmVhdGVkQnkiOiJfSmVubnkiLCJDcmVhdGVkT24iOiIyMDIyLTA3LTE4VDEwOjEzOjE0IiwiTW9kaWZpZWRCeSI6Il9KZW5ueSIsIklkIj</w:instrText>
          </w:r>
          <w:r>
            <w:rPr>
              <w:sz w:val="24"/>
              <w:szCs w:val="24"/>
              <w:lang w:val="en-US"/>
            </w:rPr>
            <w:instrText>oiODQ4N2ZmYWYtZDI5Yy00NWNkLTliNDItZmY3ZGNiY2M5YTI2IiwiTW9kaWZpZWRPbiI6IjIwMjItMDctMThUMTA6MTM6MTQiLCJQcm9qZWN0Ijp7IiRyZWYiOiI4In19LHsiJGlkIjoiMTA3IiwiJHR5cGUiOiJTd2lzc0FjYWRlbWljLkNpdGF2aS5QZXJzb24sIFN3aXNzQWNhZGVtaWMuQ2l0YXZpIiwiRmlyc3ROYW1lIjoiTGktQ2hlbi</w:instrText>
          </w:r>
          <w:r>
            <w:rPr>
              <w:sz w:val="24"/>
              <w:szCs w:val="24"/>
              <w:lang w:val="en-US"/>
            </w:rPr>
            <w:instrText>IsIkxhc3ROYW1lIjoiV2VpIiwiUHJvdGVjdGVkIjpmYWxzZSwiU2V4IjowLCJDcmVhdGVkQnkiOiJfSmVubnkiLCJDcmVhdGVkT24iOiIyMDIyLTA3LTE4VDEwOjEzOjE0IiwiTW9kaWZpZWRCeSI6Il9KZW5ueSIsIklkIjoiMmIxNTdkZDAtNGNlMi00NjRlLWFlZjYtYmRjNDI3ZDMxNDg3IiwiTW9kaWZpZWRPbiI6IjIwMjItMDctMThUMT</w:instrText>
          </w:r>
          <w:r>
            <w:rPr>
              <w:sz w:val="24"/>
              <w:szCs w:val="24"/>
              <w:lang w:val="en-US"/>
            </w:rPr>
            <w:instrText>A6MTM6MTQiLCJQcm9qZWN0Ijp7IiRyZWYiOiI4In19LHsiJGlkIjoiMTA4IiwiJHR5cGUiOiJTd2lzc0FjYWRlbWljLkNpdGF2aS5QZXJzb24sIFN3aXNzQWNhZGVtaWMuQ2l0YXZpIiwiRmlyc3ROYW1lIjoiUGVzdXMiLCJMYXN0TmFtZSI6IkNob3UiLCJQcm90ZWN0ZWQiOmZhbHNlLCJTZXgiOjAsIkNyZWF0ZWRCeSI6Il9KZW5ueSIsIk</w:instrText>
          </w:r>
          <w:r>
            <w:rPr>
              <w:sz w:val="24"/>
              <w:szCs w:val="24"/>
              <w:lang w:val="en-US"/>
            </w:rPr>
            <w:instrText>NyZWF0ZWRPbiI6IjIwMjItMDctMThUMTA6MTM6MTQiLCJNb2RpZmllZEJ5IjoiX0plbm55IiwiSWQiOiI1OWI2NjBkOC04OGI0LTQzY2QtYjQxMi04MjIzMTRkNWQzMmIiLCJNb2RpZmllZE9uIjoiMjAyMi0wNy0xOFQxMDoxMzoxNCIsIlByb2plY3QiOnsiJHJlZiI6IjgifX1dLCJDaXRhdGlvbktleVVwZGF0ZVR5cGUiOjAsIkNvbGxhYm</w:instrText>
          </w:r>
          <w:r>
            <w:rPr>
              <w:sz w:val="24"/>
              <w:szCs w:val="24"/>
              <w:lang w:val="en-US"/>
            </w:rPr>
            <w:instrText>9yYXRvcnMiOltdLCJDb3ZlclBhdGgiOnsiJGlkIjoiMTA5IiwiJHR5cGUiOiJTd2lzc0FjYWRlbWljLkNpdGF2aS5MaW5rZWRSZXNvdXJjZSwgU3dpc3NBY2FkZW1pYy5DaXRhdmkiLCJMaW5rZWRSZXNvdXJjZVR5cGUiOjEsIlVyaVN0cmluZyI6IkNoZW4sIFNoZW4gZXQgYWwgMjAxOSAtIEFzc29jaWF0aW9uIGJldHdlZW4gTWV0Zm9ybW</w:instrText>
          </w:r>
          <w:r>
            <w:rPr>
              <w:sz w:val="24"/>
              <w:szCs w:val="24"/>
              <w:lang w:val="en-US"/>
            </w:rPr>
            <w:instrText>luLmpwZyIsIkxpbmtlZFJlc291cmNlU3RhdHVzIjo4LCJQcm9wZXJ0aWVzIjp7IiRpZCI6IjExMCIsIiR0eXBlIjoiU3dpc3NBY2FkZW1pYy5DaXRhdmkuTGlua2VkUmVzb3VyY2VQcm9wZXJ0aWVzLCBTd2lzc0FjYWRlbWljLkNpdGF2aSJ9LCJTeW5jRm9sZGVyVHlwZSI6MCwiSXNMb2NhbENsb3VkUHJvamVjdEZpbGVMaW5rIjpmYWxzZS</w:instrText>
          </w:r>
          <w:r>
            <w:rPr>
              <w:sz w:val="24"/>
              <w:szCs w:val="24"/>
              <w:lang w:val="en-US"/>
            </w:rPr>
            <w:instrText>wiSXNDbG91ZFJlc3RvcmUiOmZhbHNlLCJJc0Nsb3VkQ29weSI6ZmFsc2UsIkF0dGFjaG1lbnRGb2xkZXJXYXNJbkZhbGxiYWNrTW9kZSI6ZmFsc2V9LCJEYXRlMiI6IjMxLjEwLjIwMTkiLCJEb2kiOiIxMC4xMTU1LzIwMTkvMTY0OTE1NiIsIkVkaXRvcnMiOltdLCJFdmFsdWF0aW9uQ29tcGxleGl0eSI6MCwiRXZhbHVhdGlvblNvdXJjZV</w:instrText>
          </w:r>
          <w:r>
            <w:rPr>
              <w:sz w:val="24"/>
              <w:szCs w:val="24"/>
              <w:lang w:val="en-US"/>
            </w:rPr>
            <w:instrText>RleHRGb3JtYXQiOjAsIkdyb3VwcyI6W10sIkhhc0xhYmVsMSI6ZmFsc2UsIkhhc0xhYmVsMiI6ZmFsc2UsIktleXdvcmRzIjpbXSwiTGFuZ3VhZ2UiOiJlbmciLCJMYW5ndWFnZUNvZGUiOiJlbiIsIkxvY2F0aW9ucyI6W3siJGlkIjoiMTExIiwiJHR5cGUiOiJTd2lzc0FjYWRlbWljLkNpdGF2aS5Mb2NhdGlvbiwgU3dpc3NBY2FkZW1pYy</w:instrText>
          </w:r>
          <w:r>
            <w:rPr>
              <w:sz w:val="24"/>
              <w:szCs w:val="24"/>
              <w:lang w:val="en-US"/>
            </w:rPr>
            <w:instrText>5DaXRhdmkiLCJBZGRyZXNzIjp7IiRpZCI6IjExMiIsIiR0eXBlIjoiU3dpc3NBY2FkZW1pYy5DaXRhdmkuTGlua2VkUmVzb3VyY2UsIFN3aXNzQWNhZGVtaWMuQ2l0YXZpIiwiTGlua2VkUmVzb3VyY2VUeXBlIjo1LCJPcmlnaW5hbFN0cmluZyI6IjMxNzgxMzcxIiwiVXJpU3RyaW5nIjoiaHR0cDovL3d3dy5uY2JpLm5sbS5uaWguZ292L3</w:instrText>
          </w:r>
          <w:r>
            <w:rPr>
              <w:sz w:val="24"/>
              <w:szCs w:val="24"/>
              <w:lang w:val="en-US"/>
            </w:rPr>
            <w:instrText>B1Ym1lZC8zMTc4MTM3MSIsIkxpbmtlZFJlc291cmNlU3RhdHVzIjo4LCJQcm9wZXJ0aWVzIjp7IiRpZCI6IjExMyIsIiR0eXBlIjoiU3dpc3NBY2FkZW1pYy5DaXRhdmkuTGlua2VkUmVzb3VyY2VQcm9wZXJ0aWVzLCBTd2lzc0FjYWRlbWljLkNpdGF2aSJ9LCJTeW5jRm9sZGVyVHlwZSI6MCwiSXNMb2NhbENsb3VkUHJvamVjdEZpbGVMaW</w:instrText>
          </w:r>
          <w:r>
            <w:rPr>
              <w:sz w:val="24"/>
              <w:szCs w:val="24"/>
              <w:lang w:val="en-US"/>
            </w:rPr>
            <w:instrText>5rIjpmYWxzZSwiSXNDbG91ZFJlc3RvcmUiOmZhbHNlLCJJc0Nsb3VkQ29weSI6ZmFsc2UsIkF0dGFjaG1lbnRGb2xkZXJXYXNJbkZhbGxiYWNrTW9kZSI6ZmFsc2V9LCJBbm5vdGF0aW9ucyI6W10sIkxvY2F0aW9uVHlwZSI6MCwiTWlycm9yc1JlZmVyZW5jZVByb3BlcnR5SWQiOjE2NCwiQ3JlYXRlZEJ5IjoiX0plbm55IiwiQ3JlYXRlZE</w:instrText>
          </w:r>
          <w:r>
            <w:rPr>
              <w:sz w:val="24"/>
              <w:szCs w:val="24"/>
              <w:lang w:val="en-US"/>
            </w:rPr>
            <w:instrText>9uIjoiMjAyMi0wNy0xOFQxMDoxMzoxNCIsIk1vZGlmaWVkQnkiOiJfSmVubnkiLCJJZCI6IjQyYjA1ZWZhLTc2ZDUtNGY0Mi04MzQzLTljZGRmOWE0MTE3ZCIsIk1vZGlmaWVkT24iOiIyMDIyLTA3LTE4VDEwOjEzOjE0IiwiUHJvamVjdCI6eyIkcmVmIjoiOCJ9fSx7IiRpZCI6IjExNCIsIiR0eXBlIjoiU3dpc3NBY2FkZW1pYy5DaXRhdm</w:instrText>
          </w:r>
          <w:r>
            <w:rPr>
              <w:sz w:val="24"/>
              <w:szCs w:val="24"/>
              <w:lang w:val="en-US"/>
            </w:rPr>
            <w:instrText>kuTG9jYXRpb24sIFN3aXNzQWNhZGVtaWMuQ2l0YXZpIiwiQWRkcmVzcyI6eyIkaWQiOiIxMTUiLCIkdHlwZSI6IlN3aXNzQWNhZGVtaWMuQ2l0YXZpLkxpbmtlZFJlc291cmNlLCBTd2lzc0FjYWRlbWljLkNpdGF2aSIsIkxpbmtlZFJlc291cmNlVHlwZSI6NSwiT3JpZ2luYWxTdHJpbmciOiJQTUM2ODc1Mzk4IiwiVXJpU3RyaW5nIjoiaH</w:instrText>
          </w:r>
          <w:r>
            <w:rPr>
              <w:sz w:val="24"/>
              <w:szCs w:val="24"/>
              <w:lang w:val="en-US"/>
            </w:rPr>
            <w:instrText>R0cHM6Ly93d3cubmNiaS5ubG0ubmloLmdvdi9wbWMvYXJ0aWNsZXMvUE1DNjg3NTM5OCIsIkxpbmtlZFJlc291cmNlU3RhdHVzIjo4LCJQcm9wZXJ0aWVzIjp7IiRpZCI6IjExNiIsIiR0eXBlIjoiU3dpc3NBY2FkZW1pYy5DaXRhdmkuTGlua2VkUmVzb3VyY2VQcm9wZXJ0aWVzLCBTd2lzc0FjYWRlbWljLkNpdGF2aSJ9LCJTeW5jRm9sZG</w:instrText>
          </w:r>
          <w:r>
            <w:rPr>
              <w:sz w:val="24"/>
              <w:szCs w:val="24"/>
              <w:lang w:val="en-US"/>
            </w:rPr>
            <w:instrText>VyVHlwZSI6MCwiSXNMb2NhbENsb3VkUHJvamVjdEZpbGVMaW5rIjpmYWxzZSwiSXNDbG91ZFJlc3RvcmUiOmZhbHNlLCJJc0Nsb3VkQ29weSI6ZmFsc2UsIkF0dGFjaG1lbnRGb2xkZXJXYXNJbkZhbGxiYWNrTW9kZSI6ZmFsc2V9LCJBbm5vdGF0aW9ucyI6W10sIkxvY2F0aW9uVHlwZSI6MCwiTWlycm9yc1JlZmVyZW5jZVByb3BlcnR5SW</w:instrText>
          </w:r>
          <w:r>
            <w:rPr>
              <w:sz w:val="24"/>
              <w:szCs w:val="24"/>
              <w:lang w:val="en-US"/>
            </w:rPr>
            <w:instrText>QiOjIwOCwiQ3JlYXRlZEJ5IjoiX0plbm55IiwiQ3JlYXRlZE9uIjoiMjAyMi0wNy0xOFQxMDoxMzoxNCIsIk1vZGlmaWVkQnkiOiJfSmVubnkiLCJJZCI6ImNmNGM0YWRiLWI1ZTQtNDljNy05OTQyLTQ3NGJkMGZmNzRiYSIsIk1vZGlmaWVkT24iOiIyMDIyLTA3LTE4VDEwOjEzOjE0IiwiUHJvamVjdCI6eyIkcmVmIjoiOCJ9fSx7IiRpZC</w:instrText>
          </w:r>
          <w:r>
            <w:rPr>
              <w:sz w:val="24"/>
              <w:szCs w:val="24"/>
              <w:lang w:val="en-US"/>
            </w:rPr>
            <w:instrText>I6IjExNyIsIiR0eXBlIjoiU3dpc3NBY2FkZW1pYy5DaXRhdmkuTG9jYXRpb24sIFN3aXNzQWNhZGVtaWMuQ2l0YXZpIiwiQWRkcmVzcyI6eyIkaWQiOiIxMTgiLCIkdHlwZSI6IlN3aXNzQWNhZGVtaWMuQ2l0YXZpLkxpbmtlZFJlc291cmNlLCBTd2lzc0FjYWRlbWljLkNpdGF2aSIsIkxpbmtlZFJlc291cmNlVHlwZSI6NSwiT3JpZ2luYW</w:instrText>
          </w:r>
          <w:r>
            <w:rPr>
              <w:sz w:val="24"/>
              <w:szCs w:val="24"/>
              <w:lang w:val="en-US"/>
            </w:rPr>
            <w:instrText>xTdHJpbmciOiIxMC4xMTU1LzIwMTkvMTY0OTE1NiIsIlVyaVN0cmluZyI6Imh0dHBzOi8vZG9pLm9yZy8xMC4xMTU1LzIwMTkvMTY0OTE1NiIsIkxpbmtlZFJlc291cmNlU3RhdHVzIjo4LCJQcm9wZXJ0aWVzIjp7IiRpZCI6IjExOSIsIiR0eXBlIjoiU3dpc3NBY2FkZW1pYy5DaXRhdmkuTGlua2VkUmVzb3VyY2VQcm9wZXJ0aWVzLCBTd2</w:instrText>
          </w:r>
          <w:r>
            <w:rPr>
              <w:sz w:val="24"/>
              <w:szCs w:val="24"/>
              <w:lang w:val="en-US"/>
            </w:rPr>
            <w:instrText>lzc0FjYWRlbWljLkNpdGF2aSJ9LCJTeW5jRm9sZGVyVHlwZSI6MCwiSXNMb2NhbENsb3VkUHJvamVjdEZpbGVMaW5rIjpmYWxzZSwiSXNDbG91ZFJlc3RvcmUiOmZhbHNlLCJJc0Nsb3VkQ29weSI6ZmFsc2UsIkF0dGFjaG1lbnRGb2xkZXJXYXNJbkZhbGxiYWNrTW9kZSI6ZmFsc2V9LCJBbm5vdGF0aW9ucyI6W10sIkxvY2F0aW9uVHlwZS</w:instrText>
          </w:r>
          <w:r>
            <w:rPr>
              <w:sz w:val="24"/>
              <w:szCs w:val="24"/>
              <w:lang w:val="en-US"/>
            </w:rPr>
            <w:instrText>I6MCwiTWlycm9yc1JlZmVyZW5jZVByb3BlcnR5SWQiOjEyOCwiQ3JlYXRlZEJ5IjoiX0plbm55IiwiQ3JlYXRlZE9uIjoiMjAyMi0wNy0xOFQxMDoxMzoxNCIsIk1vZGlmaWVkQnkiOiJfSmVubnkiLCJJZCI6IjZhMzdhZWM4LTIzYTQtNGExMC1iYmE1LWM0NjI3NGU5Y2Y1YiIsIk1vZGlmaWVkT24iOiIyMDIyLTA3LTE4VDEwOjEzOjE0Ii</w:instrText>
          </w:r>
          <w:r>
            <w:rPr>
              <w:sz w:val="24"/>
              <w:szCs w:val="24"/>
              <w:lang w:val="en-US"/>
            </w:rPr>
            <w:instrText>wiUHJvamVjdCI6eyIkcmVmIjoiOCJ9fV0sIk51bWJlck9mVm9sdW1lcyI6IjE2NDkxNTYiLCJPcmdhbml6YXRpb25zIjpbXSwiT3RoZXJzSW52b2x2ZWQiOltdLCJQYWdlUmFuZ2UiOiI8c3A+XHJcbiAgPG4+MTwvbj5cclxuICA8aW4+dHJ1ZTwvaW4+XHJcbiAgPG9zPjE8L29zPlxyXG4gIDxwcz4xPC9wcz5cclxuPC9zcD5cclxuPGVwPl</w:instrText>
          </w:r>
          <w:r>
            <w:rPr>
              <w:sz w:val="24"/>
              <w:szCs w:val="24"/>
              <w:lang w:val="en-US"/>
            </w:rPr>
            <w:instrText>xyXG4gIDxuPjk8L24+XHJcbiAgPGluPnRydWU8L2luPlxyXG4gIDxvcz45PC9vcz5cclxuICA8cHM+OTwvcHM+XHJcbjwvZXA+XHJcbjxvcz4xLTk8L29zPiIsIlBlcmlvZGljYWwiOnsiJGlkIjoiMTIwIiwiJHR5cGUiOiJTd2lzc0FjYWRlbWljLkNpdGF2aS5QZXJpb2RpY2FsLCBTd2lzc0FjYWRlbWljLkNpdGF2aSIsIklzc24iOiIyMD</w:instrText>
          </w:r>
          <w:r>
            <w:rPr>
              <w:sz w:val="24"/>
              <w:szCs w:val="24"/>
              <w:lang w:val="en-US"/>
            </w:rPr>
            <w:instrText>kwLTAwNFgiLCJOYW1lIjoiSm91cm5hbCBvZiBvcGh0aGFsbW9sb2d5IiwiUGFnaW5hdGlvbiI6MCwiUHJvdGVjdGVkIjpmYWxzZSwiVXNlckFiYnJldmlhdGlvbjEiOiJKIE9waHRoYWxtb2wiLCJDcmVhdGVkQnkiOiJfSmVubnkiLCJDcmVhdGVkT24iOiIyMDIyLTA3LTE4VDEwOjEzOjE0IiwiTW9kaWZpZWRCeSI6Il9KZW5ueSIsIklkIj</w:instrText>
          </w:r>
          <w:r>
            <w:rPr>
              <w:sz w:val="24"/>
              <w:szCs w:val="24"/>
              <w:lang w:val="en-US"/>
            </w:rPr>
            <w:instrText>oiMmZhNWNhYzktOGFkYi00MjZiLThiYTEtOWNmNGExMmYyMTgwIiwiTW9kaWZpZWRPbiI6IjIwMjItMDctMThUMTA6MTM6MTQiLCJQcm9qZWN0Ijp7IiRyZWYiOiI4In19LCJQbWNJZCI6IlBNQzY4NzUzOTgiLCJQdWJsaXNoZXJzIjpbXSwiUHViTWVkSWQiOiIzMTc4MTM3MSIsIlF1b3RhdGlvbnMiOltdLCJSYXRpbmciOjAsIlJlZmVyZW</w:instrText>
          </w:r>
          <w:r>
            <w:rPr>
              <w:sz w:val="24"/>
              <w:szCs w:val="24"/>
              <w:lang w:val="en-US"/>
            </w:rPr>
            <w:instrText>5jZVR5cGUiOiJKb3VybmFsQXJ0aWNsZSIsIlNob3J0VGl0bGUiOiJDaGVuLCBTaGVuIGV0IGFsLiAyMDE5IOKAkyBBc3NvY2lhdGlvbiBiZXR3ZWVuIE1ldGZvcm1pbiIsIlNob3J0VGl0bGVVcGRhdGVUeXBlIjowLCJTb3VyY2VPZkJpYmxpb2dyYXBoaWNJbmZvcm1hdGlvbiI6IlB1Yk1lZCIsIlN0YXRpY0lkcyI6WyJiNzdiYzlmOC0yNm</w:instrText>
          </w:r>
          <w:r>
            <w:rPr>
              <w:sz w:val="24"/>
              <w:szCs w:val="24"/>
              <w:lang w:val="en-US"/>
            </w:rPr>
            <w:instrText>QyLTRlNzYtYjFlYy0zODU4ODNiZTg5NTQiXSwiVGFibGVPZkNvbnRlbnRzQ29tcGxleGl0eSI6MCwiVGFibGVPZkNvbnRlbnRzU291cmNlVGV4dEZvcm1hdCI6MCwiVGFza3MiOltdLCJUaXRsZSI6IkFzc29jaWF0aW9uIGJldHdlZW4gTWV0Zm9ybWluIGFuZCBhIExvd2VyIFJpc2sgb2YgQWdlLVJlbGF0ZWQgTWFjdWxhciBEZWdlbmVyYX</w:instrText>
          </w:r>
          <w:r>
            <w:rPr>
              <w:sz w:val="24"/>
              <w:szCs w:val="24"/>
              <w:lang w:val="en-US"/>
            </w:rPr>
            <w:instrText>Rpb24gaW4gUGF0aWVudHMgd2l0aCBUeXBlIDIgRGlhYmV0ZXMiLCJUcmFuc2xhdG9ycyI6W10sIlZvbHVtZSI6IjIwMTkiLCJZZWFyIjoiMjAxOSIsIlllYXJSZXNvbHZlZCI6IjIwMTkiLCJDcmVhdGVkQnkiOiJfSmVubnkiLCJDcmVhdGVkT24iOiIyMDIyLTA3LTE4VDEwOjEzOjE0IiwiTW9kaWZpZWRCeSI6Il9KZW5ueSIsIklkIjoiM2</w:instrText>
          </w:r>
          <w:r>
            <w:rPr>
              <w:sz w:val="24"/>
              <w:szCs w:val="24"/>
              <w:lang w:val="en-US"/>
            </w:rPr>
            <w:instrText>M1YjM1ZGMtN2M1Yy00YjRmLTkxMmItNjJkYjc2YmEyOWNlIiwiTW9kaWZpZWRPbiI6IjIwMjItMTAtMzFUMDg6MTY6MjUiLCJQcm9qZWN0Ijp7IiRyZWYiOiI4In19LCJVc2VOdW1iZXJpbmdUeXBlT2ZQYXJlbnREb2N1bWVudCI6ZmFsc2V9XSwiRm9ybWF0dGVkVGV4dCI6eyIkaWQiOiIxMjEiLCJDb3VudCI6MSwiVGV4dFVuaXRzIjpbey</w:instrText>
          </w:r>
          <w:r>
            <w:rPr>
              <w:sz w:val="24"/>
              <w:szCs w:val="24"/>
              <w:lang w:val="en-US"/>
            </w:rPr>
            <w:instrText>IkaWQiOiIxMjIiLCJGb250U3R5bGUiOnsiJGlkIjoiMTIzIiwiTmV1dHJhbCI6dHJ1ZX0sIlJlYWRpbmdPcmRlciI6MSwiVGV4dCI6IigzOeKAkzQzKSJ9XX0sIlRhZyI6IkNpdGF2aVBsYWNlaG9sZGVyIzZkMGZjNjViLWRkYTEtNGQwZi1hYTFlLWM0ZmIzNDQ3OWU3YyIsIlRleHQiOiIoMznigJM0MykiLCJXQUlWZXJzaW9uIjoiNi4xNC</w:instrText>
          </w:r>
          <w:r>
            <w:rPr>
              <w:sz w:val="24"/>
              <w:szCs w:val="24"/>
              <w:lang w:val="en-US"/>
            </w:rPr>
            <w:instrText>4wLjAifQ==}</w:instrText>
          </w:r>
          <w:r>
            <w:rPr>
              <w:sz w:val="24"/>
              <w:szCs w:val="24"/>
              <w:lang w:val="en-US"/>
            </w:rPr>
            <w:fldChar w:fldCharType="separate"/>
          </w:r>
          <w:r>
            <w:rPr>
              <w:sz w:val="24"/>
              <w:szCs w:val="24"/>
              <w:lang w:val="en-US"/>
            </w:rPr>
            <w:t>(39–43)</w:t>
          </w:r>
          <w:r>
            <w:rPr>
              <w:sz w:val="24"/>
              <w:szCs w:val="24"/>
              <w:lang w:val="en-US"/>
            </w:rPr>
            <w:fldChar w:fldCharType="end"/>
          </w:r>
        </w:sdtContent>
      </w:sdt>
      <w:r>
        <w:rPr>
          <w:sz w:val="24"/>
          <w:szCs w:val="24"/>
          <w:lang w:val="en-US"/>
        </w:rPr>
        <w:t xml:space="preserve">, whereas three studies included broader patient groups according to their cohort definition </w:t>
      </w:r>
      <w:sdt>
        <w:sdtPr>
          <w:rPr>
            <w:sz w:val="24"/>
            <w:szCs w:val="24"/>
            <w:lang w:val="en-US"/>
          </w:rPr>
          <w:alias w:val="To edit, see citavi.com/edit"/>
          <w:tag w:val="CitaviPlaceholder#a6f62c80-534e-420a-8a37-0a9fa5e0431b"/>
          <w:id w:val="1515567925"/>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w:instrText>
          </w:r>
          <w:r>
            <w:rPr>
              <w:sz w:val="24"/>
              <w:szCs w:val="24"/>
              <w:lang w:val="en-US"/>
            </w:rPr>
            <w:instrText>aSIsIkVudHJpZXMiOlt7IiRpZCI6IjIiLCIkdHlwZSI6IlN3aXNzQWNhZGVtaWMuQ2l0YXZpLkNpdGF0aW9ucy5Xb3JkUGxhY2Vob2xkZXJFbnRyeSwgU3dpc3NBY2FkZW1pYy5DaXRhdmkiLCJJZCI6IjE0ZDNhMWZlLTM4MTEtNDVhNC1hMjU4LTdkNDcwMTQ1NjEyZiIsIlJhbmdlTGVuZ3RoIjozLCJSZWZlcmVuY2VJZCI6IjRkNDQ0MjMx</w:instrText>
          </w:r>
          <w:r>
            <w:rPr>
              <w:sz w:val="24"/>
              <w:szCs w:val="24"/>
              <w:lang w:val="en-US"/>
            </w:rPr>
            <w:instrText>LTQyMDctNGI1Mi1iMzgxLTNjNTgxMzY2ZTU4MiIsIlBhZ2VSYW5nZSI6eyIkaWQiOiIzIiwiJHR5cGUiOiJTd2lzc0FjYWRlbWljLlBhZ2VSYW5nZSwgU3dpc3NBY2FkZW1pYyIsIkVuZFBhZ2UiOnsiJGlkIjoiNCIsIiR0eXBlIjoiU3dpc3NBY2FkZW1pYy5QYWdlTnVtYmVyLCBTd2lzc0FjYWRlbWljIiwiSXNGdWxseU51bWVyaWMiOmZh</w:instrText>
          </w:r>
          <w:r>
            <w:rPr>
              <w:sz w:val="24"/>
              <w:szCs w:val="24"/>
              <w:lang w:val="en-US"/>
            </w:rPr>
            <w:instrText>bHNlLCJOdW1iZXJpbmdUeXBlIjowLCJOdW1lcmFsU3lzdGVtIjowfSwiTnVtYmVyaW5nVHlwZSI6MCwiTnVtZXJhbFN5c3RlbSI6MCwiU3RhcnRQYWdlIjp7IiRpZCI6IjUiLCIkdHlwZSI6IlN3aXNzQWNhZGVtaWMuUGFnZU51bWJlciwgU3dpc3NBY2FkZW1pYyIsIklzRnVsbHlOdW1lcmljIjpmYWxzZSwiTnVtYmVyaW5nVHlwZSI6MCwi</w:instrText>
          </w:r>
          <w:r>
            <w:rPr>
              <w:sz w:val="24"/>
              <w:szCs w:val="24"/>
              <w:lang w:val="en-US"/>
            </w:rPr>
            <w:instrText>TnVtZXJhbFN5c3RlbSI6MH19LCJSZWZlcmVuY2UiOnsiJGlkIjoiNiIsIiR0eXBlIjoiU3dpc3NBY2FkZW1pYy5DaXRhdmkuUmVmZXJlbmNlLCBTd2lzc0FjYWRlbWljLkNpdGF2aSIsIkFic3RyYWN0Q29tcGxleGl0eSI6MCwiQWJzdHJhY3RTb3VyY2VUZXh0Rm9ybWF0IjowLCJBdXRob3JzIjpbeyIkaWQiOiI3IiwiJHR5cGUiOiJTd2lz</w:instrText>
          </w:r>
          <w:r>
            <w:rPr>
              <w:sz w:val="24"/>
              <w:szCs w:val="24"/>
              <w:lang w:val="en-US"/>
            </w:rPr>
            <w:instrText>c0FjYWRlbWljLkNpdGF2aS5QZXJzb24sIFN3aXNzQWNhZGVtaWMuQ2l0YXZpIiwiRmlyc3ROYW1lIjoiQW5kcmVhIiwiTGFzdE5hbWUiOiJCbGl0emVyIiwiTWlkZGxlTmFtZSI6IkwuIiwiUHJvdGVjdGVkIjpmYWxzZSwiU2V4IjowLCJDcmVhdGVkQnkiOiJfSmVubnkiLCJDcmVhdGVkT24iOiIyMDIyLTA3LTE4VDEwOjEzOjE0IiwiTW9k</w:instrText>
          </w:r>
          <w:r>
            <w:rPr>
              <w:sz w:val="24"/>
              <w:szCs w:val="24"/>
              <w:lang w:val="en-US"/>
            </w:rPr>
            <w:instrText>aWZpZWRCeSI6Il9KZW5ueSIsIklkIjoiYTE0ZGQwMmMtYmY3My00MjM0LTgzMmUtNDhkNjEwYTdkY2RhIiwiTW9kaWZpZWRPbiI6IjIwMjItMDctMThUMTA6MTM6MTQiLCJQcm9qZWN0Ijp7IiRpZCI6IjgiLCIkdHlwZSI6IlN3aXNzQWNhZGVtaWMuQ2l0YXZpLlByb2plY3QsIFN3aXNzQWNhZGVtaWMuQ2l0YXZpIn19LHsiJGlkIjoiOSIs</w:instrText>
          </w:r>
          <w:r>
            <w:rPr>
              <w:sz w:val="24"/>
              <w:szCs w:val="24"/>
              <w:lang w:val="en-US"/>
            </w:rPr>
            <w:instrText>IiR0eXBlIjoiU3dpc3NBY2FkZW1pYy5DaXRhdmkuUGVyc29uLCBTd2lzc0FjYWRlbWljLkNpdGF2aSIsIkZpcnN0TmFtZSI6IlNhbmRyYSIsIkxhc3ROYW1lIjoiSGFtIiwiTWlkZGxlTmFtZSI6IkEuIiwiUHJvdGVjdGVkIjpmYWxzZSwiU2V4IjoxLCJDcmVhdGVkQnkiOiJfSmVubnkiLCJDcmVhdGVkT24iOiIyMDIyLTA3LTE4VDEwOjEz</w:instrText>
          </w:r>
          <w:r>
            <w:rPr>
              <w:sz w:val="24"/>
              <w:szCs w:val="24"/>
              <w:lang w:val="en-US"/>
            </w:rPr>
            <w:instrText>OjE0IiwiTW9kaWZpZWRCeSI6Il9KZW5ueSIsIklkIjoiZTk3MTVlODQtM2E3MC00MTBlLWI3NTEtYWNlYjQ0MDZiM2VmIiwiTW9kaWZpZWRPbiI6IjIwMjItMDctMThUMTA6MTM6MTQiLCJQcm9qZWN0Ijp7IiRyZWYiOiI4In19LHsiJGlkIjoiMTAiLCIkdHlwZSI6IlN3aXNzQWNhZGVtaWMuQ2l0YXZpLlBlcnNvbiwgU3dpc3NBY2FkZW1p</w:instrText>
          </w:r>
          <w:r>
            <w:rPr>
              <w:sz w:val="24"/>
              <w:szCs w:val="24"/>
              <w:lang w:val="en-US"/>
            </w:rPr>
            <w:instrText>Yy5DaXRhdmkiLCJGaXJzdE5hbWUiOiJLYXRocnluIiwiTGFzdE5hbWUiOiJDb2xieSIsIk1pZGRsZU5hbWUiOiJBLiIsIlByb3RlY3RlZCI6ZmFsc2UsIlNleCI6MSwiQ3JlYXRlZEJ5IjoiX0plbm55IiwiQ3JlYXRlZE9uIjoiMjAyMi0wNy0xOFQxMDoxMzoxNCIsIk1vZGlmaWVkQnkiOiJfSmVubnkiLCJJZCI6ImViOTRkMTMwLTcwZDMt</w:instrText>
          </w:r>
          <w:r>
            <w:rPr>
              <w:sz w:val="24"/>
              <w:szCs w:val="24"/>
              <w:lang w:val="en-US"/>
            </w:rPr>
            <w:instrText>NDY1MS05YzE1LWMzYjM4ZWM1Y2QxYiIsIk1vZGlmaWVkT24iOiIyMDIyLTA3LTE4VDEwOjEzOjE0IiwiUHJvamVjdCI6eyIkcmVmIjoiOCJ9fSx7IiRpZCI6IjExIiwiJHR5cGUiOiJTd2lzc0FjYWRlbWljLkNpdGF2aS5QZXJzb24sIFN3aXNzQWNhZGVtaWMuQ2l0YXZpIiwiRmlyc3ROYW1lIjoiRGltaXRyYSIsIkxhc3ROYW1lIjoiU2tv</w:instrText>
          </w:r>
          <w:r>
            <w:rPr>
              <w:sz w:val="24"/>
              <w:szCs w:val="24"/>
              <w:lang w:val="en-US"/>
            </w:rPr>
            <w:instrText>bmRyYSIsIlByb3RlY3RlZCI6ZmFsc2UsIlNleCI6MCwiQ3JlYXRlZEJ5IjoiX0plbm55IiwiQ3JlYXRlZE9uIjoiMjAyMi0wNy0xOFQxMDoxMzoxNCIsIk1vZGlmaWVkQnkiOiJfSmVubnkiLCJJZCI6IjIwNjBmZTZjLWE5YjYtNGZmNC1hYmU1LTcwMThkOGZhOTllOCIsIk1vZGlmaWVkT24iOiIyMDIyLTA3LTE4VDEwOjEzOjE0IiwiUHJv</w:instrText>
          </w:r>
          <w:r>
            <w:rPr>
              <w:sz w:val="24"/>
              <w:szCs w:val="24"/>
              <w:lang w:val="en-US"/>
            </w:rPr>
            <w:instrText>amVjdCI6eyIkcmVmIjoiOCJ9fV0sIkNpdGF0aW9uS2V5VXBkYXRlVHlwZSI6MCwiQ29sbGFib3JhdG9ycyI6W10sIkNvdmVyUGF0aCI6eyIkaWQiOiIxMiIsIiR0eXBlIjoiU3dpc3NBY2FkZW1pYy5DaXRhdmkuTGlua2VkUmVzb3VyY2UsIFN3aXNzQWNhZGVtaWMuQ2l0YXZpIiwiTGlua2VkUmVzb3VyY2VUeXBlIjoxLCJVcmlTdHJpbmci</w:instrText>
          </w:r>
          <w:r>
            <w:rPr>
              <w:sz w:val="24"/>
              <w:szCs w:val="24"/>
              <w:lang w:val="en-US"/>
            </w:rPr>
            <w:instrText>OiJCbGl0emVyLCBIYW0gZXQgYWwgMjAyMSAtIEFzc29jaWF0aW9uIG9mIE1ldGZvcm1pbiBVc2UuanBnIiwiTGlua2VkUmVzb3VyY2VTdGF0dXMiOjgsIlByb3BlcnRpZXMiOnsiJGlkIjoiMTMiLCIkdHlwZSI6IlN3aXNzQWNhZGVtaWMuQ2l0YXZpLkxpbmtlZFJlc291cmNlUHJvcGVydGllcywgU3dpc3NBY2FkZW1pYy5DaXRhdmkifSwi</w:instrText>
          </w:r>
          <w:r>
            <w:rPr>
              <w:sz w:val="24"/>
              <w:szCs w:val="24"/>
              <w:lang w:val="en-US"/>
            </w:rPr>
            <w:instrText>U3luY0ZvbGRlclR5cGUiOjAsIklzTG9jYWxDbG91ZFByb2plY3RGaWxlTGluayI6ZmFsc2UsIklzQ2xvdWRSZXN0b3JlIjpmYWxzZSwiSXNDbG91ZENvcHkiOmZhbHNlLCJBdHRhY2htZW50Rm9sZGVyV2FzSW5GYWxsYmFja01vZGUiOmZhbHNlfSwiRG9pIjoiMTAuMTAwMS9qYW1hb3BodGhhbG1vbC4yMDIwLjYzMzEiLCJFZGl0b3JzIjpb</w:instrText>
          </w:r>
          <w:r>
            <w:rPr>
              <w:sz w:val="24"/>
              <w:szCs w:val="24"/>
              <w:lang w:val="en-US"/>
            </w:rPr>
            <w:instrText>XSwiRXZhbHVhdGlvbkNvbXBsZXhpdHkiOjAsIkV2YWx1YXRpb25Tb3VyY2VUZXh0Rm9ybWF0IjowLCJHcm91cHMiOltdLCJIYXNMYWJlbDEiOmZhbHNlLCJIYXNMYWJlbDIiOmZhbHNlLCJLZXl3b3JkcyI6W10sIkxhbmd1YWdlIjoiZW5nIiwiTGFuZ3VhZ2VDb2RlIjoiZW4iLCJMb2NhdGlvbnMiOlt7IiRpZCI6IjE0IiwiJHR5cGUiOiJT</w:instrText>
          </w:r>
          <w:r>
            <w:rPr>
              <w:sz w:val="24"/>
              <w:szCs w:val="24"/>
              <w:lang w:val="en-US"/>
            </w:rPr>
            <w:instrText>d2lzc0FjYWRlbWljLkNpdGF2aS5Mb2NhdGlvbiwgU3dpc3NBY2FkZW1pYy5DaXRhdmkiLCJBZGRyZXNzIjp7IiRpZCI6IjE1IiwiJHR5cGUiOiJTd2lzc0FjYWRlbWljLkNpdGF2aS5MaW5rZWRSZXNvdXJjZSwgU3dpc3NBY2FkZW1pYy5DaXRhdmkiLCJMaW5rZWRSZXNvdXJjZVR5cGUiOjUsIk9yaWdpbmFsU3RyaW5nIjoiUE1DNzgyMTA4</w:instrText>
          </w:r>
          <w:r>
            <w:rPr>
              <w:sz w:val="24"/>
              <w:szCs w:val="24"/>
              <w:lang w:val="en-US"/>
            </w:rPr>
            <w:instrText>MiIsIlVyaVN0cmluZyI6Imh0dHBzOi8vd3d3Lm5jYmkubmxtLm5paC5nb3YvcG1jL2FydGljbGVzL1BNQzc4MjEwODIiLCJMaW5rZWRSZXNvdXJjZVN0YXR1cyI6OCwiUHJvcGVydGllcyI6eyIkaWQiOiIxNiIsIiR0eXBlIjoiU3dpc3NBY2FkZW1pYy5DaXRhdmkuTGlua2VkUmVzb3VyY2VQcm9wZXJ0aWVzLCBTd2lzc0FjYWRlbWljLkNp</w:instrText>
          </w:r>
          <w:r>
            <w:rPr>
              <w:sz w:val="24"/>
              <w:szCs w:val="24"/>
              <w:lang w:val="en-US"/>
            </w:rPr>
            <w:instrText>dGF2aSJ9LCJTeW5jRm9sZGVyVHlwZSI6MCwiSXNMb2NhbENsb3VkUHJvamVjdEZpbGVMaW5rIjpmYWxzZSwiSXNDbG91ZFJlc3RvcmUiOmZhbHNlLCJJc0Nsb3VkQ29weSI6ZmFsc2UsIkF0dGFjaG1lbnRGb2xkZXJXYXNJbkZhbGxiYWNrTW9kZSI6ZmFsc2V9LCJBbm5vdGF0aW9ucyI6W10sIkxvY2F0aW9uVHlwZSI6MCwiTWlycm9yc1Jl</w:instrText>
          </w:r>
          <w:r>
            <w:rPr>
              <w:sz w:val="24"/>
              <w:szCs w:val="24"/>
              <w:lang w:val="en-US"/>
            </w:rPr>
            <w:instrText>ZmVyZW5jZVByb3BlcnR5SWQiOjIwOCwiQ3JlYXRlZEJ5IjoiX0plbm55IiwiQ3JlYXRlZE9uIjoiMjAyMi0wNy0xOFQxMDoxMzoxNCIsIk1vZGlmaWVkQnkiOiJfSmVubnkiLCJJZCI6ImI0ZTY4NzFiLTFjMzctNGIzOS04ODZlLWVlZmQyN2M4YTc0OSIsIk1vZGlmaWVkT24iOiIyMDIyLTA3LTE4VDEwOjEzOjE0IiwiUHJvamVjdCI6eyIk</w:instrText>
          </w:r>
          <w:r>
            <w:rPr>
              <w:sz w:val="24"/>
              <w:szCs w:val="24"/>
              <w:lang w:val="en-US"/>
            </w:rPr>
            <w:instrText>cmVmIjoiOCJ9fSx7IiRpZCI6IjE3IiwiJHR5cGUiOiJTd2lzc0FjYWRlbWljLkNpdGF2aS5Mb2NhdGlvbiwgU3dpc3NBY2FkZW1pYy5DaXRhdmkiLCJBZGRyZXNzIjp7IiRpZCI6IjE4IiwiJHR5cGUiOiJTd2lzc0FjYWRlbWljLkNpdGF2aS5MaW5rZWRSZXNvdXJjZSwgU3dpc3NBY2FkZW1pYy5DaXRhdmkiLCJMaW5rZWRSZXNvdXJjZVR5</w:instrText>
          </w:r>
          <w:r>
            <w:rPr>
              <w:sz w:val="24"/>
              <w:szCs w:val="24"/>
              <w:lang w:val="en-US"/>
            </w:rPr>
            <w:instrText>cGUiOjUsIk9yaWdpbmFsU3RyaW5nIjoiMzM0NzU2OTYiLCJVcmlTdHJpbmciOiJodHRwOi8vd3d3Lm5jYmkubmxtLm5paC5nb3YvcHVibWVkLzMzNDc1Njk2IiwiTGlua2VkUmVzb3VyY2VTdGF0dXMiOjgsIlByb3BlcnRpZXMiOnsiJGlkIjoiMTkiLCIkdHlwZSI6IlN3aXNzQWNhZGVtaWMuQ2l0YXZpLkxpbmtlZFJlc291cmNlUHJvcGVy</w:instrText>
          </w:r>
          <w:r>
            <w:rPr>
              <w:sz w:val="24"/>
              <w:szCs w:val="24"/>
              <w:lang w:val="en-US"/>
            </w:rPr>
            <w:instrText>dGllcywgU3dpc3NBY2FkZW1pYy5DaXRhdmkifSwiU3luY0ZvbGRlclR5cGUiOjAsIklzTG9jYWxDbG91ZFByb2plY3RGaWxlTGluayI6ZmFsc2UsIklzQ2xvdWRSZXN0b3JlIjpmYWxzZSwiSXNDbG91ZENvcHkiOmZhbHNlLCJBdHRhY2htZW50Rm9sZGVyV2FzSW5GYWxsYmFja01vZGUiOmZhbHNlfSwiQW5ub3RhdGlvbnMiOltdLCJMb2Nh</w:instrText>
          </w:r>
          <w:r>
            <w:rPr>
              <w:sz w:val="24"/>
              <w:szCs w:val="24"/>
              <w:lang w:val="en-US"/>
            </w:rPr>
            <w:instrText>dGlvblR5cGUiOjAsIk1pcnJvcnNSZWZlcmVuY2VQcm9wZXJ0eUlkIjoxNjQsIkNyZWF0ZWRCeSI6Il9KZW5ueSIsIkNyZWF0ZWRPbiI6IjIwMjItMDctMThUMTA6MTM6MTQiLCJNb2RpZmllZEJ5IjoiX0plbm55IiwiSWQiOiI2NzU4YzAwOS1iZDJkLTRkM2QtYmQ1Zi01YTRkMDQ2NjY2YTYiLCJNb2RpZmllZE9uIjoiMjAyMi0wNy0xOFQx</w:instrText>
          </w:r>
          <w:r>
            <w:rPr>
              <w:sz w:val="24"/>
              <w:szCs w:val="24"/>
              <w:lang w:val="en-US"/>
            </w:rPr>
            <w:instrText>MDoxMzoxNCIsIlByb2plY3QiOnsiJHJlZiI6IjgifX0seyIkaWQiOiIyMCIsIiR0eXBlIjoiU3dpc3NBY2FkZW1pYy5DaXRhdmkuTG9jYXRpb24sIFN3aXNzQWNhZGVtaWMuQ2l0YXZpIiwiQWRkcmVzcyI6eyIkaWQiOiIyMSIsIiR0eXBlIjoiU3dpc3NBY2FkZW1pYy5DaXRhdmkuTGlua2VkUmVzb3VyY2UsIFN3aXNzQWNhZGVtaWMuQ2l0</w:instrText>
          </w:r>
          <w:r>
            <w:rPr>
              <w:sz w:val="24"/>
              <w:szCs w:val="24"/>
              <w:lang w:val="en-US"/>
            </w:rPr>
            <w:instrText>YXZpIiwiTGlua2VkUmVzb3VyY2VUeXBlIjo1LCJPcmlnaW5hbFN0cmluZyI6IjEwLjEwMDEvamFtYW9waHRoYWxtb2wuMjAyMC42MzMxIiwiVXJpU3RyaW5nIjoiaHR0cHM6Ly9kb2kub3JnLzEwLjEwMDEvamFtYW9waHRoYWxtb2wuMjAyMC42MzMxIiwiTGlua2VkUmVzb3VyY2VTdGF0dXMiOjgsIlByb3BlcnRpZXMiOnsiJGlkIjoiMjIi</w:instrText>
          </w:r>
          <w:r>
            <w:rPr>
              <w:sz w:val="24"/>
              <w:szCs w:val="24"/>
              <w:lang w:val="en-US"/>
            </w:rPr>
            <w:instrText>LCIkdHlwZSI6IlN3aXNzQWNhZGVtaWMuQ2l0YXZpLkxpbmtlZFJlc291cmNlUHJvcGVydGllcywgU3dpc3NBY2FkZW1pYy5DaXRhdmkifSwiU3luY0ZvbGRlclR5cGUiOjAsIklzTG9jYWxDbG91ZFByb2plY3RGaWxlTGluayI6ZmFsc2UsIklzQ2xvdWRSZXN0b3JlIjpmYWxzZSwiSXNDbG91ZENvcHkiOmZhbHNlLCJBdHRhY2htZW50Rm9s</w:instrText>
          </w:r>
          <w:r>
            <w:rPr>
              <w:sz w:val="24"/>
              <w:szCs w:val="24"/>
              <w:lang w:val="en-US"/>
            </w:rPr>
            <w:instrText>ZGVyV2FzSW5GYWxsYmFja01vZGUiOmZhbHNlfSwiQW5ub3RhdGlvbnMiOltdLCJMb2NhdGlvblR5cGUiOjAsIk1pcnJvcnNSZWZlcmVuY2VQcm9wZXJ0eUlkIjoxMjgsIkNyZWF0ZWRCeSI6Il9KZW5ueSIsIkNyZWF0ZWRPbiI6IjIwMjItMDctMThUMTA6MTM6MTQiLCJNb2RpZmllZEJ5IjoiX0plbm55IiwiSWQiOiJkMWI2Y2VhMS1kMjQ1</w:instrText>
          </w:r>
          <w:r>
            <w:rPr>
              <w:sz w:val="24"/>
              <w:szCs w:val="24"/>
              <w:lang w:val="en-US"/>
            </w:rPr>
            <w:instrText>LTQ2NzEtYWJkZC1mNDkzOWE3YWIwOTIiLCJNb2RpZmllZE9uIjoiMjAyMi0wNy0xOFQxMDoxMzoxNCIsIlByb2plY3QiOnsiJHJlZiI6IjgifX1dLCJOdW1iZXIiOiIzIiwiT3JnYW5pemF0aW9ucyI6W10sIk90aGVyc0ludm9sdmVkIjpbXSwiUGFnZVJhbmdlIjoiPHNwPlxyXG4gIDxuPjMwMjwvbj5cclxuICA8aW4+dHJ1ZTwvaW4+XHJc</w:instrText>
          </w:r>
          <w:r>
            <w:rPr>
              <w:sz w:val="24"/>
              <w:szCs w:val="24"/>
              <w:lang w:val="en-US"/>
            </w:rPr>
            <w:instrText>biAgPG9zPjMwMjwvb3M+XHJcbiAgPHBzPjMwMjwvcHM+XHJcbjwvc3A+XHJcbjxlcD5cclxuICA8bj4zMDk8L24+XHJcbiAgPGluPnRydWU8L2luPlxyXG4gIDxvcz4zMDk8L29zPlxyXG4gIDxwcz4zMDk8L3BzPlxyXG48L2VwPlxyXG48b3M+MzAyLTMwOTwvb3M+IiwiUGVyaW9kaWNhbCI6eyIkaWQiOiIyMyIsIiR0eXBlIjoiU3dpc3NB</w:instrText>
          </w:r>
          <w:r>
            <w:rPr>
              <w:sz w:val="24"/>
              <w:szCs w:val="24"/>
              <w:lang w:val="en-US"/>
            </w:rPr>
            <w:instrText>Y2FkZW1pYy5DaXRhdmkuUGVyaW9kaWNhbCwgU3dpc3NBY2FkZW1pYy5DaXRhdmkiLCJFaXNzbiI6IjIxNjgtNjE3MyIsIk5hbWUiOiJKQU1BIG9waHRoYWxtb2xvZ3kiLCJQYWdpbmF0aW9uIjowLCJQcm90ZWN0ZWQiOmZhbHNlLCJVc2VyQWJicmV2aWF0aW9uMSI6IkpBTUEgT3BodGhhbG1vbCIsIkNyZWF0ZWRCeSI6Il9KZW5ueSIsIkNy</w:instrText>
          </w:r>
          <w:r>
            <w:rPr>
              <w:sz w:val="24"/>
              <w:szCs w:val="24"/>
              <w:lang w:val="en-US"/>
            </w:rPr>
            <w:instrText>ZWF0ZWRPbiI6IjIwMjItMDctMThUMTA6MTM6MTQiLCJNb2RpZmllZEJ5IjoiX0plbm55IiwiSWQiOiI2NzgxZGI5Yi1hNzMyLTRjM2ItYjk2OS00ZTRhY2U3NzMyY2EiLCJNb2RpZmllZE9uIjoiMjAyMi0wNy0xOFQxMDoxMzoxNCIsIlByb2plY3QiOnsiJHJlZiI6IjgifX0sIlBtY0lkIjoiUE1DNzgyMTA4MiIsIlB1Ymxpc2hlcnMiOltd</w:instrText>
          </w:r>
          <w:r>
            <w:rPr>
              <w:sz w:val="24"/>
              <w:szCs w:val="24"/>
              <w:lang w:val="en-US"/>
            </w:rPr>
            <w:instrText>LCJQdWJNZWRJZCI6IjMzNDc1Njk2IiwiUXVvdGF0aW9ucyI6W10sIlJhdGluZyI6MCwiUmVmZXJlbmNlVHlwZSI6IkpvdXJuYWxBcnRpY2xlIiwiU2hvcnRUaXRsZSI6IkJsaXR6ZXIsIEhhbSBldCBhbC4gMjAyMSDigJMgQXNzb2NpYXRpb24gb2YgTWV0Zm9ybWluIFVzZSIsIlNob3J0VGl0bGVVcGRhdGVUeXBlIjowLCJTb3VyY2VPZkJp</w:instrText>
          </w:r>
          <w:r>
            <w:rPr>
              <w:sz w:val="24"/>
              <w:szCs w:val="24"/>
              <w:lang w:val="en-US"/>
            </w:rPr>
            <w:instrText>Ymxpb2dyYXBoaWNJbmZvcm1hdGlvbiI6IlB1Yk1lZCIsIlN0YXRpY0lkcyI6WyI3Y2M2NjQ4My01ZjlkLTQ4OTEtODFiYi1hNTcyMjIyYzUyNDciXSwiVGFibGVPZkNvbnRlbnRzQ29tcGxleGl0eSI6MCwiVGFibGVPZkNvbnRlbnRzU291cmNlVGV4dEZvcm1hdCI6MCwiVGFza3MiOltdLCJUaXRsZSI6IkFzc29jaWF0aW9uIG9mIE1ldGZv</w:instrText>
          </w:r>
          <w:r>
            <w:rPr>
              <w:sz w:val="24"/>
              <w:szCs w:val="24"/>
              <w:lang w:val="en-US"/>
            </w:rPr>
            <w:instrText>cm1pbiBVc2UgV2l0aCBBZ2UtUmVsYXRlZCBNYWN1bGFyIERlZ2VuZXJhdGlvbjogQSBDYXNlLUNvbnRyb2wgU3R1ZHkiLCJUcmFuc2xhdG9ycyI6W10sIlZvbHVtZSI6IjEzOSIsIlllYXIiOiIyMDIxIiwiWWVhclJlc29sdmVkIjoiMjAyMSIsIkNyZWF0ZWRCeSI6Il9KZW5ueSIsIkNyZWF0ZWRPbiI6IjIwMjItMDctMThUMTA6MTM6MTQi</w:instrText>
          </w:r>
          <w:r>
            <w:rPr>
              <w:sz w:val="24"/>
              <w:szCs w:val="24"/>
              <w:lang w:val="en-US"/>
            </w:rPr>
            <w:instrText>LCJNb2RpZmllZEJ5IjoiX0plbm55IiwiSWQiOiI0ZDQ0NDIzMS00MjA3LTRiNTItYjM4MS0zYzU4MTM2NmU1ODIiLCJNb2RpZmllZE9uIjoiMjAyMi0xMC0zMVQwODoxNjoyNSIsIlByb2plY3QiOnsiJHJlZiI6IjgifX0sIlVzZU51bWJlcmluZ1R5cGVPZlBhcmVudERvY3VtZW50IjpmYWxzZX0seyIkaWQiOiIyNCIsIiR0eXBlIjoiU3dp</w:instrText>
          </w:r>
          <w:r>
            <w:rPr>
              <w:sz w:val="24"/>
              <w:szCs w:val="24"/>
              <w:lang w:val="en-US"/>
            </w:rPr>
            <w:instrText>c3NBY2FkZW1pYy5DaXRhdmkuQ2l0YXRpb25zLldvcmRQbGFjZWhvbGRlckVudHJ5LCBTd2lzc0FjYWRlbWljLkNpdGF2aSIsIklkIjoiZTA3MDBkY2QtMGMwOC00NjA2LThmZjEtNDRkNDU4Y2E0MDJkIiwiUmFuZ2VTdGFydCI6MywiUmVmZXJlbmNlSWQiOiI2MTRjYmRjNC00MDk5LTRhMGUtYWQzNi1hZmRjMzg4Y2I2YzciLCJQYWdlUmFu</w:instrText>
          </w:r>
          <w:r>
            <w:rPr>
              <w:sz w:val="24"/>
              <w:szCs w:val="24"/>
              <w:lang w:val="en-US"/>
            </w:rPr>
            <w:instrText>Z2UiOnsiJGlkIjoiMjUiLCIkdHlwZSI6IlN3aXNzQWNhZGVtaWMuUGFnZVJhbmdlLCBTd2lzc0FjYWRlbWljIiwiRW5kUGFnZSI6eyIkaWQiOiIyNiIsIiR0eXBlIjoiU3dpc3NBY2FkZW1pYy5QYWdlTnVtYmVyLCBTd2lzc0FjYWRlbWljIiwiSXNGdWxseU51bWVyaWMiOmZhbHNlLCJOdW1iZXJpbmdUeXBlIjowLCJOdW1lcmFsU3lzdGVt</w:instrText>
          </w:r>
          <w:r>
            <w:rPr>
              <w:sz w:val="24"/>
              <w:szCs w:val="24"/>
              <w:lang w:val="en-US"/>
            </w:rPr>
            <w:instrText>IjowfSwiTnVtYmVyaW5nVHlwZSI6MCwiTnVtZXJhbFN5c3RlbSI6MCwiU3RhcnRQYWdlIjp7IiRpZCI6IjI3IiwiJHR5cGUiOiJTd2lzc0FjYWRlbWljLlBhZ2VOdW1iZXIsIFN3aXNzQWNhZGVtaWMiLCJJc0Z1bGx5TnVtZXJpYyI6ZmFsc2UsIk51bWJlcmluZ1R5cGUiOjAsIk51bWVyYWxTeXN0ZW0iOjB9fSwiUmVmZXJlbmNlIjp7IiRp</w:instrText>
          </w:r>
          <w:r>
            <w:rPr>
              <w:sz w:val="24"/>
              <w:szCs w:val="24"/>
              <w:lang w:val="en-US"/>
            </w:rPr>
            <w:instrText>ZCI6IjI4IiwiJHR5cGUiOiJTd2lzc0FjYWRlbWljLkNpdGF2aS5SZWZlcmVuY2UsIFN3aXNzQWNhZGVtaWMuQ2l0YXZpIiwiQWJzdHJhY3RDb21wbGV4aXR5IjowLCJBYnN0cmFjdFNvdXJjZVRleHRGb3JtYXQiOjAsIkF1dGhvcnMiOlt7IiRpZCI6IjI5IiwiJHR5cGUiOiJTd2lzc0FjYWRlbWljLkNpdGF2aS5QZXJzb24sIFN3aXNzQWNh</w:instrText>
          </w:r>
          <w:r>
            <w:rPr>
              <w:sz w:val="24"/>
              <w:szCs w:val="24"/>
              <w:lang w:val="en-US"/>
            </w:rPr>
            <w:instrText>ZGVtaWMuQ2l0YXZpIiwiRmlyc3ROYW1lIjoiRW1pbHkiLCJMYXN0TmFtZSI6IkJyb3duIiwiTWlkZGxlTmFtZSI6IkUuIiwiUHJvdGVjdGVkIjpmYWxzZSwiU2V4IjoxLCJDcmVhdGVkQnkiOiJfSmVubnkiLCJDcmVhdGVkT24iOiIyMDIyLTA3LTE4VDEwOjEzOjE0IiwiTW9kaWZpZWRCeSI6Il9KZW5ueSIsIklkIjoiZmEzOTQ4MjUtM2Vm</w:instrText>
          </w:r>
          <w:r>
            <w:rPr>
              <w:sz w:val="24"/>
              <w:szCs w:val="24"/>
              <w:lang w:val="en-US"/>
            </w:rPr>
            <w:instrText>My00NGZiLTk1NmYtZTU0YTY1MGFiYzI2IiwiTW9kaWZpZWRPbiI6IjIwMjItMDctMThUMTA6MTM6MTQiLCJQcm9qZWN0Ijp7IiRyZWYiOiI4In19LHsiJGlkIjoiMzAiLCIkdHlwZSI6IlN3aXNzQWNhZGVtaWMuQ2l0YXZpLlBlcnNvbiwgU3dpc3NBY2FkZW1pYy5DaXRhdmkiLCJGaXJzdE5hbWUiOiJKYWNvYiIsIkxhc3ROYW1lIjoiQmFs</w:instrText>
          </w:r>
          <w:r>
            <w:rPr>
              <w:sz w:val="24"/>
              <w:szCs w:val="24"/>
              <w:lang w:val="en-US"/>
            </w:rPr>
            <w:instrText>bCIsIk1pZGRsZU5hbWUiOiJELiIsIlByb3RlY3RlZCI6ZmFsc2UsIlNleCI6MiwiQ3JlYXRlZEJ5IjoiX0plbm55IiwiQ3JlYXRlZE9uIjoiMjAyMi0wNy0xOFQxMDoxMzoxNCIsIk1vZGlmaWVkQnkiOiJfSmVubnkiLCJJZCI6IjUyOGIyODQxLWIwZjgtNDVmYy04MmE0LWQzYzcwNTZhNTMyNyIsIk1vZGlmaWVkT24iOiIyMDIyLTA3LTE4</w:instrText>
          </w:r>
          <w:r>
            <w:rPr>
              <w:sz w:val="24"/>
              <w:szCs w:val="24"/>
              <w:lang w:val="en-US"/>
            </w:rPr>
            <w:instrText>VDEwOjEzOjE0IiwiUHJvamVjdCI6eyIkcmVmIjoiOCJ9fSx7IiRpZCI6IjMxIiwiJHR5cGUiOiJTd2lzc0FjYWRlbWljLkNpdGF2aS5QZXJzb24sIFN3aXNzQWNhZGVtaWMuQ2l0YXZpIiwiRmlyc3ROYW1lIjoiWmhhb3lpIiwiTGFzdE5hbWUiOiJDaGVuIiwiUHJvdGVjdGVkIjpmYWxzZSwiU2V4IjowLCJDcmVhdGVkQnkiOiJfSmVubnki</w:instrText>
          </w:r>
          <w:r>
            <w:rPr>
              <w:sz w:val="24"/>
              <w:szCs w:val="24"/>
              <w:lang w:val="en-US"/>
            </w:rPr>
            <w:instrText>LCJDcmVhdGVkT24iOiIyMDIyLTA3LTE4VDEwOjEzOjE0IiwiTW9kaWZpZWRCeSI6Il9KZW5ueSIsIklkIjoiZmFhNjFjYWUtNzI3Yy00NmZlLWFjMjYtZTMyNmFiY2U4MGFjIiwiTW9kaWZpZWRPbiI6IjIwMjItMDctMThUMTA6MTM6MTQiLCJQcm9qZWN0Ijp7IiRyZWYiOiI4In19LHsiJGlkIjoiMzIiLCIkdHlwZSI6IlN3aXNzQWNhZGVt</w:instrText>
          </w:r>
          <w:r>
            <w:rPr>
              <w:sz w:val="24"/>
              <w:szCs w:val="24"/>
              <w:lang w:val="en-US"/>
            </w:rPr>
            <w:instrText>aWMuQ2l0YXZpLlBlcnNvbiwgU3dpc3NBY2FkZW1pYy5DaXRhdmkiLCJGaXJzdE5hbWUiOiJHaWJyYW4iLCJMYXN0TmFtZSI6IktodXJzaGlkIiwiTWlkZGxlTmFtZSI6IlMuIiwiUHJvdGVjdGVkIjpmYWxzZSwiU2V4IjowLCJDcmVhdGVkQnkiOiJfSmVubnkiLCJDcmVhdGVkT24iOiIyMDIyLTA3LTE4VDEwOjEzOjE0IiwiTW9kaWZpZWRC</w:instrText>
          </w:r>
          <w:r>
            <w:rPr>
              <w:sz w:val="24"/>
              <w:szCs w:val="24"/>
              <w:lang w:val="en-US"/>
            </w:rPr>
            <w:instrText>eSI6Il9KZW5ueSIsIklkIjoiNmQ3ZTY2ZjctM2IyZC00MDU0LTg3ZjctYjQ1YmI3NmE5MGEwIiwiTW9kaWZpZWRPbiI6IjIwMjItMDctMThUMTA6MTM6MTQiLCJQcm9qZWN0Ijp7IiRyZWYiOiI4In19LHsiJGlkIjoiMzMiLCIkdHlwZSI6IlN3aXNzQWNhZGVtaWMuQ2l0YXZpLlBlcnNvbiwgU3dpc3NBY2FkZW1pYy5DaXRhdmkiLCJGaXJz</w:instrText>
          </w:r>
          <w:r>
            <w:rPr>
              <w:sz w:val="24"/>
              <w:szCs w:val="24"/>
              <w:lang w:val="en-US"/>
            </w:rPr>
            <w:instrText>dE5hbWUiOiJNYXR0aWEiLCJMYXN0TmFtZSI6IlByb3NwZXJpIiwiUHJvdGVjdGVkIjpmYWxzZSwiU2V4IjoyLCJDcmVhdGVkQnkiOiJfSmVubnkiLCJDcmVhdGVkT24iOiIyMDIyLTA3LTE4VDEwOjEzOjE0IiwiTW9kaWZpZWRCeSI6Il9KZW5ueSIsIklkIjoiODUwNWFhZTMtMzBkYS00YjgzLWFkNTEtMzE0OGY3Y2NhYzYyIiwiTW9kaWZp</w:instrText>
          </w:r>
          <w:r>
            <w:rPr>
              <w:sz w:val="24"/>
              <w:szCs w:val="24"/>
              <w:lang w:val="en-US"/>
            </w:rPr>
            <w:instrText>ZWRPbiI6IjIwMjItMDctMThUMTA6MTM6MTQiLCJQcm9qZWN0Ijp7IiRyZWYiOiI4In19LHsiJGlkIjoiMzQiLCIkdHlwZSI6IlN3aXNzQWNhZGVtaWMuQ2l0YXZpLlBlcnNvbiwgU3dpc3NBY2FkZW1pYy5DaXRhdmkiLCJGaXJzdE5hbWUiOiJKb2huIiwiTGFzdE5hbWUiOiJBc2giLCJNaWRkbGVOYW1lIjoiRC4iLCJQcm90ZWN0ZWQiOmZh</w:instrText>
          </w:r>
          <w:r>
            <w:rPr>
              <w:sz w:val="24"/>
              <w:szCs w:val="24"/>
              <w:lang w:val="en-US"/>
            </w:rPr>
            <w:instrText>bHNlLCJTZXgiOjIsIkNyZWF0ZWRCeSI6Il9KZW5ueSIsIkNyZWF0ZWRPbiI6IjIwMjItMDctMThUMTA6MTM6MTQiLCJNb2RpZmllZEJ5IjoiX0plbm55IiwiSWQiOiJkNWIyNmM0ZS0zMjFhLTQ4NzEtYTA3OS0xNGFjYjM0MTZlNGYiLCJNb2RpZmllZE9uIjoiMjAyMi0wNy0xOFQxMDoxMzoxNCIsIlByb2plY3QiOnsiJHJlZiI6IjgifX1d</w:instrText>
          </w:r>
          <w:r>
            <w:rPr>
              <w:sz w:val="24"/>
              <w:szCs w:val="24"/>
              <w:lang w:val="en-US"/>
            </w:rPr>
            <w:instrText>LCJDaXRhdGlvbktleVVwZGF0ZVR5cGUiOjAsIkNvbGxhYm9yYXRvcnMiOltdLCJDb3ZlclBhdGgiOnsiJGlkIjoiMzUiLCIkdHlwZSI6IlN3aXNzQWNhZGVtaWMuQ2l0YXZpLkxpbmtlZFJlc291cmNlLCBTd2lzc0FjYWRlbWljLkNpdGF2aSIsIkxpbmtlZFJlc291cmNlVHlwZSI6MSwiVXJpU3RyaW5nIjoiQnJvd24sIEJhbGwgZXQgYWwg</w:instrText>
          </w:r>
          <w:r>
            <w:rPr>
              <w:sz w:val="24"/>
              <w:szCs w:val="24"/>
              <w:lang w:val="en-US"/>
            </w:rPr>
            <w:instrText>MjAxOSAtIFRoZSBDb21tb24gQW50aWRpYWJldGljIERydWcgTWV0Zm9ybWluLmpwZyIsIkxpbmtlZFJlc291cmNlU3RhdHVzIjo4LCJQcm9wZXJ0aWVzIjp7IiRpZCI6IjM2IiwiJHR5cGUiOiJTd2lzc0FjYWRlbWljLkNpdGF2aS5MaW5rZWRSZXNvdXJjZVByb3BlcnRpZXMsIFN3aXNzQWNhZGVtaWMuQ2l0YXZpIn0sIlN5bmNGb2xkZXJU</w:instrText>
          </w:r>
          <w:r>
            <w:rPr>
              <w:sz w:val="24"/>
              <w:szCs w:val="24"/>
              <w:lang w:val="en-US"/>
            </w:rPr>
            <w:instrText>eXBlIjowLCJJc0xvY2FsQ2xvdWRQcm9qZWN0RmlsZUxpbmsiOmZhbHNlLCJJc0Nsb3VkUmVzdG9yZSI6ZmFsc2UsIklzQ2xvdWRDb3B5IjpmYWxzZSwiQXR0YWNobWVudEZvbGRlcldhc0luRmFsbGJhY2tNb2RlIjpmYWxzZX0sIkRvaSI6IjEwLjExNjcvaW92cy4xOC0yNjQyMiIsIkVkaXRvcnMiOltdLCJFdmFsdWF0aW9uQ29tcGxleGl0</w:instrText>
          </w:r>
          <w:r>
            <w:rPr>
              <w:sz w:val="24"/>
              <w:szCs w:val="24"/>
              <w:lang w:val="en-US"/>
            </w:rPr>
            <w:instrText>eSI6MCwiRXZhbHVhdGlvblNvdXJjZVRleHRGb3JtYXQiOjAsIkdyb3VwcyI6W10sIkhhc0xhYmVsMSI6ZmFsc2UsIkhhc0xhYmVsMiI6ZmFsc2UsIktleXdvcmRzIjpbXSwiTGFuZ3VhZ2UiOiJlbmciLCJMYW5ndWFnZUNvZGUiOiJlbiIsIkxvY2F0aW9ucyI6W3siJGlkIjoiMzciLCIkdHlwZSI6IlN3aXNzQWNhZGVtaWMuQ2l0YXZpLkxv</w:instrText>
          </w:r>
          <w:r>
            <w:rPr>
              <w:sz w:val="24"/>
              <w:szCs w:val="24"/>
              <w:lang w:val="en-US"/>
            </w:rPr>
            <w:instrText>Y2F0aW9uLCBTd2lzc0FjYWRlbWljLkNpdGF2aSIsIkFkZHJlc3MiOnsiJGlkIjoiMzgiLCIkdHlwZSI6IlN3aXNzQWNhZGVtaWMuQ2l0YXZpLkxpbmtlZFJlc291cmNlLCBTd2lzc0FjYWRlbWljLkNpdGF2aSIsIkxpbmtlZFJlc291cmNlVHlwZSI6NSwiT3JpZ2luYWxTdHJpbmciOiJQTUM2NzM2MzQzIiwiVXJpU3RyaW5nIjoiaHR0cHM6</w:instrText>
          </w:r>
          <w:r>
            <w:rPr>
              <w:sz w:val="24"/>
              <w:szCs w:val="24"/>
              <w:lang w:val="en-US"/>
            </w:rPr>
            <w:instrText>Ly93d3cubmNiaS5ubG0ubmloLmdvdi9wbWMvYXJ0aWNsZXMvUE1DNjczNjM0MyIsIkxpbmtlZFJlc291cmNlU3RhdHVzIjo4LCJQcm9wZXJ0aWVzIjp7IiRpZCI6IjM5IiwiJHR5cGUiOiJTd2lzc0FjYWRlbWljLkNpdGF2aS5MaW5rZWRSZXNvdXJjZVByb3BlcnRpZXMsIFN3aXNzQWNhZGVtaWMuQ2l0YXZpIn0sIlN5bmNGb2xkZXJUeXBl</w:instrText>
          </w:r>
          <w:r>
            <w:rPr>
              <w:sz w:val="24"/>
              <w:szCs w:val="24"/>
              <w:lang w:val="en-US"/>
            </w:rPr>
            <w:instrText>IjowLCJJc0xvY2FsQ2xvdWRQcm9qZWN0RmlsZUxpbmsiOmZhbHNlLCJJc0Nsb3VkUmVzdG9yZSI6ZmFsc2UsIklzQ2xvdWRDb3B5IjpmYWxzZSwiQXR0YWNobWVudEZvbGRlcldhc0luRmFsbGJhY2tNb2RlIjpmYWxzZX0sIkFubm90YXRpb25zIjpbXSwiTG9jYXRpb25UeXBlIjowLCJNaXJyb3JzUmVmZXJlbmNlUHJvcGVydHlJZCI6MjA4</w:instrText>
          </w:r>
          <w:r>
            <w:rPr>
              <w:sz w:val="24"/>
              <w:szCs w:val="24"/>
              <w:lang w:val="en-US"/>
            </w:rPr>
            <w:instrText>LCJDcmVhdGVkQnkiOiJfSmVubnkiLCJDcmVhdGVkT24iOiIyMDIyLTA3LTE4VDEwOjEzOjE0IiwiTW9kaWZpZWRCeSI6Il9KZW5ueSIsIklkIjoiYzQyODcxMTctMzljZS00OTdjLThmNTctZjdiZTNmMjE5NjZhIiwiTW9kaWZpZWRPbiI6IjIwMjItMDctMThUMTA6MTM6MTQiLCJQcm9qZWN0Ijp7IiRyZWYiOiI4In19LHsiJGlkIjoiNDAi</w:instrText>
          </w:r>
          <w:r>
            <w:rPr>
              <w:sz w:val="24"/>
              <w:szCs w:val="24"/>
              <w:lang w:val="en-US"/>
            </w:rPr>
            <w:instrText>LCIkdHlwZSI6IlN3aXNzQWNhZGVtaWMuQ2l0YXZpLkxvY2F0aW9uLCBTd2lzc0FjYWRlbWljLkNpdGF2aSIsIkFkZHJlc3MiOnsiJGlkIjoiNDEiLCIkdHlwZSI6IlN3aXNzQWNhZGVtaWMuQ2l0YXZpLkxpbmtlZFJlc291cmNlLCBTd2lzc0FjYWRlbWljLkNpdGF2aSIsIkxpbmtlZFJlc291cmNlVHlwZSI6NSwiT3JpZ2luYWxTdHJpbmci</w:instrText>
          </w:r>
          <w:r>
            <w:rPr>
              <w:sz w:val="24"/>
              <w:szCs w:val="24"/>
              <w:lang w:val="en-US"/>
            </w:rPr>
            <w:instrText>OiIzMDk3MzU3NSIsIlVyaVN0cmluZyI6Imh0dHA6Ly93d3cubmNiaS5ubG0ubmloLmdvdi9wdWJtZWQvMzA5NzM1NzUiLCJMaW5rZWRSZXNvdXJjZVN0YXR1cyI6OCwiUHJvcGVydGllcyI6eyIkaWQiOiI0MiIsIiR0eXBlIjoiU3dpc3NBY2FkZW1pYy5DaXRhdmkuTGlua2VkUmVzb3VyY2VQcm9wZXJ0aWVzLCBTd2lzc0FjYWRlbWljLkNp</w:instrText>
          </w:r>
          <w:r>
            <w:rPr>
              <w:sz w:val="24"/>
              <w:szCs w:val="24"/>
              <w:lang w:val="en-US"/>
            </w:rPr>
            <w:instrText>dGF2aSJ9LCJTeW5jRm9sZGVyVHlwZSI6MCwiSXNMb2NhbENsb3VkUHJvamVjdEZpbGVMaW5rIjpmYWxzZSwiSXNDbG91ZFJlc3RvcmUiOmZhbHNlLCJJc0Nsb3VkQ29weSI6ZmFsc2UsIkF0dGFjaG1lbnRGb2xkZXJXYXNJbkZhbGxiYWNrTW9kZSI6ZmFsc2V9LCJBbm5vdGF0aW9ucyI6W10sIkxvY2F0aW9uVHlwZSI6MCwiTWlycm9yc1Jl</w:instrText>
          </w:r>
          <w:r>
            <w:rPr>
              <w:sz w:val="24"/>
              <w:szCs w:val="24"/>
              <w:lang w:val="en-US"/>
            </w:rPr>
            <w:instrText>ZmVyZW5jZVByb3BlcnR5SWQiOjE2NCwiQ3JlYXRlZEJ5IjoiX0plbm55IiwiQ3JlYXRlZE9uIjoiMjAyMi0wNy0xOFQxMDoxMzoxNCIsIk1vZGlmaWVkQnkiOiJfSmVubnkiLCJJZCI6IjQyYmI2ZDQ3LTdkYzAtNDllMi05OWYzLTQ4MzA1OWM1YWY1OCIsIk1vZGlmaWVkT24iOiIyMDIyLTA3LTE4VDEwOjEzOjE0IiwiUHJvamVjdCI6eyIk</w:instrText>
          </w:r>
          <w:r>
            <w:rPr>
              <w:sz w:val="24"/>
              <w:szCs w:val="24"/>
              <w:lang w:val="en-US"/>
            </w:rPr>
            <w:instrText>cmVmIjoiOCJ9fSx7IiRpZCI6IjQzIiwiJHR5cGUiOiJTd2lzc0FjYWRlbWljLkNpdGF2aS5Mb2NhdGlvbiwgU3dpc3NBY2FkZW1pYy5DaXRhdmkiLCJBZGRyZXNzIjp7IiRpZCI6IjQ0IiwiJHR5cGUiOiJTd2lzc0FjYWRlbWljLkNpdGF2aS5MaW5rZWRSZXNvdXJjZSwgU3dpc3NBY2FkZW1pYy5DaXRhdmkiLCJMaW5rZWRSZXNvdXJjZVR5</w:instrText>
          </w:r>
          <w:r>
            <w:rPr>
              <w:sz w:val="24"/>
              <w:szCs w:val="24"/>
              <w:lang w:val="en-US"/>
            </w:rPr>
            <w:instrText>cGUiOjUsIk9yaWdpbmFsU3RyaW5nIjoiMTAuMTE2Ny9pb3ZzLjE4LTI2NDIyIiwiVXJpU3RyaW5nIjoiaHR0cHM6Ly9kb2kub3JnLzEwLjExNjcvaW92cy4xOC0yNjQyMiIsIkxpbmtlZFJlc291cmNlU3RhdHVzIjo4LCJQcm9wZXJ0aWVzIjp7IiRpZCI6IjQ1IiwiJHR5cGUiOiJTd2lzc0FjYWRlbWljLkNpdGF2aS5MaW5rZWRSZXNvdXJj</w:instrText>
          </w:r>
          <w:r>
            <w:rPr>
              <w:sz w:val="24"/>
              <w:szCs w:val="24"/>
              <w:lang w:val="en-US"/>
            </w:rPr>
            <w:instrText>ZVByb3BlcnRpZXMsIFN3aXNzQWNhZGVtaWMuQ2l0YXZpIn0sIlN5bmNGb2xkZXJUeXBlIjowLCJJc0xvY2FsQ2xvdWRQcm9qZWN0RmlsZUxpbmsiOmZhbHNlLCJJc0Nsb3VkUmVzdG9yZSI6ZmFsc2UsIklzQ2xvdWRDb3B5IjpmYWxzZSwiQXR0YWNobWVudEZvbGRlcldhc0luRmFsbGJhY2tNb2RlIjpmYWxzZX0sIkFubm90YXRpb25zIjpb</w:instrText>
          </w:r>
          <w:r>
            <w:rPr>
              <w:sz w:val="24"/>
              <w:szCs w:val="24"/>
              <w:lang w:val="en-US"/>
            </w:rPr>
            <w:instrText>XSwiTG9jYXRpb25UeXBlIjowLCJNaXJyb3JzUmVmZXJlbmNlUHJvcGVydHlJZCI6MTI4LCJDcmVhdGVkQnkiOiJfSmVubnkiLCJDcmVhdGVkT24iOiIyMDIyLTA3LTE4VDEwOjEzOjE0IiwiTW9kaWZpZWRCeSI6Il9KZW5ueSIsIklkIjoiODg1ZTVmMTUtOTRiMS00MjcwLTg0YzktZTZiYjgzZjgxODY4IiwiTW9kaWZpZWRPbiI6IjIwMjIt</w:instrText>
          </w:r>
          <w:r>
            <w:rPr>
              <w:sz w:val="24"/>
              <w:szCs w:val="24"/>
              <w:lang w:val="en-US"/>
            </w:rPr>
            <w:instrText>MDctMThUMTA6MTM6MTQiLCJQcm9qZWN0Ijp7IiRyZWYiOiI4In19XSwiTnVtYmVyIjoiNSIsIk9yZ2FuaXphdGlvbnMiOltdLCJPdGhlcnNJbnZvbHZlZCI6W10sIlBhZ2VSYW5nZSI6IjxzcD5cclxuICA8bj4xNDcwPC9uPlxyXG4gIDxpbj50cnVlPC9pbj5cclxuICA8b3M+MTQ3MDwvb3M+XHJcbiAgPHBzPjE0NzA8L3BzPlxyXG48L3Nw</w:instrText>
          </w:r>
          <w:r>
            <w:rPr>
              <w:sz w:val="24"/>
              <w:szCs w:val="24"/>
              <w:lang w:val="en-US"/>
            </w:rPr>
            <w:instrText>PlxyXG48ZXA+XHJcbiAgPG4+MTQ3Nzwvbj5cclxuICA8aW4+dHJ1ZTwvaW4+XHJcbiAgPG9zPjE0Nzc8L29zPlxyXG4gIDxwcz4xNDc3PC9wcz5cclxuPC9lcD5cclxuPG9zPjE0NzAtMTQ3Nzwvb3M+IiwiUGVyaW9kaWNhbCI6eyIkaWQiOiI0NiIsIiR0eXBlIjoiU3dpc3NBY2FkZW1pYy5DaXRhdmkuUGVyaW9kaWNhbCwgU3dpc3NBY2Fk</w:instrText>
          </w:r>
          <w:r>
            <w:rPr>
              <w:sz w:val="24"/>
              <w:szCs w:val="24"/>
              <w:lang w:val="en-US"/>
            </w:rPr>
            <w:instrText>ZW1pYy5DaXRhdmkiLCJFaXNzbiI6IjE1NTItNTc4MyIsIk5hbWUiOiJJbnZlc3RpZ2F0aXZlIG9waHRoYWxtb2xvZ3kgJiB2aXN1YWwgc2NpZW5jZSIsIlBhZ2luYXRpb24iOjAsIlByb3RlY3RlZCI6ZmFsc2UsIlVzZXJBYmJyZXZpYXRpb24xIjoiSW52ZXN0IE9waHRoYWxtb2wgVmlzIFNjaSIsIkNyZWF0ZWRCeSI6Il9KZW5ueSIsIkNy</w:instrText>
          </w:r>
          <w:r>
            <w:rPr>
              <w:sz w:val="24"/>
              <w:szCs w:val="24"/>
              <w:lang w:val="en-US"/>
            </w:rPr>
            <w:instrText>ZWF0ZWRPbiI6IjIwMjItMDctMThUMTA6MTM6MTQiLCJNb2RpZmllZEJ5IjoiX0plbm55IiwiSWQiOiIwYjllMmMwMC04MTNmLTQzMWEtYTRjOS1iZTQyMTY3ZmMxNWMiLCJNb2RpZmllZE9uIjoiMjAyMi0wNy0xOFQxMDoxMzoxNCIsIlByb2plY3QiOnsiJHJlZiI6IjgifX0sIlBtY0lkIjoiUE1DNjczNjM0MyIsIlB1Ymxpc2hlcnMiOltd</w:instrText>
          </w:r>
          <w:r>
            <w:rPr>
              <w:sz w:val="24"/>
              <w:szCs w:val="24"/>
              <w:lang w:val="en-US"/>
            </w:rPr>
            <w:instrText>LCJQdWJNZWRJZCI6IjMwOTczNTc1IiwiUXVvdGF0aW9ucyI6W10sIlJhdGluZyI6MCwiUmVmZXJlbmNlVHlwZSI6IkpvdXJuYWxBcnRpY2xlIiwiU2hvcnRUaXRsZSI6IkJyb3duLCBCYWxsIGV0IGFsLiAyMDE5IOKAkyBUaGUgQ29tbW9uIEFudGlkaWFiZXRpYyBEcnVnIE1ldGZvcm1pbiIsIlNob3J0VGl0bGVVcGRhdGVUeXBlIjowLCJT</w:instrText>
          </w:r>
          <w:r>
            <w:rPr>
              <w:sz w:val="24"/>
              <w:szCs w:val="24"/>
              <w:lang w:val="en-US"/>
            </w:rPr>
            <w:instrText>b3VyY2VPZkJpYmxpb2dyYXBoaWNJbmZvcm1hdGlvbiI6IlB1Yk1lZCIsIlN0YXRpY0lkcyI6WyIzMzQwMTlkMi0wZWM1LTQ5NjctYjMxZS04YTExOGI1M2Y2ZDYiXSwiVGFibGVPZkNvbnRlbnRzQ29tcGxleGl0eSI6MCwiVGFibGVPZkNvbnRlbnRzU291cmNlVGV4dEZvcm1hdCI6MCwiVGFza3MiOltdLCJUaXRsZSI6IlRoZSBDb21tb24g</w:instrText>
          </w:r>
          <w:r>
            <w:rPr>
              <w:sz w:val="24"/>
              <w:szCs w:val="24"/>
              <w:lang w:val="en-US"/>
            </w:rPr>
            <w:instrText>QW50aWRpYWJldGljIERydWcgTWV0Zm9ybWluIFJlZHVjZXMgT2RkcyBvZiBEZXZlbG9waW5nIEFnZS1SZWxhdGVkIE1hY3VsYXIgRGVnZW5lcmF0aW9uIiwiVHJhbnNsYXRvcnMiOltdLCJWb2x1bWUiOiI2MCIsIlllYXIiOiIyMDE5IiwiWWVhclJlc29sdmVkIjoiMjAxOSIsIkNyZWF0ZWRCeSI6Il9KZW5ueSIsIkNyZWF0ZWRPbiI6IjIw</w:instrText>
          </w:r>
          <w:r>
            <w:rPr>
              <w:sz w:val="24"/>
              <w:szCs w:val="24"/>
              <w:lang w:val="en-US"/>
            </w:rPr>
            <w:instrText>MjItMDctMThUMTA6MTM6MTQiLCJNb2RpZmllZEJ5IjoiX0plbm55IiwiSWQiOiI2MTRjYmRjNC00MDk5LTRhMGUtYWQzNi1hZmRjMzg4Y2I2YzciLCJNb2RpZmllZE9uIjoiMjAyMi0xMC0zMVQwODoxNjoyNSIsIlByb2plY3QiOnsiJHJlZiI6IjgifX0sIlVzZU51bWJlcmluZ1R5cGVPZlBhcmVudERvY3VtZW50IjpmYWxzZX0seyIkaWQi</w:instrText>
          </w:r>
          <w:r>
            <w:rPr>
              <w:sz w:val="24"/>
              <w:szCs w:val="24"/>
              <w:lang w:val="en-US"/>
            </w:rPr>
            <w:instrText>OiI0NyIsIiR0eXBlIjoiU3dpc3NBY2FkZW1pYy5DaXRhdmkuQ2l0YXRpb25zLldvcmRQbGFjZWhvbGRlckVudHJ5LCBTd2lzc0FjYWRlbWljLkNpdGF2aSIsIklkIjoiMDMwN2VhOGUtOTY1MS00MDQ0LWFjMmItMjg3NmY4MGIwYjJmIiwiUmFuZ2VTdGFydCI6MywiUmFuZ2VMZW5ndGgiOjQsIlJlZmVyZW5jZUlkIjoiN2MzNTc1YmUtYTRj</w:instrText>
          </w:r>
          <w:r>
            <w:rPr>
              <w:sz w:val="24"/>
              <w:szCs w:val="24"/>
              <w:lang w:val="en-US"/>
            </w:rPr>
            <w:instrText>Zi00YmQ2LTg4YzEtOTRlOTVhYzFiZjdmIiwiUGFnZVJhbmdlIjp7IiRpZCI6IjQ4IiwiJHR5cGUiOiJTd2lzc0FjYWRlbWljLlBhZ2VSYW5nZSwgU3dpc3NBY2FkZW1pYyIsIkVuZFBhZ2UiOnsiJGlkIjoiNDkiLCIkdHlwZSI6IlN3aXNzQWNhZGVtaWMuUGFnZU51bWJlciwgU3dpc3NBY2FkZW1pYyIsIklzRnVsbHlOdW1lcmljIjpmYWxz</w:instrText>
          </w:r>
          <w:r>
            <w:rPr>
              <w:sz w:val="24"/>
              <w:szCs w:val="24"/>
              <w:lang w:val="en-US"/>
            </w:rPr>
            <w:instrText>ZSwiTnVtYmVyaW5nVHlwZSI6MCwiTnVtZXJhbFN5c3RlbSI6MH0sIk51bWJlcmluZ1R5cGUiOjAsIk51bWVyYWxTeXN0ZW0iOjAsIlN0YXJ0UGFnZSI6eyIkaWQiOiI1MCIsIiR0eXBlIjoiU3dpc3NBY2FkZW1pYy5QYWdlTnVtYmVyLCBTd2lzc0FjYWRlbWljIiwiSXNGdWxseU51bWVyaWMiOmZhbHNlLCJOdW1iZXJpbmdUeXBlIjowLCJO</w:instrText>
          </w:r>
          <w:r>
            <w:rPr>
              <w:sz w:val="24"/>
              <w:szCs w:val="24"/>
              <w:lang w:val="en-US"/>
            </w:rPr>
            <w:instrText>dW1lcmFsU3lzdGVtIjowfX0sIlJlZmVyZW5jZSI6eyIkaWQiOiI1MSIsIiR0eXBlIjoiU3dpc3NBY2FkZW1pYy5DaXRhdmkuUmVmZXJlbmNlLCBTd2lzc0FjYWRlbWljLkNpdGF2aSIsIkFic3RyYWN0Q29tcGxleGl0eSI6MCwiQWJzdHJhY3RTb3VyY2VUZXh0Rm9ybWF0IjowLCJBdXRob3JzIjpbeyIkaWQiOiI1MiIsIiR0eXBlIjoiU3dp</w:instrText>
          </w:r>
          <w:r>
            <w:rPr>
              <w:sz w:val="24"/>
              <w:szCs w:val="24"/>
              <w:lang w:val="en-US"/>
            </w:rPr>
            <w:instrText>c3NBY2FkZW1pYy5DaXRhdmkuUGVyc29uLCBTd2lzc0FjYWRlbWljLkNpdGF2aSIsIkZpcnN0TmFtZSI6Ikh5ZXN1bmciLCJMYXN0TmFtZSI6IkxlZSIsIlByb3RlY3RlZCI6ZmFsc2UsIlNleCI6MCwiQ3JlYXRlZEJ5IjoiX0plbm55IiwiQ3JlYXRlZE9uIjoiMjAyMi0wNy0xOFQxMDoxMzoxNCIsIk1vZGlmaWVkQnkiOiJfSmVubnkiLCJJ</w:instrText>
          </w:r>
          <w:r>
            <w:rPr>
              <w:sz w:val="24"/>
              <w:szCs w:val="24"/>
              <w:lang w:val="en-US"/>
            </w:rPr>
            <w:instrText>ZCI6IjdjNDVhNTk0LTEzOTctNGE3NS1hZTQ3LWJjNmNiNjY2YmM0ZSIsIk1vZGlmaWVkT24iOiIyMDIyLTA3LTE4VDEwOjEzOjE0IiwiUHJvamVjdCI6eyIkcmVmIjoiOCJ9fSx7IiRpZCI6IjUzIiwiJHR5cGUiOiJTd2lzc0FjYWRlbWljLkNpdGF2aS5QZXJzb24sIFN3aXNzQWNhZGVtaWMuQ2l0YXZpIiwiRmlyc3ROYW1lIjoiSGEiLCJM</w:instrText>
          </w:r>
          <w:r>
            <w:rPr>
              <w:sz w:val="24"/>
              <w:szCs w:val="24"/>
              <w:lang w:val="en-US"/>
            </w:rPr>
            <w:instrText>YXN0TmFtZSI6Ikplb24iLCJNaWRkbGVOYW1lIjoiTGltIiwiUHJvdGVjdGVkIjpmYWxzZSwiU2V4IjoxLCJDcmVhdGVkQnkiOiJfSmVubnkiLCJDcmVhdGVkT24iOiIyMDIyLTA3LTE4VDEwOjEzOjE0IiwiTW9kaWZpZWRCeSI6Il9KZW5ueSIsIklkIjoiNDdiZDUzMTctMmJjMy00NjlhLWExYzYtN2EwN2ZkMDNmZjg0IiwiTW9kaWZpZWRP</w:instrText>
          </w:r>
          <w:r>
            <w:rPr>
              <w:sz w:val="24"/>
              <w:szCs w:val="24"/>
              <w:lang w:val="en-US"/>
            </w:rPr>
            <w:instrText>biI6IjIwMjItMDctMThUMTA6MTM6MTQiLCJQcm9qZWN0Ijp7IiRyZWYiOiI4In19LHsiJGlkIjoiNTQiLCIkdHlwZSI6IlN3aXNzQWNhZGVtaWMuQ2l0YXZpLlBlcnNvbiwgU3dpc3NBY2FkZW1pYy5DaXRhdmkiLCJGaXJzdE5hbWUiOiJTYW5nIiwiTGFzdE5hbWUiOiJQYXJrIiwiTWlkZGxlTmFtZSI6Ikp1biIsIlByb3RlY3RlZCI6ZmFs</w:instrText>
          </w:r>
          <w:r>
            <w:rPr>
              <w:sz w:val="24"/>
              <w:szCs w:val="24"/>
              <w:lang w:val="en-US"/>
            </w:rPr>
            <w:instrText>c2UsIlNleCI6MCwiQ3JlYXRlZEJ5IjoiX0plbm55IiwiQ3JlYXRlZE9uIjoiMjAyMi0wNy0xOFQxMDoxMzoxNCIsIk1vZGlmaWVkQnkiOiJfSmVubnkiLCJJZCI6IjNiYTg5YjE4LTFiYzUtNDk0ZC04MTk4LWJmYmYxMWM0NWM4OCIsIk1vZGlmaWVkT24iOiIyMDIyLTA3LTE4VDEwOjEzOjE0IiwiUHJvamVjdCI6eyIkcmVmIjoiOCJ9fSx7</w:instrText>
          </w:r>
          <w:r>
            <w:rPr>
              <w:sz w:val="24"/>
              <w:szCs w:val="24"/>
              <w:lang w:val="en-US"/>
            </w:rPr>
            <w:instrText>IiRpZCI6IjU1IiwiJHR5cGUiOiJTd2lzc0FjYWRlbWljLkNpdGF2aS5QZXJzb24sIFN3aXNzQWNhZGVtaWMuQ2l0YXZpIiwiRmlyc3ROYW1lIjoiSnUiLCJMYXN0TmFtZSI6IlNoaW4iLCJNaWRkbGVOYW1lIjoiWW91bmciLCJQcm90ZWN0ZWQiOmZhbHNlLCJTZXgiOjEsIkNyZWF0ZWRCeSI6Il9KZW5ueSIsIkNyZWF0ZWRPbiI6IjIwMjIt</w:instrText>
          </w:r>
          <w:r>
            <w:rPr>
              <w:sz w:val="24"/>
              <w:szCs w:val="24"/>
              <w:lang w:val="en-US"/>
            </w:rPr>
            <w:instrText>MDctMThUMTA6MTM6MTQiLCJNb2RpZmllZEJ5IjoiX0plbm55IiwiSWQiOiI3MDlmYjY1Ny05OTU5LTQwMmMtYjk2NS00N2U5OGE1NTEyMTEiLCJNb2RpZmllZE9uIjoiMjAyMi0wNy0xOFQxMDoxMzoxNCIsIlByb2plY3QiOnsiJHJlZiI6IjgifX1dLCJDaXRhdGlvbktleVVwZGF0ZVR5cGUiOjAsIkNvbGxhYm9yYXRvcnMiOltdLCJDb3Zl</w:instrText>
          </w:r>
          <w:r>
            <w:rPr>
              <w:sz w:val="24"/>
              <w:szCs w:val="24"/>
              <w:lang w:val="en-US"/>
            </w:rPr>
            <w:instrText>clBhdGgiOnsiJGlkIjoiNTYiLCIkdHlwZSI6IlN3aXNzQWNhZGVtaWMuQ2l0YXZpLkxpbmtlZFJlc291cmNlLCBTd2lzc0FjYWRlbWljLkNpdGF2aSIsIkxpbmtlZFJlc291cmNlVHlwZSI6MSwiVXJpU3RyaW5nIjoiTGVlLCBKZW9uIGV0IGFsIDIwMTkgLSBFZmZlY3Qgb2YgU3RhdGlucy5qcGciLCJMaW5rZWRSZXNvdXJjZVN0YXR1cyI6</w:instrText>
          </w:r>
          <w:r>
            <w:rPr>
              <w:sz w:val="24"/>
              <w:szCs w:val="24"/>
              <w:lang w:val="en-US"/>
            </w:rPr>
            <w:instrText>OCwiUHJvcGVydGllcyI6eyIkaWQiOiI1NyIsIiR0eXBlIjoiU3dpc3NBY2FkZW1pYy5DaXRhdmkuTGlua2VkUmVzb3VyY2VQcm9wZXJ0aWVzLCBTd2lzc0FjYWRlbWljLkNpdGF2aSJ9LCJTeW5jRm9sZGVyVHlwZSI6MCwiSXNMb2NhbENsb3VkUHJvamVjdEZpbGVMaW5rIjpmYWxzZSwiSXNDbG91ZFJlc3RvcmUiOmZhbHNlLCJJc0Nsb3Vk</w:instrText>
          </w:r>
          <w:r>
            <w:rPr>
              <w:sz w:val="24"/>
              <w:szCs w:val="24"/>
              <w:lang w:val="en-US"/>
            </w:rPr>
            <w:instrText>Q29weSI6ZmFsc2UsIkF0dGFjaG1lbnRGb2xkZXJXYXNJbkZhbGxiYWNrTW9kZSI6ZmFsc2V9LCJEb2kiOiIxMC4zMzQ5L3ltai4yMDE5LjYwLjcuNjc5IiwiRWRpdG9ycyI6W10sIkV2YWx1YXRpb25Db21wbGV4aXR5IjowLCJFdmFsdWF0aW9uU291cmNlVGV4dEZvcm1hdCI6MCwiR3JvdXBzIjpbXSwiSGFzTGFiZWwxIjpmYWxzZSwiSGFz</w:instrText>
          </w:r>
          <w:r>
            <w:rPr>
              <w:sz w:val="24"/>
              <w:szCs w:val="24"/>
              <w:lang w:val="en-US"/>
            </w:rPr>
            <w:instrText>TGFiZWwyIjpmYWxzZSwiS2V5d29yZHMiOltdLCJMYW5ndWFnZSI6ImVuZyIsIkxhbmd1YWdlQ29kZSI6ImVuIiwiTG9jYXRpb25zIjpbeyIkaWQiOiI1OCIsIiR0eXBlIjoiU3dpc3NBY2FkZW1pYy5DaXRhdmkuTG9jYXRpb24sIFN3aXNzQWNhZGVtaWMuQ2l0YXZpIiwiQWRkcmVzcyI6eyIkaWQiOiI1OSIsIiR0eXBlIjoiU3dpc3NBY2Fk</w:instrText>
          </w:r>
          <w:r>
            <w:rPr>
              <w:sz w:val="24"/>
              <w:szCs w:val="24"/>
              <w:lang w:val="en-US"/>
            </w:rPr>
            <w:instrText>ZW1pYy5DaXRhdmkuTGlua2VkUmVzb3VyY2UsIFN3aXNzQWNhZGVtaWMuQ2l0YXZpIiwiTGlua2VkUmVzb3VyY2VUeXBlIjo1LCJPcmlnaW5hbFN0cmluZyI6IjEwLjMzNDkveW1qLjIwMTkuNjAuNy42NzkiLCJVcmlTdHJpbmciOiJodHRwczovL2RvaS5vcmcvMTAuMzM0OS95bWouMjAxOS42MC43LjY3OSIsIkxpbmtlZFJlc291cmNlU3Rh</w:instrText>
          </w:r>
          <w:r>
            <w:rPr>
              <w:sz w:val="24"/>
              <w:szCs w:val="24"/>
              <w:lang w:val="en-US"/>
            </w:rPr>
            <w:instrText>dHVzIjo4LCJQcm9wZXJ0aWVzIjp7IiRpZCI6IjYwIiwiJHR5cGUiOiJTd2lzc0FjYWRlbWljLkNpdGF2aS5MaW5rZWRSZXNvdXJjZVByb3BlcnRpZXMsIFN3aXNzQWNhZGVtaWMuQ2l0YXZpIn0sIlN5bmNGb2xkZXJUeXBlIjowLCJJc0xvY2FsQ2xvdWRQcm9qZWN0RmlsZUxpbmsiOmZhbHNlLCJJc0Nsb3VkUmVzdG9yZSI6ZmFsc2UsIklz</w:instrText>
          </w:r>
          <w:r>
            <w:rPr>
              <w:sz w:val="24"/>
              <w:szCs w:val="24"/>
              <w:lang w:val="en-US"/>
            </w:rPr>
            <w:instrText>Q2xvdWRDb3B5IjpmYWxzZSwiQXR0YWNobWVudEZvbGRlcldhc0luRmFsbGJhY2tNb2RlIjpmYWxzZX0sIkFubm90YXRpb25zIjpbXSwiTG9jYXRpb25UeXBlIjowLCJNaXJyb3JzUmVmZXJlbmNlUHJvcGVydHlJZCI6MTI4LCJDcmVhdGVkQnkiOiJfSmVubnkiLCJDcmVhdGVkT24iOiIyMDIyLTA3LTE4VDEwOjEzOjE0IiwiTW9kaWZpZWRC</w:instrText>
          </w:r>
          <w:r>
            <w:rPr>
              <w:sz w:val="24"/>
              <w:szCs w:val="24"/>
              <w:lang w:val="en-US"/>
            </w:rPr>
            <w:instrText>eSI6Il9KZW5ueSIsIklkIjoiYzQxNjAwOWItZjgwOS00NjhkLWFmZGYtOTRmYjY5ZTViOThmIiwiTW9kaWZpZWRPbiI6IjIwMjItMDctMThUMTA6MTM6MTQiLCJQcm9qZWN0Ijp7IiRyZWYiOiI4In19LHsiJGlkIjoiNjEiLCIkdHlwZSI6IlN3aXNzQWNhZGVtaWMuQ2l0YXZpLkxvY2F0aW9uLCBTd2lzc0FjYWRlbWljLkNpdGF2aSIsIkFk</w:instrText>
          </w:r>
          <w:r>
            <w:rPr>
              <w:sz w:val="24"/>
              <w:szCs w:val="24"/>
              <w:lang w:val="en-US"/>
            </w:rPr>
            <w:instrText>ZHJlc3MiOnsiJGlkIjoiNjIiLCIkdHlwZSI6IlN3aXNzQWNhZGVtaWMuQ2l0YXZpLkxpbmtlZFJlc291cmNlLCBTd2lzc0FjYWRlbWljLkNpdGF2aSIsIkxpbmtlZFJlc291cmNlVHlwZSI6NSwiT3JpZ2luYWxTdHJpbmciOiJQTUM2NTk3NDYyIiwiVXJpU3RyaW5nIjoiaHR0cHM6Ly93d3cubmNiaS5ubG0ubmloLmdvdi9wbWMvYXJ0aWNs</w:instrText>
          </w:r>
          <w:r>
            <w:rPr>
              <w:sz w:val="24"/>
              <w:szCs w:val="24"/>
              <w:lang w:val="en-US"/>
            </w:rPr>
            <w:instrText>ZXMvUE1DNjU5NzQ2MiIsIkxpbmtlZFJlc291cmNlU3RhdHVzIjo4LCJQcm9wZXJ0aWVzIjp7IiRpZCI6IjYzIiwiJHR5cGUiOiJTd2lzc0FjYWRlbWljLkNpdGF2aS5MaW5rZWRSZXNvdXJjZVByb3BlcnRpZXMsIFN3aXNzQWNhZGVtaWMuQ2l0YXZpIn0sIlN5bmNGb2xkZXJUeXBlIjowLCJJc0xvY2FsQ2xvdWRQcm9qZWN0RmlsZUxpbmsi</w:instrText>
          </w:r>
          <w:r>
            <w:rPr>
              <w:sz w:val="24"/>
              <w:szCs w:val="24"/>
              <w:lang w:val="en-US"/>
            </w:rPr>
            <w:instrText>OmZhbHNlLCJJc0Nsb3VkUmVzdG9yZSI6ZmFsc2UsIklzQ2xvdWRDb3B5IjpmYWxzZSwiQXR0YWNobWVudEZvbGRlcldhc0luRmFsbGJhY2tNb2RlIjpmYWxzZX0sIkFubm90YXRpb25zIjpbXSwiTG9jYXRpb25UeXBlIjowLCJNaXJyb3JzUmVmZXJlbmNlUHJvcGVydHlJZCI6MjA4LCJDcmVhdGVkQnkiOiJfSmVubnkiLCJDcmVhdGVkT24i</w:instrText>
          </w:r>
          <w:r>
            <w:rPr>
              <w:sz w:val="24"/>
              <w:szCs w:val="24"/>
              <w:lang w:val="en-US"/>
            </w:rPr>
            <w:instrText>OiIyMDIyLTA3LTE4VDEwOjEzOjE0IiwiTW9kaWZpZWRCeSI6Il9KZW5ueSIsIklkIjoiNjYyYmQ0NTMtZjBiMC00ZmY2LThkYzEtNDE1YTM1NjQzM2MxIiwiTW9kaWZpZWRPbiI6IjIwMjItMDctMThUMTA6MTM6MTQiLCJQcm9qZWN0Ijp7IiRyZWYiOiI4In19LHsiJGlkIjoiNjQiLCIkdHlwZSI6IlN3aXNzQWNhZGVtaWMuQ2l0YXZpLkxv</w:instrText>
          </w:r>
          <w:r>
            <w:rPr>
              <w:sz w:val="24"/>
              <w:szCs w:val="24"/>
              <w:lang w:val="en-US"/>
            </w:rPr>
            <w:instrText>Y2F0aW9uLCBTd2lzc0FjYWRlbWljLkNpdGF2aSIsIkFkZHJlc3MiOnsiJGlkIjoiNjUiLCIkdHlwZSI6IlN3aXNzQWNhZGVtaWMuQ2l0YXZpLkxpbmtlZFJlc291cmNlLCBTd2lzc0FjYWRlbWljLkNpdGF2aSIsIkxpbmtlZFJlc291cmNlVHlwZSI6NSwiT3JpZ2luYWxTdHJpbmciOiIzMTI1MDU4MiIsIlVyaVN0cmluZyI6Imh0dHA6Ly93</w:instrText>
          </w:r>
          <w:r>
            <w:rPr>
              <w:sz w:val="24"/>
              <w:szCs w:val="24"/>
              <w:lang w:val="en-US"/>
            </w:rPr>
            <w:instrText>d3cubmNiaS5ubG0ubmloLmdvdi9wdWJtZWQvMzEyNTA1ODIiLCJMaW5rZWRSZXNvdXJjZVN0YXR1cyI6OCwiUHJvcGVydGllcyI6eyIkaWQiOiI2NiIsIiR0eXBlIjoiU3dpc3NBY2FkZW1pYy5DaXRhdmkuTGlua2VkUmVzb3VyY2VQcm9wZXJ0aWVzLCBTd2lzc0FjYWRlbWljLkNpdGF2aSJ9LCJTeW5jRm9sZGVyVHlwZSI6MCwiSXNMb2Nh</w:instrText>
          </w:r>
          <w:r>
            <w:rPr>
              <w:sz w:val="24"/>
              <w:szCs w:val="24"/>
              <w:lang w:val="en-US"/>
            </w:rPr>
            <w:instrText>bENsb3VkUHJvamVjdEZpbGVMaW5rIjpmYWxzZSwiSXNDbG91ZFJlc3RvcmUiOmZhbHNlLCJJc0Nsb3VkQ29weSI6ZmFsc2UsIkF0dGFjaG1lbnRGb2xkZXJXYXNJbkZhbGxiYWNrTW9kZSI6ZmFsc2V9LCJBbm5vdGF0aW9ucyI6W10sIkxvY2F0aW9uVHlwZSI6MCwiTWlycm9yc1JlZmVyZW5jZVByb3BlcnR5SWQiOjE2NCwiQ3JlYXRlZEJ5</w:instrText>
          </w:r>
          <w:r>
            <w:rPr>
              <w:sz w:val="24"/>
              <w:szCs w:val="24"/>
              <w:lang w:val="en-US"/>
            </w:rPr>
            <w:instrText>IjoiX0plbm55IiwiQ3JlYXRlZE9uIjoiMjAyMi0wNy0xOFQxMDoxMzoxNCIsIk1vZGlmaWVkQnkiOiJfSmVubnkiLCJJZCI6IjIxODhiZmQyLWU2ZmUtNDdlYy04Y2FiLWUxZWNmZTBmMTRlYiIsIk1vZGlmaWVkT24iOiIyMDIyLTA3LTE4VDEwOjEzOjE0IiwiUHJvamVjdCI6eyIkcmVmIjoiOCJ9fV0sIk51bWJlciI6IjciLCJPcmdhbml6</w:instrText>
          </w:r>
          <w:r>
            <w:rPr>
              <w:sz w:val="24"/>
              <w:szCs w:val="24"/>
              <w:lang w:val="en-US"/>
            </w:rPr>
            <w:instrText>YXRpb25zIjpbXSwiT3RoZXJzSW52b2x2ZWQiOltdLCJQYWdlUmFuZ2UiOiI8c3A+XHJcbiAgPG4+Njc5PC9uPlxyXG4gIDxpbj50cnVlPC9pbj5cclxuICA8b3M+Njc5PC9vcz5cclxuICA8cHM+Njc5PC9wcz5cclxuPC9zcD5cclxuPGVwPlxyXG4gIDxuPjY4Njwvbj5cclxuICA8aW4+dHJ1ZTwvaW4+XHJcbiAgPG9zPjY4Njwvb3M+XHJc</w:instrText>
          </w:r>
          <w:r>
            <w:rPr>
              <w:sz w:val="24"/>
              <w:szCs w:val="24"/>
              <w:lang w:val="en-US"/>
            </w:rPr>
            <w:instrText>biAgPHBzPjY4NjwvcHM+XHJcbjwvZXA+XHJcbjxvcz42NzktNjg2PC9vcz4iLCJQZXJpb2RpY2FsIjp7IiRpZCI6IjY3IiwiJHR5cGUiOiJTd2lzc0FjYWRlbWljLkNpdGF2aS5QZXJpb2RpY2FsLCBTd2lzc0FjYWRlbWljLkNpdGF2aSIsIkVpc3NuIjoiMTk3Ni0yNDM3IiwiTmFtZSI6IllvbnNlaSBtZWRpY2FsIGpvdXJuYWwiLCJQYWdp</w:instrText>
          </w:r>
          <w:r>
            <w:rPr>
              <w:sz w:val="24"/>
              <w:szCs w:val="24"/>
              <w:lang w:val="en-US"/>
            </w:rPr>
            <w:instrText>bmF0aW9uIjowLCJQcm90ZWN0ZWQiOmZhbHNlLCJVc2VyQWJicmV2aWF0aW9uMSI6IllvbnNlaSBNZWQgSiIsIkNyZWF0ZWRCeSI6Il9KZW5ueSIsIkNyZWF0ZWRPbiI6IjIwMjItMDctMThUMTA6MTM6MTQiLCJNb2RpZmllZEJ5IjoiX0plbm55IiwiSWQiOiIzYzQ5OGJiNS02MTQwLTQwZTEtOGFiNS0zZjUwNTBkNmNlMDkiLCJNb2RpZmll</w:instrText>
          </w:r>
          <w:r>
            <w:rPr>
              <w:sz w:val="24"/>
              <w:szCs w:val="24"/>
              <w:lang w:val="en-US"/>
            </w:rPr>
            <w:instrText>ZE9uIjoiMjAyMi0wNy0xOFQxMDoxMzoxNCIsIlByb2plY3QiOnsiJHJlZiI6IjgifX0sIlBtY0lkIjoiUE1DNjU5NzQ2MiIsIlB1Ymxpc2hlcnMiOltdLCJQdWJNZWRJZCI6IjMxMjUwNTgyIiwiUXVvdGF0aW9ucyI6W10sIlJhdGluZyI6MCwiUmVmZXJlbmNlVHlwZSI6IkpvdXJuYWxBcnRpY2xlIiwiU2hvcnRUaXRsZSI6IkxlZSwgSmVv</w:instrText>
          </w:r>
          <w:r>
            <w:rPr>
              <w:sz w:val="24"/>
              <w:szCs w:val="24"/>
              <w:lang w:val="en-US"/>
            </w:rPr>
            <w:instrText>biBldCBhbC4gMjAxOSDigJMgRWZmZWN0IG9mIFN0YXRpbnMiLCJTaG9ydFRpdGxlVXBkYXRlVHlwZSI6MCwiU291cmNlT2ZCaWJsaW9ncmFwaGljSW5mb3JtYXRpb24iOiJQdWJNZWQiLCJTdGF0aWNJZHMiOlsiMzBkYWI1NTktNTcwMy00N2E5LTliZDEtMjJkNDU4ZWYzY2NkIl0sIlRhYmxlT2ZDb250ZW50c0NvbXBsZXhpdHkiOjAsIlRh</w:instrText>
          </w:r>
          <w:r>
            <w:rPr>
              <w:sz w:val="24"/>
              <w:szCs w:val="24"/>
              <w:lang w:val="en-US"/>
            </w:rPr>
            <w:instrText>YmxlT2ZDb250ZW50c1NvdXJjZVRleHRGb3JtYXQiOjAsIlRhc2tzIjpbXSwiVGl0bGUiOiJFZmZlY3Qgb2YgU3RhdGlucywgTWV0Zm9ybWluLCBBbmdpb3RlbnNpbi1Db252ZXJ0aW5nIEVuenltZSBJbmhpYml0b3JzLCBhbmQgQW5naW90ZW5zaW4gSUkgUmVjZXB0b3IgQmxvY2tlcnMgb24gQWdlLVJlbGF0ZWQgTWFjdWxhciBEZWdlbmVy</w:instrText>
          </w:r>
          <w:r>
            <w:rPr>
              <w:sz w:val="24"/>
              <w:szCs w:val="24"/>
              <w:lang w:val="en-US"/>
            </w:rPr>
            <w:instrText>YXRpb24iLCJUcmFuc2xhdG9ycyI6W10sIlZvbHVtZSI6IjYwIiwiWWVhciI6IjIwMTkiLCJZZWFyUmVzb2x2ZWQiOiIyMDE5IiwiQ3JlYXRlZEJ5IjoiX0plbm55IiwiQ3JlYXRlZE9uIjoiMjAyMi0wNy0xOFQxMDoxMzoxNCIsIk1vZGlmaWVkQnkiOiJfSmVubnkiLCJJZCI6IjdjMzU3NWJlLWE0Y2YtNGJkNi04OGMxLTk0ZTk1YWMxYmY3</w:instrText>
          </w:r>
          <w:r>
            <w:rPr>
              <w:sz w:val="24"/>
              <w:szCs w:val="24"/>
              <w:lang w:val="en-US"/>
            </w:rPr>
            <w:instrText>ZiIsIk1vZGlmaWVkT24iOiIyMDIyLTEwLTMxVDA4OjE2OjI1IiwiUHJvamVjdCI6eyIkcmVmIjoiOCJ9fSwiVXNlTnVtYmVyaW5nVHlwZU9mUGFyZW50RG9jdW1lbnQiOmZhbHNlfV0sIkZvcm1hdHRlZFRleHQiOnsiJGlkIjoiNjgiLCJDb3VudCI6MSwiVGV4dFVuaXRzIjpbeyIkaWQiOiI2OSIsIkZvbnRTdHlsZSI6eyIkaWQiOiI3MCIs</w:instrText>
          </w:r>
          <w:r>
            <w:rPr>
              <w:sz w:val="24"/>
              <w:szCs w:val="24"/>
              <w:lang w:val="en-US"/>
            </w:rPr>
            <w:instrText>Ik5ldXRyYWwiOnRydWV9LCJSZWFkaW5nT3JkZXIiOjEsIlRleHQiOiIoNDTigJM0NikifV19LCJUYWciOiJDaXRhdmlQbGFjZWhvbGRlciNhNmY2MmM4MC01MzRlLTQyMGEtOGEzNy0wYTlmYTVlMDQzMWIiLCJUZXh0IjoiKDQ04oCTNDYpIiwiV0FJVmVyc2lvbiI6IjYuMTQuMC4wIn0=}</w:instrText>
          </w:r>
          <w:r>
            <w:rPr>
              <w:sz w:val="24"/>
              <w:szCs w:val="24"/>
              <w:lang w:val="en-US"/>
            </w:rPr>
            <w:fldChar w:fldCharType="separate"/>
          </w:r>
          <w:r>
            <w:rPr>
              <w:sz w:val="24"/>
              <w:szCs w:val="24"/>
              <w:lang w:val="en-US"/>
            </w:rPr>
            <w:t>(44–46)</w:t>
          </w:r>
          <w:r>
            <w:rPr>
              <w:sz w:val="24"/>
              <w:szCs w:val="24"/>
              <w:lang w:val="en-US"/>
            </w:rPr>
            <w:fldChar w:fldCharType="end"/>
          </w:r>
        </w:sdtContent>
      </w:sdt>
      <w:r>
        <w:rPr>
          <w:sz w:val="24"/>
          <w:szCs w:val="24"/>
          <w:lang w:val="en-US"/>
        </w:rPr>
        <w:t xml:space="preserve">. One study examined the association of metformin use with dry AMD only </w:t>
      </w:r>
      <w:sdt>
        <w:sdtPr>
          <w:rPr>
            <w:sz w:val="24"/>
            <w:szCs w:val="24"/>
            <w:lang w:val="en-US"/>
          </w:rPr>
          <w:alias w:val="To edit, see citavi.com/edit"/>
          <w:tag w:val="CitaviPlaceholder#66471b49-ed19-48af-9264-cb47c722dead"/>
          <w:id w:val="-211813616"/>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w:instrText>
          </w:r>
          <w:r>
            <w:rPr>
              <w:sz w:val="24"/>
              <w:szCs w:val="24"/>
              <w:lang w:val="en-US"/>
            </w:rPr>
            <w:instrText>IlN3aXNzQWNhZGVtaWMuQ2l0YXZpLkNpdGF0aW9ucy5Xb3JkUGxhY2Vob2xkZXJFbnRyeSwgU3dpc3NBY2FkZW1pYy5DaXRhdmkiLCJJZCI6ImMwMzFmMjUwLTYyN2YtNGI1ZC1hODM1LWVmMjIyNWY1NzgyZiIsIlJhbmdlTGVuZ3RoIjo0LCJSZWZlcmVuY2VJZCI6ImMwMzI2OWZmLTg2YzgtNDQ0Yi04NDYwLTM4ZjVhNzM1YmNmNiIsIlBh</w:instrText>
          </w:r>
          <w:r>
            <w:rPr>
              <w:sz w:val="24"/>
              <w:szCs w:val="24"/>
              <w:lang w:val="en-US"/>
            </w:rPr>
            <w:instrText>Z2VSYW5nZSI6eyIkaWQiOiIzIiwiJHR5cGUiOiJTd2lzc0FjYWRlbWljLlBhZ2VSYW5nZSwgU3dpc3NBY2FkZW1pYyIsIkVuZFBhZ2UiOnsiJGlkIjoiNCIsIiR0eXBlIjoiU3dpc3NBY2FkZW1pYy5QYWdlTnVtYmVyLCBTd2lzc0FjYWRlbWljIiwiSXNGdWxseU51bWVyaWMiOmZhbHNlLCJOdW1iZXJpbmdUeXBlIjowLCJOdW1lcmFsU3lz</w:instrText>
          </w:r>
          <w:r>
            <w:rPr>
              <w:sz w:val="24"/>
              <w:szCs w:val="24"/>
              <w:lang w:val="en-US"/>
            </w:rPr>
            <w:instrText>dGVtIjowfSwiTnVtYmVyaW5nVHlwZSI6MCwiTnVtZXJhbFN5c3RlbSI6MCwiU3RhcnRQYWdlIjp7IiRpZCI6IjUiLCIkdHlwZSI6IlN3aXNzQWNhZGVtaWMuUGFnZU51bWJlciwgU3dpc3NBY2FkZW1pYyIsIklzRnVsbHlOdW1lcmljIjpmYWxzZSwiTnVtYmVyaW5nVHlwZSI6MCwiTnVtZXJhbFN5c3RlbSI6MH19LCJSZWZlcmVuY2UiOnsi</w:instrText>
          </w:r>
          <w:r>
            <w:rPr>
              <w:sz w:val="24"/>
              <w:szCs w:val="24"/>
              <w:lang w:val="en-US"/>
            </w:rPr>
            <w:instrText>JGlkIjoiNiIsIiR0eXBlIjoiU3dpc3NBY2FkZW1pYy5DaXRhdmkuUmVmZXJlbmNlLCBTd2lzc0FjYWRlbWljLkNpdGF2aSIsIkFic3RyYWN0Q29tcGxleGl0eSI6MCwiQWJzdHJhY3RTb3VyY2VUZXh0Rm9ybWF0IjowLCJBdXRob3JzIjpbeyIkaWQiOiI3IiwiJHR5cGUiOiJTd2lzc0FjYWRlbWljLkNpdGF2aS5QZXJzb24sIFN3aXNzQWNh</w:instrText>
          </w:r>
          <w:r>
            <w:rPr>
              <w:sz w:val="24"/>
              <w:szCs w:val="24"/>
              <w:lang w:val="en-US"/>
            </w:rPr>
            <w:instrText>ZGVtaWMuQ2l0YXZpIiwiRmlyc3ROYW1lIjoiRW1pbHkiLCJMYXN0TmFtZSI6IkV0b24iLCJNaWRkbGVOYW1lIjoiQS4iLCJQcm90ZWN0ZWQiOmZhbHNlLCJTZXgiOjEsIkNyZWF0ZWRCeSI6Il9KZW5ueSIsIkNyZWF0ZWRPbiI6IjIwMjItMDctMThUMTA6MTM6MTQiLCJNb2RpZmllZEJ5IjoiX0plbm55IiwiSWQiOiI0YmYzMzczZi1lY2Iy</w:instrText>
          </w:r>
          <w:r>
            <w:rPr>
              <w:sz w:val="24"/>
              <w:szCs w:val="24"/>
              <w:lang w:val="en-US"/>
            </w:rPr>
            <w:instrText>LTRkNmMtYTVlZS1lZjE5MjUwNDJhMDMiLCJNb2RpZmllZE9uIjoiMjAyMi0wNy0xOFQxMDoxMzoxNCIsIlByb2plY3QiOnsiJGlkIjoiOCIsIiR0eXBlIjoiU3dpc3NBY2FkZW1pYy5DaXRhdmkuUHJvamVjdCwgU3dpc3NBY2FkZW1pYy5DaXRhdmkifX0seyIkaWQiOiI5IiwiJHR5cGUiOiJTd2lzc0FjYWRlbWljLkNpdGF2aS5QZXJzb24s</w:instrText>
          </w:r>
          <w:r>
            <w:rPr>
              <w:sz w:val="24"/>
              <w:szCs w:val="24"/>
              <w:lang w:val="en-US"/>
            </w:rPr>
            <w:instrText>IFN3aXNzQWNhZGVtaWMuQ2l0YXZpIiwiRmlyc3ROYW1lIjoiVGhvbWFzIiwiTGFzdE5hbWUiOiJXdWJiZW4iLCJNaWRkbGVOYW1lIjoiSi4iLCJQcm90ZWN0ZWQiOmZhbHNlLCJTZXgiOjIsIkNyZWF0ZWRCeSI6Il9KZW5ueSIsIkNyZWF0ZWRPbiI6IjIwMjItMDctMThUMTA6MTM6MTQiLCJNb2RpZmllZEJ5IjoiX0plbm55IiwiSWQiOiI5</w:instrText>
          </w:r>
          <w:r>
            <w:rPr>
              <w:sz w:val="24"/>
              <w:szCs w:val="24"/>
              <w:lang w:val="en-US"/>
            </w:rPr>
            <w:instrText>YTkwNjllMC0wNjVkLTRlNTEtODViYy0zYzY4MmYzMTRmYWUiLCJNb2RpZmllZE9uIjoiMjAyMi0wNy0xOFQxMDoxMzoxNCIsIlByb2plY3QiOnsiJHJlZiI6IjgifX0seyIkaWQiOiIxMCIsIiR0eXBlIjoiU3dpc3NBY2FkZW1pYy5DaXRhdmkuUGVyc29uLCBTd2lzc0FjYWRlbWljLkNpdGF2aSIsIkZpcnN0TmFtZSI6IkNhZ3JpIiwiTGFz</w:instrText>
          </w:r>
          <w:r>
            <w:rPr>
              <w:sz w:val="24"/>
              <w:szCs w:val="24"/>
              <w:lang w:val="en-US"/>
            </w:rPr>
            <w:instrText>dE5hbWUiOiJCZXNpcmxpIiwiTWlkZGxlTmFtZSI6IkcuIiwiUHJvdGVjdGVkIjpmYWxzZSwiU2V4IjowLCJDcmVhdGVkQnkiOiJfSmVubnkiLCJDcmVhdGVkT24iOiIyMDIyLTA3LTE4VDEwOjEzOjE0IiwiTW9kaWZpZWRCeSI6Il9KZW5ueSIsIklkIjoiZTYzYmVlNGYtZjAyYy00MmJkLWE3MWMtYWFmMzQxZjAzYTAwIiwiTW9kaWZpZWRP</w:instrText>
          </w:r>
          <w:r>
            <w:rPr>
              <w:sz w:val="24"/>
              <w:szCs w:val="24"/>
              <w:lang w:val="en-US"/>
            </w:rPr>
            <w:instrText>biI6IjIwMjItMDctMThUMTA6MTM6MTQiLCJQcm9qZWN0Ijp7IiRyZWYiOiI4In19LHsiJGlkIjoiMTEiLCIkdHlwZSI6IlN3aXNzQWNhZGVtaWMuQ2l0YXZpLlBlcnNvbiwgU3dpc3NBY2FkZW1pYy5DaXRhdmkiLCJGaXJzdE5hbWUiOiJQZWl5aW5nIiwiTGFzdE5hbWUiOiJIdWEiLCJQcm90ZWN0ZWQiOmZhbHNlLCJTZXgiOjAsIkNyZWF0</w:instrText>
          </w:r>
          <w:r>
            <w:rPr>
              <w:sz w:val="24"/>
              <w:szCs w:val="24"/>
              <w:lang w:val="en-US"/>
            </w:rPr>
            <w:instrText>ZWRCeSI6Il9KZW5ueSIsIkNyZWF0ZWRPbiI6IjIwMjItMDctMThUMTA6MTM6MTQiLCJNb2RpZmllZEJ5IjoiX0plbm55IiwiSWQiOiI4NGE3YjU1Ni0wNmRiLTRiNmQtOTIzOC03MjhlM2I1ZjNmZDciLCJNb2RpZmllZE9uIjoiMjAyMi0wNy0xOFQxMDoxMzoxNCIsIlByb2plY3QiOnsiJHJlZiI6IjgifX0seyIkaWQiOiIxMiIsIiR0eXBl</w:instrText>
          </w:r>
          <w:r>
            <w:rPr>
              <w:sz w:val="24"/>
              <w:szCs w:val="24"/>
              <w:lang w:val="en-US"/>
            </w:rPr>
            <w:instrText>IjoiU3dpc3NBY2FkZW1pYy5DaXRhdmkuUGVyc29uLCBTd2lzc0FjYWRlbWljLkNpdGF2aSIsIkZpcnN0TmFtZSI6IkJyZW5kYW4iLCJMYXN0TmFtZSI6Ik1jR2VlaGFuIiwiUHJvdGVjdGVkIjpmYWxzZSwiU2V4IjoyLCJDcmVhdGVkQnkiOiJfSmVubnkiLCJDcmVhdGVkT24iOiIyMDIyLTA3LTE4VDEwOjEzOjE0IiwiTW9kaWZpZWRCeSI6</w:instrText>
          </w:r>
          <w:r>
            <w:rPr>
              <w:sz w:val="24"/>
              <w:szCs w:val="24"/>
              <w:lang w:val="en-US"/>
            </w:rPr>
            <w:instrText>Il9KZW5ueSIsIklkIjoiZDUwZTRhMWQtMmE1MS00YmRiLTllYzEtM2ZjNjI3MzEwOTJjIiwiTW9kaWZpZWRPbiI6IjIwMjItMDctMThUMTA6MTM6MTQiLCJQcm9qZWN0Ijp7IiRyZWYiOiI4In19LHsiJGlkIjoiMTMiLCIkdHlwZSI6IlN3aXNzQWNhZGVtaWMuQ2l0YXZpLlBlcnNvbiwgU3dpc3NBY2FkZW1pYy5DaXRhdmkiLCJGaXJzdE5h</w:instrText>
          </w:r>
          <w:r>
            <w:rPr>
              <w:sz w:val="24"/>
              <w:szCs w:val="24"/>
              <w:lang w:val="en-US"/>
            </w:rPr>
            <w:instrText>bWUiOiJCcmlhbiIsIkxhc3ROYW1lIjoiVmFuZGVyQmVlayIsIk1pZGRsZU5hbWUiOiJMLiIsIlByb3RlY3RlZCI6ZmFsc2UsIlNleCI6MiwiQ3JlYXRlZEJ5IjoiX0plbm55IiwiQ3JlYXRlZE9uIjoiMjAyMi0wNy0xOFQxMDoxMzoxNCIsIk1vZGlmaWVkQnkiOiJfSmVubnkiLCJJZCI6ImRjMjdiYjZhLTNiZGItNGE5Ny05MzMyLTk4N2E4</w:instrText>
          </w:r>
          <w:r>
            <w:rPr>
              <w:sz w:val="24"/>
              <w:szCs w:val="24"/>
              <w:lang w:val="en-US"/>
            </w:rPr>
            <w:instrText>MDY3YzY4ZSIsIk1vZGlmaWVkT24iOiIyMDIyLTA3LTE4VDEwOjEzOjE0IiwiUHJvamVjdCI6eyIkcmVmIjoiOCJ9fV0sIkNpdGF0aW9uS2V5VXBkYXRlVHlwZSI6MCwiQ29sbGFib3JhdG9ycyI6W10sIkNvdmVyUGF0aCI6eyIkaWQiOiIxNCIsIiR0eXBlIjoiU3dpc3NBY2FkZW1pYy5DaXRhdmkuTGlua2VkUmVzb3VyY2UsIFN3aXNzQWNh</w:instrText>
          </w:r>
          <w:r>
            <w:rPr>
              <w:sz w:val="24"/>
              <w:szCs w:val="24"/>
              <w:lang w:val="en-US"/>
            </w:rPr>
            <w:instrText>ZGVtaWMuQ2l0YXZpIiwiTGlua2VkUmVzb3VyY2VUeXBlIjoxLCJVcmlTdHJpbmciOiJFdG9uLCBXdWJiZW4gZXQgYWwgMjAyMiAtIEFzc29jaWF0aW9uIG9mIG1ldGZvcm1pbiBhbmQgZGV2ZWxvcG1lbnQuanBnIiwiTGlua2VkUmVzb3VyY2VTdGF0dXMiOjgsIlByb3BlcnRpZXMiOnsiJGlkIjoiMTUiLCIkdHlwZSI6IlN3aXNzQWNhZGVt</w:instrText>
          </w:r>
          <w:r>
            <w:rPr>
              <w:sz w:val="24"/>
              <w:szCs w:val="24"/>
              <w:lang w:val="en-US"/>
            </w:rPr>
            <w:instrText>aWMuQ2l0YXZpLkxpbmtlZFJlc291cmNlUHJvcGVydGllcywgU3dpc3NBY2FkZW1pYy5DaXRhdmkifSwiU3luY0ZvbGRlclR5cGUiOjAsIklzTG9jYWxDbG91ZFByb2plY3RGaWxlTGluayI6ZmFsc2UsIklzQ2xvdWRSZXN0b3JlIjpmYWxzZSwiSXNDbG91ZENvcHkiOmZhbHNlLCJBdHRhY2htZW50Rm9sZGVyV2FzSW5GYWxsYmFja01vZGUi</w:instrText>
          </w:r>
          <w:r>
            <w:rPr>
              <w:sz w:val="24"/>
              <w:szCs w:val="24"/>
              <w:lang w:val="en-US"/>
            </w:rPr>
            <w:instrText>OmZhbHNlfSwiRGF0ZTIiOiIxOS4wMi4yMDIxIiwiRG9pIjoiMTAuMTE3Ny8xMTIwNjcyMTIxOTk3Mjg4IiwiRWRpdG9ycyI6W10sIkV2YWx1YXRpb25Db21wbGV4aXR5IjowLCJFdmFsdWF0aW9uU291cmNlVGV4dEZvcm1hdCI6MCwiR3JvdXBzIjpbXSwiSGFzTGFiZWwxIjpmYWxzZSwiSGFzTGFiZWwyIjpmYWxzZSwiS2V5d29yZHMiOltd</w:instrText>
          </w:r>
          <w:r>
            <w:rPr>
              <w:sz w:val="24"/>
              <w:szCs w:val="24"/>
              <w:lang w:val="en-US"/>
            </w:rPr>
            <w:instrText>LCJMYW5ndWFnZSI6ImVuZyIsIkxhbmd1YWdlQ29kZSI6ImVuIiwiTG9jYXRpb25zIjpbeyIkaWQiOiIxNiIsIiR0eXBlIjoiU3dpc3NBY2FkZW1pYy5DaXRhdmkuTG9jYXRpb24sIFN3aXNzQWNhZGVtaWMuQ2l0YXZpIiwiQWRkcmVzcyI6eyIkaWQiOiIxNyIsIiR0eXBlIjoiU3dpc3NBY2FkZW1pYy5DaXRhdmkuTGlua2VkUmVzb3VyY2Us</w:instrText>
          </w:r>
          <w:r>
            <w:rPr>
              <w:sz w:val="24"/>
              <w:szCs w:val="24"/>
              <w:lang w:val="en-US"/>
            </w:rPr>
            <w:instrText>IFN3aXNzQWNhZGVtaWMuQ2l0YXZpIiwiTGlua2VkUmVzb3VyY2VUeXBlIjo1LCJPcmlnaW5hbFN0cmluZyI6IjMzNjA3OTMwIiwiVXJpU3RyaW5nIjoiaHR0cDovL3d3dy5uY2JpLm5sbS5uaWguZ292L3B1Ym1lZC8zMzYwNzkzMCIsIkxpbmtlZFJlc291cmNlU3RhdHVzIjo4LCJQcm9wZXJ0aWVzIjp7IiRpZCI6IjE4IiwiJHR5cGUiOiJT</w:instrText>
          </w:r>
          <w:r>
            <w:rPr>
              <w:sz w:val="24"/>
              <w:szCs w:val="24"/>
              <w:lang w:val="en-US"/>
            </w:rPr>
            <w:instrText>d2lzc0FjYWRlbWljLkNpdGF2aS5MaW5rZWRSZXNvdXJjZVByb3BlcnRpZXMsIFN3aXNzQWNhZGVtaWMuQ2l0YXZpIn0sIlN5bmNGb2xkZXJUeXBlIjowLCJJc0xvY2FsQ2xvdWRQcm9qZWN0RmlsZUxpbmsiOmZhbHNlLCJJc0Nsb3VkUmVzdG9yZSI6ZmFsc2UsIklzQ2xvdWRDb3B5IjpmYWxzZSwiQXR0YWNobWVudEZvbGRlcldhc0luRmFs</w:instrText>
          </w:r>
          <w:r>
            <w:rPr>
              <w:sz w:val="24"/>
              <w:szCs w:val="24"/>
              <w:lang w:val="en-US"/>
            </w:rPr>
            <w:instrText>bGJhY2tNb2RlIjpmYWxzZX0sIkFubm90YXRpb25zIjpbXSwiTG9jYXRpb25UeXBlIjowLCJNaXJyb3JzUmVmZXJlbmNlUHJvcGVydHlJZCI6MTY0LCJDcmVhdGVkQnkiOiJfSmVubnkiLCJDcmVhdGVkT24iOiIyMDIyLTA3LTE4VDEwOjEzOjE0IiwiTW9kaWZpZWRCeSI6Il9KZW5ueSIsIklkIjoiOTE4OWI2MDQtNzJlYi00ODYwLThkNDQt</w:instrText>
          </w:r>
          <w:r>
            <w:rPr>
              <w:sz w:val="24"/>
              <w:szCs w:val="24"/>
              <w:lang w:val="en-US"/>
            </w:rPr>
            <w:instrText>YzYyNWU2NGNkMWYwIiwiTW9kaWZpZWRPbiI6IjIwMjItMDctMThUMTA6MTM6MTQiLCJQcm9qZWN0Ijp7IiRyZWYiOiI4In19LHsiJGlkIjoiMTkiLCIkdHlwZSI6IlN3aXNzQWNhZGVtaWMuQ2l0YXZpLkxvY2F0aW9uLCBTd2lzc0FjYWRlbWljLkNpdGF2aSIsIkFkZHJlc3MiOnsiJGlkIjoiMjAiLCIkdHlwZSI6IlN3aXNzQWNhZGVtaWMu</w:instrText>
          </w:r>
          <w:r>
            <w:rPr>
              <w:sz w:val="24"/>
              <w:szCs w:val="24"/>
              <w:lang w:val="en-US"/>
            </w:rPr>
            <w:instrText>Q2l0YXZpLkxpbmtlZFJlc291cmNlLCBTd2lzc0FjYWRlbWljLkNpdGF2aSIsIkxpbmtlZFJlc291cmNlVHlwZSI6NSwiT3JpZ2luYWxTdHJpbmciOiIxMC4xMTc3LzExMjA2NzIxMjE5OTcyODgiLCJVcmlTdHJpbmciOiJodHRwczovL2RvaS5vcmcvMTAuMTE3Ny8xMTIwNjcyMTIxOTk3Mjg4IiwiTGlua2VkUmVzb3VyY2VTdGF0dXMiOjgs</w:instrText>
          </w:r>
          <w:r>
            <w:rPr>
              <w:sz w:val="24"/>
              <w:szCs w:val="24"/>
              <w:lang w:val="en-US"/>
            </w:rPr>
            <w:instrText>IlByb3BlcnRpZXMiOnsiJGlkIjoiMjEiLCIkdHlwZSI6IlN3aXNzQWNhZGVtaWMuQ2l0YXZpLkxpbmtlZFJlc291cmNlUHJvcGVydGllcywgU3dpc3NBY2FkZW1pYy5DaXRhdmkifSwiU3luY0ZvbGRlclR5cGUiOjAsIklzTG9jYWxDbG91ZFByb2plY3RGaWxlTGluayI6ZmFsc2UsIklzQ2xvdWRSZXN0b3JlIjpmYWxzZSwiSXNDbG91ZENv</w:instrText>
          </w:r>
          <w:r>
            <w:rPr>
              <w:sz w:val="24"/>
              <w:szCs w:val="24"/>
              <w:lang w:val="en-US"/>
            </w:rPr>
            <w:instrText>cHkiOmZhbHNlLCJBdHRhY2htZW50Rm9sZGVyV2FzSW5GYWxsYmFja01vZGUiOmZhbHNlfSwiQW5ub3RhdGlvbnMiOltdLCJMb2NhdGlvblR5cGUiOjAsIk1pcnJvcnNSZWZlcmVuY2VQcm9wZXJ0eUlkIjoxMjgsIkNyZWF0ZWRCeSI6Il9KZW5ueSIsIkNyZWF0ZWRPbiI6IjIwMjItMDctMThUMTA6MTM6MTQiLCJNb2RpZmllZEJ5IjoiX0pl</w:instrText>
          </w:r>
          <w:r>
            <w:rPr>
              <w:sz w:val="24"/>
              <w:szCs w:val="24"/>
              <w:lang w:val="en-US"/>
            </w:rPr>
            <w:instrText>bm55IiwiSWQiOiJkNjgzNWVmYS04MWY2LTQwOWQtYjhhOS1mN2VjZTdlZWU4YjAiLCJNb2RpZmllZE9uIjoiMjAyMi0wNy0xOFQxMDoxMzoxNCIsIlByb2plY3QiOnsiJHJlZiI6IjgifX0seyIkaWQiOiIyMiIsIiR0eXBlIjoiU3dpc3NBY2FkZW1pYy5DaXRhdmkuTG9jYXRpb24sIFN3aXNzQWNhZGVtaWMuQ2l0YXZpIiwiQWRkcmVzcyI6</w:instrText>
          </w:r>
          <w:r>
            <w:rPr>
              <w:sz w:val="24"/>
              <w:szCs w:val="24"/>
              <w:lang w:val="en-US"/>
            </w:rPr>
            <w:instrText>eyIkaWQiOiIyMyIsIiR0eXBlIjoiU3dpc3NBY2FkZW1pYy5DaXRhdmkuTGlua2VkUmVzb3VyY2UsIFN3aXNzQWNhZGVtaWMuQ2l0YXZpIiwiTGlua2VkUmVzb3VyY2VUeXBlIjo1LCJPcmlnaW5hbFN0cmluZyI6IlBNQzgzNzQwMDQiLCJVcmlTdHJpbmciOiJodHRwczovL3d3dy5uY2JpLm5sbS5uaWguZ292L3BtYy9hcnRpY2xlcy9QTUM4</w:instrText>
          </w:r>
          <w:r>
            <w:rPr>
              <w:sz w:val="24"/>
              <w:szCs w:val="24"/>
              <w:lang w:val="en-US"/>
            </w:rPr>
            <w:instrText>Mzc0MDA0IiwiTGlua2VkUmVzb3VyY2VTdGF0dXMiOjgsIlByb3BlcnRpZXMiOnsiJGlkIjoiMjQiLCIkdHlwZSI6IlN3aXNzQWNhZGVtaWMuQ2l0YXZpLkxpbmtlZFJlc291cmNlUHJvcGVydGllcywgU3dpc3NBY2FkZW1pYy5DaXRhdmkifSwiU3luY0ZvbGRlclR5cGUiOjAsIklzTG9jYWxDbG91ZFByb2plY3RGaWxlTGluayI6ZmFsc2Us</w:instrText>
          </w:r>
          <w:r>
            <w:rPr>
              <w:sz w:val="24"/>
              <w:szCs w:val="24"/>
              <w:lang w:val="en-US"/>
            </w:rPr>
            <w:instrText>IklzQ2xvdWRSZXN0b3JlIjpmYWxzZSwiSXNDbG91ZENvcHkiOmZhbHNlLCJBdHRhY2htZW50Rm9sZGVyV2FzSW5GYWxsYmFja01vZGUiOmZhbHNlfSwiQW5ub3RhdGlvbnMiOltdLCJMb2NhdGlvblR5cGUiOjAsIk1pcnJvcnNSZWZlcmVuY2VQcm9wZXJ0eUlkIjoyMDgsIkNyZWF0ZWRCeSI6Il9KZW5ueSIsIkNyZWF0ZWRPbiI6IjIwMjIt</w:instrText>
          </w:r>
          <w:r>
            <w:rPr>
              <w:sz w:val="24"/>
              <w:szCs w:val="24"/>
              <w:lang w:val="en-US"/>
            </w:rPr>
            <w:instrText>MDctMThUMTA6MTM6MTQiLCJNb2RpZmllZEJ5IjoiX0plbm55IiwiSWQiOiI3ODRjM2Y3ZS03MDYxLTQ3MWEtYjM2Mi0wNWU5NjU0MmU4Y2EiLCJNb2RpZmllZE9uIjoiMjAyMi0wNy0xOFQxMDoxMzoxNCIsIlByb2plY3QiOnsiJHJlZiI6IjgifX1dLCJOdW1iZXIiOiIxIiwiT3JnYW5pemF0aW9ucyI6W10sIk90aGVyc0ludm9sdmVkIjpb</w:instrText>
          </w:r>
          <w:r>
            <w:rPr>
              <w:sz w:val="24"/>
              <w:szCs w:val="24"/>
              <w:lang w:val="en-US"/>
            </w:rPr>
            <w:instrText>XSwiUGFnZVJhbmdlIjoiPHNwPlxyXG4gIDxuPjQxNzwvbj5cclxuICA8aW4+dHJ1ZTwvaW4+XHJcbiAgPG9zPjQxNzwvb3M+XHJcbiAgPHBzPjQxNzwvcHM+XHJcbjwvc3A+XHJcbjxlcD5cclxuICA8bj40MjM8L24+XHJcbiAgPGluPnRydWU8L2luPlxyXG4gIDxvcz40MjM8L29zPlxyXG4gIDxwcz40MjM8L3BzPlxyXG48L2VwPlxyXG48</w:instrText>
          </w:r>
          <w:r>
            <w:rPr>
              <w:sz w:val="24"/>
              <w:szCs w:val="24"/>
              <w:lang w:val="en-US"/>
            </w:rPr>
            <w:instrText>b3M+NDE3LTQyMzwvb3M+IiwiUGVyaW9kaWNhbCI6eyIkaWQiOiIyNSIsIiR0eXBlIjoiU3dpc3NBY2FkZW1pYy5DaXRhdmkuUGVyaW9kaWNhbCwgU3dpc3NBY2FkZW1pYy5DaXRhdmkiLCJFaXNzbiI6IjE3MjQtNjAxNiIsIk5hbWUiOiJFdXJvcGVhbiBqb3VybmFsIG9mIG9waHRoYWxtb2xvZ3kiLCJQYWdpbmF0aW9uIjowLCJQcm90ZWN0</w:instrText>
          </w:r>
          <w:r>
            <w:rPr>
              <w:sz w:val="24"/>
              <w:szCs w:val="24"/>
              <w:lang w:val="en-US"/>
            </w:rPr>
            <w:instrText>ZWQiOmZhbHNlLCJVc2VyQWJicmV2aWF0aW9uMSI6IkV1ciBKIE9waHRoYWxtb2wiLCJDcmVhdGVkQnkiOiJfSmVubnkiLCJDcmVhdGVkT24iOiIyMDIyLTA3LTE4VDEwOjEzOjE0IiwiTW9kaWZpZWRCeSI6Il9KZW5ueSIsIklkIjoiZTI0NjU0MzItYjQ1NC00ZWU5LWFmZGMtN2JiMzU2MDZiMTU2IiwiTW9kaWZpZWRPbiI6IjIwMjItMDct</w:instrText>
          </w:r>
          <w:r>
            <w:rPr>
              <w:sz w:val="24"/>
              <w:szCs w:val="24"/>
              <w:lang w:val="en-US"/>
            </w:rPr>
            <w:instrText>MThUMTA6MTM6MTQiLCJQcm9qZWN0Ijp7IiRyZWYiOiI4In19LCJQbWNJZCI6IlBNQzgzNzQwMDQiLCJQdWJsaXNoZXJzIjpbXSwiUHViTWVkSWQiOiIzMzYwNzkzMCIsIlF1b3RhdGlvbnMiOltdLCJSYXRpbmciOjAsIlJlZmVyZW5jZVR5cGUiOiJKb3VybmFsQXJ0aWNsZSIsIlNob3J0VGl0bGUiOiJFdG9uLCBXdWJiZW4gZXQgYWwuIDIw</w:instrText>
          </w:r>
          <w:r>
            <w:rPr>
              <w:sz w:val="24"/>
              <w:szCs w:val="24"/>
              <w:lang w:val="en-US"/>
            </w:rPr>
            <w:instrText>MjIg4oCTIEFzc29jaWF0aW9uIG9mIG1ldGZvcm1pbiBhbmQgZGV2ZWxvcG1lbnQiLCJTaG9ydFRpdGxlVXBkYXRlVHlwZSI6MCwiU291cmNlT2ZCaWJsaW9ncmFwaGljSW5mb3JtYXRpb24iOiJQdWJNZWQiLCJTdGF0aWNJZHMiOlsiZGI3MzJiMzgtNDYxMi00NDgyLTliMjctMmQzMmJhNzA5MTU1Il0sIlRhYmxlT2ZDb250ZW50c0NvbXBs</w:instrText>
          </w:r>
          <w:r>
            <w:rPr>
              <w:sz w:val="24"/>
              <w:szCs w:val="24"/>
              <w:lang w:val="en-US"/>
            </w:rPr>
            <w:instrText>ZXhpdHkiOjAsIlRhYmxlT2ZDb250ZW50c1NvdXJjZVRleHRGb3JtYXQiOjAsIlRhc2tzIjpbXSwiVGl0bGUiOiJBc3NvY2lhdGlvbiBvZiBtZXRmb3JtaW4gYW5kIGRldmVsb3BtZW50IG9mIGRyeSBhZ2UtcmVsYXRlZCBtYWN1bGFyIGRlZ2VuZXJhdGlvbiBpbiBhIFUuUy4gaW5zdXJhbmNlIGNsYWltcyBkYXRhYmFzZSIsIlRyYW5zbGF0</w:instrText>
          </w:r>
          <w:r>
            <w:rPr>
              <w:sz w:val="24"/>
              <w:szCs w:val="24"/>
              <w:lang w:val="en-US"/>
            </w:rPr>
            <w:instrText>b3JzIjpbXSwiVm9sdW1lIjoiMzIiLCJZZWFyIjoiMjAyMiIsIlllYXJSZXNvbHZlZCI6IjIwMjIiLCJDcmVhdGVkQnkiOiJfSmVubnkiLCJDcmVhdGVkT24iOiIyMDIyLTA3LTE4VDEwOjEzOjE0IiwiTW9kaWZpZWRCeSI6Il9KZW5ueSIsIklkIjoiYzAzMjY5ZmYtODZjOC00NDRiLTg0NjAtMzhmNWE3MzViY2Y2IiwiTW9kaWZpZWRPbiI6</w:instrText>
          </w:r>
          <w:r>
            <w:rPr>
              <w:sz w:val="24"/>
              <w:szCs w:val="24"/>
              <w:lang w:val="en-US"/>
            </w:rPr>
            <w:instrText>IjIwMjItMTAtMzFUMDg6MTY6MjUiLCJQcm9qZWN0Ijp7IiRyZWYiOiI4In19LCJVc2VOdW1iZXJpbmdUeXBlT2ZQYXJlbnREb2N1bWVudCI6ZmFsc2V9XSwiRm9ybWF0dGVkVGV4dCI6eyIkaWQiOiIyNiIsIkNvdW50IjoxLCJUZXh0VW5pdHMiOlt7IiRpZCI6IjI3IiwiRm9udFN0eWxlIjp7IiRpZCI6IjI4IiwiTmV1dHJhbCI6dHJ1ZX0s</w:instrText>
          </w:r>
          <w:r>
            <w:rPr>
              <w:sz w:val="24"/>
              <w:szCs w:val="24"/>
              <w:lang w:val="en-US"/>
            </w:rPr>
            <w:instrText>IlJlYWRpbmdPcmRlciI6MSwiVGV4dCI6Iig0MykifV19LCJUYWciOiJDaXRhdmlQbGFjZWhvbGRlciM2NjQ3MWI0OS1lZDE5LTQ4YWYtOTI2NC1jYjQ3YzcyMmRlYWQiLCJUZXh0IjoiKDQzKSIsIldBSVZlcnNpb24iOiI2LjE0LjAuMCJ9}</w:instrText>
          </w:r>
          <w:r>
            <w:rPr>
              <w:sz w:val="24"/>
              <w:szCs w:val="24"/>
              <w:lang w:val="en-US"/>
            </w:rPr>
            <w:fldChar w:fldCharType="separate"/>
          </w:r>
          <w:r>
            <w:rPr>
              <w:sz w:val="24"/>
              <w:szCs w:val="24"/>
              <w:lang w:val="en-US"/>
            </w:rPr>
            <w:t>(43)</w:t>
          </w:r>
          <w:r>
            <w:rPr>
              <w:sz w:val="24"/>
              <w:szCs w:val="24"/>
              <w:lang w:val="en-US"/>
            </w:rPr>
            <w:fldChar w:fldCharType="end"/>
          </w:r>
        </w:sdtContent>
      </w:sdt>
      <w:r>
        <w:rPr>
          <w:sz w:val="24"/>
          <w:szCs w:val="24"/>
          <w:lang w:val="en-US"/>
        </w:rPr>
        <w:t>, while the remaining studies considered all forms of AMD or did n</w:t>
      </w:r>
      <w:r>
        <w:rPr>
          <w:sz w:val="24"/>
          <w:szCs w:val="24"/>
          <w:lang w:val="en-US"/>
        </w:rPr>
        <w:t>ot further specify. All studies took into account possible confounders like age, sex, ethnicity, smoking status, insurance status, other oral (antidiabetic) medications, insulin use, cardiovascular disease, hypertension, hyperlipidemia, obesity, BMI, HbA1c</w:t>
      </w:r>
      <w:r>
        <w:rPr>
          <w:sz w:val="24"/>
          <w:szCs w:val="24"/>
          <w:lang w:val="en-US"/>
        </w:rPr>
        <w:t>, kidney disease, or charlson comorbidity index as far as data were available.</w:t>
      </w:r>
    </w:p>
    <w:p w:rsidR="00051524" w:rsidRDefault="00367442">
      <w:pPr>
        <w:ind w:left="567"/>
        <w:jc w:val="both"/>
        <w:rPr>
          <w:sz w:val="24"/>
          <w:szCs w:val="24"/>
          <w:lang w:val="en-US"/>
        </w:rPr>
      </w:pPr>
      <w:r>
        <w:rPr>
          <w:sz w:val="24"/>
          <w:szCs w:val="24"/>
          <w:lang w:val="en-US"/>
        </w:rPr>
        <w:t xml:space="preserve">Stewart et al. performed a cross-sectional study using the electronical medical record database of the University of California, San Francisco </w:t>
      </w:r>
      <w:sdt>
        <w:sdtPr>
          <w:rPr>
            <w:sz w:val="24"/>
            <w:szCs w:val="24"/>
            <w:lang w:val="en-US"/>
          </w:rPr>
          <w:alias w:val="To edit, see citavi.com/edit"/>
          <w:tag w:val="CitaviPlaceholder#34b383d5-d24f-4d24-8476-df552ca77caa"/>
          <w:id w:val="-2061473569"/>
          <w:placeholder>
            <w:docPart w:val="2D5946C0D4ED4B10855E2251BBA97895"/>
          </w:placeholder>
        </w:sdtPr>
        <w:sdtEndPr/>
        <w:sdtContent>
          <w:r>
            <w:rPr>
              <w:sz w:val="24"/>
              <w:szCs w:val="24"/>
              <w:lang w:val="en-US"/>
            </w:rPr>
            <w:fldChar w:fldCharType="begin"/>
          </w:r>
          <w:r>
            <w:rPr>
              <w:sz w:val="24"/>
              <w:szCs w:val="24"/>
              <w:lang w:val="en-US"/>
            </w:rPr>
            <w:instrText>ADDIN CitaviPlaceholder{eyIkaWQiOi</w:instrText>
          </w:r>
          <w:r>
            <w:rPr>
              <w:sz w:val="24"/>
              <w:szCs w:val="24"/>
              <w:lang w:val="en-US"/>
            </w:rPr>
            <w:instrText>IxIiwiJHR5cGUiOiJTd2lzc0FjYWRlbWljLkNpdGF2aS5DaXRhdGlvbnMuV29yZFBsYWNlaG9sZGVyLCBTd2lzc0FjYWRlbWljLkNpdGF2aSIsIkVudHJpZXMiOlt7IiRpZCI6IjIiLCIkdHlwZSI6IlN3aXNzQWNhZGVtaWMuQ2l0YXZpLkNpdGF0aW9ucy5Xb3JkUGxhY2Vob2xkZXJFbnRyeSwgU3dpc3NBY2FkZW1pYy5DaXRhdmkiLCJJZC</w:instrText>
          </w:r>
          <w:r>
            <w:rPr>
              <w:sz w:val="24"/>
              <w:szCs w:val="24"/>
              <w:lang w:val="en-US"/>
            </w:rPr>
            <w:instrText>I6IjI5MWY3NmZlLTFmNjgtNDJlZS1iNWZkLTIzMTgxZjQzNmI4OCIsIlJhbmdlTGVuZ3RoIjo0LCJSZWZlcmVuY2VJZCI6IjUyZTMwOGI5LTY2MmMtNGFiNy05OTEzLWQyMTVhZWNjYmNmMSIsIlBhZ2VSYW5nZSI6eyIkaWQiOiIzIiwiJHR5cGUiOiJTd2lzc0FjYWRlbWljLlBhZ2VSYW5nZSwgU3dpc3NBY2FkZW1pYyIsIkVuZFBhZ2UiOn</w:instrText>
          </w:r>
          <w:r>
            <w:rPr>
              <w:sz w:val="24"/>
              <w:szCs w:val="24"/>
              <w:lang w:val="en-US"/>
            </w:rPr>
            <w:instrText>siJGlkIjoiNCIsIiR0eXBlIjoiU3dpc3NBY2FkZW1pYy5QYWdlTnVtYmVyLCBTd2lzc0FjYWRlbWljIiwiSXNGdWxseU51bWVyaWMiOmZhbHNlLCJOdW1iZXJpbmdUeXBlIjowLCJOdW1lcmFsU3lzdGVtIjowfSwiTnVtYmVyaW5nVHlwZSI6MCwiTnVtZXJhbFN5c3RlbSI6MCwiU3RhcnRQYWdlIjp7IiRpZCI6IjUiLCIkdHlwZSI6IlN3aX</w:instrText>
          </w:r>
          <w:r>
            <w:rPr>
              <w:sz w:val="24"/>
              <w:szCs w:val="24"/>
              <w:lang w:val="en-US"/>
            </w:rPr>
            <w:instrText>NzQWNhZGVtaWMuUGFnZU51bWJlciwgU3dpc3NBY2FkZW1pYyIsIklzRnVsbHlOdW1lcmljIjpmYWxzZSwiTnVtYmVyaW5nVHlwZSI6MCwiTnVtZXJhbFN5c3RlbSI6MH19LCJSZWZlcmVuY2UiOnsiJGlkIjoiNiIsIiR0eXBlIjoiU3dpc3NBY2FkZW1pYy5DaXRhdmkuUmVmZXJlbmNlLCBTd2lzc0FjYWRlbWljLkNpdGF2aSIsIkFic3RyYW</w:instrText>
          </w:r>
          <w:r>
            <w:rPr>
              <w:sz w:val="24"/>
              <w:szCs w:val="24"/>
              <w:lang w:val="en-US"/>
            </w:rPr>
            <w:instrText>N0Q29tcGxleGl0eSI6MCwiQWJzdHJhY3RTb3VyY2VUZXh0Rm9ybWF0IjowLCJBdXRob3JzIjpbeyIkaWQiOiI3IiwiJHR5cGUiOiJTd2lzc0FjYWRlbWljLkNpdGF2aS5QZXJzb24sIFN3aXNzQWNhZGVtaWMuQ2l0YXZpIiwiRmlyc3ROYW1lIjoiSmF5IiwiTGFzdE5hbWUiOiJTdGV3YXJ0IiwiTWlkZGxlTmFtZSI6Ik0uIiwiUHJvdGVjdG</w:instrText>
          </w:r>
          <w:r>
            <w:rPr>
              <w:sz w:val="24"/>
              <w:szCs w:val="24"/>
              <w:lang w:val="en-US"/>
            </w:rPr>
            <w:instrText>VkIjpmYWxzZSwiU2V4IjoyLCJDcmVhdGVkQnkiOiJfSmVubnkiLCJDcmVhdGVkT24iOiIyMDIyLTA3LTE4VDEwOjEzOjE0IiwiTW9kaWZpZWRCeSI6Il9KZW5ueSIsIklkIjoiMjE1MTZkMDktNzllNC00NmMyLWFiZTEtYjEwYzFhMjFlZjBmIiwiTW9kaWZpZWRPbiI6IjIwMjItMDctMThUMTA6MTM6MTQiLCJQcm9qZWN0Ijp7IiRpZCI6Ij</w:instrText>
          </w:r>
          <w:r>
            <w:rPr>
              <w:sz w:val="24"/>
              <w:szCs w:val="24"/>
              <w:lang w:val="en-US"/>
            </w:rPr>
            <w:instrText>giLCIkdHlwZSI6IlN3aXNzQWNhZGVtaWMuQ2l0YXZpLlByb2plY3QsIFN3aXNzQWNhZGVtaWMuQ2l0YXZpIn19LHsiJGlkIjoiOSIsIiR0eXBlIjoiU3dpc3NBY2FkZW1pYy5DaXRhdmkuUGVyc29uLCBTd2lzc0FjYWRlbWljLkNpdGF2aSIsIkZpcnN0TmFtZSI6IlJpY2FyZG8iLCJMYXN0TmFtZSI6IkxhbXkiLCJQcm90ZWN0ZWQiOmZhbH</w:instrText>
          </w:r>
          <w:r>
            <w:rPr>
              <w:sz w:val="24"/>
              <w:szCs w:val="24"/>
              <w:lang w:val="en-US"/>
            </w:rPr>
            <w:instrText>NlLCJTZXgiOjIsIkNyZWF0ZWRCeSI6Il9KZW5ueSIsIkNyZWF0ZWRPbiI6IjIwMjItMDctMThUMTA6MTM6MTQiLCJNb2RpZmllZEJ5IjoiX0plbm55IiwiSWQiOiJhZjY0MGJiMi0xNzJmLTQ4ZGYtYmE2Zi1kNDBlZGY2ZWEwMzUiLCJNb2RpZmllZE9uIjoiMjAyMi0wNy0xOFQxMDoxMzoxNCIsIlByb2plY3QiOnsiJHJlZiI6IjgifX0sey</w:instrText>
          </w:r>
          <w:r>
            <w:rPr>
              <w:sz w:val="24"/>
              <w:szCs w:val="24"/>
              <w:lang w:val="en-US"/>
            </w:rPr>
            <w:instrText>IkaWQiOiIxMCIsIiR0eXBlIjoiU3dpc3NBY2FkZW1pYy5DaXRhdmkuUGVyc29uLCBTd2lzc0FjYWRlbWljLkNpdGF2aSIsIkZpcnN0TmFtZSI6IkZyYW5jZXMiLCJMYXN0TmFtZSI6Ild1IiwiUHJvdGVjdGVkIjpmYWxzZSwiU2V4IjoxLCJDcmVhdGVkQnkiOiJfSmVubnkiLCJDcmVhdGVkT24iOiIyMDIyLTA3LTE4VDEwOjEzOjE0IiwiTW</w:instrText>
          </w:r>
          <w:r>
            <w:rPr>
              <w:sz w:val="24"/>
              <w:szCs w:val="24"/>
              <w:lang w:val="en-US"/>
            </w:rPr>
            <w:instrText>9kaWZpZWRCeSI6Il9KZW5ueSIsIklkIjoiMmI4ZDNmYjgtNjFlNy00OTE1LTllOWYtNTZmNjU0NzVkNThlIiwiTW9kaWZpZWRPbiI6IjIwMjItMDctMThUMTA6MTM6MTQiLCJQcm9qZWN0Ijp7IiRyZWYiOiI4In19LHsiJGlkIjoiMTEiLCIkdHlwZSI6IlN3aXNzQWNhZGVtaWMuQ2l0YXZpLlBlcnNvbiwgU3dpc3NBY2FkZW1pYy5DaXRhdm</w:instrText>
          </w:r>
          <w:r>
            <w:rPr>
              <w:sz w:val="24"/>
              <w:szCs w:val="24"/>
              <w:lang w:val="en-US"/>
            </w:rPr>
            <w:instrText>kiLCJGaXJzdE5hbWUiOiJKZXJlbXkiLCJMYXN0TmFtZSI6IktlZW5hbiIsIk1pZGRsZU5hbWUiOiJELiIsIlByb3RlY3RlZCI6ZmFsc2UsIlNleCI6MiwiQ3JlYXRlZEJ5IjoiX0plbm55IiwiQ3JlYXRlZE9uIjoiMjAyMi0wNy0xOFQxMDoxMzoxNCIsIk1vZGlmaWVkQnkiOiJfSmVubnkiLCJJZCI6IjA5MmRkNDQyLTg3ZmEtNDcwNS05ZG</w:instrText>
          </w:r>
          <w:r>
            <w:rPr>
              <w:sz w:val="24"/>
              <w:szCs w:val="24"/>
              <w:lang w:val="en-US"/>
            </w:rPr>
            <w:instrText>YwLTM2N2QxNzU3ZTdlZiIsIk1vZGlmaWVkT24iOiIyMDIyLTA3LTE4VDEwOjEzOjE0IiwiUHJvamVjdCI6eyIkcmVmIjoiOCJ9fV0sIkNpdGF0aW9uS2V5VXBkYXRlVHlwZSI6MCwiQ29sbGFib3JhdG9ycyI6W10sIkNvdmVyUGF0aCI6eyIkaWQiOiIxMiIsIiR0eXBlIjoiU3dpc3NBY2FkZW1pYy5DaXRhdmkuTGlua2VkUmVzb3VyY2UsIF</w:instrText>
          </w:r>
          <w:r>
            <w:rPr>
              <w:sz w:val="24"/>
              <w:szCs w:val="24"/>
              <w:lang w:val="en-US"/>
            </w:rPr>
            <w:instrText>N3aXNzQWNhZGVtaWMuQ2l0YXZpIiwiTGlua2VkUmVzb3VyY2VUeXBlIjoxLCJVcmlTdHJpbmciOiJTdGV3YXJ0LCBMYW15IGV0IGFsIDIwMjAgLSBSZWxhdGlvbnNoaXAgYmV0d2VlbiBPcmFsIE1ldGZvcm1pbiBVc2UuanBnIiwiTGlua2VkUmVzb3VyY2VTdGF0dXMiOjgsIlByb3BlcnRpZXMiOnsiJGlkIjoiMTMiLCIkdHlwZSI6IlN3aX</w:instrText>
          </w:r>
          <w:r>
            <w:rPr>
              <w:sz w:val="24"/>
              <w:szCs w:val="24"/>
              <w:lang w:val="en-US"/>
            </w:rPr>
            <w:instrText>NzQWNhZGVtaWMuQ2l0YXZpLkxpbmtlZFJlc291cmNlUHJvcGVydGllcywgU3dpc3NBY2FkZW1pYy5DaXRhdmkifSwiU3luY0ZvbGRlclR5cGUiOjAsIklzTG9jYWxDbG91ZFByb2plY3RGaWxlTGluayI6ZmFsc2UsIklzQ2xvdWRSZXN0b3JlIjpmYWxzZSwiSXNDbG91ZENvcHkiOmZhbHNlLCJBdHRhY2htZW50Rm9sZGVyV2FzSW5GYWxsYm</w:instrText>
          </w:r>
          <w:r>
            <w:rPr>
              <w:sz w:val="24"/>
              <w:szCs w:val="24"/>
              <w:lang w:val="en-US"/>
            </w:rPr>
            <w:instrText>Fja01vZGUiOmZhbHNlfSwiRGF0ZTIiOiIwNy4wNi4yMDIwIiwiRG9pIjoiMTAuMTAxNi9qLm9yZXQuMjAyMC4wNi4wMDMiLCJFZGl0b3JzIjpbXSwiRXZhbHVhdGlvbkNvbXBsZXhpdHkiOjAsIkV2YWx1YXRpb25Tb3VyY2VUZXh0Rm9ybWF0IjowLCJHcm91cHMiOltdLCJIYXNMYWJlbDEiOmZhbHNlLCJIYXNMYWJlbDIiOmZhbHNlLCJLZX</w:instrText>
          </w:r>
          <w:r>
            <w:rPr>
              <w:sz w:val="24"/>
              <w:szCs w:val="24"/>
              <w:lang w:val="en-US"/>
            </w:rPr>
            <w:instrText>l3b3JkcyI6W10sIkxhbmd1YWdlIjoiZW5nIiwiTGFuZ3VhZ2VDb2RlIjoiZW4iLCJMb2NhdGlvbnMiOlt7IiRpZCI6IjE0IiwiJHR5cGUiOiJTd2lzc0FjYWRlbWljLkNpdGF2aS5Mb2NhdGlvbiwgU3dpc3NBY2FkZW1pYy5DaXRhdmkiLCJBZGRyZXNzIjp7IiRpZCI6IjE1IiwiJHR5cGUiOiJTd2lzc0FjYWRlbWljLkNpdGF2aS5MaW5rZW</w:instrText>
          </w:r>
          <w:r>
            <w:rPr>
              <w:sz w:val="24"/>
              <w:szCs w:val="24"/>
              <w:lang w:val="en-US"/>
            </w:rPr>
            <w:instrText>RSZXNvdXJjZSwgU3dpc3NBY2FkZW1pYy5DaXRhdmkiLCJMaW5rZWRSZXNvdXJjZVR5cGUiOjUsIk9yaWdpbmFsU3RyaW5nIjoiUE1DNzYwOTQ2NSIsIlVyaVN0cmluZyI6Imh0dHBzOi8vd3d3Lm5jYmkubmxtLm5paC5nb3YvcG1jL2FydGljbGVzL1BNQzc2MDk0NjUiLCJMaW5rZWRSZXNvdXJjZVN0YXR1cyI6OCwiUHJvcGVydGllcyI6ey</w:instrText>
          </w:r>
          <w:r>
            <w:rPr>
              <w:sz w:val="24"/>
              <w:szCs w:val="24"/>
              <w:lang w:val="en-US"/>
            </w:rPr>
            <w:instrText>IkaWQiOiIxNiIsIiR0eXBlIjoiU3dpc3NBY2FkZW1pYy5DaXRhdmkuTGlua2VkUmVzb3VyY2VQcm9wZXJ0aWVzLCBTd2lzc0FjYWRlbWljLkNpdGF2aSJ9LCJTeW5jRm9sZGVyVHlwZSI6MCwiSXNMb2NhbENsb3VkUHJvamVjdEZpbGVMaW5rIjpmYWxzZSwiSXNDbG91ZFJlc3RvcmUiOmZhbHNlLCJJc0Nsb3VkQ29weSI6ZmFsc2UsIkF0dG</w:instrText>
          </w:r>
          <w:r>
            <w:rPr>
              <w:sz w:val="24"/>
              <w:szCs w:val="24"/>
              <w:lang w:val="en-US"/>
            </w:rPr>
            <w:instrText>FjaG1lbnRGb2xkZXJXYXNJbkZhbGxiYWNrTW9kZSI6ZmFsc2V9LCJBbm5vdGF0aW9ucyI6W10sIkxvY2F0aW9uVHlwZSI6MCwiTWlycm9yc1JlZmVyZW5jZVByb3BlcnR5SWQiOjIwOCwiQ3JlYXRlZEJ5IjoiX0plbm55IiwiQ3JlYXRlZE9uIjoiMjAyMi0wNy0xOFQxMDoxMzoxNCIsIk1vZGlmaWVkQnkiOiJfSmVubnkiLCJJZCI6ImJjMG</w:instrText>
          </w:r>
          <w:r>
            <w:rPr>
              <w:sz w:val="24"/>
              <w:szCs w:val="24"/>
              <w:lang w:val="en-US"/>
            </w:rPr>
            <w:instrText>YwNDliLTNjZWEtNDkyYy1hYTg4LTE4YzcyN2VhMWFjMSIsIk1vZGlmaWVkT24iOiIyMDIyLTA3LTE4VDEwOjEzOjE0IiwiUHJvamVjdCI6eyIkcmVmIjoiOCJ9fSx7IiRpZCI6IjE3IiwiJHR5cGUiOiJTd2lzc0FjYWRlbWljLkNpdGF2aS5Mb2NhdGlvbiwgU3dpc3NBY2FkZW1pYy5DaXRhdmkiLCJBZGRyZXNzIjp7IiRpZCI6IjE4IiwiJH</w:instrText>
          </w:r>
          <w:r>
            <w:rPr>
              <w:sz w:val="24"/>
              <w:szCs w:val="24"/>
              <w:lang w:val="en-US"/>
            </w:rPr>
            <w:instrText>R5cGUiOiJTd2lzc0FjYWRlbWljLkNpdGF2aS5MaW5rZWRSZXNvdXJjZSwgU3dpc3NBY2FkZW1pYy5DaXRhdmkiLCJMaW5rZWRSZXNvdXJjZVR5cGUiOjUsIk9yaWdpbmFsU3RyaW5nIjoiMTAuMTAxNi9qLm9yZXQuMjAyMC4wNi4wMDMiLCJVcmlTdHJpbmciOiJodHRwczovL2RvaS5vcmcvMTAuMTAxNi9qLm9yZXQuMjAyMC4wNi4wMDMiLC</w:instrText>
          </w:r>
          <w:r>
            <w:rPr>
              <w:sz w:val="24"/>
              <w:szCs w:val="24"/>
              <w:lang w:val="en-US"/>
            </w:rPr>
            <w:instrText>JMaW5rZWRSZXNvdXJjZVN0YXR1cyI6OCwiUHJvcGVydGllcyI6eyIkaWQiOiIxOSIsIiR0eXBlIjoiU3dpc3NBY2FkZW1pYy5DaXRhdmkuTGlua2VkUmVzb3VyY2VQcm9wZXJ0aWVzLCBTd2lzc0FjYWRlbWljLkNpdGF2aSJ9LCJTeW5jRm9sZGVyVHlwZSI6MCwiSXNMb2NhbENsb3VkUHJvamVjdEZpbGVMaW5rIjpmYWxzZSwiSXNDbG91ZF</w:instrText>
          </w:r>
          <w:r>
            <w:rPr>
              <w:sz w:val="24"/>
              <w:szCs w:val="24"/>
              <w:lang w:val="en-US"/>
            </w:rPr>
            <w:instrText>Jlc3RvcmUiOmZhbHNlLCJJc0Nsb3VkQ29weSI6ZmFsc2UsIkF0dGFjaG1lbnRGb2xkZXJXYXNJbkZhbGxiYWNrTW9kZSI6ZmFsc2V9LCJBbm5vdGF0aW9ucyI6W10sIkxvY2F0aW9uVHlwZSI6MCwiTWlycm9yc1JlZmVyZW5jZVByb3BlcnR5SWQiOjEyOCwiQ3JlYXRlZEJ5IjoiX0plbm55IiwiQ3JlYXRlZE9uIjoiMjAyMi0wNy0xOFQxMD</w:instrText>
          </w:r>
          <w:r>
            <w:rPr>
              <w:sz w:val="24"/>
              <w:szCs w:val="24"/>
              <w:lang w:val="en-US"/>
            </w:rPr>
            <w:instrText>oxMzoxNCIsIk1vZGlmaWVkQnkiOiJfSmVubnkiLCJJZCI6IjJhYjczNjE0LTI2OTEtNDUzNS05OTc2LTk0YmY3NDIzY2EwMSIsIk1vZGlmaWVkT24iOiIyMDIyLTA3LTE4VDEwOjEzOjE0IiwiUHJvamVjdCI6eyIkcmVmIjoiOCJ9fSx7IiRpZCI6IjIwIiwiJHR5cGUiOiJTd2lzc0FjYWRlbWljLkNpdGF2aS5Mb2NhdGlvbiwgU3dpc3NBY2</w:instrText>
          </w:r>
          <w:r>
            <w:rPr>
              <w:sz w:val="24"/>
              <w:szCs w:val="24"/>
              <w:lang w:val="en-US"/>
            </w:rPr>
            <w:instrText>FkZW1pYy5DaXRhdmkiLCJBZGRyZXNzIjp7IiRpZCI6IjIxIiwiJHR5cGUiOiJTd2lzc0FjYWRlbWljLkNpdGF2aS5MaW5rZWRSZXNvdXJjZSwgU3dpc3NBY2FkZW1pYy5DaXRhdmkiLCJMaW5rZWRSZXNvdXJjZVR5cGUiOjUsIk9yaWdpbmFsU3RyaW5nIjoiMzI1MjUwNTUiLCJVcmlTdHJpbmciOiJodHRwOi8vd3d3Lm5jYmkubmxtLm5paC</w:instrText>
          </w:r>
          <w:r>
            <w:rPr>
              <w:sz w:val="24"/>
              <w:szCs w:val="24"/>
              <w:lang w:val="en-US"/>
            </w:rPr>
            <w:instrText>5nb3YvcHVibWVkLzMyNTI1MDU1IiwiTGlua2VkUmVzb3VyY2VTdGF0dXMiOjgsIlByb3BlcnRpZXMiOnsiJGlkIjoiMjIiLCIkdHlwZSI6IlN3aXNzQWNhZGVtaWMuQ2l0YXZpLkxpbmtlZFJlc291cmNlUHJvcGVydGllcywgU3dpc3NBY2FkZW1pYy5DaXRhdmkifSwiU3luY0ZvbGRlclR5cGUiOjAsIklzTG9jYWxDbG91ZFByb2plY3RGaW</w:instrText>
          </w:r>
          <w:r>
            <w:rPr>
              <w:sz w:val="24"/>
              <w:szCs w:val="24"/>
              <w:lang w:val="en-US"/>
            </w:rPr>
            <w:instrText>xlTGluayI6ZmFsc2UsIklzQ2xvdWRSZXN0b3JlIjpmYWxzZSwiSXNDbG91ZENvcHkiOmZhbHNlLCJBdHRhY2htZW50Rm9sZGVyV2FzSW5GYWxsYmFja01vZGUiOmZhbHNlfSwiQW5ub3RhdGlvbnMiOltdLCJMb2NhdGlvblR5cGUiOjAsIk1pcnJvcnNSZWZlcmVuY2VQcm9wZXJ0eUlkIjoxNjQsIkNyZWF0ZWRCeSI6Il9KZW5ueSIsIkNyZW</w:instrText>
          </w:r>
          <w:r>
            <w:rPr>
              <w:sz w:val="24"/>
              <w:szCs w:val="24"/>
              <w:lang w:val="en-US"/>
            </w:rPr>
            <w:instrText>F0ZWRPbiI6IjIwMjItMDctMThUMTA6MTM6MTQiLCJNb2RpZmllZEJ5IjoiX0plbm55IiwiSWQiOiI3Yzc2MWJiMC1jZWIwLTRiODgtOWE5NC01YTFjYWFmYWJhZDciLCJNb2RpZmllZE9uIjoiMjAyMi0wNy0xOFQxMDoxMzoxNCIsIlByb2plY3QiOnsiJHJlZiI6IjgifX1dLCJOdW1iZXIiOiIxMSIsIk9yZ2FuaXphdGlvbnMiOltdLCJPdG</w:instrText>
          </w:r>
          <w:r>
            <w:rPr>
              <w:sz w:val="24"/>
              <w:szCs w:val="24"/>
              <w:lang w:val="en-US"/>
            </w:rPr>
            <w:instrText>hlcnNJbnZvbHZlZCI6W10sIlBhZ2VSYW5nZSI6IjxzcD5cclxuICA8bj4xMTE4PC9uPlxyXG4gIDxpbj50cnVlPC9pbj5cclxuICA8b3M+MTExODwvb3M+XHJcbiAgPHBzPjExMTg8L3BzPlxyXG48L3NwPlxyXG48ZXA+XHJcbiAgPG4+MTExOTwvbj5cclxuICA8aW4+dHJ1ZTwvaW4+XHJcbiAgPG9zPjExMTk8L29zPlxyXG4gIDxwcz4xMT</w:instrText>
          </w:r>
          <w:r>
            <w:rPr>
              <w:sz w:val="24"/>
              <w:szCs w:val="24"/>
              <w:lang w:val="en-US"/>
            </w:rPr>
            <w:instrText>E5PC9wcz5cclxuPC9lcD5cclxuPG9zPjExMTgtMTExOTwvb3M+IiwiUGVyaW9kaWNhbCI6eyIkaWQiOiIyMyIsIiR0eXBlIjoiU3dpc3NBY2FkZW1pYy5DaXRhdmkuUGVyaW9kaWNhbCwgU3dpc3NBY2FkZW1pYy5DaXRhdmkiLCJFaXNzbiI6IjI0NjgtNjUzMCIsIk5hbWUiOiJPcGh0aGFsbW9sb2d5LiBSZXRpbmEiLCJQYWdpbmF0aW9uIj</w:instrText>
          </w:r>
          <w:r>
            <w:rPr>
              <w:sz w:val="24"/>
              <w:szCs w:val="24"/>
              <w:lang w:val="en-US"/>
            </w:rPr>
            <w:instrText>owLCJQcm90ZWN0ZWQiOmZhbHNlLCJVc2VyQWJicmV2aWF0aW9uMSI6Ik9waHRoYWxtb2wgUmV0aW5hIiwiQ3JlYXRlZEJ5IjoiX0plbm55IiwiQ3JlYXRlZE9uIjoiMjAyMi0wNy0xOFQxMDoxMzoxNCIsIk1vZGlmaWVkQnkiOiJfSmVubnkiLCJJZCI6IjVlMWM2MGFmLTEyMTAtNGMwYy1iOWEwLTRiOWJiZWU2Mjc5NSIsIk1vZGlmaWVkT2</w:instrText>
          </w:r>
          <w:r>
            <w:rPr>
              <w:sz w:val="24"/>
              <w:szCs w:val="24"/>
              <w:lang w:val="en-US"/>
            </w:rPr>
            <w:instrText>4iOiIyMDIyLTA3LTE4VDEwOjEzOjE0IiwiUHJvamVjdCI6eyIkcmVmIjoiOCJ9fSwiUG1jSWQiOiJQTUM3NjA5NDY1IiwiUHVibGlzaGVycyI6W10sIlB1Yk1lZElkIjoiMzI1MjUwNTUiLCJRdW90YXRpb25zIjpbXSwiUmF0aW5nIjowLCJSZWZlcmVuY2VUeXBlIjoiSm91cm5hbEFydGljbGUiLCJTaG9ydFRpdGxlIjoiU3Rld2FydCwgTG</w:instrText>
          </w:r>
          <w:r>
            <w:rPr>
              <w:sz w:val="24"/>
              <w:szCs w:val="24"/>
              <w:lang w:val="en-US"/>
            </w:rPr>
            <w:instrText>FteSBldCBhbC4gMjAyMCDigJMgUmVsYXRpb25zaGlwIGJldHdlZW4gT3JhbCBNZXRmb3JtaW4gVXNlIiwiU2hvcnRUaXRsZVVwZGF0ZVR5cGUiOjAsIlNvdXJjZU9mQmlibGlvZ3JhcGhpY0luZm9ybWF0aW9uIjoiUHViTWVkIiwiU3RhdGljSWRzIjpbIjEzYzAxNDkyLTJlNjMtNDAxNS05N2U5LWUwNDQxNDIzZGQ0OCJdLCJUYWJsZU9mQ2</w:instrText>
          </w:r>
          <w:r>
            <w:rPr>
              <w:sz w:val="24"/>
              <w:szCs w:val="24"/>
              <w:lang w:val="en-US"/>
            </w:rPr>
            <w:instrText>9udGVudHNDb21wbGV4aXR5IjowLCJUYWJsZU9mQ29udGVudHNTb3VyY2VUZXh0Rm9ybWF0IjowLCJUYXNrcyI6W10sIlRpdGxlIjoiUmVsYXRpb25zaGlwIGJldHdlZW4gT3JhbCBNZXRmb3JtaW4gVXNlIGFuZCBBZ2UtUmVsYXRlZCBNYWN1bGFyIERlZ2VuZXJhdGlvbiIsIlRyYW5zbGF0b3JzIjpbXSwiVm9sdW1lIjoiNCIsIlllYXIiOi</w:instrText>
          </w:r>
          <w:r>
            <w:rPr>
              <w:sz w:val="24"/>
              <w:szCs w:val="24"/>
              <w:lang w:val="en-US"/>
            </w:rPr>
            <w:instrText>IyMDIwIiwiWWVhclJlc29sdmVkIjoiMjAyMCIsIkNyZWF0ZWRCeSI6Il9KZW5ueSIsIkNyZWF0ZWRPbiI6IjIwMjItMDctMThUMTA6MTM6MTQiLCJNb2RpZmllZEJ5IjoiX0plbm55IiwiSWQiOiI1MmUzMDhiOS02NjJjLTRhYjctOTkxMy1kMjE1YWVjY2JjZjEiLCJNb2RpZmllZE9uIjoiMjAyMi0xMC0zMVQwODoxNjoyNSIsIlByb2plY3</w:instrText>
          </w:r>
          <w:r>
            <w:rPr>
              <w:sz w:val="24"/>
              <w:szCs w:val="24"/>
              <w:lang w:val="en-US"/>
            </w:rPr>
            <w:instrText>QiOnsiJHJlZiI6IjgifX0sIlVzZU51bWJlcmluZ1R5cGVPZlBhcmVudERvY3VtZW50IjpmYWxzZX1dLCJGb3JtYXR0ZWRUZXh0Ijp7IiRpZCI6IjI0IiwiQ291bnQiOjEsIlRleHRVbml0cyI6W3siJGlkIjoiMjUiLCJGb250U3R5bGUiOnsiJGlkIjoiMjYiLCJOZXV0cmFsIjp0cnVlfSwiUmVhZGluZ09yZGVyIjoxLCJUZXh0IjoiKDM5KS</w:instrText>
          </w:r>
          <w:r>
            <w:rPr>
              <w:sz w:val="24"/>
              <w:szCs w:val="24"/>
              <w:lang w:val="en-US"/>
            </w:rPr>
            <w:instrText>J9XX0sIlRhZyI6IkNpdGF2aVBsYWNlaG9sZGVyIzM0YjM4M2Q1LWQyNGYtNGQyNC04NDc2LWRmNTUyY2E3N2NhYSIsIlRleHQiOiIoMzkpIiwiV0FJVmVyc2lvbiI6IjYuMTQuMC4wIn0=}</w:instrText>
          </w:r>
          <w:r>
            <w:rPr>
              <w:sz w:val="24"/>
              <w:szCs w:val="24"/>
              <w:lang w:val="en-US"/>
            </w:rPr>
            <w:fldChar w:fldCharType="separate"/>
          </w:r>
          <w:r>
            <w:rPr>
              <w:sz w:val="24"/>
              <w:szCs w:val="24"/>
              <w:lang w:val="en-US"/>
            </w:rPr>
            <w:t>(39)</w:t>
          </w:r>
          <w:r>
            <w:rPr>
              <w:sz w:val="24"/>
              <w:szCs w:val="24"/>
              <w:lang w:val="en-US"/>
            </w:rPr>
            <w:fldChar w:fldCharType="end"/>
          </w:r>
        </w:sdtContent>
      </w:sdt>
      <w:r>
        <w:rPr>
          <w:sz w:val="24"/>
          <w:szCs w:val="24"/>
          <w:lang w:val="en-US"/>
        </w:rPr>
        <w:t xml:space="preserve">. They included </w:t>
      </w:r>
      <w:r>
        <w:rPr>
          <w:b/>
          <w:bCs/>
          <w:color w:val="FF0000"/>
          <w:sz w:val="24"/>
          <w:szCs w:val="24"/>
          <w:lang w:val="en-US"/>
        </w:rPr>
        <w:t>3,120</w:t>
      </w:r>
      <w:r>
        <w:rPr>
          <w:color w:val="FF0000"/>
          <w:sz w:val="24"/>
          <w:szCs w:val="24"/>
          <w:lang w:val="en-US"/>
        </w:rPr>
        <w:t xml:space="preserve"> </w:t>
      </w:r>
      <w:r>
        <w:rPr>
          <w:sz w:val="24"/>
          <w:szCs w:val="24"/>
          <w:lang w:val="en-US"/>
        </w:rPr>
        <w:t xml:space="preserve">diabetic patients who had documented ophthalmologic examinations and a documented </w:t>
      </w:r>
      <w:r>
        <w:rPr>
          <w:sz w:val="24"/>
          <w:szCs w:val="24"/>
          <w:lang w:val="en-US"/>
        </w:rPr>
        <w:t xml:space="preserve">metformin use prior to or at their first documented ophthalmologic exam. The outcome of interest was a diagnosis of either non-neovascular or neovascular AMD at the first ophthalmologic exam. Using propensity score-weighted logistic regression models, </w:t>
      </w:r>
      <w:r>
        <w:rPr>
          <w:sz w:val="24"/>
          <w:szCs w:val="24"/>
          <w:lang w:val="en-US"/>
        </w:rPr>
        <w:lastRenderedPageBreak/>
        <w:t>Stew</w:t>
      </w:r>
      <w:r>
        <w:rPr>
          <w:sz w:val="24"/>
          <w:szCs w:val="24"/>
          <w:lang w:val="en-US"/>
        </w:rPr>
        <w:t>art et al. found that metformin use was significantly associated with a reduced odd ratio (OR) to develop AMD (OR 0.70, 95% confidence interval, p-value 0.003). The association was even stronger, when analyzing non-neovascular AMD alone (OR 0.59, 95% CI, p</w:t>
      </w:r>
      <w:r>
        <w:rPr>
          <w:sz w:val="24"/>
          <w:szCs w:val="24"/>
          <w:lang w:val="en-US"/>
        </w:rPr>
        <w:t xml:space="preserve">-value &lt; 0.001). All other antidiabetic drugs studied showed no association. Limitations of this study are the retrospective nature, the relatively small sample size, the exclusion of drusen as an early stage of AMD, because authors found the diagnosis of </w:t>
      </w:r>
      <w:r>
        <w:rPr>
          <w:sz w:val="24"/>
          <w:szCs w:val="24"/>
          <w:lang w:val="en-US"/>
        </w:rPr>
        <w:t>drusen to be unreliable, and missing information about the duration of metformin use.</w:t>
      </w:r>
    </w:p>
    <w:p w:rsidR="00051524" w:rsidRDefault="00367442">
      <w:pPr>
        <w:ind w:left="567"/>
        <w:jc w:val="both"/>
        <w:rPr>
          <w:sz w:val="24"/>
          <w:szCs w:val="24"/>
          <w:lang w:val="en-US"/>
        </w:rPr>
      </w:pPr>
      <w:r>
        <w:rPr>
          <w:sz w:val="24"/>
          <w:szCs w:val="24"/>
          <w:lang w:val="en-US"/>
        </w:rPr>
        <w:t xml:space="preserve">Chen et al. investigated the association of metformin use and the risk of AMD in a cohort study with type 2 diabetic patients </w:t>
      </w:r>
      <w:sdt>
        <w:sdtPr>
          <w:rPr>
            <w:sz w:val="24"/>
            <w:szCs w:val="24"/>
            <w:lang w:val="en-US"/>
          </w:rPr>
          <w:alias w:val="To edit, see citavi.com/edit"/>
          <w:tag w:val="CitaviPlaceholder#1131a629-bd25-4721-a6b4-4130e00d435b"/>
          <w:id w:val="1561124240"/>
          <w:placeholder>
            <w:docPart w:val="43AF5A4E49874772A01643062BADB7F9"/>
          </w:placeholder>
        </w:sdtPr>
        <w:sdtEndPr/>
        <w:sdtContent>
          <w:r>
            <w:rPr>
              <w:sz w:val="24"/>
              <w:szCs w:val="24"/>
              <w:lang w:val="en-US"/>
            </w:rPr>
            <w:fldChar w:fldCharType="begin"/>
          </w:r>
          <w:r>
            <w:rPr>
              <w:sz w:val="24"/>
              <w:szCs w:val="24"/>
              <w:lang w:val="en-US"/>
            </w:rPr>
            <w:instrText>ADDIN CitaviPlaceholder{eyIkaWQiOiIxIiwiJHR5</w:instrText>
          </w:r>
          <w:r>
            <w:rPr>
              <w:sz w:val="24"/>
              <w:szCs w:val="24"/>
              <w:lang w:val="en-US"/>
            </w:rPr>
            <w:instrText>cGUiOiJTd2lzc0FjYWRlbWljLkNpdGF2aS5DaXRhdGlvbnMuV29yZFBsYWNlaG9sZGVyLCBTd2lzc0FjYWRlbWljLkNpdGF2aSIsIkVudHJpZXMiOlt7IiRpZCI6IjIiLCIkdHlwZSI6IlN3aXNzQWNhZGVtaWMuQ2l0YXZpLkNpdGF0aW9ucy5Xb3JkUGxhY2Vob2xkZXJFbnRyeSwgU3dpc3NBY2FkZW1pYy5DaXRhdmkiLCJJZCI6IjhkZmNm</w:instrText>
          </w:r>
          <w:r>
            <w:rPr>
              <w:sz w:val="24"/>
              <w:szCs w:val="24"/>
              <w:lang w:val="en-US"/>
            </w:rPr>
            <w:instrText>MDBmLTNhZGMtNDhlMC1iMThiLWY2NmU5Y2I4MzM4YSIsIlJhbmdlTGVuZ3RoIjo0LCJSZWZlcmVuY2VJZCI6IjNjNWIzNWRjLTdjNWMtNGI0Zi05MTJiLTYyZGI3NmJhMjljZSIsIlBhZ2VSYW5nZSI6eyIkaWQiOiIzIiwiJHR5cGUiOiJTd2lzc0FjYWRlbWljLlBhZ2VSYW5nZSwgU3dpc3NBY2FkZW1pYyIsIkVuZFBhZ2UiOnsiJGlkIjoi</w:instrText>
          </w:r>
          <w:r>
            <w:rPr>
              <w:sz w:val="24"/>
              <w:szCs w:val="24"/>
              <w:lang w:val="en-US"/>
            </w:rPr>
            <w:instrText>NCIsIiR0eXBlIjoiU3dpc3NBY2FkZW1pYy5QYWdlTnVtYmVyLCBTd2lzc0FjYWRlbWljIiwiSXNGdWxseU51bWVyaWMiOmZhbHNlLCJOdW1iZXJpbmdUeXBlIjowLCJOdW1lcmFsU3lzdGVtIjowfSwiTnVtYmVyaW5nVHlwZSI6MCwiTnVtZXJhbFN5c3RlbSI6MCwiU3RhcnRQYWdlIjp7IiRpZCI6IjUiLCIkdHlwZSI6IlN3aXNzQWNhZGVt</w:instrText>
          </w:r>
          <w:r>
            <w:rPr>
              <w:sz w:val="24"/>
              <w:szCs w:val="24"/>
              <w:lang w:val="en-US"/>
            </w:rPr>
            <w:instrText>aWMuUGFnZU51bWJlciwgU3dpc3NBY2FkZW1pYyIsIklzRnVsbHlOdW1lcmljIjpmYWxzZSwiTnVtYmVyaW5nVHlwZSI6MCwiTnVtZXJhbFN5c3RlbSI6MH19LCJSZWZlcmVuY2UiOnsiJGlkIjoiNiIsIiR0eXBlIjoiU3dpc3NBY2FkZW1pYy5DaXRhdmkuUmVmZXJlbmNlLCBTd2lzc0FjYWRlbWljLkNpdGF2aSIsIkFic3RyYWN0Q29tcGxl</w:instrText>
          </w:r>
          <w:r>
            <w:rPr>
              <w:sz w:val="24"/>
              <w:szCs w:val="24"/>
              <w:lang w:val="en-US"/>
            </w:rPr>
            <w:instrText>eGl0eSI6MCwiQWJzdHJhY3RTb3VyY2VUZXh0Rm9ybWF0IjowLCJBdXRob3JzIjpbeyIkaWQiOiI3IiwiJHR5cGUiOiJTd2lzc0FjYWRlbWljLkNpdGF2aS5QZXJzb24sIFN3aXNzQWNhZGVtaWMuQ2l0YXZpIiwiRmlyc3ROYW1lIjoiWXUtWWVuIiwiTGFzdE5hbWUiOiJDaGVuIiwiUHJvdGVjdGVkIjpmYWxzZSwiU2V4IjowLCJDcmVhdGVk</w:instrText>
          </w:r>
          <w:r>
            <w:rPr>
              <w:sz w:val="24"/>
              <w:szCs w:val="24"/>
              <w:lang w:val="en-US"/>
            </w:rPr>
            <w:instrText>QnkiOiJfSmVubnkiLCJDcmVhdGVkT24iOiIyMDIyLTA3LTE4VDEwOjEzOjE0IiwiTW9kaWZpZWRCeSI6Il9KZW5ueSIsIklkIjoiYjI4ZDhmNjYtN2UwZi00MWZjLWEzZTEtYzE2NjU0MTJiODMyIiwiTW9kaWZpZWRPbiI6IjIwMjItMDctMThUMTA6MTM6MTQiLCJQcm9qZWN0Ijp7IiRpZCI6IjgiLCIkdHlwZSI6IlN3aXNzQWNhZGVtaWMu</w:instrText>
          </w:r>
          <w:r>
            <w:rPr>
              <w:sz w:val="24"/>
              <w:szCs w:val="24"/>
              <w:lang w:val="en-US"/>
            </w:rPr>
            <w:instrText>Q2l0YXZpLlByb2plY3QsIFN3aXNzQWNhZGVtaWMuQ2l0YXZpIn19LHsiJGlkIjoiOSIsIiR0eXBlIjoiU3dpc3NBY2FkZW1pYy5DaXRhdmkuUGVyc29uLCBTd2lzc0FjYWRlbWljLkNpdGF2aSIsIkZpcnN0TmFtZSI6IllpbmctQ2hlbmciLCJMYXN0TmFtZSI6IlNoZW4iLCJQcm90ZWN0ZWQiOmZhbHNlLCJTZXgiOjAsIkNyZWF0ZWRCeSI6</w:instrText>
          </w:r>
          <w:r>
            <w:rPr>
              <w:sz w:val="24"/>
              <w:szCs w:val="24"/>
              <w:lang w:val="en-US"/>
            </w:rPr>
            <w:instrText>Il9KZW5ueSIsIkNyZWF0ZWRPbiI6IjIwMjItMDctMThUMTA6MTM6MTQiLCJNb2RpZmllZEJ5IjoiX0plbm55IiwiSWQiOiI1MWY1MzIwZi1lZTg3LTQ5YmQtOGMxYS1hZjU3NDM4NzljNmYiLCJNb2RpZmllZE9uIjoiMjAyMi0wNy0xOFQxMDoxMzoxNCIsIlByb2plY3QiOnsiJHJlZiI6IjgifX0seyIkaWQiOiIxMCIsIiR0eXBlIjoiU3dp</w:instrText>
          </w:r>
          <w:r>
            <w:rPr>
              <w:sz w:val="24"/>
              <w:szCs w:val="24"/>
              <w:lang w:val="en-US"/>
            </w:rPr>
            <w:instrText>c3NBY2FkZW1pYy5DaXRhdmkuUGVyc29uLCBTd2lzc0FjYWRlbWljLkNpdGF2aSIsIkZpcnN0TmFtZSI6Ill1bi1KdSIsIkxhc3ROYW1lIjoiTGFpIiwiUHJvdGVjdGVkIjpmYWxzZSwiU2V4IjowLCJDcmVhdGVkQnkiOiJfSmVubnkiLCJDcmVhdGVkT24iOiIyMDIyLTA3LTE4VDEwOjEzOjE0IiwiTW9kaWZpZWRCeSI6Il9KZW5ueSIsIklk</w:instrText>
          </w:r>
          <w:r>
            <w:rPr>
              <w:sz w:val="24"/>
              <w:szCs w:val="24"/>
              <w:lang w:val="en-US"/>
            </w:rPr>
            <w:instrText>IjoiZmZlZGI0OWEtMWIzNi00OTJmLWI5ZDktMjYxNzI2NjlmODkyIiwiTW9kaWZpZWRPbiI6IjIwMjItMDctMThUMTA6MTM6MTQiLCJQcm9qZWN0Ijp7IiRyZWYiOiI4In19LHsiJGlkIjoiMTEiLCIkdHlwZSI6IlN3aXNzQWNhZGVtaWMuQ2l0YXZpLlBlcnNvbiwgU3dpc3NBY2FkZW1pYy5DaXRhdmkiLCJGaXJzdE5hbWUiOiJDaHVuLVl1</w:instrText>
          </w:r>
          <w:r>
            <w:rPr>
              <w:sz w:val="24"/>
              <w:szCs w:val="24"/>
              <w:lang w:val="en-US"/>
            </w:rPr>
            <w:instrText>YW4iLCJMYXN0TmFtZSI6IldhbmciLCJQcm90ZWN0ZWQiOmZhbHNlLCJTZXgiOjAsIkNyZWF0ZWRCeSI6Il9KZW5ueSIsIkNyZWF0ZWRPbiI6IjIwMjItMDctMThUMTA6MTM6MTQiLCJNb2RpZmllZEJ5IjoiX0plbm55IiwiSWQiOiJlMjE1ZTRkNy0yNDBiLTQ0ZTMtODIyNy1hNzQ3YzUwOTFlNDQiLCJNb2RpZmllZE9uIjoiMjAyMi0wNy0x</w:instrText>
          </w:r>
          <w:r>
            <w:rPr>
              <w:sz w:val="24"/>
              <w:szCs w:val="24"/>
              <w:lang w:val="en-US"/>
            </w:rPr>
            <w:instrText>OFQxMDoxMzoxNCIsIlByb2plY3QiOnsiJHJlZiI6IjgifX0seyIkaWQiOiIxMiIsIiR0eXBlIjoiU3dpc3NBY2FkZW1pYy5DaXRhdmkuUGVyc29uLCBTd2lzc0FjYWRlbWljLkNpdGF2aSIsIkZpcnN0TmFtZSI6IktlbmctSHVuZyIsIkxhc3ROYW1lIjoiTGluIiwiUHJvdGVjdGVkIjpmYWxzZSwiU2V4IjowLCJDcmVhdGVkQnkiOiJfSmVu</w:instrText>
          </w:r>
          <w:r>
            <w:rPr>
              <w:sz w:val="24"/>
              <w:szCs w:val="24"/>
              <w:lang w:val="en-US"/>
            </w:rPr>
            <w:instrText>bnkiLCJDcmVhdGVkT24iOiIyMDIyLTA3LTE4VDEwOjEzOjE0IiwiTW9kaWZpZWRCeSI6Il9KZW5ueSIsIklkIjoiZjMxYmIwODMtZWM0YS00ODllLWFlYTYtMGVmMDU3YzQ2YjgxIiwiTW9kaWZpZWRPbiI6IjIwMjItMDctMThUMTA6MTM6MTQiLCJQcm9qZWN0Ijp7IiRyZWYiOiI4In19LHsiJGlkIjoiMTMiLCIkdHlwZSI6IlN3aXNzQWNh</w:instrText>
          </w:r>
          <w:r>
            <w:rPr>
              <w:sz w:val="24"/>
              <w:szCs w:val="24"/>
              <w:lang w:val="en-US"/>
            </w:rPr>
            <w:instrText>ZGVtaWMuQ2l0YXZpLlBlcnNvbiwgU3dpc3NBY2FkZW1pYy5DaXRhdmkiLCJGaXJzdE5hbWUiOiJTaGloLUNoYW8iLCJMYXN0TmFtZSI6IkZlbmciLCJQcm90ZWN0ZWQiOmZhbHNlLCJTZXgiOjAsIkNyZWF0ZWRCeSI6Il9KZW5ueSIsIkNyZWF0ZWRPbiI6IjIwMjItMDctMThUMTA6MTM6MTQiLCJNb2RpZmllZEJ5IjoiX0plbm55IiwiSWQi</w:instrText>
          </w:r>
          <w:r>
            <w:rPr>
              <w:sz w:val="24"/>
              <w:szCs w:val="24"/>
              <w:lang w:val="en-US"/>
            </w:rPr>
            <w:instrText>OiIwMzlhMWVkZC04NTc5LTRjNmMtODIxOS1iMzNiYmExYzM5N2EiLCJNb2RpZmllZE9uIjoiMjAyMi0wNy0xOFQxMDoxMzoxNCIsIlByb2plY3QiOnsiJHJlZiI6IjgifX0seyIkaWQiOiIxNCIsIiR0eXBlIjoiU3dpc3NBY2FkZW1pYy5DaXRhdmkuUGVyc29uLCBTd2lzc0FjYWRlbWljLkNpdGF2aSIsIkZpcnN0TmFtZSI6IkNoaWFvLVlp</w:instrText>
          </w:r>
          <w:r>
            <w:rPr>
              <w:sz w:val="24"/>
              <w:szCs w:val="24"/>
              <w:lang w:val="en-US"/>
            </w:rPr>
            <w:instrText>bmciLCJMYXN0TmFtZSI6IkxpYW5nIiwiUHJvdGVjdGVkIjpmYWxzZSwiU2V4IjowLCJDcmVhdGVkQnkiOiJfSmVubnkiLCJDcmVhdGVkT24iOiIyMDIyLTA3LTE4VDEwOjEzOjE0IiwiTW9kaWZpZWRCeSI6Il9KZW5ueSIsIklkIjoiODQ4N2ZmYWYtZDI5Yy00NWNkLTliNDItZmY3ZGNiY2M5YTI2IiwiTW9kaWZpZWRPbiI6IjIwMjItMDct</w:instrText>
          </w:r>
          <w:r>
            <w:rPr>
              <w:sz w:val="24"/>
              <w:szCs w:val="24"/>
              <w:lang w:val="en-US"/>
            </w:rPr>
            <w:instrText>MThUMTA6MTM6MTQiLCJQcm9qZWN0Ijp7IiRyZWYiOiI4In19LHsiJGlkIjoiMTUiLCIkdHlwZSI6IlN3aXNzQWNhZGVtaWMuQ2l0YXZpLlBlcnNvbiwgU3dpc3NBY2FkZW1pYy5DaXRhdmkiLCJGaXJzdE5hbWUiOiJMaS1DaGVuIiwiTGFzdE5hbWUiOiJXZWkiLCJQcm90ZWN0ZWQiOmZhbHNlLCJTZXgiOjAsIkNyZWF0ZWRCeSI6Il9KZW5u</w:instrText>
          </w:r>
          <w:r>
            <w:rPr>
              <w:sz w:val="24"/>
              <w:szCs w:val="24"/>
              <w:lang w:val="en-US"/>
            </w:rPr>
            <w:instrText>eSIsIkNyZWF0ZWRPbiI6IjIwMjItMDctMThUMTA6MTM6MTQiLCJNb2RpZmllZEJ5IjoiX0plbm55IiwiSWQiOiIyYjE1N2RkMC00Y2UyLTQ2NGUtYWVmNi1iZGM0MjdkMzE0ODciLCJNb2RpZmllZE9uIjoiMjAyMi0wNy0xOFQxMDoxMzoxNCIsIlByb2plY3QiOnsiJHJlZiI6IjgifX0seyIkaWQiOiIxNiIsIiR0eXBlIjoiU3dpc3NBY2Fk</w:instrText>
          </w:r>
          <w:r>
            <w:rPr>
              <w:sz w:val="24"/>
              <w:szCs w:val="24"/>
              <w:lang w:val="en-US"/>
            </w:rPr>
            <w:instrText>ZW1pYy5DaXRhdmkuUGVyc29uLCBTd2lzc0FjYWRlbWljLkNpdGF2aSIsIkZpcnN0TmFtZSI6IlBlc3VzIiwiTGFzdE5hbWUiOiJDaG91IiwiUHJvdGVjdGVkIjpmYWxzZSwiU2V4IjowLCJDcmVhdGVkQnkiOiJfSmVubnkiLCJDcmVhdGVkT24iOiIyMDIyLTA3LTE4VDEwOjEzOjE0IiwiTW9kaWZpZWRCeSI6Il9KZW5ueSIsIklkIjoiNTli</w:instrText>
          </w:r>
          <w:r>
            <w:rPr>
              <w:sz w:val="24"/>
              <w:szCs w:val="24"/>
              <w:lang w:val="en-US"/>
            </w:rPr>
            <w:instrText>NjYwZDgtODhiNC00M2NkLWI0MTItODIyMzE0ZDVkMzJiIiwiTW9kaWZpZWRPbiI6IjIwMjItMDctMThUMTA6MTM6MTQiLCJQcm9qZWN0Ijp7IiRyZWYiOiI4In19XSwiQ2l0YXRpb25LZXlVcGRhdGVUeXBlIjowLCJDb2xsYWJvcmF0b3JzIjpbXSwiQ292ZXJQYXRoIjp7IiRpZCI6IjE3IiwiJHR5cGUiOiJTd2lzc0FjYWRlbWljLkNpdGF2</w:instrText>
          </w:r>
          <w:r>
            <w:rPr>
              <w:sz w:val="24"/>
              <w:szCs w:val="24"/>
              <w:lang w:val="en-US"/>
            </w:rPr>
            <w:instrText>aS5MaW5rZWRSZXNvdXJjZSwgU3dpc3NBY2FkZW1pYy5DaXRhdmkiLCJMaW5rZWRSZXNvdXJjZVR5cGUiOjEsIlVyaVN0cmluZyI6IkNoZW4sIFNoZW4gZXQgYWwgMjAxOSAtIEFzc29jaWF0aW9uIGJldHdlZW4gTWV0Zm9ybWluLmpwZyIsIkxpbmtlZFJlc291cmNlU3RhdHVzIjo4LCJQcm9wZXJ0aWVzIjp7IiRpZCI6IjE4IiwiJHR5cGUi</w:instrText>
          </w:r>
          <w:r>
            <w:rPr>
              <w:sz w:val="24"/>
              <w:szCs w:val="24"/>
              <w:lang w:val="en-US"/>
            </w:rPr>
            <w:instrText>OiJTd2lzc0FjYWRlbWljLkNpdGF2aS5MaW5rZWRSZXNvdXJjZVByb3BlcnRpZXMsIFN3aXNzQWNhZGVtaWMuQ2l0YXZpIn0sIlN5bmNGb2xkZXJUeXBlIjowLCJJc0xvY2FsQ2xvdWRQcm9qZWN0RmlsZUxpbmsiOmZhbHNlLCJJc0Nsb3VkUmVzdG9yZSI6ZmFsc2UsIklzQ2xvdWRDb3B5IjpmYWxzZSwiQXR0YWNobWVudEZvbGRlcldhc0lu</w:instrText>
          </w:r>
          <w:r>
            <w:rPr>
              <w:sz w:val="24"/>
              <w:szCs w:val="24"/>
              <w:lang w:val="en-US"/>
            </w:rPr>
            <w:instrText>RmFsbGJhY2tNb2RlIjpmYWxzZX0sIkRhdGUyIjoiMzEuMTAuMjAxOSIsIkRvaSI6IjEwLjExNTUvMjAxOS8xNjQ5MTU2IiwiRWRpdG9ycyI6W10sIkV2YWx1YXRpb25Db21wbGV4aXR5IjowLCJFdmFsdWF0aW9uU291cmNlVGV4dEZvcm1hdCI6MCwiR3JvdXBzIjpbXSwiSGFzTGFiZWwxIjpmYWxzZSwiSGFzTGFiZWwyIjpmYWxzZSwiS2V5</w:instrText>
          </w:r>
          <w:r>
            <w:rPr>
              <w:sz w:val="24"/>
              <w:szCs w:val="24"/>
              <w:lang w:val="en-US"/>
            </w:rPr>
            <w:instrText>d29yZHMiOltdLCJMYW5ndWFnZSI6ImVuZyIsIkxhbmd1YWdlQ29kZSI6ImVuIiwiTG9jYXRpb25zIjpbeyIkaWQiOiIxOSIsIiR0eXBlIjoiU3dpc3NBY2FkZW1pYy5DaXRhdmkuTG9jYXRpb24sIFN3aXNzQWNhZGVtaWMuQ2l0YXZpIiwiQWRkcmVzcyI6eyIkaWQiOiIyMCIsIiR0eXBlIjoiU3dpc3NBY2FkZW1pYy5DaXRhdmkuTGlua2Vk</w:instrText>
          </w:r>
          <w:r>
            <w:rPr>
              <w:sz w:val="24"/>
              <w:szCs w:val="24"/>
              <w:lang w:val="en-US"/>
            </w:rPr>
            <w:instrText>UmVzb3VyY2UsIFN3aXNzQWNhZGVtaWMuQ2l0YXZpIiwiTGlua2VkUmVzb3VyY2VUeXBlIjo1LCJPcmlnaW5hbFN0cmluZyI6IjMxNzgxMzcxIiwiVXJpU3RyaW5nIjoiaHR0cDovL3d3dy5uY2JpLm5sbS5uaWguZ292L3B1Ym1lZC8zMTc4MTM3MSIsIkxpbmtlZFJlc291cmNlU3RhdHVzIjo4LCJQcm9wZXJ0aWVzIjp7IiRpZCI6IjIxIiwi</w:instrText>
          </w:r>
          <w:r>
            <w:rPr>
              <w:sz w:val="24"/>
              <w:szCs w:val="24"/>
              <w:lang w:val="en-US"/>
            </w:rPr>
            <w:instrText>JHR5cGUiOiJTd2lzc0FjYWRlbWljLkNpdGF2aS5MaW5rZWRSZXNvdXJjZVByb3BlcnRpZXMsIFN3aXNzQWNhZGVtaWMuQ2l0YXZpIn0sIlN5bmNGb2xkZXJUeXBlIjowLCJJc0xvY2FsQ2xvdWRQcm9qZWN0RmlsZUxpbmsiOmZhbHNlLCJJc0Nsb3VkUmVzdG9yZSI6ZmFsc2UsIklzQ2xvdWRDb3B5IjpmYWxzZSwiQXR0YWNobWVudEZvbGRl</w:instrText>
          </w:r>
          <w:r>
            <w:rPr>
              <w:sz w:val="24"/>
              <w:szCs w:val="24"/>
              <w:lang w:val="en-US"/>
            </w:rPr>
            <w:instrText>cldhc0luRmFsbGJhY2tNb2RlIjpmYWxzZX0sIkFubm90YXRpb25zIjpbXSwiTG9jYXRpb25UeXBlIjowLCJNaXJyb3JzUmVmZXJlbmNlUHJvcGVydHlJZCI6MTY0LCJDcmVhdGVkQnkiOiJfSmVubnkiLCJDcmVhdGVkT24iOiIyMDIyLTA3LTE4VDEwOjEzOjE0IiwiTW9kaWZpZWRCeSI6Il9KZW5ueSIsIklkIjoiNDJiMDVlZmEtNzZkNS00</w:instrText>
          </w:r>
          <w:r>
            <w:rPr>
              <w:sz w:val="24"/>
              <w:szCs w:val="24"/>
              <w:lang w:val="en-US"/>
            </w:rPr>
            <w:instrText>ZjQyLTgzNDMtOWNkZGY5YTQxMTdkIiwiTW9kaWZpZWRPbiI6IjIwMjItMDctMThUMTA6MTM6MTQiLCJQcm9qZWN0Ijp7IiRyZWYiOiI4In19LHsiJGlkIjoiMjIiLCIkdHlwZSI6IlN3aXNzQWNhZGVtaWMuQ2l0YXZpLkxvY2F0aW9uLCBTd2lzc0FjYWRlbWljLkNpdGF2aSIsIkFkZHJlc3MiOnsiJGlkIjoiMjMiLCIkdHlwZSI6IlN3aXNz</w:instrText>
          </w:r>
          <w:r>
            <w:rPr>
              <w:sz w:val="24"/>
              <w:szCs w:val="24"/>
              <w:lang w:val="en-US"/>
            </w:rPr>
            <w:instrText>QWNhZGVtaWMuQ2l0YXZpLkxpbmtlZFJlc291cmNlLCBTd2lzc0FjYWRlbWljLkNpdGF2aSIsIkxpbmtlZFJlc291cmNlVHlwZSI6NSwiT3JpZ2luYWxTdHJpbmciOiJQTUM2ODc1Mzk4IiwiVXJpU3RyaW5nIjoiaHR0cHM6Ly93d3cubmNiaS5ubG0ubmloLmdvdi9wbWMvYXJ0aWNsZXMvUE1DNjg3NTM5OCIsIkxpbmtlZFJlc291cmNlU3Rh</w:instrText>
          </w:r>
          <w:r>
            <w:rPr>
              <w:sz w:val="24"/>
              <w:szCs w:val="24"/>
              <w:lang w:val="en-US"/>
            </w:rPr>
            <w:instrText>dHVzIjo4LCJQcm9wZXJ0aWVzIjp7IiRpZCI6IjI0IiwiJHR5cGUiOiJTd2lzc0FjYWRlbWljLkNpdGF2aS5MaW5rZWRSZXNvdXJjZVByb3BlcnRpZXMsIFN3aXNzQWNhZGVtaWMuQ2l0YXZpIn0sIlN5bmNGb2xkZXJUeXBlIjowLCJJc0xvY2FsQ2xvdWRQcm9qZWN0RmlsZUxpbmsiOmZhbHNlLCJJc0Nsb3VkUmVzdG9yZSI6ZmFsc2UsIklz</w:instrText>
          </w:r>
          <w:r>
            <w:rPr>
              <w:sz w:val="24"/>
              <w:szCs w:val="24"/>
              <w:lang w:val="en-US"/>
            </w:rPr>
            <w:instrText>Q2xvdWRDb3B5IjpmYWxzZSwiQXR0YWNobWVudEZvbGRlcldhc0luRmFsbGJhY2tNb2RlIjpmYWxzZX0sIkFubm90YXRpb25zIjpbXSwiTG9jYXRpb25UeXBlIjowLCJNaXJyb3JzUmVmZXJlbmNlUHJvcGVydHlJZCI6MjA4LCJDcmVhdGVkQnkiOiJfSmVubnkiLCJDcmVhdGVkT24iOiIyMDIyLTA3LTE4VDEwOjEzOjE0IiwiTW9kaWZpZWRC</w:instrText>
          </w:r>
          <w:r>
            <w:rPr>
              <w:sz w:val="24"/>
              <w:szCs w:val="24"/>
              <w:lang w:val="en-US"/>
            </w:rPr>
            <w:instrText>eSI6Il9KZW5ueSIsIklkIjoiY2Y0YzRhZGItYjVlNC00OWM3LTk5NDItNDc0YmQwZmY3NGJhIiwiTW9kaWZpZWRPbiI6IjIwMjItMDctMThUMTA6MTM6MTQiLCJQcm9qZWN0Ijp7IiRyZWYiOiI4In19LHsiJGlkIjoiMjUiLCIkdHlwZSI6IlN3aXNzQWNhZGVtaWMuQ2l0YXZpLkxvY2F0aW9uLCBTd2lzc0FjYWRlbWljLkNpdGF2aSIsIkFk</w:instrText>
          </w:r>
          <w:r>
            <w:rPr>
              <w:sz w:val="24"/>
              <w:szCs w:val="24"/>
              <w:lang w:val="en-US"/>
            </w:rPr>
            <w:instrText>ZHJlc3MiOnsiJGlkIjoiMjYiLCIkdHlwZSI6IlN3aXNzQWNhZGVtaWMuQ2l0YXZpLkxpbmtlZFJlc291cmNlLCBTd2lzc0FjYWRlbWljLkNpdGF2aSIsIkxpbmtlZFJlc291cmNlVHlwZSI6NSwiT3JpZ2luYWxTdHJpbmciOiIxMC4xMTU1LzIwMTkvMTY0OTE1NiIsIlVyaVN0cmluZyI6Imh0dHBzOi8vZG9pLm9yZy8xMC4xMTU1LzIwMTkv</w:instrText>
          </w:r>
          <w:r>
            <w:rPr>
              <w:sz w:val="24"/>
              <w:szCs w:val="24"/>
              <w:lang w:val="en-US"/>
            </w:rPr>
            <w:instrText>MTY0OTE1NiIsIkxpbmtlZFJlc291cmNlU3RhdHVzIjo4LCJQcm9wZXJ0aWVzIjp7IiRpZCI6IjI3IiwiJHR5cGUiOiJTd2lzc0FjYWRlbWljLkNpdGF2aS5MaW5rZWRSZXNvdXJjZVByb3BlcnRpZXMsIFN3aXNzQWNhZGVtaWMuQ2l0YXZpIn0sIlN5bmNGb2xkZXJUeXBlIjowLCJJc0xvY2FsQ2xvdWRQcm9qZWN0RmlsZUxpbmsiOmZhbHNl</w:instrText>
          </w:r>
          <w:r>
            <w:rPr>
              <w:sz w:val="24"/>
              <w:szCs w:val="24"/>
              <w:lang w:val="en-US"/>
            </w:rPr>
            <w:instrText>LCJJc0Nsb3VkUmVzdG9yZSI6ZmFsc2UsIklzQ2xvdWRDb3B5IjpmYWxzZSwiQXR0YWNobWVudEZvbGRlcldhc0luRmFsbGJhY2tNb2RlIjpmYWxzZX0sIkFubm90YXRpb25zIjpbXSwiTG9jYXRpb25UeXBlIjowLCJNaXJyb3JzUmVmZXJlbmNlUHJvcGVydHlJZCI6MTI4LCJDcmVhdGVkQnkiOiJfSmVubnkiLCJDcmVhdGVkT24iOiIyMDIy</w:instrText>
          </w:r>
          <w:r>
            <w:rPr>
              <w:sz w:val="24"/>
              <w:szCs w:val="24"/>
              <w:lang w:val="en-US"/>
            </w:rPr>
            <w:instrText>LTA3LTE4VDEwOjEzOjE0IiwiTW9kaWZpZWRCeSI6Il9KZW5ueSIsIklkIjoiNmEzN2FlYzgtMjNhNC00YTEwLWJiYTUtYzQ2Mjc0ZTljZjViIiwiTW9kaWZpZWRPbiI6IjIwMjItMDctMThUMTA6MTM6MTQiLCJQcm9qZWN0Ijp7IiRyZWYiOiI4In19XSwiTnVtYmVyT2ZWb2x1bWVzIjoiMTY0OTE1NiIsIk9yZ2FuaXphdGlvbnMiOltdLCJP</w:instrText>
          </w:r>
          <w:r>
            <w:rPr>
              <w:sz w:val="24"/>
              <w:szCs w:val="24"/>
              <w:lang w:val="en-US"/>
            </w:rPr>
            <w:instrText>dGhlcnNJbnZvbHZlZCI6W10sIlBhZ2VSYW5nZSI6IjxzcD5cclxuICA8bj4xPC9uPlxyXG4gIDxpbj50cnVlPC9pbj5cclxuICA8b3M+MTwvb3M+XHJcbiAgPHBzPjE8L3BzPlxyXG48L3NwPlxyXG48ZXA+XHJcbiAgPG4+OTwvbj5cclxuICA8aW4+dHJ1ZTwvaW4+XHJcbiAgPG9zPjk8L29zPlxyXG4gIDxwcz45PC9wcz5cclxuPC9lcD5c</w:instrText>
          </w:r>
          <w:r>
            <w:rPr>
              <w:sz w:val="24"/>
              <w:szCs w:val="24"/>
              <w:lang w:val="en-US"/>
            </w:rPr>
            <w:instrText>clxuPG9zPjEtOTwvb3M+IiwiUGVyaW9kaWNhbCI6eyIkaWQiOiIyOCIsIiR0eXBlIjoiU3dpc3NBY2FkZW1pYy5DaXRhdmkuUGVyaW9kaWNhbCwgU3dpc3NBY2FkZW1pYy5DaXRhdmkiLCJJc3NuIjoiMjA5MC0wMDRYIiwiTmFtZSI6IkpvdXJuYWwgb2Ygb3BodGhhbG1vbG9neSIsIlBhZ2luYXRpb24iOjAsIlByb3RlY3RlZCI6ZmFsc2Us</w:instrText>
          </w:r>
          <w:r>
            <w:rPr>
              <w:sz w:val="24"/>
              <w:szCs w:val="24"/>
              <w:lang w:val="en-US"/>
            </w:rPr>
            <w:instrText>IlVzZXJBYmJyZXZpYXRpb24xIjoiSiBPcGh0aGFsbW9sIiwiQ3JlYXRlZEJ5IjoiX0plbm55IiwiQ3JlYXRlZE9uIjoiMjAyMi0wNy0xOFQxMDoxMzoxNCIsIk1vZGlmaWVkQnkiOiJfSmVubnkiLCJJZCI6IjJmYTVjYWM5LThhZGItNDI2Yi04YmExLTljZjRhMTJmMjE4MCIsIk1vZGlmaWVkT24iOiIyMDIyLTA3LTE4VDEwOjEzOjE0Iiwi</w:instrText>
          </w:r>
          <w:r>
            <w:rPr>
              <w:sz w:val="24"/>
              <w:szCs w:val="24"/>
              <w:lang w:val="en-US"/>
            </w:rPr>
            <w:instrText>UHJvamVjdCI6eyIkcmVmIjoiOCJ9fSwiUG1jSWQiOiJQTUM2ODc1Mzk4IiwiUHVibGlzaGVycyI6W10sIlB1Yk1lZElkIjoiMzE3ODEzNzEiLCJRdW90YXRpb25zIjpbXSwiUmF0aW5nIjowLCJSZWZlcmVuY2VUeXBlIjoiSm91cm5hbEFydGljbGUiLCJTaG9ydFRpdGxlIjoiQ2hlbiwgU2hlbiBldCBhbC4gMjAxOSDigJMgQXNzb2NpYXRp</w:instrText>
          </w:r>
          <w:r>
            <w:rPr>
              <w:sz w:val="24"/>
              <w:szCs w:val="24"/>
              <w:lang w:val="en-US"/>
            </w:rPr>
            <w:instrText>b24gYmV0d2VlbiBNZXRmb3JtaW4iLCJTaG9ydFRpdGxlVXBkYXRlVHlwZSI6MCwiU291cmNlT2ZCaWJsaW9ncmFwaGljSW5mb3JtYXRpb24iOiJQdWJNZWQiLCJTdGF0aWNJZHMiOlsiYjc3YmM5ZjgtMjZkMi00ZTc2LWIxZWMtMzg1ODgzYmU4OTU0Il0sIlRhYmxlT2ZDb250ZW50c0NvbXBsZXhpdHkiOjAsIlRhYmxlT2ZDb250ZW50c1Nv</w:instrText>
          </w:r>
          <w:r>
            <w:rPr>
              <w:sz w:val="24"/>
              <w:szCs w:val="24"/>
              <w:lang w:val="en-US"/>
            </w:rPr>
            <w:instrText>dXJjZVRleHRGb3JtYXQiOjAsIlRhc2tzIjpbXSwiVGl0bGUiOiJBc3NvY2lhdGlvbiBiZXR3ZWVuIE1ldGZvcm1pbiBhbmQgYSBMb3dlciBSaXNrIG9mIEFnZS1SZWxhdGVkIE1hY3VsYXIgRGVnZW5lcmF0aW9uIGluIFBhdGllbnRzIHdpdGggVHlwZSAyIERpYWJldGVzIiwiVHJhbnNsYXRvcnMiOltdLCJWb2x1bWUiOiIyMDE5IiwiWWVh</w:instrText>
          </w:r>
          <w:r>
            <w:rPr>
              <w:sz w:val="24"/>
              <w:szCs w:val="24"/>
              <w:lang w:val="en-US"/>
            </w:rPr>
            <w:instrText>ciI6IjIwMTkiLCJZZWFyUmVzb2x2ZWQiOiIyMDE5IiwiQ3JlYXRlZEJ5IjoiX0plbm55IiwiQ3JlYXRlZE9uIjoiMjAyMi0wNy0xOFQxMDoxMzoxNCIsIk1vZGlmaWVkQnkiOiJfSmVubnkiLCJJZCI6IjNjNWIzNWRjLTdjNWMtNGI0Zi05MTJiLTYyZGI3NmJhMjljZSIsIk1vZGlmaWVkT24iOiIyMDIyLTEwLTMxVDA4OjE2OjI1IiwiUHJv</w:instrText>
          </w:r>
          <w:r>
            <w:rPr>
              <w:sz w:val="24"/>
              <w:szCs w:val="24"/>
              <w:lang w:val="en-US"/>
            </w:rPr>
            <w:instrText>amVjdCI6eyIkcmVmIjoiOCJ9fSwiVXNlTnVtYmVyaW5nVHlwZU9mUGFyZW50RG9jdW1lbnQiOmZhbHNlfV0sIkZvcm1hdHRlZFRleHQiOnsiJGlkIjoiMjkiLCJDb3VudCI6MSwiVGV4dFVuaXRzIjpbeyIkaWQiOiIzMCIsIkZvbnRTdHlsZSI6eyIkaWQiOiIzMSIsIk5ldXRyYWwiOnRydWV9LCJSZWFkaW5nT3JkZXIiOjEsIlRleHQiOiIo</w:instrText>
          </w:r>
          <w:r>
            <w:rPr>
              <w:sz w:val="24"/>
              <w:szCs w:val="24"/>
              <w:lang w:val="en-US"/>
            </w:rPr>
            <w:instrText>NDApIn1dfSwiVGFnIjoiQ2l0YXZpUGxhY2Vob2xkZXIjMTEzMWE2MjktYmQyNS00NzIxLWE2YjQtNDEzMGUwMGQ0MzViIiwiVGV4dCI6Iig0MCkiLCJXQUlWZXJzaW9uIjoiNi4xNC4wLjAifQ==}</w:instrText>
          </w:r>
          <w:r>
            <w:rPr>
              <w:sz w:val="24"/>
              <w:szCs w:val="24"/>
              <w:lang w:val="en-US"/>
            </w:rPr>
            <w:fldChar w:fldCharType="separate"/>
          </w:r>
          <w:r>
            <w:rPr>
              <w:sz w:val="24"/>
              <w:szCs w:val="24"/>
              <w:lang w:val="en-US"/>
            </w:rPr>
            <w:t>(40)</w:t>
          </w:r>
          <w:r>
            <w:rPr>
              <w:sz w:val="24"/>
              <w:szCs w:val="24"/>
              <w:lang w:val="en-US"/>
            </w:rPr>
            <w:fldChar w:fldCharType="end"/>
          </w:r>
        </w:sdtContent>
      </w:sdt>
      <w:r>
        <w:rPr>
          <w:sz w:val="24"/>
          <w:szCs w:val="24"/>
          <w:lang w:val="en-US"/>
        </w:rPr>
        <w:t xml:space="preserve">. They included </w:t>
      </w:r>
      <w:r>
        <w:rPr>
          <w:b/>
          <w:bCs/>
          <w:color w:val="FF0000"/>
          <w:sz w:val="24"/>
          <w:szCs w:val="24"/>
          <w:lang w:val="en-US"/>
        </w:rPr>
        <w:t>68,205</w:t>
      </w:r>
      <w:r>
        <w:rPr>
          <w:color w:val="FF0000"/>
          <w:sz w:val="24"/>
          <w:szCs w:val="24"/>
          <w:lang w:val="en-US"/>
        </w:rPr>
        <w:t xml:space="preserve"> </w:t>
      </w:r>
      <w:r>
        <w:rPr>
          <w:sz w:val="24"/>
          <w:szCs w:val="24"/>
          <w:lang w:val="en-US"/>
        </w:rPr>
        <w:t>patients who had a diagnosis of type 2 diabetes mellitus during the study p</w:t>
      </w:r>
      <w:r>
        <w:rPr>
          <w:sz w:val="24"/>
          <w:szCs w:val="24"/>
          <w:lang w:val="en-US"/>
        </w:rPr>
        <w:t>eriod. Patients were followed up to identify the onset of AMD (unspecified, non-exudative or exudative). The main independent variable was use of metformin, which was true for 66.7% of the identified patients. Adjusted hazard ratios (HRs) were obtained via</w:t>
      </w:r>
      <w:r>
        <w:rPr>
          <w:sz w:val="24"/>
          <w:szCs w:val="24"/>
          <w:lang w:val="en-US"/>
        </w:rPr>
        <w:t xml:space="preserve"> multivariate Cox regression analyses. Patients taking metformin had a significantly lower HR to develop AMD than metformin non-users (HR 0.54, 95% Ci, p-value &lt;0.0001). Chen et al. also calculated HRs for the duration and cumulative dose of metformin and </w:t>
      </w:r>
      <w:r>
        <w:rPr>
          <w:sz w:val="24"/>
          <w:szCs w:val="24"/>
          <w:lang w:val="en-US"/>
        </w:rPr>
        <w:t xml:space="preserve">their association with the development of AMD and found that both significantly lowered AMD risk. Limitations of this study are the retrospective nature, some missing details in the database like smoking status, diet, and laboratory values. </w:t>
      </w:r>
    </w:p>
    <w:p w:rsidR="00051524" w:rsidRDefault="00367442">
      <w:pPr>
        <w:ind w:left="567"/>
        <w:jc w:val="both"/>
        <w:rPr>
          <w:sz w:val="24"/>
          <w:szCs w:val="24"/>
          <w:lang w:val="en-US"/>
        </w:rPr>
      </w:pPr>
      <w:r>
        <w:rPr>
          <w:sz w:val="24"/>
          <w:szCs w:val="24"/>
          <w:lang w:val="en-US"/>
        </w:rPr>
        <w:t>Another cohort</w:t>
      </w:r>
      <w:r>
        <w:rPr>
          <w:sz w:val="24"/>
          <w:szCs w:val="24"/>
          <w:lang w:val="en-US"/>
        </w:rPr>
        <w:t xml:space="preserve"> study was performed by Jiang et al. </w:t>
      </w:r>
      <w:sdt>
        <w:sdtPr>
          <w:rPr>
            <w:sz w:val="24"/>
            <w:szCs w:val="24"/>
            <w:lang w:val="en-US"/>
          </w:rPr>
          <w:alias w:val="To edit, see citavi.com/edit"/>
          <w:tag w:val="CitaviPlaceholder#6a9a6d6e-5640-4815-b169-1ab6ba8f5e4b"/>
          <w:id w:val="-396208111"/>
          <w:placeholder>
            <w:docPart w:val="8F948EFED3E64449AB99D83717CFFF76"/>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w:instrText>
          </w:r>
          <w:r>
            <w:rPr>
              <w:sz w:val="24"/>
              <w:szCs w:val="24"/>
              <w:lang w:val="en-US"/>
            </w:rPr>
            <w:instrText>0aW9ucy5Xb3JkUGxhY2Vob2xkZXJFbnRyeSwgU3dpc3NBY2FkZW1pYy5DaXRhdmkiLCJJZCI6IjlmNWM0ZTlhLWQ5ZTUtNGYzMi1iNzkzLWU0MDliMzM5OWMwOCIsIlJhbmdlTGVuZ3RoIjo0LCJSZWZlcmVuY2VJZCI6IjkzMmM4YjU1LWQ3ZjAtNDVkYy05OGFiLWNkODVmZjI1ZWQ0NSIsIlBhZ2VSYW5nZSI6eyIkaWQiOiIzIiwiJHR5cGU</w:instrText>
          </w:r>
          <w:r>
            <w:rPr>
              <w:sz w:val="24"/>
              <w:szCs w:val="24"/>
              <w:lang w:val="en-US"/>
            </w:rPr>
            <w:instrText>iOiJTd2lzc0FjYWRlbWljLlBhZ2VSYW5nZSwgU3dpc3NBY2FkZW1pYyIsIkVuZFBhZ2UiOnsiJGlkIjoiNCIsIiR0eXBlIjoiU3dpc3NBY2FkZW1pYy5QYWdlTnVtYmVyLCBTd2lzc0FjYWRlbWljIiwiSXNGdWxseU51bWVyaWMiOmZhbHNlLCJOdW1iZXJpbmdUeXBlIjowLCJOdW1lcmFsU3lzdGVtIjowfSwiTnVtYmVyaW5nVHlwZSI6MCw</w:instrText>
          </w:r>
          <w:r>
            <w:rPr>
              <w:sz w:val="24"/>
              <w:szCs w:val="24"/>
              <w:lang w:val="en-US"/>
            </w:rPr>
            <w:instrText>iTnVtZXJhbFN5c3RlbSI6MCwiU3RhcnRQYWdlIjp7IiRpZCI6IjUiLCIkdHlwZSI6IlN3aXNzQWNhZGVtaWMuUGFnZU51bWJlciwgU3dpc3NBY2FkZW1pYyIsIklzRnVsbHlOdW1lcmljIjpmYWxzZSwiTnVtYmVyaW5nVHlwZSI6MCwiTnVtZXJhbFN5c3RlbSI6MH19LCJSZWZlcmVuY2UiOnsiJGlkIjoiNiIsIiR0eXBlIjoiU3dpc3NBY2F</w:instrText>
          </w:r>
          <w:r>
            <w:rPr>
              <w:sz w:val="24"/>
              <w:szCs w:val="24"/>
              <w:lang w:val="en-US"/>
            </w:rPr>
            <w:instrText>kZW1pYy5DaXRhdmkuUmVmZXJlbmNlLCBTd2lzc0FjYWRlbWljLkNpdGF2aSIsIkFic3RyYWN0Q29tcGxleGl0eSI6MCwiQWJzdHJhY3RTb3VyY2VUZXh0Rm9ybWF0IjowLCJBdXRob3JzIjpbeyIkaWQiOiI3IiwiJHR5cGUiOiJTd2lzc0FjYWRlbWljLkNpdGF2aS5QZXJzb24sIFN3aXNzQWNhZGVtaWMuQ2l0YXZpIiwiRmlyc3ROYW1lIjo</w:instrText>
          </w:r>
          <w:r>
            <w:rPr>
              <w:sz w:val="24"/>
              <w:szCs w:val="24"/>
              <w:lang w:val="en-US"/>
            </w:rPr>
            <w:instrText>iSmluZ2ppbmciLCJMYXN0TmFtZSI6IkppYW5nIiwiUHJvdGVjdGVkIjpmYWxzZSwiU2V4IjowLCJDcmVhdGVkQnkiOiJfSmVubnkiLCJDcmVhdGVkT24iOiIyMDIyLTA3LTE4VDEwOjEzOjE0IiwiTW9kaWZpZWRCeSI6Il9KZW5ueSIsIklkIjoiZGE1ZDJhNDYtMjBiNS00MjExLTk0YjYtOTgzNzNhYmM4NWNhIiwiTW9kaWZpZWRPbiI6IjI</w:instrText>
          </w:r>
          <w:r>
            <w:rPr>
              <w:sz w:val="24"/>
              <w:szCs w:val="24"/>
              <w:lang w:val="en-US"/>
            </w:rPr>
            <w:instrText>wMjItMDctMThUMTA6MTM6MTQiLCJQcm9qZWN0Ijp7IiRpZCI6IjgiLCIkdHlwZSI6IlN3aXNzQWNhZGVtaWMuQ2l0YXZpLlByb2plY3QsIFN3aXNzQWNhZGVtaWMuQ2l0YXZpIn19LHsiJGlkIjoiOSIsIiR0eXBlIjoiU3dpc3NBY2FkZW1pYy5DaXRhdmkuUGVyc29uLCBTd2lzc0FjYWRlbWljLkNpdGF2aSIsIkZpcnN0TmFtZSI6IllpIiw</w:instrText>
          </w:r>
          <w:r>
            <w:rPr>
              <w:sz w:val="24"/>
              <w:szCs w:val="24"/>
              <w:lang w:val="en-US"/>
            </w:rPr>
            <w:instrText>iTGFzdE5hbWUiOiJDaGVuIiwiUHJvdGVjdGVkIjpmYWxzZSwiU2V4IjoxLCJDcmVhdGVkQnkiOiJfSmVubnkiLCJDcmVhdGVkT24iOiIyMDIyLTA3LTE4VDEwOjEzOjE0IiwiTW9kaWZpZWRCeSI6Il9KZW5ueSIsIklkIjoiM2MxNDRjMTItZTJhYS00ZmI4LWI4NWYtMDU3NGExNjI0OTQ0IiwiTW9kaWZpZWRPbiI6IjIwMjItMDctMThUMTA</w:instrText>
          </w:r>
          <w:r>
            <w:rPr>
              <w:sz w:val="24"/>
              <w:szCs w:val="24"/>
              <w:lang w:val="en-US"/>
            </w:rPr>
            <w:instrText>6MTM6MTQiLCJQcm9qZWN0Ijp7IiRyZWYiOiI4In19LHsiJGlkIjoiMTAiLCIkdHlwZSI6IlN3aXNzQWNhZGVtaWMuQ2l0YXZpLlBlcnNvbiwgU3dpc3NBY2FkZW1pYy5DaXRhdmkiLCJGaXJzdE5hbWUiOiJIb25nc29uZyIsIkxhc3ROYW1lIjoiWmhhbmciLCJQcm90ZWN0ZWQiOmZhbHNlLCJTZXgiOjAsIkNyZWF0ZWRCeSI6Il9KZW5ueSI</w:instrText>
          </w:r>
          <w:r>
            <w:rPr>
              <w:sz w:val="24"/>
              <w:szCs w:val="24"/>
              <w:lang w:val="en-US"/>
            </w:rPr>
            <w:instrText>sIkNyZWF0ZWRPbiI6IjIwMjItMDctMThUMTA6MTM6MTQiLCJNb2RpZmllZEJ5IjoiX0plbm55IiwiSWQiOiJjNTJlZmJlOS04OTcwLTRjZWYtODc4YS02MWMzODlkNzk4Y2QiLCJNb2RpZmllZE9uIjoiMjAyMi0wNy0xOFQxMDoxMzoxNCIsIlByb2plY3QiOnsiJHJlZiI6IjgifX0seyIkaWQiOiIxMSIsIiR0eXBlIjoiU3dpc3NBY2FkZW1</w:instrText>
          </w:r>
          <w:r>
            <w:rPr>
              <w:sz w:val="24"/>
              <w:szCs w:val="24"/>
              <w:lang w:val="en-US"/>
            </w:rPr>
            <w:instrText>pYy5DaXRhdmkuUGVyc29uLCBTd2lzc0FjYWRlbWljLkNpdGF2aSIsIkZpcnN0TmFtZSI6IldlaSIsIkxhc3ROYW1lIjoiWXVhbiIsIlByb3RlY3RlZCI6ZmFsc2UsIlNleCI6MCwiQ3JlYXRlZEJ5IjoiX0plbm55IiwiQ3JlYXRlZE9uIjoiMjAyMi0wNy0xOFQxMDoxMzoxNCIsIk1vZGlmaWVkQnkiOiJfSmVubnkiLCJJZCI6IjA5MzI4Mjg</w:instrText>
          </w:r>
          <w:r>
            <w:rPr>
              <w:sz w:val="24"/>
              <w:szCs w:val="24"/>
              <w:lang w:val="en-US"/>
            </w:rPr>
            <w:instrText>wLTI1MTMtNGYyYy04NWI2LTlhYWJhYWVjMjgwNSIsIk1vZGlmaWVkT24iOiIyMDIyLTA3LTE4VDEwOjEzOjE0IiwiUHJvamVjdCI6eyIkcmVmIjoiOCJ9fSx7IiRpZCI6IjEyIiwiJHR5cGUiOiJTd2lzc0FjYWRlbWljLkNpdGF2aS5QZXJzb24sIFN3aXNzQWNhZGVtaWMuQ2l0YXZpIiwiRmlyc3ROYW1lIjoiVG9uZyIsIkxhc3ROYW1lIjo</w:instrText>
          </w:r>
          <w:r>
            <w:rPr>
              <w:sz w:val="24"/>
              <w:szCs w:val="24"/>
              <w:lang w:val="en-US"/>
            </w:rPr>
            <w:instrText>iWmhhbyIsIlByb3RlY3RlZCI6ZmFsc2UsIlNleCI6MCwiQ3JlYXRlZEJ5IjoiX0plbm55IiwiQ3JlYXRlZE9uIjoiMjAyMi0wNy0xOFQxMDoxMzoxNCIsIk1vZGlmaWVkQnkiOiJfSmVubnkiLCJJZCI6ImYwMWFiMDFjLTMzZmMtNGQ0NC04M2EwLTExOTA1M2M2N2FhMCIsIk1vZGlmaWVkT24iOiIyMDIyLTA3LTE4VDEwOjEzOjE0IiwiUHJ</w:instrText>
          </w:r>
          <w:r>
            <w:rPr>
              <w:sz w:val="24"/>
              <w:szCs w:val="24"/>
              <w:lang w:val="en-US"/>
            </w:rPr>
            <w:instrText>vamVjdCI6eyIkcmVmIjoiOCJ9fSx7IiRpZCI6IjEzIiwiJHR5cGUiOiJTd2lzc0FjYWRlbWljLkNpdGF2aS5QZXJzb24sIFN3aXNzQWNhZGVtaWMuQ2l0YXZpIiwiRmlyc3ROYW1lIjoiTmEiLCJMYXN0TmFtZSI6IldhbmciLCJQcm90ZWN0ZWQiOmZhbHNlLCJTZXgiOjEsIkNyZWF0ZWRCeSI6Il9KZW5ueSIsIkNyZWF0ZWRPbiI6IjIwMjI</w:instrText>
          </w:r>
          <w:r>
            <w:rPr>
              <w:sz w:val="24"/>
              <w:szCs w:val="24"/>
              <w:lang w:val="en-US"/>
            </w:rPr>
            <w:instrText>tMDctMThUMTA6MTM6MTQiLCJNb2RpZmllZEJ5IjoiX0plbm55IiwiSWQiOiJjOTRhNDA2My04OTNjLTQ1YmItYTMxMS05ZDgzZWJiYmQ5ZDkiLCJNb2RpZmllZE9uIjoiMjAyMi0wNy0xOFQxMDoxMzoxNCIsIlByb2plY3QiOnsiJHJlZiI6IjgifX0seyIkaWQiOiIxNCIsIiR0eXBlIjoiU3dpc3NBY2FkZW1pYy5DaXRhdmkuUGVyc29uLCB</w:instrText>
          </w:r>
          <w:r>
            <w:rPr>
              <w:sz w:val="24"/>
              <w:szCs w:val="24"/>
              <w:lang w:val="en-US"/>
            </w:rPr>
            <w:instrText>Td2lzc0FjYWRlbWljLkNpdGF2aSIsIkZpcnN0TmFtZSI6Ikd1b2h1aSIsIkxhc3ROYW1lIjoiRmFuIiwiUHJvdGVjdGVkIjpmYWxzZSwiU2V4IjowLCJDcmVhdGVkQnkiOiJfSmVubnkiLCJDcmVhdGVkT24iOiIyMDIyLTA3LTE4VDEwOjEzOjE0IiwiTW9kaWZpZWRCeSI6Il9KZW5ueSIsIklkIjoiMDU3NmE3ZmUtNzJhNy00ZDlmLWEyNTU</w:instrText>
          </w:r>
          <w:r>
            <w:rPr>
              <w:sz w:val="24"/>
              <w:szCs w:val="24"/>
              <w:lang w:val="en-US"/>
            </w:rPr>
            <w:instrText>tZGFiMjJkMmRkN2YxIiwiTW9kaWZpZWRPbiI6IjIwMjItMDctMThUMTA6MTM6MTQiLCJQcm9qZWN0Ijp7IiRyZWYiOiI4In19LHsiJGlkIjoiMTUiLCIkdHlwZSI6IlN3aXNzQWNhZGVtaWMuQ2l0YXZpLlBlcnNvbiwgU3dpc3NBY2FkZW1pYy5DaXRhdmkiLCJGaXJzdE5hbWUiOiJEb25neGluZyIsIkxhc3ROYW1lIjoiWmhlbmciLCJQcm9</w:instrText>
          </w:r>
          <w:r>
            <w:rPr>
              <w:sz w:val="24"/>
              <w:szCs w:val="24"/>
              <w:lang w:val="en-US"/>
            </w:rPr>
            <w:instrText>0ZWN0ZWQiOmZhbHNlLCJTZXgiOjAsIkNyZWF0ZWRCeSI6Il9KZW5ueSIsIkNyZWF0ZWRPbiI6IjIwMjItMDctMThUMTA6MTM6MTQiLCJNb2RpZmllZEJ5IjoiX0plbm55IiwiSWQiOiI4NzQ4N2I0My04YTBhLTQyZWYtYjZiZS1jZjZlODA3OGY1ODUiLCJNb2RpZmllZE9uIjoiMjAyMi0wNy0xOFQxMDoxMzoxNCIsIlByb2plY3QiOnsiJHJ</w:instrText>
          </w:r>
          <w:r>
            <w:rPr>
              <w:sz w:val="24"/>
              <w:szCs w:val="24"/>
              <w:lang w:val="en-US"/>
            </w:rPr>
            <w:instrText>lZiI6IjgifX0seyIkaWQiOiIxNiIsIiR0eXBlIjoiU3dpc3NBY2FkZW1pYy5DaXRhdmkuUGVyc29uLCBTd2lzc0FjYWRlbWljLkNpdGF2aSIsIkZpcnN0TmFtZSI6IlpoaWp1biIsIkxhc3ROYW1lIjoiV2FuZyIsIlByb3RlY3RlZCI6ZmFsc2UsIlNleCI6MCwiQ3JlYXRlZEJ5IjoiX0plbm55IiwiQ3JlYXRlZE9uIjoiMjAyMi0wNy0xOFQ</w:instrText>
          </w:r>
          <w:r>
            <w:rPr>
              <w:sz w:val="24"/>
              <w:szCs w:val="24"/>
              <w:lang w:val="en-US"/>
            </w:rPr>
            <w:instrText>xMDoxMzoxNCIsIk1vZGlmaWVkQnkiOiJfSmVubnkiLCJJZCI6ImYyYWYxYzZlLWUyNDgtNGEyMi1hZTQ3LTM5YWVlNjQwNGE0MyIsIk1vZGlmaWVkT24iOiIyMDIyLTA3LTE4VDEwOjEzOjE0IiwiUHJvamVjdCI6eyIkcmVmIjoiOCJ9fV0sIkNpdGF0aW9uS2V5VXBkYXRlVHlwZSI6MCwiQ29sbGFib3JhdG9ycyI6W10sIkNvdmVyUGF0aCI</w:instrText>
          </w:r>
          <w:r>
            <w:rPr>
              <w:sz w:val="24"/>
              <w:szCs w:val="24"/>
              <w:lang w:val="en-US"/>
            </w:rPr>
            <w:instrText>6eyIkaWQiOiIxNyIsIiR0eXBlIjoiU3dpc3NBY2FkZW1pYy5DaXRhdmkuTGlua2VkUmVzb3VyY2UsIFN3aXNzQWNhZGVtaWMuQ2l0YXZpIiwiTGlua2VkUmVzb3VyY2VUeXBlIjoxLCJVcmlTdHJpbmciOiJKaWFuZywgQ2hlbiBldCBhbCAyMDIyIC0gQXNzb2NpYXRpb24gYmV0d2VlbiBtZXRmb3JtaW4gdXNlLmpwZyIsIkxpbmtlZFJlc29</w:instrText>
          </w:r>
          <w:r>
            <w:rPr>
              <w:sz w:val="24"/>
              <w:szCs w:val="24"/>
              <w:lang w:val="en-US"/>
            </w:rPr>
            <w:instrText>1cmNlU3RhdHVzIjo4LCJQcm9wZXJ0aWVzIjp7IiRpZCI6IjE4IiwiJHR5cGUiOiJTd2lzc0FjYWRlbWljLkNpdGF2aS5MaW5rZWRSZXNvdXJjZVByb3BlcnRpZXMsIFN3aXNzQWNhZGVtaWMuQ2l0YXZpIn0sIlN5bmNGb2xkZXJUeXBlIjowLCJJc0xvY2FsQ2xvdWRQcm9qZWN0RmlsZUxpbmsiOmZhbHNlLCJJc0Nsb3VkUmVzdG9yZSI6ZmF</w:instrText>
          </w:r>
          <w:r>
            <w:rPr>
              <w:sz w:val="24"/>
              <w:szCs w:val="24"/>
              <w:lang w:val="en-US"/>
            </w:rPr>
            <w:instrText>sc2UsIklzQ2xvdWRDb3B5IjpmYWxzZSwiQXR0YWNobWVudEZvbGRlcldhc0luRmFsbGJhY2tNb2RlIjpmYWxzZX0sIkRhdGUyIjoiMjYuMDQuMjAyMiIsIkRvaSI6IjEwLjExMzYvYm1qb3Blbi0yMDIxLTA1NDQyMCIsIkVkaXRvcnMiOltdLCJFdmFsdWF0aW9uQ29tcGxleGl0eSI6MCwiRXZhbHVhdGlvblNvdXJjZVRleHRGb3JtYXQiOjA</w:instrText>
          </w:r>
          <w:r>
            <w:rPr>
              <w:sz w:val="24"/>
              <w:szCs w:val="24"/>
              <w:lang w:val="en-US"/>
            </w:rPr>
            <w:instrText>sIkdyb3VwcyI6W10sIkhhc0xhYmVsMSI6ZmFsc2UsIkhhc0xhYmVsMiI6ZmFsc2UsIktleXdvcmRzIjpbXSwiTGFuZ3VhZ2UiOiJlbmciLCJMYW5ndWFnZUNvZGUiOiJlbiIsIkxvY2F0aW9ucyI6W3siJGlkIjoiMTkiLCIkdHlwZSI6IlN3aXNzQWNhZGVtaWMuQ2l0YXZpLkxvY2F0aW9uLCBTd2lzc0FjYWRlbWljLkNpdGF2aSIsIkFkZHJ</w:instrText>
          </w:r>
          <w:r>
            <w:rPr>
              <w:sz w:val="24"/>
              <w:szCs w:val="24"/>
              <w:lang w:val="en-US"/>
            </w:rPr>
            <w:instrText>lc3MiOnsiJGlkIjoiMjAiLCIkdHlwZSI6IlN3aXNzQWNhZGVtaWMuQ2l0YXZpLkxpbmtlZFJlc291cmNlLCBTd2lzc0FjYWRlbWljLkNpdGF2aSIsIkxpbmtlZFJlc291cmNlVHlwZSI6NSwiT3JpZ2luYWxTdHJpbmciOiIxMC4xMTM2L2Jtam9wZW4tMjAyMS0wNTQ0MjAiLCJVcmlTdHJpbmciOiJodHRwczovL2RvaS5vcmcvMTAuMTEzNi9</w:instrText>
          </w:r>
          <w:r>
            <w:rPr>
              <w:sz w:val="24"/>
              <w:szCs w:val="24"/>
              <w:lang w:val="en-US"/>
            </w:rPr>
            <w:instrText>ibWpvcGVuLTIwMjEtMDU0NDIwIiwiTGlua2VkUmVzb3VyY2VTdGF0dXMiOjgsIlByb3BlcnRpZXMiOnsiJGlkIjoiMjEiLCIkdHlwZSI6IlN3aXNzQWNhZGVtaWMuQ2l0YXZpLkxpbmtlZFJlc291cmNlUHJvcGVydGllcywgU3dpc3NBY2FkZW1pYy5DaXRhdmkifSwiU3luY0ZvbGRlclR5cGUiOjAsIklzTG9jYWxDbG91ZFByb2plY3RGaWx</w:instrText>
          </w:r>
          <w:r>
            <w:rPr>
              <w:sz w:val="24"/>
              <w:szCs w:val="24"/>
              <w:lang w:val="en-US"/>
            </w:rPr>
            <w:instrText>lTGluayI6ZmFsc2UsIklzQ2xvdWRSZXN0b3JlIjpmYWxzZSwiSXNDbG91ZENvcHkiOmZhbHNlLCJBdHRhY2htZW50Rm9sZGVyV2FzSW5GYWxsYmFja01vZGUiOmZhbHNlfSwiQW5ub3RhdGlvbnMiOltdLCJMb2NhdGlvblR5cGUiOjAsIk1pcnJvcnNSZWZlcmVuY2VQcm9wZXJ0eUlkIjoxMjgsIkNyZWF0ZWRCeSI6Il9KZW5ueSIsIkNyZWF</w:instrText>
          </w:r>
          <w:r>
            <w:rPr>
              <w:sz w:val="24"/>
              <w:szCs w:val="24"/>
              <w:lang w:val="en-US"/>
            </w:rPr>
            <w:instrText>0ZWRPbiI6IjIwMjItMDctMThUMTA6MTM6MTQiLCJNb2RpZmllZEJ5IjoiX0plbm55IiwiSWQiOiJmYTZhNjhiZS1jNDE0LTQ5ZTctYTVhZS02MDMyZjVmMDYwMGIiLCJNb2RpZmllZE9uIjoiMjAyMi0wNy0xOFQxMDoxMzoxNCIsIlByb2plY3QiOnsiJHJlZiI6IjgifX0seyIkaWQiOiIyMiIsIiR0eXBlIjoiU3dpc3NBY2FkZW1pYy5DaXR</w:instrText>
          </w:r>
          <w:r>
            <w:rPr>
              <w:sz w:val="24"/>
              <w:szCs w:val="24"/>
              <w:lang w:val="en-US"/>
            </w:rPr>
            <w:instrText>hdmkuTG9jYXRpb24sIFN3aXNzQWNhZGVtaWMuQ2l0YXZpIiwiQWRkcmVzcyI6eyIkaWQiOiIyMyIsIiR0eXBlIjoiU3dpc3NBY2FkZW1pYy5DaXRhdmkuTGlua2VkUmVzb3VyY2UsIFN3aXNzQWNhZGVtaWMuQ2l0YXZpIiwiTGlua2VkUmVzb3VyY2VUeXBlIjo1LCJPcmlnaW5hbFN0cmluZyI6IlBNQzkwNDUwNTYiLCJVcmlTdHJpbmciOiJ</w:instrText>
          </w:r>
          <w:r>
            <w:rPr>
              <w:sz w:val="24"/>
              <w:szCs w:val="24"/>
              <w:lang w:val="en-US"/>
            </w:rPr>
            <w:instrText>odHRwczovL3d3dy5uY2JpLm5sbS5uaWguZ292L3BtYy9hcnRpY2xlcy9QTUM5MDQ1MDU2IiwiTGlua2VkUmVzb3VyY2VTdGF0dXMiOjgsIlByb3BlcnRpZXMiOnsiJGlkIjoiMjQiLCIkdHlwZSI6IlN3aXNzQWNhZGVtaWMuQ2l0YXZpLkxpbmtlZFJlc291cmNlUHJvcGVydGllcywgU3dpc3NBY2FkZW1pYy5DaXRhdmkifSwiU3luY0ZvbGR</w:instrText>
          </w:r>
          <w:r>
            <w:rPr>
              <w:sz w:val="24"/>
              <w:szCs w:val="24"/>
              <w:lang w:val="en-US"/>
            </w:rPr>
            <w:instrText>lclR5cGUiOjAsIklzTG9jYWxDbG91ZFByb2plY3RGaWxlTGluayI6ZmFsc2UsIklzQ2xvdWRSZXN0b3JlIjpmYWxzZSwiSXNDbG91ZENvcHkiOmZhbHNlLCJBdHRhY2htZW50Rm9sZGVyV2FzSW5GYWxsYmFja01vZGUiOmZhbHNlfSwiQW5ub3RhdGlvbnMiOltdLCJMb2NhdGlvblR5cGUiOjAsIk1pcnJvcnNSZWZlcmVuY2VQcm9wZXJ0eUl</w:instrText>
          </w:r>
          <w:r>
            <w:rPr>
              <w:sz w:val="24"/>
              <w:szCs w:val="24"/>
              <w:lang w:val="en-US"/>
            </w:rPr>
            <w:instrText>kIjoyMDgsIkNyZWF0ZWRCeSI6Il9KZW5ueSIsIkNyZWF0ZWRPbiI6IjIwMjItMDctMThUMTA6MTM6MTQiLCJNb2RpZmllZEJ5IjoiX0plbm55IiwiSWQiOiJkMWUxYTExNi1mYWVhLTQ2NDktYWY2MC04ZjNkYjgzMDY4MzMiLCJNb2RpZmllZE9uIjoiMjAyMi0wNy0xOFQxMDoxMzoxNCIsIlByb2plY3QiOnsiJHJlZiI6IjgifX0seyIkaWQ</w:instrText>
          </w:r>
          <w:r>
            <w:rPr>
              <w:sz w:val="24"/>
              <w:szCs w:val="24"/>
              <w:lang w:val="en-US"/>
            </w:rPr>
            <w:instrText>iOiIyNSIsIiR0eXBlIjoiU3dpc3NBY2FkZW1pYy5DaXRhdmkuTG9jYXRpb24sIFN3aXNzQWNhZGVtaWMuQ2l0YXZpIiwiQWRkcmVzcyI6eyIkaWQiOiIyNiIsIiR0eXBlIjoiU3dpc3NBY2FkZW1pYy5DaXRhdmkuTGlua2VkUmVzb3VyY2UsIFN3aXNzQWNhZGVtaWMuQ2l0YXZpIiwiTGlua2VkUmVzb3VyY2VUeXBlIjo1LCJPcmlnaW5hbFN</w:instrText>
          </w:r>
          <w:r>
            <w:rPr>
              <w:sz w:val="24"/>
              <w:szCs w:val="24"/>
              <w:lang w:val="en-US"/>
            </w:rPr>
            <w:instrText>0cmluZyI6IjM1NDczNzQ3IiwiVXJpU3RyaW5nIjoiaHR0cDovL3d3dy5uY2JpLm5sbS5uaWguZ292L3B1Ym1lZC8zNTQ3Mzc0NyIsIkxpbmtlZFJlc291cmNlU3RhdHVzIjo4LCJQcm9wZXJ0aWVzIjp7IiRpZCI6IjI3IiwiJHR5cGUiOiJTd2lzc0FjYWRlbWljLkNpdGF2aS5MaW5rZWRSZXNvdXJjZVByb3BlcnRpZXMsIFN3aXNzQWNhZGV</w:instrText>
          </w:r>
          <w:r>
            <w:rPr>
              <w:sz w:val="24"/>
              <w:szCs w:val="24"/>
              <w:lang w:val="en-US"/>
            </w:rPr>
            <w:instrText>taWMuQ2l0YXZpIn0sIlN5bmNGb2xkZXJUeXBlIjowLCJJc0xvY2FsQ2xvdWRQcm9qZWN0RmlsZUxpbmsiOmZhbHNlLCJJc0Nsb3VkUmVzdG9yZSI6ZmFsc2UsIklzQ2xvdWRDb3B5IjpmYWxzZSwiQXR0YWNobWVudEZvbGRlcldhc0luRmFsbGJhY2tNb2RlIjpmYWxzZX0sIkFubm90YXRpb25zIjpbXSwiTG9jYXRpb25UeXBlIjowLCJNaXJ</w:instrText>
          </w:r>
          <w:r>
            <w:rPr>
              <w:sz w:val="24"/>
              <w:szCs w:val="24"/>
              <w:lang w:val="en-US"/>
            </w:rPr>
            <w:instrText>yb3JzUmVmZXJlbmNlUHJvcGVydHlJZCI6MTY0LCJDcmVhdGVkQnkiOiJfSmVubnkiLCJDcmVhdGVkT24iOiIyMDIyLTA3LTE4VDEwOjEzOjE0IiwiTW9kaWZpZWRCeSI6Il9KZW5ueSIsIklkIjoiOGYwMTNjOWYtNGU0Yy00OGFmLWE2MGQtMjJjNGE3YzU5ZjExIiwiTW9kaWZpZWRPbiI6IjIwMjItMDctMThUMTA6MTM6MTQiLCJQcm9qZWN</w:instrText>
          </w:r>
          <w:r>
            <w:rPr>
              <w:sz w:val="24"/>
              <w:szCs w:val="24"/>
              <w:lang w:val="en-US"/>
            </w:rPr>
            <w:instrText>0Ijp7IiRyZWYiOiI4In19XSwiTnVtYmVyIjoiNCIsIk9yZ2FuaXphdGlvbnMiOltdLCJPdGhlcnNJbnZvbHZlZCI6W10sIlBhZ2VSYW5nZSI6IjxzcD5cclxuICA8bnM+T21pdDwvbnM+XHJcbiAgPG9zPmUwNTQ0MjA8L29zPlxyXG4gIDxwcz5lMDU0NDIwPC9wcz5cclxuPC9zcD5cclxuPG9zPmUwNTQ0MjA8L29zPiIsIlBlcmlvZGljYWw</w:instrText>
          </w:r>
          <w:r>
            <w:rPr>
              <w:sz w:val="24"/>
              <w:szCs w:val="24"/>
              <w:lang w:val="en-US"/>
            </w:rPr>
            <w:instrText>iOnsiJGlkIjoiMjgiLCIkdHlwZSI6IlN3aXNzQWNhZGVtaWMuQ2l0YXZpLlBlcmlvZGljYWwsIFN3aXNzQWNhZGVtaWMuQ2l0YXZpIiwiRWlzc24iOiIyMDQ0LTYwNTUiLCJOYW1lIjoiQk1KIG9wZW4iLCJQYWdpbmF0aW9uIjowLCJQcm90ZWN0ZWQiOmZhbHNlLCJVc2VyQWJicmV2aWF0aW9uMSI6IkJNSiBPcGVuIiwiQ3JlYXRlZEJ5Ijo</w:instrText>
          </w:r>
          <w:r>
            <w:rPr>
              <w:sz w:val="24"/>
              <w:szCs w:val="24"/>
              <w:lang w:val="en-US"/>
            </w:rPr>
            <w:instrText>iX0plbm55IiwiQ3JlYXRlZE9uIjoiMjAyMi0wNy0xOFQxMDoxMzoxNCIsIk1vZGlmaWVkQnkiOiJfSmVubnkiLCJJZCI6ImU3NTg3NjcyLTRiOTUtNDUyZi1iZTFiLTU4MmMxMjBkNjYwMiIsIk1vZGlmaWVkT24iOiIyMDIyLTA3LTE4VDEwOjEzOjE0IiwiUHJvamVjdCI6eyIkcmVmIjoiOCJ9fSwiUG1jSWQiOiJQTUM5MDQ1MDU2IiwiUHV</w:instrText>
          </w:r>
          <w:r>
            <w:rPr>
              <w:sz w:val="24"/>
              <w:szCs w:val="24"/>
              <w:lang w:val="en-US"/>
            </w:rPr>
            <w:instrText>ibGlzaGVycyI6W10sIlB1Yk1lZElkIjoiMzU0NzM3NDciLCJRdW90YXRpb25zIjpbXSwiUmF0aW5nIjowLCJSZWZlcmVuY2VUeXBlIjoiSm91cm5hbEFydGljbGUiLCJTaG9ydFRpdGxlIjoiSmlhbmcsIENoZW4gZXQgYWwuIDIwMjIg4oCTIEFzc29jaWF0aW9uIGJldHdlZW4gbWV0Zm9ybWluIHVzZSIsIlNob3J0VGl0bGVVcGRhdGVUeXB</w:instrText>
          </w:r>
          <w:r>
            <w:rPr>
              <w:sz w:val="24"/>
              <w:szCs w:val="24"/>
              <w:lang w:val="en-US"/>
            </w:rPr>
            <w:instrText>lIjowLCJTb3VyY2VPZkJpYmxpb2dyYXBoaWNJbmZvcm1hdGlvbiI6IlB1Yk1lZCIsIlN0YXRpY0lkcyI6WyI5OWMwZWU3OC04MDRmLTQyNzUtOWI4Ni0wMzIwOGRjYWMxNGEiXSwiVGFibGVPZkNvbnRlbnRzQ29tcGxleGl0eSI6MCwiVGFibGVPZkNvbnRlbnRzU291cmNlVGV4dEZvcm1hdCI6MCwiVGFza3MiOltdLCJUaXRsZSI6IkFzc29</w:instrText>
          </w:r>
          <w:r>
            <w:rPr>
              <w:sz w:val="24"/>
              <w:szCs w:val="24"/>
              <w:lang w:val="en-US"/>
            </w:rPr>
            <w:instrText>jaWF0aW9uIGJldHdlZW4gbWV0Zm9ybWluIHVzZSBhbmQgdGhlIHJpc2sgb2YgYWdlLXJlbGF0ZWQgbWFjdWxhciBkZWdlbmVyYXRpb24gaW4gcGF0aWVudHMgd2l0aCB0eXBlIDIgZGlhYmV0ZXM6IGEgcmV0cm9zcGVjdGl2ZSBzdHVkeSIsIlRyYW5zbGF0b3JzIjpbXSwiVm9sdW1lIjoiMTIiLCJZZWFyIjoiMjAyMiIsIlllYXJSZXNvbHZ</w:instrText>
          </w:r>
          <w:r>
            <w:rPr>
              <w:sz w:val="24"/>
              <w:szCs w:val="24"/>
              <w:lang w:val="en-US"/>
            </w:rPr>
            <w:instrText>lZCI6IjIwMjIiLCJDcmVhdGVkQnkiOiJfSmVubnkiLCJDcmVhdGVkT24iOiIyMDIyLTA3LTE4VDEwOjEzOjE0IiwiTW9kaWZpZWRCeSI6Il9KZW5ueSIsIklkIjoiOTMyYzhiNTUtZDdmMC00NWRjLTk4YWItY2Q4NWZmMjVlZDQ1IiwiTW9kaWZpZWRPbiI6IjIwMjItMTAtMzFUMDg6MTY6MjUiLCJQcm9qZWN0Ijp7IiRyZWYiOiI4In19LCJ</w:instrText>
          </w:r>
          <w:r>
            <w:rPr>
              <w:sz w:val="24"/>
              <w:szCs w:val="24"/>
              <w:lang w:val="en-US"/>
            </w:rPr>
            <w:instrText>Vc2VOdW1iZXJpbmdUeXBlT2ZQYXJlbnREb2N1bWVudCI6ZmFsc2V9XSwiRm9ybWF0dGVkVGV4dCI6eyIkaWQiOiIyOSIsIkNvdW50IjoxLCJUZXh0VW5pdHMiOlt7IiRpZCI6IjMwIiwiRm9udFN0eWxlIjp7IiRpZCI6IjMxIiwiTmV1dHJhbCI6dHJ1ZX0sIlJlYWRpbmdPcmRlciI6MSwiVGV4dCI6Iig0MSkifV19LCJUYWciOiJDaXRhdml</w:instrText>
          </w:r>
          <w:r>
            <w:rPr>
              <w:sz w:val="24"/>
              <w:szCs w:val="24"/>
              <w:lang w:val="en-US"/>
            </w:rPr>
            <w:instrText>QbGFjZWhvbGRlciM2YTlhNmQ2ZS01NjQwLTQ4MTUtYjE2OS0xYWI2YmE4ZjVlNGIiLCJUZXh0IjoiKDQxKSIsIldBSVZlcnNpb24iOiI2LjE0LjAuMCJ9}</w:instrText>
          </w:r>
          <w:r>
            <w:rPr>
              <w:sz w:val="24"/>
              <w:szCs w:val="24"/>
              <w:lang w:val="en-US"/>
            </w:rPr>
            <w:fldChar w:fldCharType="separate"/>
          </w:r>
          <w:r>
            <w:rPr>
              <w:sz w:val="24"/>
              <w:szCs w:val="24"/>
              <w:lang w:val="en-US"/>
            </w:rPr>
            <w:t>(41)</w:t>
          </w:r>
          <w:r>
            <w:rPr>
              <w:sz w:val="24"/>
              <w:szCs w:val="24"/>
              <w:lang w:val="en-US"/>
            </w:rPr>
            <w:fldChar w:fldCharType="end"/>
          </w:r>
        </w:sdtContent>
      </w:sdt>
      <w:r>
        <w:rPr>
          <w:sz w:val="24"/>
          <w:szCs w:val="24"/>
          <w:lang w:val="en-US"/>
        </w:rPr>
        <w:t>. The group reviewed medical records of the ophthalmology department of the China-Japan Friendship Hospital in Bejing, China. 324</w:t>
      </w:r>
      <w:r>
        <w:rPr>
          <w:sz w:val="24"/>
          <w:szCs w:val="24"/>
          <w:lang w:val="en-US"/>
        </w:rPr>
        <w:t xml:space="preserve"> patients with a diagnosis of diabetes mellitus type 2 </w:t>
      </w:r>
      <w:r>
        <w:rPr>
          <w:b/>
          <w:bCs/>
          <w:color w:val="FF0000"/>
          <w:sz w:val="24"/>
          <w:szCs w:val="24"/>
          <w:lang w:val="en-US"/>
        </w:rPr>
        <w:t>for at least 10 years</w:t>
      </w:r>
      <w:r>
        <w:rPr>
          <w:sz w:val="24"/>
          <w:szCs w:val="24"/>
          <w:lang w:val="en-US"/>
        </w:rPr>
        <w:t>, were identified and followed-up over 5 years. Patients were excluded if they had a diagnosis of AMD before diagnosis of diabetes. AMD was graded into early and late-stage AMD. Me</w:t>
      </w:r>
      <w:r>
        <w:rPr>
          <w:sz w:val="24"/>
          <w:szCs w:val="24"/>
          <w:lang w:val="en-US"/>
        </w:rPr>
        <w:t>tformin users and non-users were compared using X</w:t>
      </w:r>
      <w:r>
        <w:rPr>
          <w:sz w:val="24"/>
          <w:szCs w:val="24"/>
          <w:vertAlign w:val="superscript"/>
          <w:lang w:val="en-US"/>
        </w:rPr>
        <w:t>2</w:t>
      </w:r>
      <w:r>
        <w:rPr>
          <w:sz w:val="24"/>
          <w:szCs w:val="24"/>
          <w:lang w:val="en-US"/>
        </w:rPr>
        <w:t xml:space="preserve"> test and multivariate logistic regression models were used to characterize the influence of confounders. AMD occurrence in the metformin group was 15.8% and 45.2% in the metformin non-users (p&lt;0.0001), thu</w:t>
      </w:r>
      <w:r>
        <w:rPr>
          <w:sz w:val="24"/>
          <w:szCs w:val="24"/>
          <w:lang w:val="en-US"/>
        </w:rPr>
        <w:t>s patients taking metformin had significantly less risk to develop any AMD. Subgroup analysis revealed, that metformin use only influenced development of early AMD and not late AMD. Further analysis showed that both duration of metformin use and cumulative</w:t>
      </w:r>
      <w:r>
        <w:rPr>
          <w:sz w:val="24"/>
          <w:szCs w:val="24"/>
          <w:lang w:val="en-US"/>
        </w:rPr>
        <w:t xml:space="preserve"> metformin dose were associated with significantly lower risks to develop any and early but not late AMD. The retrospective design, the small sample size, and missing data on some important confounders are the limitations of this study.</w:t>
      </w:r>
    </w:p>
    <w:p w:rsidR="00051524" w:rsidRDefault="00367442">
      <w:pPr>
        <w:ind w:left="567"/>
        <w:jc w:val="both"/>
        <w:rPr>
          <w:sz w:val="24"/>
          <w:szCs w:val="24"/>
          <w:lang w:val="en-US"/>
        </w:rPr>
      </w:pPr>
      <w:r>
        <w:rPr>
          <w:sz w:val="24"/>
          <w:szCs w:val="24"/>
          <w:lang w:val="en-US"/>
        </w:rPr>
        <w:t>Gokhale et al. perf</w:t>
      </w:r>
      <w:r>
        <w:rPr>
          <w:sz w:val="24"/>
          <w:szCs w:val="24"/>
          <w:lang w:val="en-US"/>
        </w:rPr>
        <w:t xml:space="preserve">ormed a further cohort study investigating the influence of metformin on the risk of AMD in patients with type 2 diabetes </w:t>
      </w:r>
      <w:sdt>
        <w:sdtPr>
          <w:rPr>
            <w:sz w:val="24"/>
            <w:szCs w:val="24"/>
            <w:lang w:val="en-US"/>
          </w:rPr>
          <w:alias w:val="To edit, see citavi.com/edit"/>
          <w:tag w:val="CitaviPlaceholder#4c764c4d-32f3-4445-bccc-94b798ec7823"/>
          <w:id w:val="1802966242"/>
          <w:placeholder>
            <w:docPart w:val="17F59CEE66D249F28BA08941A1B839C3"/>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w:instrText>
          </w:r>
          <w:r>
            <w:rPr>
              <w:sz w:val="24"/>
              <w:szCs w:val="24"/>
              <w:lang w:val="en-US"/>
            </w:rPr>
            <w:instrText>NpdGF2aSIsIkVudHJpZXMiOlt7IiRpZCI6IjIiLCIkdHlwZSI6IlN3aXNzQWNhZGVtaWMuQ2l0YXZpLkNpdGF0aW9ucy5Xb3JkUGxhY2Vob2xkZXJFbnRyeSwgU3dpc3NBY2FkZW1pYy5DaXRhdmkiLCJJZCI6ImI4YTM2ODNjLWViY2ItNDYxZS04Yjg3LWQyMzg5YTE5MWFmZiIsIlJhbmdlTGVuZ3RoIjo0LCJSZWZlcmVuY2VJZCI6IjAzY2</w:instrText>
          </w:r>
          <w:r>
            <w:rPr>
              <w:sz w:val="24"/>
              <w:szCs w:val="24"/>
              <w:lang w:val="en-US"/>
            </w:rPr>
            <w:instrText>U2MDhhLWQ1NWYtNDA5ZS1iNmU3LWFjNzdiMWNkMGI0NCIsIlBhZ2VSYW5nZSI6eyIkaWQiOiIzIiwiJHR5cGUiOiJTd2lzc0FjYWRlbWljLlBhZ2VSYW5nZSwgU3dpc3NBY2FkZW1pYyIsIkVuZFBhZ2UiOnsiJGlkIjoiNCIsIiR0eXBlIjoiU3dpc3NBY2FkZW1pYy5QYWdlTnVtYmVyLCBTd2lzc0FjYWRlbWljIiwiSXNGdWxseU51bWVyaW</w:instrText>
          </w:r>
          <w:r>
            <w:rPr>
              <w:sz w:val="24"/>
              <w:szCs w:val="24"/>
              <w:lang w:val="en-US"/>
            </w:rPr>
            <w:instrText>MiOmZhbHNlLCJOdW1iZXJpbmdUeXBlIjowLCJOdW1lcmFsU3lzdGVtIjowfSwiTnVtYmVyaW5nVHlwZSI6MCwiTnVtZXJhbFN5c3RlbSI6MCwiU3RhcnRQYWdlIjp7IiRpZCI6IjUiLCIkdHlwZSI6IlN3aXNzQWNhZGVtaWMuUGFnZU51bWJlciwgU3dpc3NBY2FkZW1pYyIsIklzRnVsbHlOdW1lcmljIjpmYWxzZSwiTnVtYmVyaW5nVHlwZS</w:instrText>
          </w:r>
          <w:r>
            <w:rPr>
              <w:sz w:val="24"/>
              <w:szCs w:val="24"/>
              <w:lang w:val="en-US"/>
            </w:rPr>
            <w:instrText>I6MCwiTnVtZXJhbFN5c3RlbSI6MH19LCJSZWZlcmVuY2UiOnsiJGlkIjoiNiIsIiR0eXBlIjoiU3dpc3NBY2FkZW1pYy5DaXRhdmkuUmVmZXJlbmNlLCBTd2lzc0FjYWRlbWljLkNpdGF2aSIsIkFic3RyYWN0Q29tcGxleGl0eSI6MCwiQWJzdHJhY3RTb3VyY2VUZXh0Rm9ybWF0IjowLCJBdXRob3JzIjpbeyIkaWQiOiI3IiwiJHR5cGUiOi</w:instrText>
          </w:r>
          <w:r>
            <w:rPr>
              <w:sz w:val="24"/>
              <w:szCs w:val="24"/>
              <w:lang w:val="en-US"/>
            </w:rPr>
            <w:instrText>JTd2lzc0FjYWRlbWljLkNpdGF2aS5QZXJzb24sIFN3aXNzQWNhZGVtaWMuQ2l0YXZpIiwiRmlyc3ROYW1lIjoiS3Jpc2huYSIsIkxhc3ROYW1lIjoiR29raGFsZSIsIk1pZGRsZU5hbWUiOiJNLiIsIlByb3RlY3RlZCI6ZmFsc2UsIlNleCI6MCwiQ3JlYXRlZEJ5IjoiX0plbm55IiwiQ3JlYXRlZE9uIjoiMjAyMi0wNy0xOFQxMDoxMzoxNC</w:instrText>
          </w:r>
          <w:r>
            <w:rPr>
              <w:sz w:val="24"/>
              <w:szCs w:val="24"/>
              <w:lang w:val="en-US"/>
            </w:rPr>
            <w:instrText>IsIk1vZGlmaWVkQnkiOiJfSmVubnkiLCJJZCI6IjUxMWNjMDNjLWJhNjMtNDk5Yi04OGU4LTU3NGMzOWY0ZmFhYiIsIk1vZGlmaWVkT24iOiIyMDIyLTA3LTE4VDEwOjEzOjE0IiwiUHJvamVjdCI6eyIkaWQiOiI4IiwiJHR5cGUiOiJTd2lzc0FjYWRlbWljLkNpdGF2aS5Qcm9qZWN0LCBTd2lzc0FjYWRlbWljLkNpdGF2aSJ9fSx7IiRpZC</w:instrText>
          </w:r>
          <w:r>
            <w:rPr>
              <w:sz w:val="24"/>
              <w:szCs w:val="24"/>
              <w:lang w:val="en-US"/>
            </w:rPr>
            <w:instrText>I6IjkiLCIkdHlwZSI6IlN3aXNzQWNhZGVtaWMuQ2l0YXZpLlBlcnNvbiwgU3dpc3NBY2FkZW1pYy5DaXRhdmkiLCJGaXJzdE5hbWUiOiJOaWNvbGEiLCJMYXN0TmFtZSI6IkFkZGVybGV5IiwiTWlkZGxlTmFtZSI6IkouIiwiUHJvdGVjdGVkIjpmYWxzZSwiU2V4IjowLCJDcmVhdGVkQnkiOiJfSmVubnkiLCJDcmVhdGVkT24iOiIyMDIyLT</w:instrText>
          </w:r>
          <w:r>
            <w:rPr>
              <w:sz w:val="24"/>
              <w:szCs w:val="24"/>
              <w:lang w:val="en-US"/>
            </w:rPr>
            <w:instrText>A3LTE4VDEwOjEzOjE0IiwiTW9kaWZpZWRCeSI6Il9KZW5ueSIsIklkIjoiZjUwMGIyNjEtOWU5Yi00ZGE3LThmZTItNjdhYTllODVmY2IzIiwiTW9kaWZpZWRPbiI6IjIwMjItMDctMThUMTA6MTM6MTQiLCJQcm9qZWN0Ijp7IiRyZWYiOiI4In19LHsiJGlkIjoiMTAiLCIkdHlwZSI6IlN3aXNzQWNhZGVtaWMuQ2l0YXZpLlBlcnNvbiwgU3</w:instrText>
          </w:r>
          <w:r>
            <w:rPr>
              <w:sz w:val="24"/>
              <w:szCs w:val="24"/>
              <w:lang w:val="en-US"/>
            </w:rPr>
            <w:instrText>dpc3NBY2FkZW1pYy5DaXRhdmkiLCJGaXJzdE5hbWUiOiJBbnVyYWRoYWEiLCJMYXN0TmFtZSI6IlN1YnJhbWFuaWFuIiwiUHJvdGVjdGVkIjpmYWxzZSwiU2V4IjowLCJDcmVhdGVkQnkiOiJfSmVubnkiLCJDcmVhdGVkT24iOiIyMDIyLTA3LTE4VDEwOjEzOjE0IiwiTW9kaWZpZWRCeSI6Il9KZW5ueSIsIklkIjoiMWQ4ZDcwMTgtNTUzYy</w:instrText>
          </w:r>
          <w:r>
            <w:rPr>
              <w:sz w:val="24"/>
              <w:szCs w:val="24"/>
              <w:lang w:val="en-US"/>
            </w:rPr>
            <w:instrText>00YmViLThjZGItNTNkNjE0OTU0NzFlIiwiTW9kaWZpZWRPbiI6IjIwMjItMDctMThUMTA6MTM6MTQiLCJQcm9qZWN0Ijp7IiRyZWYiOiI4In19LHsiJGlkIjoiMTEiLCIkdHlwZSI6IlN3aXNzQWNhZGVtaWMuQ2l0YXZpLlBlcnNvbiwgU3dpc3NBY2FkZW1pYy5DaXRhdmkiLCJGaXJzdE5hbWUiOiJXZW4iLCJMYXN0TmFtZSI6IkxlZSIsIk</w:instrText>
          </w:r>
          <w:r>
            <w:rPr>
              <w:sz w:val="24"/>
              <w:szCs w:val="24"/>
              <w:lang w:val="en-US"/>
            </w:rPr>
            <w:instrText>1pZGRsZU5hbWUiOiJId2EiLCJQcm90ZWN0ZWQiOmZhbHNlLCJTZXgiOjEsIkNyZWF0ZWRCeSI6Il9KZW5ueSIsIkNyZWF0ZWRPbiI6IjIwMjItMDctMThUMTA6MTM6MTQiLCJNb2RpZmllZEJ5IjoiX0plbm55IiwiSWQiOiI2YzcxNWZkMi02NTA1LTQ1YzUtOTIyYi03Njg5NzdmYzg2YTkiLCJNb2RpZmllZE9uIjoiMjAyMi0wNy0xOFQxMD</w:instrText>
          </w:r>
          <w:r>
            <w:rPr>
              <w:sz w:val="24"/>
              <w:szCs w:val="24"/>
              <w:lang w:val="en-US"/>
            </w:rPr>
            <w:instrText>oxMzoxNCIsIlByb2plY3QiOnsiJHJlZiI6IjgifX0seyIkaWQiOiIxMiIsIiR0eXBlIjoiU3dpc3NBY2FkZW1pYy5DaXRhdmkuUGVyc29uLCBTd2lzc0FjYWRlbWljLkNpdGF2aSIsIkZpcnN0TmFtZSI6IkRpYW5hIiwiTGFzdE5hbWUiOiJIYW4iLCJQcm90ZWN0ZWQiOmZhbHNlLCJTZXgiOjEsIkNyZWF0ZWRCeSI6Il9KZW5ueSIsIkNyZW</w:instrText>
          </w:r>
          <w:r>
            <w:rPr>
              <w:sz w:val="24"/>
              <w:szCs w:val="24"/>
              <w:lang w:val="en-US"/>
            </w:rPr>
            <w:instrText>F0ZWRPbiI6IjIwMjItMDctMThUMTA6MTM6MTQiLCJNb2RpZmllZEJ5IjoiX0plbm55IiwiSWQiOiJiNDY3NDJkNi01OTlhLTQ3NzMtYjdhYy0zZjgzOWNmZDZiMDMiLCJNb2RpZmllZE9uIjoiMjAyMi0wNy0xOFQxMDoxMzoxNCIsIlByb2plY3QiOnsiJHJlZiI6IjgifX0seyIkaWQiOiIxMyIsIiR0eXBlIjoiU3dpc3NBY2FkZW1pYy5DaX</w:instrText>
          </w:r>
          <w:r>
            <w:rPr>
              <w:sz w:val="24"/>
              <w:szCs w:val="24"/>
              <w:lang w:val="en-US"/>
            </w:rPr>
            <w:instrText>RhdmkuUGVyc29uLCBTd2lzc0FjYWRlbWljLkNpdGF2aSIsIkZpcnN0TmFtZSI6Ikplc3NlIiwiTGFzdE5hbWUiOiJDb2tlciIsIlByb3RlY3RlZCI6ZmFsc2UsIlNleCI6MCwiQ3JlYXRlZEJ5IjoiX0plbm55IiwiQ3JlYXRlZE9uIjoiMjAyMi0wNy0xOFQxMDoxMzoxNCIsIk1vZGlmaWVkQnkiOiJfSmVubnkiLCJJZCI6IjBkMTkyN2M2LW</w:instrText>
          </w:r>
          <w:r>
            <w:rPr>
              <w:sz w:val="24"/>
              <w:szCs w:val="24"/>
              <w:lang w:val="en-US"/>
            </w:rPr>
            <w:instrText>ZmZjAtNDFmNy05NmQ5LTBmNjljZDBhYzA5ZSIsIk1vZGlmaWVkT24iOiIyMDIyLTA3LTE4VDEwOjEzOjE0IiwiUHJvamVjdCI6eyIkcmVmIjoiOCJ9fSx7IiRpZCI6IjE0IiwiJHR5cGUiOiJTd2lzc0FjYWRlbWljLkNpdGF2aS5QZXJzb24sIFN3aXNzQWNhZGVtaWMuQ2l0YXZpIiwiRmlyc3ROYW1lIjoiVGFzYW5lZSIsIkxhc3ROYW1lIj</w:instrText>
          </w:r>
          <w:r>
            <w:rPr>
              <w:sz w:val="24"/>
              <w:szCs w:val="24"/>
              <w:lang w:val="en-US"/>
            </w:rPr>
            <w:instrText>oiQnJhaXRod2FpdGUiLCJQcm90ZWN0ZWQiOmZhbHNlLCJTZXgiOjAsIkNyZWF0ZWRCeSI6Il9KZW5ueSIsIkNyZWF0ZWRPbiI6IjIwMjItMDctMThUMTA6MTM6MTQiLCJNb2RpZmllZEJ5IjoiX0plbm55IiwiSWQiOiI4NTU0Yzk1Zi1hMGRlLTRjMjgtYmZiNi1iOTM4NjU0ZDYwOWYiLCJNb2RpZmllZE9uIjoiMjAyMi0wNy0xOFQxMDoxMz</w:instrText>
          </w:r>
          <w:r>
            <w:rPr>
              <w:sz w:val="24"/>
              <w:szCs w:val="24"/>
              <w:lang w:val="en-US"/>
            </w:rPr>
            <w:instrText>oxNCIsIlByb2plY3QiOnsiJHJlZiI6IjgifX0seyIkaWQiOiIxNSIsIiR0eXBlIjoiU3dpc3NBY2FkZW1pYy5DaXRhdmkuUGVyc29uLCBTd2lzc0FjYWRlbWljLkNpdGF2aSIsIkZpcnN0TmFtZSI6IkFsYXN0YWlyIiwiTGFzdE5hbWUiOiJEZW5uaXN0b24iLCJNaWRkbGVOYW1lIjoiSy4iLCJQcm90ZWN0ZWQiOmZhbHNlLCJTZXgiOjIsIk</w:instrText>
          </w:r>
          <w:r>
            <w:rPr>
              <w:sz w:val="24"/>
              <w:szCs w:val="24"/>
              <w:lang w:val="en-US"/>
            </w:rPr>
            <w:instrText>NyZWF0ZWRCeSI6Il9KZW5ueSIsIkNyZWF0ZWRPbiI6IjIwMjItMDctMThUMTA6MTM6MTQiLCJNb2RpZmllZEJ5IjoiX0plbm55IiwiSWQiOiI1NGE2ODY1ZC1iMTQ0LTQzZjctYTBiNy1lOGNlYTUyMjA4YzciLCJNb2RpZmllZE9uIjoiMjAyMi0wNy0xOFQxMDoxMzoxNCIsIlByb2plY3QiOnsiJHJlZiI6IjgifX0seyIkaWQiOiIxNiIsIi</w:instrText>
          </w:r>
          <w:r>
            <w:rPr>
              <w:sz w:val="24"/>
              <w:szCs w:val="24"/>
              <w:lang w:val="en-US"/>
            </w:rPr>
            <w:instrText>R0eXBlIjoiU3dpc3NBY2FkZW1pYy5DaXRhdmkuUGVyc29uLCBTd2lzc0FjYWRlbWljLkNpdGF2aSIsIkZpcnN0TmFtZSI6IlBlYXJzZSIsIkxhc3ROYW1lIjoiS2VhbmUiLCJNaWRkbGVOYW1lIjoiQS4iLCJQcm90ZWN0ZWQiOmZhbHNlLCJTZXgiOjAsIkNyZWF0ZWRCeSI6Il9KZW5ueSIsIkNyZWF0ZWRPbiI6IjIwMjItMDctMThUMTA6MT</w:instrText>
          </w:r>
          <w:r>
            <w:rPr>
              <w:sz w:val="24"/>
              <w:szCs w:val="24"/>
              <w:lang w:val="en-US"/>
            </w:rPr>
            <w:instrText>M6MTQiLCJNb2RpZmllZEJ5IjoiX0plbm55IiwiSWQiOiI4YmM3ZDI2Yi01N2Y0LTRlYzgtOTkzMC03Yjk1NTVhMjU1MDciLCJNb2RpZmllZE9uIjoiMjAyMi0wNy0xOFQxMDoxMzoxNCIsIlByb2plY3QiOnsiJHJlZiI6IjgifX0seyIkaWQiOiIxNyIsIiR0eXBlIjoiU3dpc3NBY2FkZW1pYy5DaXRhdmkuUGVyc29uLCBTd2lzc0FjYWRlbW</w:instrText>
          </w:r>
          <w:r>
            <w:rPr>
              <w:sz w:val="24"/>
              <w:szCs w:val="24"/>
              <w:lang w:val="en-US"/>
            </w:rPr>
            <w:instrText>ljLkNpdGF2aSIsIkZpcnN0TmFtZSI6IktyaXNobmFyYWphaCIsIkxhc3ROYW1lIjoiTmlyYW50aGFyYWt1bWFyIiwiUHJvdGVjdGVkIjpmYWxzZSwiU2V4IjowLCJDcmVhdGVkQnkiOiJfSmVubnkiLCJDcmVhdGVkT24iOiIyMDIyLTA3LTE4VDEwOjEzOjE0IiwiTW9kaWZpZWRCeSI6Il9KZW5ueSIsIklkIjoiMGI4Mjk0OWEtMjE1OC00ZD</w:instrText>
          </w:r>
          <w:r>
            <w:rPr>
              <w:sz w:val="24"/>
              <w:szCs w:val="24"/>
              <w:lang w:val="en-US"/>
            </w:rPr>
            <w:instrText>A2LThiZDUtZDkzZjdlZDQ0YjQ4IiwiTW9kaWZpZWRPbiI6IjIwMjItMDctMThUMTA6MTM6MTQiLCJQcm9qZWN0Ijp7IiRyZWYiOiI4In19XSwiQ2l0YXRpb25LZXlVcGRhdGVUeXBlIjowLCJDb2xsYWJvcmF0b3JzIjpbXSwiRGF0ZTIiOiIwMy4wMi4yMDIyIiwiRG9pIjoiMTAuMTEzNi9iam9waHRoYWxtb2wtMjAyMS0zMTk2NDEiLCJFZG</w:instrText>
          </w:r>
          <w:r>
            <w:rPr>
              <w:sz w:val="24"/>
              <w:szCs w:val="24"/>
              <w:lang w:val="en-US"/>
            </w:rPr>
            <w:instrText>l0b3JzIjpbXSwiRXZhbHVhdGlvbkNvbXBsZXhpdHkiOjAsIkV2YWx1YXRpb25Tb3VyY2VUZXh0Rm9ybWF0IjowLCJHcm91cHMiOltdLCJIYXNMYWJlbDEiOmZhbHNlLCJIYXNMYWJlbDIiOmZhbHNlLCJLZXl3b3JkcyI6W10sIkxhbmd1YWdlIjoiZW5nIiwiTGFuZ3VhZ2VDb2RlIjoiZW4iLCJMb2NhdGlvbnMiOlt7IiRpZCI6IjE4IiwiJH</w:instrText>
          </w:r>
          <w:r>
            <w:rPr>
              <w:sz w:val="24"/>
              <w:szCs w:val="24"/>
              <w:lang w:val="en-US"/>
            </w:rPr>
            <w:instrText>R5cGUiOiJTd2lzc0FjYWRlbWljLkNpdGF2aS5Mb2NhdGlvbiwgU3dpc3NBY2FkZW1pYy5DaXRhdmkiLCJBZGRyZXNzIjp7IiRpZCI6IjE5IiwiJHR5cGUiOiJTd2lzc0FjYWRlbWljLkNpdGF2aS5MaW5rZWRSZXNvdXJjZSwgU3dpc3NBY2FkZW1pYy5DaXRhdmkiLCJMaW5rZWRSZXNvdXJjZVR5cGUiOjUsIk9yaWdpbmFsU3RyaW5nIjoiMT</w:instrText>
          </w:r>
          <w:r>
            <w:rPr>
              <w:sz w:val="24"/>
              <w:szCs w:val="24"/>
              <w:lang w:val="en-US"/>
            </w:rPr>
            <w:instrText>AuMTEzNi9iam9waHRoYWxtb2wtMjAyMS0zMTk2NDEiLCJVcmlTdHJpbmciOiJodHRwczovL2RvaS5vcmcvMTAuMTEzNi9iam9waHRoYWxtb2wtMjAyMS0zMTk2NDEiLCJMaW5rZWRSZXNvdXJjZVN0YXR1cyI6OCwiUHJvcGVydGllcyI6eyIkaWQiOiIyMCIsIiR0eXBlIjoiU3dpc3NBY2FkZW1pYy5DaXRhdmkuTGlua2VkUmVzb3VyY2VQcm</w:instrText>
          </w:r>
          <w:r>
            <w:rPr>
              <w:sz w:val="24"/>
              <w:szCs w:val="24"/>
              <w:lang w:val="en-US"/>
            </w:rPr>
            <w:instrText>9wZXJ0aWVzLCBTd2lzc0FjYWRlbWljLkNpdGF2aSJ9LCJTeW5jRm9sZGVyVHlwZSI6MCwiSXNMb2NhbENsb3VkUHJvamVjdEZpbGVMaW5rIjpmYWxzZSwiSXNDbG91ZFJlc3RvcmUiOmZhbHNlLCJJc0Nsb3VkQ29weSI6ZmFsc2UsIkF0dGFjaG1lbnRGb2xkZXJXYXNJbkZhbGxiYWNrTW9kZSI6ZmFsc2V9LCJBbm5vdGF0aW9ucyI6W10sIk</w:instrText>
          </w:r>
          <w:r>
            <w:rPr>
              <w:sz w:val="24"/>
              <w:szCs w:val="24"/>
              <w:lang w:val="en-US"/>
            </w:rPr>
            <w:instrText>xvY2F0aW9uVHlwZSI6MCwiTWlycm9yc1JlZmVyZW5jZVByb3BlcnR5SWQiOjEyOCwiQ3JlYXRlZEJ5IjoiX0plbm55IiwiQ3JlYXRlZE9uIjoiMjAyMi0wNy0xOFQxMDoxMzoxNCIsIk1vZGlmaWVkQnkiOiJfSmVubnkiLCJJZCI6ImVhODkyOWZkLWRkMGItNDc3Yi04NDhhLWI5MTdjZmRmODZiZCIsIk1vZGlmaWVkT24iOiIyMDIyLTA3LT</w:instrText>
          </w:r>
          <w:r>
            <w:rPr>
              <w:sz w:val="24"/>
              <w:szCs w:val="24"/>
              <w:lang w:val="en-US"/>
            </w:rPr>
            <w:instrText>E4VDEwOjEzOjE0IiwiUHJvamVjdCI6eyIkcmVmIjoiOCJ9fSx7IiRpZCI6IjIxIiwiJHR5cGUiOiJTd2lzc0FjYWRlbWljLkNpdGF2aS5Mb2NhdGlvbiwgU3dpc3NBY2FkZW1pYy5DaXRhdmkiLCJBZGRyZXNzIjp7IiRpZCI6IjIyIiwiJHR5cGUiOiJTd2lzc0FjYWRlbWljLkNpdGF2aS5MaW5rZWRSZXNvdXJjZSwgU3dpc3NBY2FkZW1pYy</w:instrText>
          </w:r>
          <w:r>
            <w:rPr>
              <w:sz w:val="24"/>
              <w:szCs w:val="24"/>
              <w:lang w:val="en-US"/>
            </w:rPr>
            <w:instrText>5DaXRhdmkiLCJMaW5rZWRSZXNvdXJjZVR5cGUiOjUsIk9yaWdpbmFsU3RyaW5nIjoiMzUxMTUzMDEiLCJVcmlTdHJpbmciOiJodHRwOi8vd3d3Lm5jYmkubmxtLm5paC5nb3YvcHVibWVkLzM1MTE1MzAxIiwiTGlua2VkUmVzb3VyY2VTdGF0dXMiOjgsIlByb3BlcnRpZXMiOnsiJGlkIjoiMjMiLCIkdHlwZSI6IlN3aXNzQWNhZGVtaWMuQ2</w:instrText>
          </w:r>
          <w:r>
            <w:rPr>
              <w:sz w:val="24"/>
              <w:szCs w:val="24"/>
              <w:lang w:val="en-US"/>
            </w:rPr>
            <w:instrText>l0YXZpLkxpbmtlZFJlc291cmNlUHJvcGVydGllcywgU3dpc3NBY2FkZW1pYy5DaXRhdmkifSwiU3luY0ZvbGRlclR5cGUiOjAsIklzTG9jYWxDbG91ZFByb2plY3RGaWxlTGluayI6ZmFsc2UsIklzQ2xvdWRSZXN0b3JlIjpmYWxzZSwiSXNDbG91ZENvcHkiOmZhbHNlLCJBdHRhY2htZW50Rm9sZGVyV2FzSW5GYWxsYmFja01vZGUiOmZhbH</w:instrText>
          </w:r>
          <w:r>
            <w:rPr>
              <w:sz w:val="24"/>
              <w:szCs w:val="24"/>
              <w:lang w:val="en-US"/>
            </w:rPr>
            <w:instrText>NlfSwiQW5ub3RhdGlvbnMiOltdLCJMb2NhdGlvblR5cGUiOjAsIk1pcnJvcnNSZWZlcmVuY2VQcm9wZXJ0eUlkIjoxNjQsIkNyZWF0ZWRCeSI6Il9KZW5ueSIsIkNyZWF0ZWRPbiI6IjIwMjItMDctMThUMTA6MTM6MTQiLCJNb2RpZmllZEJ5IjoiX0plbm55IiwiSWQiOiI0N2YwZDM2Yi03ODAzLTQ0MjktOTM4Yy0zNzk5YTUyMTI3ZmEiLC</w:instrText>
          </w:r>
          <w:r>
            <w:rPr>
              <w:sz w:val="24"/>
              <w:szCs w:val="24"/>
              <w:lang w:val="en-US"/>
            </w:rPr>
            <w:instrText>JNb2RpZmllZE9uIjoiMjAyMi0wNy0xOFQxMDoxMzoxNCIsIlByb2plY3QiOnsiJHJlZiI6IjgifX1dLCJPcmdhbml6YXRpb25zIjpbXSwiT3RoZXJzSW52b2x2ZWQiOltdLCJQYWdlUmFuZ2UiOiI8c3A+XHJcbiAgPG4+MTwvbj5cclxuICA8aW4+dHJ1ZTwvaW4+XHJcbiAgPG9zPjE8L29zPlxyXG4gIDxwcz4xPC9wcz5cclxuPC9zcD5ccl</w:instrText>
          </w:r>
          <w:r>
            <w:rPr>
              <w:sz w:val="24"/>
              <w:szCs w:val="24"/>
              <w:lang w:val="en-US"/>
            </w:rPr>
            <w:instrText>xuPGVwPlxyXG4gIDxuPjc8L24+XHJcbiAgPGluPnRydWU8L2luPlxyXG4gIDxvcz43PC9vcz5cclxuICA8cHM+NzwvcHM+XHJcbjwvZXA+XHJcbjxvcz4xLTc8L29zPiIsIlBlcmlvZGljYWwiOnsiJGlkIjoiMjQiLCIkdHlwZSI6IlN3aXNzQWNhZGVtaWMuQ2l0YXZpLlBlcmlvZGljYWwsIFN3aXNzQWNhZGVtaWMuQ2l0YXZpIiwiRWlzc2</w:instrText>
          </w:r>
          <w:r>
            <w:rPr>
              <w:sz w:val="24"/>
              <w:szCs w:val="24"/>
              <w:lang w:val="en-US"/>
            </w:rPr>
            <w:instrText>4iOiIxNDY4LTIwNzkiLCJOYW1lIjoiVGhlIEJyaXRpc2ggam91cm5hbCBvZiBvcGh0aGFsbW9sb2d5IiwiUGFnaW5hdGlvbiI6MCwiUHJvdGVjdGVkIjpmYWxzZSwiVXNlckFiYnJldmlhdGlvbjEiOiJCciBKIE9waHRoYWxtb2wiLCJDcmVhdGVkQnkiOiJfSmVubnkiLCJDcmVhdGVkT24iOiIyMDIyLTA3LTE4VDEwOjEzOjE0IiwiTW9kaW</w:instrText>
          </w:r>
          <w:r>
            <w:rPr>
              <w:sz w:val="24"/>
              <w:szCs w:val="24"/>
              <w:lang w:val="en-US"/>
            </w:rPr>
            <w:instrText>ZpZWRCeSI6Il9KZW5ueSIsIklkIjoiMGM1MzBmNTAtMDZhZS00MjYzLTg0MmMtZjE4NTJhNzg0MGZmIiwiTW9kaWZpZWRPbiI6IjIwMjItMDctMThUMTA6MTM6MTQiLCJQcm9qZWN0Ijp7IiRyZWYiOiI4In19LCJQdWJsaXNoZXJzIjpbXSwiUHViTWVkSWQiOiIzNTExNTMwMSIsIlF1b3RhdGlvbnMiOltdLCJSYXRpbmciOjAsIlJlZmVyZW</w:instrText>
          </w:r>
          <w:r>
            <w:rPr>
              <w:sz w:val="24"/>
              <w:szCs w:val="24"/>
              <w:lang w:val="en-US"/>
            </w:rPr>
            <w:instrText>5jZVR5cGUiOiJKb3VybmFsQXJ0aWNsZSIsIlNob3J0VGl0bGUiOiJHb2toYWxlLCBBZGRlcmxleSBldCBhbC4gMjAyMiDigJMgTWV0Zm9ybWluIGFuZCByaXNrIG9mIGFnZS1yZWxhdGVkIiwiU2hvcnRUaXRsZVVwZGF0ZVR5cGUiOjAsIlNvdXJjZU9mQmlibGlvZ3JhcGhpY0luZm9ybWF0aW9uIjoiUHViTWVkIiwiU3RhdGljSWRzIjpbIj</w:instrText>
          </w:r>
          <w:r>
            <w:rPr>
              <w:sz w:val="24"/>
              <w:szCs w:val="24"/>
              <w:lang w:val="en-US"/>
            </w:rPr>
            <w:instrText>FkMDMwNjgzLTM2YWItNGFmMC05M2QzLThiYjZiNTFjOTIwMyJdLCJUYWJsZU9mQ29udGVudHNDb21wbGV4aXR5IjowLCJUYWJsZU9mQ29udGVudHNTb3VyY2VUZXh0Rm9ybWF0IjowLCJUYXNrcyI6W10sIlRpdGxlIjoiTWV0Zm9ybWluIGFuZCByaXNrIG9mIGFnZS1yZWxhdGVkIG1hY3VsYXIgZGVnZW5lcmF0aW9uIGluIGluZGl2aWR1YW</w:instrText>
          </w:r>
          <w:r>
            <w:rPr>
              <w:sz w:val="24"/>
              <w:szCs w:val="24"/>
              <w:lang w:val="en-US"/>
            </w:rPr>
            <w:instrText>xzIHdpdGggdHlwZSAyIGRpYWJldGVzOiBhIHJldHJvc3BlY3RpdmUgY29ob3J0IHN0dWR5IiwiVHJhbnNsYXRvcnMiOltdLCJZZWFyIjoiMjAyMiIsIlllYXJSZXNvbHZlZCI6IjIwMjIiLCJDcmVhdGVkQnkiOiJfSmVubnkiLCJDcmVhdGVkT24iOiIyMDIyLTA3LTE4VDEwOjEzOjE0IiwiTW9kaWZpZWRCeSI6Il9KZW5ueSIsIklkIjoiMD</w:instrText>
          </w:r>
          <w:r>
            <w:rPr>
              <w:sz w:val="24"/>
              <w:szCs w:val="24"/>
              <w:lang w:val="en-US"/>
            </w:rPr>
            <w:instrText>NjZTYwOGEtZDU1Zi00MDllLWI2ZTctYWM3N2IxY2QwYjQ0IiwiTW9kaWZpZWRPbiI6IjIwMjItMTAtMzFUMDg6MTY6MjUiLCJQcm9qZWN0Ijp7IiRyZWYiOiI4In19LCJVc2VOdW1iZXJpbmdUeXBlT2ZQYXJlbnREb2N1bWVudCI6ZmFsc2V9XSwiRm9ybWF0dGVkVGV4dCI6eyIkaWQiOiIyNSIsIkNvdW50IjoxLCJUZXh0VW5pdHMiOlt7Ii</w:instrText>
          </w:r>
          <w:r>
            <w:rPr>
              <w:sz w:val="24"/>
              <w:szCs w:val="24"/>
              <w:lang w:val="en-US"/>
            </w:rPr>
            <w:instrText>RpZCI6IjI2IiwiRm9udFN0eWxlIjp7IiRpZCI6IjI3IiwiTmV1dHJhbCI6dHJ1ZX0sIlJlYWRpbmdPcmRlciI6MSwiVGV4dCI6Iig0MikifV19LCJUYWciOiJDaXRhdmlQbGFjZWhvbGRlciM0Yzc2NGM0ZC0zMmYzLTQ0NDUtYmNjYy05NGI3OThlYzc4MjMiLCJUZXh0IjoiKDQyKSIsIldBSVZlcnNpb24iOiI2LjE0LjAuMCJ9}</w:instrText>
          </w:r>
          <w:r>
            <w:rPr>
              <w:sz w:val="24"/>
              <w:szCs w:val="24"/>
              <w:lang w:val="en-US"/>
            </w:rPr>
            <w:fldChar w:fldCharType="separate"/>
          </w:r>
          <w:r>
            <w:rPr>
              <w:sz w:val="24"/>
              <w:szCs w:val="24"/>
              <w:lang w:val="en-US"/>
            </w:rPr>
            <w:t>(42)</w:t>
          </w:r>
          <w:r>
            <w:rPr>
              <w:sz w:val="24"/>
              <w:szCs w:val="24"/>
              <w:lang w:val="en-US"/>
            </w:rPr>
            <w:fldChar w:fldCharType="end"/>
          </w:r>
        </w:sdtContent>
      </w:sdt>
      <w:r>
        <w:rPr>
          <w:sz w:val="24"/>
          <w:szCs w:val="24"/>
          <w:lang w:val="en-US"/>
        </w:rPr>
        <w:t xml:space="preserve">. The group identified </w:t>
      </w:r>
      <w:r>
        <w:rPr>
          <w:b/>
          <w:bCs/>
          <w:color w:val="FF0000"/>
          <w:sz w:val="24"/>
          <w:szCs w:val="24"/>
          <w:lang w:val="en-US"/>
        </w:rPr>
        <w:t>173,689</w:t>
      </w:r>
      <w:r>
        <w:rPr>
          <w:color w:val="FF0000"/>
          <w:sz w:val="24"/>
          <w:szCs w:val="24"/>
          <w:lang w:val="en-US"/>
        </w:rPr>
        <w:t xml:space="preserve"> </w:t>
      </w:r>
      <w:r>
        <w:rPr>
          <w:sz w:val="24"/>
          <w:szCs w:val="24"/>
          <w:lang w:val="en-US"/>
        </w:rPr>
        <w:t>patients with newly diagnosed type 2 diabetes from the United Kingdom IQVIA Medical Research Data. Patients were excluded if they had AMD diagnosis before diabetes diagnosis and if they had no prescription for antidiabetic me</w:t>
      </w:r>
      <w:r>
        <w:rPr>
          <w:sz w:val="24"/>
          <w:szCs w:val="24"/>
          <w:lang w:val="en-US"/>
        </w:rPr>
        <w:t>dication. 89% of the identified patient had a prescription for metformin alone or in combination with other antidiabetic drugs. The control group had any medication except of metformin. The outcome of interest was a diagnosis of AMD during the study period</w:t>
      </w:r>
      <w:r>
        <w:rPr>
          <w:sz w:val="24"/>
          <w:szCs w:val="24"/>
          <w:lang w:val="en-US"/>
        </w:rPr>
        <w:t xml:space="preserve">. HRs were defined </w:t>
      </w:r>
      <w:r>
        <w:rPr>
          <w:sz w:val="24"/>
          <w:szCs w:val="24"/>
          <w:lang w:val="en-US"/>
        </w:rPr>
        <w:lastRenderedPageBreak/>
        <w:t>in a time-dependent manner using extended Cox proportional hazard models. For the time-dependent analysis the follow-up intervals were set to 3 months. AMD occurred in 3111 (</w:t>
      </w:r>
      <w:r>
        <w:rPr>
          <w:b/>
          <w:bCs/>
          <w:color w:val="FF0000"/>
          <w:sz w:val="24"/>
          <w:szCs w:val="24"/>
          <w:lang w:val="en-US"/>
        </w:rPr>
        <w:t>1.8%</w:t>
      </w:r>
      <w:r>
        <w:rPr>
          <w:sz w:val="24"/>
          <w:szCs w:val="24"/>
          <w:lang w:val="en-US"/>
        </w:rPr>
        <w:t>) of the patients. Gokhale et al. did not find an associati</w:t>
      </w:r>
      <w:r>
        <w:rPr>
          <w:sz w:val="24"/>
          <w:szCs w:val="24"/>
          <w:lang w:val="en-US"/>
        </w:rPr>
        <w:t>on between metformin and the development of AMD. This finding was independent from the use of other antidiabetic drugs as well as from the duration of diabetes and the duration of metformin use. Limitations of this study include the retrospective design, t</w:t>
      </w:r>
      <w:r>
        <w:rPr>
          <w:sz w:val="24"/>
          <w:szCs w:val="24"/>
          <w:lang w:val="en-US"/>
        </w:rPr>
        <w:t>he missing differentiation between AMD stages (early, late) that could for example mask findings if metformin was only protective for certain AMD stages.</w:t>
      </w:r>
    </w:p>
    <w:p w:rsidR="00051524" w:rsidRDefault="00367442">
      <w:pPr>
        <w:ind w:left="567"/>
        <w:jc w:val="both"/>
        <w:rPr>
          <w:sz w:val="24"/>
          <w:szCs w:val="24"/>
          <w:lang w:val="en-US"/>
        </w:rPr>
      </w:pPr>
      <w:r>
        <w:rPr>
          <w:sz w:val="24"/>
          <w:szCs w:val="24"/>
          <w:lang w:val="en-US"/>
        </w:rPr>
        <w:t xml:space="preserve">The group of Eton et al. investigated the association of metformin and dry AMD only </w:t>
      </w:r>
      <w:sdt>
        <w:sdtPr>
          <w:rPr>
            <w:sz w:val="24"/>
            <w:szCs w:val="24"/>
            <w:lang w:val="en-US"/>
          </w:rPr>
          <w:alias w:val="To edit, see citavi.com/edit"/>
          <w:tag w:val="CitaviPlaceholder#ab3e7824-5c75-4bd6-a7cf-42e928b062f6"/>
          <w:id w:val="-782804093"/>
          <w:placeholder>
            <w:docPart w:val="17F59CEE66D249F28BA08941A1B839C3"/>
          </w:placeholder>
        </w:sdtPr>
        <w:sdtEndPr/>
        <w:sdtContent>
          <w:r>
            <w:rPr>
              <w:sz w:val="24"/>
              <w:szCs w:val="24"/>
              <w:lang w:val="en-US"/>
            </w:rPr>
            <w:fldChar w:fldCharType="begin"/>
          </w:r>
          <w:r>
            <w:rPr>
              <w:sz w:val="24"/>
              <w:szCs w:val="24"/>
              <w:lang w:val="en-US"/>
            </w:rPr>
            <w:instrText>ADDIN CitaviPlaceh</w:instrText>
          </w:r>
          <w:r>
            <w:rPr>
              <w:sz w:val="24"/>
              <w:szCs w:val="24"/>
              <w:lang w:val="en-US"/>
            </w:rPr>
            <w:instrText>older{eyIkaWQiOiIxIiwiJHR5cGUiOiJTd2lzc0FjYWRlbWljLkNpdGF2aS5DaXRhdGlvbnMuV29yZFBsYWNlaG9sZGVyLCBTd2lzc0FjYWRlbWljLkNpdGF2aSIsIkVudHJpZXMiOlt7IiRpZCI6IjIiLCIkdHlwZSI6IlN3aXNzQWNhZGVtaWMuQ2l0YXZpLkNpdGF0aW9ucy5Xb3JkUGxhY2Vob2xkZXJFbnRyeSwgU3dpc3NBY2FkZW1pYy</w:instrText>
          </w:r>
          <w:r>
            <w:rPr>
              <w:sz w:val="24"/>
              <w:szCs w:val="24"/>
              <w:lang w:val="en-US"/>
            </w:rPr>
            <w:instrText>5DaXRhdmkiLCJJZCI6IjhhZjA0ZTE5LTlmYzQtNDE0MC1hNTMyLTQ4ODdmZTQ1NGU4YiIsIlJhbmdlTGVuZ3RoIjo0LCJSZWZlcmVuY2VJZCI6ImMwMzI2OWZmLTg2YzgtNDQ0Yi04NDYwLTM4ZjVhNzM1YmNmNiIsIlBhZ2VSYW5nZSI6eyIkaWQiOiIzIiwiJHR5cGUiOiJTd2lzc0FjYWRlbWljLlBhZ2VSYW5nZSwgU3dpc3NBY2FkZW1pYy</w:instrText>
          </w:r>
          <w:r>
            <w:rPr>
              <w:sz w:val="24"/>
              <w:szCs w:val="24"/>
              <w:lang w:val="en-US"/>
            </w:rPr>
            <w:instrText>IsIkVuZFBhZ2UiOnsiJGlkIjoiNCIsIiR0eXBlIjoiU3dpc3NBY2FkZW1pYy5QYWdlTnVtYmVyLCBTd2lzc0FjYWRlbWljIiwiSXNGdWxseU51bWVyaWMiOmZhbHNlLCJOdW1iZXJpbmdUeXBlIjowLCJOdW1lcmFsU3lzdGVtIjowfSwiTnVtYmVyaW5nVHlwZSI6MCwiTnVtZXJhbFN5c3RlbSI6MCwiU3RhcnRQYWdlIjp7IiRpZCI6IjUiLC</w:instrText>
          </w:r>
          <w:r>
            <w:rPr>
              <w:sz w:val="24"/>
              <w:szCs w:val="24"/>
              <w:lang w:val="en-US"/>
            </w:rPr>
            <w:instrText>IkdHlwZSI6IlN3aXNzQWNhZGVtaWMuUGFnZU51bWJlciwgU3dpc3NBY2FkZW1pYyIsIklzRnVsbHlOdW1lcmljIjpmYWxzZSwiTnVtYmVyaW5nVHlwZSI6MCwiTnVtZXJhbFN5c3RlbSI6MH19LCJSZWZlcmVuY2UiOnsiJGlkIjoiNiIsIiR0eXBlIjoiU3dpc3NBY2FkZW1pYy5DaXRhdmkuUmVmZXJlbmNlLCBTd2lzc0FjYWRlbWljLkNpdG</w:instrText>
          </w:r>
          <w:r>
            <w:rPr>
              <w:sz w:val="24"/>
              <w:szCs w:val="24"/>
              <w:lang w:val="en-US"/>
            </w:rPr>
            <w:instrText>F2aSIsIkFic3RyYWN0Q29tcGxleGl0eSI6MCwiQWJzdHJhY3RTb3VyY2VUZXh0Rm9ybWF0IjowLCJBdXRob3JzIjpbeyIkaWQiOiI3IiwiJHR5cGUiOiJTd2lzc0FjYWRlbWljLkNpdGF2aS5QZXJzb24sIFN3aXNzQWNhZGVtaWMuQ2l0YXZpIiwiRmlyc3ROYW1lIjoiRW1pbHkiLCJMYXN0TmFtZSI6IkV0b24iLCJNaWRkbGVOYW1lIjoiQS</w:instrText>
          </w:r>
          <w:r>
            <w:rPr>
              <w:sz w:val="24"/>
              <w:szCs w:val="24"/>
              <w:lang w:val="en-US"/>
            </w:rPr>
            <w:instrText>4iLCJQcm90ZWN0ZWQiOmZhbHNlLCJTZXgiOjEsIkNyZWF0ZWRCeSI6Il9KZW5ueSIsIkNyZWF0ZWRPbiI6IjIwMjItMDctMThUMTA6MTM6MTQiLCJNb2RpZmllZEJ5IjoiX0plbm55IiwiSWQiOiI0YmYzMzczZi1lY2IyLTRkNmMtYTVlZS1lZjE5MjUwNDJhMDMiLCJNb2RpZmllZE9uIjoiMjAyMi0wNy0xOFQxMDoxMzoxNCIsIlByb2plY3</w:instrText>
          </w:r>
          <w:r>
            <w:rPr>
              <w:sz w:val="24"/>
              <w:szCs w:val="24"/>
              <w:lang w:val="en-US"/>
            </w:rPr>
            <w:instrText>QiOnsiJGlkIjoiOCIsIiR0eXBlIjoiU3dpc3NBY2FkZW1pYy5DaXRhdmkuUHJvamVjdCwgU3dpc3NBY2FkZW1pYy5DaXRhdmkifX0seyIkaWQiOiI5IiwiJHR5cGUiOiJTd2lzc0FjYWRlbWljLkNpdGF2aS5QZXJzb24sIFN3aXNzQWNhZGVtaWMuQ2l0YXZpIiwiRmlyc3ROYW1lIjoiVGhvbWFzIiwiTGFzdE5hbWUiOiJXdWJiZW4iLCJNaW</w:instrText>
          </w:r>
          <w:r>
            <w:rPr>
              <w:sz w:val="24"/>
              <w:szCs w:val="24"/>
              <w:lang w:val="en-US"/>
            </w:rPr>
            <w:instrText>RkbGVOYW1lIjoiSi4iLCJQcm90ZWN0ZWQiOmZhbHNlLCJTZXgiOjIsIkNyZWF0ZWRCeSI6Il9KZW5ueSIsIkNyZWF0ZWRPbiI6IjIwMjItMDctMThUMTA6MTM6MTQiLCJNb2RpZmllZEJ5IjoiX0plbm55IiwiSWQiOiI5YTkwNjllMC0wNjVkLTRlNTEtODViYy0zYzY4MmYzMTRmYWUiLCJNb2RpZmllZE9uIjoiMjAyMi0wNy0xOFQxMDoxMz</w:instrText>
          </w:r>
          <w:r>
            <w:rPr>
              <w:sz w:val="24"/>
              <w:szCs w:val="24"/>
              <w:lang w:val="en-US"/>
            </w:rPr>
            <w:instrText>oxNCIsIlByb2plY3QiOnsiJHJlZiI6IjgifX0seyIkaWQiOiIxMCIsIiR0eXBlIjoiU3dpc3NBY2FkZW1pYy5DaXRhdmkuUGVyc29uLCBTd2lzc0FjYWRlbWljLkNpdGF2aSIsIkZpcnN0TmFtZSI6IkNhZ3JpIiwiTGFzdE5hbWUiOiJCZXNpcmxpIiwiTWlkZGxlTmFtZSI6IkcuIiwiUHJvdGVjdGVkIjpmYWxzZSwiU2V4IjowLCJDcmVhdG</w:instrText>
          </w:r>
          <w:r>
            <w:rPr>
              <w:sz w:val="24"/>
              <w:szCs w:val="24"/>
              <w:lang w:val="en-US"/>
            </w:rPr>
            <w:instrText>VkQnkiOiJfSmVubnkiLCJDcmVhdGVkT24iOiIyMDIyLTA3LTE4VDEwOjEzOjE0IiwiTW9kaWZpZWRCeSI6Il9KZW5ueSIsIklkIjoiZTYzYmVlNGYtZjAyYy00MmJkLWE3MWMtYWFmMzQxZjAzYTAwIiwiTW9kaWZpZWRPbiI6IjIwMjItMDctMThUMTA6MTM6MTQiLCJQcm9qZWN0Ijp7IiRyZWYiOiI4In19LHsiJGlkIjoiMTEiLCIkdHlwZS</w:instrText>
          </w:r>
          <w:r>
            <w:rPr>
              <w:sz w:val="24"/>
              <w:szCs w:val="24"/>
              <w:lang w:val="en-US"/>
            </w:rPr>
            <w:instrText>I6IlN3aXNzQWNhZGVtaWMuQ2l0YXZpLlBlcnNvbiwgU3dpc3NBY2FkZW1pYy5DaXRhdmkiLCJGaXJzdE5hbWUiOiJQZWl5aW5nIiwiTGFzdE5hbWUiOiJIdWEiLCJQcm90ZWN0ZWQiOmZhbHNlLCJTZXgiOjAsIkNyZWF0ZWRCeSI6Il9KZW5ueSIsIkNyZWF0ZWRPbiI6IjIwMjItMDctMThUMTA6MTM6MTQiLCJNb2RpZmllZEJ5IjoiX0plbm</w:instrText>
          </w:r>
          <w:r>
            <w:rPr>
              <w:sz w:val="24"/>
              <w:szCs w:val="24"/>
              <w:lang w:val="en-US"/>
            </w:rPr>
            <w:instrText>55IiwiSWQiOiI4NGE3YjU1Ni0wNmRiLTRiNmQtOTIzOC03MjhlM2I1ZjNmZDciLCJNb2RpZmllZE9uIjoiMjAyMi0wNy0xOFQxMDoxMzoxNCIsIlByb2plY3QiOnsiJHJlZiI6IjgifX0seyIkaWQiOiIxMiIsIiR0eXBlIjoiU3dpc3NBY2FkZW1pYy5DaXRhdmkuUGVyc29uLCBTd2lzc0FjYWRlbWljLkNpdGF2aSIsIkZpcnN0TmFtZSI6Ik</w:instrText>
          </w:r>
          <w:r>
            <w:rPr>
              <w:sz w:val="24"/>
              <w:szCs w:val="24"/>
              <w:lang w:val="en-US"/>
            </w:rPr>
            <w:instrText>JyZW5kYW4iLCJMYXN0TmFtZSI6Ik1jR2VlaGFuIiwiUHJvdGVjdGVkIjpmYWxzZSwiU2V4IjoyLCJDcmVhdGVkQnkiOiJfSmVubnkiLCJDcmVhdGVkT24iOiIyMDIyLTA3LTE4VDEwOjEzOjE0IiwiTW9kaWZpZWRCeSI6Il9KZW5ueSIsIklkIjoiZDUwZTRhMWQtMmE1MS00YmRiLTllYzEtM2ZjNjI3MzEwOTJjIiwiTW9kaWZpZWRPbiI6Ij</w:instrText>
          </w:r>
          <w:r>
            <w:rPr>
              <w:sz w:val="24"/>
              <w:szCs w:val="24"/>
              <w:lang w:val="en-US"/>
            </w:rPr>
            <w:instrText>IwMjItMDctMThUMTA6MTM6MTQiLCJQcm9qZWN0Ijp7IiRyZWYiOiI4In19LHsiJGlkIjoiMTMiLCIkdHlwZSI6IlN3aXNzQWNhZGVtaWMuQ2l0YXZpLlBlcnNvbiwgU3dpc3NBY2FkZW1pYy5DaXRhdmkiLCJGaXJzdE5hbWUiOiJCcmlhbiIsIkxhc3ROYW1lIjoiVmFuZGVyQmVlayIsIk1pZGRsZU5hbWUiOiJMLiIsIlByb3RlY3RlZCI6Zm</w:instrText>
          </w:r>
          <w:r>
            <w:rPr>
              <w:sz w:val="24"/>
              <w:szCs w:val="24"/>
              <w:lang w:val="en-US"/>
            </w:rPr>
            <w:instrText>Fsc2UsIlNleCI6MiwiQ3JlYXRlZEJ5IjoiX0plbm55IiwiQ3JlYXRlZE9uIjoiMjAyMi0wNy0xOFQxMDoxMzoxNCIsIk1vZGlmaWVkQnkiOiJfSmVubnkiLCJJZCI6ImRjMjdiYjZhLTNiZGItNGE5Ny05MzMyLTk4N2E4MDY3YzY4ZSIsIk1vZGlmaWVkT24iOiIyMDIyLTA3LTE4VDEwOjEzOjE0IiwiUHJvamVjdCI6eyIkcmVmIjoiOCJ9fV</w:instrText>
          </w:r>
          <w:r>
            <w:rPr>
              <w:sz w:val="24"/>
              <w:szCs w:val="24"/>
              <w:lang w:val="en-US"/>
            </w:rPr>
            <w:instrText>0sIkNpdGF0aW9uS2V5VXBkYXRlVHlwZSI6MCwiQ29sbGFib3JhdG9ycyI6W10sIkNvdmVyUGF0aCI6eyIkaWQiOiIxNCIsIiR0eXBlIjoiU3dpc3NBY2FkZW1pYy5DaXRhdmkuTGlua2VkUmVzb3VyY2UsIFN3aXNzQWNhZGVtaWMuQ2l0YXZpIiwiTGlua2VkUmVzb3VyY2VUeXBlIjoxLCJVcmlTdHJpbmciOiJFdG9uLCBXdWJiZW4gZXQgYW</w:instrText>
          </w:r>
          <w:r>
            <w:rPr>
              <w:sz w:val="24"/>
              <w:szCs w:val="24"/>
              <w:lang w:val="en-US"/>
            </w:rPr>
            <w:instrText>wgMjAyMiAtIEFzc29jaWF0aW9uIG9mIG1ldGZvcm1pbiBhbmQgZGV2ZWxvcG1lbnQuanBnIiwiTGlua2VkUmVzb3VyY2VTdGF0dXMiOjgsIlByb3BlcnRpZXMiOnsiJGlkIjoiMTUiLCIkdHlwZSI6IlN3aXNzQWNhZGVtaWMuQ2l0YXZpLkxpbmtlZFJlc291cmNlUHJvcGVydGllcywgU3dpc3NBY2FkZW1pYy5DaXRhdmkifSwiU3luY0ZvbG</w:instrText>
          </w:r>
          <w:r>
            <w:rPr>
              <w:sz w:val="24"/>
              <w:szCs w:val="24"/>
              <w:lang w:val="en-US"/>
            </w:rPr>
            <w:instrText>RlclR5cGUiOjAsIklzTG9jYWxDbG91ZFByb2plY3RGaWxlTGluayI6ZmFsc2UsIklzQ2xvdWRSZXN0b3JlIjpmYWxzZSwiSXNDbG91ZENvcHkiOmZhbHNlLCJBdHRhY2htZW50Rm9sZGVyV2FzSW5GYWxsYmFja01vZGUiOmZhbHNlfSwiRGF0ZTIiOiIxOS4wMi4yMDIxIiwiRG9pIjoiMTAuMTE3Ny8xMTIwNjcyMTIxOTk3Mjg4IiwiRWRpdG</w:instrText>
          </w:r>
          <w:r>
            <w:rPr>
              <w:sz w:val="24"/>
              <w:szCs w:val="24"/>
              <w:lang w:val="en-US"/>
            </w:rPr>
            <w:instrText>9ycyI6W10sIkV2YWx1YXRpb25Db21wbGV4aXR5IjowLCJFdmFsdWF0aW9uU291cmNlVGV4dEZvcm1hdCI6MCwiR3JvdXBzIjpbXSwiSGFzTGFiZWwxIjpmYWxzZSwiSGFzTGFiZWwyIjpmYWxzZSwiS2V5d29yZHMiOltdLCJMYW5ndWFnZSI6ImVuZyIsIkxhbmd1YWdlQ29kZSI6ImVuIiwiTG9jYXRpb25zIjpbeyIkaWQiOiIxNiIsIiR0eX</w:instrText>
          </w:r>
          <w:r>
            <w:rPr>
              <w:sz w:val="24"/>
              <w:szCs w:val="24"/>
              <w:lang w:val="en-US"/>
            </w:rPr>
            <w:instrText>BlIjoiU3dpc3NBY2FkZW1pYy5DaXRhdmkuTG9jYXRpb24sIFN3aXNzQWNhZGVtaWMuQ2l0YXZpIiwiQWRkcmVzcyI6eyIkaWQiOiIxNyIsIiR0eXBlIjoiU3dpc3NBY2FkZW1pYy5DaXRhdmkuTGlua2VkUmVzb3VyY2UsIFN3aXNzQWNhZGVtaWMuQ2l0YXZpIiwiTGlua2VkUmVzb3VyY2VUeXBlIjo1LCJPcmlnaW5hbFN0cmluZyI6IjMzNj</w:instrText>
          </w:r>
          <w:r>
            <w:rPr>
              <w:sz w:val="24"/>
              <w:szCs w:val="24"/>
              <w:lang w:val="en-US"/>
            </w:rPr>
            <w:instrText>A3OTMwIiwiVXJpU3RyaW5nIjoiaHR0cDovL3d3dy5uY2JpLm5sbS5uaWguZ292L3B1Ym1lZC8zMzYwNzkzMCIsIkxpbmtlZFJlc291cmNlU3RhdHVzIjo4LCJQcm9wZXJ0aWVzIjp7IiRpZCI6IjE4IiwiJHR5cGUiOiJTd2lzc0FjYWRlbWljLkNpdGF2aS5MaW5rZWRSZXNvdXJjZVByb3BlcnRpZXMsIFN3aXNzQWNhZGVtaWMuQ2l0YXZpIn</w:instrText>
          </w:r>
          <w:r>
            <w:rPr>
              <w:sz w:val="24"/>
              <w:szCs w:val="24"/>
              <w:lang w:val="en-US"/>
            </w:rPr>
            <w:instrText>0sIlN5bmNGb2xkZXJUeXBlIjowLCJJc0xvY2FsQ2xvdWRQcm9qZWN0RmlsZUxpbmsiOmZhbHNlLCJJc0Nsb3VkUmVzdG9yZSI6ZmFsc2UsIklzQ2xvdWRDb3B5IjpmYWxzZSwiQXR0YWNobWVudEZvbGRlcldhc0luRmFsbGJhY2tNb2RlIjpmYWxzZX0sIkFubm90YXRpb25zIjpbXSwiTG9jYXRpb25UeXBlIjowLCJNaXJyb3JzUmVmZXJlbm</w:instrText>
          </w:r>
          <w:r>
            <w:rPr>
              <w:sz w:val="24"/>
              <w:szCs w:val="24"/>
              <w:lang w:val="en-US"/>
            </w:rPr>
            <w:instrText>NlUHJvcGVydHlJZCI6MTY0LCJDcmVhdGVkQnkiOiJfSmVubnkiLCJDcmVhdGVkT24iOiIyMDIyLTA3LTE4VDEwOjEzOjE0IiwiTW9kaWZpZWRCeSI6Il9KZW5ueSIsIklkIjoiOTE4OWI2MDQtNzJlYi00ODYwLThkNDQtYzYyNWU2NGNkMWYwIiwiTW9kaWZpZWRPbiI6IjIwMjItMDctMThUMTA6MTM6MTQiLCJQcm9qZWN0Ijp7IiRyZWYiOi</w:instrText>
          </w:r>
          <w:r>
            <w:rPr>
              <w:sz w:val="24"/>
              <w:szCs w:val="24"/>
              <w:lang w:val="en-US"/>
            </w:rPr>
            <w:instrText>I4In19LHsiJGlkIjoiMTkiLCIkdHlwZSI6IlN3aXNzQWNhZGVtaWMuQ2l0YXZpLkxvY2F0aW9uLCBTd2lzc0FjYWRlbWljLkNpdGF2aSIsIkFkZHJlc3MiOnsiJGlkIjoiMjAiLCIkdHlwZSI6IlN3aXNzQWNhZGVtaWMuQ2l0YXZpLkxpbmtlZFJlc291cmNlLCBTd2lzc0FjYWRlbWljLkNpdGF2aSIsIkxpbmtlZFJlc291cmNlVHlwZSI6NS</w:instrText>
          </w:r>
          <w:r>
            <w:rPr>
              <w:sz w:val="24"/>
              <w:szCs w:val="24"/>
              <w:lang w:val="en-US"/>
            </w:rPr>
            <w:instrText>wiT3JpZ2luYWxTdHJpbmciOiIxMC4xMTc3LzExMjA2NzIxMjE5OTcyODgiLCJVcmlTdHJpbmciOiJodHRwczovL2RvaS5vcmcvMTAuMTE3Ny8xMTIwNjcyMTIxOTk3Mjg4IiwiTGlua2VkUmVzb3VyY2VTdGF0dXMiOjgsIlByb3BlcnRpZXMiOnsiJGlkIjoiMjEiLCIkdHlwZSI6IlN3aXNzQWNhZGVtaWMuQ2l0YXZpLkxpbmtlZFJlc291cm</w:instrText>
          </w:r>
          <w:r>
            <w:rPr>
              <w:sz w:val="24"/>
              <w:szCs w:val="24"/>
              <w:lang w:val="en-US"/>
            </w:rPr>
            <w:instrText>NlUHJvcGVydGllcywgU3dpc3NBY2FkZW1pYy5DaXRhdmkifSwiU3luY0ZvbGRlclR5cGUiOjAsIklzTG9jYWxDbG91ZFByb2plY3RGaWxlTGluayI6ZmFsc2UsIklzQ2xvdWRSZXN0b3JlIjpmYWxzZSwiSXNDbG91ZENvcHkiOmZhbHNlLCJBdHRhY2htZW50Rm9sZGVyV2FzSW5GYWxsYmFja01vZGUiOmZhbHNlfSwiQW5ub3RhdGlvbnMiOl</w:instrText>
          </w:r>
          <w:r>
            <w:rPr>
              <w:sz w:val="24"/>
              <w:szCs w:val="24"/>
              <w:lang w:val="en-US"/>
            </w:rPr>
            <w:instrText>tdLCJMb2NhdGlvblR5cGUiOjAsIk1pcnJvcnNSZWZlcmVuY2VQcm9wZXJ0eUlkIjoxMjgsIkNyZWF0ZWRCeSI6Il9KZW5ueSIsIkNyZWF0ZWRPbiI6IjIwMjItMDctMThUMTA6MTM6MTQiLCJNb2RpZmllZEJ5IjoiX0plbm55IiwiSWQiOiJkNjgzNWVmYS04MWY2LTQwOWQtYjhhOS1mN2VjZTdlZWU4YjAiLCJNb2RpZmllZE9uIjoiMjAyMi</w:instrText>
          </w:r>
          <w:r>
            <w:rPr>
              <w:sz w:val="24"/>
              <w:szCs w:val="24"/>
              <w:lang w:val="en-US"/>
            </w:rPr>
            <w:instrText>0wNy0xOFQxMDoxMzoxNCIsIlByb2plY3QiOnsiJHJlZiI6IjgifX0seyIkaWQiOiIyMiIsIiR0eXBlIjoiU3dpc3NBY2FkZW1pYy5DaXRhdmkuTG9jYXRpb24sIFN3aXNzQWNhZGVtaWMuQ2l0YXZpIiwiQWRkcmVzcyI6eyIkaWQiOiIyMyIsIiR0eXBlIjoiU3dpc3NBY2FkZW1pYy5DaXRhdmkuTGlua2VkUmVzb3VyY2UsIFN3aXNzQWNhZG</w:instrText>
          </w:r>
          <w:r>
            <w:rPr>
              <w:sz w:val="24"/>
              <w:szCs w:val="24"/>
              <w:lang w:val="en-US"/>
            </w:rPr>
            <w:instrText>VtaWMuQ2l0YXZpIiwiTGlua2VkUmVzb3VyY2VUeXBlIjo1LCJPcmlnaW5hbFN0cmluZyI6IlBNQzgzNzQwMDQiLCJVcmlTdHJpbmciOiJodHRwczovL3d3dy5uY2JpLm5sbS5uaWguZ292L3BtYy9hcnRpY2xlcy9QTUM4Mzc0MDA0IiwiTGlua2VkUmVzb3VyY2VTdGF0dXMiOjgsIlByb3BlcnRpZXMiOnsiJGlkIjoiMjQiLCIkdHlwZSI6Il</w:instrText>
          </w:r>
          <w:r>
            <w:rPr>
              <w:sz w:val="24"/>
              <w:szCs w:val="24"/>
              <w:lang w:val="en-US"/>
            </w:rPr>
            <w:instrText>N3aXNzQWNhZGVtaWMuQ2l0YXZpLkxpbmtlZFJlc291cmNlUHJvcGVydGllcywgU3dpc3NBY2FkZW1pYy5DaXRhdmkifSwiU3luY0ZvbGRlclR5cGUiOjAsIklzTG9jYWxDbG91ZFByb2plY3RGaWxlTGluayI6ZmFsc2UsIklzQ2xvdWRSZXN0b3JlIjpmYWxzZSwiSXNDbG91ZENvcHkiOmZhbHNlLCJBdHRhY2htZW50Rm9sZGVyV2FzSW5GYW</w:instrText>
          </w:r>
          <w:r>
            <w:rPr>
              <w:sz w:val="24"/>
              <w:szCs w:val="24"/>
              <w:lang w:val="en-US"/>
            </w:rPr>
            <w:instrText>xsYmFja01vZGUiOmZhbHNlfSwiQW5ub3RhdGlvbnMiOltdLCJMb2NhdGlvblR5cGUiOjAsIk1pcnJvcnNSZWZlcmVuY2VQcm9wZXJ0eUlkIjoyMDgsIkNyZWF0ZWRCeSI6Il9KZW5ueSIsIkNyZWF0ZWRPbiI6IjIwMjItMDctMThUMTA6MTM6MTQiLCJNb2RpZmllZEJ5IjoiX0plbm55IiwiSWQiOiI3ODRjM2Y3ZS03MDYxLTQ3MWEtYjM2Mi</w:instrText>
          </w:r>
          <w:r>
            <w:rPr>
              <w:sz w:val="24"/>
              <w:szCs w:val="24"/>
              <w:lang w:val="en-US"/>
            </w:rPr>
            <w:instrText>0wNWU5NjU0MmU4Y2EiLCJNb2RpZmllZE9uIjoiMjAyMi0wNy0xOFQxMDoxMzoxNCIsIlByb2plY3QiOnsiJHJlZiI6IjgifX1dLCJOdW1iZXIiOiIxIiwiT3JnYW5pemF0aW9ucyI6W10sIk90aGVyc0ludm9sdmVkIjpbXSwiUGFnZVJhbmdlIjoiPHNwPlxyXG4gIDxuPjQxNzwvbj5cclxuICA8aW4+dHJ1ZTwvaW4+XHJcbiAgPG9zPjQxNz</w:instrText>
          </w:r>
          <w:r>
            <w:rPr>
              <w:sz w:val="24"/>
              <w:szCs w:val="24"/>
              <w:lang w:val="en-US"/>
            </w:rPr>
            <w:instrText>wvb3M+XHJcbiAgPHBzPjQxNzwvcHM+XHJcbjwvc3A+XHJcbjxlcD5cclxuICA8bj40MjM8L24+XHJcbiAgPGluPnRydWU8L2luPlxyXG4gIDxvcz40MjM8L29zPlxyXG4gIDxwcz40MjM8L3BzPlxyXG48L2VwPlxyXG48b3M+NDE3LTQyMzwvb3M+IiwiUGVyaW9kaWNhbCI6eyIkaWQiOiIyNSIsIiR0eXBlIjoiU3dpc3NBY2FkZW1pYy5DaX</w:instrText>
          </w:r>
          <w:r>
            <w:rPr>
              <w:sz w:val="24"/>
              <w:szCs w:val="24"/>
              <w:lang w:val="en-US"/>
            </w:rPr>
            <w:instrText>RhdmkuUGVyaW9kaWNhbCwgU3dpc3NBY2FkZW1pYy5DaXRhdmkiLCJFaXNzbiI6IjE3MjQtNjAxNiIsIk5hbWUiOiJFdXJvcGVhbiBqb3VybmFsIG9mIG9waHRoYWxtb2xvZ3kiLCJQYWdpbmF0aW9uIjowLCJQcm90ZWN0ZWQiOmZhbHNlLCJVc2VyQWJicmV2aWF0aW9uMSI6IkV1ciBKIE9waHRoYWxtb2wiLCJDcmVhdGVkQnkiOiJfSmVubn</w:instrText>
          </w:r>
          <w:r>
            <w:rPr>
              <w:sz w:val="24"/>
              <w:szCs w:val="24"/>
              <w:lang w:val="en-US"/>
            </w:rPr>
            <w:instrText>kiLCJDcmVhdGVkT24iOiIyMDIyLTA3LTE4VDEwOjEzOjE0IiwiTW9kaWZpZWRCeSI6Il9KZW5ueSIsIklkIjoiZTI0NjU0MzItYjQ1NC00ZWU5LWFmZGMtN2JiMzU2MDZiMTU2IiwiTW9kaWZpZWRPbiI6IjIwMjItMDctMThUMTA6MTM6MTQiLCJQcm9qZWN0Ijp7IiRyZWYiOiI4In19LCJQbWNJZCI6IlBNQzgzNzQwMDQiLCJQdWJsaXNoZX</w:instrText>
          </w:r>
          <w:r>
            <w:rPr>
              <w:sz w:val="24"/>
              <w:szCs w:val="24"/>
              <w:lang w:val="en-US"/>
            </w:rPr>
            <w:instrText>JzIjpbXSwiUHViTWVkSWQiOiIzMzYwNzkzMCIsIlF1b3RhdGlvbnMiOltdLCJSYXRpbmciOjAsIlJlZmVyZW5jZVR5cGUiOiJKb3VybmFsQXJ0aWNsZSIsIlNob3J0VGl0bGUiOiJFdG9uLCBXdWJiZW4gZXQgYWwuIDIwMjIg4oCTIEFzc29jaWF0aW9uIG9mIG1ldGZvcm1pbiBhbmQgZGV2ZWxvcG1lbnQiLCJTaG9ydFRpdGxlVXBkYXRlVH</w:instrText>
          </w:r>
          <w:r>
            <w:rPr>
              <w:sz w:val="24"/>
              <w:szCs w:val="24"/>
              <w:lang w:val="en-US"/>
            </w:rPr>
            <w:instrText>lwZSI6MCwiU291cmNlT2ZCaWJsaW9ncmFwaGljSW5mb3JtYXRpb24iOiJQdWJNZWQiLCJTdGF0aWNJZHMiOlsiZGI3MzJiMzgtNDYxMi00NDgyLTliMjctMmQzMmJhNzA5MTU1Il0sIlRhYmxlT2ZDb250ZW50c0NvbXBsZXhpdHkiOjAsIlRhYmxlT2ZDb250ZW50c1NvdXJjZVRleHRGb3JtYXQiOjAsIlRhc2tzIjpbXSwiVGl0bGUiOiJBc3</w:instrText>
          </w:r>
          <w:r>
            <w:rPr>
              <w:sz w:val="24"/>
              <w:szCs w:val="24"/>
              <w:lang w:val="en-US"/>
            </w:rPr>
            <w:instrText>NvY2lhdGlvbiBvZiBtZXRmb3JtaW4gYW5kIGRldmVsb3BtZW50IG9mIGRyeSBhZ2UtcmVsYXRlZCBtYWN1bGFyIGRlZ2VuZXJhdGlvbiBpbiBhIFUuUy4gaW5zdXJhbmNlIGNsYWltcyBkYXRhYmFzZSIsIlRyYW5zbGF0b3JzIjpbXSwiVm9sdW1lIjoiMzIiLCJZZWFyIjoiMjAyMiIsIlllYXJSZXNvbHZlZCI6IjIwMjIiLCJDcmVhdGVkQn</w:instrText>
          </w:r>
          <w:r>
            <w:rPr>
              <w:sz w:val="24"/>
              <w:szCs w:val="24"/>
              <w:lang w:val="en-US"/>
            </w:rPr>
            <w:instrText>kiOiJfSmVubnkiLCJDcmVhdGVkT24iOiIyMDIyLTA3LTE4VDEwOjEzOjE0IiwiTW9kaWZpZWRCeSI6Il9KZW5ueSIsIklkIjoiYzAzMjY5ZmYtODZjOC00NDRiLTg0NjAtMzhmNWE3MzViY2Y2IiwiTW9kaWZpZWRPbiI6IjIwMjItMTAtMzFUMDg6MTY6MjUiLCJQcm9qZWN0Ijp7IiRyZWYiOiI4In19LCJVc2VOdW1iZXJpbmdUeXBlT2ZQYX</w:instrText>
          </w:r>
          <w:r>
            <w:rPr>
              <w:sz w:val="24"/>
              <w:szCs w:val="24"/>
              <w:lang w:val="en-US"/>
            </w:rPr>
            <w:instrText>JlbnREb2N1bWVudCI6ZmFsc2V9XSwiRm9ybWF0dGVkVGV4dCI6eyIkaWQiOiIyNiIsIkNvdW50IjoxLCJUZXh0VW5pdHMiOlt7IiRpZCI6IjI3IiwiRm9udFN0eWxlIjp7IiRpZCI6IjI4IiwiTmV1dHJhbCI6dHJ1ZX0sIlJlYWRpbmdPcmRlciI6MSwiVGV4dCI6Iig0MykifV19LCJUYWciOiJDaXRhdmlQbGFjZWhvbGRlciNhYjNlNzgyNC</w:instrText>
          </w:r>
          <w:r>
            <w:rPr>
              <w:sz w:val="24"/>
              <w:szCs w:val="24"/>
              <w:lang w:val="en-US"/>
            </w:rPr>
            <w:instrText>01Yzc1LTRiZDYtYTdjZi00MmU5MjhiMDYyZjYiLCJUZXh0IjoiKDQzKSIsIldBSVZlcnNpb24iOiI2LjE0LjAuMCJ9}</w:instrText>
          </w:r>
          <w:r>
            <w:rPr>
              <w:sz w:val="24"/>
              <w:szCs w:val="24"/>
              <w:lang w:val="en-US"/>
            </w:rPr>
            <w:fldChar w:fldCharType="separate"/>
          </w:r>
          <w:r>
            <w:rPr>
              <w:sz w:val="24"/>
              <w:szCs w:val="24"/>
              <w:lang w:val="en-US"/>
            </w:rPr>
            <w:t>(43)</w:t>
          </w:r>
          <w:r>
            <w:rPr>
              <w:sz w:val="24"/>
              <w:szCs w:val="24"/>
              <w:lang w:val="en-US"/>
            </w:rPr>
            <w:fldChar w:fldCharType="end"/>
          </w:r>
        </w:sdtContent>
      </w:sdt>
      <w:r>
        <w:rPr>
          <w:sz w:val="24"/>
          <w:szCs w:val="24"/>
          <w:lang w:val="en-US"/>
        </w:rPr>
        <w:t>. In their cohort study, they included patients with a diagnosis of diabetes mellitus and sufficient follow-up visits. Furthermore, Eton et al. distinguishe</w:t>
      </w:r>
      <w:r>
        <w:rPr>
          <w:sz w:val="24"/>
          <w:szCs w:val="24"/>
          <w:lang w:val="en-US"/>
        </w:rPr>
        <w:t>d between current and historical use of metformin. Current metformin use was defined as metformin use during the study period, historical metformin use was based on any metformin use before the patients’ enrollment date (defined as aged 55 years or more, a</w:t>
      </w:r>
      <w:r>
        <w:rPr>
          <w:sz w:val="24"/>
          <w:szCs w:val="24"/>
          <w:lang w:val="en-US"/>
        </w:rPr>
        <w:t xml:space="preserve"> diagnosis of diabetes mellitus and at least two years of follow up data). Current metformin use was associated with a small, but significant increased HR to develop dry AMD (HR 1.08; 95% CI, p&lt;0.0001). Historical metformin use, however, showed a protectiv</w:t>
      </w:r>
      <w:r>
        <w:rPr>
          <w:sz w:val="24"/>
          <w:szCs w:val="24"/>
          <w:lang w:val="en-US"/>
        </w:rPr>
        <w:t>e effect (HR 0.95; 95% CI, p=0.002). The analysis of the cumulative dose of metformin revealed slightly decreased HRs for cumulative doses below 720,000 mg, but slightly increased HRs for cumulative doses above 720,000 mg. Overall, the study by Eton et al.</w:t>
      </w:r>
      <w:r>
        <w:rPr>
          <w:sz w:val="24"/>
          <w:szCs w:val="24"/>
          <w:lang w:val="en-US"/>
        </w:rPr>
        <w:t xml:space="preserve"> showed conflicting results for the effect of metformin on the development of dry AMD. Study limitations include the retrospective design, potentially the restriction to dry AMD only and a probably observation bias.</w:t>
      </w:r>
    </w:p>
    <w:p w:rsidR="00051524" w:rsidRDefault="00367442">
      <w:pPr>
        <w:ind w:left="567"/>
        <w:jc w:val="both"/>
        <w:rPr>
          <w:sz w:val="24"/>
          <w:szCs w:val="24"/>
          <w:lang w:val="en-US"/>
        </w:rPr>
      </w:pPr>
      <w:r>
        <w:rPr>
          <w:sz w:val="24"/>
          <w:szCs w:val="24"/>
          <w:lang w:val="en-US"/>
        </w:rPr>
        <w:t>Lee et al. used a different study design</w:t>
      </w:r>
      <w:r>
        <w:rPr>
          <w:sz w:val="24"/>
          <w:szCs w:val="24"/>
          <w:lang w:val="en-US"/>
        </w:rPr>
        <w:t xml:space="preserve">, a nested case-control study, and they also had a broader definition for the study eligibility as they not only included patients with a diagnosis of diabetes mellitus type 1 and 2 but also patients with a diagnosis of cardiovascular disease </w:t>
      </w:r>
      <w:sdt>
        <w:sdtPr>
          <w:rPr>
            <w:sz w:val="24"/>
            <w:szCs w:val="24"/>
            <w:lang w:val="en-US"/>
          </w:rPr>
          <w:alias w:val="To edit, see citavi.com/edit"/>
          <w:tag w:val="CitaviPlaceholder#89ef4a05-9d47-47a8-8b4b-93cefce1263c"/>
          <w:id w:val="1047488905"/>
          <w:placeholder>
            <w:docPart w:val="17F59CEE66D249F28BA08941A1B839C3"/>
          </w:placeholder>
        </w:sdtPr>
        <w:sdtEndPr/>
        <w:sdtContent>
          <w:r>
            <w:rPr>
              <w:sz w:val="24"/>
              <w:szCs w:val="24"/>
              <w:lang w:val="en-US"/>
            </w:rPr>
            <w:fldChar w:fldCharType="begin"/>
          </w:r>
          <w:r>
            <w:rPr>
              <w:sz w:val="24"/>
              <w:szCs w:val="24"/>
              <w:lang w:val="en-US"/>
            </w:rPr>
            <w:instrText>ADDIN CitaviP</w:instrText>
          </w:r>
          <w:r>
            <w:rPr>
              <w:sz w:val="24"/>
              <w:szCs w:val="24"/>
              <w:lang w:val="en-US"/>
            </w:rPr>
            <w:instrText>laceholder{eyIkaWQiOiIxIiwiJHR5cGUiOiJTd2lzc0FjYWRlbWljLkNpdGF2aS5DaXRhdGlvbnMuV29yZFBsYWNlaG9sZGVyLCBTd2lzc0FjYWRlbWljLkNpdGF2aSIsIkVudHJpZXMiOlt7IiRpZCI6IjIiLCIkdHlwZSI6IlN3aXNzQWNhZGVtaWMuQ2l0YXZpLkNpdGF0aW9ucy5Xb3JkUGxhY2Vob2xkZXJFbnRyeSwgU3dpc3NBY2FkZ</w:instrText>
          </w:r>
          <w:r>
            <w:rPr>
              <w:sz w:val="24"/>
              <w:szCs w:val="24"/>
              <w:lang w:val="en-US"/>
            </w:rPr>
            <w:instrText>W1pYy5DaXRhdmkiLCJJZCI6ImU0MWVmNTYwLTAxMWYtNGM0NC04ODdkLWE1Y2IwNTU1NWI5MiIsIlJhbmdlTGVuZ3RoIjo0LCJSZWZlcmVuY2VJZCI6IjdjMzU3NWJlLWE0Y2YtNGJkNi04OGMxLTk0ZTk1YWMxYmY3ZiIsIlBhZ2VSYW5nZSI6eyIkaWQiOiIzIiwiJHR5cGUiOiJTd2lzc0FjYWRlbWljLlBhZ2VSYW5nZSwgU3dpc3NBY2FkZ</w:instrText>
          </w:r>
          <w:r>
            <w:rPr>
              <w:sz w:val="24"/>
              <w:szCs w:val="24"/>
              <w:lang w:val="en-US"/>
            </w:rPr>
            <w:instrText>W1pYyIsIkVuZFBhZ2UiOnsiJGlkIjoiNCIsIiR0eXBlIjoiU3dpc3NBY2FkZW1pYy5QYWdlTnVtYmVyLCBTd2lzc0FjYWRlbWljIiwiSXNGdWxseU51bWVyaWMiOmZhbHNlLCJOdW1iZXJpbmdUeXBlIjowLCJOdW1lcmFsU3lzdGVtIjowfSwiTnVtYmVyaW5nVHlwZSI6MCwiTnVtZXJhbFN5c3RlbSI6MCwiU3RhcnRQYWdlIjp7IiRpZCI6I</w:instrText>
          </w:r>
          <w:r>
            <w:rPr>
              <w:sz w:val="24"/>
              <w:szCs w:val="24"/>
              <w:lang w:val="en-US"/>
            </w:rPr>
            <w:instrText>jUiLCIkdHlwZSI6IlN3aXNzQWNhZGVtaWMuUGFnZU51bWJlciwgU3dpc3NBY2FkZW1pYyIsIklzRnVsbHlOdW1lcmljIjpmYWxzZSwiTnVtYmVyaW5nVHlwZSI6MCwiTnVtZXJhbFN5c3RlbSI6MH19LCJSZWZlcmVuY2UiOnsiJGlkIjoiNiIsIiR0eXBlIjoiU3dpc3NBY2FkZW1pYy5DaXRhdmkuUmVmZXJlbmNlLCBTd2lzc0FjYWRlbWljL</w:instrText>
          </w:r>
          <w:r>
            <w:rPr>
              <w:sz w:val="24"/>
              <w:szCs w:val="24"/>
              <w:lang w:val="en-US"/>
            </w:rPr>
            <w:instrText>kNpdGF2aSIsIkFic3RyYWN0Q29tcGxleGl0eSI6MCwiQWJzdHJhY3RTb3VyY2VUZXh0Rm9ybWF0IjowLCJBdXRob3JzIjpbeyIkaWQiOiI3IiwiJHR5cGUiOiJTd2lzc0FjYWRlbWljLkNpdGF2aS5QZXJzb24sIFN3aXNzQWNhZGVtaWMuQ2l0YXZpIiwiRmlyc3ROYW1lIjoiSHllc3VuZyIsIkxhc3ROYW1lIjoiTGVlIiwiUHJvdGVjdGVkI</w:instrText>
          </w:r>
          <w:r>
            <w:rPr>
              <w:sz w:val="24"/>
              <w:szCs w:val="24"/>
              <w:lang w:val="en-US"/>
            </w:rPr>
            <w:instrText>jpmYWxzZSwiU2V4IjowLCJDcmVhdGVkQnkiOiJfSmVubnkiLCJDcmVhdGVkT24iOiIyMDIyLTA3LTE4VDEwOjEzOjE0IiwiTW9kaWZpZWRCeSI6Il9KZW5ueSIsIklkIjoiN2M0NWE1OTQtMTM5Ny00YTc1LWFlNDctYmM2Y2I2NjZiYzRlIiwiTW9kaWZpZWRPbiI6IjIwMjItMDctMThUMTA6MTM6MTQiLCJQcm9qZWN0Ijp7IiRpZCI6IjgiL</w:instrText>
          </w:r>
          <w:r>
            <w:rPr>
              <w:sz w:val="24"/>
              <w:szCs w:val="24"/>
              <w:lang w:val="en-US"/>
            </w:rPr>
            <w:instrText>CIkdHlwZSI6IlN3aXNzQWNhZGVtaWMuQ2l0YXZpLlByb2plY3QsIFN3aXNzQWNhZGVtaWMuQ2l0YXZpIn19LHsiJGlkIjoiOSIsIiR0eXBlIjoiU3dpc3NBY2FkZW1pYy5DaXRhdmkuUGVyc29uLCBTd2lzc0FjYWRlbWljLkNpdGF2aSIsIkZpcnN0TmFtZSI6IkhhIiwiTGFzdE5hbWUiOiJKZW9uIiwiTWlkZGxlTmFtZSI6IkxpbSIsIlByb</w:instrText>
          </w:r>
          <w:r>
            <w:rPr>
              <w:sz w:val="24"/>
              <w:szCs w:val="24"/>
              <w:lang w:val="en-US"/>
            </w:rPr>
            <w:instrText>3RlY3RlZCI6ZmFsc2UsIlNleCI6MSwiQ3JlYXRlZEJ5IjoiX0plbm55IiwiQ3JlYXRlZE9uIjoiMjAyMi0wNy0xOFQxMDoxMzoxNCIsIk1vZGlmaWVkQnkiOiJfSmVubnkiLCJJZCI6IjQ3YmQ1MzE3LTJiYzMtNDY5YS1hMWM2LTdhMDdmZDAzZmY4NCIsIk1vZGlmaWVkT24iOiIyMDIyLTA3LTE4VDEwOjEzOjE0IiwiUHJvamVjdCI6eyIkc</w:instrText>
          </w:r>
          <w:r>
            <w:rPr>
              <w:sz w:val="24"/>
              <w:szCs w:val="24"/>
              <w:lang w:val="en-US"/>
            </w:rPr>
            <w:instrText>mVmIjoiOCJ9fSx7IiRpZCI6IjEwIiwiJHR5cGUiOiJTd2lzc0FjYWRlbWljLkNpdGF2aS5QZXJzb24sIFN3aXNzQWNhZGVtaWMuQ2l0YXZpIiwiRmlyc3ROYW1lIjoiU2FuZyIsIkxhc3ROYW1lIjoiUGFyayIsIk1pZGRsZU5hbWUiOiJKdW4iLCJQcm90ZWN0ZWQiOmZhbHNlLCJTZXgiOjAsIkNyZWF0ZWRCeSI6Il9KZW5ueSIsIkNyZWF0Z</w:instrText>
          </w:r>
          <w:r>
            <w:rPr>
              <w:sz w:val="24"/>
              <w:szCs w:val="24"/>
              <w:lang w:val="en-US"/>
            </w:rPr>
            <w:instrText>WRPbiI6IjIwMjItMDctMThUMTA6MTM6MTQiLCJNb2RpZmllZEJ5IjoiX0plbm55IiwiSWQiOiIzYmE4OWIxOC0xYmM1LTQ5NGQtODE5OC1iZmJmMTFjNDVjODgiLCJNb2RpZmllZE9uIjoiMjAyMi0wNy0xOFQxMDoxMzoxNCIsIlByb2plY3QiOnsiJHJlZiI6IjgifX0seyIkaWQiOiIxMSIsIiR0eXBlIjoiU3dpc3NBY2FkZW1pYy5DaXRhd</w:instrText>
          </w:r>
          <w:r>
            <w:rPr>
              <w:sz w:val="24"/>
              <w:szCs w:val="24"/>
              <w:lang w:val="en-US"/>
            </w:rPr>
            <w:instrText>mkuUGVyc29uLCBTd2lzc0FjYWRlbWljLkNpdGF2aSIsIkZpcnN0TmFtZSI6Ikp1IiwiTGFzdE5hbWUiOiJTaGluIiwiTWlkZGxlTmFtZSI6IllvdW5nIiwiUHJvdGVjdGVkIjpmYWxzZSwiU2V4IjoxLCJDcmVhdGVkQnkiOiJfSmVubnkiLCJDcmVhdGVkT24iOiIyMDIyLTA3LTE4VDEwOjEzOjE0IiwiTW9kaWZpZWRCeSI6Il9KZW5ueSIsI</w:instrText>
          </w:r>
          <w:r>
            <w:rPr>
              <w:sz w:val="24"/>
              <w:szCs w:val="24"/>
              <w:lang w:val="en-US"/>
            </w:rPr>
            <w:instrText>klkIjoiNzA5ZmI2NTctOTk1OS00MDJjLWI5NjUtNDdlOThhNTUxMjExIiwiTW9kaWZpZWRPbiI6IjIwMjItMDctMThUMTA6MTM6MTQiLCJQcm9qZWN0Ijp7IiRyZWYiOiI4In19XSwiQ2l0YXRpb25LZXlVcGRhdGVUeXBlIjowLCJDb2xsYWJvcmF0b3JzIjpbXSwiQ292ZXJQYXRoIjp7IiRpZCI6IjEyIiwiJHR5cGUiOiJTd2lzc0FjYWRlb</w:instrText>
          </w:r>
          <w:r>
            <w:rPr>
              <w:sz w:val="24"/>
              <w:szCs w:val="24"/>
              <w:lang w:val="en-US"/>
            </w:rPr>
            <w:instrText>WljLkNpdGF2aS5MaW5rZWRSZXNvdXJjZSwgU3dpc3NBY2FkZW1pYy5DaXRhdmkiLCJMaW5rZWRSZXNvdXJjZVR5cGUiOjEsIlVyaVN0cmluZyI6IkxlZSwgSmVvbiBldCBhbCAyMDE5IC0gRWZmZWN0IG9mIFN0YXRpbnMuanBnIiwiTGlua2VkUmVzb3VyY2VTdGF0dXMiOjgsIlByb3BlcnRpZXMiOnsiJGlkIjoiMTMiLCIkdHlwZSI6IlN3a</w:instrText>
          </w:r>
          <w:r>
            <w:rPr>
              <w:sz w:val="24"/>
              <w:szCs w:val="24"/>
              <w:lang w:val="en-US"/>
            </w:rPr>
            <w:instrText>XNzQWNhZGVtaWMuQ2l0YXZpLkxpbmtlZFJlc291cmNlUHJvcGVydGllcywgU3dpc3NBY2FkZW1pYy5DaXRhdmkifSwiU3luY0ZvbGRlclR5cGUiOjAsIklzTG9jYWxDbG91ZFByb2plY3RGaWxlTGluayI6ZmFsc2UsIklzQ2xvdWRSZXN0b3JlIjpmYWxzZSwiSXNDbG91ZENvcHkiOmZhbHNlLCJBdHRhY2htZW50Rm9sZGVyV2FzSW5GYWxsY</w:instrText>
          </w:r>
          <w:r>
            <w:rPr>
              <w:sz w:val="24"/>
              <w:szCs w:val="24"/>
              <w:lang w:val="en-US"/>
            </w:rPr>
            <w:instrText>mFja01vZGUiOmZhbHNlfSwiRG9pIjoiMTAuMzM0OS95bWouMjAxOS42MC43LjY3OSIsIkVkaXRvcnMiOltdLCJFdmFsdWF0aW9uQ29tcGxleGl0eSI6MCwiRXZhbHVhdGlvblNvdXJjZVRleHRGb3JtYXQiOjAsIkdyb3VwcyI6W10sIkhhc0xhYmVsMSI6ZmFsc2UsIkhhc0xhYmVsMiI6ZmFsc2UsIktleXdvcmRzIjpbXSwiTGFuZ3VhZ2UiO</w:instrText>
          </w:r>
          <w:r>
            <w:rPr>
              <w:sz w:val="24"/>
              <w:szCs w:val="24"/>
              <w:lang w:val="en-US"/>
            </w:rPr>
            <w:instrText>iJlbmciLCJMYW5ndWFnZUNvZGUiOiJlbiIsIkxvY2F0aW9ucyI6W3siJGlkIjoiMTQiLCIkdHlwZSI6IlN3aXNzQWNhZGVtaWMuQ2l0YXZpLkxvY2F0aW9uLCBTd2lzc0FjYWRlbWljLkNpdGF2aSIsIkFkZHJlc3MiOnsiJGlkIjoiMTUiLCIkdHlwZSI6IlN3aXNzQWNhZGVtaWMuQ2l0YXZpLkxpbmtlZFJlc291cmNlLCBTd2lzc0FjYWRlb</w:instrText>
          </w:r>
          <w:r>
            <w:rPr>
              <w:sz w:val="24"/>
              <w:szCs w:val="24"/>
              <w:lang w:val="en-US"/>
            </w:rPr>
            <w:instrText>WljLkNpdGF2aSIsIkxpbmtlZFJlc291cmNlVHlwZSI6NSwiT3JpZ2luYWxTdHJpbmciOiIxMC4zMzQ5L3ltai4yMDE5LjYwLjcuNjc5IiwiVXJpU3RyaW5nIjoiaHR0cHM6Ly9kb2kub3JnLzEwLjMzNDkveW1qLjIwMTkuNjAuNy42NzkiLCJMaW5rZWRSZXNvdXJjZVN0YXR1cyI6OCwiUHJvcGVydGllcyI6eyIkaWQiOiIxNiIsIiR0eXBlI</w:instrText>
          </w:r>
          <w:r>
            <w:rPr>
              <w:sz w:val="24"/>
              <w:szCs w:val="24"/>
              <w:lang w:val="en-US"/>
            </w:rPr>
            <w:instrText>joiU3dpc3NBY2FkZW1pYy5DaXRhdmkuTGlua2VkUmVzb3VyY2VQcm9wZXJ0aWVzLCBTd2lzc0FjYWRlbWljLkNpdGF2aSJ9LCJTeW5jRm9sZGVyVHlwZSI6MCwiSXNMb2NhbENsb3VkUHJvamVjdEZpbGVMaW5rIjpmYWxzZSwiSXNDbG91ZFJlc3RvcmUiOmZhbHNlLCJJc0Nsb3VkQ29weSI6ZmFsc2UsIkF0dGFjaG1lbnRGb2xkZXJXYXNJb</w:instrText>
          </w:r>
          <w:r>
            <w:rPr>
              <w:sz w:val="24"/>
              <w:szCs w:val="24"/>
              <w:lang w:val="en-US"/>
            </w:rPr>
            <w:instrText>kZhbGxiYWNrTW9kZSI6ZmFsc2V9LCJBbm5vdGF0aW9ucyI6W10sIkxvY2F0aW9uVHlwZSI6MCwiTWlycm9yc1JlZmVyZW5jZVByb3BlcnR5SWQiOjEyOCwiQ3JlYXRlZEJ5IjoiX0plbm55IiwiQ3JlYXRlZE9uIjoiMjAyMi0wNy0xOFQxMDoxMzoxNCIsIk1vZGlmaWVkQnkiOiJfSmVubnkiLCJJZCI6ImM0MTYwMDliLWY4MDktNDY4ZC1hZ</w:instrText>
          </w:r>
          <w:r>
            <w:rPr>
              <w:sz w:val="24"/>
              <w:szCs w:val="24"/>
              <w:lang w:val="en-US"/>
            </w:rPr>
            <w:instrText>mRmLTk0ZmI2OWU1Yjk4ZiIsIk1vZGlmaWVkT24iOiIyMDIyLTA3LTE4VDEwOjEzOjE0IiwiUHJvamVjdCI6eyIkcmVmIjoiOCJ9fSx7IiRpZCI6IjE3IiwiJHR5cGUiOiJTd2lzc0FjYWRlbWljLkNpdGF2aS5Mb2NhdGlvbiwgU3dpc3NBY2FkZW1pYy5DaXRhdmkiLCJBZGRyZXNzIjp7IiRpZCI6IjE4IiwiJHR5cGUiOiJTd2lzc0FjYWRlb</w:instrText>
          </w:r>
          <w:r>
            <w:rPr>
              <w:sz w:val="24"/>
              <w:szCs w:val="24"/>
              <w:lang w:val="en-US"/>
            </w:rPr>
            <w:instrText>WljLkNpdGF2aS5MaW5rZWRSZXNvdXJjZSwgU3dpc3NBY2FkZW1pYy5DaXRhdmkiLCJMaW5rZWRSZXNvdXJjZVR5cGUiOjUsIk9yaWdpbmFsU3RyaW5nIjoiUE1DNjU5NzQ2MiIsIlVyaVN0cmluZyI6Imh0dHBzOi8vd3d3Lm5jYmkubmxtLm5paC5nb3YvcG1jL2FydGljbGVzL1BNQzY1OTc0NjIiLCJMaW5rZWRSZXNvdXJjZVN0YXR1cyI6O</w:instrText>
          </w:r>
          <w:r>
            <w:rPr>
              <w:sz w:val="24"/>
              <w:szCs w:val="24"/>
              <w:lang w:val="en-US"/>
            </w:rPr>
            <w:instrText>CwiUHJvcGVydGllcyI6eyIkaWQiOiIxOSIsIiR0eXBlIjoiU3dpc3NBY2FkZW1pYy5DaXRhdmkuTGlua2VkUmVzb3VyY2VQcm9wZXJ0aWVzLCBTd2lzc0FjYWRlbWljLkNpdGF2aSJ9LCJTeW5jRm9sZGVyVHlwZSI6MCwiSXNMb2NhbENsb3VkUHJvamVjdEZpbGVMaW5rIjpmYWxzZSwiSXNDbG91ZFJlc3RvcmUiOmZhbHNlLCJJc0Nsb3VkQ</w:instrText>
          </w:r>
          <w:r>
            <w:rPr>
              <w:sz w:val="24"/>
              <w:szCs w:val="24"/>
              <w:lang w:val="en-US"/>
            </w:rPr>
            <w:instrText>29weSI6ZmFsc2UsIkF0dGFjaG1lbnRGb2xkZXJXYXNJbkZhbGxiYWNrTW9kZSI6ZmFsc2V9LCJBbm5vdGF0aW9ucyI6W10sIkxvY2F0aW9uVHlwZSI6MCwiTWlycm9yc1JlZmVyZW5jZVByb3BlcnR5SWQiOjIwOCwiQ3JlYXRlZEJ5IjoiX0plbm55IiwiQ3JlYXRlZE9uIjoiMjAyMi0wNy0xOFQxMDoxMzoxNCIsIk1vZGlmaWVkQnkiOiJfS</w:instrText>
          </w:r>
          <w:r>
            <w:rPr>
              <w:sz w:val="24"/>
              <w:szCs w:val="24"/>
              <w:lang w:val="en-US"/>
            </w:rPr>
            <w:instrText>mVubnkiLCJJZCI6IjY2MmJkNDUzLWYwYjAtNGZmNi04ZGMxLTQxNWEzNTY0MzNjMSIsIk1vZGlmaWVkT24iOiIyMDIyLTA3LTE4VDEwOjEzOjE0IiwiUHJvamVjdCI6eyIkcmVmIjoiOCJ9fSx7IiRpZCI6IjIwIiwiJHR5cGUiOiJTd2lzc0FjYWRlbWljLkNpdGF2aS5Mb2NhdGlvbiwgU3dpc3NBY2FkZW1pYy5DaXRhdmkiLCJBZGRyZXNzI</w:instrText>
          </w:r>
          <w:r>
            <w:rPr>
              <w:sz w:val="24"/>
              <w:szCs w:val="24"/>
              <w:lang w:val="en-US"/>
            </w:rPr>
            <w:instrText>jp7IiRpZCI6IjIxIiwiJHR5cGUiOiJTd2lzc0FjYWRlbWljLkNpdGF2aS5MaW5rZWRSZXNvdXJjZSwgU3dpc3NBY2FkZW1pYy5DaXRhdmkiLCJMaW5rZWRSZXNvdXJjZVR5cGUiOjUsIk9yaWdpbmFsU3RyaW5nIjoiMzEyNTA1ODIiLCJVcmlTdHJpbmciOiJodHRwOi8vd3d3Lm5jYmkubmxtLm5paC5nb3YvcHVibWVkLzMxMjUwNTgyIiwiT</w:instrText>
          </w:r>
          <w:r>
            <w:rPr>
              <w:sz w:val="24"/>
              <w:szCs w:val="24"/>
              <w:lang w:val="en-US"/>
            </w:rPr>
            <w:instrText>Glua2VkUmVzb3VyY2VTdGF0dXMiOjgsIlByb3BlcnRpZXMiOnsiJGlkIjoiMjIiLCIkdHlwZSI6IlN3aXNzQWNhZGVtaWMuQ2l0YXZpLkxpbmtlZFJlc291cmNlUHJvcGVydGllcywgU3dpc3NBY2FkZW1pYy5DaXRhdmkifSwiU3luY0ZvbGRlclR5cGUiOjAsIklzTG9jYWxDbG91ZFByb2plY3RGaWxlTGluayI6ZmFsc2UsIklzQ2xvdWRSZ</w:instrText>
          </w:r>
          <w:r>
            <w:rPr>
              <w:sz w:val="24"/>
              <w:szCs w:val="24"/>
              <w:lang w:val="en-US"/>
            </w:rPr>
            <w:instrText>XN0b3JlIjpmYWxzZSwiSXNDbG91ZENvcHkiOmZhbHNlLCJBdHRhY2htZW50Rm9sZGVyV2FzSW5GYWxsYmFja01vZGUiOmZhbHNlfSwiQW5ub3RhdGlvbnMiOltdLCJMb2NhdGlvblR5cGUiOjAsIk1pcnJvcnNSZWZlcmVuY2VQcm9wZXJ0eUlkIjoxNjQsIkNyZWF0ZWRCeSI6Il9KZW5ueSIsIkNyZWF0ZWRPbiI6IjIwMjItMDctMThUMTA6M</w:instrText>
          </w:r>
          <w:r>
            <w:rPr>
              <w:sz w:val="24"/>
              <w:szCs w:val="24"/>
              <w:lang w:val="en-US"/>
            </w:rPr>
            <w:instrText>TM6MTQiLCJNb2RpZmllZEJ5IjoiX0plbm55IiwiSWQiOiIyMTg4YmZkMi1lNmZlLTQ3ZWMtOGNhYi1lMWVjZmUwZjE0ZWIiLCJNb2RpZmllZE9uIjoiMjAyMi0wNy0xOFQxMDoxMzoxNCIsIlByb2plY3QiOnsiJHJlZiI6IjgifX1dLCJOdW1iZXIiOiI3IiwiT3JnYW5pemF0aW9ucyI6W10sIk90aGVyc0ludm9sdmVkIjpbXSwiUGFnZVJhb</w:instrText>
          </w:r>
          <w:r>
            <w:rPr>
              <w:sz w:val="24"/>
              <w:szCs w:val="24"/>
              <w:lang w:val="en-US"/>
            </w:rPr>
            <w:instrText>mdlIjoiPHNwPlxyXG4gIDxuPjY3OTwvbj5cclxuICA8aW4+dHJ1ZTwvaW4+XHJcbiAgPG9zPjY3OTwvb3M+XHJcbiAgPHBzPjY3OTwvcHM+XHJcbjwvc3A+XHJcbjxlcD5cclxuICA8bj42ODY8L24+XHJcbiAgPGluPnRydWU8L2luPlxyXG4gIDxvcz42ODY8L29zPlxyXG4gIDxwcz42ODY8L3BzPlxyXG48L2VwPlxyXG48b3M+Njc5LTY4N</w:instrText>
          </w:r>
          <w:r>
            <w:rPr>
              <w:sz w:val="24"/>
              <w:szCs w:val="24"/>
              <w:lang w:val="en-US"/>
            </w:rPr>
            <w:instrText>jwvb3M+IiwiUGVyaW9kaWNhbCI6eyIkaWQiOiIyMyIsIiR0eXBlIjoiU3dpc3NBY2FkZW1pYy5DaXRhdmkuUGVyaW9kaWNhbCwgU3dpc3NBY2FkZW1pYy5DaXRhdmkiLCJFaXNzbiI6IjE5NzYtMjQzNyIsIk5hbWUiOiJZb25zZWkgbWVkaWNhbCBqb3VybmFsIiwiUGFnaW5hdGlvbiI6MCwiUHJvdGVjdGVkIjpmYWxzZSwiVXNlckFiYnJld</w:instrText>
          </w:r>
          <w:r>
            <w:rPr>
              <w:sz w:val="24"/>
              <w:szCs w:val="24"/>
              <w:lang w:val="en-US"/>
            </w:rPr>
            <w:instrText>mlhdGlvbjEiOiJZb25zZWkgTWVkIEoiLCJDcmVhdGVkQnkiOiJfSmVubnkiLCJDcmVhdGVkT24iOiIyMDIyLTA3LTE4VDEwOjEzOjE0IiwiTW9kaWZpZWRCeSI6Il9KZW5ueSIsIklkIjoiM2M0OThiYjUtNjE0MC00MGUxLThhYjUtM2Y1MDUwZDZjZTA5IiwiTW9kaWZpZWRPbiI6IjIwMjItMDctMThUMTA6MTM6MTQiLCJQcm9qZWN0Ijp7I</w:instrText>
          </w:r>
          <w:r>
            <w:rPr>
              <w:sz w:val="24"/>
              <w:szCs w:val="24"/>
              <w:lang w:val="en-US"/>
            </w:rPr>
            <w:instrText>iRyZWYiOiI4In19LCJQbWNJZCI6IlBNQzY1OTc0NjIiLCJQdWJsaXNoZXJzIjpbXSwiUHViTWVkSWQiOiIzMTI1MDU4MiIsIlF1b3RhdGlvbnMiOltdLCJSYXRpbmciOjAsIlJlZmVyZW5jZVR5cGUiOiJKb3VybmFsQXJ0aWNsZSIsIlNob3J0VGl0bGUiOiJMZWUsIEplb24gZXQgYWwuIDIwMTkg4oCTIEVmZmVjdCBvZiBTdGF0aW5zIiwiU</w:instrText>
          </w:r>
          <w:r>
            <w:rPr>
              <w:sz w:val="24"/>
              <w:szCs w:val="24"/>
              <w:lang w:val="en-US"/>
            </w:rPr>
            <w:instrText>2hvcnRUaXRsZVVwZGF0ZVR5cGUiOjAsIlNvdXJjZU9mQmlibGlvZ3JhcGhpY0luZm9ybWF0aW9uIjoiUHViTWVkIiwiU3RhdGljSWRzIjpbIjMwZGFiNTU5LTU3MDMtNDdhOS05YmQxLTIyZDQ1OGVmM2NjZCJdLCJUYWJsZU9mQ29udGVudHNDb21wbGV4aXR5IjowLCJUYWJsZU9mQ29udGVudHNTb3VyY2VUZXh0Rm9ybWF0IjowLCJUYXNrc</w:instrText>
          </w:r>
          <w:r>
            <w:rPr>
              <w:sz w:val="24"/>
              <w:szCs w:val="24"/>
              <w:lang w:val="en-US"/>
            </w:rPr>
            <w:instrText>yI6W10sIlRpdGxlIjoiRWZmZWN0IG9mIFN0YXRpbnMsIE1ldGZvcm1pbiwgQW5naW90ZW5zaW4tQ29udmVydGluZyBFbnp5bWUgSW5oaWJpdG9ycywgYW5kIEFuZ2lvdGVuc2luIElJIFJlY2VwdG9yIEJsb2NrZXJzIG9uIEFnZS1SZWxhdGVkIE1hY3VsYXIgRGVnZW5lcmF0aW9uIiwiVHJhbnNsYXRvcnMiOltdLCJWb2x1bWUiOiI2MCIsI</w:instrText>
          </w:r>
          <w:r>
            <w:rPr>
              <w:sz w:val="24"/>
              <w:szCs w:val="24"/>
              <w:lang w:val="en-US"/>
            </w:rPr>
            <w:instrText>lllYXIiOiIyMDE5IiwiWWVhclJlc29sdmVkIjoiMjAxOSIsIkNyZWF0ZWRCeSI6Il9KZW5ueSIsIkNyZWF0ZWRPbiI6IjIwMjItMDctMThUMTA6MTM6MTQiLCJNb2RpZmllZEJ5IjoiX0plbm55IiwiSWQiOiI3YzM1NzViZS1hNGNmLTRiZDYtODhjMS05NGU5NWFjMWJmN2YiLCJNb2RpZmllZE9uIjoiMjAyMi0xMC0zMVQwODoxNjoyNSIsI</w:instrText>
          </w:r>
          <w:r>
            <w:rPr>
              <w:sz w:val="24"/>
              <w:szCs w:val="24"/>
              <w:lang w:val="en-US"/>
            </w:rPr>
            <w:instrText>lByb2plY3QiOnsiJHJlZiI6IjgifX0sIlVzZU51bWJlcmluZ1R5cGVPZlBhcmVudERvY3VtZW50IjpmYWxzZX1dLCJGb3JtYXR0ZWRUZXh0Ijp7IiRpZCI6IjI0IiwiQ291bnQiOjEsIlRleHRVbml0cyI6W3siJGlkIjoiMjUiLCJGb250U3R5bGUiOnsiJGlkIjoiMjYiLCJOZXV0cmFsIjp0cnVlfSwiUmVhZGluZ09yZGVyIjoxLCJUZXh0I</w:instrText>
          </w:r>
          <w:r>
            <w:rPr>
              <w:sz w:val="24"/>
              <w:szCs w:val="24"/>
              <w:lang w:val="en-US"/>
            </w:rPr>
            <w:instrText>joiKDQ2KSJ9XX0sIlRhZyI6IkNpdGF2aVBsYWNlaG9sZGVyIzg5ZWY0YTA1LTlkNDctNDdhOC04YjRiLTkzY2VmY2UxMjYzYyIsIlRleHQiOiIoNDYpIiwiV0FJVmVyc2lvbiI6IjYuMTQuMC4wIn0=}</w:instrText>
          </w:r>
          <w:r>
            <w:rPr>
              <w:sz w:val="24"/>
              <w:szCs w:val="24"/>
              <w:lang w:val="en-US"/>
            </w:rPr>
            <w:fldChar w:fldCharType="separate"/>
          </w:r>
          <w:r>
            <w:rPr>
              <w:sz w:val="24"/>
              <w:szCs w:val="24"/>
              <w:lang w:val="en-US"/>
            </w:rPr>
            <w:t>(46)</w:t>
          </w:r>
          <w:r>
            <w:rPr>
              <w:sz w:val="24"/>
              <w:szCs w:val="24"/>
              <w:lang w:val="en-US"/>
            </w:rPr>
            <w:fldChar w:fldCharType="end"/>
          </w:r>
        </w:sdtContent>
      </w:sdt>
      <w:r>
        <w:rPr>
          <w:sz w:val="24"/>
          <w:szCs w:val="24"/>
          <w:lang w:val="en-US"/>
        </w:rPr>
        <w:t>. Above that, they were not only interested in the effect of metformin, but also in the effects</w:t>
      </w:r>
      <w:r>
        <w:rPr>
          <w:sz w:val="24"/>
          <w:szCs w:val="24"/>
          <w:lang w:val="en-US"/>
        </w:rPr>
        <w:t xml:space="preserve"> of statins, angiotensin-converting enzyme (ACE)-inhibitors and angiotensin II receptor blockers on AMD. </w:t>
      </w:r>
      <w:r>
        <w:rPr>
          <w:b/>
          <w:bCs/>
          <w:color w:val="FF0000"/>
          <w:sz w:val="24"/>
          <w:szCs w:val="24"/>
          <w:lang w:val="en-US"/>
        </w:rPr>
        <w:t>During the study, 2330</w:t>
      </w:r>
      <w:r>
        <w:rPr>
          <w:color w:val="FF0000"/>
          <w:sz w:val="24"/>
          <w:szCs w:val="24"/>
          <w:lang w:val="en-US"/>
        </w:rPr>
        <w:t xml:space="preserve"> </w:t>
      </w:r>
      <w:r>
        <w:rPr>
          <w:sz w:val="24"/>
          <w:szCs w:val="24"/>
          <w:lang w:val="en-US"/>
        </w:rPr>
        <w:t xml:space="preserve">patients developed AMD. For each case 10 controls were matched by sex, age and cohort entry date, leading to a control group of </w:t>
      </w:r>
      <w:r>
        <w:rPr>
          <w:sz w:val="24"/>
          <w:szCs w:val="24"/>
          <w:lang w:val="en-US"/>
        </w:rPr>
        <w:t xml:space="preserve">23,278 patients. Study outcomes were, that none of the investigated drugs had a protective effect on the development of AMD. These findings were independent of the duration of drug use. The nested case-control design overcomes some of the disadvantages of </w:t>
      </w:r>
      <w:r>
        <w:rPr>
          <w:sz w:val="24"/>
          <w:szCs w:val="24"/>
          <w:lang w:val="en-US"/>
        </w:rPr>
        <w:t>traditional case-control studies, as for example the reduction of selection bias. The retrospective design and its disadvantages remain, and sample sizes were relatively small.</w:t>
      </w:r>
    </w:p>
    <w:p w:rsidR="00051524" w:rsidRDefault="00367442">
      <w:pPr>
        <w:ind w:left="567"/>
        <w:jc w:val="both"/>
        <w:rPr>
          <w:sz w:val="24"/>
          <w:szCs w:val="24"/>
          <w:lang w:val="en-US"/>
        </w:rPr>
      </w:pPr>
      <w:r>
        <w:rPr>
          <w:sz w:val="24"/>
          <w:szCs w:val="24"/>
          <w:lang w:val="en-US"/>
        </w:rPr>
        <w:t>Two case-control studies investigated the effect of metformin on AMD independen</w:t>
      </w:r>
      <w:r>
        <w:rPr>
          <w:sz w:val="24"/>
          <w:szCs w:val="24"/>
          <w:lang w:val="en-US"/>
        </w:rPr>
        <w:t xml:space="preserve">t from a diagnosis of diabetes </w:t>
      </w:r>
      <w:sdt>
        <w:sdtPr>
          <w:rPr>
            <w:sz w:val="24"/>
            <w:szCs w:val="24"/>
            <w:lang w:val="en-US"/>
          </w:rPr>
          <w:alias w:val="To edit, see citavi.com/edit"/>
          <w:tag w:val="CitaviPlaceholder#67d3d9ed-d26e-42e1-b32f-64dcd3fa40b4"/>
          <w:id w:val="87516376"/>
          <w:placeholder>
            <w:docPart w:val="17F59CEE66D249F28BA08941A1B839C3"/>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w:instrText>
          </w:r>
          <w:r>
            <w:rPr>
              <w:sz w:val="24"/>
              <w:szCs w:val="24"/>
              <w:lang w:val="en-US"/>
            </w:rPr>
            <w:instrText>y5Xb3JkUGxhY2Vob2xkZXJFbnRyeSwgU3dpc3NBY2FkZW1pYy5DaXRhdmkiLCJJZCI6IjMxOWNlM2M5LTBhNjAtNGMwYy04Y2ZiLWZjYmM4M2Y1ODczNSIsIlJhbmdlU3RhcnQiOjMsIlJhbmdlTGVuZ3RoIjo0LCJSZWZlcmVuY2VJZCI6IjYxNGNiZGM0LTQwOTktNGEwZS1hZDM2LWFmZGMzODhjYjZjNyIsIlBhZ2VSYW5nZSI6eyIkaWQiO</w:instrText>
          </w:r>
          <w:r>
            <w:rPr>
              <w:sz w:val="24"/>
              <w:szCs w:val="24"/>
              <w:lang w:val="en-US"/>
            </w:rPr>
            <w:instrText>iIzIiwiJHR5cGUiOiJTd2lzc0FjYWRlbWljLlBhZ2VSYW5nZSwgU3dpc3NBY2FkZW1pYyIsIkVuZFBhZ2UiOnsiJGlkIjoiNCIsIiR0eXBlIjoiU3dpc3NBY2FkZW1pYy5QYWdlTnVtYmVyLCBTd2lzc0FjYWRlbWljIiwiSXNGdWxseU51bWVyaWMiOmZhbHNlLCJOdW1iZXJpbmdUeXBlIjowLCJOdW1lcmFsU3lzdGVtIjowfSwiTnVtYmVya</w:instrText>
          </w:r>
          <w:r>
            <w:rPr>
              <w:sz w:val="24"/>
              <w:szCs w:val="24"/>
              <w:lang w:val="en-US"/>
            </w:rPr>
            <w:instrText>W5nVHlwZSI6MCwiTnVtZXJhbFN5c3RlbSI6MCwiU3RhcnRQYWdlIjp7IiRpZCI6IjUiLCIkdHlwZSI6IlN3aXNzQWNhZGVtaWMuUGFnZU51bWJlciwgU3dpc3NBY2FkZW1pYyIsIklzRnVsbHlOdW1lcmljIjpmYWxzZSwiTnVtYmVyaW5nVHlwZSI6MCwiTnVtZXJhbFN5c3RlbSI6MH19LCJSZWZlcmVuY2UiOnsiJGlkIjoiNiIsIiR0eXBlI</w:instrText>
          </w:r>
          <w:r>
            <w:rPr>
              <w:sz w:val="24"/>
              <w:szCs w:val="24"/>
              <w:lang w:val="en-US"/>
            </w:rPr>
            <w:instrText>joiU3dpc3NBY2FkZW1pYy5DaXRhdmkuUmVmZXJlbmNlLCBTd2lzc0FjYWRlbWljLkNpdGF2aSIsIkFic3RyYWN0Q29tcGxleGl0eSI6MCwiQWJzdHJhY3RTb3VyY2VUZXh0Rm9ybWF0IjowLCJBdXRob3JzIjpbeyIkaWQiOiI3IiwiJHR5cGUiOiJTd2lzc0FjYWRlbWljLkNpdGF2aS5QZXJzb24sIFN3aXNzQWNhZGVtaWMuQ2l0YXZpIiwiR</w:instrText>
          </w:r>
          <w:r>
            <w:rPr>
              <w:sz w:val="24"/>
              <w:szCs w:val="24"/>
              <w:lang w:val="en-US"/>
            </w:rPr>
            <w:instrText>mlyc3ROYW1lIjoiRW1pbHkiLCJMYXN0TmFtZSI6IkJyb3duIiwiTWlkZGxlTmFtZSI6IkUuIiwiUHJvdGVjdGVkIjpmYWxzZSwiU2V4IjoxLCJDcmVhdGVkQnkiOiJfSmVubnkiLCJDcmVhdGVkT24iOiIyMDIyLTA3LTE4VDEwOjEzOjE0IiwiTW9kaWZpZWRCeSI6Il9KZW5ueSIsIklkIjoiZmEzOTQ4MjUtM2VmMy00NGZiLTk1NmYtZTU0Y</w:instrText>
          </w:r>
          <w:r>
            <w:rPr>
              <w:sz w:val="24"/>
              <w:szCs w:val="24"/>
              <w:lang w:val="en-US"/>
            </w:rPr>
            <w:instrText>TY1MGFiYzI2IiwiTW9kaWZpZWRPbiI6IjIwMjItMDctMThUMTA6MTM6MTQiLCJQcm9qZWN0Ijp7IiRpZCI6IjgiLCIkdHlwZSI6IlN3aXNzQWNhZGVtaWMuQ2l0YXZpLlByb2plY3QsIFN3aXNzQWNhZGVtaWMuQ2l0YXZpIn19LHsiJGlkIjoiOSIsIiR0eXBlIjoiU3dpc3NBY2FkZW1pYy5DaXRhdmkuUGVyc29uLCBTd2lzc0FjYWRlbWljL</w:instrText>
          </w:r>
          <w:r>
            <w:rPr>
              <w:sz w:val="24"/>
              <w:szCs w:val="24"/>
              <w:lang w:val="en-US"/>
            </w:rPr>
            <w:instrText>kNpdGF2aSIsIkZpcnN0TmFtZSI6IkphY29iIiwiTGFzdE5hbWUiOiJCYWxsIiwiTWlkZGxlTmFtZSI6IkQuIiwiUHJvdGVjdGVkIjpmYWxzZSwiU2V4IjoyLCJDcmVhdGVkQnkiOiJfSmVubnkiLCJDcmVhdGVkT24iOiIyMDIyLTA3LTE4VDEwOjEzOjE0IiwiTW9kaWZpZWRCeSI6Il9KZW5ueSIsIklkIjoiNTI4YjI4NDEtYjBmOC00NWZjL</w:instrText>
          </w:r>
          <w:r>
            <w:rPr>
              <w:sz w:val="24"/>
              <w:szCs w:val="24"/>
              <w:lang w:val="en-US"/>
            </w:rPr>
            <w:instrText>TgyYTQtZDNjNzA1NmE1MzI3IiwiTW9kaWZpZWRPbiI6IjIwMjItMDctMThUMTA6MTM6MTQiLCJQcm9qZWN0Ijp7IiRyZWYiOiI4In19LHsiJGlkIjoiMTAiLCIkdHlwZSI6IlN3aXNzQWNhZGVtaWMuQ2l0YXZpLlBlcnNvbiwgU3dpc3NBY2FkZW1pYy5DaXRhdmkiLCJGaXJzdE5hbWUiOiJaaGFveWkiLCJMYXN0TmFtZSI6IkNoZW4iLCJQc</w:instrText>
          </w:r>
          <w:r>
            <w:rPr>
              <w:sz w:val="24"/>
              <w:szCs w:val="24"/>
              <w:lang w:val="en-US"/>
            </w:rPr>
            <w:instrText>m90ZWN0ZWQiOmZhbHNlLCJTZXgiOjAsIkNyZWF0ZWRCeSI6Il9KZW5ueSIsIkNyZWF0ZWRPbiI6IjIwMjItMDctMThUMTA6MTM6MTQiLCJNb2RpZmllZEJ5IjoiX0plbm55IiwiSWQiOiJmYWE2MWNhZS03MjdjLTQ2ZmUtYWMyNi1lMzI2YWJjZTgwYWMiLCJNb2RpZmllZE9uIjoiMjAyMi0wNy0xOFQxMDoxMzoxNCIsIlByb2plY3QiOnsiJ</w:instrText>
          </w:r>
          <w:r>
            <w:rPr>
              <w:sz w:val="24"/>
              <w:szCs w:val="24"/>
              <w:lang w:val="en-US"/>
            </w:rPr>
            <w:instrText>HJlZiI6IjgifX0seyIkaWQiOiIxMSIsIiR0eXBlIjoiU3dpc3NBY2FkZW1pYy5DaXRhdmkuUGVyc29uLCBTd2lzc0FjYWRlbWljLkNpdGF2aSIsIkZpcnN0TmFtZSI6IkdpYnJhbiIsIkxhc3ROYW1lIjoiS2h1cnNoaWQiLCJNaWRkbGVOYW1lIjoiUy4iLCJQcm90ZWN0ZWQiOmZhbHNlLCJTZXgiOjAsIkNyZWF0ZWRCeSI6Il9KZW5ueSIsI</w:instrText>
          </w:r>
          <w:r>
            <w:rPr>
              <w:sz w:val="24"/>
              <w:szCs w:val="24"/>
              <w:lang w:val="en-US"/>
            </w:rPr>
            <w:instrText>kNyZWF0ZWRPbiI6IjIwMjItMDctMThUMTA6MTM6MTQiLCJNb2RpZmllZEJ5IjoiX0plbm55IiwiSWQiOiI2ZDdlNjZmNy0zYjJkLTQwNTQtODdmNy1iNDViYjc2YTkwYTAiLCJNb2RpZmllZE9uIjoiMjAyMi0wNy0xOFQxMDoxMzoxNCIsIlByb2plY3QiOnsiJHJlZiI6IjgifX0seyIkaWQiOiIxMiIsIiR0eXBlIjoiU3dpc3NBY2FkZW1pY</w:instrText>
          </w:r>
          <w:r>
            <w:rPr>
              <w:sz w:val="24"/>
              <w:szCs w:val="24"/>
              <w:lang w:val="en-US"/>
            </w:rPr>
            <w:instrText>y5DaXRhdmkuUGVyc29uLCBTd2lzc0FjYWRlbWljLkNpdGF2aSIsIkZpcnN0TmFtZSI6Ik1hdHRpYSIsIkxhc3ROYW1lIjoiUHJvc3BlcmkiLCJQcm90ZWN0ZWQiOmZhbHNlLCJTZXgiOjIsIkNyZWF0ZWRCeSI6Il9KZW5ueSIsIkNyZWF0ZWRPbiI6IjIwMjItMDctMThUMTA6MTM6MTQiLCJNb2RpZmllZEJ5IjoiX0plbm55IiwiSWQiOiI4N</w:instrText>
          </w:r>
          <w:r>
            <w:rPr>
              <w:sz w:val="24"/>
              <w:szCs w:val="24"/>
              <w:lang w:val="en-US"/>
            </w:rPr>
            <w:instrText>TA1YWFlMy0zMGRhLTRiODMtYWQ1MS0zMTQ4ZjdjY2FjNjIiLCJNb2RpZmllZE9uIjoiMjAyMi0wNy0xOFQxMDoxMzoxNCIsIlByb2plY3QiOnsiJHJlZiI6IjgifX0seyIkaWQiOiIxMyIsIiR0eXBlIjoiU3dpc3NBY2FkZW1pYy5DaXRhdmkuUGVyc29uLCBTd2lzc0FjYWRlbWljLkNpdGF2aSIsIkZpcnN0TmFtZSI6IkpvaG4iLCJMYXN0T</w:instrText>
          </w:r>
          <w:r>
            <w:rPr>
              <w:sz w:val="24"/>
              <w:szCs w:val="24"/>
              <w:lang w:val="en-US"/>
            </w:rPr>
            <w:instrText>mFtZSI6IkFzaCIsIk1pZGRsZU5hbWUiOiJELiIsIlByb3RlY3RlZCI6ZmFsc2UsIlNleCI6MiwiQ3JlYXRlZEJ5IjoiX0plbm55IiwiQ3JlYXRlZE9uIjoiMjAyMi0wNy0xOFQxMDoxMzoxNCIsIk1vZGlmaWVkQnkiOiJfSmVubnkiLCJJZCI6ImQ1YjI2YzRlLTMyMWEtNDg3MS1hMDc5LTE0YWNiMzQxNmU0ZiIsIk1vZGlmaWVkT24iOiIyM</w:instrText>
          </w:r>
          <w:r>
            <w:rPr>
              <w:sz w:val="24"/>
              <w:szCs w:val="24"/>
              <w:lang w:val="en-US"/>
            </w:rPr>
            <w:instrText>DIyLTA3LTE4VDEwOjEzOjE0IiwiUHJvamVjdCI6eyIkcmVmIjoiOCJ9fV0sIkNpdGF0aW9uS2V5VXBkYXRlVHlwZSI6MCwiQ29sbGFib3JhdG9ycyI6W10sIkNvdmVyUGF0aCI6eyIkaWQiOiIxNCIsIiR0eXBlIjoiU3dpc3NBY2FkZW1pYy5DaXRhdmkuTGlua2VkUmVzb3VyY2UsIFN3aXNzQWNhZGVtaWMuQ2l0YXZpIiwiTGlua2VkUmVzb</w:instrText>
          </w:r>
          <w:r>
            <w:rPr>
              <w:sz w:val="24"/>
              <w:szCs w:val="24"/>
              <w:lang w:val="en-US"/>
            </w:rPr>
            <w:instrText>3VyY2VUeXBlIjoxLCJVcmlTdHJpbmciOiJCcm93biwgQmFsbCBldCBhbCAyMDE5IC0gVGhlIENvbW1vbiBBbnRpZGlhYmV0aWMgRHJ1ZyBNZXRmb3JtaW4uanBnIiwiTGlua2VkUmVzb3VyY2VTdGF0dXMiOjgsIlByb3BlcnRpZXMiOnsiJGlkIjoiMTUiLCIkdHlwZSI6IlN3aXNzQWNhZGVtaWMuQ2l0YXZpLkxpbmtlZFJlc291cmNlUHJvc</w:instrText>
          </w:r>
          <w:r>
            <w:rPr>
              <w:sz w:val="24"/>
              <w:szCs w:val="24"/>
              <w:lang w:val="en-US"/>
            </w:rPr>
            <w:instrText>GVydGllcywgU3dpc3NBY2FkZW1pYy5DaXRhdmkifSwiU3luY0ZvbGRlclR5cGUiOjAsIklzTG9jYWxDbG91ZFByb2plY3RGaWxlTGluayI6ZmFsc2UsIklzQ2xvdWRSZXN0b3JlIjpmYWxzZSwiSXNDbG91ZENvcHkiOmZhbHNlLCJBdHRhY2htZW50Rm9sZGVyV2FzSW5GYWxsYmFja01vZGUiOmZhbHNlfSwiRG9pIjoiMTAuMTE2Ny9pb3ZzL</w:instrText>
          </w:r>
          <w:r>
            <w:rPr>
              <w:sz w:val="24"/>
              <w:szCs w:val="24"/>
              <w:lang w:val="en-US"/>
            </w:rPr>
            <w:instrText>jE4LTI2NDIyIiwiRWRpdG9ycyI6W10sIkV2YWx1YXRpb25Db21wbGV4aXR5IjowLCJFdmFsdWF0aW9uU291cmNlVGV4dEZvcm1hdCI6MCwiR3JvdXBzIjpbXSwiSGFzTGFiZWwxIjpmYWxzZSwiSGFzTGFiZWwyIjpmYWxzZSwiS2V5d29yZHMiOltdLCJMYW5ndWFnZSI6ImVuZyIsIkxhbmd1YWdlQ29kZSI6ImVuIiwiTG9jYXRpb25zIjpbe</w:instrText>
          </w:r>
          <w:r>
            <w:rPr>
              <w:sz w:val="24"/>
              <w:szCs w:val="24"/>
              <w:lang w:val="en-US"/>
            </w:rPr>
            <w:instrText>yIkaWQiOiIxNiIsIiR0eXBlIjoiU3dpc3NBY2FkZW1pYy5DaXRhdmkuTG9jYXRpb24sIFN3aXNzQWNhZGVtaWMuQ2l0YXZpIiwiQWRkcmVzcyI6eyIkaWQiOiIxNyIsIiR0eXBlIjoiU3dpc3NBY2FkZW1pYy5DaXRhdmkuTGlua2VkUmVzb3VyY2UsIFN3aXNzQWNhZGVtaWMuQ2l0YXZpIiwiTGlua2VkUmVzb3VyY2VUeXBlIjo1LCJPcmlna</w:instrText>
          </w:r>
          <w:r>
            <w:rPr>
              <w:sz w:val="24"/>
              <w:szCs w:val="24"/>
              <w:lang w:val="en-US"/>
            </w:rPr>
            <w:instrText>W5hbFN0cmluZyI6IlBNQzY3MzYzNDMiLCJVcmlTdHJpbmciOiJodHRwczovL3d3dy5uY2JpLm5sbS5uaWguZ292L3BtYy9hcnRpY2xlcy9QTUM2NzM2MzQzIiwiTGlua2VkUmVzb3VyY2VTdGF0dXMiOjgsIlByb3BlcnRpZXMiOnsiJGlkIjoiMTgiLCIkdHlwZSI6IlN3aXNzQWNhZGVtaWMuQ2l0YXZpLkxpbmtlZFJlc291cmNlUHJvcGVyd</w:instrText>
          </w:r>
          <w:r>
            <w:rPr>
              <w:sz w:val="24"/>
              <w:szCs w:val="24"/>
              <w:lang w:val="en-US"/>
            </w:rPr>
            <w:instrText>GllcywgU3dpc3NBY2FkZW1pYy5DaXRhdmkifSwiU3luY0ZvbGRlclR5cGUiOjAsIklzTG9jYWxDbG91ZFByb2plY3RGaWxlTGluayI6ZmFsc2UsIklzQ2xvdWRSZXN0b3JlIjpmYWxzZSwiSXNDbG91ZENvcHkiOmZhbHNlLCJBdHRhY2htZW50Rm9sZGVyV2FzSW5GYWxsYmFja01vZGUiOmZhbHNlfSwiQW5ub3RhdGlvbnMiOltdLCJMb2Nhd</w:instrText>
          </w:r>
          <w:r>
            <w:rPr>
              <w:sz w:val="24"/>
              <w:szCs w:val="24"/>
              <w:lang w:val="en-US"/>
            </w:rPr>
            <w:instrText>GlvblR5cGUiOjAsIk1pcnJvcnNSZWZlcmVuY2VQcm9wZXJ0eUlkIjoyMDgsIkNyZWF0ZWRCeSI6Il9KZW5ueSIsIkNyZWF0ZWRPbiI6IjIwMjItMDctMThUMTA6MTM6MTQiLCJNb2RpZmllZEJ5IjoiX0plbm55IiwiSWQiOiJjNDI4NzExNy0zOWNlLTQ5N2MtOGY1Ny1mN2JlM2YyMTk2NmEiLCJNb2RpZmllZE9uIjoiMjAyMi0wNy0xOFQxM</w:instrText>
          </w:r>
          <w:r>
            <w:rPr>
              <w:sz w:val="24"/>
              <w:szCs w:val="24"/>
              <w:lang w:val="en-US"/>
            </w:rPr>
            <w:instrText>DoxMzoxNCIsIlByb2plY3QiOnsiJHJlZiI6IjgifX0seyIkaWQiOiIxOSIsIiR0eXBlIjoiU3dpc3NBY2FkZW1pYy5DaXRhdmkuTG9jYXRpb24sIFN3aXNzQWNhZGVtaWMuQ2l0YXZpIiwiQWRkcmVzcyI6eyIkaWQiOiIyMCIsIiR0eXBlIjoiU3dpc3NBY2FkZW1pYy5DaXRhdmkuTGlua2VkUmVzb3VyY2UsIFN3aXNzQWNhZGVtaWMuQ2l0Y</w:instrText>
          </w:r>
          <w:r>
            <w:rPr>
              <w:sz w:val="24"/>
              <w:szCs w:val="24"/>
              <w:lang w:val="en-US"/>
            </w:rPr>
            <w:instrText>XZpIiwiTGlua2VkUmVzb3VyY2VUeXBlIjo1LCJPcmlnaW5hbFN0cmluZyI6IjMwOTczNTc1IiwiVXJpU3RyaW5nIjoiaHR0cDovL3d3dy5uY2JpLm5sbS5uaWguZ292L3B1Ym1lZC8zMDk3MzU3NSIsIkxpbmtlZFJlc291cmNlU3RhdHVzIjo4LCJQcm9wZXJ0aWVzIjp7IiRpZCI6IjIxIiwiJHR5cGUiOiJTd2lzc0FjYWRlbWljLkNpdGF2a</w:instrText>
          </w:r>
          <w:r>
            <w:rPr>
              <w:sz w:val="24"/>
              <w:szCs w:val="24"/>
              <w:lang w:val="en-US"/>
            </w:rPr>
            <w:instrText>S5MaW5rZWRSZXNvdXJjZVByb3BlcnRpZXMsIFN3aXNzQWNhZGVtaWMuQ2l0YXZpIn0sIlN5bmNGb2xkZXJUeXBlIjowLCJJc0xvY2FsQ2xvdWRQcm9qZWN0RmlsZUxpbmsiOmZhbHNlLCJJc0Nsb3VkUmVzdG9yZSI6ZmFsc2UsIklzQ2xvdWRDb3B5IjpmYWxzZSwiQXR0YWNobWVudEZvbGRlcldhc0luRmFsbGJhY2tNb2RlIjpmYWxzZX0sI</w:instrText>
          </w:r>
          <w:r>
            <w:rPr>
              <w:sz w:val="24"/>
              <w:szCs w:val="24"/>
              <w:lang w:val="en-US"/>
            </w:rPr>
            <w:instrText>kFubm90YXRpb25zIjpbXSwiTG9jYXRpb25UeXBlIjowLCJNaXJyb3JzUmVmZXJlbmNlUHJvcGVydHlJZCI6MTY0LCJDcmVhdGVkQnkiOiJfSmVubnkiLCJDcmVhdGVkT24iOiIyMDIyLTA3LTE4VDEwOjEzOjE0IiwiTW9kaWZpZWRCeSI6Il9KZW5ueSIsIklkIjoiNDJiYjZkNDctN2RjMC00OWUyLTk5ZjMtNDgzMDU5YzVhZjU4IiwiTW9ka</w:instrText>
          </w:r>
          <w:r>
            <w:rPr>
              <w:sz w:val="24"/>
              <w:szCs w:val="24"/>
              <w:lang w:val="en-US"/>
            </w:rPr>
            <w:instrText>WZpZWRPbiI6IjIwMjItMDctMThUMTA6MTM6MTQiLCJQcm9qZWN0Ijp7IiRyZWYiOiI4In19LHsiJGlkIjoiMjIiLCIkdHlwZSI6IlN3aXNzQWNhZGVtaWMuQ2l0YXZpLkxvY2F0aW9uLCBTd2lzc0FjYWRlbWljLkNpdGF2aSIsIkFkZHJlc3MiOnsiJGlkIjoiMjMiLCIkdHlwZSI6IlN3aXNzQWNhZGVtaWMuQ2l0YXZpLkxpbmtlZFJlc291c</w:instrText>
          </w:r>
          <w:r>
            <w:rPr>
              <w:sz w:val="24"/>
              <w:szCs w:val="24"/>
              <w:lang w:val="en-US"/>
            </w:rPr>
            <w:instrText>mNlLCBTd2lzc0FjYWRlbWljLkNpdGF2aSIsIkxpbmtlZFJlc291cmNlVHlwZSI6NSwiT3JpZ2luYWxTdHJpbmciOiIxMC4xMTY3L2lvdnMuMTgtMjY0MjIiLCJVcmlTdHJpbmciOiJodHRwczovL2RvaS5vcmcvMTAuMTE2Ny9pb3ZzLjE4LTI2NDIyIiwiTGlua2VkUmVzb3VyY2VTdGF0dXMiOjgsIlByb3BlcnRpZXMiOnsiJGlkIjoiMjQiL</w:instrText>
          </w:r>
          <w:r>
            <w:rPr>
              <w:sz w:val="24"/>
              <w:szCs w:val="24"/>
              <w:lang w:val="en-US"/>
            </w:rPr>
            <w:instrText>CIkdHlwZSI6IlN3aXNzQWNhZGVtaWMuQ2l0YXZpLkxpbmtlZFJlc291cmNlUHJvcGVydGllcywgU3dpc3NBY2FkZW1pYy5DaXRhdmkifSwiU3luY0ZvbGRlclR5cGUiOjAsIklzTG9jYWxDbG91ZFByb2plY3RGaWxlTGluayI6ZmFsc2UsIklzQ2xvdWRSZXN0b3JlIjpmYWxzZSwiSXNDbG91ZENvcHkiOmZhbHNlLCJBdHRhY2htZW50Rm9sZ</w:instrText>
          </w:r>
          <w:r>
            <w:rPr>
              <w:sz w:val="24"/>
              <w:szCs w:val="24"/>
              <w:lang w:val="en-US"/>
            </w:rPr>
            <w:instrText>GVyV2FzSW5GYWxsYmFja01vZGUiOmZhbHNlfSwiQW5ub3RhdGlvbnMiOltdLCJMb2NhdGlvblR5cGUiOjAsIk1pcnJvcnNSZWZlcmVuY2VQcm9wZXJ0eUlkIjoxMjgsIkNyZWF0ZWRCeSI6Il9KZW5ueSIsIkNyZWF0ZWRPbiI6IjIwMjItMDctMThUMTA6MTM6MTQiLCJNb2RpZmllZEJ5IjoiX0plbm55IiwiSWQiOiI4ODVlNWYxNS05NGIxL</w:instrText>
          </w:r>
          <w:r>
            <w:rPr>
              <w:sz w:val="24"/>
              <w:szCs w:val="24"/>
              <w:lang w:val="en-US"/>
            </w:rPr>
            <w:instrText>TQyNzAtODRjOS1lNmJiODNmODE4NjgiLCJNb2RpZmllZE9uIjoiMjAyMi0wNy0xOFQxMDoxMzoxNCIsIlByb2plY3QiOnsiJHJlZiI6IjgifX1dLCJOdW1iZXIiOiI1IiwiT3JnYW5pemF0aW9ucyI6W10sIk90aGVyc0ludm9sdmVkIjpbXSwiUGFnZVJhbmdlIjoiPHNwPlxyXG4gIDxuPjE0NzA8L24+XHJcbiAgPGluPnRydWU8L2luPlxyX</w:instrText>
          </w:r>
          <w:r>
            <w:rPr>
              <w:sz w:val="24"/>
              <w:szCs w:val="24"/>
              <w:lang w:val="en-US"/>
            </w:rPr>
            <w:instrText>G4gIDxvcz4xNDcwPC9vcz5cclxuICA8cHM+MTQ3MDwvcHM+XHJcbjwvc3A+XHJcbjxlcD5cclxuICA8bj4xNDc3PC9uPlxyXG4gIDxpbj50cnVlPC9pbj5cclxuICA8b3M+MTQ3Nzwvb3M+XHJcbiAgPHBzPjE0Nzc8L3BzPlxyXG48L2VwPlxyXG48b3M+MTQ3MC0xNDc3PC9vcz4iLCJQZXJpb2RpY2FsIjp7IiRpZCI6IjI1IiwiJHR5cGUiO</w:instrText>
          </w:r>
          <w:r>
            <w:rPr>
              <w:sz w:val="24"/>
              <w:szCs w:val="24"/>
              <w:lang w:val="en-US"/>
            </w:rPr>
            <w:instrText>iJTd2lzc0FjYWRlbWljLkNpdGF2aS5QZXJpb2RpY2FsLCBTd2lzc0FjYWRlbWljLkNpdGF2aSIsIkVpc3NuIjoiMTU1Mi01NzgzIiwiTmFtZSI6IkludmVzdGlnYXRpdmUgb3BodGhhbG1vbG9neSAmIHZpc3VhbCBzY2llbmNlIiwiUGFnaW5hdGlvbiI6MCwiUHJvdGVjdGVkIjpmYWxzZSwiVXNlckFiYnJldmlhdGlvbjEiOiJJbnZlc3QgT</w:instrText>
          </w:r>
          <w:r>
            <w:rPr>
              <w:sz w:val="24"/>
              <w:szCs w:val="24"/>
              <w:lang w:val="en-US"/>
            </w:rPr>
            <w:instrText>3BodGhhbG1vbCBWaXMgU2NpIiwiQ3JlYXRlZEJ5IjoiX0plbm55IiwiQ3JlYXRlZE9uIjoiMjAyMi0wNy0xOFQxMDoxMzoxNCIsIk1vZGlmaWVkQnkiOiJfSmVubnkiLCJJZCI6IjBiOWUyYzAwLTgxM2YtNDMxYS1hNGM5LWJlNDIxNjdmYzE1YyIsIk1vZGlmaWVkT24iOiIyMDIyLTA3LTE4VDEwOjEzOjE0IiwiUHJvamVjdCI6eyIkcmVmI</w:instrText>
          </w:r>
          <w:r>
            <w:rPr>
              <w:sz w:val="24"/>
              <w:szCs w:val="24"/>
              <w:lang w:val="en-US"/>
            </w:rPr>
            <w:instrText>joiOCJ9fSwiUG1jSWQiOiJQTUM2NzM2MzQzIiwiUHVibGlzaGVycyI6W10sIlB1Yk1lZElkIjoiMzA5NzM1NzUiLCJRdW90YXRpb25zIjpbXSwiUmF0aW5nIjowLCJSZWZlcmVuY2VUeXBlIjoiSm91cm5hbEFydGljbGUiLCJTaG9ydFRpdGxlIjoiQnJvd24sIEJhbGwgZXQgYWwuIDIwMTkg4oCTIFRoZSBDb21tb24gQW50aWRpYWJldGljI</w:instrText>
          </w:r>
          <w:r>
            <w:rPr>
              <w:sz w:val="24"/>
              <w:szCs w:val="24"/>
              <w:lang w:val="en-US"/>
            </w:rPr>
            <w:instrText>ERydWcgTWV0Zm9ybWluIiwiU2hvcnRUaXRsZVVwZGF0ZVR5cGUiOjAsIlNvdXJjZU9mQmlibGlvZ3JhcGhpY0luZm9ybWF0aW9uIjoiUHViTWVkIiwiU3RhdGljSWRzIjpbIjMzNDAxOWQyLTBlYzUtNDk2Ny1iMzFlLThhMTE4YjUzZjZkNiJdLCJUYWJsZU9mQ29udGVudHNDb21wbGV4aXR5IjowLCJUYWJsZU9mQ29udGVudHNTb3VyY2VUZ</w:instrText>
          </w:r>
          <w:r>
            <w:rPr>
              <w:sz w:val="24"/>
              <w:szCs w:val="24"/>
              <w:lang w:val="en-US"/>
            </w:rPr>
            <w:instrText>Xh0Rm9ybWF0IjowLCJUYXNrcyI6W10sIlRpdGxlIjoiVGhlIENvbW1vbiBBbnRpZGlhYmV0aWMgRHJ1ZyBNZXRmb3JtaW4gUmVkdWNlcyBPZGRzIG9mIERldmVsb3BpbmcgQWdlLVJlbGF0ZWQgTWFjdWxhciBEZWdlbmVyYXRpb24iLCJUcmFuc2xhdG9ycyI6W10sIlZvbHVtZSI6IjYwIiwiWWVhciI6IjIwMTkiLCJZZWFyUmVzb2x2ZWQiO</w:instrText>
          </w:r>
          <w:r>
            <w:rPr>
              <w:sz w:val="24"/>
              <w:szCs w:val="24"/>
              <w:lang w:val="en-US"/>
            </w:rPr>
            <w:instrText>iIyMDE5IiwiQ3JlYXRlZEJ5IjoiX0plbm55IiwiQ3JlYXRlZE9uIjoiMjAyMi0wNy0xOFQxMDoxMzoxNCIsIk1vZGlmaWVkQnkiOiJfSmVubnkiLCJJZCI6IjYxNGNiZGM0LTQwOTktNGEwZS1hZDM2LWFmZGMzODhjYjZjNyIsIk1vZGlmaWVkT24iOiIyMDIyLTEwLTMxVDA4OjE2OjI1IiwiUHJvamVjdCI6eyIkcmVmIjoiOCJ9fSwiVXNlT</w:instrText>
          </w:r>
          <w:r>
            <w:rPr>
              <w:sz w:val="24"/>
              <w:szCs w:val="24"/>
              <w:lang w:val="en-US"/>
            </w:rPr>
            <w:instrText>nVtYmVyaW5nVHlwZU9mUGFyZW50RG9jdW1lbnQiOmZhbHNlfSx7IiRpZCI6IjI2IiwiJHR5cGUiOiJTd2lzc0FjYWRlbWljLkNpdGF2aS5DaXRhdGlvbnMuV29yZFBsYWNlaG9sZGVyRW50cnksIFN3aXNzQWNhZGVtaWMuQ2l0YXZpIiwiSWQiOiIxNTZhYTlmZS1kMzY4LTRhZGEtOWU0Yy04ZDJkZTQwMjI5YTYiLCJSYW5nZUxlbmd0aCI6M</w:instrText>
          </w:r>
          <w:r>
            <w:rPr>
              <w:sz w:val="24"/>
              <w:szCs w:val="24"/>
              <w:lang w:val="en-US"/>
            </w:rPr>
            <w:instrText>ywiUmVmZXJlbmNlSWQiOiI0ZDQ0NDIzMS00MjA3LTRiNTItYjM4MS0zYzU4MTM2NmU1ODIiLCJQYWdlUmFuZ2UiOnsiJGlkIjoiMjciLCIkdHlwZSI6IlN3aXNzQWNhZGVtaWMuUGFnZVJhbmdlLCBTd2lzc0FjYWRlbWljIiwiRW5kUGFnZSI6eyIkaWQiOiIyOCIsIiR0eXBlIjoiU3dpc3NBY2FkZW1pYy5QYWdlTnVtYmVyLCBTd2lzc0FjY</w:instrText>
          </w:r>
          <w:r>
            <w:rPr>
              <w:sz w:val="24"/>
              <w:szCs w:val="24"/>
              <w:lang w:val="en-US"/>
            </w:rPr>
            <w:instrText>WRlbWljIiwiSXNGdWxseU51bWVyaWMiOmZhbHNlLCJOdW1iZXJpbmdUeXBlIjowLCJOdW1lcmFsU3lzdGVtIjowfSwiTnVtYmVyaW5nVHlwZSI6MCwiTnVtZXJhbFN5c3RlbSI6MCwiU3RhcnRQYWdlIjp7IiRpZCI6IjI5IiwiJHR5cGUiOiJTd2lzc0FjYWRlbWljLlBhZ2VOdW1iZXIsIFN3aXNzQWNhZGVtaWMiLCJJc0Z1bGx5TnVtZXJpY</w:instrText>
          </w:r>
          <w:r>
            <w:rPr>
              <w:sz w:val="24"/>
              <w:szCs w:val="24"/>
              <w:lang w:val="en-US"/>
            </w:rPr>
            <w:instrText>yI6ZmFsc2UsIk51bWJlcmluZ1R5cGUiOjAsIk51bWVyYWxTeXN0ZW0iOjB9fSwiUmVmZXJlbmNlIjp7IiRpZCI6IjMwIiwiJHR5cGUiOiJTd2lzc0FjYWRlbWljLkNpdGF2aS5SZWZlcmVuY2UsIFN3aXNzQWNhZGVtaWMuQ2l0YXZpIiwiQWJzdHJhY3RDb21wbGV4aXR5IjowLCJBYnN0cmFjdFNvdXJjZVRleHRGb3JtYXQiOjAsIkF1dGhvc</w:instrText>
          </w:r>
          <w:r>
            <w:rPr>
              <w:sz w:val="24"/>
              <w:szCs w:val="24"/>
              <w:lang w:val="en-US"/>
            </w:rPr>
            <w:instrText>nMiOlt7IiRpZCI6IjMxIiwiJHR5cGUiOiJTd2lzc0FjYWRlbWljLkNpdGF2aS5QZXJzb24sIFN3aXNzQWNhZGVtaWMuQ2l0YXZpIiwiRmlyc3ROYW1lIjoiQW5kcmVhIiwiTGFzdE5hbWUiOiJCbGl0emVyIiwiTWlkZGxlTmFtZSI6IkwuIiwiUHJvdGVjdGVkIjpmYWxzZSwiU2V4IjowLCJDcmVhdGVkQnkiOiJfSmVubnkiLCJDcmVhdGVkT</w:instrText>
          </w:r>
          <w:r>
            <w:rPr>
              <w:sz w:val="24"/>
              <w:szCs w:val="24"/>
              <w:lang w:val="en-US"/>
            </w:rPr>
            <w:instrText>24iOiIyMDIyLTA3LTE4VDEwOjEzOjE0IiwiTW9kaWZpZWRCeSI6Il9KZW5ueSIsIklkIjoiYTE0ZGQwMmMtYmY3My00MjM0LTgzMmUtNDhkNjEwYTdkY2RhIiwiTW9kaWZpZWRPbiI6IjIwMjItMDctMThUMTA6MTM6MTQiLCJQcm9qZWN0Ijp7IiRyZWYiOiI4In19LHsiJGlkIjoiMzIiLCIkdHlwZSI6IlN3aXNzQWNhZGVtaWMuQ2l0YXZpL</w:instrText>
          </w:r>
          <w:r>
            <w:rPr>
              <w:sz w:val="24"/>
              <w:szCs w:val="24"/>
              <w:lang w:val="en-US"/>
            </w:rPr>
            <w:instrText>lBlcnNvbiwgU3dpc3NBY2FkZW1pYy5DaXRhdmkiLCJGaXJzdE5hbWUiOiJTYW5kcmEiLCJMYXN0TmFtZSI6IkhhbSIsIk1pZGRsZU5hbWUiOiJBLiIsIlByb3RlY3RlZCI6ZmFsc2UsIlNleCI6MSwiQ3JlYXRlZEJ5IjoiX0plbm55IiwiQ3JlYXRlZE9uIjoiMjAyMi0wNy0xOFQxMDoxMzoxNCIsIk1vZGlmaWVkQnkiOiJfSmVubnkiLCJJZ</w:instrText>
          </w:r>
          <w:r>
            <w:rPr>
              <w:sz w:val="24"/>
              <w:szCs w:val="24"/>
              <w:lang w:val="en-US"/>
            </w:rPr>
            <w:instrText>CI6ImU5NzE1ZTg0LTNhNzAtNDEwZS1iNzUxLWFjZWI0NDA2YjNlZiIsIk1vZGlmaWVkT24iOiIyMDIyLTA3LTE4VDEwOjEzOjE0IiwiUHJvamVjdCI6eyIkcmVmIjoiOCJ9fSx7IiRpZCI6IjMzIiwiJHR5cGUiOiJTd2lzc0FjYWRlbWljLkNpdGF2aS5QZXJzb24sIFN3aXNzQWNhZGVtaWMuQ2l0YXZpIiwiRmlyc3ROYW1lIjoiS2F0aHJ5b</w:instrText>
          </w:r>
          <w:r>
            <w:rPr>
              <w:sz w:val="24"/>
              <w:szCs w:val="24"/>
              <w:lang w:val="en-US"/>
            </w:rPr>
            <w:instrText>iIsIkxhc3ROYW1lIjoiQ29sYnkiLCJNaWRkbGVOYW1lIjoiQS4iLCJQcm90ZWN0ZWQiOmZhbHNlLCJTZXgiOjEsIkNyZWF0ZWRCeSI6Il9KZW5ueSIsIkNyZWF0ZWRPbiI6IjIwMjItMDctMThUMTA6MTM6MTQiLCJNb2RpZmllZEJ5IjoiX0plbm55IiwiSWQiOiJlYjk0ZDEzMC03MGQzLTQ2NTEtOWMxNS1jM2IzOGVjNWNkMWIiLCJNb2RpZ</w:instrText>
          </w:r>
          <w:r>
            <w:rPr>
              <w:sz w:val="24"/>
              <w:szCs w:val="24"/>
              <w:lang w:val="en-US"/>
            </w:rPr>
            <w:instrText>mllZE9uIjoiMjAyMi0wNy0xOFQxMDoxMzoxNCIsIlByb2plY3QiOnsiJHJlZiI6IjgifX0seyIkaWQiOiIzNCIsIiR0eXBlIjoiU3dpc3NBY2FkZW1pYy5DaXRhdmkuUGVyc29uLCBTd2lzc0FjYWRlbWljLkNpdGF2aSIsIkZpcnN0TmFtZSI6IkRpbWl0cmEiLCJMYXN0TmFtZSI6IlNrb25kcmEiLCJQcm90ZWN0ZWQiOmZhbHNlLCJTZXgiO</w:instrText>
          </w:r>
          <w:r>
            <w:rPr>
              <w:sz w:val="24"/>
              <w:szCs w:val="24"/>
              <w:lang w:val="en-US"/>
            </w:rPr>
            <w:instrText>jAsIkNyZWF0ZWRCeSI6Il9KZW5ueSIsIkNyZWF0ZWRPbiI6IjIwMjItMDctMThUMTA6MTM6MTQiLCJNb2RpZmllZEJ5IjoiX0plbm55IiwiSWQiOiIyMDYwZmU2Yy1hOWI2LTRmZjQtYWJlNS03MDE4ZDhmYTk5ZTgiLCJNb2RpZmllZE9uIjoiMjAyMi0wNy0xOFQxMDoxMzoxNCIsIlByb2plY3QiOnsiJHJlZiI6IjgifX1dLCJDaXRhdGlvb</w:instrText>
          </w:r>
          <w:r>
            <w:rPr>
              <w:sz w:val="24"/>
              <w:szCs w:val="24"/>
              <w:lang w:val="en-US"/>
            </w:rPr>
            <w:instrText>ktleVVwZGF0ZVR5cGUiOjAsIkNvbGxhYm9yYXRvcnMiOltdLCJDb3ZlclBhdGgiOnsiJGlkIjoiMzUiLCIkdHlwZSI6IlN3aXNzQWNhZGVtaWMuQ2l0YXZpLkxpbmtlZFJlc291cmNlLCBTd2lzc0FjYWRlbWljLkNpdGF2aSIsIkxpbmtlZFJlc291cmNlVHlwZSI6MSwiVXJpU3RyaW5nIjoiQmxpdHplciwgSGFtIGV0IGFsIDIwMjEgLSBBc</w:instrText>
          </w:r>
          <w:r>
            <w:rPr>
              <w:sz w:val="24"/>
              <w:szCs w:val="24"/>
              <w:lang w:val="en-US"/>
            </w:rPr>
            <w:instrText>3NvY2lhdGlvbiBvZiBNZXRmb3JtaW4gVXNlLmpwZyIsIkxpbmtlZFJlc291cmNlU3RhdHVzIjo4LCJQcm9wZXJ0aWVzIjp7IiRpZCI6IjM2IiwiJHR5cGUiOiJTd2lzc0FjYWRlbWljLkNpdGF2aS5MaW5rZWRSZXNvdXJjZVByb3BlcnRpZXMsIFN3aXNzQWNhZGVtaWMuQ2l0YXZpIn0sIlN5bmNGb2xkZXJUeXBlIjowLCJJc0xvY2FsQ2xvd</w:instrText>
          </w:r>
          <w:r>
            <w:rPr>
              <w:sz w:val="24"/>
              <w:szCs w:val="24"/>
              <w:lang w:val="en-US"/>
            </w:rPr>
            <w:instrText>WRQcm9qZWN0RmlsZUxpbmsiOmZhbHNlLCJJc0Nsb3VkUmVzdG9yZSI6ZmFsc2UsIklzQ2xvdWRDb3B5IjpmYWxzZSwiQXR0YWNobWVudEZvbGRlcldhc0luRmFsbGJhY2tNb2RlIjpmYWxzZX0sIkRvaSI6IjEwLjEwMDEvamFtYW9waHRoYWxtb2wuMjAyMC42MzMxIiwiRWRpdG9ycyI6W10sIkV2YWx1YXRpb25Db21wbGV4aXR5IjowLCJFd</w:instrText>
          </w:r>
          <w:r>
            <w:rPr>
              <w:sz w:val="24"/>
              <w:szCs w:val="24"/>
              <w:lang w:val="en-US"/>
            </w:rPr>
            <w:instrText>mFsdWF0aW9uU291cmNlVGV4dEZvcm1hdCI6MCwiR3JvdXBzIjpbXSwiSGFzTGFiZWwxIjpmYWxzZSwiSGFzTGFiZWwyIjpmYWxzZSwiS2V5d29yZHMiOltdLCJMYW5ndWFnZSI6ImVuZyIsIkxhbmd1YWdlQ29kZSI6ImVuIiwiTG9jYXRpb25zIjpbeyIkaWQiOiIzNyIsIiR0eXBlIjoiU3dpc3NBY2FkZW1pYy5DaXRhdmkuTG9jYXRpb24sI</w:instrText>
          </w:r>
          <w:r>
            <w:rPr>
              <w:sz w:val="24"/>
              <w:szCs w:val="24"/>
              <w:lang w:val="en-US"/>
            </w:rPr>
            <w:instrText>FN3aXNzQWNhZGVtaWMuQ2l0YXZpIiwiQWRkcmVzcyI6eyIkaWQiOiIzOCIsIiR0eXBlIjoiU3dpc3NBY2FkZW1pYy5DaXRhdmkuTGlua2VkUmVzb3VyY2UsIFN3aXNzQWNhZGVtaWMuQ2l0YXZpIiwiTGlua2VkUmVzb3VyY2VUeXBlIjo1LCJPcmlnaW5hbFN0cmluZyI6IlBNQzc4MjEwODIiLCJVcmlTdHJpbmciOiJodHRwczovL3d3dy5uY</w:instrText>
          </w:r>
          <w:r>
            <w:rPr>
              <w:sz w:val="24"/>
              <w:szCs w:val="24"/>
              <w:lang w:val="en-US"/>
            </w:rPr>
            <w:instrText>2JpLm5sbS5uaWguZ292L3BtYy9hcnRpY2xlcy9QTUM3ODIxMDgyIiwiTGlua2VkUmVzb3VyY2VTdGF0dXMiOjgsIlByb3BlcnRpZXMiOnsiJGlkIjoiMzkiLCIkdHlwZSI6IlN3aXNzQWNhZGVtaWMuQ2l0YXZpLkxpbmtlZFJlc291cmNlUHJvcGVydGllcywgU3dpc3NBY2FkZW1pYy5DaXRhdmkifSwiU3luY0ZvbGRlclR5cGUiOjAsIklzT</w:instrText>
          </w:r>
          <w:r>
            <w:rPr>
              <w:sz w:val="24"/>
              <w:szCs w:val="24"/>
              <w:lang w:val="en-US"/>
            </w:rPr>
            <w:instrText>G9jYWxDbG91ZFByb2plY3RGaWxlTGluayI6ZmFsc2UsIklzQ2xvdWRSZXN0b3JlIjpmYWxzZSwiSXNDbG91ZENvcHkiOmZhbHNlLCJBdHRhY2htZW50Rm9sZGVyV2FzSW5GYWxsYmFja01vZGUiOmZhbHNlfSwiQW5ub3RhdGlvbnMiOltdLCJMb2NhdGlvblR5cGUiOjAsIk1pcnJvcnNSZWZlcmVuY2VQcm9wZXJ0eUlkIjoyMDgsIkNyZWF0Z</w:instrText>
          </w:r>
          <w:r>
            <w:rPr>
              <w:sz w:val="24"/>
              <w:szCs w:val="24"/>
              <w:lang w:val="en-US"/>
            </w:rPr>
            <w:instrText>WRCeSI6Il9KZW5ueSIsIkNyZWF0ZWRPbiI6IjIwMjItMDctMThUMTA6MTM6MTQiLCJNb2RpZmllZEJ5IjoiX0plbm55IiwiSWQiOiJiNGU2ODcxYi0xYzM3LTRiMzktODg2ZS1lZWZkMjdjOGE3NDkiLCJNb2RpZmllZE9uIjoiMjAyMi0wNy0xOFQxMDoxMzoxNCIsIlByb2plY3QiOnsiJHJlZiI6IjgifX0seyIkaWQiOiI0MCIsIiR0eXBlI</w:instrText>
          </w:r>
          <w:r>
            <w:rPr>
              <w:sz w:val="24"/>
              <w:szCs w:val="24"/>
              <w:lang w:val="en-US"/>
            </w:rPr>
            <w:instrText>joiU3dpc3NBY2FkZW1pYy5DaXRhdmkuTG9jYXRpb24sIFN3aXNzQWNhZGVtaWMuQ2l0YXZpIiwiQWRkcmVzcyI6eyIkaWQiOiI0MSIsIiR0eXBlIjoiU3dpc3NBY2FkZW1pYy5DaXRhdmkuTGlua2VkUmVzb3VyY2UsIFN3aXNzQWNhZGVtaWMuQ2l0YXZpIiwiTGlua2VkUmVzb3VyY2VUeXBlIjo1LCJPcmlnaW5hbFN0cmluZyI6IjMzNDc1N</w:instrText>
          </w:r>
          <w:r>
            <w:rPr>
              <w:sz w:val="24"/>
              <w:szCs w:val="24"/>
              <w:lang w:val="en-US"/>
            </w:rPr>
            <w:instrText>jk2IiwiVXJpU3RyaW5nIjoiaHR0cDovL3d3dy5uY2JpLm5sbS5uaWguZ292L3B1Ym1lZC8zMzQ3NTY5NiIsIkxpbmtlZFJlc291cmNlU3RhdHVzIjo4LCJQcm9wZXJ0aWVzIjp7IiRpZCI6IjQyIiwiJHR5cGUiOiJTd2lzc0FjYWRlbWljLkNpdGF2aS5MaW5rZWRSZXNvdXJjZVByb3BlcnRpZXMsIFN3aXNzQWNhZGVtaWMuQ2l0YXZpIn0sI</w:instrText>
          </w:r>
          <w:r>
            <w:rPr>
              <w:sz w:val="24"/>
              <w:szCs w:val="24"/>
              <w:lang w:val="en-US"/>
            </w:rPr>
            <w:instrText>lN5bmNGb2xkZXJUeXBlIjowLCJJc0xvY2FsQ2xvdWRQcm9qZWN0RmlsZUxpbmsiOmZhbHNlLCJJc0Nsb3VkUmVzdG9yZSI6ZmFsc2UsIklzQ2xvdWRDb3B5IjpmYWxzZSwiQXR0YWNobWVudEZvbGRlcldhc0luRmFsbGJhY2tNb2RlIjpmYWxzZX0sIkFubm90YXRpb25zIjpbXSwiTG9jYXRpb25UeXBlIjowLCJNaXJyb3JzUmVmZXJlbmNlU</w:instrText>
          </w:r>
          <w:r>
            <w:rPr>
              <w:sz w:val="24"/>
              <w:szCs w:val="24"/>
              <w:lang w:val="en-US"/>
            </w:rPr>
            <w:instrText>HJvcGVydHlJZCI6MTY0LCJDcmVhdGVkQnkiOiJfSmVubnkiLCJDcmVhdGVkT24iOiIyMDIyLTA3LTE4VDEwOjEzOjE0IiwiTW9kaWZpZWRCeSI6Il9KZW5ueSIsIklkIjoiNjc1OGMwMDktYmQyZC00ZDNkLWJkNWYtNWE0ZDA0NjY2NmE2IiwiTW9kaWZpZWRPbiI6IjIwMjItMDctMThUMTA6MTM6MTQiLCJQcm9qZWN0Ijp7IiRyZWYiOiI4I</w:instrText>
          </w:r>
          <w:r>
            <w:rPr>
              <w:sz w:val="24"/>
              <w:szCs w:val="24"/>
              <w:lang w:val="en-US"/>
            </w:rPr>
            <w:instrText>n19LHsiJGlkIjoiNDMiLCIkdHlwZSI6IlN3aXNzQWNhZGVtaWMuQ2l0YXZpLkxvY2F0aW9uLCBTd2lzc0FjYWRlbWljLkNpdGF2aSIsIkFkZHJlc3MiOnsiJGlkIjoiNDQiLCIkdHlwZSI6IlN3aXNzQWNhZGVtaWMuQ2l0YXZpLkxpbmtlZFJlc291cmNlLCBTd2lzc0FjYWRlbWljLkNpdGF2aSIsIkxpbmtlZFJlc291cmNlVHlwZSI6NSwiT</w:instrText>
          </w:r>
          <w:r>
            <w:rPr>
              <w:sz w:val="24"/>
              <w:szCs w:val="24"/>
              <w:lang w:val="en-US"/>
            </w:rPr>
            <w:instrText>3JpZ2luYWxTdHJpbmciOiIxMC4xMDAxL2phbWFvcGh0aGFsbW9sLjIwMjAuNjMzMSIsIlVyaVN0cmluZyI6Imh0dHBzOi8vZG9pLm9yZy8xMC4xMDAxL2phbWFvcGh0aGFsbW9sLjIwMjAuNjMzMSIsIkxpbmtlZFJlc291cmNlU3RhdHVzIjo4LCJQcm9wZXJ0aWVzIjp7IiRpZCI6IjQ1IiwiJHR5cGUiOiJTd2lzc0FjYWRlbWljLkNpdGF2a</w:instrText>
          </w:r>
          <w:r>
            <w:rPr>
              <w:sz w:val="24"/>
              <w:szCs w:val="24"/>
              <w:lang w:val="en-US"/>
            </w:rPr>
            <w:instrText>S5MaW5rZWRSZXNvdXJjZVByb3BlcnRpZXMsIFN3aXNzQWNhZGVtaWMuQ2l0YXZpIn0sIlN5bmNGb2xkZXJUeXBlIjowLCJJc0xvY2FsQ2xvdWRQcm9qZWN0RmlsZUxpbmsiOmZhbHNlLCJJc0Nsb3VkUmVzdG9yZSI6ZmFsc2UsIklzQ2xvdWRDb3B5IjpmYWxzZSwiQXR0YWNobWVudEZvbGRlcldhc0luRmFsbGJhY2tNb2RlIjpmYWxzZX0sI</w:instrText>
          </w:r>
          <w:r>
            <w:rPr>
              <w:sz w:val="24"/>
              <w:szCs w:val="24"/>
              <w:lang w:val="en-US"/>
            </w:rPr>
            <w:instrText>kFubm90YXRpb25zIjpbXSwiTG9jYXRpb25UeXBlIjowLCJNaXJyb3JzUmVmZXJlbmNlUHJvcGVydHlJZCI6MTI4LCJDcmVhdGVkQnkiOiJfSmVubnkiLCJDcmVhdGVkT24iOiIyMDIyLTA3LTE4VDEwOjEzOjE0IiwiTW9kaWZpZWRCeSI6Il9KZW5ueSIsIklkIjoiZDFiNmNlYTEtZDI0NS00NjcxLWFiZGQtZjQ5MzlhN2FiMDkyIiwiTW9ka</w:instrText>
          </w:r>
          <w:r>
            <w:rPr>
              <w:sz w:val="24"/>
              <w:szCs w:val="24"/>
              <w:lang w:val="en-US"/>
            </w:rPr>
            <w:instrText>WZpZWRPbiI6IjIwMjItMDctMThUMTA6MTM6MTQiLCJQcm9qZWN0Ijp7IiRyZWYiOiI4In19XSwiTnVtYmVyIjoiMyIsIk9yZ2FuaXphdGlvbnMiOltdLCJPdGhlcnNJbnZvbHZlZCI6W10sIlBhZ2VSYW5nZSI6IjxzcD5cclxuICA8bj4zMDI8L24+XHJcbiAgPGluPnRydWU8L2luPlxyXG4gIDxvcz4zMDI8L29zPlxyXG4gIDxwcz4zMDI8L</w:instrText>
          </w:r>
          <w:r>
            <w:rPr>
              <w:sz w:val="24"/>
              <w:szCs w:val="24"/>
              <w:lang w:val="en-US"/>
            </w:rPr>
            <w:instrText>3BzPlxyXG48L3NwPlxyXG48ZXA+XHJcbiAgPG4+MzA5PC9uPlxyXG4gIDxpbj50cnVlPC9pbj5cclxuICA8b3M+MzA5PC9vcz5cclxuICA8cHM+MzA5PC9wcz5cclxuPC9lcD5cclxuPG9zPjMwMi0zMDk8L29zPiIsIlBlcmlvZGljYWwiOnsiJGlkIjoiNDYiLCIkdHlwZSI6IlN3aXNzQWNhZGVtaWMuQ2l0YXZpLlBlcmlvZGljYWwsIFN3a</w:instrText>
          </w:r>
          <w:r>
            <w:rPr>
              <w:sz w:val="24"/>
              <w:szCs w:val="24"/>
              <w:lang w:val="en-US"/>
            </w:rPr>
            <w:instrText>XNzQWNhZGVtaWMuQ2l0YXZpIiwiRWlzc24iOiIyMTY4LTYxNzMiLCJOYW1lIjoiSkFNQSBvcGh0aGFsbW9sb2d5IiwiUGFnaW5hdGlvbiI6MCwiUHJvdGVjdGVkIjpmYWxzZSwiVXNlckFiYnJldmlhdGlvbjEiOiJKQU1BIE9waHRoYWxtb2wiLCJDcmVhdGVkQnkiOiJfSmVubnkiLCJDcmVhdGVkT24iOiIyMDIyLTA3LTE4VDEwOjEzOjE0I</w:instrText>
          </w:r>
          <w:r>
            <w:rPr>
              <w:sz w:val="24"/>
              <w:szCs w:val="24"/>
              <w:lang w:val="en-US"/>
            </w:rPr>
            <w:instrText>iwiTW9kaWZpZWRCeSI6Il9KZW5ueSIsIklkIjoiNjc4MWRiOWItYTczMi00YzNiLWI5NjktNGU0YWNlNzczMmNhIiwiTW9kaWZpZWRPbiI6IjIwMjItMDctMThUMTA6MTM6MTQiLCJQcm9qZWN0Ijp7IiRyZWYiOiI4In19LCJQbWNJZCI6IlBNQzc4MjEwODIiLCJQdWJsaXNoZXJzIjpbXSwiUHViTWVkSWQiOiIzMzQ3NTY5NiIsIlF1b3Rhd</w:instrText>
          </w:r>
          <w:r>
            <w:rPr>
              <w:sz w:val="24"/>
              <w:szCs w:val="24"/>
              <w:lang w:val="en-US"/>
            </w:rPr>
            <w:instrText>GlvbnMiOltdLCJSYXRpbmciOjAsIlJlZmVyZW5jZVR5cGUiOiJKb3VybmFsQXJ0aWNsZSIsIlNob3J0VGl0bGUiOiJCbGl0emVyLCBIYW0gZXQgYWwuIDIwMjEg4oCTIEFzc29jaWF0aW9uIG9mIE1ldGZvcm1pbiBVc2UiLCJTaG9ydFRpdGxlVXBkYXRlVHlwZSI6MCwiU291cmNlT2ZCaWJsaW9ncmFwaGljSW5mb3JtYXRpb24iOiJQdWJNZ</w:instrText>
          </w:r>
          <w:r>
            <w:rPr>
              <w:sz w:val="24"/>
              <w:szCs w:val="24"/>
              <w:lang w:val="en-US"/>
            </w:rPr>
            <w:instrText>WQiLCJTdGF0aWNJZHMiOlsiN2NjNjY0ODMtNWY5ZC00ODkxLTgxYmItYTU3MjIyMmM1MjQ3Il0sIlRhYmxlT2ZDb250ZW50c0NvbXBsZXhpdHkiOjAsIlRhYmxlT2ZDb250ZW50c1NvdXJjZVRleHRGb3JtYXQiOjAsIlRhc2tzIjpbXSwiVGl0bGUiOiJBc3NvY2lhdGlvbiBvZiBNZXRmb3JtaW4gVXNlIFdpdGggQWdlLVJlbGF0ZWQgTWFjd</w:instrText>
          </w:r>
          <w:r>
            <w:rPr>
              <w:sz w:val="24"/>
              <w:szCs w:val="24"/>
              <w:lang w:val="en-US"/>
            </w:rPr>
            <w:instrText>WxhciBEZWdlbmVyYXRpb246IEEgQ2FzZS1Db250cm9sIFN0dWR5IiwiVHJhbnNsYXRvcnMiOltdLCJWb2x1bWUiOiIxMzkiLCJZZWFyIjoiMjAyMSIsIlllYXJSZXNvbHZlZCI6IjIwMjEiLCJDcmVhdGVkQnkiOiJfSmVubnkiLCJDcmVhdGVkT24iOiIyMDIyLTA3LTE4VDEwOjEzOjE0IiwiTW9kaWZpZWRCeSI6Il9KZW5ueSIsIklkIjoiN</w:instrText>
          </w:r>
          <w:r>
            <w:rPr>
              <w:sz w:val="24"/>
              <w:szCs w:val="24"/>
              <w:lang w:val="en-US"/>
            </w:rPr>
            <w:instrText>GQ0NDQyMzEtNDIwNy00YjUyLWIzODEtM2M1ODEzNjZlNTgyIiwiTW9kaWZpZWRPbiI6IjIwMjItMTAtMzFUMDg6MTY6MjUiLCJQcm9qZWN0Ijp7IiRyZWYiOiI4In19LCJVc2VOdW1iZXJpbmdUeXBlT2ZQYXJlbnREb2N1bWVudCI6ZmFsc2V9XSwiRm9ybWF0dGVkVGV4dCI6eyIkaWQiOiI0NyIsIkNvdW50IjoxLCJUZXh0VW5pdHMiOlt7I</w:instrText>
          </w:r>
          <w:r>
            <w:rPr>
              <w:sz w:val="24"/>
              <w:szCs w:val="24"/>
              <w:lang w:val="en-US"/>
            </w:rPr>
            <w:instrText>iRpZCI6IjQ4IiwiRm9udFN0eWxlIjp7IiRpZCI6IjQ5IiwiTmV1dHJhbCI6dHJ1ZX0sIlJlYWRpbmdPcmRlciI6MSwiVGV4dCI6Iig0NCw0NSkifV19LCJUYWciOiJDaXRhdmlQbGFjZWhvbGRlciM2N2QzZDllZC1kMjZlLTQyZTEtYjMyZi02NGRjZDNmYTQwYjQiLCJUZXh0IjoiKDQ0LDQ1KSIsIldBSVZlcnNpb24iOiI2LjE0LjAuMCJ9}</w:instrText>
          </w:r>
          <w:r>
            <w:rPr>
              <w:sz w:val="24"/>
              <w:szCs w:val="24"/>
              <w:lang w:val="en-US"/>
            </w:rPr>
            <w:fldChar w:fldCharType="separate"/>
          </w:r>
          <w:r>
            <w:rPr>
              <w:sz w:val="24"/>
              <w:szCs w:val="24"/>
              <w:lang w:val="en-US"/>
            </w:rPr>
            <w:t>(44,45)</w:t>
          </w:r>
          <w:r>
            <w:rPr>
              <w:sz w:val="24"/>
              <w:szCs w:val="24"/>
              <w:lang w:val="en-US"/>
            </w:rPr>
            <w:fldChar w:fldCharType="end"/>
          </w:r>
        </w:sdtContent>
      </w:sdt>
      <w:r>
        <w:rPr>
          <w:sz w:val="24"/>
          <w:szCs w:val="24"/>
          <w:lang w:val="en-US"/>
        </w:rPr>
        <w:t>. However, both studies examined diabetic patients separately as subgroups of the initial total study cohort. Cases were defined as patients who had a diagnosis of AMD during the study period. Brown et al. included patients with all types of AM</w:t>
      </w:r>
      <w:r>
        <w:rPr>
          <w:sz w:val="24"/>
          <w:szCs w:val="24"/>
          <w:lang w:val="en-US"/>
        </w:rPr>
        <w:t xml:space="preserve">D (non-exudative, exudative, or unspecified), controls had no AMD and were propensity score matched using age, charlson comorbidity index (CCI), hypertension and anemia as matching variables </w:t>
      </w:r>
      <w:sdt>
        <w:sdtPr>
          <w:rPr>
            <w:sz w:val="24"/>
            <w:szCs w:val="24"/>
            <w:lang w:val="en-US"/>
          </w:rPr>
          <w:alias w:val="To edit, see citavi.com/edit"/>
          <w:tag w:val="CitaviPlaceholder#2884fa20-4ca3-4e08-882f-849fc55acc85"/>
          <w:id w:val="-2122750392"/>
          <w:placeholder>
            <w:docPart w:val="17F59CEE66D249F28BA08941A1B839C3"/>
          </w:placeholder>
        </w:sdtPr>
        <w:sdtEndPr/>
        <w:sdtContent>
          <w:r>
            <w:rPr>
              <w:sz w:val="24"/>
              <w:szCs w:val="24"/>
              <w:lang w:val="en-US"/>
            </w:rPr>
            <w:fldChar w:fldCharType="begin"/>
          </w:r>
          <w:r>
            <w:rPr>
              <w:sz w:val="24"/>
              <w:szCs w:val="24"/>
              <w:lang w:val="en-US"/>
            </w:rPr>
            <w:instrText>ADDIN CitaviPlaceholder{eyIkaWQiOiIxIiwiJHR5cGUiOiJTd2lzc0FjYWRlb</w:instrText>
          </w:r>
          <w:r>
            <w:rPr>
              <w:sz w:val="24"/>
              <w:szCs w:val="24"/>
              <w:lang w:val="en-US"/>
            </w:rPr>
            <w:instrText>WljLkNpdGF2aS5DaXRhdGlvbnMuV29yZFBsYWNlaG9sZGVyLCBTd2lzc0FjYWRlbWljLkNpdGF2aSIsIkVudHJpZXMiOlt7IiRpZCI6IjIiLCIkdHlwZSI6IlN3aXNzQWNhZGVtaWMuQ2l0YXZpLkNpdGF0aW9ucy5Xb3JkUGxhY2Vob2xkZXJFbnRyeSwgU3dpc3NBY2FkZW1pYy5DaXRhdmkiLCJJZCI6IjkxMmVhZTVmLWJhMjMtNDU1YS1iY</w:instrText>
          </w:r>
          <w:r>
            <w:rPr>
              <w:sz w:val="24"/>
              <w:szCs w:val="24"/>
              <w:lang w:val="en-US"/>
            </w:rPr>
            <w:instrText>zEwLTYwM2ZjOGYzYjdmZCIsIlJhbmdlTGVuZ3RoIjo0LCJSZWZlcmVuY2VJZCI6IjYxNGNiZGM0LTQwOTktNGEwZS1hZDM2LWFmZGMzODhjYjZjNyIsIlBhZ2VSYW5nZSI6eyIkaWQiOiIzIiwiJHR5cGUiOiJTd2lzc0FjYWRlbWljLlBhZ2VSYW5nZSwgU3dpc3NBY2FkZW1pYyIsIkVuZFBhZ2UiOnsiJGlkIjoiNCIsIiR0eXBlIjoiU3dpc</w:instrText>
          </w:r>
          <w:r>
            <w:rPr>
              <w:sz w:val="24"/>
              <w:szCs w:val="24"/>
              <w:lang w:val="en-US"/>
            </w:rPr>
            <w:instrText>3NBY2FkZW1pYy5QYWdlTnVtYmVyLCBTd2lzc0FjYWRlbWljIiwiSXNGdWxseU51bWVyaWMiOmZhbHNlLCJOdW1iZXJpbmdUeXBlIjowLCJOdW1lcmFsU3lzdGVtIjowfSwiTnVtYmVyaW5nVHlwZSI6MCwiTnVtZXJhbFN5c3RlbSI6MCwiU3RhcnRQYWdlIjp7IiRpZCI6IjUiLCIkdHlwZSI6IlN3aXNzQWNhZGVtaWMuUGFnZU51bWJlciwgU</w:instrText>
          </w:r>
          <w:r>
            <w:rPr>
              <w:sz w:val="24"/>
              <w:szCs w:val="24"/>
              <w:lang w:val="en-US"/>
            </w:rPr>
            <w:instrText>3dpc3NBY2FkZW1pYyIsIklzRnVsbHlOdW1lcmljIjpmYWxzZSwiTnVtYmVyaW5nVHlwZSI6MCwiTnVtZXJhbFN5c3RlbSI6MH19LCJSZWZlcmVuY2UiOnsiJGlkIjoiNiIsIiR0eXBlIjoiU3dpc3NBY2FkZW1pYy5DaXRhdmkuUmVmZXJlbmNlLCBTd2lzc0FjYWRlbWljLkNpdGF2aSIsIkFic3RyYWN0Q29tcGxleGl0eSI6MCwiQWJzdHJhY</w:instrText>
          </w:r>
          <w:r>
            <w:rPr>
              <w:sz w:val="24"/>
              <w:szCs w:val="24"/>
              <w:lang w:val="en-US"/>
            </w:rPr>
            <w:instrText>3RTb3VyY2VUZXh0Rm9ybWF0IjowLCJBdXRob3JzIjpbeyIkaWQiOiI3IiwiJHR5cGUiOiJTd2lzc0FjYWRlbWljLkNpdGF2aS5QZXJzb24sIFN3aXNzQWNhZGVtaWMuQ2l0YXZpIiwiRmlyc3ROYW1lIjoiRW1pbHkiLCJMYXN0TmFtZSI6IkJyb3duIiwiTWlkZGxlTmFtZSI6IkUuIiwiUHJvdGVjdGVkIjpmYWxzZSwiU2V4IjoxLCJDcmVhd</w:instrText>
          </w:r>
          <w:r>
            <w:rPr>
              <w:sz w:val="24"/>
              <w:szCs w:val="24"/>
              <w:lang w:val="en-US"/>
            </w:rPr>
            <w:instrText>GVkQnkiOiJfSmVubnkiLCJDcmVhdGVkT24iOiIyMDIyLTA3LTE4VDEwOjEzOjE0IiwiTW9kaWZpZWRCeSI6Il9KZW5ueSIsIklkIjoiZmEzOTQ4MjUtM2VmMy00NGZiLTk1NmYtZTU0YTY1MGFiYzI2IiwiTW9kaWZpZWRPbiI6IjIwMjItMDctMThUMTA6MTM6MTQiLCJQcm9qZWN0Ijp7IiRpZCI6IjgiLCIkdHlwZSI6IlN3aXNzQWNhZGVta</w:instrText>
          </w:r>
          <w:r>
            <w:rPr>
              <w:sz w:val="24"/>
              <w:szCs w:val="24"/>
              <w:lang w:val="en-US"/>
            </w:rPr>
            <w:instrText>WMuQ2l0YXZpLlByb2plY3QsIFN3aXNzQWNhZGVtaWMuQ2l0YXZpIn19LHsiJGlkIjoiOSIsIiR0eXBlIjoiU3dpc3NBY2FkZW1pYy5DaXRhdmkuUGVyc29uLCBTd2lzc0FjYWRlbWljLkNpdGF2aSIsIkZpcnN0TmFtZSI6IkphY29iIiwiTGFzdE5hbWUiOiJCYWxsIiwiTWlkZGxlTmFtZSI6IkQuIiwiUHJvdGVjdGVkIjpmYWxzZSwiU2V4I</w:instrText>
          </w:r>
          <w:r>
            <w:rPr>
              <w:sz w:val="24"/>
              <w:szCs w:val="24"/>
              <w:lang w:val="en-US"/>
            </w:rPr>
            <w:instrText>joyLCJDcmVhdGVkQnkiOiJfSmVubnkiLCJDcmVhdGVkT24iOiIyMDIyLTA3LTE4VDEwOjEzOjE0IiwiTW9kaWZpZWRCeSI6Il9KZW5ueSIsIklkIjoiNTI4YjI4NDEtYjBmOC00NWZjLTgyYTQtZDNjNzA1NmE1MzI3IiwiTW9kaWZpZWRPbiI6IjIwMjItMDctMThUMTA6MTM6MTQiLCJQcm9qZWN0Ijp7IiRyZWYiOiI4In19LHsiJGlkIjoiM</w:instrText>
          </w:r>
          <w:r>
            <w:rPr>
              <w:sz w:val="24"/>
              <w:szCs w:val="24"/>
              <w:lang w:val="en-US"/>
            </w:rPr>
            <w:instrText>TAiLCIkdHlwZSI6IlN3aXNzQWNhZGVtaWMuQ2l0YXZpLlBlcnNvbiwgU3dpc3NBY2FkZW1pYy5DaXRhdmkiLCJGaXJzdE5hbWUiOiJaaGFveWkiLCJMYXN0TmFtZSI6IkNoZW4iLCJQcm90ZWN0ZWQiOmZhbHNlLCJTZXgiOjAsIkNyZWF0ZWRCeSI6Il9KZW5ueSIsIkNyZWF0ZWRPbiI6IjIwMjItMDctMThUMTA6MTM6MTQiLCJNb2RpZmllZ</w:instrText>
          </w:r>
          <w:r>
            <w:rPr>
              <w:sz w:val="24"/>
              <w:szCs w:val="24"/>
              <w:lang w:val="en-US"/>
            </w:rPr>
            <w:instrText>EJ5IjoiX0plbm55IiwiSWQiOiJmYWE2MWNhZS03MjdjLTQ2ZmUtYWMyNi1lMzI2YWJjZTgwYWMiLCJNb2RpZmllZE9uIjoiMjAyMi0wNy0xOFQxMDoxMzoxNCIsIlByb2plY3QiOnsiJHJlZiI6IjgifX0seyIkaWQiOiIxMSIsIiR0eXBlIjoiU3dpc3NBY2FkZW1pYy5DaXRhdmkuUGVyc29uLCBTd2lzc0FjYWRlbWljLkNpdGF2aSIsIkZpc</w:instrText>
          </w:r>
          <w:r>
            <w:rPr>
              <w:sz w:val="24"/>
              <w:szCs w:val="24"/>
              <w:lang w:val="en-US"/>
            </w:rPr>
            <w:instrText>nN0TmFtZSI6IkdpYnJhbiIsIkxhc3ROYW1lIjoiS2h1cnNoaWQiLCJNaWRkbGVOYW1lIjoiUy4iLCJQcm90ZWN0ZWQiOmZhbHNlLCJTZXgiOjAsIkNyZWF0ZWRCeSI6Il9KZW5ueSIsIkNyZWF0ZWRPbiI6IjIwMjItMDctMThUMTA6MTM6MTQiLCJNb2RpZmllZEJ5IjoiX0plbm55IiwiSWQiOiI2ZDdlNjZmNy0zYjJkLTQwNTQtODdmNy1iN</w:instrText>
          </w:r>
          <w:r>
            <w:rPr>
              <w:sz w:val="24"/>
              <w:szCs w:val="24"/>
              <w:lang w:val="en-US"/>
            </w:rPr>
            <w:instrText>DViYjc2YTkwYTAiLCJNb2RpZmllZE9uIjoiMjAyMi0wNy0xOFQxMDoxMzoxNCIsIlByb2plY3QiOnsiJHJlZiI6IjgifX0seyIkaWQiOiIxMiIsIiR0eXBlIjoiU3dpc3NBY2FkZW1pYy5DaXRhdmkuUGVyc29uLCBTd2lzc0FjYWRlbWljLkNpdGF2aSIsIkZpcnN0TmFtZSI6Ik1hdHRpYSIsIkxhc3ROYW1lIjoiUHJvc3BlcmkiLCJQcm90Z</w:instrText>
          </w:r>
          <w:r>
            <w:rPr>
              <w:sz w:val="24"/>
              <w:szCs w:val="24"/>
              <w:lang w:val="en-US"/>
            </w:rPr>
            <w:instrText>WN0ZWQiOmZhbHNlLCJTZXgiOjIsIkNyZWF0ZWRCeSI6Il9KZW5ueSIsIkNyZWF0ZWRPbiI6IjIwMjItMDctMThUMTA6MTM6MTQiLCJNb2RpZmllZEJ5IjoiX0plbm55IiwiSWQiOiI4NTA1YWFlMy0zMGRhLTRiODMtYWQ1MS0zMTQ4ZjdjY2FjNjIiLCJNb2RpZmllZE9uIjoiMjAyMi0wNy0xOFQxMDoxMzoxNCIsIlByb2plY3QiOnsiJHJlZ</w:instrText>
          </w:r>
          <w:r>
            <w:rPr>
              <w:sz w:val="24"/>
              <w:szCs w:val="24"/>
              <w:lang w:val="en-US"/>
            </w:rPr>
            <w:instrText>iI6IjgifX0seyIkaWQiOiIxMyIsIiR0eXBlIjoiU3dpc3NBY2FkZW1pYy5DaXRhdmkuUGVyc29uLCBTd2lzc0FjYWRlbWljLkNpdGF2aSIsIkZpcnN0TmFtZSI6IkpvaG4iLCJMYXN0TmFtZSI6IkFzaCIsIk1pZGRsZU5hbWUiOiJELiIsIlByb3RlY3RlZCI6ZmFsc2UsIlNleCI6MiwiQ3JlYXRlZEJ5IjoiX0plbm55IiwiQ3JlYXRlZE9uI</w:instrText>
          </w:r>
          <w:r>
            <w:rPr>
              <w:sz w:val="24"/>
              <w:szCs w:val="24"/>
              <w:lang w:val="en-US"/>
            </w:rPr>
            <w:instrText>joiMjAyMi0wNy0xOFQxMDoxMzoxNCIsIk1vZGlmaWVkQnkiOiJfSmVubnkiLCJJZCI6ImQ1YjI2YzRlLTMyMWEtNDg3MS1hMDc5LTE0YWNiMzQxNmU0ZiIsIk1vZGlmaWVkT24iOiIyMDIyLTA3LTE4VDEwOjEzOjE0IiwiUHJvamVjdCI6eyIkcmVmIjoiOCJ9fV0sIkNpdGF0aW9uS2V5VXBkYXRlVHlwZSI6MCwiQ29sbGFib3JhdG9ycyI6W</w:instrText>
          </w:r>
          <w:r>
            <w:rPr>
              <w:sz w:val="24"/>
              <w:szCs w:val="24"/>
              <w:lang w:val="en-US"/>
            </w:rPr>
            <w:instrText>10sIkNvdmVyUGF0aCI6eyIkaWQiOiIxNCIsIiR0eXBlIjoiU3dpc3NBY2FkZW1pYy5DaXRhdmkuTGlua2VkUmVzb3VyY2UsIFN3aXNzQWNhZGVtaWMuQ2l0YXZpIiwiTGlua2VkUmVzb3VyY2VUeXBlIjoxLCJVcmlTdHJpbmciOiJCcm93biwgQmFsbCBldCBhbCAyMDE5IC0gVGhlIENvbW1vbiBBbnRpZGlhYmV0aWMgRHJ1ZyBNZXRmb3Jta</w:instrText>
          </w:r>
          <w:r>
            <w:rPr>
              <w:sz w:val="24"/>
              <w:szCs w:val="24"/>
              <w:lang w:val="en-US"/>
            </w:rPr>
            <w:instrText>W4uanBnIiwiTGlua2VkUmVzb3VyY2VTdGF0dXMiOjgsIlByb3BlcnRpZXMiOnsiJGlkIjoiMTUiLCIkdHlwZSI6IlN3aXNzQWNhZGVtaWMuQ2l0YXZpLkxpbmtlZFJlc291cmNlUHJvcGVydGllcywgU3dpc3NBY2FkZW1pYy5DaXRhdmkifSwiU3luY0ZvbGRlclR5cGUiOjAsIklzTG9jYWxDbG91ZFByb2plY3RGaWxlTGluayI6ZmFsc2UsI</w:instrText>
          </w:r>
          <w:r>
            <w:rPr>
              <w:sz w:val="24"/>
              <w:szCs w:val="24"/>
              <w:lang w:val="en-US"/>
            </w:rPr>
            <w:instrText>klzQ2xvdWRSZXN0b3JlIjpmYWxzZSwiSXNDbG91ZENvcHkiOmZhbHNlLCJBdHRhY2htZW50Rm9sZGVyV2FzSW5GYWxsYmFja01vZGUiOmZhbHNlfSwiRG9pIjoiMTAuMTE2Ny9pb3ZzLjE4LTI2NDIyIiwiRWRpdG9ycyI6W10sIkV2YWx1YXRpb25Db21wbGV4aXR5IjowLCJFdmFsdWF0aW9uU291cmNlVGV4dEZvcm1hdCI6MCwiR3JvdXBzI</w:instrText>
          </w:r>
          <w:r>
            <w:rPr>
              <w:sz w:val="24"/>
              <w:szCs w:val="24"/>
              <w:lang w:val="en-US"/>
            </w:rPr>
            <w:instrText>jpbXSwiSGFzTGFiZWwxIjpmYWxzZSwiSGFzTGFiZWwyIjpmYWxzZSwiS2V5d29yZHMiOltdLCJMYW5ndWFnZSI6ImVuZyIsIkxhbmd1YWdlQ29kZSI6ImVuIiwiTG9jYXRpb25zIjpbeyIkaWQiOiIxNiIsIiR0eXBlIjoiU3dpc3NBY2FkZW1pYy5DaXRhdmkuTG9jYXRpb24sIFN3aXNzQWNhZGVtaWMuQ2l0YXZpIiwiQWRkcmVzcyI6eyIka</w:instrText>
          </w:r>
          <w:r>
            <w:rPr>
              <w:sz w:val="24"/>
              <w:szCs w:val="24"/>
              <w:lang w:val="en-US"/>
            </w:rPr>
            <w:instrText>WQiOiIxNyIsIiR0eXBlIjoiU3dpc3NBY2FkZW1pYy5DaXRhdmkuTGlua2VkUmVzb3VyY2UsIFN3aXNzQWNhZGVtaWMuQ2l0YXZpIiwiTGlua2VkUmVzb3VyY2VUeXBlIjo1LCJPcmlnaW5hbFN0cmluZyI6IlBNQzY3MzYzNDMiLCJVcmlTdHJpbmciOiJodHRwczovL3d3dy5uY2JpLm5sbS5uaWguZ292L3BtYy9hcnRpY2xlcy9QTUM2NzM2M</w:instrText>
          </w:r>
          <w:r>
            <w:rPr>
              <w:sz w:val="24"/>
              <w:szCs w:val="24"/>
              <w:lang w:val="en-US"/>
            </w:rPr>
            <w:instrText>zQzIiwiTGlua2VkUmVzb3VyY2VTdGF0dXMiOjgsIlByb3BlcnRpZXMiOnsiJGlkIjoiMTgiLCIkdHlwZSI6IlN3aXNzQWNhZGVtaWMuQ2l0YXZpLkxpbmtlZFJlc291cmNlUHJvcGVydGllcywgU3dpc3NBY2FkZW1pYy5DaXRhdmkifSwiU3luY0ZvbGRlclR5cGUiOjAsIklzTG9jYWxDbG91ZFByb2plY3RGaWxlTGluayI6ZmFsc2UsIklzQ</w:instrText>
          </w:r>
          <w:r>
            <w:rPr>
              <w:sz w:val="24"/>
              <w:szCs w:val="24"/>
              <w:lang w:val="en-US"/>
            </w:rPr>
            <w:instrText>2xvdWRSZXN0b3JlIjpmYWxzZSwiSXNDbG91ZENvcHkiOmZhbHNlLCJBdHRhY2htZW50Rm9sZGVyV2FzSW5GYWxsYmFja01vZGUiOmZhbHNlfSwiQW5ub3RhdGlvbnMiOltdLCJMb2NhdGlvblR5cGUiOjAsIk1pcnJvcnNSZWZlcmVuY2VQcm9wZXJ0eUlkIjoyMDgsIkNyZWF0ZWRCeSI6Il9KZW5ueSIsIkNyZWF0ZWRPbiI6IjIwMjItMDctM</w:instrText>
          </w:r>
          <w:r>
            <w:rPr>
              <w:sz w:val="24"/>
              <w:szCs w:val="24"/>
              <w:lang w:val="en-US"/>
            </w:rPr>
            <w:instrText>ThUMTA6MTM6MTQiLCJNb2RpZmllZEJ5IjoiX0plbm55IiwiSWQiOiJjNDI4NzExNy0zOWNlLTQ5N2MtOGY1Ny1mN2JlM2YyMTk2NmEiLCJNb2RpZmllZE9uIjoiMjAyMi0wNy0xOFQxMDoxMzoxNCIsIlByb2plY3QiOnsiJHJlZiI6IjgifX0seyIkaWQiOiIxOSIsIiR0eXBlIjoiU3dpc3NBY2FkZW1pYy5DaXRhdmkuTG9jYXRpb24sIFN3a</w:instrText>
          </w:r>
          <w:r>
            <w:rPr>
              <w:sz w:val="24"/>
              <w:szCs w:val="24"/>
              <w:lang w:val="en-US"/>
            </w:rPr>
            <w:instrText>XNzQWNhZGVtaWMuQ2l0YXZpIiwiQWRkcmVzcyI6eyIkaWQiOiIyMCIsIiR0eXBlIjoiU3dpc3NBY2FkZW1pYy5DaXRhdmkuTGlua2VkUmVzb3VyY2UsIFN3aXNzQWNhZGVtaWMuQ2l0YXZpIiwiTGlua2VkUmVzb3VyY2VUeXBlIjo1LCJPcmlnaW5hbFN0cmluZyI6IjMwOTczNTc1IiwiVXJpU3RyaW5nIjoiaHR0cDovL3d3dy5uY2JpLm5sb</w:instrText>
          </w:r>
          <w:r>
            <w:rPr>
              <w:sz w:val="24"/>
              <w:szCs w:val="24"/>
              <w:lang w:val="en-US"/>
            </w:rPr>
            <w:instrText>S5uaWguZ292L3B1Ym1lZC8zMDk3MzU3NSIsIkxpbmtlZFJlc291cmNlU3RhdHVzIjo4LCJQcm9wZXJ0aWVzIjp7IiRpZCI6IjIxIiwiJHR5cGUiOiJTd2lzc0FjYWRlbWljLkNpdGF2aS5MaW5rZWRSZXNvdXJjZVByb3BlcnRpZXMsIFN3aXNzQWNhZGVtaWMuQ2l0YXZpIn0sIlN5bmNGb2xkZXJUeXBlIjowLCJJc0xvY2FsQ2xvdWRQcm9qZ</w:instrText>
          </w:r>
          <w:r>
            <w:rPr>
              <w:sz w:val="24"/>
              <w:szCs w:val="24"/>
              <w:lang w:val="en-US"/>
            </w:rPr>
            <w:instrText>WN0RmlsZUxpbmsiOmZhbHNlLCJJc0Nsb3VkUmVzdG9yZSI6ZmFsc2UsIklzQ2xvdWRDb3B5IjpmYWxzZSwiQXR0YWNobWVudEZvbGRlcldhc0luRmFsbGJhY2tNb2RlIjpmYWxzZX0sIkFubm90YXRpb25zIjpbXSwiTG9jYXRpb25UeXBlIjowLCJNaXJyb3JzUmVmZXJlbmNlUHJvcGVydHlJZCI6MTY0LCJDcmVhdGVkQnkiOiJfSmVubnkiL</w:instrText>
          </w:r>
          <w:r>
            <w:rPr>
              <w:sz w:val="24"/>
              <w:szCs w:val="24"/>
              <w:lang w:val="en-US"/>
            </w:rPr>
            <w:instrText>CJDcmVhdGVkT24iOiIyMDIyLTA3LTE4VDEwOjEzOjE0IiwiTW9kaWZpZWRCeSI6Il9KZW5ueSIsIklkIjoiNDJiYjZkNDctN2RjMC00OWUyLTk5ZjMtNDgzMDU5YzVhZjU4IiwiTW9kaWZpZWRPbiI6IjIwMjItMDctMThUMTA6MTM6MTQiLCJQcm9qZWN0Ijp7IiRyZWYiOiI4In19LHsiJGlkIjoiMjIiLCIkdHlwZSI6IlN3aXNzQWNhZGVta</w:instrText>
          </w:r>
          <w:r>
            <w:rPr>
              <w:sz w:val="24"/>
              <w:szCs w:val="24"/>
              <w:lang w:val="en-US"/>
            </w:rPr>
            <w:instrText>WMuQ2l0YXZpLkxvY2F0aW9uLCBTd2lzc0FjYWRlbWljLkNpdGF2aSIsIkFkZHJlc3MiOnsiJGlkIjoiMjMiLCIkdHlwZSI6IlN3aXNzQWNhZGVtaWMuQ2l0YXZpLkxpbmtlZFJlc291cmNlLCBTd2lzc0FjYWRlbWljLkNpdGF2aSIsIkxpbmtlZFJlc291cmNlVHlwZSI6NSwiT3JpZ2luYWxTdHJpbmciOiIxMC4xMTY3L2lvdnMuMTgtMjY0M</w:instrText>
          </w:r>
          <w:r>
            <w:rPr>
              <w:sz w:val="24"/>
              <w:szCs w:val="24"/>
              <w:lang w:val="en-US"/>
            </w:rPr>
            <w:instrText>jIiLCJVcmlTdHJpbmciOiJodHRwczovL2RvaS5vcmcvMTAuMTE2Ny9pb3ZzLjE4LTI2NDIyIiwiTGlua2VkUmVzb3VyY2VTdGF0dXMiOjgsIlByb3BlcnRpZXMiOnsiJGlkIjoiMjQiLCIkdHlwZSI6IlN3aXNzQWNhZGVtaWMuQ2l0YXZpLkxpbmtlZFJlc291cmNlUHJvcGVydGllcywgU3dpc3NBY2FkZW1pYy5DaXRhdmkifSwiU3luY0Zvb</w:instrText>
          </w:r>
          <w:r>
            <w:rPr>
              <w:sz w:val="24"/>
              <w:szCs w:val="24"/>
              <w:lang w:val="en-US"/>
            </w:rPr>
            <w:instrText>GRlclR5cGUiOjAsIklzTG9jYWxDbG91ZFByb2plY3RGaWxlTGluayI6ZmFsc2UsIklzQ2xvdWRSZXN0b3JlIjpmYWxzZSwiSXNDbG91ZENvcHkiOmZhbHNlLCJBdHRhY2htZW50Rm9sZGVyV2FzSW5GYWxsYmFja01vZGUiOmZhbHNlfSwiQW5ub3RhdGlvbnMiOltdLCJMb2NhdGlvblR5cGUiOjAsIk1pcnJvcnNSZWZlcmVuY2VQcm9wZXJ0e</w:instrText>
          </w:r>
          <w:r>
            <w:rPr>
              <w:sz w:val="24"/>
              <w:szCs w:val="24"/>
              <w:lang w:val="en-US"/>
            </w:rPr>
            <w:instrText>UlkIjoxMjgsIkNyZWF0ZWRCeSI6Il9KZW5ueSIsIkNyZWF0ZWRPbiI6IjIwMjItMDctMThUMTA6MTM6MTQiLCJNb2RpZmllZEJ5IjoiX0plbm55IiwiSWQiOiI4ODVlNWYxNS05NGIxLTQyNzAtODRjOS1lNmJiODNmODE4NjgiLCJNb2RpZmllZE9uIjoiMjAyMi0wNy0xOFQxMDoxMzoxNCIsIlByb2plY3QiOnsiJHJlZiI6IjgifX1dLCJOd</w:instrText>
          </w:r>
          <w:r>
            <w:rPr>
              <w:sz w:val="24"/>
              <w:szCs w:val="24"/>
              <w:lang w:val="en-US"/>
            </w:rPr>
            <w:instrText>W1iZXIiOiI1IiwiT3JnYW5pemF0aW9ucyI6W10sIk90aGVyc0ludm9sdmVkIjpbXSwiUGFnZVJhbmdlIjoiPHNwPlxyXG4gIDxuPjE0NzA8L24+XHJcbiAgPGluPnRydWU8L2luPlxyXG4gIDxvcz4xNDcwPC9vcz5cclxuICA8cHM+MTQ3MDwvcHM+XHJcbjwvc3A+XHJcbjxlcD5cclxuICA8bj4xNDc3PC9uPlxyXG4gIDxpbj50cnVlPC9pb</w:instrText>
          </w:r>
          <w:r>
            <w:rPr>
              <w:sz w:val="24"/>
              <w:szCs w:val="24"/>
              <w:lang w:val="en-US"/>
            </w:rPr>
            <w:instrText>j5cclxuICA8b3M+MTQ3Nzwvb3M+XHJcbiAgPHBzPjE0Nzc8L3BzPlxyXG48L2VwPlxyXG48b3M+MTQ3MC0xNDc3PC9vcz4iLCJQZXJpb2RpY2FsIjp7IiRpZCI6IjI1IiwiJHR5cGUiOiJTd2lzc0FjYWRlbWljLkNpdGF2aS5QZXJpb2RpY2FsLCBTd2lzc0FjYWRlbWljLkNpdGF2aSIsIkVpc3NuIjoiMTU1Mi01NzgzIiwiTmFtZSI6Iklud</w:instrText>
          </w:r>
          <w:r>
            <w:rPr>
              <w:sz w:val="24"/>
              <w:szCs w:val="24"/>
              <w:lang w:val="en-US"/>
            </w:rPr>
            <w:instrText>mVzdGlnYXRpdmUgb3BodGhhbG1vbG9neSAmIHZpc3VhbCBzY2llbmNlIiwiUGFnaW5hdGlvbiI6MCwiUHJvdGVjdGVkIjpmYWxzZSwiVXNlckFiYnJldmlhdGlvbjEiOiJJbnZlc3QgT3BodGhhbG1vbCBWaXMgU2NpIiwiQ3JlYXRlZEJ5IjoiX0plbm55IiwiQ3JlYXRlZE9uIjoiMjAyMi0wNy0xOFQxMDoxMzoxNCIsIk1vZGlmaWVkQnkiO</w:instrText>
          </w:r>
          <w:r>
            <w:rPr>
              <w:sz w:val="24"/>
              <w:szCs w:val="24"/>
              <w:lang w:val="en-US"/>
            </w:rPr>
            <w:instrText>iJfSmVubnkiLCJJZCI6IjBiOWUyYzAwLTgxM2YtNDMxYS1hNGM5LWJlNDIxNjdmYzE1YyIsIk1vZGlmaWVkT24iOiIyMDIyLTA3LTE4VDEwOjEzOjE0IiwiUHJvamVjdCI6eyIkcmVmIjoiOCJ9fSwiUG1jSWQiOiJQTUM2NzM2MzQzIiwiUHVibGlzaGVycyI6W10sIlB1Yk1lZElkIjoiMzA5NzM1NzUiLCJRdW90YXRpb25zIjpbXSwiUmF0a</w:instrText>
          </w:r>
          <w:r>
            <w:rPr>
              <w:sz w:val="24"/>
              <w:szCs w:val="24"/>
              <w:lang w:val="en-US"/>
            </w:rPr>
            <w:instrText>W5nIjowLCJSZWZlcmVuY2VUeXBlIjoiSm91cm5hbEFydGljbGUiLCJTaG9ydFRpdGxlIjoiQnJvd24sIEJhbGwgZXQgYWwuIDIwMTkg4oCTIFRoZSBDb21tb24gQW50aWRpYWJldGljIERydWcgTWV0Zm9ybWluIiwiU2hvcnRUaXRsZVVwZGF0ZVR5cGUiOjAsIlNvdXJjZU9mQmlibGlvZ3JhcGhpY0luZm9ybWF0aW9uIjoiUHViTWVkIiwiU</w:instrText>
          </w:r>
          <w:r>
            <w:rPr>
              <w:sz w:val="24"/>
              <w:szCs w:val="24"/>
              <w:lang w:val="en-US"/>
            </w:rPr>
            <w:instrText>3RhdGljSWRzIjpbIjMzNDAxOWQyLTBlYzUtNDk2Ny1iMzFlLThhMTE4YjUzZjZkNiJdLCJUYWJsZU9mQ29udGVudHNDb21wbGV4aXR5IjowLCJUYWJsZU9mQ29udGVudHNTb3VyY2VUZXh0Rm9ybWF0IjowLCJUYXNrcyI6W10sIlRpdGxlIjoiVGhlIENvbW1vbiBBbnRpZGlhYmV0aWMgRHJ1ZyBNZXRmb3JtaW4gUmVkdWNlcyBPZGRzIG9mI</w:instrText>
          </w:r>
          <w:r>
            <w:rPr>
              <w:sz w:val="24"/>
              <w:szCs w:val="24"/>
              <w:lang w:val="en-US"/>
            </w:rPr>
            <w:instrText>ERldmVsb3BpbmcgQWdlLVJlbGF0ZWQgTWFjdWxhciBEZWdlbmVyYXRpb24iLCJUcmFuc2xhdG9ycyI6W10sIlZvbHVtZSI6IjYwIiwiWWVhciI6IjIwMTkiLCJZZWFyUmVzb2x2ZWQiOiIyMDE5IiwiQ3JlYXRlZEJ5IjoiX0plbm55IiwiQ3JlYXRlZE9uIjoiMjAyMi0wNy0xOFQxMDoxMzoxNCIsIk1vZGlmaWVkQnkiOiJfSmVubnkiLCJJZ</w:instrText>
          </w:r>
          <w:r>
            <w:rPr>
              <w:sz w:val="24"/>
              <w:szCs w:val="24"/>
              <w:lang w:val="en-US"/>
            </w:rPr>
            <w:instrText>CI6IjYxNGNiZGM0LTQwOTktNGEwZS1hZDM2LWFmZGMzODhjYjZjNyIsIk1vZGlmaWVkT24iOiIyMDIyLTEwLTMxVDA4OjE2OjI1IiwiUHJvamVjdCI6eyIkcmVmIjoiOCJ9fSwiVXNlTnVtYmVyaW5nVHlwZU9mUGFyZW50RG9jdW1lbnQiOmZhbHNlfV0sIkZvcm1hdHRlZFRleHQiOnsiJGlkIjoiMjYiLCJDb3VudCI6MSwiVGV4dFVuaXRzI</w:instrText>
          </w:r>
          <w:r>
            <w:rPr>
              <w:sz w:val="24"/>
              <w:szCs w:val="24"/>
              <w:lang w:val="en-US"/>
            </w:rPr>
            <w:instrText>jpbeyIkaWQiOiIyNyIsIkZvbnRTdHlsZSI6eyIkaWQiOiIyOCIsIk5ldXRyYWwiOnRydWV9LCJSZWFkaW5nT3JkZXIiOjEsIlRleHQiOiIoNDUpIn1dfSwiVGFnIjoiQ2l0YXZpUGxhY2Vob2xkZXIjMjg4NGZhMjAtNGNhMy00ZTA4LTg4MmYtODQ5ZmM1NWFjYzg1IiwiVGV4dCI6Iig0NSkiLCJXQUlWZXJzaW9uIjoiNi4xNC4wLjAifQ==}</w:instrText>
          </w:r>
          <w:r>
            <w:rPr>
              <w:sz w:val="24"/>
              <w:szCs w:val="24"/>
              <w:lang w:val="en-US"/>
            </w:rPr>
            <w:fldChar w:fldCharType="separate"/>
          </w:r>
          <w:r>
            <w:rPr>
              <w:sz w:val="24"/>
              <w:szCs w:val="24"/>
              <w:lang w:val="en-US"/>
            </w:rPr>
            <w:t>(45)</w:t>
          </w:r>
          <w:r>
            <w:rPr>
              <w:sz w:val="24"/>
              <w:szCs w:val="24"/>
              <w:lang w:val="en-US"/>
            </w:rPr>
            <w:fldChar w:fldCharType="end"/>
          </w:r>
        </w:sdtContent>
      </w:sdt>
      <w:r>
        <w:rPr>
          <w:sz w:val="24"/>
          <w:szCs w:val="24"/>
          <w:lang w:val="en-US"/>
        </w:rPr>
        <w:t xml:space="preserve">. They found that metformin was </w:t>
      </w:r>
      <w:r>
        <w:rPr>
          <w:sz w:val="24"/>
          <w:szCs w:val="24"/>
          <w:lang w:val="en-US"/>
        </w:rPr>
        <w:lastRenderedPageBreak/>
        <w:t>associated with statistically significant decreased odds of developing AMD (OR 0.58; 95% CI, p=0.0005). Other diabetic and non-diabetic medications showed no association with AMD. The subgroup analysis of diabetic p</w:t>
      </w:r>
      <w:r>
        <w:rPr>
          <w:sz w:val="24"/>
          <w:szCs w:val="24"/>
          <w:lang w:val="en-US"/>
        </w:rPr>
        <w:t xml:space="preserve">atients taking metformin versus non-metformin users showed that metformin was significantly associated with decreased odds of developing AMD in univariate and multivariate logistic regression (OR 0.68; 95% Ci, p=0.002 and OR 0.7; 95% CI, </w:t>
      </w:r>
      <w:r>
        <w:rPr>
          <w:b/>
          <w:bCs/>
          <w:color w:val="FF0000"/>
          <w:sz w:val="24"/>
          <w:szCs w:val="24"/>
          <w:lang w:val="en-US"/>
        </w:rPr>
        <w:t>p=0.043</w:t>
      </w:r>
      <w:r>
        <w:rPr>
          <w:sz w:val="24"/>
          <w:szCs w:val="24"/>
          <w:lang w:val="en-US"/>
        </w:rPr>
        <w:t xml:space="preserve">). Blitzer </w:t>
      </w:r>
      <w:r>
        <w:rPr>
          <w:sz w:val="24"/>
          <w:szCs w:val="24"/>
          <w:lang w:val="en-US"/>
        </w:rPr>
        <w:t xml:space="preserve">et al. defined their study cohort as patients with newly diagnosed AMD during the study period and powered their study to detect ORs of 0.95 with 90% power in a subgroup of diabetic patients </w:t>
      </w:r>
      <w:sdt>
        <w:sdtPr>
          <w:rPr>
            <w:sz w:val="24"/>
            <w:szCs w:val="24"/>
            <w:lang w:val="en-US"/>
          </w:rPr>
          <w:alias w:val="To edit, see citavi.com/edit"/>
          <w:tag w:val="CitaviPlaceholder#889b902e-29a1-439a-9d75-654fa7c8a75a"/>
          <w:id w:val="-2133399377"/>
          <w:placeholder>
            <w:docPart w:val="17F59CEE66D249F28BA08941A1B839C3"/>
          </w:placeholder>
        </w:sdtPr>
        <w:sdtEndPr/>
        <w:sdtContent>
          <w:r>
            <w:rPr>
              <w:sz w:val="24"/>
              <w:szCs w:val="24"/>
              <w:lang w:val="en-US"/>
            </w:rPr>
            <w:fldChar w:fldCharType="begin"/>
          </w:r>
          <w:r>
            <w:rPr>
              <w:sz w:val="24"/>
              <w:szCs w:val="24"/>
              <w:lang w:val="en-US"/>
            </w:rPr>
            <w:instrText>ADDIN CitaviPlaceholder{eyIkaWQiOiIxIiwiJHR5cGUiOiJTd2lzc0FjYWRlb</w:instrText>
          </w:r>
          <w:r>
            <w:rPr>
              <w:sz w:val="24"/>
              <w:szCs w:val="24"/>
              <w:lang w:val="en-US"/>
            </w:rPr>
            <w:instrText>WljLkNpdGF2aS5DaXRhdGlvbnMuV29yZFBsYWNlaG9sZGVyLCBTd2lzc0FjYWRlbWljLkNpdGF2aSIsIkVudHJpZXMiOlt7IiRpZCI6IjIiLCIkdHlwZSI6IlN3aXNzQWNhZGVtaWMuQ2l0YXZpLkNpdGF0aW9ucy5Xb3JkUGxhY2Vob2xkZXJFbnRyeSwgU3dpc3NBY2FkZW1pYy5DaXRhdmkiLCJJZCI6ImJhZmU2OWJhLTFlMjctNGI4Ni05M</w:instrText>
          </w:r>
          <w:r>
            <w:rPr>
              <w:sz w:val="24"/>
              <w:szCs w:val="24"/>
              <w:lang w:val="en-US"/>
            </w:rPr>
            <w:instrText>TQwLWZlNTI3OTk5YTZhOCIsIlJhbmdlTGVuZ3RoIjo0LCJSZWZlcmVuY2VJZCI6IjRkNDQ0MjMxLTQyMDctNGI1Mi1iMzgxLTNjNTgxMzY2ZTU4MiIsIlBhZ2VSYW5nZSI6eyIkaWQiOiIzIiwiJHR5cGUiOiJTd2lzc0FjYWRlbWljLlBhZ2VSYW5nZSwgU3dpc3NBY2FkZW1pYyIsIkVuZFBhZ2UiOnsiJGlkIjoiNCIsIiR0eXBlIjoiU3dpc</w:instrText>
          </w:r>
          <w:r>
            <w:rPr>
              <w:sz w:val="24"/>
              <w:szCs w:val="24"/>
              <w:lang w:val="en-US"/>
            </w:rPr>
            <w:instrText>3NBY2FkZW1pYy5QYWdlTnVtYmVyLCBTd2lzc0FjYWRlbWljIiwiSXNGdWxseU51bWVyaWMiOmZhbHNlLCJOdW1iZXJpbmdUeXBlIjowLCJOdW1lcmFsU3lzdGVtIjowfSwiTnVtYmVyaW5nVHlwZSI6MCwiTnVtZXJhbFN5c3RlbSI6MCwiU3RhcnRQYWdlIjp7IiRpZCI6IjUiLCIkdHlwZSI6IlN3aXNzQWNhZGVtaWMuUGFnZU51bWJlciwgU</w:instrText>
          </w:r>
          <w:r>
            <w:rPr>
              <w:sz w:val="24"/>
              <w:szCs w:val="24"/>
              <w:lang w:val="en-US"/>
            </w:rPr>
            <w:instrText>3dpc3NBY2FkZW1pYyIsIklzRnVsbHlOdW1lcmljIjpmYWxzZSwiTnVtYmVyaW5nVHlwZSI6MCwiTnVtZXJhbFN5c3RlbSI6MH19LCJSZWZlcmVuY2UiOnsiJGlkIjoiNiIsIiR0eXBlIjoiU3dpc3NBY2FkZW1pYy5DaXRhdmkuUmVmZXJlbmNlLCBTd2lzc0FjYWRlbWljLkNpdGF2aSIsIkFic3RyYWN0Q29tcGxleGl0eSI6MCwiQWJzdHJhY</w:instrText>
          </w:r>
          <w:r>
            <w:rPr>
              <w:sz w:val="24"/>
              <w:szCs w:val="24"/>
              <w:lang w:val="en-US"/>
            </w:rPr>
            <w:instrText>3RTb3VyY2VUZXh0Rm9ybWF0IjowLCJBdXRob3JzIjpbeyIkaWQiOiI3IiwiJHR5cGUiOiJTd2lzc0FjYWRlbWljLkNpdGF2aS5QZXJzb24sIFN3aXNzQWNhZGVtaWMuQ2l0YXZpIiwiRmlyc3ROYW1lIjoiQW5kcmVhIiwiTGFzdE5hbWUiOiJCbGl0emVyIiwiTWlkZGxlTmFtZSI6IkwuIiwiUHJvdGVjdGVkIjpmYWxzZSwiU2V4IjowLCJDc</w:instrText>
          </w:r>
          <w:r>
            <w:rPr>
              <w:sz w:val="24"/>
              <w:szCs w:val="24"/>
              <w:lang w:val="en-US"/>
            </w:rPr>
            <w:instrText>mVhdGVkQnkiOiJfSmVubnkiLCJDcmVhdGVkT24iOiIyMDIyLTA3LTE4VDEwOjEzOjE0IiwiTW9kaWZpZWRCeSI6Il9KZW5ueSIsIklkIjoiYTE0ZGQwMmMtYmY3My00MjM0LTgzMmUtNDhkNjEwYTdkY2RhIiwiTW9kaWZpZWRPbiI6IjIwMjItMDctMThUMTA6MTM6MTQiLCJQcm9qZWN0Ijp7IiRpZCI6IjgiLCIkdHlwZSI6IlN3aXNzQWNhZ</w:instrText>
          </w:r>
          <w:r>
            <w:rPr>
              <w:sz w:val="24"/>
              <w:szCs w:val="24"/>
              <w:lang w:val="en-US"/>
            </w:rPr>
            <w:instrText>GVtaWMuQ2l0YXZpLlByb2plY3QsIFN3aXNzQWNhZGVtaWMuQ2l0YXZpIn19LHsiJGlkIjoiOSIsIiR0eXBlIjoiU3dpc3NBY2FkZW1pYy5DaXRhdmkuUGVyc29uLCBTd2lzc0FjYWRlbWljLkNpdGF2aSIsIkZpcnN0TmFtZSI6IlNhbmRyYSIsIkxhc3ROYW1lIjoiSGFtIiwiTWlkZGxlTmFtZSI6IkEuIiwiUHJvdGVjdGVkIjpmYWxzZSwiU</w:instrText>
          </w:r>
          <w:r>
            <w:rPr>
              <w:sz w:val="24"/>
              <w:szCs w:val="24"/>
              <w:lang w:val="en-US"/>
            </w:rPr>
            <w:instrText>2V4IjoxLCJDcmVhdGVkQnkiOiJfSmVubnkiLCJDcmVhdGVkT24iOiIyMDIyLTA3LTE4VDEwOjEzOjE0IiwiTW9kaWZpZWRCeSI6Il9KZW5ueSIsIklkIjoiZTk3MTVlODQtM2E3MC00MTBlLWI3NTEtYWNlYjQ0MDZiM2VmIiwiTW9kaWZpZWRPbiI6IjIwMjItMDctMThUMTA6MTM6MTQiLCJQcm9qZWN0Ijp7IiRyZWYiOiI4In19LHsiJGlkI</w:instrText>
          </w:r>
          <w:r>
            <w:rPr>
              <w:sz w:val="24"/>
              <w:szCs w:val="24"/>
              <w:lang w:val="en-US"/>
            </w:rPr>
            <w:instrText>joiMTAiLCIkdHlwZSI6IlN3aXNzQWNhZGVtaWMuQ2l0YXZpLlBlcnNvbiwgU3dpc3NBY2FkZW1pYy5DaXRhdmkiLCJGaXJzdE5hbWUiOiJLYXRocnluIiwiTGFzdE5hbWUiOiJDb2xieSIsIk1pZGRsZU5hbWUiOiJBLiIsIlByb3RlY3RlZCI6ZmFsc2UsIlNleCI6MSwiQ3JlYXRlZEJ5IjoiX0plbm55IiwiQ3JlYXRlZE9uIjoiMjAyMi0wN</w:instrText>
          </w:r>
          <w:r>
            <w:rPr>
              <w:sz w:val="24"/>
              <w:szCs w:val="24"/>
              <w:lang w:val="en-US"/>
            </w:rPr>
            <w:instrText>y0xOFQxMDoxMzoxNCIsIk1vZGlmaWVkQnkiOiJfSmVubnkiLCJJZCI6ImViOTRkMTMwLTcwZDMtNDY1MS05YzE1LWMzYjM4ZWM1Y2QxYiIsIk1vZGlmaWVkT24iOiIyMDIyLTA3LTE4VDEwOjEzOjE0IiwiUHJvamVjdCI6eyIkcmVmIjoiOCJ9fSx7IiRpZCI6IjExIiwiJHR5cGUiOiJTd2lzc0FjYWRlbWljLkNpdGF2aS5QZXJzb24sIFN3a</w:instrText>
          </w:r>
          <w:r>
            <w:rPr>
              <w:sz w:val="24"/>
              <w:szCs w:val="24"/>
              <w:lang w:val="en-US"/>
            </w:rPr>
            <w:instrText>XNzQWNhZGVtaWMuQ2l0YXZpIiwiRmlyc3ROYW1lIjoiRGltaXRyYSIsIkxhc3ROYW1lIjoiU2tvbmRyYSIsIlByb3RlY3RlZCI6ZmFsc2UsIlNleCI6MCwiQ3JlYXRlZEJ5IjoiX0plbm55IiwiQ3JlYXRlZE9uIjoiMjAyMi0wNy0xOFQxMDoxMzoxNCIsIk1vZGlmaWVkQnkiOiJfSmVubnkiLCJJZCI6IjIwNjBmZTZjLWE5YjYtNGZmNC1hY</w:instrText>
          </w:r>
          <w:r>
            <w:rPr>
              <w:sz w:val="24"/>
              <w:szCs w:val="24"/>
              <w:lang w:val="en-US"/>
            </w:rPr>
            <w:instrText>mU1LTcwMThkOGZhOTllOCIsIk1vZGlmaWVkT24iOiIyMDIyLTA3LTE4VDEwOjEzOjE0IiwiUHJvamVjdCI6eyIkcmVmIjoiOCJ9fV0sIkNpdGF0aW9uS2V5VXBkYXRlVHlwZSI6MCwiQ29sbGFib3JhdG9ycyI6W10sIkNvdmVyUGF0aCI6eyIkaWQiOiIxMiIsIiR0eXBlIjoiU3dpc3NBY2FkZW1pYy5DaXRhdmkuTGlua2VkUmVzb3VyY2UsI</w:instrText>
          </w:r>
          <w:r>
            <w:rPr>
              <w:sz w:val="24"/>
              <w:szCs w:val="24"/>
              <w:lang w:val="en-US"/>
            </w:rPr>
            <w:instrText>FN3aXNzQWNhZGVtaWMuQ2l0YXZpIiwiTGlua2VkUmVzb3VyY2VUeXBlIjoxLCJVcmlTdHJpbmciOiJCbGl0emVyLCBIYW0gZXQgYWwgMjAyMSAtIEFzc29jaWF0aW9uIG9mIE1ldGZvcm1pbiBVc2UuanBnIiwiTGlua2VkUmVzb3VyY2VTdGF0dXMiOjgsIlByb3BlcnRpZXMiOnsiJGlkIjoiMTMiLCIkdHlwZSI6IlN3aXNzQWNhZGVtaWMuQ</w:instrText>
          </w:r>
          <w:r>
            <w:rPr>
              <w:sz w:val="24"/>
              <w:szCs w:val="24"/>
              <w:lang w:val="en-US"/>
            </w:rPr>
            <w:instrText>2l0YXZpLkxpbmtlZFJlc291cmNlUHJvcGVydGllcywgU3dpc3NBY2FkZW1pYy5DaXRhdmkifSwiU3luY0ZvbGRlclR5cGUiOjAsIklzTG9jYWxDbG91ZFByb2plY3RGaWxlTGluayI6ZmFsc2UsIklzQ2xvdWRSZXN0b3JlIjpmYWxzZSwiSXNDbG91ZENvcHkiOmZhbHNlLCJBdHRhY2htZW50Rm9sZGVyV2FzSW5GYWxsYmFja01vZGUiOmZhb</w:instrText>
          </w:r>
          <w:r>
            <w:rPr>
              <w:sz w:val="24"/>
              <w:szCs w:val="24"/>
              <w:lang w:val="en-US"/>
            </w:rPr>
            <w:instrText>HNlfSwiRG9pIjoiMTAuMTAwMS9qYW1hb3BodGhhbG1vbC4yMDIwLjYzMzEiLCJFZGl0b3JzIjpbXSwiRXZhbHVhdGlvbkNvbXBsZXhpdHkiOjAsIkV2YWx1YXRpb25Tb3VyY2VUZXh0Rm9ybWF0IjowLCJHcm91cHMiOltdLCJIYXNMYWJlbDEiOmZhbHNlLCJIYXNMYWJlbDIiOmZhbHNlLCJLZXl3b3JkcyI6W10sIkxhbmd1YWdlIjoiZW5nI</w:instrText>
          </w:r>
          <w:r>
            <w:rPr>
              <w:sz w:val="24"/>
              <w:szCs w:val="24"/>
              <w:lang w:val="en-US"/>
            </w:rPr>
            <w:instrText>iwiTGFuZ3VhZ2VDb2RlIjoiZW4iLCJMb2NhdGlvbnMiOlt7IiRpZCI6IjE0IiwiJHR5cGUiOiJTd2lzc0FjYWRlbWljLkNpdGF2aS5Mb2NhdGlvbiwgU3dpc3NBY2FkZW1pYy5DaXRhdmkiLCJBZGRyZXNzIjp7IiRpZCI6IjE1IiwiJHR5cGUiOiJTd2lzc0FjYWRlbWljLkNpdGF2aS5MaW5rZWRSZXNvdXJjZSwgU3dpc3NBY2FkZW1pYy5Da</w:instrText>
          </w:r>
          <w:r>
            <w:rPr>
              <w:sz w:val="24"/>
              <w:szCs w:val="24"/>
              <w:lang w:val="en-US"/>
            </w:rPr>
            <w:instrText>XRhdmkiLCJMaW5rZWRSZXNvdXJjZVR5cGUiOjUsIk9yaWdpbmFsU3RyaW5nIjoiUE1DNzgyMTA4MiIsIlVyaVN0cmluZyI6Imh0dHBzOi8vd3d3Lm5jYmkubmxtLm5paC5nb3YvcG1jL2FydGljbGVzL1BNQzc4MjEwODIiLCJMaW5rZWRSZXNvdXJjZVN0YXR1cyI6OCwiUHJvcGVydGllcyI6eyIkaWQiOiIxNiIsIiR0eXBlIjoiU3dpc3NBY</w:instrText>
          </w:r>
          <w:r>
            <w:rPr>
              <w:sz w:val="24"/>
              <w:szCs w:val="24"/>
              <w:lang w:val="en-US"/>
            </w:rPr>
            <w:instrText>2FkZW1pYy5DaXRhdmkuTGlua2VkUmVzb3VyY2VQcm9wZXJ0aWVzLCBTd2lzc0FjYWRlbWljLkNpdGF2aSJ9LCJTeW5jRm9sZGVyVHlwZSI6MCwiSXNMb2NhbENsb3VkUHJvamVjdEZpbGVMaW5rIjpmYWxzZSwiSXNDbG91ZFJlc3RvcmUiOmZhbHNlLCJJc0Nsb3VkQ29weSI6ZmFsc2UsIkF0dGFjaG1lbnRGb2xkZXJXYXNJbkZhbGxiYWNrT</w:instrText>
          </w:r>
          <w:r>
            <w:rPr>
              <w:sz w:val="24"/>
              <w:szCs w:val="24"/>
              <w:lang w:val="en-US"/>
            </w:rPr>
            <w:instrText>W9kZSI6ZmFsc2V9LCJBbm5vdGF0aW9ucyI6W10sIkxvY2F0aW9uVHlwZSI6MCwiTWlycm9yc1JlZmVyZW5jZVByb3BlcnR5SWQiOjIwOCwiQ3JlYXRlZEJ5IjoiX0plbm55IiwiQ3JlYXRlZE9uIjoiMjAyMi0wNy0xOFQxMDoxMzoxNCIsIk1vZGlmaWVkQnkiOiJfSmVubnkiLCJJZCI6ImI0ZTY4NzFiLTFjMzctNGIzOS04ODZlLWVlZmQyN</w:instrText>
          </w:r>
          <w:r>
            <w:rPr>
              <w:sz w:val="24"/>
              <w:szCs w:val="24"/>
              <w:lang w:val="en-US"/>
            </w:rPr>
            <w:instrText>2M4YTc0OSIsIk1vZGlmaWVkT24iOiIyMDIyLTA3LTE4VDEwOjEzOjE0IiwiUHJvamVjdCI6eyIkcmVmIjoiOCJ9fSx7IiRpZCI6IjE3IiwiJHR5cGUiOiJTd2lzc0FjYWRlbWljLkNpdGF2aS5Mb2NhdGlvbiwgU3dpc3NBY2FkZW1pYy5DaXRhdmkiLCJBZGRyZXNzIjp7IiRpZCI6IjE4IiwiJHR5cGUiOiJTd2lzc0FjYWRlbWljLkNpdGF2a</w:instrText>
          </w:r>
          <w:r>
            <w:rPr>
              <w:sz w:val="24"/>
              <w:szCs w:val="24"/>
              <w:lang w:val="en-US"/>
            </w:rPr>
            <w:instrText>S5MaW5rZWRSZXNvdXJjZSwgU3dpc3NBY2FkZW1pYy5DaXRhdmkiLCJMaW5rZWRSZXNvdXJjZVR5cGUiOjUsIk9yaWdpbmFsU3RyaW5nIjoiMzM0NzU2OTYiLCJVcmlTdHJpbmciOiJodHRwOi8vd3d3Lm5jYmkubmxtLm5paC5nb3YvcHVibWVkLzMzNDc1Njk2IiwiTGlua2VkUmVzb3VyY2VTdGF0dXMiOjgsIlByb3BlcnRpZXMiOnsiJGlkI</w:instrText>
          </w:r>
          <w:r>
            <w:rPr>
              <w:sz w:val="24"/>
              <w:szCs w:val="24"/>
              <w:lang w:val="en-US"/>
            </w:rPr>
            <w:instrText>joiMTkiLCIkdHlwZSI6IlN3aXNzQWNhZGVtaWMuQ2l0YXZpLkxpbmtlZFJlc291cmNlUHJvcGVydGllcywgU3dpc3NBY2FkZW1pYy5DaXRhdmkifSwiU3luY0ZvbGRlclR5cGUiOjAsIklzTG9jYWxDbG91ZFByb2plY3RGaWxlTGluayI6ZmFsc2UsIklzQ2xvdWRSZXN0b3JlIjpmYWxzZSwiSXNDbG91ZENvcHkiOmZhbHNlLCJBdHRhY2htZ</w:instrText>
          </w:r>
          <w:r>
            <w:rPr>
              <w:sz w:val="24"/>
              <w:szCs w:val="24"/>
              <w:lang w:val="en-US"/>
            </w:rPr>
            <w:instrText>W50Rm9sZGVyV2FzSW5GYWxsYmFja01vZGUiOmZhbHNlfSwiQW5ub3RhdGlvbnMiOltdLCJMb2NhdGlvblR5cGUiOjAsIk1pcnJvcnNSZWZlcmVuY2VQcm9wZXJ0eUlkIjoxNjQsIkNyZWF0ZWRCeSI6Il9KZW5ueSIsIkNyZWF0ZWRPbiI6IjIwMjItMDctMThUMTA6MTM6MTQiLCJNb2RpZmllZEJ5IjoiX0plbm55IiwiSWQiOiI2NzU4YzAwO</w:instrText>
          </w:r>
          <w:r>
            <w:rPr>
              <w:sz w:val="24"/>
              <w:szCs w:val="24"/>
              <w:lang w:val="en-US"/>
            </w:rPr>
            <w:instrText>S1iZDJkLTRkM2QtYmQ1Zi01YTRkMDQ2NjY2YTYiLCJNb2RpZmllZE9uIjoiMjAyMi0wNy0xOFQxMDoxMzoxNCIsIlByb2plY3QiOnsiJHJlZiI6IjgifX0seyIkaWQiOiIyMCIsIiR0eXBlIjoiU3dpc3NBY2FkZW1pYy5DaXRhdmkuTG9jYXRpb24sIFN3aXNzQWNhZGVtaWMuQ2l0YXZpIiwiQWRkcmVzcyI6eyIkaWQiOiIyMSIsIiR0eXBlI</w:instrText>
          </w:r>
          <w:r>
            <w:rPr>
              <w:sz w:val="24"/>
              <w:szCs w:val="24"/>
              <w:lang w:val="en-US"/>
            </w:rPr>
            <w:instrText>joiU3dpc3NBY2FkZW1pYy5DaXRhdmkuTGlua2VkUmVzb3VyY2UsIFN3aXNzQWNhZGVtaWMuQ2l0YXZpIiwiTGlua2VkUmVzb3VyY2VUeXBlIjo1LCJPcmlnaW5hbFN0cmluZyI6IjEwLjEwMDEvamFtYW9waHRoYWxtb2wuMjAyMC42MzMxIiwiVXJpU3RyaW5nIjoiaHR0cHM6Ly9kb2kub3JnLzEwLjEwMDEvamFtYW9waHRoYWxtb2wuMjAyM</w:instrText>
          </w:r>
          <w:r>
            <w:rPr>
              <w:sz w:val="24"/>
              <w:szCs w:val="24"/>
              <w:lang w:val="en-US"/>
            </w:rPr>
            <w:instrText>C42MzMxIiwiTGlua2VkUmVzb3VyY2VTdGF0dXMiOjgsIlByb3BlcnRpZXMiOnsiJGlkIjoiMjIiLCIkdHlwZSI6IlN3aXNzQWNhZGVtaWMuQ2l0YXZpLkxpbmtlZFJlc291cmNlUHJvcGVydGllcywgU3dpc3NBY2FkZW1pYy5DaXRhdmkifSwiU3luY0ZvbGRlclR5cGUiOjAsIklzTG9jYWxDbG91ZFByb2plY3RGaWxlTGluayI6ZmFsc2UsI</w:instrText>
          </w:r>
          <w:r>
            <w:rPr>
              <w:sz w:val="24"/>
              <w:szCs w:val="24"/>
              <w:lang w:val="en-US"/>
            </w:rPr>
            <w:instrText>klzQ2xvdWRSZXN0b3JlIjpmYWxzZSwiSXNDbG91ZENvcHkiOmZhbHNlLCJBdHRhY2htZW50Rm9sZGVyV2FzSW5GYWxsYmFja01vZGUiOmZhbHNlfSwiQW5ub3RhdGlvbnMiOltdLCJMb2NhdGlvblR5cGUiOjAsIk1pcnJvcnNSZWZlcmVuY2VQcm9wZXJ0eUlkIjoxMjgsIkNyZWF0ZWRCeSI6Il9KZW5ueSIsIkNyZWF0ZWRPbiI6IjIwMjItM</w:instrText>
          </w:r>
          <w:r>
            <w:rPr>
              <w:sz w:val="24"/>
              <w:szCs w:val="24"/>
              <w:lang w:val="en-US"/>
            </w:rPr>
            <w:instrText>DctMThUMTA6MTM6MTQiLCJNb2RpZmllZEJ5IjoiX0plbm55IiwiSWQiOiJkMWI2Y2VhMS1kMjQ1LTQ2NzEtYWJkZC1mNDkzOWE3YWIwOTIiLCJNb2RpZmllZE9uIjoiMjAyMi0wNy0xOFQxMDoxMzoxNCIsIlByb2plY3QiOnsiJHJlZiI6IjgifX1dLCJOdW1iZXIiOiIzIiwiT3JnYW5pemF0aW9ucyI6W10sIk90aGVyc0ludm9sdmVkIjpbX</w:instrText>
          </w:r>
          <w:r>
            <w:rPr>
              <w:sz w:val="24"/>
              <w:szCs w:val="24"/>
              <w:lang w:val="en-US"/>
            </w:rPr>
            <w:instrText>SwiUGFnZVJhbmdlIjoiPHNwPlxyXG4gIDxuPjMwMjwvbj5cclxuICA8aW4+dHJ1ZTwvaW4+XHJcbiAgPG9zPjMwMjwvb3M+XHJcbiAgPHBzPjMwMjwvcHM+XHJcbjwvc3A+XHJcbjxlcD5cclxuICA8bj4zMDk8L24+XHJcbiAgPGluPnRydWU8L2luPlxyXG4gIDxvcz4zMDk8L29zPlxyXG4gIDxwcz4zMDk8L3BzPlxyXG48L2VwPlxyXG48b</w:instrText>
          </w:r>
          <w:r>
            <w:rPr>
              <w:sz w:val="24"/>
              <w:szCs w:val="24"/>
              <w:lang w:val="en-US"/>
            </w:rPr>
            <w:instrText>3M+MzAyLTMwOTwvb3M+IiwiUGVyaW9kaWNhbCI6eyIkaWQiOiIyMyIsIiR0eXBlIjoiU3dpc3NBY2FkZW1pYy5DaXRhdmkuUGVyaW9kaWNhbCwgU3dpc3NBY2FkZW1pYy5DaXRhdmkiLCJFaXNzbiI6IjIxNjgtNjE3MyIsIk5hbWUiOiJKQU1BIG9waHRoYWxtb2xvZ3kiLCJQYWdpbmF0aW9uIjowLCJQcm90ZWN0ZWQiOmZhbHNlLCJVc2VyQ</w:instrText>
          </w:r>
          <w:r>
            <w:rPr>
              <w:sz w:val="24"/>
              <w:szCs w:val="24"/>
              <w:lang w:val="en-US"/>
            </w:rPr>
            <w:instrText>WJicmV2aWF0aW9uMSI6IkpBTUEgT3BodGhhbG1vbCIsIkNyZWF0ZWRCeSI6Il9KZW5ueSIsIkNyZWF0ZWRPbiI6IjIwMjItMDctMThUMTA6MTM6MTQiLCJNb2RpZmllZEJ5IjoiX0plbm55IiwiSWQiOiI2NzgxZGI5Yi1hNzMyLTRjM2ItYjk2OS00ZTRhY2U3NzMyY2EiLCJNb2RpZmllZE9uIjoiMjAyMi0wNy0xOFQxMDoxMzoxNCIsIlByb</w:instrText>
          </w:r>
          <w:r>
            <w:rPr>
              <w:sz w:val="24"/>
              <w:szCs w:val="24"/>
              <w:lang w:val="en-US"/>
            </w:rPr>
            <w:instrText>2plY3QiOnsiJHJlZiI6IjgifX0sIlBtY0lkIjoiUE1DNzgyMTA4MiIsIlB1Ymxpc2hlcnMiOltdLCJQdWJNZWRJZCI6IjMzNDc1Njk2IiwiUXVvdGF0aW9ucyI6W10sIlJhdGluZyI6MCwiUmVmZXJlbmNlVHlwZSI6IkpvdXJuYWxBcnRpY2xlIiwiU2hvcnRUaXRsZSI6IkJsaXR6ZXIsIEhhbSBldCBhbC4gMjAyMSDigJMgQXNzb2NpYXRpb</w:instrText>
          </w:r>
          <w:r>
            <w:rPr>
              <w:sz w:val="24"/>
              <w:szCs w:val="24"/>
              <w:lang w:val="en-US"/>
            </w:rPr>
            <w:instrText>24gb2YgTWV0Zm9ybWluIFVzZSIsIlNob3J0VGl0bGVVcGRhdGVUeXBlIjowLCJTb3VyY2VPZkJpYmxpb2dyYXBoaWNJbmZvcm1hdGlvbiI6IlB1Yk1lZCIsIlN0YXRpY0lkcyI6WyI3Y2M2NjQ4My01ZjlkLTQ4OTEtODFiYi1hNTcyMjIyYzUyNDciXSwiVGFibGVPZkNvbnRlbnRzQ29tcGxleGl0eSI6MCwiVGFibGVPZkNvbnRlbnRzU291c</w:instrText>
          </w:r>
          <w:r>
            <w:rPr>
              <w:sz w:val="24"/>
              <w:szCs w:val="24"/>
              <w:lang w:val="en-US"/>
            </w:rPr>
            <w:instrText>mNlVGV4dEZvcm1hdCI6MCwiVGFza3MiOltdLCJUaXRsZSI6IkFzc29jaWF0aW9uIG9mIE1ldGZvcm1pbiBVc2UgV2l0aCBBZ2UtUmVsYXRlZCBNYWN1bGFyIERlZ2VuZXJhdGlvbjogQSBDYXNlLUNvbnRyb2wgU3R1ZHkiLCJUcmFuc2xhdG9ycyI6W10sIlZvbHVtZSI6IjEzOSIsIlllYXIiOiIyMDIxIiwiWWVhclJlc29sdmVkIjoiMjAyM</w:instrText>
          </w:r>
          <w:r>
            <w:rPr>
              <w:sz w:val="24"/>
              <w:szCs w:val="24"/>
              <w:lang w:val="en-US"/>
            </w:rPr>
            <w:instrText>SIsIkNyZWF0ZWRCeSI6Il9KZW5ueSIsIkNyZWF0ZWRPbiI6IjIwMjItMDctMThUMTA6MTM6MTQiLCJNb2RpZmllZEJ5IjoiX0plbm55IiwiSWQiOiI0ZDQ0NDIzMS00MjA3LTRiNTItYjM4MS0zYzU4MTM2NmU1ODIiLCJNb2RpZmllZE9uIjoiMjAyMi0xMC0zMVQwODoxNjoyNSIsIlByb2plY3QiOnsiJHJlZiI6IjgifX0sIlVzZU51bWJlc</w:instrText>
          </w:r>
          <w:r>
            <w:rPr>
              <w:sz w:val="24"/>
              <w:szCs w:val="24"/>
              <w:lang w:val="en-US"/>
            </w:rPr>
            <w:instrText>mluZ1R5cGVPZlBhcmVudERvY3VtZW50IjpmYWxzZX1dLCJGb3JtYXR0ZWRUZXh0Ijp7IiRpZCI6IjI0IiwiQ291bnQiOjEsIlRleHRVbml0cyI6W3siJGlkIjoiMjUiLCJGb250U3R5bGUiOnsiJGlkIjoiMjYiLCJOZXV0cmFsIjp0cnVlfSwiUmVhZGluZ09yZGVyIjoxLCJUZXh0IjoiKDQ0KSJ9XX0sIlRhZyI6IkNpdGF2aVBsYWNlaG9sZ</w:instrText>
          </w:r>
          <w:r>
            <w:rPr>
              <w:sz w:val="24"/>
              <w:szCs w:val="24"/>
              <w:lang w:val="en-US"/>
            </w:rPr>
            <w:instrText>GVyIzg4OWI5MDJlLTI5YTEtNDM5YS05ZDc1LTY1NGZhN2M4YTc1YSIsIlRleHQiOiIoNDQpIiwiV0FJVmVyc2lvbiI6IjYuMTQuMC4wIn0=}</w:instrText>
          </w:r>
          <w:r>
            <w:rPr>
              <w:sz w:val="24"/>
              <w:szCs w:val="24"/>
              <w:lang w:val="en-US"/>
            </w:rPr>
            <w:fldChar w:fldCharType="separate"/>
          </w:r>
          <w:r>
            <w:rPr>
              <w:sz w:val="24"/>
              <w:szCs w:val="24"/>
              <w:lang w:val="en-US"/>
            </w:rPr>
            <w:t>(44)</w:t>
          </w:r>
          <w:r>
            <w:rPr>
              <w:sz w:val="24"/>
              <w:szCs w:val="24"/>
              <w:lang w:val="en-US"/>
            </w:rPr>
            <w:fldChar w:fldCharType="end"/>
          </w:r>
        </w:sdtContent>
      </w:sdt>
      <w:r>
        <w:rPr>
          <w:sz w:val="24"/>
          <w:szCs w:val="24"/>
          <w:lang w:val="en-US"/>
        </w:rPr>
        <w:t>. Controls were selected 1:1 and matched based on age, anemia, hypertension, region and CCI score. The effects of diabetes were tested afte</w:t>
      </w:r>
      <w:r>
        <w:rPr>
          <w:sz w:val="24"/>
          <w:szCs w:val="24"/>
          <w:lang w:val="en-US"/>
        </w:rPr>
        <w:t>r control matching. Metformin use was similar in case and control group (12.8% and 13.0%). Use of any metformin was significantly associated with decreased odds of developing AMD (OR 0.94; 95% CI, p&lt;0.001). In addition, it was found that low to moderate to</w:t>
      </w:r>
      <w:r>
        <w:rPr>
          <w:sz w:val="24"/>
          <w:szCs w:val="24"/>
          <w:lang w:val="en-US"/>
        </w:rPr>
        <w:t>tal metformin doses had a dose-dependent effect, while there was no association between high metformin (&gt; 1080 g cumulative dose) doses and AMD. The subgroup analyses of diabetic patients showed similar results. Metformin use significantly decreased the od</w:t>
      </w:r>
      <w:r>
        <w:rPr>
          <w:sz w:val="24"/>
          <w:szCs w:val="24"/>
          <w:lang w:val="en-US"/>
        </w:rPr>
        <w:t xml:space="preserve">ds for developing AMD (OR 0.95; 95% CI, </w:t>
      </w:r>
      <w:r>
        <w:rPr>
          <w:b/>
          <w:bCs/>
          <w:color w:val="FF0000"/>
          <w:sz w:val="24"/>
          <w:szCs w:val="24"/>
          <w:lang w:val="en-US"/>
        </w:rPr>
        <w:t>p&lt;0.001</w:t>
      </w:r>
      <w:r>
        <w:rPr>
          <w:sz w:val="24"/>
          <w:szCs w:val="24"/>
          <w:lang w:val="en-US"/>
        </w:rPr>
        <w:t>) and again a dose-dependent effect for low to medium cumulative metformin doses was found.</w:t>
      </w:r>
    </w:p>
    <w:p w:rsidR="00051524" w:rsidRDefault="00367442">
      <w:pPr>
        <w:ind w:left="567"/>
        <w:jc w:val="both"/>
        <w:rPr>
          <w:b/>
          <w:bCs/>
          <w:color w:val="FF0000"/>
          <w:sz w:val="24"/>
          <w:szCs w:val="24"/>
          <w:lang w:val="en-US"/>
        </w:rPr>
      </w:pPr>
      <w:r>
        <w:rPr>
          <w:sz w:val="24"/>
          <w:szCs w:val="24"/>
          <w:lang w:val="en-US"/>
        </w:rPr>
        <w:t xml:space="preserve">In summary, five out of eight retrospective studies found associations of metformin with decreased odds of developing AMD </w:t>
      </w:r>
      <w:sdt>
        <w:sdtPr>
          <w:rPr>
            <w:sz w:val="24"/>
            <w:szCs w:val="24"/>
            <w:lang w:val="en-US"/>
          </w:rPr>
          <w:alias w:val="To edit, see citavi.com/edit"/>
          <w:tag w:val="CitaviPlaceholder#e048d919-3aae-487c-8556-b5970340cbb1"/>
          <w:id w:val="-125471470"/>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w:instrText>
          </w:r>
          <w:r>
            <w:rPr>
              <w:sz w:val="24"/>
              <w:szCs w:val="24"/>
              <w:lang w:val="en-US"/>
            </w:rPr>
            <w:instrText>NpdGF2aSIsIkVudHJpZXMiOlt7IiRpZCI6IjIiLCIkdHlwZSI6IlN3aXNzQWNhZGVtaWMuQ2l0YXZpLkNpdGF0aW9ucy5Xb3JkUGxhY2Vob2xkZXJFbnRyeSwgU3dpc3NBY2FkZW1pYy5DaXRhdmkiLCJJZCI6IjkzZTQ5ZjNjLWU3MDAtNDcyYS1iYWJiLWM0YWFmYTI0YzU0YyIsIlJhbmdlU3RhcnQiOjksIlJhbmdlTGVuZ3RoIjo0LCJSZW</w:instrText>
          </w:r>
          <w:r>
            <w:rPr>
              <w:sz w:val="24"/>
              <w:szCs w:val="24"/>
              <w:lang w:val="en-US"/>
            </w:rPr>
            <w:instrText>ZlcmVuY2VJZCI6IjYxNGNiZGM0LTQwOTktNGEwZS1hZDM2LWFmZGMzODhjYjZjNyIsIlBhZ2VSYW5nZSI6eyIkaWQiOiIzIiwiJHR5cGUiOiJTd2lzc0FjYWRlbWljLlBhZ2VSYW5nZSwgU3dpc3NBY2FkZW1pYyIsIkVuZFBhZ2UiOnsiJGlkIjoiNCIsIiR0eXBlIjoiU3dpc3NBY2FkZW1pYy5QYWdlTnVtYmVyLCBTd2lzc0FjYWRlbWljIi</w:instrText>
          </w:r>
          <w:r>
            <w:rPr>
              <w:sz w:val="24"/>
              <w:szCs w:val="24"/>
              <w:lang w:val="en-US"/>
            </w:rPr>
            <w:instrText>wiSXNGdWxseU51bWVyaWMiOmZhbHNlLCJOdW1iZXJpbmdUeXBlIjowLCJOdW1lcmFsU3lzdGVtIjowfSwiTnVtYmVyaW5nVHlwZSI6MCwiTnVtZXJhbFN5c3RlbSI6MCwiU3RhcnRQYWdlIjp7IiRpZCI6IjUiLCIkdHlwZSI6IlN3aXNzQWNhZGVtaWMuUGFnZU51bWJlciwgU3dpc3NBY2FkZW1pYyIsIklzRnVsbHlOdW1lcmljIjpmYWxzZS</w:instrText>
          </w:r>
          <w:r>
            <w:rPr>
              <w:sz w:val="24"/>
              <w:szCs w:val="24"/>
              <w:lang w:val="en-US"/>
            </w:rPr>
            <w:instrText>wiTnVtYmVyaW5nVHlwZSI6MCwiTnVtZXJhbFN5c3RlbSI6MH19LCJSZWZlcmVuY2UiOnsiJGlkIjoiNiIsIiR0eXBlIjoiU3dpc3NBY2FkZW1pYy5DaXRhdmkuUmVmZXJlbmNlLCBTd2lzc0FjYWRlbWljLkNpdGF2aSIsIkFic3RyYWN0Q29tcGxleGl0eSI6MCwiQWJzdHJhY3RTb3VyY2VUZXh0Rm9ybWF0IjowLCJBdXRob3JzIjpbeyIkaW</w:instrText>
          </w:r>
          <w:r>
            <w:rPr>
              <w:sz w:val="24"/>
              <w:szCs w:val="24"/>
              <w:lang w:val="en-US"/>
            </w:rPr>
            <w:instrText>QiOiI3IiwiJHR5cGUiOiJTd2lzc0FjYWRlbWljLkNpdGF2aS5QZXJzb24sIFN3aXNzQWNhZGVtaWMuQ2l0YXZpIiwiRmlyc3ROYW1lIjoiRW1pbHkiLCJMYXN0TmFtZSI6IkJyb3duIiwiTWlkZGxlTmFtZSI6IkUuIiwiUHJvdGVjdGVkIjpmYWxzZSwiU2V4IjoxLCJDcmVhdGVkQnkiOiJfSmVubnkiLCJDcmVhdGVkT24iOiIyMDIyLTA3LT</w:instrText>
          </w:r>
          <w:r>
            <w:rPr>
              <w:sz w:val="24"/>
              <w:szCs w:val="24"/>
              <w:lang w:val="en-US"/>
            </w:rPr>
            <w:instrText>E4VDEwOjEzOjE0IiwiTW9kaWZpZWRCeSI6Il9KZW5ueSIsIklkIjoiZmEzOTQ4MjUtM2VmMy00NGZiLTk1NmYtZTU0YTY1MGFiYzI2IiwiTW9kaWZpZWRPbiI6IjIwMjItMDctMThUMTA6MTM6MTQiLCJQcm9qZWN0Ijp7IiRpZCI6IjgiLCIkdHlwZSI6IlN3aXNzQWNhZGVtaWMuQ2l0YXZpLlByb2plY3QsIFN3aXNzQWNhZGVtaWMuQ2l0YX</w:instrText>
          </w:r>
          <w:r>
            <w:rPr>
              <w:sz w:val="24"/>
              <w:szCs w:val="24"/>
              <w:lang w:val="en-US"/>
            </w:rPr>
            <w:instrText>ZpIn19LHsiJGlkIjoiOSIsIiR0eXBlIjoiU3dpc3NBY2FkZW1pYy5DaXRhdmkuUGVyc29uLCBTd2lzc0FjYWRlbWljLkNpdGF2aSIsIkZpcnN0TmFtZSI6IkphY29iIiwiTGFzdE5hbWUiOiJCYWxsIiwiTWlkZGxlTmFtZSI6IkQuIiwiUHJvdGVjdGVkIjpmYWxzZSwiU2V4IjoyLCJDcmVhdGVkQnkiOiJfSmVubnkiLCJDcmVhdGVkT24iOi</w:instrText>
          </w:r>
          <w:r>
            <w:rPr>
              <w:sz w:val="24"/>
              <w:szCs w:val="24"/>
              <w:lang w:val="en-US"/>
            </w:rPr>
            <w:instrText>IyMDIyLTA3LTE4VDEwOjEzOjE0IiwiTW9kaWZpZWRCeSI6Il9KZW5ueSIsIklkIjoiNTI4YjI4NDEtYjBmOC00NWZjLTgyYTQtZDNjNzA1NmE1MzI3IiwiTW9kaWZpZWRPbiI6IjIwMjItMDctMThUMTA6MTM6MTQiLCJQcm9qZWN0Ijp7IiRyZWYiOiI4In19LHsiJGlkIjoiMTAiLCIkdHlwZSI6IlN3aXNzQWNhZGVtaWMuQ2l0YXZpLlBlcn</w:instrText>
          </w:r>
          <w:r>
            <w:rPr>
              <w:sz w:val="24"/>
              <w:szCs w:val="24"/>
              <w:lang w:val="en-US"/>
            </w:rPr>
            <w:instrText>NvbiwgU3dpc3NBY2FkZW1pYy5DaXRhdmkiLCJGaXJzdE5hbWUiOiJaaGFveWkiLCJMYXN0TmFtZSI6IkNoZW4iLCJQcm90ZWN0ZWQiOmZhbHNlLCJTZXgiOjAsIkNyZWF0ZWRCeSI6Il9KZW5ueSIsIkNyZWF0ZWRPbiI6IjIwMjItMDctMThUMTA6MTM6MTQiLCJNb2RpZmllZEJ5IjoiX0plbm55IiwiSWQiOiJmYWE2MWNhZS03MjdjLTQ2Zm</w:instrText>
          </w:r>
          <w:r>
            <w:rPr>
              <w:sz w:val="24"/>
              <w:szCs w:val="24"/>
              <w:lang w:val="en-US"/>
            </w:rPr>
            <w:instrText>UtYWMyNi1lMzI2YWJjZTgwYWMiLCJNb2RpZmllZE9uIjoiMjAyMi0wNy0xOFQxMDoxMzoxNCIsIlByb2plY3QiOnsiJHJlZiI6IjgifX0seyIkaWQiOiIxMSIsIiR0eXBlIjoiU3dpc3NBY2FkZW1pYy5DaXRhdmkuUGVyc29uLCBTd2lzc0FjYWRlbWljLkNpdGF2aSIsIkZpcnN0TmFtZSI6IkdpYnJhbiIsIkxhc3ROYW1lIjoiS2h1cnNoaW</w:instrText>
          </w:r>
          <w:r>
            <w:rPr>
              <w:sz w:val="24"/>
              <w:szCs w:val="24"/>
              <w:lang w:val="en-US"/>
            </w:rPr>
            <w:instrText>QiLCJNaWRkbGVOYW1lIjoiUy4iLCJQcm90ZWN0ZWQiOmZhbHNlLCJTZXgiOjAsIkNyZWF0ZWRCeSI6Il9KZW5ueSIsIkNyZWF0ZWRPbiI6IjIwMjItMDctMThUMTA6MTM6MTQiLCJNb2RpZmllZEJ5IjoiX0plbm55IiwiSWQiOiI2ZDdlNjZmNy0zYjJkLTQwNTQtODdmNy1iNDViYjc2YTkwYTAiLCJNb2RpZmllZE9uIjoiMjAyMi0wNy0xOF</w:instrText>
          </w:r>
          <w:r>
            <w:rPr>
              <w:sz w:val="24"/>
              <w:szCs w:val="24"/>
              <w:lang w:val="en-US"/>
            </w:rPr>
            <w:instrText>QxMDoxMzoxNCIsIlByb2plY3QiOnsiJHJlZiI6IjgifX0seyIkaWQiOiIxMiIsIiR0eXBlIjoiU3dpc3NBY2FkZW1pYy5DaXRhdmkuUGVyc29uLCBTd2lzc0FjYWRlbWljLkNpdGF2aSIsIkZpcnN0TmFtZSI6Ik1hdHRpYSIsIkxhc3ROYW1lIjoiUHJvc3BlcmkiLCJQcm90ZWN0ZWQiOmZhbHNlLCJTZXgiOjIsIkNyZWF0ZWRCeSI6Il9KZW</w:instrText>
          </w:r>
          <w:r>
            <w:rPr>
              <w:sz w:val="24"/>
              <w:szCs w:val="24"/>
              <w:lang w:val="en-US"/>
            </w:rPr>
            <w:instrText>5ueSIsIkNyZWF0ZWRPbiI6IjIwMjItMDctMThUMTA6MTM6MTQiLCJNb2RpZmllZEJ5IjoiX0plbm55IiwiSWQiOiI4NTA1YWFlMy0zMGRhLTRiODMtYWQ1MS0zMTQ4ZjdjY2FjNjIiLCJNb2RpZmllZE9uIjoiMjAyMi0wNy0xOFQxMDoxMzoxNCIsIlByb2plY3QiOnsiJHJlZiI6IjgifX0seyIkaWQiOiIxMyIsIiR0eXBlIjoiU3dpc3NBY2</w:instrText>
          </w:r>
          <w:r>
            <w:rPr>
              <w:sz w:val="24"/>
              <w:szCs w:val="24"/>
              <w:lang w:val="en-US"/>
            </w:rPr>
            <w:instrText>FkZW1pYy5DaXRhdmkuUGVyc29uLCBTd2lzc0FjYWRlbWljLkNpdGF2aSIsIkZpcnN0TmFtZSI6IkpvaG4iLCJMYXN0TmFtZSI6IkFzaCIsIk1pZGRsZU5hbWUiOiJELiIsIlByb3RlY3RlZCI6ZmFsc2UsIlNleCI6MiwiQ3JlYXRlZEJ5IjoiX0plbm55IiwiQ3JlYXRlZE9uIjoiMjAyMi0wNy0xOFQxMDoxMzoxNCIsIk1vZGlmaWVkQnkiOi</w:instrText>
          </w:r>
          <w:r>
            <w:rPr>
              <w:sz w:val="24"/>
              <w:szCs w:val="24"/>
              <w:lang w:val="en-US"/>
            </w:rPr>
            <w:instrText>JfSmVubnkiLCJJZCI6ImQ1YjI2YzRlLTMyMWEtNDg3MS1hMDc5LTE0YWNiMzQxNmU0ZiIsIk1vZGlmaWVkT24iOiIyMDIyLTA3LTE4VDEwOjEzOjE0IiwiUHJvamVjdCI6eyIkcmVmIjoiOCJ9fV0sIkNpdGF0aW9uS2V5VXBkYXRlVHlwZSI6MCwiQ29sbGFib3JhdG9ycyI6W10sIkNvdmVyUGF0aCI6eyIkaWQiOiIxNCIsIiR0eXBlIjoiU3</w:instrText>
          </w:r>
          <w:r>
            <w:rPr>
              <w:sz w:val="24"/>
              <w:szCs w:val="24"/>
              <w:lang w:val="en-US"/>
            </w:rPr>
            <w:instrText>dpc3NBY2FkZW1pYy5DaXRhdmkuTGlua2VkUmVzb3VyY2UsIFN3aXNzQWNhZGVtaWMuQ2l0YXZpIiwiTGlua2VkUmVzb3VyY2VUeXBlIjoxLCJVcmlTdHJpbmciOiJCcm93biwgQmFsbCBldCBhbCAyMDE5IC0gVGhlIENvbW1vbiBBbnRpZGlhYmV0aWMgRHJ1ZyBNZXRmb3JtaW4uanBnIiwiTGlua2VkUmVzb3VyY2VTdGF0dXMiOjgsIlByb3</w:instrText>
          </w:r>
          <w:r>
            <w:rPr>
              <w:sz w:val="24"/>
              <w:szCs w:val="24"/>
              <w:lang w:val="en-US"/>
            </w:rPr>
            <w:instrText>BlcnRpZXMiOnsiJGlkIjoiMTUiLCIkdHlwZSI6IlN3aXNzQWNhZGVtaWMuQ2l0YXZpLkxpbmtlZFJlc291cmNlUHJvcGVydGllcywgU3dpc3NBY2FkZW1pYy5DaXRhdmkifSwiU3luY0ZvbGRlclR5cGUiOjAsIklzTG9jYWxDbG91ZFByb2plY3RGaWxlTGluayI6ZmFsc2UsIklzQ2xvdWRSZXN0b3JlIjpmYWxzZSwiSXNDbG91ZENvcHkiOm</w:instrText>
          </w:r>
          <w:r>
            <w:rPr>
              <w:sz w:val="24"/>
              <w:szCs w:val="24"/>
              <w:lang w:val="en-US"/>
            </w:rPr>
            <w:instrText>ZhbHNlLCJBdHRhY2htZW50Rm9sZGVyV2FzSW5GYWxsYmFja01vZGUiOmZhbHNlfSwiRG9pIjoiMTAuMTE2Ny9pb3ZzLjE4LTI2NDIyIiwiRWRpdG9ycyI6W10sIkV2YWx1YXRpb25Db21wbGV4aXR5IjowLCJFdmFsdWF0aW9uU291cmNlVGV4dEZvcm1hdCI6MCwiR3JvdXBzIjpbXSwiSGFzTGFiZWwxIjpmYWxzZSwiSGFzTGFiZWwyIjpmYW</w:instrText>
          </w:r>
          <w:r>
            <w:rPr>
              <w:sz w:val="24"/>
              <w:szCs w:val="24"/>
              <w:lang w:val="en-US"/>
            </w:rPr>
            <w:instrText>xzZSwiS2V5d29yZHMiOltdLCJMYW5ndWFnZSI6ImVuZyIsIkxhbmd1YWdlQ29kZSI6ImVuIiwiTG9jYXRpb25zIjpbeyIkaWQiOiIxNiIsIiR0eXBlIjoiU3dpc3NBY2FkZW1pYy5DaXRhdmkuTG9jYXRpb24sIFN3aXNzQWNhZGVtaWMuQ2l0YXZpIiwiQWRkcmVzcyI6eyIkaWQiOiIxNyIsIiR0eXBlIjoiU3dpc3NBY2FkZW1pYy5DaXRhdm</w:instrText>
          </w:r>
          <w:r>
            <w:rPr>
              <w:sz w:val="24"/>
              <w:szCs w:val="24"/>
              <w:lang w:val="en-US"/>
            </w:rPr>
            <w:instrText>kuTGlua2VkUmVzb3VyY2UsIFN3aXNzQWNhZGVtaWMuQ2l0YXZpIiwiTGlua2VkUmVzb3VyY2VUeXBlIjo1LCJPcmlnaW5hbFN0cmluZyI6IlBNQzY3MzYzNDMiLCJVcmlTdHJpbmciOiJodHRwczovL3d3dy5uY2JpLm5sbS5uaWguZ292L3BtYy9hcnRpY2xlcy9QTUM2NzM2MzQzIiwiTGlua2VkUmVzb3VyY2VTdGF0dXMiOjgsIlByb3Blcn</w:instrText>
          </w:r>
          <w:r>
            <w:rPr>
              <w:sz w:val="24"/>
              <w:szCs w:val="24"/>
              <w:lang w:val="en-US"/>
            </w:rPr>
            <w:instrText>RpZXMiOnsiJGlkIjoiMTgiLCIkdHlwZSI6IlN3aXNzQWNhZGVtaWMuQ2l0YXZpLkxpbmtlZFJlc291cmNlUHJvcGVydGllcywgU3dpc3NBY2FkZW1pYy5DaXRhdmkifSwiU3luY0ZvbGRlclR5cGUiOjAsIklzTG9jYWxDbG91ZFByb2plY3RGaWxlTGluayI6ZmFsc2UsIklzQ2xvdWRSZXN0b3JlIjpmYWxzZSwiSXNDbG91ZENvcHkiOmZhbH</w:instrText>
          </w:r>
          <w:r>
            <w:rPr>
              <w:sz w:val="24"/>
              <w:szCs w:val="24"/>
              <w:lang w:val="en-US"/>
            </w:rPr>
            <w:instrText>NlLCJBdHRhY2htZW50Rm9sZGVyV2FzSW5GYWxsYmFja01vZGUiOmZhbHNlfSwiQW5ub3RhdGlvbnMiOltdLCJMb2NhdGlvblR5cGUiOjAsIk1pcnJvcnNSZWZlcmVuY2VQcm9wZXJ0eUlkIjoyMDgsIkNyZWF0ZWRCeSI6Il9KZW5ueSIsIkNyZWF0ZWRPbiI6IjIwMjItMDctMThUMTA6MTM6MTQiLCJNb2RpZmllZEJ5IjoiX0plbm55IiwiSW</w:instrText>
          </w:r>
          <w:r>
            <w:rPr>
              <w:sz w:val="24"/>
              <w:szCs w:val="24"/>
              <w:lang w:val="en-US"/>
            </w:rPr>
            <w:instrText>QiOiJjNDI4NzExNy0zOWNlLTQ5N2MtOGY1Ny1mN2JlM2YyMTk2NmEiLCJNb2RpZmllZE9uIjoiMjAyMi0wNy0xOFQxMDoxMzoxNCIsIlByb2plY3QiOnsiJHJlZiI6IjgifX0seyIkaWQiOiIxOSIsIiR0eXBlIjoiU3dpc3NBY2FkZW1pYy5DaXRhdmkuTG9jYXRpb24sIFN3aXNzQWNhZGVtaWMuQ2l0YXZpIiwiQWRkcmVzcyI6eyIkaWQiOi</w:instrText>
          </w:r>
          <w:r>
            <w:rPr>
              <w:sz w:val="24"/>
              <w:szCs w:val="24"/>
              <w:lang w:val="en-US"/>
            </w:rPr>
            <w:instrText>IyMCIsIiR0eXBlIjoiU3dpc3NBY2FkZW1pYy5DaXRhdmkuTGlua2VkUmVzb3VyY2UsIFN3aXNzQWNhZGVtaWMuQ2l0YXZpIiwiTGlua2VkUmVzb3VyY2VUeXBlIjo1LCJPcmlnaW5hbFN0cmluZyI6IjMwOTczNTc1IiwiVXJpU3RyaW5nIjoiaHR0cDovL3d3dy5uY2JpLm5sbS5uaWguZ292L3B1Ym1lZC8zMDk3MzU3NSIsIkxpbmtlZFJlc2</w:instrText>
          </w:r>
          <w:r>
            <w:rPr>
              <w:sz w:val="24"/>
              <w:szCs w:val="24"/>
              <w:lang w:val="en-US"/>
            </w:rPr>
            <w:instrText>91cmNlU3RhdHVzIjo4LCJQcm9wZXJ0aWVzIjp7IiRpZCI6IjIxIiwiJHR5cGUiOiJTd2lzc0FjYWRlbWljLkNpdGF2aS5MaW5rZWRSZXNvdXJjZVByb3BlcnRpZXMsIFN3aXNzQWNhZGVtaWMuQ2l0YXZpIn0sIlN5bmNGb2xkZXJUeXBlIjowLCJJc0xvY2FsQ2xvdWRQcm9qZWN0RmlsZUxpbmsiOmZhbHNlLCJJc0Nsb3VkUmVzdG9yZSI6Zm</w:instrText>
          </w:r>
          <w:r>
            <w:rPr>
              <w:sz w:val="24"/>
              <w:szCs w:val="24"/>
              <w:lang w:val="en-US"/>
            </w:rPr>
            <w:instrText>Fsc2UsIklzQ2xvdWRDb3B5IjpmYWxzZSwiQXR0YWNobWVudEZvbGRlcldhc0luRmFsbGJhY2tNb2RlIjpmYWxzZX0sIkFubm90YXRpb25zIjpbXSwiTG9jYXRpb25UeXBlIjowLCJNaXJyb3JzUmVmZXJlbmNlUHJvcGVydHlJZCI6MTY0LCJDcmVhdGVkQnkiOiJfSmVubnkiLCJDcmVhdGVkT24iOiIyMDIyLTA3LTE4VDEwOjEzOjE0IiwiTW</w:instrText>
          </w:r>
          <w:r>
            <w:rPr>
              <w:sz w:val="24"/>
              <w:szCs w:val="24"/>
              <w:lang w:val="en-US"/>
            </w:rPr>
            <w:instrText>9kaWZpZWRCeSI6Il9KZW5ueSIsIklkIjoiNDJiYjZkNDctN2RjMC00OWUyLTk5ZjMtNDgzMDU5YzVhZjU4IiwiTW9kaWZpZWRPbiI6IjIwMjItMDctMThUMTA6MTM6MTQiLCJQcm9qZWN0Ijp7IiRyZWYiOiI4In19LHsiJGlkIjoiMjIiLCIkdHlwZSI6IlN3aXNzQWNhZGVtaWMuQ2l0YXZpLkxvY2F0aW9uLCBTd2lzc0FjYWRlbWljLkNpdG</w:instrText>
          </w:r>
          <w:r>
            <w:rPr>
              <w:sz w:val="24"/>
              <w:szCs w:val="24"/>
              <w:lang w:val="en-US"/>
            </w:rPr>
            <w:instrText>F2aSIsIkFkZHJlc3MiOnsiJGlkIjoiMjMiLCIkdHlwZSI6IlN3aXNzQWNhZGVtaWMuQ2l0YXZpLkxpbmtlZFJlc291cmNlLCBTd2lzc0FjYWRlbWljLkNpdGF2aSIsIkxpbmtlZFJlc291cmNlVHlwZSI6NSwiT3JpZ2luYWxTdHJpbmciOiIxMC4xMTY3L2lvdnMuMTgtMjY0MjIiLCJVcmlTdHJpbmciOiJodHRwczovL2RvaS5vcmcvMTAuMT</w:instrText>
          </w:r>
          <w:r>
            <w:rPr>
              <w:sz w:val="24"/>
              <w:szCs w:val="24"/>
              <w:lang w:val="en-US"/>
            </w:rPr>
            <w:instrText>E2Ny9pb3ZzLjE4LTI2NDIyIiwiTGlua2VkUmVzb3VyY2VTdGF0dXMiOjgsIlByb3BlcnRpZXMiOnsiJGlkIjoiMjQiLCIkdHlwZSI6IlN3aXNzQWNhZGVtaWMuQ2l0YXZpLkxpbmtlZFJlc291cmNlUHJvcGVydGllcywgU3dpc3NBY2FkZW1pYy5DaXRhdmkifSwiU3luY0ZvbGRlclR5cGUiOjAsIklzTG9jYWxDbG91ZFByb2plY3RGaWxlTG</w:instrText>
          </w:r>
          <w:r>
            <w:rPr>
              <w:sz w:val="24"/>
              <w:szCs w:val="24"/>
              <w:lang w:val="en-US"/>
            </w:rPr>
            <w:instrText>luayI6ZmFsc2UsIklzQ2xvdWRSZXN0b3JlIjpmYWxzZSwiSXNDbG91ZENvcHkiOmZhbHNlLCJBdHRhY2htZW50Rm9sZGVyV2FzSW5GYWxsYmFja01vZGUiOmZhbHNlfSwiQW5ub3RhdGlvbnMiOltdLCJMb2NhdGlvblR5cGUiOjAsIk1pcnJvcnNSZWZlcmVuY2VQcm9wZXJ0eUlkIjoxMjgsIkNyZWF0ZWRCeSI6Il9KZW5ueSIsIkNyZWF0ZW</w:instrText>
          </w:r>
          <w:r>
            <w:rPr>
              <w:sz w:val="24"/>
              <w:szCs w:val="24"/>
              <w:lang w:val="en-US"/>
            </w:rPr>
            <w:instrText>RPbiI6IjIwMjItMDctMThUMTA6MTM6MTQiLCJNb2RpZmllZEJ5IjoiX0plbm55IiwiSWQiOiI4ODVlNWYxNS05NGIxLTQyNzAtODRjOS1lNmJiODNmODE4NjgiLCJNb2RpZmllZE9uIjoiMjAyMi0wNy0xOFQxMDoxMzoxNCIsIlByb2plY3QiOnsiJHJlZiI6IjgifX1dLCJOdW1iZXIiOiI1IiwiT3JnYW5pemF0aW9ucyI6W10sIk90aGVyc0</w:instrText>
          </w:r>
          <w:r>
            <w:rPr>
              <w:sz w:val="24"/>
              <w:szCs w:val="24"/>
              <w:lang w:val="en-US"/>
            </w:rPr>
            <w:instrText>ludm9sdmVkIjpbXSwiUGFnZVJhbmdlIjoiPHNwPlxyXG4gIDxuPjE0NzA8L24+XHJcbiAgPGluPnRydWU8L2luPlxyXG4gIDxvcz4xNDcwPC9vcz5cclxuICA8cHM+MTQ3MDwvcHM+XHJcbjwvc3A+XHJcbjxlcD5cclxuICA8bj4xNDc3PC9uPlxyXG4gIDxpbj50cnVlPC9pbj5cclxuICA8b3M+MTQ3Nzwvb3M+XHJcbiAgPHBzPjE0Nzc8L3</w:instrText>
          </w:r>
          <w:r>
            <w:rPr>
              <w:sz w:val="24"/>
              <w:szCs w:val="24"/>
              <w:lang w:val="en-US"/>
            </w:rPr>
            <w:instrText>BzPlxyXG48L2VwPlxyXG48b3M+MTQ3MC0xNDc3PC9vcz4iLCJQZXJpb2RpY2FsIjp7IiRpZCI6IjI1IiwiJHR5cGUiOiJTd2lzc0FjYWRlbWljLkNpdGF2aS5QZXJpb2RpY2FsLCBTd2lzc0FjYWRlbWljLkNpdGF2aSIsIkVpc3NuIjoiMTU1Mi01NzgzIiwiTmFtZSI6IkludmVzdGlnYXRpdmUgb3BodGhhbG1vbG9neSAmIHZpc3VhbCBzY2</w:instrText>
          </w:r>
          <w:r>
            <w:rPr>
              <w:sz w:val="24"/>
              <w:szCs w:val="24"/>
              <w:lang w:val="en-US"/>
            </w:rPr>
            <w:instrText>llbmNlIiwiUGFnaW5hdGlvbiI6MCwiUHJvdGVjdGVkIjpmYWxzZSwiVXNlckFiYnJldmlhdGlvbjEiOiJJbnZlc3QgT3BodGhhbG1vbCBWaXMgU2NpIiwiQ3JlYXRlZEJ5IjoiX0plbm55IiwiQ3JlYXRlZE9uIjoiMjAyMi0wNy0xOFQxMDoxMzoxNCIsIk1vZGlmaWVkQnkiOiJfSmVubnkiLCJJZCI6IjBiOWUyYzAwLTgxM2YtNDMxYS1hNG</w:instrText>
          </w:r>
          <w:r>
            <w:rPr>
              <w:sz w:val="24"/>
              <w:szCs w:val="24"/>
              <w:lang w:val="en-US"/>
            </w:rPr>
            <w:instrText>M5LWJlNDIxNjdmYzE1YyIsIk1vZGlmaWVkT24iOiIyMDIyLTA3LTE4VDEwOjEzOjE0IiwiUHJvamVjdCI6eyIkcmVmIjoiOCJ9fSwiUG1jSWQiOiJQTUM2NzM2MzQzIiwiUHVibGlzaGVycyI6W10sIlB1Yk1lZElkIjoiMzA5NzM1NzUiLCJRdW90YXRpb25zIjpbXSwiUmF0aW5nIjowLCJSZWZlcmVuY2VUeXBlIjoiSm91cm5hbEFydGljbG</w:instrText>
          </w:r>
          <w:r>
            <w:rPr>
              <w:sz w:val="24"/>
              <w:szCs w:val="24"/>
              <w:lang w:val="en-US"/>
            </w:rPr>
            <w:instrText>UiLCJTaG9ydFRpdGxlIjoiQnJvd24sIEJhbGwgZXQgYWwuIDIwMTkg4oCTIFRoZSBDb21tb24gQW50aWRpYWJldGljIERydWcgTWV0Zm9ybWluIiwiU2hvcnRUaXRsZVVwZGF0ZVR5cGUiOjAsIlNvdXJjZU9mQmlibGlvZ3JhcGhpY0luZm9ybWF0aW9uIjoiUHViTWVkIiwiU3RhdGljSWRzIjpbIjMzNDAxOWQyLTBlYzUtNDk2Ny1iMzFlLT</w:instrText>
          </w:r>
          <w:r>
            <w:rPr>
              <w:sz w:val="24"/>
              <w:szCs w:val="24"/>
              <w:lang w:val="en-US"/>
            </w:rPr>
            <w:instrText>hhMTE4YjUzZjZkNiJdLCJUYWJsZU9mQ29udGVudHNDb21wbGV4aXR5IjowLCJUYWJsZU9mQ29udGVudHNTb3VyY2VUZXh0Rm9ybWF0IjowLCJUYXNrcyI6W10sIlRpdGxlIjoiVGhlIENvbW1vbiBBbnRpZGlhYmV0aWMgRHJ1ZyBNZXRmb3JtaW4gUmVkdWNlcyBPZGRzIG9mIERldmVsb3BpbmcgQWdlLVJlbGF0ZWQgTWFjdWxhciBEZWdlbm</w:instrText>
          </w:r>
          <w:r>
            <w:rPr>
              <w:sz w:val="24"/>
              <w:szCs w:val="24"/>
              <w:lang w:val="en-US"/>
            </w:rPr>
            <w:instrText>VyYXRpb24iLCJUcmFuc2xhdG9ycyI6W10sIlZvbHVtZSI6IjYwIiwiWWVhciI6IjIwMTkiLCJZZWFyUmVzb2x2ZWQiOiIyMDE5IiwiQ3JlYXRlZEJ5IjoiX0plbm55IiwiQ3JlYXRlZE9uIjoiMjAyMi0wNy0xOFQxMDoxMzoxNCIsIk1vZGlmaWVkQnkiOiJfSmVubnkiLCJJZCI6IjYxNGNiZGM0LTQwOTktNGEwZS1hZDM2LWFmZGMzODhjYj</w:instrText>
          </w:r>
          <w:r>
            <w:rPr>
              <w:sz w:val="24"/>
              <w:szCs w:val="24"/>
              <w:lang w:val="en-US"/>
            </w:rPr>
            <w:instrText>ZjNyIsIk1vZGlmaWVkT24iOiIyMDIyLTEwLTMxVDA4OjE2OjI1IiwiUHJvamVjdCI6eyIkcmVmIjoiOCJ9fSwiVXNlTnVtYmVyaW5nVHlwZU9mUGFyZW50RG9jdW1lbnQiOmZhbHNlfSx7IiRpZCI6IjI2IiwiJHR5cGUiOiJTd2lzc0FjYWRlbWljLkNpdGF2aS5DaXRhdGlvbnMuV29yZFBsYWNlaG9sZGVyRW50cnksIFN3aXNzQWNhZGVtaW</w:instrText>
          </w:r>
          <w:r>
            <w:rPr>
              <w:sz w:val="24"/>
              <w:szCs w:val="24"/>
              <w:lang w:val="en-US"/>
            </w:rPr>
            <w:instrText>MuQ2l0YXZpIiwiSWQiOiIzMDk4NmI1My0xYWU4LTQ3OWYtOWRjZS1lYWUwNDFkNTkyOTUiLCJSYW5nZVN0YXJ0Ijo2LCJSYW5nZUxlbmd0aCI6MywiUmVmZXJlbmNlSWQiOiI0ZDQ0NDIzMS00MjA3LTRiNTItYjM4MS0zYzU4MTM2NmU1ODIiLCJQYWdlUmFuZ2UiOnsiJGlkIjoiMjciLCIkdHlwZSI6IlN3aXNzQWNhZGVtaWMuUGFnZVJhbm</w:instrText>
          </w:r>
          <w:r>
            <w:rPr>
              <w:sz w:val="24"/>
              <w:szCs w:val="24"/>
              <w:lang w:val="en-US"/>
            </w:rPr>
            <w:instrText>dlLCBTd2lzc0FjYWRlbWljIiwiRW5kUGFnZSI6eyIkaWQiOiIyOCIsIiR0eXBlIjoiU3dpc3NBY2FkZW1pYy5QYWdlTnVtYmVyLCBTd2lzc0FjYWRlbWljIiwiSXNGdWxseU51bWVyaWMiOmZhbHNlLCJOdW1iZXJpbmdUeXBlIjowLCJOdW1lcmFsU3lzdGVtIjowfSwiTnVtYmVyaW5nVHlwZSI6MCwiTnVtZXJhbFN5c3RlbSI6MCwiU3Rhcn</w:instrText>
          </w:r>
          <w:r>
            <w:rPr>
              <w:sz w:val="24"/>
              <w:szCs w:val="24"/>
              <w:lang w:val="en-US"/>
            </w:rPr>
            <w:instrText>RQYWdlIjp7IiRpZCI6IjI5IiwiJHR5cGUiOiJTd2lzc0FjYWRlbWljLlBhZ2VOdW1iZXIsIFN3aXNzQWNhZGVtaWMiLCJJc0Z1bGx5TnVtZXJpYyI6ZmFsc2UsIk51bWJlcmluZ1R5cGUiOjAsIk51bWVyYWxTeXN0ZW0iOjB9fSwiUmVmZXJlbmNlIjp7IiRpZCI6IjMwIiwiJHR5cGUiOiJTd2lzc0FjYWRlbWljLkNpdGF2aS5SZWZlcmVuY2</w:instrText>
          </w:r>
          <w:r>
            <w:rPr>
              <w:sz w:val="24"/>
              <w:szCs w:val="24"/>
              <w:lang w:val="en-US"/>
            </w:rPr>
            <w:instrText>UsIFN3aXNzQWNhZGVtaWMuQ2l0YXZpIiwiQWJzdHJhY3RDb21wbGV4aXR5IjowLCJBYnN0cmFjdFNvdXJjZVRleHRGb3JtYXQiOjAsIkF1dGhvcnMiOlt7IiRpZCI6IjMxIiwiJHR5cGUiOiJTd2lzc0FjYWRlbWljLkNpdGF2aS5QZXJzb24sIFN3aXNzQWNhZGVtaWMuQ2l0YXZpIiwiRmlyc3ROYW1lIjoiQW5kcmVhIiwiTGFzdE5hbWUiOi</w:instrText>
          </w:r>
          <w:r>
            <w:rPr>
              <w:sz w:val="24"/>
              <w:szCs w:val="24"/>
              <w:lang w:val="en-US"/>
            </w:rPr>
            <w:instrText>JCbGl0emVyIiwiTWlkZGxlTmFtZSI6IkwuIiwiUHJvdGVjdGVkIjpmYWxzZSwiU2V4IjowLCJDcmVhdGVkQnkiOiJfSmVubnkiLCJDcmVhdGVkT24iOiIyMDIyLTA3LTE4VDEwOjEzOjE0IiwiTW9kaWZpZWRCeSI6Il9KZW5ueSIsIklkIjoiYTE0ZGQwMmMtYmY3My00MjM0LTgzMmUtNDhkNjEwYTdkY2RhIiwiTW9kaWZpZWRPbiI6IjIwMj</w:instrText>
          </w:r>
          <w:r>
            <w:rPr>
              <w:sz w:val="24"/>
              <w:szCs w:val="24"/>
              <w:lang w:val="en-US"/>
            </w:rPr>
            <w:instrText>ItMDctMThUMTA6MTM6MTQiLCJQcm9qZWN0Ijp7IiRyZWYiOiI4In19LHsiJGlkIjoiMzIiLCIkdHlwZSI6IlN3aXNzQWNhZGVtaWMuQ2l0YXZpLlBlcnNvbiwgU3dpc3NBY2FkZW1pYy5DaXRhdmkiLCJGaXJzdE5hbWUiOiJTYW5kcmEiLCJMYXN0TmFtZSI6IkhhbSIsIk1pZGRsZU5hbWUiOiJBLiIsIlByb3RlY3RlZCI6ZmFsc2UsIlNleC</w:instrText>
          </w:r>
          <w:r>
            <w:rPr>
              <w:sz w:val="24"/>
              <w:szCs w:val="24"/>
              <w:lang w:val="en-US"/>
            </w:rPr>
            <w:instrText>I6MSwiQ3JlYXRlZEJ5IjoiX0plbm55IiwiQ3JlYXRlZE9uIjoiMjAyMi0wNy0xOFQxMDoxMzoxNCIsIk1vZGlmaWVkQnkiOiJfSmVubnkiLCJJZCI6ImU5NzE1ZTg0LTNhNzAtNDEwZS1iNzUxLWFjZWI0NDA2YjNlZiIsIk1vZGlmaWVkT24iOiIyMDIyLTA3LTE4VDEwOjEzOjE0IiwiUHJvamVjdCI6eyIkcmVmIjoiOCJ9fSx7IiRpZCI6Ij</w:instrText>
          </w:r>
          <w:r>
            <w:rPr>
              <w:sz w:val="24"/>
              <w:szCs w:val="24"/>
              <w:lang w:val="en-US"/>
            </w:rPr>
            <w:instrText>MzIiwiJHR5cGUiOiJTd2lzc0FjYWRlbWljLkNpdGF2aS5QZXJzb24sIFN3aXNzQWNhZGVtaWMuQ2l0YXZpIiwiRmlyc3ROYW1lIjoiS2F0aHJ5biIsIkxhc3ROYW1lIjoiQ29sYnkiLCJNaWRkbGVOYW1lIjoiQS4iLCJQcm90ZWN0ZWQiOmZhbHNlLCJTZXgiOjEsIkNyZWF0ZWRCeSI6Il9KZW5ueSIsIkNyZWF0ZWRPbiI6IjIwMjItMDctMT</w:instrText>
          </w:r>
          <w:r>
            <w:rPr>
              <w:sz w:val="24"/>
              <w:szCs w:val="24"/>
              <w:lang w:val="en-US"/>
            </w:rPr>
            <w:instrText>hUMTA6MTM6MTQiLCJNb2RpZmllZEJ5IjoiX0plbm55IiwiSWQiOiJlYjk0ZDEzMC03MGQzLTQ2NTEtOWMxNS1jM2IzOGVjNWNkMWIiLCJNb2RpZmllZE9uIjoiMjAyMi0wNy0xOFQxMDoxMzoxNCIsIlByb2plY3QiOnsiJHJlZiI6IjgifX0seyIkaWQiOiIzNCIsIiR0eXBlIjoiU3dpc3NBY2FkZW1pYy5DaXRhdmkuUGVyc29uLCBTd2lzc0</w:instrText>
          </w:r>
          <w:r>
            <w:rPr>
              <w:sz w:val="24"/>
              <w:szCs w:val="24"/>
              <w:lang w:val="en-US"/>
            </w:rPr>
            <w:instrText>FjYWRlbWljLkNpdGF2aSIsIkZpcnN0TmFtZSI6IkRpbWl0cmEiLCJMYXN0TmFtZSI6IlNrb25kcmEiLCJQcm90ZWN0ZWQiOmZhbHNlLCJTZXgiOjAsIkNyZWF0ZWRCeSI6Il9KZW5ueSIsIkNyZWF0ZWRPbiI6IjIwMjItMDctMThUMTA6MTM6MTQiLCJNb2RpZmllZEJ5IjoiX0plbm55IiwiSWQiOiIyMDYwZmU2Yy1hOWI2LTRmZjQtYWJlNS</w:instrText>
          </w:r>
          <w:r>
            <w:rPr>
              <w:sz w:val="24"/>
              <w:szCs w:val="24"/>
              <w:lang w:val="en-US"/>
            </w:rPr>
            <w:instrText>03MDE4ZDhmYTk5ZTgiLCJNb2RpZmllZE9uIjoiMjAyMi0wNy0xOFQxMDoxMzoxNCIsIlByb2plY3QiOnsiJHJlZiI6IjgifX1dLCJDaXRhdGlvbktleVVwZGF0ZVR5cGUiOjAsIkNvbGxhYm9yYXRvcnMiOltdLCJDb3ZlclBhdGgiOnsiJGlkIjoiMzUiLCIkdHlwZSI6IlN3aXNzQWNhZGVtaWMuQ2l0YXZpLkxpbmtlZFJlc291cmNlLCBTd2</w:instrText>
          </w:r>
          <w:r>
            <w:rPr>
              <w:sz w:val="24"/>
              <w:szCs w:val="24"/>
              <w:lang w:val="en-US"/>
            </w:rPr>
            <w:instrText>lzc0FjYWRlbWljLkNpdGF2aSIsIkxpbmtlZFJlc291cmNlVHlwZSI6MSwiVXJpU3RyaW5nIjoiQmxpdHplciwgSGFtIGV0IGFsIDIwMjEgLSBBc3NvY2lhdGlvbiBvZiBNZXRmb3JtaW4gVXNlLmpwZyIsIkxpbmtlZFJlc291cmNlU3RhdHVzIjo4LCJQcm9wZXJ0aWVzIjp7IiRpZCI6IjM2IiwiJHR5cGUiOiJTd2lzc0FjYWRlbWljLkNpdG</w:instrText>
          </w:r>
          <w:r>
            <w:rPr>
              <w:sz w:val="24"/>
              <w:szCs w:val="24"/>
              <w:lang w:val="en-US"/>
            </w:rPr>
            <w:instrText>F2aS5MaW5rZWRSZXNvdXJjZVByb3BlcnRpZXMsIFN3aXNzQWNhZGVtaWMuQ2l0YXZpIn0sIlN5bmNGb2xkZXJUeXBlIjowLCJJc0xvY2FsQ2xvdWRQcm9qZWN0RmlsZUxpbmsiOmZhbHNlLCJJc0Nsb3VkUmVzdG9yZSI6ZmFsc2UsIklzQ2xvdWRDb3B5IjpmYWxzZSwiQXR0YWNobWVudEZvbGRlcldhc0luRmFsbGJhY2tNb2RlIjpmYWxzZX</w:instrText>
          </w:r>
          <w:r>
            <w:rPr>
              <w:sz w:val="24"/>
              <w:szCs w:val="24"/>
              <w:lang w:val="en-US"/>
            </w:rPr>
            <w:instrText>0sIkRvaSI6IjEwLjEwMDEvamFtYW9waHRoYWxtb2wuMjAyMC42MzMxIiwiRWRpdG9ycyI6W10sIkV2YWx1YXRpb25Db21wbGV4aXR5IjowLCJFdmFsdWF0aW9uU291cmNlVGV4dEZvcm1hdCI6MCwiR3JvdXBzIjpbXSwiSGFzTGFiZWwxIjpmYWxzZSwiSGFzTGFiZWwyIjpmYWxzZSwiS2V5d29yZHMiOltdLCJMYW5ndWFnZSI6ImVuZyIsIk</w:instrText>
          </w:r>
          <w:r>
            <w:rPr>
              <w:sz w:val="24"/>
              <w:szCs w:val="24"/>
              <w:lang w:val="en-US"/>
            </w:rPr>
            <w:instrText>xhbmd1YWdlQ29kZSI6ImVuIiwiTG9jYXRpb25zIjpbeyIkaWQiOiIzNyIsIiR0eXBlIjoiU3dpc3NBY2FkZW1pYy5DaXRhdmkuTG9jYXRpb24sIFN3aXNzQWNhZGVtaWMuQ2l0YXZpIiwiQWRkcmVzcyI6eyIkaWQiOiIzOCIsIiR0eXBlIjoiU3dpc3NBY2FkZW1pYy5DaXRhdmkuTGlua2VkUmVzb3VyY2UsIFN3aXNzQWNhZGVtaWMuQ2l0YX</w:instrText>
          </w:r>
          <w:r>
            <w:rPr>
              <w:sz w:val="24"/>
              <w:szCs w:val="24"/>
              <w:lang w:val="en-US"/>
            </w:rPr>
            <w:instrText>ZpIiwiTGlua2VkUmVzb3VyY2VUeXBlIjo1LCJPcmlnaW5hbFN0cmluZyI6IlBNQzc4MjEwODIiLCJVcmlTdHJpbmciOiJodHRwczovL3d3dy5uY2JpLm5sbS5uaWguZ292L3BtYy9hcnRpY2xlcy9QTUM3ODIxMDgyIiwiTGlua2VkUmVzb3VyY2VTdGF0dXMiOjgsIlByb3BlcnRpZXMiOnsiJGlkIjoiMzkiLCIkdHlwZSI6IlN3aXNzQWNhZG</w:instrText>
          </w:r>
          <w:r>
            <w:rPr>
              <w:sz w:val="24"/>
              <w:szCs w:val="24"/>
              <w:lang w:val="en-US"/>
            </w:rPr>
            <w:instrText>VtaWMuQ2l0YXZpLkxpbmtlZFJlc291cmNlUHJvcGVydGllcywgU3dpc3NBY2FkZW1pYy5DaXRhdmkifSwiU3luY0ZvbGRlclR5cGUiOjAsIklzTG9jYWxDbG91ZFByb2plY3RGaWxlTGluayI6ZmFsc2UsIklzQ2xvdWRSZXN0b3JlIjpmYWxzZSwiSXNDbG91ZENvcHkiOmZhbHNlLCJBdHRhY2htZW50Rm9sZGVyV2FzSW5GYWxsYmFja01vZG</w:instrText>
          </w:r>
          <w:r>
            <w:rPr>
              <w:sz w:val="24"/>
              <w:szCs w:val="24"/>
              <w:lang w:val="en-US"/>
            </w:rPr>
            <w:instrText>UiOmZhbHNlfSwiQW5ub3RhdGlvbnMiOltdLCJMb2NhdGlvblR5cGUiOjAsIk1pcnJvcnNSZWZlcmVuY2VQcm9wZXJ0eUlkIjoyMDgsIkNyZWF0ZWRCeSI6Il9KZW5ueSIsIkNyZWF0ZWRPbiI6IjIwMjItMDctMThUMTA6MTM6MTQiLCJNb2RpZmllZEJ5IjoiX0plbm55IiwiSWQiOiJiNGU2ODcxYi0xYzM3LTRiMzktODg2ZS1lZWZkMjdjOG</w:instrText>
          </w:r>
          <w:r>
            <w:rPr>
              <w:sz w:val="24"/>
              <w:szCs w:val="24"/>
              <w:lang w:val="en-US"/>
            </w:rPr>
            <w:instrText>E3NDkiLCJNb2RpZmllZE9uIjoiMjAyMi0wNy0xOFQxMDoxMzoxNCIsIlByb2plY3QiOnsiJHJlZiI6IjgifX0seyIkaWQiOiI0MCIsIiR0eXBlIjoiU3dpc3NBY2FkZW1pYy5DaXRhdmkuTG9jYXRpb24sIFN3aXNzQWNhZGVtaWMuQ2l0YXZpIiwiQWRkcmVzcyI6eyIkaWQiOiI0MSIsIiR0eXBlIjoiU3dpc3NBY2FkZW1pYy5DaXRhdmkuTG</w:instrText>
          </w:r>
          <w:r>
            <w:rPr>
              <w:sz w:val="24"/>
              <w:szCs w:val="24"/>
              <w:lang w:val="en-US"/>
            </w:rPr>
            <w:instrText>lua2VkUmVzb3VyY2UsIFN3aXNzQWNhZGVtaWMuQ2l0YXZpIiwiTGlua2VkUmVzb3VyY2VUeXBlIjo1LCJPcmlnaW5hbFN0cmluZyI6IjMzNDc1Njk2IiwiVXJpU3RyaW5nIjoiaHR0cDovL3d3dy5uY2JpLm5sbS5uaWguZ292L3B1Ym1lZC8zMzQ3NTY5NiIsIkxpbmtlZFJlc291cmNlU3RhdHVzIjo4LCJQcm9wZXJ0aWVzIjp7IiRpZCI6Ij</w:instrText>
          </w:r>
          <w:r>
            <w:rPr>
              <w:sz w:val="24"/>
              <w:szCs w:val="24"/>
              <w:lang w:val="en-US"/>
            </w:rPr>
            <w:instrText>QyIiwiJHR5cGUiOiJTd2lzc0FjYWRlbWljLkNpdGF2aS5MaW5rZWRSZXNvdXJjZVByb3BlcnRpZXMsIFN3aXNzQWNhZGVtaWMuQ2l0YXZpIn0sIlN5bmNGb2xkZXJUeXBlIjowLCJJc0xvY2FsQ2xvdWRQcm9qZWN0RmlsZUxpbmsiOmZhbHNlLCJJc0Nsb3VkUmVzdG9yZSI6ZmFsc2UsIklzQ2xvdWRDb3B5IjpmYWxzZSwiQXR0YWNobWVudE</w:instrText>
          </w:r>
          <w:r>
            <w:rPr>
              <w:sz w:val="24"/>
              <w:szCs w:val="24"/>
              <w:lang w:val="en-US"/>
            </w:rPr>
            <w:instrText>ZvbGRlcldhc0luRmFsbGJhY2tNb2RlIjpmYWxzZX0sIkFubm90YXRpb25zIjpbXSwiTG9jYXRpb25UeXBlIjowLCJNaXJyb3JzUmVmZXJlbmNlUHJvcGVydHlJZCI6MTY0LCJDcmVhdGVkQnkiOiJfSmVubnkiLCJDcmVhdGVkT24iOiIyMDIyLTA3LTE4VDEwOjEzOjE0IiwiTW9kaWZpZWRCeSI6Il9KZW5ueSIsIklkIjoiNjc1OGMwMDktYm</w:instrText>
          </w:r>
          <w:r>
            <w:rPr>
              <w:sz w:val="24"/>
              <w:szCs w:val="24"/>
              <w:lang w:val="en-US"/>
            </w:rPr>
            <w:instrText>QyZC00ZDNkLWJkNWYtNWE0ZDA0NjY2NmE2IiwiTW9kaWZpZWRPbiI6IjIwMjItMDctMThUMTA6MTM6MTQiLCJQcm9qZWN0Ijp7IiRyZWYiOiI4In19LHsiJGlkIjoiNDMiLCIkdHlwZSI6IlN3aXNzQWNhZGVtaWMuQ2l0YXZpLkxvY2F0aW9uLCBTd2lzc0FjYWRlbWljLkNpdGF2aSIsIkFkZHJlc3MiOnsiJGlkIjoiNDQiLCIkdHlwZSI6Il</w:instrText>
          </w:r>
          <w:r>
            <w:rPr>
              <w:sz w:val="24"/>
              <w:szCs w:val="24"/>
              <w:lang w:val="en-US"/>
            </w:rPr>
            <w:instrText>N3aXNzQWNhZGVtaWMuQ2l0YXZpLkxpbmtlZFJlc291cmNlLCBTd2lzc0FjYWRlbWljLkNpdGF2aSIsIkxpbmtlZFJlc291cmNlVHlwZSI6NSwiT3JpZ2luYWxTdHJpbmciOiIxMC4xMDAxL2phbWFvcGh0aGFsbW9sLjIwMjAuNjMzMSIsIlVyaVN0cmluZyI6Imh0dHBzOi8vZG9pLm9yZy8xMC4xMDAxL2phbWFvcGh0aGFsbW9sLjIwMjAuNj</w:instrText>
          </w:r>
          <w:r>
            <w:rPr>
              <w:sz w:val="24"/>
              <w:szCs w:val="24"/>
              <w:lang w:val="en-US"/>
            </w:rPr>
            <w:instrText>MzMSIsIkxpbmtlZFJlc291cmNlU3RhdHVzIjo4LCJQcm9wZXJ0aWVzIjp7IiRpZCI6IjQ1IiwiJHR5cGUiOiJTd2lzc0FjYWRlbWljLkNpdGF2aS5MaW5rZWRSZXNvdXJjZVByb3BlcnRpZXMsIFN3aXNzQWNhZGVtaWMuQ2l0YXZpIn0sIlN5bmNGb2xkZXJUeXBlIjowLCJJc0xvY2FsQ2xvdWRQcm9qZWN0RmlsZUxpbmsiOmZhbHNlLCJJc0</w:instrText>
          </w:r>
          <w:r>
            <w:rPr>
              <w:sz w:val="24"/>
              <w:szCs w:val="24"/>
              <w:lang w:val="en-US"/>
            </w:rPr>
            <w:instrText>Nsb3VkUmVzdG9yZSI6ZmFsc2UsIklzQ2xvdWRDb3B5IjpmYWxzZSwiQXR0YWNobWVudEZvbGRlcldhc0luRmFsbGJhY2tNb2RlIjpmYWxzZX0sIkFubm90YXRpb25zIjpbXSwiTG9jYXRpb25UeXBlIjowLCJNaXJyb3JzUmVmZXJlbmNlUHJvcGVydHlJZCI6MTI4LCJDcmVhdGVkQnkiOiJfSmVubnkiLCJDcmVhdGVkT24iOiIyMDIyLTA3LT</w:instrText>
          </w:r>
          <w:r>
            <w:rPr>
              <w:sz w:val="24"/>
              <w:szCs w:val="24"/>
              <w:lang w:val="en-US"/>
            </w:rPr>
            <w:instrText>E4VDEwOjEzOjE0IiwiTW9kaWZpZWRCeSI6Il9KZW5ueSIsIklkIjoiZDFiNmNlYTEtZDI0NS00NjcxLWFiZGQtZjQ5MzlhN2FiMDkyIiwiTW9kaWZpZWRPbiI6IjIwMjItMDctMThUMTA6MTM6MTQiLCJQcm9qZWN0Ijp7IiRyZWYiOiI4In19XSwiTnVtYmVyIjoiMyIsIk9yZ2FuaXphdGlvbnMiOltdLCJPdGhlcnNJbnZvbHZlZCI6W10sIl</w:instrText>
          </w:r>
          <w:r>
            <w:rPr>
              <w:sz w:val="24"/>
              <w:szCs w:val="24"/>
              <w:lang w:val="en-US"/>
            </w:rPr>
            <w:instrText>BhZ2VSYW5nZSI6IjxzcD5cclxuICA8bj4zMDI8L24+XHJcbiAgPGluPnRydWU8L2luPlxyXG4gIDxvcz4zMDI8L29zPlxyXG4gIDxwcz4zMDI8L3BzPlxyXG48L3NwPlxyXG48ZXA+XHJcbiAgPG4+MzA5PC9uPlxyXG4gIDxpbj50cnVlPC9pbj5cclxuICA8b3M+MzA5PC9vcz5cclxuICA8cHM+MzA5PC9wcz5cclxuPC9lcD5cclxuPG9zPj</w:instrText>
          </w:r>
          <w:r>
            <w:rPr>
              <w:sz w:val="24"/>
              <w:szCs w:val="24"/>
              <w:lang w:val="en-US"/>
            </w:rPr>
            <w:instrText>MwMi0zMDk8L29zPiIsIlBlcmlvZGljYWwiOnsiJGlkIjoiNDYiLCIkdHlwZSI6IlN3aXNzQWNhZGVtaWMuQ2l0YXZpLlBlcmlvZGljYWwsIFN3aXNzQWNhZGVtaWMuQ2l0YXZpIiwiRWlzc24iOiIyMTY4LTYxNzMiLCJOYW1lIjoiSkFNQSBvcGh0aGFsbW9sb2d5IiwiUGFnaW5hdGlvbiI6MCwiUHJvdGVjdGVkIjpmYWxzZSwiVXNlckFiYn</w:instrText>
          </w:r>
          <w:r>
            <w:rPr>
              <w:sz w:val="24"/>
              <w:szCs w:val="24"/>
              <w:lang w:val="en-US"/>
            </w:rPr>
            <w:instrText>JldmlhdGlvbjEiOiJKQU1BIE9waHRoYWxtb2wiLCJDcmVhdGVkQnkiOiJfSmVubnkiLCJDcmVhdGVkT24iOiIyMDIyLTA3LTE4VDEwOjEzOjE0IiwiTW9kaWZpZWRCeSI6Il9KZW5ueSIsIklkIjoiNjc4MWRiOWItYTczMi00YzNiLWI5NjktNGU0YWNlNzczMmNhIiwiTW9kaWZpZWRPbiI6IjIwMjItMDctMThUMTA6MTM6MTQiLCJQcm9qZW</w:instrText>
          </w:r>
          <w:r>
            <w:rPr>
              <w:sz w:val="24"/>
              <w:szCs w:val="24"/>
              <w:lang w:val="en-US"/>
            </w:rPr>
            <w:instrText>N0Ijp7IiRyZWYiOiI4In19LCJQbWNJZCI6IlBNQzc4MjEwODIiLCJQdWJsaXNoZXJzIjpbXSwiUHViTWVkSWQiOiIzMzQ3NTY5NiIsIlF1b3RhdGlvbnMiOltdLCJSYXRpbmciOjAsIlJlZmVyZW5jZVR5cGUiOiJKb3VybmFsQXJ0aWNsZSIsIlNob3J0VGl0bGUiOiJCbGl0emVyLCBIYW0gZXQgYWwuIDIwMjEg4oCTIEFzc29jaWF0aW9uIG</w:instrText>
          </w:r>
          <w:r>
            <w:rPr>
              <w:sz w:val="24"/>
              <w:szCs w:val="24"/>
              <w:lang w:val="en-US"/>
            </w:rPr>
            <w:instrText>9mIE1ldGZvcm1pbiBVc2UiLCJTaG9ydFRpdGxlVXBkYXRlVHlwZSI6MCwiU291cmNlT2ZCaWJsaW9ncmFwaGljSW5mb3JtYXRpb24iOiJQdWJNZWQiLCJTdGF0aWNJZHMiOlsiN2NjNjY0ODMtNWY5ZC00ODkxLTgxYmItYTU3MjIyMmM1MjQ3Il0sIlRhYmxlT2ZDb250ZW50c0NvbXBsZXhpdHkiOjAsIlRhYmxlT2ZDb250ZW50c1NvdXJjZV</w:instrText>
          </w:r>
          <w:r>
            <w:rPr>
              <w:sz w:val="24"/>
              <w:szCs w:val="24"/>
              <w:lang w:val="en-US"/>
            </w:rPr>
            <w:instrText>RleHRGb3JtYXQiOjAsIlRhc2tzIjpbXSwiVGl0bGUiOiJBc3NvY2lhdGlvbiBvZiBNZXRmb3JtaW4gVXNlIFdpdGggQWdlLVJlbGF0ZWQgTWFjdWxhciBEZWdlbmVyYXRpb246IEEgQ2FzZS1Db250cm9sIFN0dWR5IiwiVHJhbnNsYXRvcnMiOltdLCJWb2x1bWUiOiIxMzkiLCJZZWFyIjoiMjAyMSIsIlllYXJSZXNvbHZlZCI6IjIwMjEiLC</w:instrText>
          </w:r>
          <w:r>
            <w:rPr>
              <w:sz w:val="24"/>
              <w:szCs w:val="24"/>
              <w:lang w:val="en-US"/>
            </w:rPr>
            <w:instrText>JDcmVhdGVkQnkiOiJfSmVubnkiLCJDcmVhdGVkT24iOiIyMDIyLTA3LTE4VDEwOjEzOjE0IiwiTW9kaWZpZWRCeSI6Il9KZW5ueSIsIklkIjoiNGQ0NDQyMzEtNDIwNy00YjUyLWIzODEtM2M1ODEzNjZlNTgyIiwiTW9kaWZpZWRPbiI6IjIwMjItMTAtMzFUMDg6MTY6MjUiLCJQcm9qZWN0Ijp7IiRyZWYiOiI4In19LCJVc2VOdW1iZXJpbm</w:instrText>
          </w:r>
          <w:r>
            <w:rPr>
              <w:sz w:val="24"/>
              <w:szCs w:val="24"/>
              <w:lang w:val="en-US"/>
            </w:rPr>
            <w:instrText>dUeXBlT2ZQYXJlbnREb2N1bWVudCI6ZmFsc2V9LHsiJGlkIjoiNDciLCIkdHlwZSI6IlN3aXNzQWNhZGVtaWMuQ2l0YXZpLkNpdGF0aW9ucy5Xb3JkUGxhY2Vob2xkZXJFbnRyeSwgU3dpc3NBY2FkZW1pYy5DaXRhdmkiLCJJZCI6IjRmYTAzM2VhLWM4YTYtNGU1MC1hNzkzLWI4NjFmYmU1YjdlMSIsIlJhbmdlU3RhcnQiOjMsIlJlZmVyZW</w:instrText>
          </w:r>
          <w:r>
            <w:rPr>
              <w:sz w:val="24"/>
              <w:szCs w:val="24"/>
              <w:lang w:val="en-US"/>
            </w:rPr>
            <w:instrText>5jZUlkIjoiM2M1YjM1ZGMtN2M1Yy00YjRmLTkxMmItNjJkYjc2YmEyOWNlIiwiUGFnZVJhbmdlIjp7IiRpZCI6IjQ4IiwiJHR5cGUiOiJTd2lzc0FjYWRlbWljLlBhZ2VSYW5nZSwgU3dpc3NBY2FkZW1pYyIsIkVuZFBhZ2UiOnsiJGlkIjoiNDkiLCIkdHlwZSI6IlN3aXNzQWNhZGVtaWMuUGFnZU51bWJlciwgU3dpc3NBY2FkZW1pYyIsIk</w:instrText>
          </w:r>
          <w:r>
            <w:rPr>
              <w:sz w:val="24"/>
              <w:szCs w:val="24"/>
              <w:lang w:val="en-US"/>
            </w:rPr>
            <w:instrText>lzRnVsbHlOdW1lcmljIjpmYWxzZSwiTnVtYmVyaW5nVHlwZSI6MCwiTnVtZXJhbFN5c3RlbSI6MH0sIk51bWJlcmluZ1R5cGUiOjAsIk51bWVyYWxTeXN0ZW0iOjAsIlN0YXJ0UGFnZSI6eyIkaWQiOiI1MCIsIiR0eXBlIjoiU3dpc3NBY2FkZW1pYy5QYWdlTnVtYmVyLCBTd2lzc0FjYWRlbWljIiwiSXNGdWxseU51bWVyaWMiOmZhbHNlLC</w:instrText>
          </w:r>
          <w:r>
            <w:rPr>
              <w:sz w:val="24"/>
              <w:szCs w:val="24"/>
              <w:lang w:val="en-US"/>
            </w:rPr>
            <w:instrText>JOdW1iZXJpbmdUeXBlIjowLCJOdW1lcmFsU3lzdGVtIjowfX0sIlJlZmVyZW5jZSI6eyIkaWQiOiI1MSIsIiR0eXBlIjoiU3dpc3NBY2FkZW1pYy5DaXRhdmkuUmVmZXJlbmNlLCBTd2lzc0FjYWRlbWljLkNpdGF2aSIsIkFic3RyYWN0Q29tcGxleGl0eSI6MCwiQWJzdHJhY3RTb3VyY2VUZXh0Rm9ybWF0IjowLCJBdXRob3JzIjpbeyIkaW</w:instrText>
          </w:r>
          <w:r>
            <w:rPr>
              <w:sz w:val="24"/>
              <w:szCs w:val="24"/>
              <w:lang w:val="en-US"/>
            </w:rPr>
            <w:instrText>QiOiI1MiIsIiR0eXBlIjoiU3dpc3NBY2FkZW1pYy5DaXRhdmkuUGVyc29uLCBTd2lzc0FjYWRlbWljLkNpdGF2aSIsIkZpcnN0TmFtZSI6Ill1LVllbiIsIkxhc3ROYW1lIjoiQ2hlbiIsIlByb3RlY3RlZCI6ZmFsc2UsIlNleCI6MCwiQ3JlYXRlZEJ5IjoiX0plbm55IiwiQ3JlYXRlZE9uIjoiMjAyMi0wNy0xOFQxMDoxMzoxNCIsIk1vZG</w:instrText>
          </w:r>
          <w:r>
            <w:rPr>
              <w:sz w:val="24"/>
              <w:szCs w:val="24"/>
              <w:lang w:val="en-US"/>
            </w:rPr>
            <w:instrText>lmaWVkQnkiOiJfSmVubnkiLCJJZCI6ImIyOGQ4ZjY2LTdlMGYtNDFmYy1hM2UxLWMxNjY1NDEyYjgzMiIsIk1vZGlmaWVkT24iOiIyMDIyLTA3LTE4VDEwOjEzOjE0IiwiUHJvamVjdCI6eyIkcmVmIjoiOCJ9fSx7IiRpZCI6IjUzIiwiJHR5cGUiOiJTd2lzc0FjYWRlbWljLkNpdGF2aS5QZXJzb24sIFN3aXNzQWNhZGVtaWMuQ2l0YXZpIi</w:instrText>
          </w:r>
          <w:r>
            <w:rPr>
              <w:sz w:val="24"/>
              <w:szCs w:val="24"/>
              <w:lang w:val="en-US"/>
            </w:rPr>
            <w:instrText>wiRmlyc3ROYW1lIjoiWWluZy1DaGVuZyIsIkxhc3ROYW1lIjoiU2hlbiIsIlByb3RlY3RlZCI6ZmFsc2UsIlNleCI6MCwiQ3JlYXRlZEJ5IjoiX0plbm55IiwiQ3JlYXRlZE9uIjoiMjAyMi0wNy0xOFQxMDoxMzoxNCIsIk1vZGlmaWVkQnkiOiJfSmVubnkiLCJJZCI6IjUxZjUzMjBmLWVlODctNDliZC04YzFhLWFmNTc0Mzg3OWM2ZiIsIk</w:instrText>
          </w:r>
          <w:r>
            <w:rPr>
              <w:sz w:val="24"/>
              <w:szCs w:val="24"/>
              <w:lang w:val="en-US"/>
            </w:rPr>
            <w:instrText>1vZGlmaWVkT24iOiIyMDIyLTA3LTE4VDEwOjEzOjE0IiwiUHJvamVjdCI6eyIkcmVmIjoiOCJ9fSx7IiRpZCI6IjU0IiwiJHR5cGUiOiJTd2lzc0FjYWRlbWljLkNpdGF2aS5QZXJzb24sIFN3aXNzQWNhZGVtaWMuQ2l0YXZpIiwiRmlyc3ROYW1lIjoiWXVuLUp1IiwiTGFzdE5hbWUiOiJMYWkiLCJQcm90ZWN0ZWQiOmZhbHNlLCJTZXgiOj</w:instrText>
          </w:r>
          <w:r>
            <w:rPr>
              <w:sz w:val="24"/>
              <w:szCs w:val="24"/>
              <w:lang w:val="en-US"/>
            </w:rPr>
            <w:instrText>AsIkNyZWF0ZWRCeSI6Il9KZW5ueSIsIkNyZWF0ZWRPbiI6IjIwMjItMDctMThUMTA6MTM6MTQiLCJNb2RpZmllZEJ5IjoiX0plbm55IiwiSWQiOiJmZmVkYjQ5YS0xYjM2LTQ5MmYtYjlkOS0yNjE3MjY2OWY4OTIiLCJNb2RpZmllZE9uIjoiMjAyMi0wNy0xOFQxMDoxMzoxNCIsIlByb2plY3QiOnsiJHJlZiI6IjgifX0seyIkaWQiOiI1NS</w:instrText>
          </w:r>
          <w:r>
            <w:rPr>
              <w:sz w:val="24"/>
              <w:szCs w:val="24"/>
              <w:lang w:val="en-US"/>
            </w:rPr>
            <w:instrText>IsIiR0eXBlIjoiU3dpc3NBY2FkZW1pYy5DaXRhdmkuUGVyc29uLCBTd2lzc0FjYWRlbWljLkNpdGF2aSIsIkZpcnN0TmFtZSI6IkNodW4tWXVhbiIsIkxhc3ROYW1lIjoiV2FuZyIsIlByb3RlY3RlZCI6ZmFsc2UsIlNleCI6MCwiQ3JlYXRlZEJ5IjoiX0plbm55IiwiQ3JlYXRlZE9uIjoiMjAyMi0wNy0xOFQxMDoxMzoxNCIsIk1vZGlmaW</w:instrText>
          </w:r>
          <w:r>
            <w:rPr>
              <w:sz w:val="24"/>
              <w:szCs w:val="24"/>
              <w:lang w:val="en-US"/>
            </w:rPr>
            <w:instrText>VkQnkiOiJfSmVubnkiLCJJZCI6ImUyMTVlNGQ3LTI0MGItNDRlMy04MjI3LWE3NDdjNTA5MWU0NCIsIk1vZGlmaWVkT24iOiIyMDIyLTA3LTE4VDEwOjEzOjE0IiwiUHJvamVjdCI6eyIkcmVmIjoiOCJ9fSx7IiRpZCI6IjU2IiwiJHR5cGUiOiJTd2lzc0FjYWRlbWljLkNpdGF2aS5QZXJzb24sIFN3aXNzQWNhZGVtaWMuQ2l0YXZpIiwiRm</w:instrText>
          </w:r>
          <w:r>
            <w:rPr>
              <w:sz w:val="24"/>
              <w:szCs w:val="24"/>
              <w:lang w:val="en-US"/>
            </w:rPr>
            <w:instrText>lyc3ROYW1lIjoiS2VuZy1IdW5nIiwiTGFzdE5hbWUiOiJMaW4iLCJQcm90ZWN0ZWQiOmZhbHNlLCJTZXgiOjAsIkNyZWF0ZWRCeSI6Il9KZW5ueSIsIkNyZWF0ZWRPbiI6IjIwMjItMDctMThUMTA6MTM6MTQiLCJNb2RpZmllZEJ5IjoiX0plbm55IiwiSWQiOiJmMzFiYjA4My1lYzRhLTQ4OWUtYWVhNi0wZWYwNTdjNDZiODEiLCJNb2RpZm</w:instrText>
          </w:r>
          <w:r>
            <w:rPr>
              <w:sz w:val="24"/>
              <w:szCs w:val="24"/>
              <w:lang w:val="en-US"/>
            </w:rPr>
            <w:instrText>llZE9uIjoiMjAyMi0wNy0xOFQxMDoxMzoxNCIsIlByb2plY3QiOnsiJHJlZiI6IjgifX0seyIkaWQiOiI1NyIsIiR0eXBlIjoiU3dpc3NBY2FkZW1pYy5DaXRhdmkuUGVyc29uLCBTd2lzc0FjYWRlbWljLkNpdGF2aSIsIkZpcnN0TmFtZSI6IlNoaWgtQ2hhbyIsIkxhc3ROYW1lIjoiRmVuZyIsIlByb3RlY3RlZCI6ZmFsc2UsIlNleCI6MC</w:instrText>
          </w:r>
          <w:r>
            <w:rPr>
              <w:sz w:val="24"/>
              <w:szCs w:val="24"/>
              <w:lang w:val="en-US"/>
            </w:rPr>
            <w:instrText>wiQ3JlYXRlZEJ5IjoiX0plbm55IiwiQ3JlYXRlZE9uIjoiMjAyMi0wNy0xOFQxMDoxMzoxNCIsIk1vZGlmaWVkQnkiOiJfSmVubnkiLCJJZCI6IjAzOWExZWRkLTg1NzktNGM2Yy04MjE5LWIzM2JiYTFjMzk3YSIsIk1vZGlmaWVkT24iOiIyMDIyLTA3LTE4VDEwOjEzOjE0IiwiUHJvamVjdCI6eyIkcmVmIjoiOCJ9fSx7IiRpZCI6IjU4Ii</w:instrText>
          </w:r>
          <w:r>
            <w:rPr>
              <w:sz w:val="24"/>
              <w:szCs w:val="24"/>
              <w:lang w:val="en-US"/>
            </w:rPr>
            <w:instrText>wiJHR5cGUiOiJTd2lzc0FjYWRlbWljLkNpdGF2aS5QZXJzb24sIFN3aXNzQWNhZGVtaWMuQ2l0YXZpIiwiRmlyc3ROYW1lIjoiQ2hpYW8tWWluZyIsIkxhc3ROYW1lIjoiTGlhbmciLCJQcm90ZWN0ZWQiOmZhbHNlLCJTZXgiOjAsIkNyZWF0ZWRCeSI6Il9KZW5ueSIsIkNyZWF0ZWRPbiI6IjIwMjItMDctMThUMTA6MTM6MTQiLCJNb2RpZm</w:instrText>
          </w:r>
          <w:r>
            <w:rPr>
              <w:sz w:val="24"/>
              <w:szCs w:val="24"/>
              <w:lang w:val="en-US"/>
            </w:rPr>
            <w:instrText>llZEJ5IjoiX0plbm55IiwiSWQiOiI4NDg3ZmZhZi1kMjljLTQ1Y2QtOWI0Mi1mZjdkY2JjYzlhMjYiLCJNb2RpZmllZE9uIjoiMjAyMi0wNy0xOFQxMDoxMzoxNCIsIlByb2plY3QiOnsiJHJlZiI6IjgifX0seyIkaWQiOiI1OSIsIiR0eXBlIjoiU3dpc3NBY2FkZW1pYy5DaXRhdmkuUGVyc29uLCBTd2lzc0FjYWRlbWljLkNpdGF2aSIsIk</w:instrText>
          </w:r>
          <w:r>
            <w:rPr>
              <w:sz w:val="24"/>
              <w:szCs w:val="24"/>
              <w:lang w:val="en-US"/>
            </w:rPr>
            <w:instrText>ZpcnN0TmFtZSI6IkxpLUNoZW4iLCJMYXN0TmFtZSI6IldlaSIsIlByb3RlY3RlZCI6ZmFsc2UsIlNleCI6MCwiQ3JlYXRlZEJ5IjoiX0plbm55IiwiQ3JlYXRlZE9uIjoiMjAyMi0wNy0xOFQxMDoxMzoxNCIsIk1vZGlmaWVkQnkiOiJfSmVubnkiLCJJZCI6IjJiMTU3ZGQwLTRjZTItNDY0ZS1hZWY2LWJkYzQyN2QzMTQ4NyIsIk1vZGlmaW</w:instrText>
          </w:r>
          <w:r>
            <w:rPr>
              <w:sz w:val="24"/>
              <w:szCs w:val="24"/>
              <w:lang w:val="en-US"/>
            </w:rPr>
            <w:instrText>VkT24iOiIyMDIyLTA3LTE4VDEwOjEzOjE0IiwiUHJvamVjdCI6eyIkcmVmIjoiOCJ9fSx7IiRpZCI6IjYwIiwiJHR5cGUiOiJTd2lzc0FjYWRlbWljLkNpdGF2aS5QZXJzb24sIFN3aXNzQWNhZGVtaWMuQ2l0YXZpIiwiRmlyc3ROYW1lIjoiUGVzdXMiLCJMYXN0TmFtZSI6IkNob3UiLCJQcm90ZWN0ZWQiOmZhbHNlLCJTZXgiOjAsIkNyZW</w:instrText>
          </w:r>
          <w:r>
            <w:rPr>
              <w:sz w:val="24"/>
              <w:szCs w:val="24"/>
              <w:lang w:val="en-US"/>
            </w:rPr>
            <w:instrText>F0ZWRCeSI6Il9KZW5ueSIsIkNyZWF0ZWRPbiI6IjIwMjItMDctMThUMTA6MTM6MTQiLCJNb2RpZmllZEJ5IjoiX0plbm55IiwiSWQiOiI1OWI2NjBkOC04OGI0LTQzY2QtYjQxMi04MjIzMTRkNWQzMmIiLCJNb2RpZmllZE9uIjoiMjAyMi0wNy0xOFQxMDoxMzoxNCIsIlByb2plY3QiOnsiJHJlZiI6IjgifX1dLCJDaXRhdGlvbktleVVwZG</w:instrText>
          </w:r>
          <w:r>
            <w:rPr>
              <w:sz w:val="24"/>
              <w:szCs w:val="24"/>
              <w:lang w:val="en-US"/>
            </w:rPr>
            <w:instrText>F0ZVR5cGUiOjAsIkNvbGxhYm9yYXRvcnMiOltdLCJDb3ZlclBhdGgiOnsiJGlkIjoiNjEiLCIkdHlwZSI6IlN3aXNzQWNhZGVtaWMuQ2l0YXZpLkxpbmtlZFJlc291cmNlLCBTd2lzc0FjYWRlbWljLkNpdGF2aSIsIkxpbmtlZFJlc291cmNlVHlwZSI6MSwiVXJpU3RyaW5nIjoiQ2hlbiwgU2hlbiBldCBhbCAyMDE5IC0gQXNzb2NpYXRpb2</w:instrText>
          </w:r>
          <w:r>
            <w:rPr>
              <w:sz w:val="24"/>
              <w:szCs w:val="24"/>
              <w:lang w:val="en-US"/>
            </w:rPr>
            <w:instrText>4gYmV0d2VlbiBNZXRmb3JtaW4uanBnIiwiTGlua2VkUmVzb3VyY2VTdGF0dXMiOjgsIlByb3BlcnRpZXMiOnsiJGlkIjoiNjIiLCIkdHlwZSI6IlN3aXNzQWNhZGVtaWMuQ2l0YXZpLkxpbmtlZFJlc291cmNlUHJvcGVydGllcywgU3dpc3NBY2FkZW1pYy5DaXRhdmkifSwiU3luY0ZvbGRlclR5cGUiOjAsIklzTG9jYWxDbG91ZFByb2plY3</w:instrText>
          </w:r>
          <w:r>
            <w:rPr>
              <w:sz w:val="24"/>
              <w:szCs w:val="24"/>
              <w:lang w:val="en-US"/>
            </w:rPr>
            <w:instrText>RGaWxlTGluayI6ZmFsc2UsIklzQ2xvdWRSZXN0b3JlIjpmYWxzZSwiSXNDbG91ZENvcHkiOmZhbHNlLCJBdHRhY2htZW50Rm9sZGVyV2FzSW5GYWxsYmFja01vZGUiOmZhbHNlfSwiRGF0ZTIiOiIzMS4xMC4yMDE5IiwiRG9pIjoiMTAuMTE1NS8yMDE5LzE2NDkxNTYiLCJFZGl0b3JzIjpbXSwiRXZhbHVhdGlvbkNvbXBsZXhpdHkiOjAsIk</w:instrText>
          </w:r>
          <w:r>
            <w:rPr>
              <w:sz w:val="24"/>
              <w:szCs w:val="24"/>
              <w:lang w:val="en-US"/>
            </w:rPr>
            <w:instrText>V2YWx1YXRpb25Tb3VyY2VUZXh0Rm9ybWF0IjowLCJHcm91cHMiOltdLCJIYXNMYWJlbDEiOmZhbHNlLCJIYXNMYWJlbDIiOmZhbHNlLCJLZXl3b3JkcyI6W10sIkxhbmd1YWdlIjoiZW5nIiwiTGFuZ3VhZ2VDb2RlIjoiZW4iLCJMb2NhdGlvbnMiOlt7IiRpZCI6IjYzIiwiJHR5cGUiOiJTd2lzc0FjYWRlbWljLkNpdGF2aS5Mb2NhdGlvbi</w:instrText>
          </w:r>
          <w:r>
            <w:rPr>
              <w:sz w:val="24"/>
              <w:szCs w:val="24"/>
              <w:lang w:val="en-US"/>
            </w:rPr>
            <w:instrText>wgU3dpc3NBY2FkZW1pYy5DaXRhdmkiLCJBZGRyZXNzIjp7IiRpZCI6IjY0IiwiJHR5cGUiOiJTd2lzc0FjYWRlbWljLkNpdGF2aS5MaW5rZWRSZXNvdXJjZSwgU3dpc3NBY2FkZW1pYy5DaXRhdmkiLCJMaW5rZWRSZXNvdXJjZVR5cGUiOjUsIk9yaWdpbmFsU3RyaW5nIjoiMzE3ODEzNzEiLCJVcmlTdHJpbmciOiJodHRwOi8vd3d3Lm5jYm</w:instrText>
          </w:r>
          <w:r>
            <w:rPr>
              <w:sz w:val="24"/>
              <w:szCs w:val="24"/>
              <w:lang w:val="en-US"/>
            </w:rPr>
            <w:instrText>kubmxtLm5paC5nb3YvcHVibWVkLzMxNzgxMzcxIiwiTGlua2VkUmVzb3VyY2VTdGF0dXMiOjgsIlByb3BlcnRpZXMiOnsiJGlkIjoiNjUiLCIkdHlwZSI6IlN3aXNzQWNhZGVtaWMuQ2l0YXZpLkxpbmtlZFJlc291cmNlUHJvcGVydGllcywgU3dpc3NBY2FkZW1pYy5DaXRhdmkifSwiU3luY0ZvbGRlclR5cGUiOjAsIklzTG9jYWxDbG91ZF</w:instrText>
          </w:r>
          <w:r>
            <w:rPr>
              <w:sz w:val="24"/>
              <w:szCs w:val="24"/>
              <w:lang w:val="en-US"/>
            </w:rPr>
            <w:instrText>Byb2plY3RGaWxlTGluayI6ZmFsc2UsIklzQ2xvdWRSZXN0b3JlIjpmYWxzZSwiSXNDbG91ZENvcHkiOmZhbHNlLCJBdHRhY2htZW50Rm9sZGVyV2FzSW5GYWxsYmFja01vZGUiOmZhbHNlfSwiQW5ub3RhdGlvbnMiOltdLCJMb2NhdGlvblR5cGUiOjAsIk1pcnJvcnNSZWZlcmVuY2VQcm9wZXJ0eUlkIjoxNjQsIkNyZWF0ZWRCeSI6Il9KZW</w:instrText>
          </w:r>
          <w:r>
            <w:rPr>
              <w:sz w:val="24"/>
              <w:szCs w:val="24"/>
              <w:lang w:val="en-US"/>
            </w:rPr>
            <w:instrText>5ueSIsIkNyZWF0ZWRPbiI6IjIwMjItMDctMThUMTA6MTM6MTQiLCJNb2RpZmllZEJ5IjoiX0plbm55IiwiSWQiOiI0MmIwNWVmYS03NmQ1LTRmNDItODM0My05Y2RkZjlhNDExN2QiLCJNb2RpZmllZE9uIjoiMjAyMi0wNy0xOFQxMDoxMzoxNCIsIlByb2plY3QiOnsiJHJlZiI6IjgifX0seyIkaWQiOiI2NiIsIiR0eXBlIjoiU3dpc3NBY2</w:instrText>
          </w:r>
          <w:r>
            <w:rPr>
              <w:sz w:val="24"/>
              <w:szCs w:val="24"/>
              <w:lang w:val="en-US"/>
            </w:rPr>
            <w:instrText>FkZW1pYy5DaXRhdmkuTG9jYXRpb24sIFN3aXNzQWNhZGVtaWMuQ2l0YXZpIiwiQWRkcmVzcyI6eyIkaWQiOiI2NyIsIiR0eXBlIjoiU3dpc3NBY2FkZW1pYy5DaXRhdmkuTGlua2VkUmVzb3VyY2UsIFN3aXNzQWNhZGVtaWMuQ2l0YXZpIiwiTGlua2VkUmVzb3VyY2VUeXBlIjo1LCJPcmlnaW5hbFN0cmluZyI6IlBNQzY4NzUzOTgiLCJVcm</w:instrText>
          </w:r>
          <w:r>
            <w:rPr>
              <w:sz w:val="24"/>
              <w:szCs w:val="24"/>
              <w:lang w:val="en-US"/>
            </w:rPr>
            <w:instrText>lTdHJpbmciOiJodHRwczovL3d3dy5uY2JpLm5sbS5uaWguZ292L3BtYy9hcnRpY2xlcy9QTUM2ODc1Mzk4IiwiTGlua2VkUmVzb3VyY2VTdGF0dXMiOjgsIlByb3BlcnRpZXMiOnsiJGlkIjoiNjgiLCIkdHlwZSI6IlN3aXNzQWNhZGVtaWMuQ2l0YXZpLkxpbmtlZFJlc291cmNlUHJvcGVydGllcywgU3dpc3NBY2FkZW1pYy5DaXRhdmkifS</w:instrText>
          </w:r>
          <w:r>
            <w:rPr>
              <w:sz w:val="24"/>
              <w:szCs w:val="24"/>
              <w:lang w:val="en-US"/>
            </w:rPr>
            <w:instrText>wiU3luY0ZvbGRlclR5cGUiOjAsIklzTG9jYWxDbG91ZFByb2plY3RGaWxlTGluayI6ZmFsc2UsIklzQ2xvdWRSZXN0b3JlIjpmYWxzZSwiSXNDbG91ZENvcHkiOmZhbHNlLCJBdHRhY2htZW50Rm9sZGVyV2FzSW5GYWxsYmFja01vZGUiOmZhbHNlfSwiQW5ub3RhdGlvbnMiOltdLCJMb2NhdGlvblR5cGUiOjAsIk1pcnJvcnNSZWZlcmVuY2</w:instrText>
          </w:r>
          <w:r>
            <w:rPr>
              <w:sz w:val="24"/>
              <w:szCs w:val="24"/>
              <w:lang w:val="en-US"/>
            </w:rPr>
            <w:instrText>VQcm9wZXJ0eUlkIjoyMDgsIkNyZWF0ZWRCeSI6Il9KZW5ueSIsIkNyZWF0ZWRPbiI6IjIwMjItMDctMThUMTA6MTM6MTQiLCJNb2RpZmllZEJ5IjoiX0plbm55IiwiSWQiOiJjZjRjNGFkYi1iNWU0LTQ5YzctOTk0Mi00NzRiZDBmZjc0YmEiLCJNb2RpZmllZE9uIjoiMjAyMi0wNy0xOFQxMDoxMzoxNCIsIlByb2plY3QiOnsiJHJlZiI6Ij</w:instrText>
          </w:r>
          <w:r>
            <w:rPr>
              <w:sz w:val="24"/>
              <w:szCs w:val="24"/>
              <w:lang w:val="en-US"/>
            </w:rPr>
            <w:instrText>gifX0seyIkaWQiOiI2OSIsIiR0eXBlIjoiU3dpc3NBY2FkZW1pYy5DaXRhdmkuTG9jYXRpb24sIFN3aXNzQWNhZGVtaWMuQ2l0YXZpIiwiQWRkcmVzcyI6eyIkaWQiOiI3MCIsIiR0eXBlIjoiU3dpc3NBY2FkZW1pYy5DaXRhdmkuTGlua2VkUmVzb3VyY2UsIFN3aXNzQWNhZGVtaWMuQ2l0YXZpIiwiTGlua2VkUmVzb3VyY2VUeXBlIjo1LC</w:instrText>
          </w:r>
          <w:r>
            <w:rPr>
              <w:sz w:val="24"/>
              <w:szCs w:val="24"/>
              <w:lang w:val="en-US"/>
            </w:rPr>
            <w:instrText>JPcmlnaW5hbFN0cmluZyI6IjEwLjExNTUvMjAxOS8xNjQ5MTU2IiwiVXJpU3RyaW5nIjoiaHR0cHM6Ly9kb2kub3JnLzEwLjExNTUvMjAxOS8xNjQ5MTU2IiwiTGlua2VkUmVzb3VyY2VTdGF0dXMiOjgsIlByb3BlcnRpZXMiOnsiJGlkIjoiNzEiLCIkdHlwZSI6IlN3aXNzQWNhZGVtaWMuQ2l0YXZpLkxpbmtlZFJlc291cmNlUHJvcGVydG</w:instrText>
          </w:r>
          <w:r>
            <w:rPr>
              <w:sz w:val="24"/>
              <w:szCs w:val="24"/>
              <w:lang w:val="en-US"/>
            </w:rPr>
            <w:instrText>llcywgU3dpc3NBY2FkZW1pYy5DaXRhdmkifSwiU3luY0ZvbGRlclR5cGUiOjAsIklzTG9jYWxDbG91ZFByb2plY3RGaWxlTGluayI6ZmFsc2UsIklzQ2xvdWRSZXN0b3JlIjpmYWxzZSwiSXNDbG91ZENvcHkiOmZhbHNlLCJBdHRhY2htZW50Rm9sZGVyV2FzSW5GYWxsYmFja01vZGUiOmZhbHNlfSwiQW5ub3RhdGlvbnMiOltdLCJMb2NhdG</w:instrText>
          </w:r>
          <w:r>
            <w:rPr>
              <w:sz w:val="24"/>
              <w:szCs w:val="24"/>
              <w:lang w:val="en-US"/>
            </w:rPr>
            <w:instrText>lvblR5cGUiOjAsIk1pcnJvcnNSZWZlcmVuY2VQcm9wZXJ0eUlkIjoxMjgsIkNyZWF0ZWRCeSI6Il9KZW5ueSIsIkNyZWF0ZWRPbiI6IjIwMjItMDctMThUMTA6MTM6MTQiLCJNb2RpZmllZEJ5IjoiX0plbm55IiwiSWQiOiI2YTM3YWVjOC0yM2E0LTRhMTAtYmJhNS1jNDYyNzRlOWNmNWIiLCJNb2RpZmllZE9uIjoiMjAyMi0wNy0xOFQxMD</w:instrText>
          </w:r>
          <w:r>
            <w:rPr>
              <w:sz w:val="24"/>
              <w:szCs w:val="24"/>
              <w:lang w:val="en-US"/>
            </w:rPr>
            <w:instrText>oxMzoxNCIsIlByb2plY3QiOnsiJHJlZiI6IjgifX1dLCJOdW1iZXJPZlZvbHVtZXMiOiIxNjQ5MTU2IiwiT3JnYW5pemF0aW9ucyI6W10sIk90aGVyc0ludm9sdmVkIjpbXSwiUGFnZVJhbmdlIjoiPHNwPlxyXG4gIDxuPjE8L24+XHJcbiAgPGluPnRydWU8L2luPlxyXG4gIDxvcz4xPC9vcz5cclxuICA8cHM+MTwvcHM+XHJcbjwvc3A+XH</w:instrText>
          </w:r>
          <w:r>
            <w:rPr>
              <w:sz w:val="24"/>
              <w:szCs w:val="24"/>
              <w:lang w:val="en-US"/>
            </w:rPr>
            <w:instrText>JcbjxlcD5cclxuICA8bj45PC9uPlxyXG4gIDxpbj50cnVlPC9pbj5cclxuICA8b3M+OTwvb3M+XHJcbiAgPHBzPjk8L3BzPlxyXG48L2VwPlxyXG48b3M+MS05PC9vcz4iLCJQZXJpb2RpY2FsIjp7IiRpZCI6IjcyIiwiJHR5cGUiOiJTd2lzc0FjYWRlbWljLkNpdGF2aS5QZXJpb2RpY2FsLCBTd2lzc0FjYWRlbWljLkNpdGF2aSIsIklzc2</w:instrText>
          </w:r>
          <w:r>
            <w:rPr>
              <w:sz w:val="24"/>
              <w:szCs w:val="24"/>
              <w:lang w:val="en-US"/>
            </w:rPr>
            <w:instrText>4iOiIyMDkwLTAwNFgiLCJOYW1lIjoiSm91cm5hbCBvZiBvcGh0aGFsbW9sb2d5IiwiUGFnaW5hdGlvbiI6MCwiUHJvdGVjdGVkIjpmYWxzZSwiVXNlckFiYnJldmlhdGlvbjEiOiJKIE9waHRoYWxtb2wiLCJDcmVhdGVkQnkiOiJfSmVubnkiLCJDcmVhdGVkT24iOiIyMDIyLTA3LTE4VDEwOjEzOjE0IiwiTW9kaWZpZWRCeSI6Il9KZW5ueS</w:instrText>
          </w:r>
          <w:r>
            <w:rPr>
              <w:sz w:val="24"/>
              <w:szCs w:val="24"/>
              <w:lang w:val="en-US"/>
            </w:rPr>
            <w:instrText>IsIklkIjoiMmZhNWNhYzktOGFkYi00MjZiLThiYTEtOWNmNGExMmYyMTgwIiwiTW9kaWZpZWRPbiI6IjIwMjItMDctMThUMTA6MTM6MTQiLCJQcm9qZWN0Ijp7IiRyZWYiOiI4In19LCJQbWNJZCI6IlBNQzY4NzUzOTgiLCJQdWJsaXNoZXJzIjpbXSwiUHViTWVkSWQiOiIzMTc4MTM3MSIsIlF1b3RhdGlvbnMiOltdLCJSYXRpbmciOjAsIl</w:instrText>
          </w:r>
          <w:r>
            <w:rPr>
              <w:sz w:val="24"/>
              <w:szCs w:val="24"/>
              <w:lang w:val="en-US"/>
            </w:rPr>
            <w:instrText>JlZmVyZW5jZVR5cGUiOiJKb3VybmFsQXJ0aWNsZSIsIlNob3J0VGl0bGUiOiJDaGVuLCBTaGVuIGV0IGFsLiAyMDE5IOKAkyBBc3NvY2lhdGlvbiBiZXR3ZWVuIE1ldGZvcm1pbiIsIlNob3J0VGl0bGVVcGRhdGVUeXBlIjowLCJTb3VyY2VPZkJpYmxpb2dyYXBoaWNJbmZvcm1hdGlvbiI6IlB1Yk1lZCIsIlN0YXRpY0lkcyI6WyJiNzdiYz</w:instrText>
          </w:r>
          <w:r>
            <w:rPr>
              <w:sz w:val="24"/>
              <w:szCs w:val="24"/>
              <w:lang w:val="en-US"/>
            </w:rPr>
            <w:instrText>lmOC0yNmQyLTRlNzYtYjFlYy0zODU4ODNiZTg5NTQiXSwiVGFibGVPZkNvbnRlbnRzQ29tcGxleGl0eSI6MCwiVGFibGVPZkNvbnRlbnRzU291cmNlVGV4dEZvcm1hdCI6MCwiVGFza3MiOltdLCJUaXRsZSI6IkFzc29jaWF0aW9uIGJldHdlZW4gTWV0Zm9ybWluIGFuZCBhIExvd2VyIFJpc2sgb2YgQWdlLVJlbGF0ZWQgTWFjdWxhciBEZW</w:instrText>
          </w:r>
          <w:r>
            <w:rPr>
              <w:sz w:val="24"/>
              <w:szCs w:val="24"/>
              <w:lang w:val="en-US"/>
            </w:rPr>
            <w:instrText>dlbmVyYXRpb24gaW4gUGF0aWVudHMgd2l0aCBUeXBlIDIgRGlhYmV0ZXMiLCJUcmFuc2xhdG9ycyI6W10sIlZvbHVtZSI6IjIwMTkiLCJZZWFyIjoiMjAxOSIsIlllYXJSZXNvbHZlZCI6IjIwMTkiLCJDcmVhdGVkQnkiOiJfSmVubnkiLCJDcmVhdGVkT24iOiIyMDIyLTA3LTE4VDEwOjEzOjE0IiwiTW9kaWZpZWRCeSI6Il9KZW5ueSIsIk</w:instrText>
          </w:r>
          <w:r>
            <w:rPr>
              <w:sz w:val="24"/>
              <w:szCs w:val="24"/>
              <w:lang w:val="en-US"/>
            </w:rPr>
            <w:instrText>lkIjoiM2M1YjM1ZGMtN2M1Yy00YjRmLTkxMmItNjJkYjc2YmEyOWNlIiwiTW9kaWZpZWRPbiI6IjIwMjItMTAtMzFUMDg6MTY6MjUiLCJQcm9qZWN0Ijp7IiRyZWYiOiI4In19LCJVc2VOdW1iZXJpbmdUeXBlT2ZQYXJlbnREb2N1bWVudCI6ZmFsc2V9LHsiJGlkIjoiNzMiLCIkdHlwZSI6IlN3aXNzQWNhZGVtaWMuQ2l0YXZpLkNpdGF0aW</w:instrText>
          </w:r>
          <w:r>
            <w:rPr>
              <w:sz w:val="24"/>
              <w:szCs w:val="24"/>
              <w:lang w:val="en-US"/>
            </w:rPr>
            <w:instrText>9ucy5Xb3JkUGxhY2Vob2xkZXJFbnRyeSwgU3dpc3NBY2FkZW1pYy5DaXRhdmkiLCJJZCI6IjBiMjdkM2M2LTJhZDYtNGI3NC1hNWI1LTMzNWMzZWNhMDA1NyIsIlJhbmdlU3RhcnQiOjMsIlJhbmdlTGVuZ3RoIjozLCJSZWZlcmVuY2VJZCI6IjkzMmM4YjU1LWQ3ZjAtNDVkYy05OGFiLWNkODVmZjI1ZWQ0NSIsIlBhZ2VSYW5nZSI6eyIkaW</w:instrText>
          </w:r>
          <w:r>
            <w:rPr>
              <w:sz w:val="24"/>
              <w:szCs w:val="24"/>
              <w:lang w:val="en-US"/>
            </w:rPr>
            <w:instrText>QiOiI3NCIsIiR0eXBlIjoiU3dpc3NBY2FkZW1pYy5QYWdlUmFuZ2UsIFN3aXNzQWNhZGVtaWMiLCJFbmRQYWdlIjp7IiRpZCI6Ijc1IiwiJHR5cGUiOiJTd2lzc0FjYWRlbWljLlBhZ2VOdW1iZXIsIFN3aXNzQWNhZGVtaWMiLCJJc0Z1bGx5TnVtZXJpYyI6ZmFsc2UsIk51bWJlcmluZ1R5cGUiOjAsIk51bWVyYWxTeXN0ZW0iOjB9LCJOdW</w:instrText>
          </w:r>
          <w:r>
            <w:rPr>
              <w:sz w:val="24"/>
              <w:szCs w:val="24"/>
              <w:lang w:val="en-US"/>
            </w:rPr>
            <w:instrText>1iZXJpbmdUeXBlIjowLCJOdW1lcmFsU3lzdGVtIjowLCJTdGFydFBhZ2UiOnsiJGlkIjoiNzYiLCIkdHlwZSI6IlN3aXNzQWNhZGVtaWMuUGFnZU51bWJlciwgU3dpc3NBY2FkZW1pYyIsIklzRnVsbHlOdW1lcmljIjpmYWxzZSwiTnVtYmVyaW5nVHlwZSI6MCwiTnVtZXJhbFN5c3RlbSI6MH19LCJSZWZlcmVuY2UiOnsiJGlkIjoiNzciLC</w:instrText>
          </w:r>
          <w:r>
            <w:rPr>
              <w:sz w:val="24"/>
              <w:szCs w:val="24"/>
              <w:lang w:val="en-US"/>
            </w:rPr>
            <w:instrText>IkdHlwZSI6IlN3aXNzQWNhZGVtaWMuQ2l0YXZpLlJlZmVyZW5jZSwgU3dpc3NBY2FkZW1pYy5DaXRhdmkiLCJBYnN0cmFjdENvbXBsZXhpdHkiOjAsIkFic3RyYWN0U291cmNlVGV4dEZvcm1hdCI6MCwiQXV0aG9ycyI6W3siJGlkIjoiNzgiLCIkdHlwZSI6IlN3aXNzQWNhZGVtaWMuQ2l0YXZpLlBlcnNvbiwgU3dpc3NBY2FkZW1pYy5DaX</w:instrText>
          </w:r>
          <w:r>
            <w:rPr>
              <w:sz w:val="24"/>
              <w:szCs w:val="24"/>
              <w:lang w:val="en-US"/>
            </w:rPr>
            <w:instrText>RhdmkiLCJGaXJzdE5hbWUiOiJKaW5namluZyIsIkxhc3ROYW1lIjoiSmlhbmciLCJQcm90ZWN0ZWQiOmZhbHNlLCJTZXgiOjAsIkNyZWF0ZWRCeSI6Il9KZW5ueSIsIkNyZWF0ZWRPbiI6IjIwMjItMDctMThUMTA6MTM6MTQiLCJNb2RpZmllZEJ5IjoiX0plbm55IiwiSWQiOiJkYTVkMmE0Ni0yMGI1LTQyMTEtOTRiNi05ODM3M2FiYzg1Y2</w:instrText>
          </w:r>
          <w:r>
            <w:rPr>
              <w:sz w:val="24"/>
              <w:szCs w:val="24"/>
              <w:lang w:val="en-US"/>
            </w:rPr>
            <w:instrText>EiLCJNb2RpZmllZE9uIjoiMjAyMi0wNy0xOFQxMDoxMzoxNCIsIlByb2plY3QiOnsiJHJlZiI6IjgifX0seyIkaWQiOiI3OSIsIiR0eXBlIjoiU3dpc3NBY2FkZW1pYy5DaXRhdmkuUGVyc29uLCBTd2lzc0FjYWRlbWljLkNpdGF2aSIsIkZpcnN0TmFtZSI6IllpIiwiTGFzdE5hbWUiOiJDaGVuIiwiUHJvdGVjdGVkIjpmYWxzZSwiU2V4Ij</w:instrText>
          </w:r>
          <w:r>
            <w:rPr>
              <w:sz w:val="24"/>
              <w:szCs w:val="24"/>
              <w:lang w:val="en-US"/>
            </w:rPr>
            <w:instrText>oxLCJDcmVhdGVkQnkiOiJfSmVubnkiLCJDcmVhdGVkT24iOiIyMDIyLTA3LTE4VDEwOjEzOjE0IiwiTW9kaWZpZWRCeSI6Il9KZW5ueSIsIklkIjoiM2MxNDRjMTItZTJhYS00ZmI4LWI4NWYtMDU3NGExNjI0OTQ0IiwiTW9kaWZpZWRPbiI6IjIwMjItMDctMThUMTA6MTM6MTQiLCJQcm9qZWN0Ijp7IiRyZWYiOiI4In19LHsiJGlkIjoiOD</w:instrText>
          </w:r>
          <w:r>
            <w:rPr>
              <w:sz w:val="24"/>
              <w:szCs w:val="24"/>
              <w:lang w:val="en-US"/>
            </w:rPr>
            <w:instrText>AiLCIkdHlwZSI6IlN3aXNzQWNhZGVtaWMuQ2l0YXZpLlBlcnNvbiwgU3dpc3NBY2FkZW1pYy5DaXRhdmkiLCJGaXJzdE5hbWUiOiJIb25nc29uZyIsIkxhc3ROYW1lIjoiWmhhbmciLCJQcm90ZWN0ZWQiOmZhbHNlLCJTZXgiOjAsIkNyZWF0ZWRCeSI6Il9KZW5ueSIsIkNyZWF0ZWRPbiI6IjIwMjItMDctMThUMTA6MTM6MTQiLCJNb2RpZm</w:instrText>
          </w:r>
          <w:r>
            <w:rPr>
              <w:sz w:val="24"/>
              <w:szCs w:val="24"/>
              <w:lang w:val="en-US"/>
            </w:rPr>
            <w:instrText>llZEJ5IjoiX0plbm55IiwiSWQiOiJjNTJlZmJlOS04OTcwLTRjZWYtODc4YS02MWMzODlkNzk4Y2QiLCJNb2RpZmllZE9uIjoiMjAyMi0wNy0xOFQxMDoxMzoxNCIsIlByb2plY3QiOnsiJHJlZiI6IjgifX0seyIkaWQiOiI4MSIsIiR0eXBlIjoiU3dpc3NBY2FkZW1pYy5DaXRhdmkuUGVyc29uLCBTd2lzc0FjYWRlbWljLkNpdGF2aSIsIk</w:instrText>
          </w:r>
          <w:r>
            <w:rPr>
              <w:sz w:val="24"/>
              <w:szCs w:val="24"/>
              <w:lang w:val="en-US"/>
            </w:rPr>
            <w:instrText>ZpcnN0TmFtZSI6IldlaSIsIkxhc3ROYW1lIjoiWXVhbiIsIlByb3RlY3RlZCI6ZmFsc2UsIlNleCI6MCwiQ3JlYXRlZEJ5IjoiX0plbm55IiwiQ3JlYXRlZE9uIjoiMjAyMi0wNy0xOFQxMDoxMzoxNCIsIk1vZGlmaWVkQnkiOiJfSmVubnkiLCJJZCI6IjA5MzI4MjgwLTI1MTMtNGYyYy04NWI2LTlhYWJhYWVjMjgwNSIsIk1vZGlmaWVkT2</w:instrText>
          </w:r>
          <w:r>
            <w:rPr>
              <w:sz w:val="24"/>
              <w:szCs w:val="24"/>
              <w:lang w:val="en-US"/>
            </w:rPr>
            <w:instrText>4iOiIyMDIyLTA3LTE4VDEwOjEzOjE0IiwiUHJvamVjdCI6eyIkcmVmIjoiOCJ9fSx7IiRpZCI6IjgyIiwiJHR5cGUiOiJTd2lzc0FjYWRlbWljLkNpdGF2aS5QZXJzb24sIFN3aXNzQWNhZGVtaWMuQ2l0YXZpIiwiRmlyc3ROYW1lIjoiVG9uZyIsIkxhc3ROYW1lIjoiWmhhbyIsIlByb3RlY3RlZCI6ZmFsc2UsIlNleCI6MCwiQ3JlYXRlZE</w:instrText>
          </w:r>
          <w:r>
            <w:rPr>
              <w:sz w:val="24"/>
              <w:szCs w:val="24"/>
              <w:lang w:val="en-US"/>
            </w:rPr>
            <w:instrText>J5IjoiX0plbm55IiwiQ3JlYXRlZE9uIjoiMjAyMi0wNy0xOFQxMDoxMzoxNCIsIk1vZGlmaWVkQnkiOiJfSmVubnkiLCJJZCI6ImYwMWFiMDFjLTMzZmMtNGQ0NC04M2EwLTExOTA1M2M2N2FhMCIsIk1vZGlmaWVkT24iOiIyMDIyLTA3LTE4VDEwOjEzOjE0IiwiUHJvamVjdCI6eyIkcmVmIjoiOCJ9fSx7IiRpZCI6IjgzIiwiJHR5cGUiOi</w:instrText>
          </w:r>
          <w:r>
            <w:rPr>
              <w:sz w:val="24"/>
              <w:szCs w:val="24"/>
              <w:lang w:val="en-US"/>
            </w:rPr>
            <w:instrText>JTd2lzc0FjYWRlbWljLkNpdGF2aS5QZXJzb24sIFN3aXNzQWNhZGVtaWMuQ2l0YXZpIiwiRmlyc3ROYW1lIjoiTmEiLCJMYXN0TmFtZSI6IldhbmciLCJQcm90ZWN0ZWQiOmZhbHNlLCJTZXgiOjEsIkNyZWF0ZWRCeSI6Il9KZW5ueSIsIkNyZWF0ZWRPbiI6IjIwMjItMDctMThUMTA6MTM6MTQiLCJNb2RpZmllZEJ5IjoiX0plbm55IiwiSW</w:instrText>
          </w:r>
          <w:r>
            <w:rPr>
              <w:sz w:val="24"/>
              <w:szCs w:val="24"/>
              <w:lang w:val="en-US"/>
            </w:rPr>
            <w:instrText>QiOiJjOTRhNDA2My04OTNjLTQ1YmItYTMxMS05ZDgzZWJiYmQ5ZDkiLCJNb2RpZmllZE9uIjoiMjAyMi0wNy0xOFQxMDoxMzoxNCIsIlByb2plY3QiOnsiJHJlZiI6IjgifX0seyIkaWQiOiI4NCIsIiR0eXBlIjoiU3dpc3NBY2FkZW1pYy5DaXRhdmkuUGVyc29uLCBTd2lzc0FjYWRlbWljLkNpdGF2aSIsIkZpcnN0TmFtZSI6Ikd1b2h1aS</w:instrText>
          </w:r>
          <w:r>
            <w:rPr>
              <w:sz w:val="24"/>
              <w:szCs w:val="24"/>
              <w:lang w:val="en-US"/>
            </w:rPr>
            <w:instrText>IsIkxhc3ROYW1lIjoiRmFuIiwiUHJvdGVjdGVkIjpmYWxzZSwiU2V4IjowLCJDcmVhdGVkQnkiOiJfSmVubnkiLCJDcmVhdGVkT24iOiIyMDIyLTA3LTE4VDEwOjEzOjE0IiwiTW9kaWZpZWRCeSI6Il9KZW5ueSIsIklkIjoiMDU3NmE3ZmUtNzJhNy00ZDlmLWEyNTUtZGFiMjJkMmRkN2YxIiwiTW9kaWZpZWRPbiI6IjIwMjItMDctMThUMT</w:instrText>
          </w:r>
          <w:r>
            <w:rPr>
              <w:sz w:val="24"/>
              <w:szCs w:val="24"/>
              <w:lang w:val="en-US"/>
            </w:rPr>
            <w:instrText>A6MTM6MTQiLCJQcm9qZWN0Ijp7IiRyZWYiOiI4In19LHsiJGlkIjoiODUiLCIkdHlwZSI6IlN3aXNzQWNhZGVtaWMuQ2l0YXZpLlBlcnNvbiwgU3dpc3NBY2FkZW1pYy5DaXRhdmkiLCJGaXJzdE5hbWUiOiJEb25neGluZyIsIkxhc3ROYW1lIjoiWmhlbmciLCJQcm90ZWN0ZWQiOmZhbHNlLCJTZXgiOjAsIkNyZWF0ZWRCeSI6Il9KZW5ueS</w:instrText>
          </w:r>
          <w:r>
            <w:rPr>
              <w:sz w:val="24"/>
              <w:szCs w:val="24"/>
              <w:lang w:val="en-US"/>
            </w:rPr>
            <w:instrText>IsIkNyZWF0ZWRPbiI6IjIwMjItMDctMThUMTA6MTM6MTQiLCJNb2RpZmllZEJ5IjoiX0plbm55IiwiSWQiOiI4NzQ4N2I0My04YTBhLTQyZWYtYjZiZS1jZjZlODA3OGY1ODUiLCJNb2RpZmllZE9uIjoiMjAyMi0wNy0xOFQxMDoxMzoxNCIsIlByb2plY3QiOnsiJHJlZiI6IjgifX0seyIkaWQiOiI4NiIsIiR0eXBlIjoiU3dpc3NBY2FkZW</w:instrText>
          </w:r>
          <w:r>
            <w:rPr>
              <w:sz w:val="24"/>
              <w:szCs w:val="24"/>
              <w:lang w:val="en-US"/>
            </w:rPr>
            <w:instrText>1pYy5DaXRhdmkuUGVyc29uLCBTd2lzc0FjYWRlbWljLkNpdGF2aSIsIkZpcnN0TmFtZSI6IlpoaWp1biIsIkxhc3ROYW1lIjoiV2FuZyIsIlByb3RlY3RlZCI6ZmFsc2UsIlNleCI6MCwiQ3JlYXRlZEJ5IjoiX0plbm55IiwiQ3JlYXRlZE9uIjoiMjAyMi0wNy0xOFQxMDoxMzoxNCIsIk1vZGlmaWVkQnkiOiJfSmVubnkiLCJJZCI6ImYyYW</w:instrText>
          </w:r>
          <w:r>
            <w:rPr>
              <w:sz w:val="24"/>
              <w:szCs w:val="24"/>
              <w:lang w:val="en-US"/>
            </w:rPr>
            <w:instrText>YxYzZlLWUyNDgtNGEyMi1hZTQ3LTM5YWVlNjQwNGE0MyIsIk1vZGlmaWVkT24iOiIyMDIyLTA3LTE4VDEwOjEzOjE0IiwiUHJvamVjdCI6eyIkcmVmIjoiOCJ9fV0sIkNpdGF0aW9uS2V5VXBkYXRlVHlwZSI6MCwiQ29sbGFib3JhdG9ycyI6W10sIkNvdmVyUGF0aCI6eyIkaWQiOiI4NyIsIiR0eXBlIjoiU3dpc3NBY2FkZW1pYy5DaXRhdm</w:instrText>
          </w:r>
          <w:r>
            <w:rPr>
              <w:sz w:val="24"/>
              <w:szCs w:val="24"/>
              <w:lang w:val="en-US"/>
            </w:rPr>
            <w:instrText>kuTGlua2VkUmVzb3VyY2UsIFN3aXNzQWNhZGVtaWMuQ2l0YXZpIiwiTGlua2VkUmVzb3VyY2VUeXBlIjoxLCJVcmlTdHJpbmciOiJKaWFuZywgQ2hlbiBldCBhbCAyMDIyIC0gQXNzb2NpYXRpb24gYmV0d2VlbiBtZXRmb3JtaW4gdXNlLmpwZyIsIkxpbmtlZFJlc291cmNlU3RhdHVzIjo4LCJQcm9wZXJ0aWVzIjp7IiRpZCI6Ijg4IiwiJH</w:instrText>
          </w:r>
          <w:r>
            <w:rPr>
              <w:sz w:val="24"/>
              <w:szCs w:val="24"/>
              <w:lang w:val="en-US"/>
            </w:rPr>
            <w:instrText>R5cGUiOiJTd2lzc0FjYWRlbWljLkNpdGF2aS5MaW5rZWRSZXNvdXJjZVByb3BlcnRpZXMsIFN3aXNzQWNhZGVtaWMuQ2l0YXZpIn0sIlN5bmNGb2xkZXJUeXBlIjowLCJJc0xvY2FsQ2xvdWRQcm9qZWN0RmlsZUxpbmsiOmZhbHNlLCJJc0Nsb3VkUmVzdG9yZSI6ZmFsc2UsIklzQ2xvdWRDb3B5IjpmYWxzZSwiQXR0YWNobWVudEZvbGRlcl</w:instrText>
          </w:r>
          <w:r>
            <w:rPr>
              <w:sz w:val="24"/>
              <w:szCs w:val="24"/>
              <w:lang w:val="en-US"/>
            </w:rPr>
            <w:instrText>dhc0luRmFsbGJhY2tNb2RlIjpmYWxzZX0sIkRhdGUyIjoiMjYuMDQuMjAyMiIsIkRvaSI6IjEwLjExMzYvYm1qb3Blbi0yMDIxLTA1NDQyMCIsIkVkaXRvcnMiOltdLCJFdmFsdWF0aW9uQ29tcGxleGl0eSI6MCwiRXZhbHVhdGlvblNvdXJjZVRleHRGb3JtYXQiOjAsIkdyb3VwcyI6W10sIkhhc0xhYmVsMSI6ZmFsc2UsIkhhc0xhYmVsMi</w:instrText>
          </w:r>
          <w:r>
            <w:rPr>
              <w:sz w:val="24"/>
              <w:szCs w:val="24"/>
              <w:lang w:val="en-US"/>
            </w:rPr>
            <w:instrText>I6ZmFsc2UsIktleXdvcmRzIjpbXSwiTGFuZ3VhZ2UiOiJlbmciLCJMYW5ndWFnZUNvZGUiOiJlbiIsIkxvY2F0aW9ucyI6W3siJGlkIjoiODkiLCIkdHlwZSI6IlN3aXNzQWNhZGVtaWMuQ2l0YXZpLkxvY2F0aW9uLCBTd2lzc0FjYWRlbWljLkNpdGF2aSIsIkFkZHJlc3MiOnsiJGlkIjoiOTAiLCIkdHlwZSI6IlN3aXNzQWNhZGVtaWMuQ2</w:instrText>
          </w:r>
          <w:r>
            <w:rPr>
              <w:sz w:val="24"/>
              <w:szCs w:val="24"/>
              <w:lang w:val="en-US"/>
            </w:rPr>
            <w:instrText>l0YXZpLkxpbmtlZFJlc291cmNlLCBTd2lzc0FjYWRlbWljLkNpdGF2aSIsIkxpbmtlZFJlc291cmNlVHlwZSI6NSwiT3JpZ2luYWxTdHJpbmciOiIxMC4xMTM2L2Jtam9wZW4tMjAyMS0wNTQ0MjAiLCJVcmlTdHJpbmciOiJodHRwczovL2RvaS5vcmcvMTAuMTEzNi9ibWpvcGVuLTIwMjEtMDU0NDIwIiwiTGlua2VkUmVzb3VyY2VTdGF0dX</w:instrText>
          </w:r>
          <w:r>
            <w:rPr>
              <w:sz w:val="24"/>
              <w:szCs w:val="24"/>
              <w:lang w:val="en-US"/>
            </w:rPr>
            <w:instrText>MiOjgsIlByb3BlcnRpZXMiOnsiJGlkIjoiOTEiLCIkdHlwZSI6IlN3aXNzQWNhZGVtaWMuQ2l0YXZpLkxpbmtlZFJlc291cmNlUHJvcGVydGllcywgU3dpc3NBY2FkZW1pYy5DaXRhdmkifSwiU3luY0ZvbGRlclR5cGUiOjAsIklzTG9jYWxDbG91ZFByb2plY3RGaWxlTGluayI6ZmFsc2UsIklzQ2xvdWRSZXN0b3JlIjpmYWxzZSwiSXNDbG</w:instrText>
          </w:r>
          <w:r>
            <w:rPr>
              <w:sz w:val="24"/>
              <w:szCs w:val="24"/>
              <w:lang w:val="en-US"/>
            </w:rPr>
            <w:instrText>91ZENvcHkiOmZhbHNlLCJBdHRhY2htZW50Rm9sZGVyV2FzSW5GYWxsYmFja01vZGUiOmZhbHNlfSwiQW5ub3RhdGlvbnMiOltdLCJMb2NhdGlvblR5cGUiOjAsIk1pcnJvcnNSZWZlcmVuY2VQcm9wZXJ0eUlkIjoxMjgsIkNyZWF0ZWRCeSI6Il9KZW5ueSIsIkNyZWF0ZWRPbiI6IjIwMjItMDctMThUMTA6MTM6MTQiLCJNb2RpZmllZEJ5Ij</w:instrText>
          </w:r>
          <w:r>
            <w:rPr>
              <w:sz w:val="24"/>
              <w:szCs w:val="24"/>
              <w:lang w:val="en-US"/>
            </w:rPr>
            <w:instrText>oiX0plbm55IiwiSWQiOiJmYTZhNjhiZS1jNDE0LTQ5ZTctYTVhZS02MDMyZjVmMDYwMGIiLCJNb2RpZmllZE9uIjoiMjAyMi0wNy0xOFQxMDoxMzoxNCIsIlByb2plY3QiOnsiJHJlZiI6IjgifX0seyIkaWQiOiI5MiIsIiR0eXBlIjoiU3dpc3NBY2FkZW1pYy5DaXRhdmkuTG9jYXRpb24sIFN3aXNzQWNhZGVtaWMuQ2l0YXZpIiwiQWRkcm</w:instrText>
          </w:r>
          <w:r>
            <w:rPr>
              <w:sz w:val="24"/>
              <w:szCs w:val="24"/>
              <w:lang w:val="en-US"/>
            </w:rPr>
            <w:instrText>VzcyI6eyIkaWQiOiI5MyIsIiR0eXBlIjoiU3dpc3NBY2FkZW1pYy5DaXRhdmkuTGlua2VkUmVzb3VyY2UsIFN3aXNzQWNhZGVtaWMuQ2l0YXZpIiwiTGlua2VkUmVzb3VyY2VUeXBlIjo1LCJPcmlnaW5hbFN0cmluZyI6IlBNQzkwNDUwNTYiLCJVcmlTdHJpbmciOiJodHRwczovL3d3dy5uY2JpLm5sbS5uaWguZ292L3BtYy9hcnRpY2xlcy</w:instrText>
          </w:r>
          <w:r>
            <w:rPr>
              <w:sz w:val="24"/>
              <w:szCs w:val="24"/>
              <w:lang w:val="en-US"/>
            </w:rPr>
            <w:instrText>9QTUM5MDQ1MDU2IiwiTGlua2VkUmVzb3VyY2VTdGF0dXMiOjgsIlByb3BlcnRpZXMiOnsiJGlkIjoiOTQiLCIkdHlwZSI6IlN3aXNzQWNhZGVtaWMuQ2l0YXZpLkxpbmtlZFJlc291cmNlUHJvcGVydGllcywgU3dpc3NBY2FkZW1pYy5DaXRhdmkifSwiU3luY0ZvbGRlclR5cGUiOjAsIklzTG9jYWxDbG91ZFByb2plY3RGaWxlTGluayI6Zm</w:instrText>
          </w:r>
          <w:r>
            <w:rPr>
              <w:sz w:val="24"/>
              <w:szCs w:val="24"/>
              <w:lang w:val="en-US"/>
            </w:rPr>
            <w:instrText>Fsc2UsIklzQ2xvdWRSZXN0b3JlIjpmYWxzZSwiSXNDbG91ZENvcHkiOmZhbHNlLCJBdHRhY2htZW50Rm9sZGVyV2FzSW5GYWxsYmFja01vZGUiOmZhbHNlfSwiQW5ub3RhdGlvbnMiOltdLCJMb2NhdGlvblR5cGUiOjAsIk1pcnJvcnNSZWZlcmVuY2VQcm9wZXJ0eUlkIjoyMDgsIkNyZWF0ZWRCeSI6Il9KZW5ueSIsIkNyZWF0ZWRPbiI6Ij</w:instrText>
          </w:r>
          <w:r>
            <w:rPr>
              <w:sz w:val="24"/>
              <w:szCs w:val="24"/>
              <w:lang w:val="en-US"/>
            </w:rPr>
            <w:instrText>IwMjItMDctMThUMTA6MTM6MTQiLCJNb2RpZmllZEJ5IjoiX0plbm55IiwiSWQiOiJkMWUxYTExNi1mYWVhLTQ2NDktYWY2MC04ZjNkYjgzMDY4MzMiLCJNb2RpZmllZE9uIjoiMjAyMi0wNy0xOFQxMDoxMzoxNCIsIlByb2plY3QiOnsiJHJlZiI6IjgifX0seyIkaWQiOiI5NSIsIiR0eXBlIjoiU3dpc3NBY2FkZW1pYy5DaXRhdmkuTG9jYX</w:instrText>
          </w:r>
          <w:r>
            <w:rPr>
              <w:sz w:val="24"/>
              <w:szCs w:val="24"/>
              <w:lang w:val="en-US"/>
            </w:rPr>
            <w:instrText>Rpb24sIFN3aXNzQWNhZGVtaWMuQ2l0YXZpIiwiQWRkcmVzcyI6eyIkaWQiOiI5NiIsIiR0eXBlIjoiU3dpc3NBY2FkZW1pYy5DaXRhdmkuTGlua2VkUmVzb3VyY2UsIFN3aXNzQWNhZGVtaWMuQ2l0YXZpIiwiTGlua2VkUmVzb3VyY2VUeXBlIjo1LCJPcmlnaW5hbFN0cmluZyI6IjM1NDczNzQ3IiwiVXJpU3RyaW5nIjoiaHR0cDovL3d3dy</w:instrText>
          </w:r>
          <w:r>
            <w:rPr>
              <w:sz w:val="24"/>
              <w:szCs w:val="24"/>
              <w:lang w:val="en-US"/>
            </w:rPr>
            <w:instrText>5uY2JpLm5sbS5uaWguZ292L3B1Ym1lZC8zNTQ3Mzc0NyIsIkxpbmtlZFJlc291cmNlU3RhdHVzIjo4LCJQcm9wZXJ0aWVzIjp7IiRpZCI6Ijk3IiwiJHR5cGUiOiJTd2lzc0FjYWRlbWljLkNpdGF2aS5MaW5rZWRSZXNvdXJjZVByb3BlcnRpZXMsIFN3aXNzQWNhZGVtaWMuQ2l0YXZpIn0sIlN5bmNGb2xkZXJUeXBlIjowLCJJc0xvY2FsQ2</w:instrText>
          </w:r>
          <w:r>
            <w:rPr>
              <w:sz w:val="24"/>
              <w:szCs w:val="24"/>
              <w:lang w:val="en-US"/>
            </w:rPr>
            <w:instrText>xvdWRQcm9qZWN0RmlsZUxpbmsiOmZhbHNlLCJJc0Nsb3VkUmVzdG9yZSI6ZmFsc2UsIklzQ2xvdWRDb3B5IjpmYWxzZSwiQXR0YWNobWVudEZvbGRlcldhc0luRmFsbGJhY2tNb2RlIjpmYWxzZX0sIkFubm90YXRpb25zIjpbXSwiTG9jYXRpb25UeXBlIjowLCJNaXJyb3JzUmVmZXJlbmNlUHJvcGVydHlJZCI6MTY0LCJDcmVhdGVkQnkiOi</w:instrText>
          </w:r>
          <w:r>
            <w:rPr>
              <w:sz w:val="24"/>
              <w:szCs w:val="24"/>
              <w:lang w:val="en-US"/>
            </w:rPr>
            <w:instrText>JfSmVubnkiLCJDcmVhdGVkT24iOiIyMDIyLTA3LTE4VDEwOjEzOjE0IiwiTW9kaWZpZWRCeSI6Il9KZW5ueSIsIklkIjoiOGYwMTNjOWYtNGU0Yy00OGFmLWE2MGQtMjJjNGE3YzU5ZjExIiwiTW9kaWZpZWRPbiI6IjIwMjItMDctMThUMTA6MTM6MTQiLCJQcm9qZWN0Ijp7IiRyZWYiOiI4In19XSwiTnVtYmVyIjoiNCIsIk9yZ2FuaXphdG</w:instrText>
          </w:r>
          <w:r>
            <w:rPr>
              <w:sz w:val="24"/>
              <w:szCs w:val="24"/>
              <w:lang w:val="en-US"/>
            </w:rPr>
            <w:instrText>lvbnMiOltdLCJPdGhlcnNJbnZvbHZlZCI6W10sIlBhZ2VSYW5nZSI6IjxzcD5cclxuICA8bnM+T21pdDwvbnM+XHJcbiAgPG9zPmUwNTQ0MjA8L29zPlxyXG4gIDxwcz5lMDU0NDIwPC9wcz5cclxuPC9zcD5cclxuPG9zPmUwNTQ0MjA8L29zPiIsIlBlcmlvZGljYWwiOnsiJGlkIjoiOTgiLCIkdHlwZSI6IlN3aXNzQWNhZGVtaWMuQ2l0YX</w:instrText>
          </w:r>
          <w:r>
            <w:rPr>
              <w:sz w:val="24"/>
              <w:szCs w:val="24"/>
              <w:lang w:val="en-US"/>
            </w:rPr>
            <w:instrText>ZpLlBlcmlvZGljYWwsIFN3aXNzQWNhZGVtaWMuQ2l0YXZpIiwiRWlzc24iOiIyMDQ0LTYwNTUiLCJOYW1lIjoiQk1KIG9wZW4iLCJQYWdpbmF0aW9uIjowLCJQcm90ZWN0ZWQiOmZhbHNlLCJVc2VyQWJicmV2aWF0aW9uMSI6IkJNSiBPcGVuIiwiQ3JlYXRlZEJ5IjoiX0plbm55IiwiQ3JlYXRlZE9uIjoiMjAyMi0wNy0xOFQxMDoxMzoxNC</w:instrText>
          </w:r>
          <w:r>
            <w:rPr>
              <w:sz w:val="24"/>
              <w:szCs w:val="24"/>
              <w:lang w:val="en-US"/>
            </w:rPr>
            <w:instrText>IsIk1vZGlmaWVkQnkiOiJfSmVubnkiLCJJZCI6ImU3NTg3NjcyLTRiOTUtNDUyZi1iZTFiLTU4MmMxMjBkNjYwMiIsIk1vZGlmaWVkT24iOiIyMDIyLTA3LTE4VDEwOjEzOjE0IiwiUHJvamVjdCI6eyIkcmVmIjoiOCJ9fSwiUG1jSWQiOiJQTUM5MDQ1MDU2IiwiUHVibGlzaGVycyI6W10sIlB1Yk1lZElkIjoiMzU0NzM3NDciLCJRdW90YX</w:instrText>
          </w:r>
          <w:r>
            <w:rPr>
              <w:sz w:val="24"/>
              <w:szCs w:val="24"/>
              <w:lang w:val="en-US"/>
            </w:rPr>
            <w:instrText>Rpb25zIjpbXSwiUmF0aW5nIjowLCJSZWZlcmVuY2VUeXBlIjoiSm91cm5hbEFydGljbGUiLCJTaG9ydFRpdGxlIjoiSmlhbmcsIENoZW4gZXQgYWwuIDIwMjIg4oCTIEFzc29jaWF0aW9uIGJldHdlZW4gbWV0Zm9ybWluIHVzZSIsIlNob3J0VGl0bGVVcGRhdGVUeXBlIjowLCJTb3VyY2VPZkJpYmxpb2dyYXBoaWNJbmZvcm1hdGlvbiI6Il</w:instrText>
          </w:r>
          <w:r>
            <w:rPr>
              <w:sz w:val="24"/>
              <w:szCs w:val="24"/>
              <w:lang w:val="en-US"/>
            </w:rPr>
            <w:instrText>B1Yk1lZCIsIlN0YXRpY0lkcyI6WyI5OWMwZWU3OC04MDRmLTQyNzUtOWI4Ni0wMzIwOGRjYWMxNGEiXSwiVGFibGVPZkNvbnRlbnRzQ29tcGxleGl0eSI6MCwiVGFibGVPZkNvbnRlbnRzU291cmNlVGV4dEZvcm1hdCI6MCwiVGFza3MiOltdLCJUaXRsZSI6IkFzc29jaWF0aW9uIGJldHdlZW4gbWV0Zm9ybWluIHVzZSBhbmQgdGhlIHJpc2</w:instrText>
          </w:r>
          <w:r>
            <w:rPr>
              <w:sz w:val="24"/>
              <w:szCs w:val="24"/>
              <w:lang w:val="en-US"/>
            </w:rPr>
            <w:instrText>sgb2YgYWdlLXJlbGF0ZWQgbWFjdWxhciBkZWdlbmVyYXRpb24gaW4gcGF0aWVudHMgd2l0aCB0eXBlIDIgZGlhYmV0ZXM6IGEgcmV0cm9zcGVjdGl2ZSBzdHVkeSIsIlRyYW5zbGF0b3JzIjpbXSwiVm9sdW1lIjoiMTIiLCJZZWFyIjoiMjAyMiIsIlllYXJSZXNvbHZlZCI6IjIwMjIiLCJDcmVhdGVkQnkiOiJfSmVubnkiLCJDcmVhdGVkT2</w:instrText>
          </w:r>
          <w:r>
            <w:rPr>
              <w:sz w:val="24"/>
              <w:szCs w:val="24"/>
              <w:lang w:val="en-US"/>
            </w:rPr>
            <w:instrText>4iOiIyMDIyLTA3LTE4VDEwOjEzOjE0IiwiTW9kaWZpZWRCeSI6Il9KZW5ueSIsIklkIjoiOTMyYzhiNTUtZDdmMC00NWRjLTk4YWItY2Q4NWZmMjVlZDQ1IiwiTW9kaWZpZWRPbiI6IjIwMjItMTAtMzFUMDg6MTY6MjUiLCJQcm9qZWN0Ijp7IiRyZWYiOiI4In19LCJVc2VOdW1iZXJpbmdUeXBlT2ZQYXJlbnREb2N1bWVudCI6ZmFsc2V9LH</w:instrText>
          </w:r>
          <w:r>
            <w:rPr>
              <w:sz w:val="24"/>
              <w:szCs w:val="24"/>
              <w:lang w:val="en-US"/>
            </w:rPr>
            <w:instrText>siJGlkIjoiOTkiLCIkdHlwZSI6IlN3aXNzQWNhZGVtaWMuQ2l0YXZpLkNpdGF0aW9ucy5Xb3JkUGxhY2Vob2xkZXJFbnRyeSwgU3dpc3NBY2FkZW1pYy5DaXRhdmkiLCJJZCI6IjgxOTNhZTk3LTcxMzgtNDRjNi05YzBjLTAwNjlhZDJlZWEzMyIsIlJhbmdlTGVuZ3RoIjozLCJSZWZlcmVuY2VJZCI6IjUyZTMwOGI5LTY2MmMtNGFiNy05OT</w:instrText>
          </w:r>
          <w:r>
            <w:rPr>
              <w:sz w:val="24"/>
              <w:szCs w:val="24"/>
              <w:lang w:val="en-US"/>
            </w:rPr>
            <w:instrText>EzLWQyMTVhZWNjYmNmMSIsIlBhZ2VSYW5nZSI6eyIkaWQiOiIxMDAiLCIkdHlwZSI6IlN3aXNzQWNhZGVtaWMuUGFnZVJhbmdlLCBTd2lzc0FjYWRlbWljIiwiRW5kUGFnZSI6eyIkaWQiOiIxMDEiLCIkdHlwZSI6IlN3aXNzQWNhZGVtaWMuUGFnZU51bWJlciwgU3dpc3NBY2FkZW1pYyIsIklzRnVsbHlOdW1lcmljIjpmYWxzZSwiTnVtYm</w:instrText>
          </w:r>
          <w:r>
            <w:rPr>
              <w:sz w:val="24"/>
              <w:szCs w:val="24"/>
              <w:lang w:val="en-US"/>
            </w:rPr>
            <w:instrText>VyaW5nVHlwZSI6MCwiTnVtZXJhbFN5c3RlbSI6MH0sIk51bWJlcmluZ1R5cGUiOjAsIk51bWVyYWxTeXN0ZW0iOjAsIlN0YXJ0UGFnZSI6eyIkaWQiOiIxMDIiLCIkdHlwZSI6IlN3aXNzQWNhZGVtaWMuUGFnZU51bWJlciwgU3dpc3NBY2FkZW1pYyIsIklzRnVsbHlOdW1lcmljIjpmYWxzZSwiTnVtYmVyaW5nVHlwZSI6MCwiTnVtZXJhbF</w:instrText>
          </w:r>
          <w:r>
            <w:rPr>
              <w:sz w:val="24"/>
              <w:szCs w:val="24"/>
              <w:lang w:val="en-US"/>
            </w:rPr>
            <w:instrText>N5c3RlbSI6MH19LCJSZWZlcmVuY2UiOnsiJGlkIjoiMTAzIiwiJHR5cGUiOiJTd2lzc0FjYWRlbWljLkNpdGF2aS5SZWZlcmVuY2UsIFN3aXNzQWNhZGVtaWMuQ2l0YXZpIiwiQWJzdHJhY3RDb21wbGV4aXR5IjowLCJBYnN0cmFjdFNvdXJjZVRleHRGb3JtYXQiOjAsIkF1dGhvcnMiOlt7IiRpZCI6IjEwNCIsIiR0eXBlIjoiU3dpc3NBY2</w:instrText>
          </w:r>
          <w:r>
            <w:rPr>
              <w:sz w:val="24"/>
              <w:szCs w:val="24"/>
              <w:lang w:val="en-US"/>
            </w:rPr>
            <w:instrText>FkZW1pYy5DaXRhdmkuUGVyc29uLCBTd2lzc0FjYWRlbWljLkNpdGF2aSIsIkZpcnN0TmFtZSI6IkpheSIsIkxhc3ROYW1lIjoiU3Rld2FydCIsIk1pZGRsZU5hbWUiOiJNLiIsIlByb3RlY3RlZCI6ZmFsc2UsIlNleCI6MiwiQ3JlYXRlZEJ5IjoiX0plbm55IiwiQ3JlYXRlZE9uIjoiMjAyMi0wNy0xOFQxMDoxMzoxNCIsIk1vZGlmaWVkQn</w:instrText>
          </w:r>
          <w:r>
            <w:rPr>
              <w:sz w:val="24"/>
              <w:szCs w:val="24"/>
              <w:lang w:val="en-US"/>
            </w:rPr>
            <w:instrText>kiOiJfSmVubnkiLCJJZCI6IjIxNTE2ZDA5LTc5ZTQtNDZjMi1hYmUxLWIxMGMxYTIxZWYwZiIsIk1vZGlmaWVkT24iOiIyMDIyLTA3LTE4VDEwOjEzOjE0IiwiUHJvamVjdCI6eyIkcmVmIjoiOCJ9fSx7IiRpZCI6IjEwNSIsIiR0eXBlIjoiU3dpc3NBY2FkZW1pYy5DaXRhdmkuUGVyc29uLCBTd2lzc0FjYWRlbWljLkNpdGF2aSIsIkZpcn</w:instrText>
          </w:r>
          <w:r>
            <w:rPr>
              <w:sz w:val="24"/>
              <w:szCs w:val="24"/>
              <w:lang w:val="en-US"/>
            </w:rPr>
            <w:instrText>N0TmFtZSI6IlJpY2FyZG8iLCJMYXN0TmFtZSI6IkxhbXkiLCJQcm90ZWN0ZWQiOmZhbHNlLCJTZXgiOjIsIkNyZWF0ZWRCeSI6Il9KZW5ueSIsIkNyZWF0ZWRPbiI6IjIwMjItMDctMThUMTA6MTM6MTQiLCJNb2RpZmllZEJ5IjoiX0plbm55IiwiSWQiOiJhZjY0MGJiMi0xNzJmLTQ4ZGYtYmE2Zi1kNDBlZGY2ZWEwMzUiLCJNb2RpZmllZE</w:instrText>
          </w:r>
          <w:r>
            <w:rPr>
              <w:sz w:val="24"/>
              <w:szCs w:val="24"/>
              <w:lang w:val="en-US"/>
            </w:rPr>
            <w:instrText>9uIjoiMjAyMi0wNy0xOFQxMDoxMzoxNCIsIlByb2plY3QiOnsiJHJlZiI6IjgifX0seyIkaWQiOiIxMDYiLCIkdHlwZSI6IlN3aXNzQWNhZGVtaWMuQ2l0YXZpLlBlcnNvbiwgU3dpc3NBY2FkZW1pYy5DaXRhdmkiLCJGaXJzdE5hbWUiOiJGcmFuY2VzIiwiTGFzdE5hbWUiOiJXdSIsIlByb3RlY3RlZCI6ZmFsc2UsIlNleCI6MSwiQ3JlYX</w:instrText>
          </w:r>
          <w:r>
            <w:rPr>
              <w:sz w:val="24"/>
              <w:szCs w:val="24"/>
              <w:lang w:val="en-US"/>
            </w:rPr>
            <w:instrText>RlZEJ5IjoiX0plbm55IiwiQ3JlYXRlZE9uIjoiMjAyMi0wNy0xOFQxMDoxMzoxNCIsIk1vZGlmaWVkQnkiOiJfSmVubnkiLCJJZCI6IjJiOGQzZmI4LTYxZTctNDkxNS05ZTlmLTU2ZjY1NDc1ZDU4ZSIsIk1vZGlmaWVkT24iOiIyMDIyLTA3LTE4VDEwOjEzOjE0IiwiUHJvamVjdCI6eyIkcmVmIjoiOCJ9fSx7IiRpZCI6IjEwNyIsIiR0eX</w:instrText>
          </w:r>
          <w:r>
            <w:rPr>
              <w:sz w:val="24"/>
              <w:szCs w:val="24"/>
              <w:lang w:val="en-US"/>
            </w:rPr>
            <w:instrText>BlIjoiU3dpc3NBY2FkZW1pYy5DaXRhdmkuUGVyc29uLCBTd2lzc0FjYWRlbWljLkNpdGF2aSIsIkZpcnN0TmFtZSI6IkplcmVteSIsIkxhc3ROYW1lIjoiS2VlbmFuIiwiTWlkZGxlTmFtZSI6IkQuIiwiUHJvdGVjdGVkIjpmYWxzZSwiU2V4IjoyLCJDcmVhdGVkQnkiOiJfSmVubnkiLCJDcmVhdGVkT24iOiIyMDIyLTA3LTE4VDEwOjEzOj</w:instrText>
          </w:r>
          <w:r>
            <w:rPr>
              <w:sz w:val="24"/>
              <w:szCs w:val="24"/>
              <w:lang w:val="en-US"/>
            </w:rPr>
            <w:instrText>E0IiwiTW9kaWZpZWRCeSI6Il9KZW5ueSIsIklkIjoiMDkyZGQ0NDItODdmYS00NzA1LTlkZjAtMzY3ZDE3NTdlN2VmIiwiTW9kaWZpZWRPbiI6IjIwMjItMDctMThUMTA6MTM6MTQiLCJQcm9qZWN0Ijp7IiRyZWYiOiI4In19XSwiQ2l0YXRpb25LZXlVcGRhdGVUeXBlIjowLCJDb2xsYWJvcmF0b3JzIjpbXSwiQ292ZXJQYXRoIjp7IiRpZC</w:instrText>
          </w:r>
          <w:r>
            <w:rPr>
              <w:sz w:val="24"/>
              <w:szCs w:val="24"/>
              <w:lang w:val="en-US"/>
            </w:rPr>
            <w:instrText>I6IjEwOCIsIiR0eXBlIjoiU3dpc3NBY2FkZW1pYy5DaXRhdmkuTGlua2VkUmVzb3VyY2UsIFN3aXNzQWNhZGVtaWMuQ2l0YXZpIiwiTGlua2VkUmVzb3VyY2VUeXBlIjoxLCJVcmlTdHJpbmciOiJTdGV3YXJ0LCBMYW15IGV0IGFsIDIwMjAgLSBSZWxhdGlvbnNoaXAgYmV0d2VlbiBPcmFsIE1ldGZvcm1pbiBVc2UuanBnIiwiTGlua2VkUm</w:instrText>
          </w:r>
          <w:r>
            <w:rPr>
              <w:sz w:val="24"/>
              <w:szCs w:val="24"/>
              <w:lang w:val="en-US"/>
            </w:rPr>
            <w:instrText>Vzb3VyY2VTdGF0dXMiOjgsIlByb3BlcnRpZXMiOnsiJGlkIjoiMTA5IiwiJHR5cGUiOiJTd2lzc0FjYWRlbWljLkNpdGF2aS5MaW5rZWRSZXNvdXJjZVByb3BlcnRpZXMsIFN3aXNzQWNhZGVtaWMuQ2l0YXZpIn0sIlN5bmNGb2xkZXJUeXBlIjowLCJJc0xvY2FsQ2xvdWRQcm9qZWN0RmlsZUxpbmsiOmZhbHNlLCJJc0Nsb3VkUmVzdG9yZS</w:instrText>
          </w:r>
          <w:r>
            <w:rPr>
              <w:sz w:val="24"/>
              <w:szCs w:val="24"/>
              <w:lang w:val="en-US"/>
            </w:rPr>
            <w:instrText>I6ZmFsc2UsIklzQ2xvdWRDb3B5IjpmYWxzZSwiQXR0YWNobWVudEZvbGRlcldhc0luRmFsbGJhY2tNb2RlIjpmYWxzZX0sIkRhdGUyIjoiMDcuMDYuMjAyMCIsIkRvaSI6IjEwLjEwMTYvai5vcmV0LjIwMjAuMDYuMDAzIiwiRWRpdG9ycyI6W10sIkV2YWx1YXRpb25Db21wbGV4aXR5IjowLCJFdmFsdWF0aW9uU291cmNlVGV4dEZvcm1hdC</w:instrText>
          </w:r>
          <w:r>
            <w:rPr>
              <w:sz w:val="24"/>
              <w:szCs w:val="24"/>
              <w:lang w:val="en-US"/>
            </w:rPr>
            <w:instrText>I6MCwiR3JvdXBzIjpbXSwiSGFzTGFiZWwxIjpmYWxzZSwiSGFzTGFiZWwyIjpmYWxzZSwiS2V5d29yZHMiOltdLCJMYW5ndWFnZSI6ImVuZyIsIkxhbmd1YWdlQ29kZSI6ImVuIiwiTG9jYXRpb25zIjpbeyIkaWQiOiIxMTAiLCIkdHlwZSI6IlN3aXNzQWNhZGVtaWMuQ2l0YXZpLkxvY2F0aW9uLCBTd2lzc0FjYWRlbWljLkNpdGF2aSIsIk</w:instrText>
          </w:r>
          <w:r>
            <w:rPr>
              <w:sz w:val="24"/>
              <w:szCs w:val="24"/>
              <w:lang w:val="en-US"/>
            </w:rPr>
            <w:instrText>FkZHJlc3MiOnsiJGlkIjoiMTExIiwiJHR5cGUiOiJTd2lzc0FjYWRlbWljLkNpdGF2aS5MaW5rZWRSZXNvdXJjZSwgU3dpc3NBY2FkZW1pYy5DaXRhdmkiLCJMaW5rZWRSZXNvdXJjZVR5cGUiOjUsIk9yaWdpbmFsU3RyaW5nIjoiUE1DNzYwOTQ2NSIsIlVyaVN0cmluZyI6Imh0dHBzOi8vd3d3Lm5jYmkubmxtLm5paC5nb3YvcG1jL2FydG</w:instrText>
          </w:r>
          <w:r>
            <w:rPr>
              <w:sz w:val="24"/>
              <w:szCs w:val="24"/>
              <w:lang w:val="en-US"/>
            </w:rPr>
            <w:instrText>ljbGVzL1BNQzc2MDk0NjUiLCJMaW5rZWRSZXNvdXJjZVN0YXR1cyI6OCwiUHJvcGVydGllcyI6eyIkaWQiOiIxMTIiLCIkdHlwZSI6IlN3aXNzQWNhZGVtaWMuQ2l0YXZpLkxpbmtlZFJlc291cmNlUHJvcGVydGllcywgU3dpc3NBY2FkZW1pYy5DaXRhdmkifSwiU3luY0ZvbGRlclR5cGUiOjAsIklzTG9jYWxDbG91ZFByb2plY3RGaWxlTG</w:instrText>
          </w:r>
          <w:r>
            <w:rPr>
              <w:sz w:val="24"/>
              <w:szCs w:val="24"/>
              <w:lang w:val="en-US"/>
            </w:rPr>
            <w:instrText>luayI6ZmFsc2UsIklzQ2xvdWRSZXN0b3JlIjpmYWxzZSwiSXNDbG91ZENvcHkiOmZhbHNlLCJBdHRhY2htZW50Rm9sZGVyV2FzSW5GYWxsYmFja01vZGUiOmZhbHNlfSwiQW5ub3RhdGlvbnMiOltdLCJMb2NhdGlvblR5cGUiOjAsIk1pcnJvcnNSZWZlcmVuY2VQcm9wZXJ0eUlkIjoyMDgsIkNyZWF0ZWRCeSI6Il9KZW5ueSIsIkNyZWF0ZW</w:instrText>
          </w:r>
          <w:r>
            <w:rPr>
              <w:sz w:val="24"/>
              <w:szCs w:val="24"/>
              <w:lang w:val="en-US"/>
            </w:rPr>
            <w:instrText>RPbiI6IjIwMjItMDctMThUMTA6MTM6MTQiLCJNb2RpZmllZEJ5IjoiX0plbm55IiwiSWQiOiJiYzBmMDQ5Yi0zY2VhLTQ5MmMtYWE4OC0xOGM3MjdlYTFhYzEiLCJNb2RpZmllZE9uIjoiMjAyMi0wNy0xOFQxMDoxMzoxNCIsIlByb2plY3QiOnsiJHJlZiI6IjgifX0seyIkaWQiOiIxMTMiLCIkdHlwZSI6IlN3aXNzQWNhZGVtaWMuQ2l0YX</w:instrText>
          </w:r>
          <w:r>
            <w:rPr>
              <w:sz w:val="24"/>
              <w:szCs w:val="24"/>
              <w:lang w:val="en-US"/>
            </w:rPr>
            <w:instrText>ZpLkxvY2F0aW9uLCBTd2lzc0FjYWRlbWljLkNpdGF2aSIsIkFkZHJlc3MiOnsiJGlkIjoiMTE0IiwiJHR5cGUiOiJTd2lzc0FjYWRlbWljLkNpdGF2aS5MaW5rZWRSZXNvdXJjZSwgU3dpc3NBY2FkZW1pYy5DaXRhdmkiLCJMaW5rZWRSZXNvdXJjZVR5cGUiOjUsIk9yaWdpbmFsU3RyaW5nIjoiMTAuMTAxNi9qLm9yZXQuMjAyMC4wNi4wMD</w:instrText>
          </w:r>
          <w:r>
            <w:rPr>
              <w:sz w:val="24"/>
              <w:szCs w:val="24"/>
              <w:lang w:val="en-US"/>
            </w:rPr>
            <w:instrText>MiLCJVcmlTdHJpbmciOiJodHRwczovL2RvaS5vcmcvMTAuMTAxNi9qLm9yZXQuMjAyMC4wNi4wMDMiLCJMaW5rZWRSZXNvdXJjZVN0YXR1cyI6OCwiUHJvcGVydGllcyI6eyIkaWQiOiIxMTUiLCIkdHlwZSI6IlN3aXNzQWNhZGVtaWMuQ2l0YXZpLkxpbmtlZFJlc291cmNlUHJvcGVydGllcywgU3dpc3NBY2FkZW1pYy5DaXRhdmkifSwiU3</w:instrText>
          </w:r>
          <w:r>
            <w:rPr>
              <w:sz w:val="24"/>
              <w:szCs w:val="24"/>
              <w:lang w:val="en-US"/>
            </w:rPr>
            <w:instrText>luY0ZvbGRlclR5cGUiOjAsIklzTG9jYWxDbG91ZFByb2plY3RGaWxlTGluayI6ZmFsc2UsIklzQ2xvdWRSZXN0b3JlIjpmYWxzZSwiSXNDbG91ZENvcHkiOmZhbHNlLCJBdHRhY2htZW50Rm9sZGVyV2FzSW5GYWxsYmFja01vZGUiOmZhbHNlfSwiQW5ub3RhdGlvbnMiOltdLCJMb2NhdGlvblR5cGUiOjAsIk1pcnJvcnNSZWZlcmVuY2VQcm</w:instrText>
          </w:r>
          <w:r>
            <w:rPr>
              <w:sz w:val="24"/>
              <w:szCs w:val="24"/>
              <w:lang w:val="en-US"/>
            </w:rPr>
            <w:instrText>9wZXJ0eUlkIjoxMjgsIkNyZWF0ZWRCeSI6Il9KZW5ueSIsIkNyZWF0ZWRPbiI6IjIwMjItMDctMThUMTA6MTM6MTQiLCJNb2RpZmllZEJ5IjoiX0plbm55IiwiSWQiOiIyYWI3MzYxNC0yNjkxLTQ1MzUtOTk3Ni05NGJmNzQyM2NhMDEiLCJNb2RpZmllZE9uIjoiMjAyMi0wNy0xOFQxMDoxMzoxNCIsIlByb2plY3QiOnsiJHJlZiI6IjgifX</w:instrText>
          </w:r>
          <w:r>
            <w:rPr>
              <w:sz w:val="24"/>
              <w:szCs w:val="24"/>
              <w:lang w:val="en-US"/>
            </w:rPr>
            <w:instrText>0seyIkaWQiOiIxMTYiLCIkdHlwZSI6IlN3aXNzQWNhZGVtaWMuQ2l0YXZpLkxvY2F0aW9uLCBTd2lzc0FjYWRlbWljLkNpdGF2aSIsIkFkZHJlc3MiOnsiJGlkIjoiMTE3IiwiJHR5cGUiOiJTd2lzc0FjYWRlbWljLkNpdGF2aS5MaW5rZWRSZXNvdXJjZSwgU3dpc3NBY2FkZW1pYy5DaXRhdmkiLCJMaW5rZWRSZXNvdXJjZVR5cGUiOjUsIk</w:instrText>
          </w:r>
          <w:r>
            <w:rPr>
              <w:sz w:val="24"/>
              <w:szCs w:val="24"/>
              <w:lang w:val="en-US"/>
            </w:rPr>
            <w:instrText>9yaWdpbmFsU3RyaW5nIjoiMzI1MjUwNTUiLCJVcmlTdHJpbmciOiJodHRwOi8vd3d3Lm5jYmkubmxtLm5paC5nb3YvcHVibWVkLzMyNTI1MDU1IiwiTGlua2VkUmVzb3VyY2VTdGF0dXMiOjgsIlByb3BlcnRpZXMiOnsiJGlkIjoiMTE4IiwiJHR5cGUiOiJTd2lzc0FjYWRlbWljLkNpdGF2aS5MaW5rZWRSZXNvdXJjZVByb3BlcnRpZXMsIF</w:instrText>
          </w:r>
          <w:r>
            <w:rPr>
              <w:sz w:val="24"/>
              <w:szCs w:val="24"/>
              <w:lang w:val="en-US"/>
            </w:rPr>
            <w:instrText>N3aXNzQWNhZGVtaWMuQ2l0YXZpIn0sIlN5bmNGb2xkZXJUeXBlIjowLCJJc0xvY2FsQ2xvdWRQcm9qZWN0RmlsZUxpbmsiOmZhbHNlLCJJc0Nsb3VkUmVzdG9yZSI6ZmFsc2UsIklzQ2xvdWRDb3B5IjpmYWxzZSwiQXR0YWNobWVudEZvbGRlcldhc0luRmFsbGJhY2tNb2RlIjpmYWxzZX0sIkFubm90YXRpb25zIjpbXSwiTG9jYXRpb25UeX</w:instrText>
          </w:r>
          <w:r>
            <w:rPr>
              <w:sz w:val="24"/>
              <w:szCs w:val="24"/>
              <w:lang w:val="en-US"/>
            </w:rPr>
            <w:instrText>BlIjowLCJNaXJyb3JzUmVmZXJlbmNlUHJvcGVydHlJZCI6MTY0LCJDcmVhdGVkQnkiOiJfSmVubnkiLCJDcmVhdGVkT24iOiIyMDIyLTA3LTE4VDEwOjEzOjE0IiwiTW9kaWZpZWRCeSI6Il9KZW5ueSIsIklkIjoiN2M3NjFiYjAtY2ViMC00Yjg4LTlhOTQtNWExY2FhZmFiYWQ3IiwiTW9kaWZpZWRPbiI6IjIwMjItMDctMThUMTA6MTM6MT</w:instrText>
          </w:r>
          <w:r>
            <w:rPr>
              <w:sz w:val="24"/>
              <w:szCs w:val="24"/>
              <w:lang w:val="en-US"/>
            </w:rPr>
            <w:instrText>QiLCJQcm9qZWN0Ijp7IiRyZWYiOiI4In19XSwiTnVtYmVyIjoiMTEiLCJPcmdhbml6YXRpb25zIjpbXSwiT3RoZXJzSW52b2x2ZWQiOltdLCJQYWdlUmFuZ2UiOiI8c3A+XHJcbiAgPG4+MTExODwvbj5cclxuICA8aW4+dHJ1ZTwvaW4+XHJcbiAgPG9zPjExMTg8L29zPlxyXG4gIDxwcz4xMTE4PC9wcz5cclxuPC9zcD5cclxuPGVwPlxyXG</w:instrText>
          </w:r>
          <w:r>
            <w:rPr>
              <w:sz w:val="24"/>
              <w:szCs w:val="24"/>
              <w:lang w:val="en-US"/>
            </w:rPr>
            <w:instrText>4gIDxuPjExMTk8L24+XHJcbiAgPGluPnRydWU8L2luPlxyXG4gIDxvcz4xMTE5PC9vcz5cclxuICA8cHM+MTExOTwvcHM+XHJcbjwvZXA+XHJcbjxvcz4xMTE4LTExMTk8L29zPiIsIlBlcmlvZGljYWwiOnsiJGlkIjoiMTE5IiwiJHR5cGUiOiJTd2lzc0FjYWRlbWljLkNpdGF2aS5QZXJpb2RpY2FsLCBTd2lzc0FjYWRlbWljLkNpdGF2aS</w:instrText>
          </w:r>
          <w:r>
            <w:rPr>
              <w:sz w:val="24"/>
              <w:szCs w:val="24"/>
              <w:lang w:val="en-US"/>
            </w:rPr>
            <w:instrText>IsIkVpc3NuIjoiMjQ2OC02NTMwIiwiTmFtZSI6Ik9waHRoYWxtb2xvZ3kuIFJldGluYSIsIlBhZ2luYXRpb24iOjAsIlByb3RlY3RlZCI6ZmFsc2UsIlVzZXJBYmJyZXZpYXRpb24xIjoiT3BodGhhbG1vbCBSZXRpbmEiLCJDcmVhdGVkQnkiOiJfSmVubnkiLCJDcmVhdGVkT24iOiIyMDIyLTA3LTE4VDEwOjEzOjE0IiwiTW9kaWZpZWRCeS</w:instrText>
          </w:r>
          <w:r>
            <w:rPr>
              <w:sz w:val="24"/>
              <w:szCs w:val="24"/>
              <w:lang w:val="en-US"/>
            </w:rPr>
            <w:instrText>I6Il9KZW5ueSIsIklkIjoiNWUxYzYwYWYtMTIxMC00YzBjLWI5YTAtNGI5YmJlZTYyNzk1IiwiTW9kaWZpZWRPbiI6IjIwMjItMDctMThUMTA6MTM6MTQiLCJQcm9qZWN0Ijp7IiRyZWYiOiI4In19LCJQbWNJZCI6IlBNQzc2MDk0NjUiLCJQdWJsaXNoZXJzIjpbXSwiUHViTWVkSWQiOiIzMjUyNTA1NSIsIlF1b3RhdGlvbnMiOltdLCJSYX</w:instrText>
          </w:r>
          <w:r>
            <w:rPr>
              <w:sz w:val="24"/>
              <w:szCs w:val="24"/>
              <w:lang w:val="en-US"/>
            </w:rPr>
            <w:instrText>RpbmciOjAsIlJlZmVyZW5jZVR5cGUiOiJKb3VybmFsQXJ0aWNsZSIsIlNob3J0VGl0bGUiOiJTdGV3YXJ0LCBMYW15IGV0IGFsLiAyMDIwIOKAkyBSZWxhdGlvbnNoaXAgYmV0d2VlbiBPcmFsIE1ldGZvcm1pbiBVc2UiLCJTaG9ydFRpdGxlVXBkYXRlVHlwZSI6MCwiU291cmNlT2ZCaWJsaW9ncmFwaGljSW5mb3JtYXRpb24iOiJQdWJNZW</w:instrText>
          </w:r>
          <w:r>
            <w:rPr>
              <w:sz w:val="24"/>
              <w:szCs w:val="24"/>
              <w:lang w:val="en-US"/>
            </w:rPr>
            <w:instrText>QiLCJTdGF0aWNJZHMiOlsiMTNjMDE0OTItMmU2My00MDE1LTk3ZTktZTA0NDE0MjNkZDQ4Il0sIlRhYmxlT2ZDb250ZW50c0NvbXBsZXhpdHkiOjAsIlRhYmxlT2ZDb250ZW50c1NvdXJjZVRleHRGb3JtYXQiOjAsIlRhc2tzIjpbXSwiVGl0bGUiOiJSZWxhdGlvbnNoaXAgYmV0d2VlbiBPcmFsIE1ldGZvcm1pbiBVc2UgYW5kIEFnZS1SZW</w:instrText>
          </w:r>
          <w:r>
            <w:rPr>
              <w:sz w:val="24"/>
              <w:szCs w:val="24"/>
              <w:lang w:val="en-US"/>
            </w:rPr>
            <w:instrText>xhdGVkIE1hY3VsYXIgRGVnZW5lcmF0aW9uIiwiVHJhbnNsYXRvcnMiOltdLCJWb2x1bWUiOiI0IiwiWWVhciI6IjIwMjAiLCJZZWFyUmVzb2x2ZWQiOiIyMDIwIiwiQ3JlYXRlZEJ5IjoiX0plbm55IiwiQ3JlYXRlZE9uIjoiMjAyMi0wNy0xOFQxMDoxMzoxNCIsIk1vZGlmaWVkQnkiOiJfSmVubnkiLCJJZCI6IjUyZTMwOGI5LTY2MmMtNG</w:instrText>
          </w:r>
          <w:r>
            <w:rPr>
              <w:sz w:val="24"/>
              <w:szCs w:val="24"/>
              <w:lang w:val="en-US"/>
            </w:rPr>
            <w:instrText>FiNy05OTEzLWQyMTVhZWNjYmNmMSIsIk1vZGlmaWVkT24iOiIyMDIyLTEwLTMxVDA4OjE2OjI1IiwiUHJvamVjdCI6eyIkcmVmIjoiOCJ9fSwiVXNlTnVtYmVyaW5nVHlwZU9mUGFyZW50RG9jdW1lbnQiOmZhbHNlfV0sIkZvcm1hdHRlZFRleHQiOnsiJGlkIjoiMTIwIiwiQ291bnQiOjEsIlRleHRVbml0cyI6W3siJGlkIjoiMTIxIiwiRm</w:instrText>
          </w:r>
          <w:r>
            <w:rPr>
              <w:sz w:val="24"/>
              <w:szCs w:val="24"/>
              <w:lang w:val="en-US"/>
            </w:rPr>
            <w:instrText>9udFN0eWxlIjp7IiRpZCI6IjEyMiIsIk5ldXRyYWwiOnRydWV9LCJSZWFkaW5nT3JkZXIiOjEsIlRleHQiOiIoMznigJM0MSw0NCw0NSkifV19LCJUYWciOiJDaXRhdmlQbGFjZWhvbGRlciNlMDQ4ZDkxOS0zYWFlLTQ4N2MtODU1Ni1iNTk3MDM0MGNiYjEiLCJUZXh0IjoiKDM54oCTNDEsNDQsNDUpIiwiV0FJVmVyc2lvbiI6IjYuMTQuMC</w:instrText>
          </w:r>
          <w:r>
            <w:rPr>
              <w:sz w:val="24"/>
              <w:szCs w:val="24"/>
              <w:lang w:val="en-US"/>
            </w:rPr>
            <w:instrText>4wIn0=}</w:instrText>
          </w:r>
          <w:r>
            <w:rPr>
              <w:sz w:val="24"/>
              <w:szCs w:val="24"/>
              <w:lang w:val="en-US"/>
            </w:rPr>
            <w:fldChar w:fldCharType="separate"/>
          </w:r>
          <w:r>
            <w:rPr>
              <w:sz w:val="24"/>
              <w:szCs w:val="24"/>
              <w:lang w:val="en-US"/>
            </w:rPr>
            <w:t>(39–41,44,45)</w:t>
          </w:r>
          <w:r>
            <w:rPr>
              <w:sz w:val="24"/>
              <w:szCs w:val="24"/>
              <w:lang w:val="en-US"/>
            </w:rPr>
            <w:fldChar w:fldCharType="end"/>
          </w:r>
        </w:sdtContent>
      </w:sdt>
      <w:r>
        <w:rPr>
          <w:sz w:val="24"/>
          <w:szCs w:val="24"/>
          <w:lang w:val="en-US"/>
        </w:rPr>
        <w:t xml:space="preserve">, one study found conflicting associations </w:t>
      </w:r>
      <w:sdt>
        <w:sdtPr>
          <w:rPr>
            <w:sz w:val="24"/>
            <w:szCs w:val="24"/>
            <w:lang w:val="en-US"/>
          </w:rPr>
          <w:alias w:val="To edit, see citavi.com/edit"/>
          <w:tag w:val="CitaviPlaceholder#7cf13368-6261-4660-9af5-66f7cfc06c1b"/>
          <w:id w:val="-879550042"/>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w:instrText>
          </w:r>
          <w:r>
            <w:rPr>
              <w:sz w:val="24"/>
              <w:szCs w:val="24"/>
              <w:lang w:val="en-US"/>
            </w:rPr>
            <w:instrText>aXNzQWNhZGVtaWMuQ2l0YXZpLkNpdGF0aW9ucy5Xb3JkUGxhY2Vob2xkZXJFbnRyeSwgU3dpc3NBY2FkZW1pYy5DaXRhdmkiLCJJZCI6IjcyZWQzYzdhLTNkMzItNDQwNS04ZDM2LWE2NDQ1OGYyZjNhZSIsIlJhbmdlTGVuZ3RoIjo0LCJSZWZlcmVuY2VJZCI6ImMwMzI2OWZmLTg2YzgtNDQ0Yi04NDYwLTM4ZjVhNzM1YmNmNiIsIlBhZ2VS</w:instrText>
          </w:r>
          <w:r>
            <w:rPr>
              <w:sz w:val="24"/>
              <w:szCs w:val="24"/>
              <w:lang w:val="en-US"/>
            </w:rPr>
            <w:instrText>YW5nZSI6eyIkaWQiOiIzIiwiJHR5cGUiOiJTd2lzc0FjYWRlbWljLlBhZ2VSYW5nZSwgU3dpc3NBY2FkZW1pYyIsIkVuZFBhZ2UiOnsiJGlkIjoiNCIsIiR0eXBlIjoiU3dpc3NBY2FkZW1pYy5QYWdlTnVtYmVyLCBTd2lzc0FjYWRlbWljIiwiSXNGdWxseU51bWVyaWMiOmZhbHNlLCJOdW1iZXJpbmdUeXBlIjowLCJOdW1lcmFsU3lzdGVt</w:instrText>
          </w:r>
          <w:r>
            <w:rPr>
              <w:sz w:val="24"/>
              <w:szCs w:val="24"/>
              <w:lang w:val="en-US"/>
            </w:rPr>
            <w:instrText>IjowfSwiTnVtYmVyaW5nVHlwZSI6MCwiTnVtZXJhbFN5c3RlbSI6MCwiU3RhcnRQYWdlIjp7IiRpZCI6IjUiLCIkdHlwZSI6IlN3aXNzQWNhZGVtaWMuUGFnZU51bWJlciwgU3dpc3NBY2FkZW1pYyIsIklzRnVsbHlOdW1lcmljIjpmYWxzZSwiTnVtYmVyaW5nVHlwZSI6MCwiTnVtZXJhbFN5c3RlbSI6MH19LCJSZWZlcmVuY2UiOnsiJGlk</w:instrText>
          </w:r>
          <w:r>
            <w:rPr>
              <w:sz w:val="24"/>
              <w:szCs w:val="24"/>
              <w:lang w:val="en-US"/>
            </w:rPr>
            <w:instrText>IjoiNiIsIiR0eXBlIjoiU3dpc3NBY2FkZW1pYy5DaXRhdmkuUmVmZXJlbmNlLCBTd2lzc0FjYWRlbWljLkNpdGF2aSIsIkFic3RyYWN0Q29tcGxleGl0eSI6MCwiQWJzdHJhY3RTb3VyY2VUZXh0Rm9ybWF0IjowLCJBdXRob3JzIjpbeyIkaWQiOiI3IiwiJHR5cGUiOiJTd2lzc0FjYWRlbWljLkNpdGF2aS5QZXJzb24sIFN3aXNzQWNhZGVt</w:instrText>
          </w:r>
          <w:r>
            <w:rPr>
              <w:sz w:val="24"/>
              <w:szCs w:val="24"/>
              <w:lang w:val="en-US"/>
            </w:rPr>
            <w:instrText>aWMuQ2l0YXZpIiwiRmlyc3ROYW1lIjoiRW1pbHkiLCJMYXN0TmFtZSI6IkV0b24iLCJNaWRkbGVOYW1lIjoiQS4iLCJQcm90ZWN0ZWQiOmZhbHNlLCJTZXgiOjEsIkNyZWF0ZWRCeSI6Il9KZW5ueSIsIkNyZWF0ZWRPbiI6IjIwMjItMDctMThUMTA6MTM6MTQiLCJNb2RpZmllZEJ5IjoiX0plbm55IiwiSWQiOiI0YmYzMzczZi1lY2IyLTRk</w:instrText>
          </w:r>
          <w:r>
            <w:rPr>
              <w:sz w:val="24"/>
              <w:szCs w:val="24"/>
              <w:lang w:val="en-US"/>
            </w:rPr>
            <w:instrText>NmMtYTVlZS1lZjE5MjUwNDJhMDMiLCJNb2RpZmllZE9uIjoiMjAyMi0wNy0xOFQxMDoxMzoxNCIsIlByb2plY3QiOnsiJGlkIjoiOCIsIiR0eXBlIjoiU3dpc3NBY2FkZW1pYy5DaXRhdmkuUHJvamVjdCwgU3dpc3NBY2FkZW1pYy5DaXRhdmkifX0seyIkaWQiOiI5IiwiJHR5cGUiOiJTd2lzc0FjYWRlbWljLkNpdGF2aS5QZXJzb24sIFN3</w:instrText>
          </w:r>
          <w:r>
            <w:rPr>
              <w:sz w:val="24"/>
              <w:szCs w:val="24"/>
              <w:lang w:val="en-US"/>
            </w:rPr>
            <w:instrText>aXNzQWNhZGVtaWMuQ2l0YXZpIiwiRmlyc3ROYW1lIjoiVGhvbWFzIiwiTGFzdE5hbWUiOiJXdWJiZW4iLCJNaWRkbGVOYW1lIjoiSi4iLCJQcm90ZWN0ZWQiOmZhbHNlLCJTZXgiOjIsIkNyZWF0ZWRCeSI6Il9KZW5ueSIsIkNyZWF0ZWRPbiI6IjIwMjItMDctMThUMTA6MTM6MTQiLCJNb2RpZmllZEJ5IjoiX0plbm55IiwiSWQiOiI5YTkw</w:instrText>
          </w:r>
          <w:r>
            <w:rPr>
              <w:sz w:val="24"/>
              <w:szCs w:val="24"/>
              <w:lang w:val="en-US"/>
            </w:rPr>
            <w:instrText>NjllMC0wNjVkLTRlNTEtODViYy0zYzY4MmYzMTRmYWUiLCJNb2RpZmllZE9uIjoiMjAyMi0wNy0xOFQxMDoxMzoxNCIsIlByb2plY3QiOnsiJHJlZiI6IjgifX0seyIkaWQiOiIxMCIsIiR0eXBlIjoiU3dpc3NBY2FkZW1pYy5DaXRhdmkuUGVyc29uLCBTd2lzc0FjYWRlbWljLkNpdGF2aSIsIkZpcnN0TmFtZSI6IkNhZ3JpIiwiTGFzdE5h</w:instrText>
          </w:r>
          <w:r>
            <w:rPr>
              <w:sz w:val="24"/>
              <w:szCs w:val="24"/>
              <w:lang w:val="en-US"/>
            </w:rPr>
            <w:instrText>bWUiOiJCZXNpcmxpIiwiTWlkZGxlTmFtZSI6IkcuIiwiUHJvdGVjdGVkIjpmYWxzZSwiU2V4IjowLCJDcmVhdGVkQnkiOiJfSmVubnkiLCJDcmVhdGVkT24iOiIyMDIyLTA3LTE4VDEwOjEzOjE0IiwiTW9kaWZpZWRCeSI6Il9KZW5ueSIsIklkIjoiZTYzYmVlNGYtZjAyYy00MmJkLWE3MWMtYWFmMzQxZjAzYTAwIiwiTW9kaWZpZWRPbiI6</w:instrText>
          </w:r>
          <w:r>
            <w:rPr>
              <w:sz w:val="24"/>
              <w:szCs w:val="24"/>
              <w:lang w:val="en-US"/>
            </w:rPr>
            <w:instrText>IjIwMjItMDctMThUMTA6MTM6MTQiLCJQcm9qZWN0Ijp7IiRyZWYiOiI4In19LHsiJGlkIjoiMTEiLCIkdHlwZSI6IlN3aXNzQWNhZGVtaWMuQ2l0YXZpLlBlcnNvbiwgU3dpc3NBY2FkZW1pYy5DaXRhdmkiLCJGaXJzdE5hbWUiOiJQZWl5aW5nIiwiTGFzdE5hbWUiOiJIdWEiLCJQcm90ZWN0ZWQiOmZhbHNlLCJTZXgiOjAsIkNyZWF0ZWRC</w:instrText>
          </w:r>
          <w:r>
            <w:rPr>
              <w:sz w:val="24"/>
              <w:szCs w:val="24"/>
              <w:lang w:val="en-US"/>
            </w:rPr>
            <w:instrText>eSI6Il9KZW5ueSIsIkNyZWF0ZWRPbiI6IjIwMjItMDctMThUMTA6MTM6MTQiLCJNb2RpZmllZEJ5IjoiX0plbm55IiwiSWQiOiI4NGE3YjU1Ni0wNmRiLTRiNmQtOTIzOC03MjhlM2I1ZjNmZDciLCJNb2RpZmllZE9uIjoiMjAyMi0wNy0xOFQxMDoxMzoxNCIsIlByb2plY3QiOnsiJHJlZiI6IjgifX0seyIkaWQiOiIxMiIsIiR0eXBlIjoi</w:instrText>
          </w:r>
          <w:r>
            <w:rPr>
              <w:sz w:val="24"/>
              <w:szCs w:val="24"/>
              <w:lang w:val="en-US"/>
            </w:rPr>
            <w:instrText>U3dpc3NBY2FkZW1pYy5DaXRhdmkuUGVyc29uLCBTd2lzc0FjYWRlbWljLkNpdGF2aSIsIkZpcnN0TmFtZSI6IkJyZW5kYW4iLCJMYXN0TmFtZSI6Ik1jR2VlaGFuIiwiUHJvdGVjdGVkIjpmYWxzZSwiU2V4IjoyLCJDcmVhdGVkQnkiOiJfSmVubnkiLCJDcmVhdGVkT24iOiIyMDIyLTA3LTE4VDEwOjEzOjE0IiwiTW9kaWZpZWRCeSI6Il9K</w:instrText>
          </w:r>
          <w:r>
            <w:rPr>
              <w:sz w:val="24"/>
              <w:szCs w:val="24"/>
              <w:lang w:val="en-US"/>
            </w:rPr>
            <w:instrText>ZW5ueSIsIklkIjoiZDUwZTRhMWQtMmE1MS00YmRiLTllYzEtM2ZjNjI3MzEwOTJjIiwiTW9kaWZpZWRPbiI6IjIwMjItMDctMThUMTA6MTM6MTQiLCJQcm9qZWN0Ijp7IiRyZWYiOiI4In19LHsiJGlkIjoiMTMiLCIkdHlwZSI6IlN3aXNzQWNhZGVtaWMuQ2l0YXZpLlBlcnNvbiwgU3dpc3NBY2FkZW1pYy5DaXRhdmkiLCJGaXJzdE5hbWUi</w:instrText>
          </w:r>
          <w:r>
            <w:rPr>
              <w:sz w:val="24"/>
              <w:szCs w:val="24"/>
              <w:lang w:val="en-US"/>
            </w:rPr>
            <w:instrText>OiJCcmlhbiIsIkxhc3ROYW1lIjoiVmFuZGVyQmVlayIsIk1pZGRsZU5hbWUiOiJMLiIsIlByb3RlY3RlZCI6ZmFsc2UsIlNleCI6MiwiQ3JlYXRlZEJ5IjoiX0plbm55IiwiQ3JlYXRlZE9uIjoiMjAyMi0wNy0xOFQxMDoxMzoxNCIsIk1vZGlmaWVkQnkiOiJfSmVubnkiLCJJZCI6ImRjMjdiYjZhLTNiZGItNGE5Ny05MzMyLTk4N2E4MDY3</w:instrText>
          </w:r>
          <w:r>
            <w:rPr>
              <w:sz w:val="24"/>
              <w:szCs w:val="24"/>
              <w:lang w:val="en-US"/>
            </w:rPr>
            <w:instrText>YzY4ZSIsIk1vZGlmaWVkT24iOiIyMDIyLTA3LTE4VDEwOjEzOjE0IiwiUHJvamVjdCI6eyIkcmVmIjoiOCJ9fV0sIkNpdGF0aW9uS2V5VXBkYXRlVHlwZSI6MCwiQ29sbGFib3JhdG9ycyI6W10sIkNvdmVyUGF0aCI6eyIkaWQiOiIxNCIsIiR0eXBlIjoiU3dpc3NBY2FkZW1pYy5DaXRhdmkuTGlua2VkUmVzb3VyY2UsIFN3aXNzQWNhZGVt</w:instrText>
          </w:r>
          <w:r>
            <w:rPr>
              <w:sz w:val="24"/>
              <w:szCs w:val="24"/>
              <w:lang w:val="en-US"/>
            </w:rPr>
            <w:instrText>aWMuQ2l0YXZpIiwiTGlua2VkUmVzb3VyY2VUeXBlIjoxLCJVcmlTdHJpbmciOiJFdG9uLCBXdWJiZW4gZXQgYWwgMjAyMiAtIEFzc29jaWF0aW9uIG9mIG1ldGZvcm1pbiBhbmQgZGV2ZWxvcG1lbnQuanBnIiwiTGlua2VkUmVzb3VyY2VTdGF0dXMiOjgsIlByb3BlcnRpZXMiOnsiJGlkIjoiMTUiLCIkdHlwZSI6IlN3aXNzQWNhZGVtaWMu</w:instrText>
          </w:r>
          <w:r>
            <w:rPr>
              <w:sz w:val="24"/>
              <w:szCs w:val="24"/>
              <w:lang w:val="en-US"/>
            </w:rPr>
            <w:instrText>Q2l0YXZpLkxpbmtlZFJlc291cmNlUHJvcGVydGllcywgU3dpc3NBY2FkZW1pYy5DaXRhdmkifSwiU3luY0ZvbGRlclR5cGUiOjAsIklzTG9jYWxDbG91ZFByb2plY3RGaWxlTGluayI6ZmFsc2UsIklzQ2xvdWRSZXN0b3JlIjpmYWxzZSwiSXNDbG91ZENvcHkiOmZhbHNlLCJBdHRhY2htZW50Rm9sZGVyV2FzSW5GYWxsYmFja01vZGUiOmZh</w:instrText>
          </w:r>
          <w:r>
            <w:rPr>
              <w:sz w:val="24"/>
              <w:szCs w:val="24"/>
              <w:lang w:val="en-US"/>
            </w:rPr>
            <w:instrText>bHNlfSwiRGF0ZTIiOiIxOS4wMi4yMDIxIiwiRG9pIjoiMTAuMTE3Ny8xMTIwNjcyMTIxOTk3Mjg4IiwiRWRpdG9ycyI6W10sIkV2YWx1YXRpb25Db21wbGV4aXR5IjowLCJFdmFsdWF0aW9uU291cmNlVGV4dEZvcm1hdCI6MCwiR3JvdXBzIjpbXSwiSGFzTGFiZWwxIjpmYWxzZSwiSGFzTGFiZWwyIjpmYWxzZSwiS2V5d29yZHMiOltdLCJM</w:instrText>
          </w:r>
          <w:r>
            <w:rPr>
              <w:sz w:val="24"/>
              <w:szCs w:val="24"/>
              <w:lang w:val="en-US"/>
            </w:rPr>
            <w:instrText>YW5ndWFnZSI6ImVuZyIsIkxhbmd1YWdlQ29kZSI6ImVuIiwiTG9jYXRpb25zIjpbeyIkaWQiOiIxNiIsIiR0eXBlIjoiU3dpc3NBY2FkZW1pYy5DaXRhdmkuTG9jYXRpb24sIFN3aXNzQWNhZGVtaWMuQ2l0YXZpIiwiQWRkcmVzcyI6eyIkaWQiOiIxNyIsIiR0eXBlIjoiU3dpc3NBY2FkZW1pYy5DaXRhdmkuTGlua2VkUmVzb3VyY2UsIFN3</w:instrText>
          </w:r>
          <w:r>
            <w:rPr>
              <w:sz w:val="24"/>
              <w:szCs w:val="24"/>
              <w:lang w:val="en-US"/>
            </w:rPr>
            <w:instrText>aXNzQWNhZGVtaWMuQ2l0YXZpIiwiTGlua2VkUmVzb3VyY2VUeXBlIjo1LCJPcmlnaW5hbFN0cmluZyI6IjMzNjA3OTMwIiwiVXJpU3RyaW5nIjoiaHR0cDovL3d3dy5uY2JpLm5sbS5uaWguZ292L3B1Ym1lZC8zMzYwNzkzMCIsIkxpbmtlZFJlc291cmNlU3RhdHVzIjo4LCJQcm9wZXJ0aWVzIjp7IiRpZCI6IjE4IiwiJHR5cGUiOiJTd2lz</w:instrText>
          </w:r>
          <w:r>
            <w:rPr>
              <w:sz w:val="24"/>
              <w:szCs w:val="24"/>
              <w:lang w:val="en-US"/>
            </w:rPr>
            <w:instrText>c0FjYWRlbWljLkNpdGF2aS5MaW5rZWRSZXNvdXJjZVByb3BlcnRpZXMsIFN3aXNzQWNhZGVtaWMuQ2l0YXZpIn0sIlN5bmNGb2xkZXJUeXBlIjowLCJJc0xvY2FsQ2xvdWRQcm9qZWN0RmlsZUxpbmsiOmZhbHNlLCJJc0Nsb3VkUmVzdG9yZSI6ZmFsc2UsIklzQ2xvdWRDb3B5IjpmYWxzZSwiQXR0YWNobWVudEZvbGRlcldhc0luRmFsbGJh</w:instrText>
          </w:r>
          <w:r>
            <w:rPr>
              <w:sz w:val="24"/>
              <w:szCs w:val="24"/>
              <w:lang w:val="en-US"/>
            </w:rPr>
            <w:instrText>Y2tNb2RlIjpmYWxzZX0sIkFubm90YXRpb25zIjpbXSwiTG9jYXRpb25UeXBlIjowLCJNaXJyb3JzUmVmZXJlbmNlUHJvcGVydHlJZCI6MTY0LCJDcmVhdGVkQnkiOiJfSmVubnkiLCJDcmVhdGVkT24iOiIyMDIyLTA3LTE4VDEwOjEzOjE0IiwiTW9kaWZpZWRCeSI6Il9KZW5ueSIsIklkIjoiOTE4OWI2MDQtNzJlYi00ODYwLThkNDQtYzYy</w:instrText>
          </w:r>
          <w:r>
            <w:rPr>
              <w:sz w:val="24"/>
              <w:szCs w:val="24"/>
              <w:lang w:val="en-US"/>
            </w:rPr>
            <w:instrText>NWU2NGNkMWYwIiwiTW9kaWZpZWRPbiI6IjIwMjItMDctMThUMTA6MTM6MTQiLCJQcm9qZWN0Ijp7IiRyZWYiOiI4In19LHsiJGlkIjoiMTkiLCIkdHlwZSI6IlN3aXNzQWNhZGVtaWMuQ2l0YXZpLkxvY2F0aW9uLCBTd2lzc0FjYWRlbWljLkNpdGF2aSIsIkFkZHJlc3MiOnsiJGlkIjoiMjAiLCIkdHlwZSI6IlN3aXNzQWNhZGVtaWMuQ2l0</w:instrText>
          </w:r>
          <w:r>
            <w:rPr>
              <w:sz w:val="24"/>
              <w:szCs w:val="24"/>
              <w:lang w:val="en-US"/>
            </w:rPr>
            <w:instrText>YXZpLkxpbmtlZFJlc291cmNlLCBTd2lzc0FjYWRlbWljLkNpdGF2aSIsIkxpbmtlZFJlc291cmNlVHlwZSI6NSwiT3JpZ2luYWxTdHJpbmciOiIxMC4xMTc3LzExMjA2NzIxMjE5OTcyODgiLCJVcmlTdHJpbmciOiJodHRwczovL2RvaS5vcmcvMTAuMTE3Ny8xMTIwNjcyMTIxOTk3Mjg4IiwiTGlua2VkUmVzb3VyY2VTdGF0dXMiOjgsIlBy</w:instrText>
          </w:r>
          <w:r>
            <w:rPr>
              <w:sz w:val="24"/>
              <w:szCs w:val="24"/>
              <w:lang w:val="en-US"/>
            </w:rPr>
            <w:instrText>b3BlcnRpZXMiOnsiJGlkIjoiMjEiLCIkdHlwZSI6IlN3aXNzQWNhZGVtaWMuQ2l0YXZpLkxpbmtlZFJlc291cmNlUHJvcGVydGllcywgU3dpc3NBY2FkZW1pYy5DaXRhdmkifSwiU3luY0ZvbGRlclR5cGUiOjAsIklzTG9jYWxDbG91ZFByb2plY3RGaWxlTGluayI6ZmFsc2UsIklzQ2xvdWRSZXN0b3JlIjpmYWxzZSwiSXNDbG91ZENvcHki</w:instrText>
          </w:r>
          <w:r>
            <w:rPr>
              <w:sz w:val="24"/>
              <w:szCs w:val="24"/>
              <w:lang w:val="en-US"/>
            </w:rPr>
            <w:instrText>OmZhbHNlLCJBdHRhY2htZW50Rm9sZGVyV2FzSW5GYWxsYmFja01vZGUiOmZhbHNlfSwiQW5ub3RhdGlvbnMiOltdLCJMb2NhdGlvblR5cGUiOjAsIk1pcnJvcnNSZWZlcmVuY2VQcm9wZXJ0eUlkIjoxMjgsIkNyZWF0ZWRCeSI6Il9KZW5ueSIsIkNyZWF0ZWRPbiI6IjIwMjItMDctMThUMTA6MTM6MTQiLCJNb2RpZmllZEJ5IjoiX0plbm55</w:instrText>
          </w:r>
          <w:r>
            <w:rPr>
              <w:sz w:val="24"/>
              <w:szCs w:val="24"/>
              <w:lang w:val="en-US"/>
            </w:rPr>
            <w:instrText>IiwiSWQiOiJkNjgzNWVmYS04MWY2LTQwOWQtYjhhOS1mN2VjZTdlZWU4YjAiLCJNb2RpZmllZE9uIjoiMjAyMi0wNy0xOFQxMDoxMzoxNCIsIlByb2plY3QiOnsiJHJlZiI6IjgifX0seyIkaWQiOiIyMiIsIiR0eXBlIjoiU3dpc3NBY2FkZW1pYy5DaXRhdmkuTG9jYXRpb24sIFN3aXNzQWNhZGVtaWMuQ2l0YXZpIiwiQWRkcmVzcyI6eyIk</w:instrText>
          </w:r>
          <w:r>
            <w:rPr>
              <w:sz w:val="24"/>
              <w:szCs w:val="24"/>
              <w:lang w:val="en-US"/>
            </w:rPr>
            <w:instrText>aWQiOiIyMyIsIiR0eXBlIjoiU3dpc3NBY2FkZW1pYy5DaXRhdmkuTGlua2VkUmVzb3VyY2UsIFN3aXNzQWNhZGVtaWMuQ2l0YXZpIiwiTGlua2VkUmVzb3VyY2VUeXBlIjo1LCJPcmlnaW5hbFN0cmluZyI6IlBNQzgzNzQwMDQiLCJVcmlTdHJpbmciOiJodHRwczovL3d3dy5uY2JpLm5sbS5uaWguZ292L3BtYy9hcnRpY2xlcy9QTUM4Mzc0</w:instrText>
          </w:r>
          <w:r>
            <w:rPr>
              <w:sz w:val="24"/>
              <w:szCs w:val="24"/>
              <w:lang w:val="en-US"/>
            </w:rPr>
            <w:instrText>MDA0IiwiTGlua2VkUmVzb3VyY2VTdGF0dXMiOjgsIlByb3BlcnRpZXMiOnsiJGlkIjoiMjQiLCIkdHlwZSI6IlN3aXNzQWNhZGVtaWMuQ2l0YXZpLkxpbmtlZFJlc291cmNlUHJvcGVydGllcywgU3dpc3NBY2FkZW1pYy5DaXRhdmkifSwiU3luY0ZvbGRlclR5cGUiOjAsIklzTG9jYWxDbG91ZFByb2plY3RGaWxlTGluayI6ZmFsc2UsIklz</w:instrText>
          </w:r>
          <w:r>
            <w:rPr>
              <w:sz w:val="24"/>
              <w:szCs w:val="24"/>
              <w:lang w:val="en-US"/>
            </w:rPr>
            <w:instrText>Q2xvdWRSZXN0b3JlIjpmYWxzZSwiSXNDbG91ZENvcHkiOmZhbHNlLCJBdHRhY2htZW50Rm9sZGVyV2FzSW5GYWxsYmFja01vZGUiOmZhbHNlfSwiQW5ub3RhdGlvbnMiOltdLCJMb2NhdGlvblR5cGUiOjAsIk1pcnJvcnNSZWZlcmVuY2VQcm9wZXJ0eUlkIjoyMDgsIkNyZWF0ZWRCeSI6Il9KZW5ueSIsIkNyZWF0ZWRPbiI6IjIwMjItMDct</w:instrText>
          </w:r>
          <w:r>
            <w:rPr>
              <w:sz w:val="24"/>
              <w:szCs w:val="24"/>
              <w:lang w:val="en-US"/>
            </w:rPr>
            <w:instrText>MThUMTA6MTM6MTQiLCJNb2RpZmllZEJ5IjoiX0plbm55IiwiSWQiOiI3ODRjM2Y3ZS03MDYxLTQ3MWEtYjM2Mi0wNWU5NjU0MmU4Y2EiLCJNb2RpZmllZE9uIjoiMjAyMi0wNy0xOFQxMDoxMzoxNCIsIlByb2plY3QiOnsiJHJlZiI6IjgifX1dLCJOdW1iZXIiOiIxIiwiT3JnYW5pemF0aW9ucyI6W10sIk90aGVyc0ludm9sdmVkIjpbXSwi</w:instrText>
          </w:r>
          <w:r>
            <w:rPr>
              <w:sz w:val="24"/>
              <w:szCs w:val="24"/>
              <w:lang w:val="en-US"/>
            </w:rPr>
            <w:instrText>UGFnZVJhbmdlIjoiPHNwPlxyXG4gIDxuPjQxNzwvbj5cclxuICA8aW4+dHJ1ZTwvaW4+XHJcbiAgPG9zPjQxNzwvb3M+XHJcbiAgPHBzPjQxNzwvcHM+XHJcbjwvc3A+XHJcbjxlcD5cclxuICA8bj40MjM8L24+XHJcbiAgPGluPnRydWU8L2luPlxyXG4gIDxvcz40MjM8L29zPlxyXG4gIDxwcz40MjM8L3BzPlxyXG48L2VwPlxyXG48b3M+</w:instrText>
          </w:r>
          <w:r>
            <w:rPr>
              <w:sz w:val="24"/>
              <w:szCs w:val="24"/>
              <w:lang w:val="en-US"/>
            </w:rPr>
            <w:instrText>NDE3LTQyMzwvb3M+IiwiUGVyaW9kaWNhbCI6eyIkaWQiOiIyNSIsIiR0eXBlIjoiU3dpc3NBY2FkZW1pYy5DaXRhdmkuUGVyaW9kaWNhbCwgU3dpc3NBY2FkZW1pYy5DaXRhdmkiLCJFaXNzbiI6IjE3MjQtNjAxNiIsIk5hbWUiOiJFdXJvcGVhbiBqb3VybmFsIG9mIG9waHRoYWxtb2xvZ3kiLCJQYWdpbmF0aW9uIjowLCJQcm90ZWN0ZWQi</w:instrText>
          </w:r>
          <w:r>
            <w:rPr>
              <w:sz w:val="24"/>
              <w:szCs w:val="24"/>
              <w:lang w:val="en-US"/>
            </w:rPr>
            <w:instrText>OmZhbHNlLCJVc2VyQWJicmV2aWF0aW9uMSI6IkV1ciBKIE9waHRoYWxtb2wiLCJDcmVhdGVkQnkiOiJfSmVubnkiLCJDcmVhdGVkT24iOiIyMDIyLTA3LTE4VDEwOjEzOjE0IiwiTW9kaWZpZWRCeSI6Il9KZW5ueSIsIklkIjoiZTI0NjU0MzItYjQ1NC00ZWU5LWFmZGMtN2JiMzU2MDZiMTU2IiwiTW9kaWZpZWRPbiI6IjIwMjItMDctMThU</w:instrText>
          </w:r>
          <w:r>
            <w:rPr>
              <w:sz w:val="24"/>
              <w:szCs w:val="24"/>
              <w:lang w:val="en-US"/>
            </w:rPr>
            <w:instrText>MTA6MTM6MTQiLCJQcm9qZWN0Ijp7IiRyZWYiOiI4In19LCJQbWNJZCI6IlBNQzgzNzQwMDQiLCJQdWJsaXNoZXJzIjpbXSwiUHViTWVkSWQiOiIzMzYwNzkzMCIsIlF1b3RhdGlvbnMiOltdLCJSYXRpbmciOjAsIlJlZmVyZW5jZVR5cGUiOiJKb3VybmFsQXJ0aWNsZSIsIlNob3J0VGl0bGUiOiJFdG9uLCBXdWJiZW4gZXQgYWwuIDIwMjIg</w:instrText>
          </w:r>
          <w:r>
            <w:rPr>
              <w:sz w:val="24"/>
              <w:szCs w:val="24"/>
              <w:lang w:val="en-US"/>
            </w:rPr>
            <w:instrText>4oCTIEFzc29jaWF0aW9uIG9mIG1ldGZvcm1pbiBhbmQgZGV2ZWxvcG1lbnQiLCJTaG9ydFRpdGxlVXBkYXRlVHlwZSI6MCwiU291cmNlT2ZCaWJsaW9ncmFwaGljSW5mb3JtYXRpb24iOiJQdWJNZWQiLCJTdGF0aWNJZHMiOlsiZGI3MzJiMzgtNDYxMi00NDgyLTliMjctMmQzMmJhNzA5MTU1Il0sIlRhYmxlT2ZDb250ZW50c0NvbXBsZXhp</w:instrText>
          </w:r>
          <w:r>
            <w:rPr>
              <w:sz w:val="24"/>
              <w:szCs w:val="24"/>
              <w:lang w:val="en-US"/>
            </w:rPr>
            <w:instrText>dHkiOjAsIlRhYmxlT2ZDb250ZW50c1NvdXJjZVRleHRGb3JtYXQiOjAsIlRhc2tzIjpbXSwiVGl0bGUiOiJBc3NvY2lhdGlvbiBvZiBtZXRmb3JtaW4gYW5kIGRldmVsb3BtZW50IG9mIGRyeSBhZ2UtcmVsYXRlZCBtYWN1bGFyIGRlZ2VuZXJhdGlvbiBpbiBhIFUuUy4gaW5zdXJhbmNlIGNsYWltcyBkYXRhYmFzZSIsIlRyYW5zbGF0b3Jz</w:instrText>
          </w:r>
          <w:r>
            <w:rPr>
              <w:sz w:val="24"/>
              <w:szCs w:val="24"/>
              <w:lang w:val="en-US"/>
            </w:rPr>
            <w:instrText>IjpbXSwiVm9sdW1lIjoiMzIiLCJZZWFyIjoiMjAyMiIsIlllYXJSZXNvbHZlZCI6IjIwMjIiLCJDcmVhdGVkQnkiOiJfSmVubnkiLCJDcmVhdGVkT24iOiIyMDIyLTA3LTE4VDEwOjEzOjE0IiwiTW9kaWZpZWRCeSI6Il9KZW5ueSIsIklkIjoiYzAzMjY5ZmYtODZjOC00NDRiLTg0NjAtMzhmNWE3MzViY2Y2IiwiTW9kaWZpZWRPbiI6IjIw</w:instrText>
          </w:r>
          <w:r>
            <w:rPr>
              <w:sz w:val="24"/>
              <w:szCs w:val="24"/>
              <w:lang w:val="en-US"/>
            </w:rPr>
            <w:instrText>MjItMTAtMzFUMDg6MTY6MjUiLCJQcm9qZWN0Ijp7IiRyZWYiOiI4In19LCJVc2VOdW1iZXJpbmdUeXBlT2ZQYXJlbnREb2N1bWVudCI6ZmFsc2V9XSwiRm9ybWF0dGVkVGV4dCI6eyIkaWQiOiIyNiIsIkNvdW50IjoxLCJUZXh0VW5pdHMiOlt7IiRpZCI6IjI3IiwiRm9udFN0eWxlIjp7IiRpZCI6IjI4IiwiTmV1dHJhbCI6dHJ1ZX0sIlJl</w:instrText>
          </w:r>
          <w:r>
            <w:rPr>
              <w:sz w:val="24"/>
              <w:szCs w:val="24"/>
              <w:lang w:val="en-US"/>
            </w:rPr>
            <w:instrText>YWRpbmdPcmRlciI6MSwiVGV4dCI6Iig0MykifV19LCJUYWciOiJDaXRhdmlQbGFjZWhvbGRlciM3Y2YxMzM2OC02MjYxLTQ2NjAtOWFmNS02NmY3Y2ZjMDZjMWIiLCJUZXh0IjoiKDQzKSIsIldBSVZlcnNpb24iOiI2LjE0LjAuMCJ9}</w:instrText>
          </w:r>
          <w:r>
            <w:rPr>
              <w:sz w:val="24"/>
              <w:szCs w:val="24"/>
              <w:lang w:val="en-US"/>
            </w:rPr>
            <w:fldChar w:fldCharType="separate"/>
          </w:r>
          <w:r>
            <w:rPr>
              <w:sz w:val="24"/>
              <w:szCs w:val="24"/>
              <w:lang w:val="en-US"/>
            </w:rPr>
            <w:t>(43)</w:t>
          </w:r>
          <w:r>
            <w:rPr>
              <w:sz w:val="24"/>
              <w:szCs w:val="24"/>
              <w:lang w:val="en-US"/>
            </w:rPr>
            <w:fldChar w:fldCharType="end"/>
          </w:r>
        </w:sdtContent>
      </w:sdt>
      <w:r>
        <w:rPr>
          <w:sz w:val="24"/>
          <w:szCs w:val="24"/>
          <w:lang w:val="en-US"/>
        </w:rPr>
        <w:t xml:space="preserve"> and two studies report no association of metformin use with the devel</w:t>
      </w:r>
      <w:r>
        <w:rPr>
          <w:sz w:val="24"/>
          <w:szCs w:val="24"/>
          <w:lang w:val="en-US"/>
        </w:rPr>
        <w:t xml:space="preserve">opment of AMD </w:t>
      </w:r>
      <w:sdt>
        <w:sdtPr>
          <w:rPr>
            <w:sz w:val="24"/>
            <w:szCs w:val="24"/>
            <w:lang w:val="en-US"/>
          </w:rPr>
          <w:alias w:val="To edit, see citavi.com/edit"/>
          <w:tag w:val="CitaviPlaceholder#6c6385a7-dfee-484a-827d-69837f7f73d2"/>
          <w:id w:val="1347060472"/>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w:instrText>
          </w:r>
          <w:r>
            <w:rPr>
              <w:sz w:val="24"/>
              <w:szCs w:val="24"/>
              <w:lang w:val="en-US"/>
            </w:rPr>
            <w:instrText>xkZXJFbnRyeSwgU3dpc3NBY2FkZW1pYy5DaXRhdmkiLCJJZCI6IjY3YWI2ZDdjLTk5OGQtNDRlZC04OWUwLTMxZTMxNjBlOWY0NiIsIlJhbmdlU3RhcnQiOjMsIlJhbmdlTGVuZ3RoIjo0LCJSZWZlcmVuY2VJZCI6IjdjMzU3NWJlLWE0Y2YtNGJkNi04OGMxLTk0ZTk1YWMxYmY3ZiIsIlBhZ2VSYW5nZSI6eyIkaWQiOiIzIiwiJHR5cGUiOi</w:instrText>
          </w:r>
          <w:r>
            <w:rPr>
              <w:sz w:val="24"/>
              <w:szCs w:val="24"/>
              <w:lang w:val="en-US"/>
            </w:rPr>
            <w:instrText>JTd2lzc0FjYWRlbWljLlBhZ2VSYW5nZSwgU3dpc3NBY2FkZW1pYyIsIkVuZFBhZ2UiOnsiJGlkIjoiNCIsIiR0eXBlIjoiU3dpc3NBY2FkZW1pYy5QYWdlTnVtYmVyLCBTd2lzc0FjYWRlbWljIiwiSXNGdWxseU51bWVyaWMiOmZhbHNlLCJOdW1iZXJpbmdUeXBlIjowLCJOdW1lcmFsU3lzdGVtIjowfSwiTnVtYmVyaW5nVHlwZSI6MCwiTn</w:instrText>
          </w:r>
          <w:r>
            <w:rPr>
              <w:sz w:val="24"/>
              <w:szCs w:val="24"/>
              <w:lang w:val="en-US"/>
            </w:rPr>
            <w:instrText>VtZXJhbFN5c3RlbSI6MCwiU3RhcnRQYWdlIjp7IiRpZCI6IjUiLCIkdHlwZSI6IlN3aXNzQWNhZGVtaWMuUGFnZU51bWJlciwgU3dpc3NBY2FkZW1pYyIsIklzRnVsbHlOdW1lcmljIjpmYWxzZSwiTnVtYmVyaW5nVHlwZSI6MCwiTnVtZXJhbFN5c3RlbSI6MH19LCJSZWZlcmVuY2UiOnsiJGlkIjoiNiIsIiR0eXBlIjoiU3dpc3NBY2FkZW</w:instrText>
          </w:r>
          <w:r>
            <w:rPr>
              <w:sz w:val="24"/>
              <w:szCs w:val="24"/>
              <w:lang w:val="en-US"/>
            </w:rPr>
            <w:instrText>1pYy5DaXRhdmkuUmVmZXJlbmNlLCBTd2lzc0FjYWRlbWljLkNpdGF2aSIsIkFic3RyYWN0Q29tcGxleGl0eSI6MCwiQWJzdHJhY3RTb3VyY2VUZXh0Rm9ybWF0IjowLCJBdXRob3JzIjpbeyIkaWQiOiI3IiwiJHR5cGUiOiJTd2lzc0FjYWRlbWljLkNpdGF2aS5QZXJzb24sIFN3aXNzQWNhZGVtaWMuQ2l0YXZpIiwiRmlyc3ROYW1lIjoiSH</w:instrText>
          </w:r>
          <w:r>
            <w:rPr>
              <w:sz w:val="24"/>
              <w:szCs w:val="24"/>
              <w:lang w:val="en-US"/>
            </w:rPr>
            <w:instrText>llc3VuZyIsIkxhc3ROYW1lIjoiTGVlIiwiUHJvdGVjdGVkIjpmYWxzZSwiU2V4IjowLCJDcmVhdGVkQnkiOiJfSmVubnkiLCJDcmVhdGVkT24iOiIyMDIyLTA3LTE4VDEwOjEzOjE0IiwiTW9kaWZpZWRCeSI6Il9KZW5ueSIsIklkIjoiN2M0NWE1OTQtMTM5Ny00YTc1LWFlNDctYmM2Y2I2NjZiYzRlIiwiTW9kaWZpZWRPbiI6IjIwMjItMD</w:instrText>
          </w:r>
          <w:r>
            <w:rPr>
              <w:sz w:val="24"/>
              <w:szCs w:val="24"/>
              <w:lang w:val="en-US"/>
            </w:rPr>
            <w:instrText>ctMThUMTA6MTM6MTQiLCJQcm9qZWN0Ijp7IiRpZCI6IjgiLCIkdHlwZSI6IlN3aXNzQWNhZGVtaWMuQ2l0YXZpLlByb2plY3QsIFN3aXNzQWNhZGVtaWMuQ2l0YXZpIn19LHsiJGlkIjoiOSIsIiR0eXBlIjoiU3dpc3NBY2FkZW1pYy5DaXRhdmkuUGVyc29uLCBTd2lzc0FjYWRlbWljLkNpdGF2aSIsIkZpcnN0TmFtZSI6IkhhIiwiTGFzdE</w:instrText>
          </w:r>
          <w:r>
            <w:rPr>
              <w:sz w:val="24"/>
              <w:szCs w:val="24"/>
              <w:lang w:val="en-US"/>
            </w:rPr>
            <w:instrText>5hbWUiOiJKZW9uIiwiTWlkZGxlTmFtZSI6IkxpbSIsIlByb3RlY3RlZCI6ZmFsc2UsIlNleCI6MSwiQ3JlYXRlZEJ5IjoiX0plbm55IiwiQ3JlYXRlZE9uIjoiMjAyMi0wNy0xOFQxMDoxMzoxNCIsIk1vZGlmaWVkQnkiOiJfSmVubnkiLCJJZCI6IjQ3YmQ1MzE3LTJiYzMtNDY5YS1hMWM2LTdhMDdmZDAzZmY4NCIsIk1vZGlmaWVkT24iOi</w:instrText>
          </w:r>
          <w:r>
            <w:rPr>
              <w:sz w:val="24"/>
              <w:szCs w:val="24"/>
              <w:lang w:val="en-US"/>
            </w:rPr>
            <w:instrText>IyMDIyLTA3LTE4VDEwOjEzOjE0IiwiUHJvamVjdCI6eyIkcmVmIjoiOCJ9fSx7IiRpZCI6IjEwIiwiJHR5cGUiOiJTd2lzc0FjYWRlbWljLkNpdGF2aS5QZXJzb24sIFN3aXNzQWNhZGVtaWMuQ2l0YXZpIiwiRmlyc3ROYW1lIjoiU2FuZyIsIkxhc3ROYW1lIjoiUGFyayIsIk1pZGRsZU5hbWUiOiJKdW4iLCJQcm90ZWN0ZWQiOmZhbHNlLC</w:instrText>
          </w:r>
          <w:r>
            <w:rPr>
              <w:sz w:val="24"/>
              <w:szCs w:val="24"/>
              <w:lang w:val="en-US"/>
            </w:rPr>
            <w:instrText>JTZXgiOjAsIkNyZWF0ZWRCeSI6Il9KZW5ueSIsIkNyZWF0ZWRPbiI6IjIwMjItMDctMThUMTA6MTM6MTQiLCJNb2RpZmllZEJ5IjoiX0plbm55IiwiSWQiOiIzYmE4OWIxOC0xYmM1LTQ5NGQtODE5OC1iZmJmMTFjNDVjODgiLCJNb2RpZmllZE9uIjoiMjAyMi0wNy0xOFQxMDoxMzoxNCIsIlByb2plY3QiOnsiJHJlZiI6IjgifX0seyIkaW</w:instrText>
          </w:r>
          <w:r>
            <w:rPr>
              <w:sz w:val="24"/>
              <w:szCs w:val="24"/>
              <w:lang w:val="en-US"/>
            </w:rPr>
            <w:instrText>QiOiIxMSIsIiR0eXBlIjoiU3dpc3NBY2FkZW1pYy5DaXRhdmkuUGVyc29uLCBTd2lzc0FjYWRlbWljLkNpdGF2aSIsIkZpcnN0TmFtZSI6Ikp1IiwiTGFzdE5hbWUiOiJTaGluIiwiTWlkZGxlTmFtZSI6IllvdW5nIiwiUHJvdGVjdGVkIjpmYWxzZSwiU2V4IjoxLCJDcmVhdGVkQnkiOiJfSmVubnkiLCJDcmVhdGVkT24iOiIyMDIyLTA3LT</w:instrText>
          </w:r>
          <w:r>
            <w:rPr>
              <w:sz w:val="24"/>
              <w:szCs w:val="24"/>
              <w:lang w:val="en-US"/>
            </w:rPr>
            <w:instrText>E4VDEwOjEzOjE0IiwiTW9kaWZpZWRCeSI6Il9KZW5ueSIsIklkIjoiNzA5ZmI2NTctOTk1OS00MDJjLWI5NjUtNDdlOThhNTUxMjExIiwiTW9kaWZpZWRPbiI6IjIwMjItMDctMThUMTA6MTM6MTQiLCJQcm9qZWN0Ijp7IiRyZWYiOiI4In19XSwiQ2l0YXRpb25LZXlVcGRhdGVUeXBlIjowLCJDb2xsYWJvcmF0b3JzIjpbXSwiQ292ZXJQYX</w:instrText>
          </w:r>
          <w:r>
            <w:rPr>
              <w:sz w:val="24"/>
              <w:szCs w:val="24"/>
              <w:lang w:val="en-US"/>
            </w:rPr>
            <w:instrText>RoIjp7IiRpZCI6IjEyIiwiJHR5cGUiOiJTd2lzc0FjYWRlbWljLkNpdGF2aS5MaW5rZWRSZXNvdXJjZSwgU3dpc3NBY2FkZW1pYy5DaXRhdmkiLCJMaW5rZWRSZXNvdXJjZVR5cGUiOjEsIlVyaVN0cmluZyI6IkxlZSwgSmVvbiBldCBhbCAyMDE5IC0gRWZmZWN0IG9mIFN0YXRpbnMuanBnIiwiTGlua2VkUmVzb3VyY2VTdGF0dXMiOjgsIl</w:instrText>
          </w:r>
          <w:r>
            <w:rPr>
              <w:sz w:val="24"/>
              <w:szCs w:val="24"/>
              <w:lang w:val="en-US"/>
            </w:rPr>
            <w:instrText>Byb3BlcnRpZXMiOnsiJGlkIjoiMTMiLCIkdHlwZSI6IlN3aXNzQWNhZGVtaWMuQ2l0YXZpLkxpbmtlZFJlc291cmNlUHJvcGVydGllcywgU3dpc3NBY2FkZW1pYy5DaXRhdmkifSwiU3luY0ZvbGRlclR5cGUiOjAsIklzTG9jYWxDbG91ZFByb2plY3RGaWxlTGluayI6ZmFsc2UsIklzQ2xvdWRSZXN0b3JlIjpmYWxzZSwiSXNDbG91ZENvcH</w:instrText>
          </w:r>
          <w:r>
            <w:rPr>
              <w:sz w:val="24"/>
              <w:szCs w:val="24"/>
              <w:lang w:val="en-US"/>
            </w:rPr>
            <w:instrText>kiOmZhbHNlLCJBdHRhY2htZW50Rm9sZGVyV2FzSW5GYWxsYmFja01vZGUiOmZhbHNlfSwiRG9pIjoiMTAuMzM0OS95bWouMjAxOS42MC43LjY3OSIsIkVkaXRvcnMiOltdLCJFdmFsdWF0aW9uQ29tcGxleGl0eSI6MCwiRXZhbHVhdGlvblNvdXJjZVRleHRGb3JtYXQiOjAsIkdyb3VwcyI6W10sIkhhc0xhYmVsMSI6ZmFsc2UsIkhhc0xhYm</w:instrText>
          </w:r>
          <w:r>
            <w:rPr>
              <w:sz w:val="24"/>
              <w:szCs w:val="24"/>
              <w:lang w:val="en-US"/>
            </w:rPr>
            <w:instrText>VsMiI6ZmFsc2UsIktleXdvcmRzIjpbXSwiTGFuZ3VhZ2UiOiJlbmciLCJMYW5ndWFnZUNvZGUiOiJlbiIsIkxvY2F0aW9ucyI6W3siJGlkIjoiMTQiLCIkdHlwZSI6IlN3aXNzQWNhZGVtaWMuQ2l0YXZpLkxvY2F0aW9uLCBTd2lzc0FjYWRlbWljLkNpdGF2aSIsIkFkZHJlc3MiOnsiJGlkIjoiMTUiLCIkdHlwZSI6IlN3aXNzQWNhZGVtaW</w:instrText>
          </w:r>
          <w:r>
            <w:rPr>
              <w:sz w:val="24"/>
              <w:szCs w:val="24"/>
              <w:lang w:val="en-US"/>
            </w:rPr>
            <w:instrText>MuQ2l0YXZpLkxpbmtlZFJlc291cmNlLCBTd2lzc0FjYWRlbWljLkNpdGF2aSIsIkxpbmtlZFJlc291cmNlVHlwZSI6NSwiT3JpZ2luYWxTdHJpbmciOiIxMC4zMzQ5L3ltai4yMDE5LjYwLjcuNjc5IiwiVXJpU3RyaW5nIjoiaHR0cHM6Ly9kb2kub3JnLzEwLjMzNDkveW1qLjIwMTkuNjAuNy42NzkiLCJMaW5rZWRSZXNvdXJjZVN0YXR1cy</w:instrText>
          </w:r>
          <w:r>
            <w:rPr>
              <w:sz w:val="24"/>
              <w:szCs w:val="24"/>
              <w:lang w:val="en-US"/>
            </w:rPr>
            <w:instrText>I6OCwiUHJvcGVydGllcyI6eyIkaWQiOiIxNiIsIiR0eXBlIjoiU3dpc3NBY2FkZW1pYy5DaXRhdmkuTGlua2VkUmVzb3VyY2VQcm9wZXJ0aWVzLCBTd2lzc0FjYWRlbWljLkNpdGF2aSJ9LCJTeW5jRm9sZGVyVHlwZSI6MCwiSXNMb2NhbENsb3VkUHJvamVjdEZpbGVMaW5rIjpmYWxzZSwiSXNDbG91ZFJlc3RvcmUiOmZhbHNlLCJJc0Nsb3</w:instrText>
          </w:r>
          <w:r>
            <w:rPr>
              <w:sz w:val="24"/>
              <w:szCs w:val="24"/>
              <w:lang w:val="en-US"/>
            </w:rPr>
            <w:instrText>VkQ29weSI6ZmFsc2UsIkF0dGFjaG1lbnRGb2xkZXJXYXNJbkZhbGxiYWNrTW9kZSI6ZmFsc2V9LCJBbm5vdGF0aW9ucyI6W10sIkxvY2F0aW9uVHlwZSI6MCwiTWlycm9yc1JlZmVyZW5jZVByb3BlcnR5SWQiOjEyOCwiQ3JlYXRlZEJ5IjoiX0plbm55IiwiQ3JlYXRlZE9uIjoiMjAyMi0wNy0xOFQxMDoxMzoxNCIsIk1vZGlmaWVkQnkiOi</w:instrText>
          </w:r>
          <w:r>
            <w:rPr>
              <w:sz w:val="24"/>
              <w:szCs w:val="24"/>
              <w:lang w:val="en-US"/>
            </w:rPr>
            <w:instrText>JfSmVubnkiLCJJZCI6ImM0MTYwMDliLWY4MDktNDY4ZC1hZmRmLTk0ZmI2OWU1Yjk4ZiIsIk1vZGlmaWVkT24iOiIyMDIyLTA3LTE4VDEwOjEzOjE0IiwiUHJvamVjdCI6eyIkcmVmIjoiOCJ9fSx7IiRpZCI6IjE3IiwiJHR5cGUiOiJTd2lzc0FjYWRlbWljLkNpdGF2aS5Mb2NhdGlvbiwgU3dpc3NBY2FkZW1pYy5DaXRhdmkiLCJBZGRyZX</w:instrText>
          </w:r>
          <w:r>
            <w:rPr>
              <w:sz w:val="24"/>
              <w:szCs w:val="24"/>
              <w:lang w:val="en-US"/>
            </w:rPr>
            <w:instrText>NzIjp7IiRpZCI6IjE4IiwiJHR5cGUiOiJTd2lzc0FjYWRlbWljLkNpdGF2aS5MaW5rZWRSZXNvdXJjZSwgU3dpc3NBY2FkZW1pYy5DaXRhdmkiLCJMaW5rZWRSZXNvdXJjZVR5cGUiOjUsIk9yaWdpbmFsU3RyaW5nIjoiUE1DNjU5NzQ2MiIsIlVyaVN0cmluZyI6Imh0dHBzOi8vd3d3Lm5jYmkubmxtLm5paC5nb3YvcG1jL2FydGljbGVzL1</w:instrText>
          </w:r>
          <w:r>
            <w:rPr>
              <w:sz w:val="24"/>
              <w:szCs w:val="24"/>
              <w:lang w:val="en-US"/>
            </w:rPr>
            <w:instrText>BNQzY1OTc0NjIiLCJMaW5rZWRSZXNvdXJjZVN0YXR1cyI6OCwiUHJvcGVydGllcyI6eyIkaWQiOiIxOSIsIiR0eXBlIjoiU3dpc3NBY2FkZW1pYy5DaXRhdmkuTGlua2VkUmVzb3VyY2VQcm9wZXJ0aWVzLCBTd2lzc0FjYWRlbWljLkNpdGF2aSJ9LCJTeW5jRm9sZGVyVHlwZSI6MCwiSXNMb2NhbENsb3VkUHJvamVjdEZpbGVMaW5rIjpmYW</w:instrText>
          </w:r>
          <w:r>
            <w:rPr>
              <w:sz w:val="24"/>
              <w:szCs w:val="24"/>
              <w:lang w:val="en-US"/>
            </w:rPr>
            <w:instrText>xzZSwiSXNDbG91ZFJlc3RvcmUiOmZhbHNlLCJJc0Nsb3VkQ29weSI6ZmFsc2UsIkF0dGFjaG1lbnRGb2xkZXJXYXNJbkZhbGxiYWNrTW9kZSI6ZmFsc2V9LCJBbm5vdGF0aW9ucyI6W10sIkxvY2F0aW9uVHlwZSI6MCwiTWlycm9yc1JlZmVyZW5jZVByb3BlcnR5SWQiOjIwOCwiQ3JlYXRlZEJ5IjoiX0plbm55IiwiQ3JlYXRlZE9uIjoiMj</w:instrText>
          </w:r>
          <w:r>
            <w:rPr>
              <w:sz w:val="24"/>
              <w:szCs w:val="24"/>
              <w:lang w:val="en-US"/>
            </w:rPr>
            <w:instrText>AyMi0wNy0xOFQxMDoxMzoxNCIsIk1vZGlmaWVkQnkiOiJfSmVubnkiLCJJZCI6IjY2MmJkNDUzLWYwYjAtNGZmNi04ZGMxLTQxNWEzNTY0MzNjMSIsIk1vZGlmaWVkT24iOiIyMDIyLTA3LTE4VDEwOjEzOjE0IiwiUHJvamVjdCI6eyIkcmVmIjoiOCJ9fSx7IiRpZCI6IjIwIiwiJHR5cGUiOiJTd2lzc0FjYWRlbWljLkNpdGF2aS5Mb2NhdG</w:instrText>
          </w:r>
          <w:r>
            <w:rPr>
              <w:sz w:val="24"/>
              <w:szCs w:val="24"/>
              <w:lang w:val="en-US"/>
            </w:rPr>
            <w:instrText>lvbiwgU3dpc3NBY2FkZW1pYy5DaXRhdmkiLCJBZGRyZXNzIjp7IiRpZCI6IjIxIiwiJHR5cGUiOiJTd2lzc0FjYWRlbWljLkNpdGF2aS5MaW5rZWRSZXNvdXJjZSwgU3dpc3NBY2FkZW1pYy5DaXRhdmkiLCJMaW5rZWRSZXNvdXJjZVR5cGUiOjUsIk9yaWdpbmFsU3RyaW5nIjoiMzEyNTA1ODIiLCJVcmlTdHJpbmciOiJodHRwOi8vd3d3Lm</w:instrText>
          </w:r>
          <w:r>
            <w:rPr>
              <w:sz w:val="24"/>
              <w:szCs w:val="24"/>
              <w:lang w:val="en-US"/>
            </w:rPr>
            <w:instrText>5jYmkubmxtLm5paC5nb3YvcHVibWVkLzMxMjUwNTgyIiwiTGlua2VkUmVzb3VyY2VTdGF0dXMiOjgsIlByb3BlcnRpZXMiOnsiJGlkIjoiMjIiLCIkdHlwZSI6IlN3aXNzQWNhZGVtaWMuQ2l0YXZpLkxpbmtlZFJlc291cmNlUHJvcGVydGllcywgU3dpc3NBY2FkZW1pYy5DaXRhdmkifSwiU3luY0ZvbGRlclR5cGUiOjAsIklzTG9jYWxDbG</w:instrText>
          </w:r>
          <w:r>
            <w:rPr>
              <w:sz w:val="24"/>
              <w:szCs w:val="24"/>
              <w:lang w:val="en-US"/>
            </w:rPr>
            <w:instrText>91ZFByb2plY3RGaWxlTGluayI6ZmFsc2UsIklzQ2xvdWRSZXN0b3JlIjpmYWxzZSwiSXNDbG91ZENvcHkiOmZhbHNlLCJBdHRhY2htZW50Rm9sZGVyV2FzSW5GYWxsYmFja01vZGUiOmZhbHNlfSwiQW5ub3RhdGlvbnMiOltdLCJMb2NhdGlvblR5cGUiOjAsIk1pcnJvcnNSZWZlcmVuY2VQcm9wZXJ0eUlkIjoxNjQsIkNyZWF0ZWRCeSI6Il</w:instrText>
          </w:r>
          <w:r>
            <w:rPr>
              <w:sz w:val="24"/>
              <w:szCs w:val="24"/>
              <w:lang w:val="en-US"/>
            </w:rPr>
            <w:instrText>9KZW5ueSIsIkNyZWF0ZWRPbiI6IjIwMjItMDctMThUMTA6MTM6MTQiLCJNb2RpZmllZEJ5IjoiX0plbm55IiwiSWQiOiIyMTg4YmZkMi1lNmZlLTQ3ZWMtOGNhYi1lMWVjZmUwZjE0ZWIiLCJNb2RpZmllZE9uIjoiMjAyMi0wNy0xOFQxMDoxMzoxNCIsIlByb2plY3QiOnsiJHJlZiI6IjgifX1dLCJOdW1iZXIiOiI3IiwiT3JnYW5pemF0aW</w:instrText>
          </w:r>
          <w:r>
            <w:rPr>
              <w:sz w:val="24"/>
              <w:szCs w:val="24"/>
              <w:lang w:val="en-US"/>
            </w:rPr>
            <w:instrText>9ucyI6W10sIk90aGVyc0ludm9sdmVkIjpbXSwiUGFnZVJhbmdlIjoiPHNwPlxyXG4gIDxuPjY3OTwvbj5cclxuICA8aW4+dHJ1ZTwvaW4+XHJcbiAgPG9zPjY3OTwvb3M+XHJcbiAgPHBzPjY3OTwvcHM+XHJcbjwvc3A+XHJcbjxlcD5cclxuICA8bj42ODY8L24+XHJcbiAgPGluPnRydWU8L2luPlxyXG4gIDxvcz42ODY8L29zPlxyXG4gID</w:instrText>
          </w:r>
          <w:r>
            <w:rPr>
              <w:sz w:val="24"/>
              <w:szCs w:val="24"/>
              <w:lang w:val="en-US"/>
            </w:rPr>
            <w:instrText>xwcz42ODY8L3BzPlxyXG48L2VwPlxyXG48b3M+Njc5LTY4Njwvb3M+IiwiUGVyaW9kaWNhbCI6eyIkaWQiOiIyMyIsIiR0eXBlIjoiU3dpc3NBY2FkZW1pYy5DaXRhdmkuUGVyaW9kaWNhbCwgU3dpc3NBY2FkZW1pYy5DaXRhdmkiLCJFaXNzbiI6IjE5NzYtMjQzNyIsIk5hbWUiOiJZb25zZWkgbWVkaWNhbCBqb3VybmFsIiwiUGFnaW5hdG</w:instrText>
          </w:r>
          <w:r>
            <w:rPr>
              <w:sz w:val="24"/>
              <w:szCs w:val="24"/>
              <w:lang w:val="en-US"/>
            </w:rPr>
            <w:instrText>lvbiI6MCwiUHJvdGVjdGVkIjpmYWxzZSwiVXNlckFiYnJldmlhdGlvbjEiOiJZb25zZWkgTWVkIEoiLCJDcmVhdGVkQnkiOiJfSmVubnkiLCJDcmVhdGVkT24iOiIyMDIyLTA3LTE4VDEwOjEzOjE0IiwiTW9kaWZpZWRCeSI6Il9KZW5ueSIsIklkIjoiM2M0OThiYjUtNjE0MC00MGUxLThhYjUtM2Y1MDUwZDZjZTA5IiwiTW9kaWZpZWRPbi</w:instrText>
          </w:r>
          <w:r>
            <w:rPr>
              <w:sz w:val="24"/>
              <w:szCs w:val="24"/>
              <w:lang w:val="en-US"/>
            </w:rPr>
            <w:instrText>I6IjIwMjItMDctMThUMTA6MTM6MTQiLCJQcm9qZWN0Ijp7IiRyZWYiOiI4In19LCJQbWNJZCI6IlBNQzY1OTc0NjIiLCJQdWJsaXNoZXJzIjpbXSwiUHViTWVkSWQiOiIzMTI1MDU4MiIsIlF1b3RhdGlvbnMiOltdLCJSYXRpbmciOjAsIlJlZmVyZW5jZVR5cGUiOiJKb3VybmFsQXJ0aWNsZSIsIlNob3J0VGl0bGUiOiJMZWUsIEplb24gZX</w:instrText>
          </w:r>
          <w:r>
            <w:rPr>
              <w:sz w:val="24"/>
              <w:szCs w:val="24"/>
              <w:lang w:val="en-US"/>
            </w:rPr>
            <w:instrText>QgYWwuIDIwMTkg4oCTIEVmZmVjdCBvZiBTdGF0aW5zIiwiU2hvcnRUaXRsZVVwZGF0ZVR5cGUiOjAsIlNvdXJjZU9mQmlibGlvZ3JhcGhpY0luZm9ybWF0aW9uIjoiUHViTWVkIiwiU3RhdGljSWRzIjpbIjMwZGFiNTU5LTU3MDMtNDdhOS05YmQxLTIyZDQ1OGVmM2NjZCJdLCJUYWJsZU9mQ29udGVudHNDb21wbGV4aXR5IjowLCJUYWJsZU</w:instrText>
          </w:r>
          <w:r>
            <w:rPr>
              <w:sz w:val="24"/>
              <w:szCs w:val="24"/>
              <w:lang w:val="en-US"/>
            </w:rPr>
            <w:instrText>9mQ29udGVudHNTb3VyY2VUZXh0Rm9ybWF0IjowLCJUYXNrcyI6W10sIlRpdGxlIjoiRWZmZWN0IG9mIFN0YXRpbnMsIE1ldGZvcm1pbiwgQW5naW90ZW5zaW4tQ29udmVydGluZyBFbnp5bWUgSW5oaWJpdG9ycywgYW5kIEFuZ2lvdGVuc2luIElJIFJlY2VwdG9yIEJsb2NrZXJzIG9uIEFnZS1SZWxhdGVkIE1hY3VsYXIgRGVnZW5lcmF0aW</w:instrText>
          </w:r>
          <w:r>
            <w:rPr>
              <w:sz w:val="24"/>
              <w:szCs w:val="24"/>
              <w:lang w:val="en-US"/>
            </w:rPr>
            <w:instrText>9uIiwiVHJhbnNsYXRvcnMiOltdLCJWb2x1bWUiOiI2MCIsIlllYXIiOiIyMDE5IiwiWWVhclJlc29sdmVkIjoiMjAxOSIsIkNyZWF0ZWRCeSI6Il9KZW5ueSIsIkNyZWF0ZWRPbiI6IjIwMjItMDctMThUMTA6MTM6MTQiLCJNb2RpZmllZEJ5IjoiX0plbm55IiwiSWQiOiI3YzM1NzViZS1hNGNmLTRiZDYtODhjMS05NGU5NWFjMWJmN2YiLC</w:instrText>
          </w:r>
          <w:r>
            <w:rPr>
              <w:sz w:val="24"/>
              <w:szCs w:val="24"/>
              <w:lang w:val="en-US"/>
            </w:rPr>
            <w:instrText>JNb2RpZmllZE9uIjoiMjAyMi0xMC0zMVQwODoxNjoyNSIsIlByb2plY3QiOnsiJHJlZiI6IjgifX0sIlVzZU51bWJlcmluZ1R5cGVPZlBhcmVudERvY3VtZW50IjpmYWxzZX0seyIkaWQiOiIyNCIsIiR0eXBlIjoiU3dpc3NBY2FkZW1pYy5DaXRhdmkuQ2l0YXRpb25zLldvcmRQbGFjZWhvbGRlckVudHJ5LCBTd2lzc0FjYWRlbWljLkNpdG</w:instrText>
          </w:r>
          <w:r>
            <w:rPr>
              <w:sz w:val="24"/>
              <w:szCs w:val="24"/>
              <w:lang w:val="en-US"/>
            </w:rPr>
            <w:instrText>F2aSIsIklkIjoiOTQwZWQ4YmMtZTIxNC00OWU0LWFmZTgtOWVkZjJiNDNiYzVmIiwiUmFuZ2VMZW5ndGgiOjMsIlJlZmVyZW5jZUlkIjoiMDNjZTYwOGEtZDU1Zi00MDllLWI2ZTctYWM3N2IxY2QwYjQ0IiwiUGFnZVJhbmdlIjp7IiRpZCI6IjI1IiwiJHR5cGUiOiJTd2lzc0FjYWRlbWljLlBhZ2VSYW5nZSwgU3dpc3NBY2FkZW1pYyIsIk</w:instrText>
          </w:r>
          <w:r>
            <w:rPr>
              <w:sz w:val="24"/>
              <w:szCs w:val="24"/>
              <w:lang w:val="en-US"/>
            </w:rPr>
            <w:instrText>VuZFBhZ2UiOnsiJGlkIjoiMjYiLCIkdHlwZSI6IlN3aXNzQWNhZGVtaWMuUGFnZU51bWJlciwgU3dpc3NBY2FkZW1pYyIsIklzRnVsbHlOdW1lcmljIjpmYWxzZSwiTnVtYmVyaW5nVHlwZSI6MCwiTnVtZXJhbFN5c3RlbSI6MH0sIk51bWJlcmluZ1R5cGUiOjAsIk51bWVyYWxTeXN0ZW0iOjAsIlN0YXJ0UGFnZSI6eyIkaWQiOiIyNyIsIi</w:instrText>
          </w:r>
          <w:r>
            <w:rPr>
              <w:sz w:val="24"/>
              <w:szCs w:val="24"/>
              <w:lang w:val="en-US"/>
            </w:rPr>
            <w:instrText>R0eXBlIjoiU3dpc3NBY2FkZW1pYy5QYWdlTnVtYmVyLCBTd2lzc0FjYWRlbWljIiwiSXNGdWxseU51bWVyaWMiOmZhbHNlLCJOdW1iZXJpbmdUeXBlIjowLCJOdW1lcmFsU3lzdGVtIjowfX0sIlJlZmVyZW5jZSI6eyIkaWQiOiIyOCIsIiR0eXBlIjoiU3dpc3NBY2FkZW1pYy5DaXRhdmkuUmVmZXJlbmNlLCBTd2lzc0FjYWRlbWljLkNpdG</w:instrText>
          </w:r>
          <w:r>
            <w:rPr>
              <w:sz w:val="24"/>
              <w:szCs w:val="24"/>
              <w:lang w:val="en-US"/>
            </w:rPr>
            <w:instrText>F2aSIsIkFic3RyYWN0Q29tcGxleGl0eSI6MCwiQWJzdHJhY3RTb3VyY2VUZXh0Rm9ybWF0IjowLCJBdXRob3JzIjpbeyIkaWQiOiIyOSIsIiR0eXBlIjoiU3dpc3NBY2FkZW1pYy5DaXRhdmkuUGVyc29uLCBTd2lzc0FjYWRlbWljLkNpdGF2aSIsIkZpcnN0TmFtZSI6IktyaXNobmEiLCJMYXN0TmFtZSI6Ikdva2hhbGUiLCJNaWRkbGVOYW</w:instrText>
          </w:r>
          <w:r>
            <w:rPr>
              <w:sz w:val="24"/>
              <w:szCs w:val="24"/>
              <w:lang w:val="en-US"/>
            </w:rPr>
            <w:instrText>1lIjoiTS4iLCJQcm90ZWN0ZWQiOmZhbHNlLCJTZXgiOjAsIkNyZWF0ZWRCeSI6Il9KZW5ueSIsIkNyZWF0ZWRPbiI6IjIwMjItMDctMThUMTA6MTM6MTQiLCJNb2RpZmllZEJ5IjoiX0plbm55IiwiSWQiOiI1MTFjYzAzYy1iYTYzLTQ5OWItODhlOC01NzRjMzlmNGZhYWIiLCJNb2RpZmllZE9uIjoiMjAyMi0wNy0xOFQxMDoxMzoxNCIsIl</w:instrText>
          </w:r>
          <w:r>
            <w:rPr>
              <w:sz w:val="24"/>
              <w:szCs w:val="24"/>
              <w:lang w:val="en-US"/>
            </w:rPr>
            <w:instrText>Byb2plY3QiOnsiJHJlZiI6IjgifX0seyIkaWQiOiIzMCIsIiR0eXBlIjoiU3dpc3NBY2FkZW1pYy5DaXRhdmkuUGVyc29uLCBTd2lzc0FjYWRlbWljLkNpdGF2aSIsIkZpcnN0TmFtZSI6Ik5pY29sYSIsIkxhc3ROYW1lIjoiQWRkZXJsZXkiLCJNaWRkbGVOYW1lIjoiSi4iLCJQcm90ZWN0ZWQiOmZhbHNlLCJTZXgiOjAsIkNyZWF0ZWRCeS</w:instrText>
          </w:r>
          <w:r>
            <w:rPr>
              <w:sz w:val="24"/>
              <w:szCs w:val="24"/>
              <w:lang w:val="en-US"/>
            </w:rPr>
            <w:instrText>I6Il9KZW5ueSIsIkNyZWF0ZWRPbiI6IjIwMjItMDctMThUMTA6MTM6MTQiLCJNb2RpZmllZEJ5IjoiX0plbm55IiwiSWQiOiJmNTAwYjI2MS05ZTliLTRkYTctOGZlMi02N2FhOWU4NWZjYjMiLCJNb2RpZmllZE9uIjoiMjAyMi0wNy0xOFQxMDoxMzoxNCIsIlByb2plY3QiOnsiJHJlZiI6IjgifX0seyIkaWQiOiIzMSIsIiR0eXBlIjoiU3</w:instrText>
          </w:r>
          <w:r>
            <w:rPr>
              <w:sz w:val="24"/>
              <w:szCs w:val="24"/>
              <w:lang w:val="en-US"/>
            </w:rPr>
            <w:instrText>dpc3NBY2FkZW1pYy5DaXRhdmkuUGVyc29uLCBTd2lzc0FjYWRlbWljLkNpdGF2aSIsIkZpcnN0TmFtZSI6IkFudXJhZGhhYSIsIkxhc3ROYW1lIjoiU3VicmFtYW5pYW4iLCJQcm90ZWN0ZWQiOmZhbHNlLCJTZXgiOjAsIkNyZWF0ZWRCeSI6Il9KZW5ueSIsIkNyZWF0ZWRPbiI6IjIwMjItMDctMThUMTA6MTM6MTQiLCJNb2RpZmllZEJ5Ij</w:instrText>
          </w:r>
          <w:r>
            <w:rPr>
              <w:sz w:val="24"/>
              <w:szCs w:val="24"/>
              <w:lang w:val="en-US"/>
            </w:rPr>
            <w:instrText>oiX0plbm55IiwiSWQiOiIxZDhkNzAxOC01NTNjLTRiZWItOGNkYi01M2Q2MTQ5NTQ3MWUiLCJNb2RpZmllZE9uIjoiMjAyMi0wNy0xOFQxMDoxMzoxNCIsIlByb2plY3QiOnsiJHJlZiI6IjgifX0seyIkaWQiOiIzMiIsIiR0eXBlIjoiU3dpc3NBY2FkZW1pYy5DaXRhdmkuUGVyc29uLCBTd2lzc0FjYWRlbWljLkNpdGF2aSIsIkZpcnN0Tm</w:instrText>
          </w:r>
          <w:r>
            <w:rPr>
              <w:sz w:val="24"/>
              <w:szCs w:val="24"/>
              <w:lang w:val="en-US"/>
            </w:rPr>
            <w:instrText>FtZSI6IldlbiIsIkxhc3ROYW1lIjoiTGVlIiwiTWlkZGxlTmFtZSI6Ikh3YSIsIlByb3RlY3RlZCI6ZmFsc2UsIlNleCI6MSwiQ3JlYXRlZEJ5IjoiX0plbm55IiwiQ3JlYXRlZE9uIjoiMjAyMi0wNy0xOFQxMDoxMzoxNCIsIk1vZGlmaWVkQnkiOiJfSmVubnkiLCJJZCI6IjZjNzE1ZmQyLTY1MDUtNDVjNS05MjJiLTc2ODk3N2ZjODZhOS</w:instrText>
          </w:r>
          <w:r>
            <w:rPr>
              <w:sz w:val="24"/>
              <w:szCs w:val="24"/>
              <w:lang w:val="en-US"/>
            </w:rPr>
            <w:instrText>IsIk1vZGlmaWVkT24iOiIyMDIyLTA3LTE4VDEwOjEzOjE0IiwiUHJvamVjdCI6eyIkcmVmIjoiOCJ9fSx7IiRpZCI6IjMzIiwiJHR5cGUiOiJTd2lzc0FjYWRlbWljLkNpdGF2aS5QZXJzb24sIFN3aXNzQWNhZGVtaWMuQ2l0YXZpIiwiRmlyc3ROYW1lIjoiRGlhbmEiLCJMYXN0TmFtZSI6IkhhbiIsIlByb3RlY3RlZCI6ZmFsc2UsIlNleC</w:instrText>
          </w:r>
          <w:r>
            <w:rPr>
              <w:sz w:val="24"/>
              <w:szCs w:val="24"/>
              <w:lang w:val="en-US"/>
            </w:rPr>
            <w:instrText>I6MSwiQ3JlYXRlZEJ5IjoiX0plbm55IiwiQ3JlYXRlZE9uIjoiMjAyMi0wNy0xOFQxMDoxMzoxNCIsIk1vZGlmaWVkQnkiOiJfSmVubnkiLCJJZCI6ImI0Njc0MmQ2LTU5OWEtNDc3My1iN2FjLTNmODM5Y2ZkNmIwMyIsIk1vZGlmaWVkT24iOiIyMDIyLTA3LTE4VDEwOjEzOjE0IiwiUHJvamVjdCI6eyIkcmVmIjoiOCJ9fSx7IiRpZCI6Ij</w:instrText>
          </w:r>
          <w:r>
            <w:rPr>
              <w:sz w:val="24"/>
              <w:szCs w:val="24"/>
              <w:lang w:val="en-US"/>
            </w:rPr>
            <w:instrText>M0IiwiJHR5cGUiOiJTd2lzc0FjYWRlbWljLkNpdGF2aS5QZXJzb24sIFN3aXNzQWNhZGVtaWMuQ2l0YXZpIiwiRmlyc3ROYW1lIjoiSmVzc2UiLCJMYXN0TmFtZSI6IkNva2VyIiwiUHJvdGVjdGVkIjpmYWxzZSwiU2V4IjowLCJDcmVhdGVkQnkiOiJfSmVubnkiLCJDcmVhdGVkT24iOiIyMDIyLTA3LTE4VDEwOjEzOjE0IiwiTW9kaWZpZW</w:instrText>
          </w:r>
          <w:r>
            <w:rPr>
              <w:sz w:val="24"/>
              <w:szCs w:val="24"/>
              <w:lang w:val="en-US"/>
            </w:rPr>
            <w:instrText>RCeSI6Il9KZW5ueSIsIklkIjoiMGQxOTI3YzYtZmZmMC00MWY3LTk2ZDktMGY2OWNkMGFjMDllIiwiTW9kaWZpZWRPbiI6IjIwMjItMDctMThUMTA6MTM6MTQiLCJQcm9qZWN0Ijp7IiRyZWYiOiI4In19LHsiJGlkIjoiMzUiLCIkdHlwZSI6IlN3aXNzQWNhZGVtaWMuQ2l0YXZpLlBlcnNvbiwgU3dpc3NBY2FkZW1pYy5DaXRhdmkiLCJGaX</w:instrText>
          </w:r>
          <w:r>
            <w:rPr>
              <w:sz w:val="24"/>
              <w:szCs w:val="24"/>
              <w:lang w:val="en-US"/>
            </w:rPr>
            <w:instrText>JzdE5hbWUiOiJUYXNhbmVlIiwiTGFzdE5hbWUiOiJCcmFpdGh3YWl0ZSIsIlByb3RlY3RlZCI6ZmFsc2UsIlNleCI6MCwiQ3JlYXRlZEJ5IjoiX0plbm55IiwiQ3JlYXRlZE9uIjoiMjAyMi0wNy0xOFQxMDoxMzoxNCIsIk1vZGlmaWVkQnkiOiJfSmVubnkiLCJJZCI6Ijg1NTRjOTVmLWEwZGUtNGMyOC1iZmI2LWI5Mzg2NTRkNjA5ZiIsIk</w:instrText>
          </w:r>
          <w:r>
            <w:rPr>
              <w:sz w:val="24"/>
              <w:szCs w:val="24"/>
              <w:lang w:val="en-US"/>
            </w:rPr>
            <w:instrText>1vZGlmaWVkT24iOiIyMDIyLTA3LTE4VDEwOjEzOjE0IiwiUHJvamVjdCI6eyIkcmVmIjoiOCJ9fSx7IiRpZCI6IjM2IiwiJHR5cGUiOiJTd2lzc0FjYWRlbWljLkNpdGF2aS5QZXJzb24sIFN3aXNzQWNhZGVtaWMuQ2l0YXZpIiwiRmlyc3ROYW1lIjoiQWxhc3RhaXIiLCJMYXN0TmFtZSI6IkRlbm5pc3RvbiIsIk1pZGRsZU5hbWUiOiJLLi</w:instrText>
          </w:r>
          <w:r>
            <w:rPr>
              <w:sz w:val="24"/>
              <w:szCs w:val="24"/>
              <w:lang w:val="en-US"/>
            </w:rPr>
            <w:instrText>IsIlByb3RlY3RlZCI6ZmFsc2UsIlNleCI6MiwiQ3JlYXRlZEJ5IjoiX0plbm55IiwiQ3JlYXRlZE9uIjoiMjAyMi0wNy0xOFQxMDoxMzoxNCIsIk1vZGlmaWVkQnkiOiJfSmVubnkiLCJJZCI6IjU0YTY4NjVkLWIxNDQtNDNmNy1hMGI3LWU4Y2VhNTIyMDhjNyIsIk1vZGlmaWVkT24iOiIyMDIyLTA3LTE4VDEwOjEzOjE0IiwiUHJvamVjdC</w:instrText>
          </w:r>
          <w:r>
            <w:rPr>
              <w:sz w:val="24"/>
              <w:szCs w:val="24"/>
              <w:lang w:val="en-US"/>
            </w:rPr>
            <w:instrText>I6eyIkcmVmIjoiOCJ9fSx7IiRpZCI6IjM3IiwiJHR5cGUiOiJTd2lzc0FjYWRlbWljLkNpdGF2aS5QZXJzb24sIFN3aXNzQWNhZGVtaWMuQ2l0YXZpIiwiRmlyc3ROYW1lIjoiUGVhcnNlIiwiTGFzdE5hbWUiOiJLZWFuZSIsIk1pZGRsZU5hbWUiOiJBLiIsIlByb3RlY3RlZCI6ZmFsc2UsIlNleCI6MCwiQ3JlYXRlZEJ5IjoiX0plbm55Ii</w:instrText>
          </w:r>
          <w:r>
            <w:rPr>
              <w:sz w:val="24"/>
              <w:szCs w:val="24"/>
              <w:lang w:val="en-US"/>
            </w:rPr>
            <w:instrText>wiQ3JlYXRlZE9uIjoiMjAyMi0wNy0xOFQxMDoxMzoxNCIsIk1vZGlmaWVkQnkiOiJfSmVubnkiLCJJZCI6IjhiYzdkMjZiLTU3ZjQtNGVjOC05OTMwLTdiOTU1NWEyNTUwNyIsIk1vZGlmaWVkT24iOiIyMDIyLTA3LTE4VDEwOjEzOjE0IiwiUHJvamVjdCI6eyIkcmVmIjoiOCJ9fSx7IiRpZCI6IjM4IiwiJHR5cGUiOiJTd2lzc0FjYWRlbW</w:instrText>
          </w:r>
          <w:r>
            <w:rPr>
              <w:sz w:val="24"/>
              <w:szCs w:val="24"/>
              <w:lang w:val="en-US"/>
            </w:rPr>
            <w:instrText>ljLkNpdGF2aS5QZXJzb24sIFN3aXNzQWNhZGVtaWMuQ2l0YXZpIiwiRmlyc3ROYW1lIjoiS3Jpc2huYXJhamFoIiwiTGFzdE5hbWUiOiJOaXJhbnRoYXJha3VtYXIiLCJQcm90ZWN0ZWQiOmZhbHNlLCJTZXgiOjAsIkNyZWF0ZWRCeSI6Il9KZW5ueSIsIkNyZWF0ZWRPbiI6IjIwMjItMDctMThUMTA6MTM6MTQiLCJNb2RpZmllZEJ5IjoiX0</w:instrText>
          </w:r>
          <w:r>
            <w:rPr>
              <w:sz w:val="24"/>
              <w:szCs w:val="24"/>
              <w:lang w:val="en-US"/>
            </w:rPr>
            <w:instrText>plbm55IiwiSWQiOiIwYjgyOTQ5YS0yMTU4LTRkMDYtOGJkNS1kOTNmN2VkNDRiNDgiLCJNb2RpZmllZE9uIjoiMjAyMi0wNy0xOFQxMDoxMzoxNCIsIlByb2plY3QiOnsiJHJlZiI6IjgifX1dLCJDaXRhdGlvbktleVVwZGF0ZVR5cGUiOjAsIkNvbGxhYm9yYXRvcnMiOltdLCJEYXRlMiI6IjAzLjAyLjIwMjIiLCJEb2kiOiIxMC4xMTM2L2</w:instrText>
          </w:r>
          <w:r>
            <w:rPr>
              <w:sz w:val="24"/>
              <w:szCs w:val="24"/>
              <w:lang w:val="en-US"/>
            </w:rPr>
            <w:instrText>Jqb3BodGhhbG1vbC0yMDIxLTMxOTY0MSIsIkVkaXRvcnMiOltdLCJFdmFsdWF0aW9uQ29tcGxleGl0eSI6MCwiRXZhbHVhdGlvblNvdXJjZVRleHRGb3JtYXQiOjAsIkdyb3VwcyI6W10sIkhhc0xhYmVsMSI6ZmFsc2UsIkhhc0xhYmVsMiI6ZmFsc2UsIktleXdvcmRzIjpbXSwiTGFuZ3VhZ2UiOiJlbmciLCJMYW5ndWFnZUNvZGUiOiJlbi</w:instrText>
          </w:r>
          <w:r>
            <w:rPr>
              <w:sz w:val="24"/>
              <w:szCs w:val="24"/>
              <w:lang w:val="en-US"/>
            </w:rPr>
            <w:instrText>IsIkxvY2F0aW9ucyI6W3siJGlkIjoiMzkiLCIkdHlwZSI6IlN3aXNzQWNhZGVtaWMuQ2l0YXZpLkxvY2F0aW9uLCBTd2lzc0FjYWRlbWljLkNpdGF2aSIsIkFkZHJlc3MiOnsiJGlkIjoiNDAiLCIkdHlwZSI6IlN3aXNzQWNhZGVtaWMuQ2l0YXZpLkxpbmtlZFJlc291cmNlLCBTd2lzc0FjYWRlbWljLkNpdGF2aSIsIkxpbmtlZFJlc291cm</w:instrText>
          </w:r>
          <w:r>
            <w:rPr>
              <w:sz w:val="24"/>
              <w:szCs w:val="24"/>
              <w:lang w:val="en-US"/>
            </w:rPr>
            <w:instrText>NlVHlwZSI6NSwiT3JpZ2luYWxTdHJpbmciOiIxMC4xMTM2L2Jqb3BodGhhbG1vbC0yMDIxLTMxOTY0MSIsIlVyaVN0cmluZyI6Imh0dHBzOi8vZG9pLm9yZy8xMC4xMTM2L2Jqb3BodGhhbG1vbC0yMDIxLTMxOTY0MSIsIkxpbmtlZFJlc291cmNlU3RhdHVzIjo4LCJQcm9wZXJ0aWVzIjp7IiRpZCI6IjQxIiwiJHR5cGUiOiJTd2lzc0FjYW</w:instrText>
          </w:r>
          <w:r>
            <w:rPr>
              <w:sz w:val="24"/>
              <w:szCs w:val="24"/>
              <w:lang w:val="en-US"/>
            </w:rPr>
            <w:instrText>RlbWljLkNpdGF2aS5MaW5rZWRSZXNvdXJjZVByb3BlcnRpZXMsIFN3aXNzQWNhZGVtaWMuQ2l0YXZpIn0sIlN5bmNGb2xkZXJUeXBlIjowLCJJc0xvY2FsQ2xvdWRQcm9qZWN0RmlsZUxpbmsiOmZhbHNlLCJJc0Nsb3VkUmVzdG9yZSI6ZmFsc2UsIklzQ2xvdWRDb3B5IjpmYWxzZSwiQXR0YWNobWVudEZvbGRlcldhc0luRmFsbGJhY2tNb2</w:instrText>
          </w:r>
          <w:r>
            <w:rPr>
              <w:sz w:val="24"/>
              <w:szCs w:val="24"/>
              <w:lang w:val="en-US"/>
            </w:rPr>
            <w:instrText>RlIjpmYWxzZX0sIkFubm90YXRpb25zIjpbXSwiTG9jYXRpb25UeXBlIjowLCJNaXJyb3JzUmVmZXJlbmNlUHJvcGVydHlJZCI6MTI4LCJDcmVhdGVkQnkiOiJfSmVubnkiLCJDcmVhdGVkT24iOiIyMDIyLTA3LTE4VDEwOjEzOjE0IiwiTW9kaWZpZWRCeSI6Il9KZW5ueSIsIklkIjoiZWE4OTI5ZmQtZGQwYi00NzdiLTg0OGEtYjkxN2NmZG</w:instrText>
          </w:r>
          <w:r>
            <w:rPr>
              <w:sz w:val="24"/>
              <w:szCs w:val="24"/>
              <w:lang w:val="en-US"/>
            </w:rPr>
            <w:instrText>Y4NmJkIiwiTW9kaWZpZWRPbiI6IjIwMjItMDctMThUMTA6MTM6MTQiLCJQcm9qZWN0Ijp7IiRyZWYiOiI4In19LHsiJGlkIjoiNDIiLCIkdHlwZSI6IlN3aXNzQWNhZGVtaWMuQ2l0YXZpLkxvY2F0aW9uLCBTd2lzc0FjYWRlbWljLkNpdGF2aSIsIkFkZHJlc3MiOnsiJGlkIjoiNDMiLCIkdHlwZSI6IlN3aXNzQWNhZGVtaWMuQ2l0YXZpLk</w:instrText>
          </w:r>
          <w:r>
            <w:rPr>
              <w:sz w:val="24"/>
              <w:szCs w:val="24"/>
              <w:lang w:val="en-US"/>
            </w:rPr>
            <w:instrText>xpbmtlZFJlc291cmNlLCBTd2lzc0FjYWRlbWljLkNpdGF2aSIsIkxpbmtlZFJlc291cmNlVHlwZSI6NSwiT3JpZ2luYWxTdHJpbmciOiIzNTExNTMwMSIsIlVyaVN0cmluZyI6Imh0dHA6Ly93d3cubmNiaS5ubG0ubmloLmdvdi9wdWJtZWQvMzUxMTUzMDEiLCJMaW5rZWRSZXNvdXJjZVN0YXR1cyI6OCwiUHJvcGVydGllcyI6eyIkaWQiOi</w:instrText>
          </w:r>
          <w:r>
            <w:rPr>
              <w:sz w:val="24"/>
              <w:szCs w:val="24"/>
              <w:lang w:val="en-US"/>
            </w:rPr>
            <w:instrText>I0NCIsIiR0eXBlIjoiU3dpc3NBY2FkZW1pYy5DaXRhdmkuTGlua2VkUmVzb3VyY2VQcm9wZXJ0aWVzLCBTd2lzc0FjYWRlbWljLkNpdGF2aSJ9LCJTeW5jRm9sZGVyVHlwZSI6MCwiSXNMb2NhbENsb3VkUHJvamVjdEZpbGVMaW5rIjpmYWxzZSwiSXNDbG91ZFJlc3RvcmUiOmZhbHNlLCJJc0Nsb3VkQ29weSI6ZmFsc2UsIkF0dGFjaG1lbn</w:instrText>
          </w:r>
          <w:r>
            <w:rPr>
              <w:sz w:val="24"/>
              <w:szCs w:val="24"/>
              <w:lang w:val="en-US"/>
            </w:rPr>
            <w:instrText>RGb2xkZXJXYXNJbkZhbGxiYWNrTW9kZSI6ZmFsc2V9LCJBbm5vdGF0aW9ucyI6W10sIkxvY2F0aW9uVHlwZSI6MCwiTWlycm9yc1JlZmVyZW5jZVByb3BlcnR5SWQiOjE2NCwiQ3JlYXRlZEJ5IjoiX0plbm55IiwiQ3JlYXRlZE9uIjoiMjAyMi0wNy0xOFQxMDoxMzoxNCIsIk1vZGlmaWVkQnkiOiJfSmVubnkiLCJJZCI6IjQ3ZjBkMzZiLT</w:instrText>
          </w:r>
          <w:r>
            <w:rPr>
              <w:sz w:val="24"/>
              <w:szCs w:val="24"/>
              <w:lang w:val="en-US"/>
            </w:rPr>
            <w:instrText>c4MDMtNDQyOS05MzhjLTM3OTlhNTIxMjdmYSIsIk1vZGlmaWVkT24iOiIyMDIyLTA3LTE4VDEwOjEzOjE0IiwiUHJvamVjdCI6eyIkcmVmIjoiOCJ9fV0sIk9yZ2FuaXphdGlvbnMiOltdLCJPdGhlcnNJbnZvbHZlZCI6W10sIlBhZ2VSYW5nZSI6IjxzcD5cclxuICA8bj4xPC9uPlxyXG4gIDxpbj50cnVlPC9pbj5cclxuICA8b3M+MTwvb3</w:instrText>
          </w:r>
          <w:r>
            <w:rPr>
              <w:sz w:val="24"/>
              <w:szCs w:val="24"/>
              <w:lang w:val="en-US"/>
            </w:rPr>
            <w:instrText>M+XHJcbiAgPHBzPjE8L3BzPlxyXG48L3NwPlxyXG48ZXA+XHJcbiAgPG4+Nzwvbj5cclxuICA8aW4+dHJ1ZTwvaW4+XHJcbiAgPG9zPjc8L29zPlxyXG4gIDxwcz43PC9wcz5cclxuPC9lcD5cclxuPG9zPjEtNzwvb3M+IiwiUGVyaW9kaWNhbCI6eyIkaWQiOiI0NSIsIiR0eXBlIjoiU3dpc3NBY2FkZW1pYy5DaXRhdmkuUGVyaW9kaWNhbC</w:instrText>
          </w:r>
          <w:r>
            <w:rPr>
              <w:sz w:val="24"/>
              <w:szCs w:val="24"/>
              <w:lang w:val="en-US"/>
            </w:rPr>
            <w:instrText>wgU3dpc3NBY2FkZW1pYy5DaXRhdmkiLCJFaXNzbiI6IjE0NjgtMjA3OSIsIk5hbWUiOiJUaGUgQnJpdGlzaCBqb3VybmFsIG9mIG9waHRoYWxtb2xvZ3kiLCJQYWdpbmF0aW9uIjowLCJQcm90ZWN0ZWQiOmZhbHNlLCJVc2VyQWJicmV2aWF0aW9uMSI6IkJyIEogT3BodGhhbG1vbCIsIkNyZWF0ZWRCeSI6Il9KZW5ueSIsIkNyZWF0ZWRPbi</w:instrText>
          </w:r>
          <w:r>
            <w:rPr>
              <w:sz w:val="24"/>
              <w:szCs w:val="24"/>
              <w:lang w:val="en-US"/>
            </w:rPr>
            <w:instrText>I6IjIwMjItMDctMThUMTA6MTM6MTQiLCJNb2RpZmllZEJ5IjoiX0plbm55IiwiSWQiOiIwYzUzMGY1MC0wNmFlLTQyNjMtODQyYy1mMTg1MmE3ODQwZmYiLCJNb2RpZmllZE9uIjoiMjAyMi0wNy0xOFQxMDoxMzoxNCIsIlByb2plY3QiOnsiJHJlZiI6IjgifX0sIlB1Ymxpc2hlcnMiOltdLCJQdWJNZWRJZCI6IjM1MTE1MzAxIiwiUXVvdG</w:instrText>
          </w:r>
          <w:r>
            <w:rPr>
              <w:sz w:val="24"/>
              <w:szCs w:val="24"/>
              <w:lang w:val="en-US"/>
            </w:rPr>
            <w:instrText>F0aW9ucyI6W10sIlJhdGluZyI6MCwiUmVmZXJlbmNlVHlwZSI6IkpvdXJuYWxBcnRpY2xlIiwiU2hvcnRUaXRsZSI6Ikdva2hhbGUsIEFkZGVybGV5IGV0IGFsLiAyMDIyIOKAkyBNZXRmb3JtaW4gYW5kIHJpc2sgb2YgYWdlLXJlbGF0ZWQiLCJTaG9ydFRpdGxlVXBkYXRlVHlwZSI6MCwiU291cmNlT2ZCaWJsaW9ncmFwaGljSW5mb3JtYX</w:instrText>
          </w:r>
          <w:r>
            <w:rPr>
              <w:sz w:val="24"/>
              <w:szCs w:val="24"/>
              <w:lang w:val="en-US"/>
            </w:rPr>
            <w:instrText>Rpb24iOiJQdWJNZWQiLCJTdGF0aWNJZHMiOlsiMWQwMzA2ODMtMzZhYi00YWYwLTkzZDMtOGJiNmI1MWM5MjAzIl0sIlRhYmxlT2ZDb250ZW50c0NvbXBsZXhpdHkiOjAsIlRhYmxlT2ZDb250ZW50c1NvdXJjZVRleHRGb3JtYXQiOjAsIlRhc2tzIjpbXSwiVGl0bGUiOiJNZXRmb3JtaW4gYW5kIHJpc2sgb2YgYWdlLXJlbGF0ZWQgbWFjdW</w:instrText>
          </w:r>
          <w:r>
            <w:rPr>
              <w:sz w:val="24"/>
              <w:szCs w:val="24"/>
              <w:lang w:val="en-US"/>
            </w:rPr>
            <w:instrText>xhciBkZWdlbmVyYXRpb24gaW4gaW5kaXZpZHVhbHMgd2l0aCB0eXBlIDIgZGlhYmV0ZXM6IGEgcmV0cm9zcGVjdGl2ZSBjb2hvcnQgc3R1ZHkiLCJUcmFuc2xhdG9ycyI6W10sIlllYXIiOiIyMDIyIiwiWWVhclJlc29sdmVkIjoiMjAyMiIsIkNyZWF0ZWRCeSI6Il9KZW5ueSIsIkNyZWF0ZWRPbiI6IjIwMjItMDctMThUMTA6MTM6MTQiLC</w:instrText>
          </w:r>
          <w:r>
            <w:rPr>
              <w:sz w:val="24"/>
              <w:szCs w:val="24"/>
              <w:lang w:val="en-US"/>
            </w:rPr>
            <w:instrText>JNb2RpZmllZEJ5IjoiX0plbm55IiwiSWQiOiIwM2NlNjA4YS1kNTVmLTQwOWUtYjZlNy1hYzc3YjFjZDBiNDQiLCJNb2RpZmllZE9uIjoiMjAyMi0xMC0zMVQwODoxNjoyNSIsIlByb2plY3QiOnsiJHJlZiI6IjgifX0sIlVzZU51bWJlcmluZ1R5cGVPZlBhcmVudERvY3VtZW50IjpmYWxzZX1dLCJGb3JtYXR0ZWRUZXh0Ijp7IiRpZCI6Ij</w:instrText>
          </w:r>
          <w:r>
            <w:rPr>
              <w:sz w:val="24"/>
              <w:szCs w:val="24"/>
              <w:lang w:val="en-US"/>
            </w:rPr>
            <w:instrText>Q2IiwiQ291bnQiOjEsIlRleHRVbml0cyI6W3siJGlkIjoiNDciLCJGb250U3R5bGUiOnsiJGlkIjoiNDgiLCJOZXV0cmFsIjp0cnVlfSwiUmVhZGluZ09yZGVyIjoxLCJUZXh0IjoiKDQyLDQ2KSJ9XX0sIlRhZyI6IkNpdGF2aVBsYWNlaG9sZGVyIzZjNjM4NWE3LWRmZWUtNDg0YS04MjdkLTY5ODM3ZjdmNzNkMiIsIlRleHQiOiIoNDIsND</w:instrText>
          </w:r>
          <w:r>
            <w:rPr>
              <w:sz w:val="24"/>
              <w:szCs w:val="24"/>
              <w:lang w:val="en-US"/>
            </w:rPr>
            <w:instrText>YpIiwiV0FJVmVyc2lvbiI6IjYuMTQuMC4wIn0=}</w:instrText>
          </w:r>
          <w:r>
            <w:rPr>
              <w:sz w:val="24"/>
              <w:szCs w:val="24"/>
              <w:lang w:val="en-US"/>
            </w:rPr>
            <w:fldChar w:fldCharType="separate"/>
          </w:r>
          <w:r>
            <w:rPr>
              <w:sz w:val="24"/>
              <w:szCs w:val="24"/>
              <w:lang w:val="en-US"/>
            </w:rPr>
            <w:t>(42,46)</w:t>
          </w:r>
          <w:r>
            <w:rPr>
              <w:sz w:val="24"/>
              <w:szCs w:val="24"/>
              <w:lang w:val="en-US"/>
            </w:rPr>
            <w:fldChar w:fldCharType="end"/>
          </w:r>
        </w:sdtContent>
      </w:sdt>
      <w:r>
        <w:rPr>
          <w:sz w:val="24"/>
          <w:szCs w:val="24"/>
          <w:lang w:val="en-US"/>
        </w:rPr>
        <w:t xml:space="preserve">. Three studies found  positive associations with either the duration of metformin use or dose-dependent effects </w:t>
      </w:r>
      <w:sdt>
        <w:sdtPr>
          <w:rPr>
            <w:sz w:val="24"/>
            <w:szCs w:val="24"/>
            <w:lang w:val="en-US"/>
          </w:rPr>
          <w:alias w:val="To edit, see citavi.com/edit"/>
          <w:tag w:val="CitaviPlaceholder#a4addbbc-fb39-4b1f-ac85-a2885ba5f708"/>
          <w:id w:val="1830489692"/>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w:instrText>
          </w:r>
          <w:r>
            <w:rPr>
              <w:sz w:val="24"/>
              <w:szCs w:val="24"/>
              <w:lang w:val="en-US"/>
            </w:rPr>
            <w:instrText>V29yZFBsYWNlaG9sZGVyLCBTd2lzc0FjYWRlbWljLkNpdGF2aSIsIkVudHJpZXMiOlt7IiRpZCI6IjIiLCIkdHlwZSI6IlN3aXNzQWNhZGVtaWMuQ2l0YXZpLkNpdGF0aW9ucy5Xb3JkUGxhY2Vob2xkZXJFbnRyeSwgU3dpc3NBY2FkZW1pYy5DaXRhdmkiLCJJZCI6ImEyYmM1MmM3LTgzMzAtNDUxMy04MGVjLTRmOGZlYmUzMzgwNCIsIlJh</w:instrText>
          </w:r>
          <w:r>
            <w:rPr>
              <w:sz w:val="24"/>
              <w:szCs w:val="24"/>
              <w:lang w:val="en-US"/>
            </w:rPr>
            <w:instrText>bmdlTGVuZ3RoIjozLCJSZWZlcmVuY2VJZCI6IjNjNWIzNWRjLTdjNWMtNGI0Zi05MTJiLTYyZGI3NmJhMjljZSIsIlBhZ2VSYW5nZSI6eyIkaWQiOiIzIiwiJHR5cGUiOiJTd2lzc0FjYWRlbWljLlBhZ2VSYW5nZSwgU3dpc3NBY2FkZW1pYyIsIkVuZFBhZ2UiOnsiJGlkIjoiNCIsIiR0eXBlIjoiU3dpc3NBY2FkZW1pYy5QYWdlTnVtYmVy</w:instrText>
          </w:r>
          <w:r>
            <w:rPr>
              <w:sz w:val="24"/>
              <w:szCs w:val="24"/>
              <w:lang w:val="en-US"/>
            </w:rPr>
            <w:instrText>LCBTd2lzc0FjYWRlbWljIiwiSXNGdWxseU51bWVyaWMiOmZhbHNlLCJOdW1iZXJpbmdUeXBlIjowLCJOdW1lcmFsU3lzdGVtIjowfSwiTnVtYmVyaW5nVHlwZSI6MCwiTnVtZXJhbFN5c3RlbSI6MCwiU3RhcnRQYWdlIjp7IiRpZCI6IjUiLCIkdHlwZSI6IlN3aXNzQWNhZGVtaWMuUGFnZU51bWJlciwgU3dpc3NBY2FkZW1pYyIsIklzRnVs</w:instrText>
          </w:r>
          <w:r>
            <w:rPr>
              <w:sz w:val="24"/>
              <w:szCs w:val="24"/>
              <w:lang w:val="en-US"/>
            </w:rPr>
            <w:instrText>bHlOdW1lcmljIjpmYWxzZSwiTnVtYmVyaW5nVHlwZSI6MCwiTnVtZXJhbFN5c3RlbSI6MH19LCJSZWZlcmVuY2UiOnsiJGlkIjoiNiIsIiR0eXBlIjoiU3dpc3NBY2FkZW1pYy5DaXRhdmkuUmVmZXJlbmNlLCBTd2lzc0FjYWRlbWljLkNpdGF2aSIsIkFic3RyYWN0Q29tcGxleGl0eSI6MCwiQWJzdHJhY3RTb3VyY2VUZXh0Rm9ybWF0Ijow</w:instrText>
          </w:r>
          <w:r>
            <w:rPr>
              <w:sz w:val="24"/>
              <w:szCs w:val="24"/>
              <w:lang w:val="en-US"/>
            </w:rPr>
            <w:instrText>LCJBdXRob3JzIjpbeyIkaWQiOiI3IiwiJHR5cGUiOiJTd2lzc0FjYWRlbWljLkNpdGF2aS5QZXJzb24sIFN3aXNzQWNhZGVtaWMuQ2l0YXZpIiwiRmlyc3ROYW1lIjoiWXUtWWVuIiwiTGFzdE5hbWUiOiJDaGVuIiwiUHJvdGVjdGVkIjpmYWxzZSwiU2V4IjowLCJDcmVhdGVkQnkiOiJfSmVubnkiLCJDcmVhdGVkT24iOiIyMDIyLTA3LTE4</w:instrText>
          </w:r>
          <w:r>
            <w:rPr>
              <w:sz w:val="24"/>
              <w:szCs w:val="24"/>
              <w:lang w:val="en-US"/>
            </w:rPr>
            <w:instrText>VDEwOjEzOjE0IiwiTW9kaWZpZWRCeSI6Il9KZW5ueSIsIklkIjoiYjI4ZDhmNjYtN2UwZi00MWZjLWEzZTEtYzE2NjU0MTJiODMyIiwiTW9kaWZpZWRPbiI6IjIwMjItMDctMThUMTA6MTM6MTQiLCJQcm9qZWN0Ijp7IiRpZCI6IjgiLCIkdHlwZSI6IlN3aXNzQWNhZGVtaWMuQ2l0YXZpLlByb2plY3QsIFN3aXNzQWNhZGVtaWMuQ2l0YXZp</w:instrText>
          </w:r>
          <w:r>
            <w:rPr>
              <w:sz w:val="24"/>
              <w:szCs w:val="24"/>
              <w:lang w:val="en-US"/>
            </w:rPr>
            <w:instrText>In19LHsiJGlkIjoiOSIsIiR0eXBlIjoiU3dpc3NBY2FkZW1pYy5DaXRhdmkuUGVyc29uLCBTd2lzc0FjYWRlbWljLkNpdGF2aSIsIkZpcnN0TmFtZSI6IllpbmctQ2hlbmciLCJMYXN0TmFtZSI6IlNoZW4iLCJQcm90ZWN0ZWQiOmZhbHNlLCJTZXgiOjAsIkNyZWF0ZWRCeSI6Il9KZW5ueSIsIkNyZWF0ZWRPbiI6IjIwMjItMDctMThUMTA6</w:instrText>
          </w:r>
          <w:r>
            <w:rPr>
              <w:sz w:val="24"/>
              <w:szCs w:val="24"/>
              <w:lang w:val="en-US"/>
            </w:rPr>
            <w:instrText>MTM6MTQiLCJNb2RpZmllZEJ5IjoiX0plbm55IiwiSWQiOiI1MWY1MzIwZi1lZTg3LTQ5YmQtOGMxYS1hZjU3NDM4NzljNmYiLCJNb2RpZmllZE9uIjoiMjAyMi0wNy0xOFQxMDoxMzoxNCIsIlByb2plY3QiOnsiJHJlZiI6IjgifX0seyIkaWQiOiIxMCIsIiR0eXBlIjoiU3dpc3NBY2FkZW1pYy5DaXRhdmkuUGVyc29uLCBTd2lzc0FjYWRl</w:instrText>
          </w:r>
          <w:r>
            <w:rPr>
              <w:sz w:val="24"/>
              <w:szCs w:val="24"/>
              <w:lang w:val="en-US"/>
            </w:rPr>
            <w:instrText>bWljLkNpdGF2aSIsIkZpcnN0TmFtZSI6Ill1bi1KdSIsIkxhc3ROYW1lIjoiTGFpIiwiUHJvdGVjdGVkIjpmYWxzZSwiU2V4IjowLCJDcmVhdGVkQnkiOiJfSmVubnkiLCJDcmVhdGVkT24iOiIyMDIyLTA3LTE4VDEwOjEzOjE0IiwiTW9kaWZpZWRCeSI6Il9KZW5ueSIsIklkIjoiZmZlZGI0OWEtMWIzNi00OTJmLWI5ZDktMjYxNzI2Njlm</w:instrText>
          </w:r>
          <w:r>
            <w:rPr>
              <w:sz w:val="24"/>
              <w:szCs w:val="24"/>
              <w:lang w:val="en-US"/>
            </w:rPr>
            <w:instrText>ODkyIiwiTW9kaWZpZWRPbiI6IjIwMjItMDctMThUMTA6MTM6MTQiLCJQcm9qZWN0Ijp7IiRyZWYiOiI4In19LHsiJGlkIjoiMTEiLCIkdHlwZSI6IlN3aXNzQWNhZGVtaWMuQ2l0YXZpLlBlcnNvbiwgU3dpc3NBY2FkZW1pYy5DaXRhdmkiLCJGaXJzdE5hbWUiOiJDaHVuLVl1YW4iLCJMYXN0TmFtZSI6IldhbmciLCJQcm90ZWN0ZWQiOmZh</w:instrText>
          </w:r>
          <w:r>
            <w:rPr>
              <w:sz w:val="24"/>
              <w:szCs w:val="24"/>
              <w:lang w:val="en-US"/>
            </w:rPr>
            <w:instrText>bHNlLCJTZXgiOjAsIkNyZWF0ZWRCeSI6Il9KZW5ueSIsIkNyZWF0ZWRPbiI6IjIwMjItMDctMThUMTA6MTM6MTQiLCJNb2RpZmllZEJ5IjoiX0plbm55IiwiSWQiOiJlMjE1ZTRkNy0yNDBiLTQ0ZTMtODIyNy1hNzQ3YzUwOTFlNDQiLCJNb2RpZmllZE9uIjoiMjAyMi0wNy0xOFQxMDoxMzoxNCIsIlByb2plY3QiOnsiJHJlZiI6IjgifX0s</w:instrText>
          </w:r>
          <w:r>
            <w:rPr>
              <w:sz w:val="24"/>
              <w:szCs w:val="24"/>
              <w:lang w:val="en-US"/>
            </w:rPr>
            <w:instrText>eyIkaWQiOiIxMiIsIiR0eXBlIjoiU3dpc3NBY2FkZW1pYy5DaXRhdmkuUGVyc29uLCBTd2lzc0FjYWRlbWljLkNpdGF2aSIsIkZpcnN0TmFtZSI6IktlbmctSHVuZyIsIkxhc3ROYW1lIjoiTGluIiwiUHJvdGVjdGVkIjpmYWxzZSwiU2V4IjowLCJDcmVhdGVkQnkiOiJfSmVubnkiLCJDcmVhdGVkT24iOiIyMDIyLTA3LTE4VDEwOjEzOjE0</w:instrText>
          </w:r>
          <w:r>
            <w:rPr>
              <w:sz w:val="24"/>
              <w:szCs w:val="24"/>
              <w:lang w:val="en-US"/>
            </w:rPr>
            <w:instrText>IiwiTW9kaWZpZWRCeSI6Il9KZW5ueSIsIklkIjoiZjMxYmIwODMtZWM0YS00ODllLWFlYTYtMGVmMDU3YzQ2YjgxIiwiTW9kaWZpZWRPbiI6IjIwMjItMDctMThUMTA6MTM6MTQiLCJQcm9qZWN0Ijp7IiRyZWYiOiI4In19LHsiJGlkIjoiMTMiLCIkdHlwZSI6IlN3aXNzQWNhZGVtaWMuQ2l0YXZpLlBlcnNvbiwgU3dpc3NBY2FkZW1pYy5D</w:instrText>
          </w:r>
          <w:r>
            <w:rPr>
              <w:sz w:val="24"/>
              <w:szCs w:val="24"/>
              <w:lang w:val="en-US"/>
            </w:rPr>
            <w:instrText>aXRhdmkiLCJGaXJzdE5hbWUiOiJTaGloLUNoYW8iLCJMYXN0TmFtZSI6IkZlbmciLCJQcm90ZWN0ZWQiOmZhbHNlLCJTZXgiOjAsIkNyZWF0ZWRCeSI6Il9KZW5ueSIsIkNyZWF0ZWRPbiI6IjIwMjItMDctMThUMTA6MTM6MTQiLCJNb2RpZmllZEJ5IjoiX0plbm55IiwiSWQiOiIwMzlhMWVkZC04NTc5LTRjNmMtODIxOS1iMzNiYmExYzM5</w:instrText>
          </w:r>
          <w:r>
            <w:rPr>
              <w:sz w:val="24"/>
              <w:szCs w:val="24"/>
              <w:lang w:val="en-US"/>
            </w:rPr>
            <w:instrText>N2EiLCJNb2RpZmllZE9uIjoiMjAyMi0wNy0xOFQxMDoxMzoxNCIsIlByb2plY3QiOnsiJHJlZiI6IjgifX0seyIkaWQiOiIxNCIsIiR0eXBlIjoiU3dpc3NBY2FkZW1pYy5DaXRhdmkuUGVyc29uLCBTd2lzc0FjYWRlbWljLkNpdGF2aSIsIkZpcnN0TmFtZSI6IkNoaWFvLVlpbmciLCJMYXN0TmFtZSI6IkxpYW5nIiwiUHJvdGVjdGVkIjpm</w:instrText>
          </w:r>
          <w:r>
            <w:rPr>
              <w:sz w:val="24"/>
              <w:szCs w:val="24"/>
              <w:lang w:val="en-US"/>
            </w:rPr>
            <w:instrText>YWxzZSwiU2V4IjowLCJDcmVhdGVkQnkiOiJfSmVubnkiLCJDcmVhdGVkT24iOiIyMDIyLTA3LTE4VDEwOjEzOjE0IiwiTW9kaWZpZWRCeSI6Il9KZW5ueSIsIklkIjoiODQ4N2ZmYWYtZDI5Yy00NWNkLTliNDItZmY3ZGNiY2M5YTI2IiwiTW9kaWZpZWRPbiI6IjIwMjItMDctMThUMTA6MTM6MTQiLCJQcm9qZWN0Ijp7IiRyZWYiOiI4In19</w:instrText>
          </w:r>
          <w:r>
            <w:rPr>
              <w:sz w:val="24"/>
              <w:szCs w:val="24"/>
              <w:lang w:val="en-US"/>
            </w:rPr>
            <w:instrText>LHsiJGlkIjoiMTUiLCIkdHlwZSI6IlN3aXNzQWNhZGVtaWMuQ2l0YXZpLlBlcnNvbiwgU3dpc3NBY2FkZW1pYy5DaXRhdmkiLCJGaXJzdE5hbWUiOiJMaS1DaGVuIiwiTGFzdE5hbWUiOiJXZWkiLCJQcm90ZWN0ZWQiOmZhbHNlLCJTZXgiOjAsIkNyZWF0ZWRCeSI6Il9KZW5ueSIsIkNyZWF0ZWRPbiI6IjIwMjItMDctMThUMTA6MTM6MTQi</w:instrText>
          </w:r>
          <w:r>
            <w:rPr>
              <w:sz w:val="24"/>
              <w:szCs w:val="24"/>
              <w:lang w:val="en-US"/>
            </w:rPr>
            <w:instrText>LCJNb2RpZmllZEJ5IjoiX0plbm55IiwiSWQiOiIyYjE1N2RkMC00Y2UyLTQ2NGUtYWVmNi1iZGM0MjdkMzE0ODciLCJNb2RpZmllZE9uIjoiMjAyMi0wNy0xOFQxMDoxMzoxNCIsIlByb2plY3QiOnsiJHJlZiI6IjgifX0seyIkaWQiOiIxNiIsIiR0eXBlIjoiU3dpc3NBY2FkZW1pYy5DaXRhdmkuUGVyc29uLCBTd2lzc0FjYWRlbWljLkNp</w:instrText>
          </w:r>
          <w:r>
            <w:rPr>
              <w:sz w:val="24"/>
              <w:szCs w:val="24"/>
              <w:lang w:val="en-US"/>
            </w:rPr>
            <w:instrText>dGF2aSIsIkZpcnN0TmFtZSI6IlBlc3VzIiwiTGFzdE5hbWUiOiJDaG91IiwiUHJvdGVjdGVkIjpmYWxzZSwiU2V4IjowLCJDcmVhdGVkQnkiOiJfSmVubnkiLCJDcmVhdGVkT24iOiIyMDIyLTA3LTE4VDEwOjEzOjE0IiwiTW9kaWZpZWRCeSI6Il9KZW5ueSIsIklkIjoiNTliNjYwZDgtODhiNC00M2NkLWI0MTItODIyMzE0ZDVkMzJiIiwi</w:instrText>
          </w:r>
          <w:r>
            <w:rPr>
              <w:sz w:val="24"/>
              <w:szCs w:val="24"/>
              <w:lang w:val="en-US"/>
            </w:rPr>
            <w:instrText>TW9kaWZpZWRPbiI6IjIwMjItMDctMThUMTA6MTM6MTQiLCJQcm9qZWN0Ijp7IiRyZWYiOiI4In19XSwiQ2l0YXRpb25LZXlVcGRhdGVUeXBlIjowLCJDb2xsYWJvcmF0b3JzIjpbXSwiQ292ZXJQYXRoIjp7IiRpZCI6IjE3IiwiJHR5cGUiOiJTd2lzc0FjYWRlbWljLkNpdGF2aS5MaW5rZWRSZXNvdXJjZSwgU3dpc3NBY2FkZW1pYy5DaXRh</w:instrText>
          </w:r>
          <w:r>
            <w:rPr>
              <w:sz w:val="24"/>
              <w:szCs w:val="24"/>
              <w:lang w:val="en-US"/>
            </w:rPr>
            <w:instrText>dmkiLCJMaW5rZWRSZXNvdXJjZVR5cGUiOjEsIlVyaVN0cmluZyI6IkNoZW4sIFNoZW4gZXQgYWwgMjAxOSAtIEFzc29jaWF0aW9uIGJldHdlZW4gTWV0Zm9ybWluLmpwZyIsIkxpbmtlZFJlc291cmNlU3RhdHVzIjo4LCJQcm9wZXJ0aWVzIjp7IiRpZCI6IjE4IiwiJHR5cGUiOiJTd2lzc0FjYWRlbWljLkNpdGF2aS5MaW5rZWRSZXNvdXJj</w:instrText>
          </w:r>
          <w:r>
            <w:rPr>
              <w:sz w:val="24"/>
              <w:szCs w:val="24"/>
              <w:lang w:val="en-US"/>
            </w:rPr>
            <w:instrText>ZVByb3BlcnRpZXMsIFN3aXNzQWNhZGVtaWMuQ2l0YXZpIn0sIlN5bmNGb2xkZXJUeXBlIjowLCJJc0xvY2FsQ2xvdWRQcm9qZWN0RmlsZUxpbmsiOmZhbHNlLCJJc0Nsb3VkUmVzdG9yZSI6ZmFsc2UsIklzQ2xvdWRDb3B5IjpmYWxzZSwiQXR0YWNobWVudEZvbGRlcldhc0luRmFsbGJhY2tNb2RlIjpmYWxzZX0sIkRhdGUyIjoiMzEuMTAu</w:instrText>
          </w:r>
          <w:r>
            <w:rPr>
              <w:sz w:val="24"/>
              <w:szCs w:val="24"/>
              <w:lang w:val="en-US"/>
            </w:rPr>
            <w:instrText>MjAxOSIsIkRvaSI6IjEwLjExNTUvMjAxOS8xNjQ5MTU2IiwiRWRpdG9ycyI6W10sIkV2YWx1YXRpb25Db21wbGV4aXR5IjowLCJFdmFsdWF0aW9uU291cmNlVGV4dEZvcm1hdCI6MCwiR3JvdXBzIjpbXSwiSGFzTGFiZWwxIjpmYWxzZSwiSGFzTGFiZWwyIjpmYWxzZSwiS2V5d29yZHMiOltdLCJMYW5ndWFnZSI6ImVuZyIsIkxhbmd1YWdl</w:instrText>
          </w:r>
          <w:r>
            <w:rPr>
              <w:sz w:val="24"/>
              <w:szCs w:val="24"/>
              <w:lang w:val="en-US"/>
            </w:rPr>
            <w:instrText>Q29kZSI6ImVuIiwiTG9jYXRpb25zIjpbeyIkaWQiOiIxOSIsIiR0eXBlIjoiU3dpc3NBY2FkZW1pYy5DaXRhdmkuTG9jYXRpb24sIFN3aXNzQWNhZGVtaWMuQ2l0YXZpIiwiQWRkcmVzcyI6eyIkaWQiOiIyMCIsIiR0eXBlIjoiU3dpc3NBY2FkZW1pYy5DaXRhdmkuTGlua2VkUmVzb3VyY2UsIFN3aXNzQWNhZGVtaWMuQ2l0YXZpIiwiTGlu</w:instrText>
          </w:r>
          <w:r>
            <w:rPr>
              <w:sz w:val="24"/>
              <w:szCs w:val="24"/>
              <w:lang w:val="en-US"/>
            </w:rPr>
            <w:instrText>a2VkUmVzb3VyY2VUeXBlIjo1LCJPcmlnaW5hbFN0cmluZyI6IjMxNzgxMzcxIiwiVXJpU3RyaW5nIjoiaHR0cDovL3d3dy5uY2JpLm5sbS5uaWguZ292L3B1Ym1lZC8zMTc4MTM3MSIsIkxpbmtlZFJlc291cmNlU3RhdHVzIjo4LCJQcm9wZXJ0aWVzIjp7IiRpZCI6IjIxIiwiJHR5cGUiOiJTd2lzc0FjYWRlbWljLkNpdGF2aS5MaW5rZWRS</w:instrText>
          </w:r>
          <w:r>
            <w:rPr>
              <w:sz w:val="24"/>
              <w:szCs w:val="24"/>
              <w:lang w:val="en-US"/>
            </w:rPr>
            <w:instrText>ZXNvdXJjZVByb3BlcnRpZXMsIFN3aXNzQWNhZGVtaWMuQ2l0YXZpIn0sIlN5bmNGb2xkZXJUeXBlIjowLCJJc0xvY2FsQ2xvdWRQcm9qZWN0RmlsZUxpbmsiOmZhbHNlLCJJc0Nsb3VkUmVzdG9yZSI6ZmFsc2UsIklzQ2xvdWRDb3B5IjpmYWxzZSwiQXR0YWNobWVudEZvbGRlcldhc0luRmFsbGJhY2tNb2RlIjpmYWxzZX0sIkFubm90YXRp</w:instrText>
          </w:r>
          <w:r>
            <w:rPr>
              <w:sz w:val="24"/>
              <w:szCs w:val="24"/>
              <w:lang w:val="en-US"/>
            </w:rPr>
            <w:instrText>b25zIjpbXSwiTG9jYXRpb25UeXBlIjowLCJNaXJyb3JzUmVmZXJlbmNlUHJvcGVydHlJZCI6MTY0LCJDcmVhdGVkQnkiOiJfSmVubnkiLCJDcmVhdGVkT24iOiIyMDIyLTA3LTE4VDEwOjEzOjE0IiwiTW9kaWZpZWRCeSI6Il9KZW5ueSIsIklkIjoiNDJiMDVlZmEtNzZkNS00ZjQyLTgzNDMtOWNkZGY5YTQxMTdkIiwiTW9kaWZpZWRPbiI6</w:instrText>
          </w:r>
          <w:r>
            <w:rPr>
              <w:sz w:val="24"/>
              <w:szCs w:val="24"/>
              <w:lang w:val="en-US"/>
            </w:rPr>
            <w:instrText>IjIwMjItMDctMThUMTA6MTM6MTQiLCJQcm9qZWN0Ijp7IiRyZWYiOiI4In19LHsiJGlkIjoiMjIiLCIkdHlwZSI6IlN3aXNzQWNhZGVtaWMuQ2l0YXZpLkxvY2F0aW9uLCBTd2lzc0FjYWRlbWljLkNpdGF2aSIsIkFkZHJlc3MiOnsiJGlkIjoiMjMiLCIkdHlwZSI6IlN3aXNzQWNhZGVtaWMuQ2l0YXZpLkxpbmtlZFJlc291cmNlLCBTd2lz</w:instrText>
          </w:r>
          <w:r>
            <w:rPr>
              <w:sz w:val="24"/>
              <w:szCs w:val="24"/>
              <w:lang w:val="en-US"/>
            </w:rPr>
            <w:instrText>c0FjYWRlbWljLkNpdGF2aSIsIkxpbmtlZFJlc291cmNlVHlwZSI6NSwiT3JpZ2luYWxTdHJpbmciOiJQTUM2ODc1Mzk4IiwiVXJpU3RyaW5nIjoiaHR0cHM6Ly93d3cubmNiaS5ubG0ubmloLmdvdi9wbWMvYXJ0aWNsZXMvUE1DNjg3NTM5OCIsIkxpbmtlZFJlc291cmNlU3RhdHVzIjo4LCJQcm9wZXJ0aWVzIjp7IiRpZCI6IjI0IiwiJHR5</w:instrText>
          </w:r>
          <w:r>
            <w:rPr>
              <w:sz w:val="24"/>
              <w:szCs w:val="24"/>
              <w:lang w:val="en-US"/>
            </w:rPr>
            <w:instrText>cGUiOiJTd2lzc0FjYWRlbWljLkNpdGF2aS5MaW5rZWRSZXNvdXJjZVByb3BlcnRpZXMsIFN3aXNzQWNhZGVtaWMuQ2l0YXZpIn0sIlN5bmNGb2xkZXJUeXBlIjowLCJJc0xvY2FsQ2xvdWRQcm9qZWN0RmlsZUxpbmsiOmZhbHNlLCJJc0Nsb3VkUmVzdG9yZSI6ZmFsc2UsIklzQ2xvdWRDb3B5IjpmYWxzZSwiQXR0YWNobWVudEZvbGRlcldh</w:instrText>
          </w:r>
          <w:r>
            <w:rPr>
              <w:sz w:val="24"/>
              <w:szCs w:val="24"/>
              <w:lang w:val="en-US"/>
            </w:rPr>
            <w:instrText>c0luRmFsbGJhY2tNb2RlIjpmYWxzZX0sIkFubm90YXRpb25zIjpbXSwiTG9jYXRpb25UeXBlIjowLCJNaXJyb3JzUmVmZXJlbmNlUHJvcGVydHlJZCI6MjA4LCJDcmVhdGVkQnkiOiJfSmVubnkiLCJDcmVhdGVkT24iOiIyMDIyLTA3LTE4VDEwOjEzOjE0IiwiTW9kaWZpZWRCeSI6Il9KZW5ueSIsIklkIjoiY2Y0YzRhZGItYjVlNC00OWM3</w:instrText>
          </w:r>
          <w:r>
            <w:rPr>
              <w:sz w:val="24"/>
              <w:szCs w:val="24"/>
              <w:lang w:val="en-US"/>
            </w:rPr>
            <w:instrText>LTk5NDItNDc0YmQwZmY3NGJhIiwiTW9kaWZpZWRPbiI6IjIwMjItMDctMThUMTA6MTM6MTQiLCJQcm9qZWN0Ijp7IiRyZWYiOiI4In19LHsiJGlkIjoiMjUiLCIkdHlwZSI6IlN3aXNzQWNhZGVtaWMuQ2l0YXZpLkxvY2F0aW9uLCBTd2lzc0FjYWRlbWljLkNpdGF2aSIsIkFkZHJlc3MiOnsiJGlkIjoiMjYiLCIkdHlwZSI6IlN3aXNzQWNh</w:instrText>
          </w:r>
          <w:r>
            <w:rPr>
              <w:sz w:val="24"/>
              <w:szCs w:val="24"/>
              <w:lang w:val="en-US"/>
            </w:rPr>
            <w:instrText>ZGVtaWMuQ2l0YXZpLkxpbmtlZFJlc291cmNlLCBTd2lzc0FjYWRlbWljLkNpdGF2aSIsIkxpbmtlZFJlc291cmNlVHlwZSI6NSwiT3JpZ2luYWxTdHJpbmciOiIxMC4xMTU1LzIwMTkvMTY0OTE1NiIsIlVyaVN0cmluZyI6Imh0dHBzOi8vZG9pLm9yZy8xMC4xMTU1LzIwMTkvMTY0OTE1NiIsIkxpbmtlZFJlc291cmNlU3RhdHVzIjo4LCJQ</w:instrText>
          </w:r>
          <w:r>
            <w:rPr>
              <w:sz w:val="24"/>
              <w:szCs w:val="24"/>
              <w:lang w:val="en-US"/>
            </w:rPr>
            <w:instrText>cm9wZXJ0aWVzIjp7IiRpZCI6IjI3IiwiJHR5cGUiOiJTd2lzc0FjYWRlbWljLkNpdGF2aS5MaW5rZWRSZXNvdXJjZVByb3BlcnRpZXMsIFN3aXNzQWNhZGVtaWMuQ2l0YXZpIn0sIlN5bmNGb2xkZXJUeXBlIjowLCJJc0xvY2FsQ2xvdWRQcm9qZWN0RmlsZUxpbmsiOmZhbHNlLCJJc0Nsb3VkUmVzdG9yZSI6ZmFsc2UsIklzQ2xvdWRDb3B5</w:instrText>
          </w:r>
          <w:r>
            <w:rPr>
              <w:sz w:val="24"/>
              <w:szCs w:val="24"/>
              <w:lang w:val="en-US"/>
            </w:rPr>
            <w:instrText>IjpmYWxzZSwiQXR0YWNobWVudEZvbGRlcldhc0luRmFsbGJhY2tNb2RlIjpmYWxzZX0sIkFubm90YXRpb25zIjpbXSwiTG9jYXRpb25UeXBlIjowLCJNaXJyb3JzUmVmZXJlbmNlUHJvcGVydHlJZCI6MTI4LCJDcmVhdGVkQnkiOiJfSmVubnkiLCJDcmVhdGVkT24iOiIyMDIyLTA3LTE4VDEwOjEzOjE0IiwiTW9kaWZpZWRCeSI6Il9KZW5u</w:instrText>
          </w:r>
          <w:r>
            <w:rPr>
              <w:sz w:val="24"/>
              <w:szCs w:val="24"/>
              <w:lang w:val="en-US"/>
            </w:rPr>
            <w:instrText>eSIsIklkIjoiNmEzN2FlYzgtMjNhNC00YTEwLWJiYTUtYzQ2Mjc0ZTljZjViIiwiTW9kaWZpZWRPbiI6IjIwMjItMDctMThUMTA6MTM6MTQiLCJQcm9qZWN0Ijp7IiRyZWYiOiI4In19XSwiTnVtYmVyT2ZWb2x1bWVzIjoiMTY0OTE1NiIsIk9yZ2FuaXphdGlvbnMiOltdLCJPdGhlcnNJbnZvbHZlZCI6W10sIlBhZ2VSYW5nZSI6IjxzcD5c</w:instrText>
          </w:r>
          <w:r>
            <w:rPr>
              <w:sz w:val="24"/>
              <w:szCs w:val="24"/>
              <w:lang w:val="en-US"/>
            </w:rPr>
            <w:instrText>clxuICA8bj4xPC9uPlxyXG4gIDxpbj50cnVlPC9pbj5cclxuICA8b3M+MTwvb3M+XHJcbiAgPHBzPjE8L3BzPlxyXG48L3NwPlxyXG48ZXA+XHJcbiAgPG4+OTwvbj5cclxuICA8aW4+dHJ1ZTwvaW4+XHJcbiAgPG9zPjk8L29zPlxyXG4gIDxwcz45PC9wcz5cclxuPC9lcD5cclxuPG9zPjEtOTwvb3M+IiwiUGVyaW9kaWNhbCI6eyIkaWQi</w:instrText>
          </w:r>
          <w:r>
            <w:rPr>
              <w:sz w:val="24"/>
              <w:szCs w:val="24"/>
              <w:lang w:val="en-US"/>
            </w:rPr>
            <w:instrText>OiIyOCIsIiR0eXBlIjoiU3dpc3NBY2FkZW1pYy5DaXRhdmkuUGVyaW9kaWNhbCwgU3dpc3NBY2FkZW1pYy5DaXRhdmkiLCJJc3NuIjoiMjA5MC0wMDRYIiwiTmFtZSI6IkpvdXJuYWwgb2Ygb3BodGhhbG1vbG9neSIsIlBhZ2luYXRpb24iOjAsIlByb3RlY3RlZCI6ZmFsc2UsIlVzZXJBYmJyZXZpYXRpb24xIjoiSiBPcGh0aGFsbW9sIiwi</w:instrText>
          </w:r>
          <w:r>
            <w:rPr>
              <w:sz w:val="24"/>
              <w:szCs w:val="24"/>
              <w:lang w:val="en-US"/>
            </w:rPr>
            <w:instrText>Q3JlYXRlZEJ5IjoiX0plbm55IiwiQ3JlYXRlZE9uIjoiMjAyMi0wNy0xOFQxMDoxMzoxNCIsIk1vZGlmaWVkQnkiOiJfSmVubnkiLCJJZCI6IjJmYTVjYWM5LThhZGItNDI2Yi04YmExLTljZjRhMTJmMjE4MCIsIk1vZGlmaWVkT24iOiIyMDIyLTA3LTE4VDEwOjEzOjE0IiwiUHJvamVjdCI6eyIkcmVmIjoiOCJ9fSwiUG1jSWQiOiJQTUM2</w:instrText>
          </w:r>
          <w:r>
            <w:rPr>
              <w:sz w:val="24"/>
              <w:szCs w:val="24"/>
              <w:lang w:val="en-US"/>
            </w:rPr>
            <w:instrText>ODc1Mzk4IiwiUHVibGlzaGVycyI6W10sIlB1Yk1lZElkIjoiMzE3ODEzNzEiLCJRdW90YXRpb25zIjpbXSwiUmF0aW5nIjowLCJSZWZlcmVuY2VUeXBlIjoiSm91cm5hbEFydGljbGUiLCJTaG9ydFRpdGxlIjoiQ2hlbiwgU2hlbiBldCBhbC4gMjAxOSDigJMgQXNzb2NpYXRpb24gYmV0d2VlbiBNZXRmb3JtaW4iLCJTaG9ydFRpdGxlVXBk</w:instrText>
          </w:r>
          <w:r>
            <w:rPr>
              <w:sz w:val="24"/>
              <w:szCs w:val="24"/>
              <w:lang w:val="en-US"/>
            </w:rPr>
            <w:instrText>YXRlVHlwZSI6MCwiU291cmNlT2ZCaWJsaW9ncmFwaGljSW5mb3JtYXRpb24iOiJQdWJNZWQiLCJTdGF0aWNJZHMiOlsiYjc3YmM5ZjgtMjZkMi00ZTc2LWIxZWMtMzg1ODgzYmU4OTU0Il0sIlRhYmxlT2ZDb250ZW50c0NvbXBsZXhpdHkiOjAsIlRhYmxlT2ZDb250ZW50c1NvdXJjZVRleHRGb3JtYXQiOjAsIlRhc2tzIjpbXSwiVGl0bGUi</w:instrText>
          </w:r>
          <w:r>
            <w:rPr>
              <w:sz w:val="24"/>
              <w:szCs w:val="24"/>
              <w:lang w:val="en-US"/>
            </w:rPr>
            <w:instrText>OiJBc3NvY2lhdGlvbiBiZXR3ZWVuIE1ldGZvcm1pbiBhbmQgYSBMb3dlciBSaXNrIG9mIEFnZS1SZWxhdGVkIE1hY3VsYXIgRGVnZW5lcmF0aW9uIGluIFBhdGllbnRzIHdpdGggVHlwZSAyIERpYWJldGVzIiwiVHJhbnNsYXRvcnMiOltdLCJWb2x1bWUiOiIyMDE5IiwiWWVhciI6IjIwMTkiLCJZZWFyUmVzb2x2ZWQiOiIyMDE5IiwiQ3Jl</w:instrText>
          </w:r>
          <w:r>
            <w:rPr>
              <w:sz w:val="24"/>
              <w:szCs w:val="24"/>
              <w:lang w:val="en-US"/>
            </w:rPr>
            <w:instrText>YXRlZEJ5IjoiX0plbm55IiwiQ3JlYXRlZE9uIjoiMjAyMi0wNy0xOFQxMDoxMzoxNCIsIk1vZGlmaWVkQnkiOiJfSmVubnkiLCJJZCI6IjNjNWIzNWRjLTdjNWMtNGI0Zi05MTJiLTYyZGI3NmJhMjljZSIsIk1vZGlmaWVkT24iOiIyMDIyLTEwLTMxVDA4OjE2OjI1IiwiUHJvamVjdCI6eyIkcmVmIjoiOCJ9fSwiVXNlTnVtYmVyaW5nVHlw</w:instrText>
          </w:r>
          <w:r>
            <w:rPr>
              <w:sz w:val="24"/>
              <w:szCs w:val="24"/>
              <w:lang w:val="en-US"/>
            </w:rPr>
            <w:instrText>ZU9mUGFyZW50RG9jdW1lbnQiOmZhbHNlfSx7IiRpZCI6IjI5IiwiJHR5cGUiOiJTd2lzc0FjYWRlbWljLkNpdGF2aS5DaXRhdGlvbnMuV29yZFBsYWNlaG9sZGVyRW50cnksIFN3aXNzQWNhZGVtaWMuQ2l0YXZpIiwiSWQiOiIyZGUzNjM1ZC0xMGVmLTQ1MmEtYjY5MC1hZWZiMzMzM2YxNDIiLCJSYW5nZVN0YXJ0IjozLCJSYW5nZUxlbmd0</w:instrText>
          </w:r>
          <w:r>
            <w:rPr>
              <w:sz w:val="24"/>
              <w:szCs w:val="24"/>
              <w:lang w:val="en-US"/>
            </w:rPr>
            <w:instrText>aCI6MywiUmVmZXJlbmNlSWQiOiI5MzJjOGI1NS1kN2YwLTQ1ZGMtOThhYi1jZDg1ZmYyNWVkNDUiLCJQYWdlUmFuZ2UiOnsiJGlkIjoiMzAiLCIkdHlwZSI6IlN3aXNzQWNhZGVtaWMuUGFnZVJhbmdlLCBTd2lzc0FjYWRlbWljIiwiRW5kUGFnZSI6eyIkaWQiOiIzMSIsIiR0eXBlIjoiU3dpc3NBY2FkZW1pYy5QYWdlTnVtYmVyLCBTd2lz</w:instrText>
          </w:r>
          <w:r>
            <w:rPr>
              <w:sz w:val="24"/>
              <w:szCs w:val="24"/>
              <w:lang w:val="en-US"/>
            </w:rPr>
            <w:instrText>c0FjYWRlbWljIiwiSXNGdWxseU51bWVyaWMiOmZhbHNlLCJOdW1iZXJpbmdUeXBlIjowLCJOdW1lcmFsU3lzdGVtIjowfSwiTnVtYmVyaW5nVHlwZSI6MCwiTnVtZXJhbFN5c3RlbSI6MCwiU3RhcnRQYWdlIjp7IiRpZCI6IjMyIiwiJHR5cGUiOiJTd2lzc0FjYWRlbWljLlBhZ2VOdW1iZXIsIFN3aXNzQWNhZGVtaWMiLCJJc0Z1bGx5TnVt</w:instrText>
          </w:r>
          <w:r>
            <w:rPr>
              <w:sz w:val="24"/>
              <w:szCs w:val="24"/>
              <w:lang w:val="en-US"/>
            </w:rPr>
            <w:instrText>ZXJpYyI6ZmFsc2UsIk51bWJlcmluZ1R5cGUiOjAsIk51bWVyYWxTeXN0ZW0iOjB9fSwiUmVmZXJlbmNlIjp7IiRpZCI6IjMzIiwiJHR5cGUiOiJTd2lzc0FjYWRlbWljLkNpdGF2aS5SZWZlcmVuY2UsIFN3aXNzQWNhZGVtaWMuQ2l0YXZpIiwiQWJzdHJhY3RDb21wbGV4aXR5IjowLCJBYnN0cmFjdFNvdXJjZVRleHRGb3JtYXQiOjAsIkF1</w:instrText>
          </w:r>
          <w:r>
            <w:rPr>
              <w:sz w:val="24"/>
              <w:szCs w:val="24"/>
              <w:lang w:val="en-US"/>
            </w:rPr>
            <w:instrText>dGhvcnMiOlt7IiRpZCI6IjM0IiwiJHR5cGUiOiJTd2lzc0FjYWRlbWljLkNpdGF2aS5QZXJzb24sIFN3aXNzQWNhZGVtaWMuQ2l0YXZpIiwiRmlyc3ROYW1lIjoiSmluZ2ppbmciLCJMYXN0TmFtZSI6IkppYW5nIiwiUHJvdGVjdGVkIjpmYWxzZSwiU2V4IjowLCJDcmVhdGVkQnkiOiJfSmVubnkiLCJDcmVhdGVkT24iOiIyMDIyLTA3LTE4</w:instrText>
          </w:r>
          <w:r>
            <w:rPr>
              <w:sz w:val="24"/>
              <w:szCs w:val="24"/>
              <w:lang w:val="en-US"/>
            </w:rPr>
            <w:instrText>VDEwOjEzOjE0IiwiTW9kaWZpZWRCeSI6Il9KZW5ueSIsIklkIjoiZGE1ZDJhNDYtMjBiNS00MjExLTk0YjYtOTgzNzNhYmM4NWNhIiwiTW9kaWZpZWRPbiI6IjIwMjItMDctMThUMTA6MTM6MTQiLCJQcm9qZWN0Ijp7IiRyZWYiOiI4In19LHsiJGlkIjoiMzUiLCIkdHlwZSI6IlN3aXNzQWNhZGVtaWMuQ2l0YXZpLlBlcnNvbiwgU3dpc3NB</w:instrText>
          </w:r>
          <w:r>
            <w:rPr>
              <w:sz w:val="24"/>
              <w:szCs w:val="24"/>
              <w:lang w:val="en-US"/>
            </w:rPr>
            <w:instrText>Y2FkZW1pYy5DaXRhdmkiLCJGaXJzdE5hbWUiOiJZaSIsIkxhc3ROYW1lIjoiQ2hlbiIsIlByb3RlY3RlZCI6ZmFsc2UsIlNleCI6MSwiQ3JlYXRlZEJ5IjoiX0plbm55IiwiQ3JlYXRlZE9uIjoiMjAyMi0wNy0xOFQxMDoxMzoxNCIsIk1vZGlmaWVkQnkiOiJfSmVubnkiLCJJZCI6IjNjMTQ0YzEyLWUyYWEtNGZiOC1iODVmLTA1NzRhMTYy</w:instrText>
          </w:r>
          <w:r>
            <w:rPr>
              <w:sz w:val="24"/>
              <w:szCs w:val="24"/>
              <w:lang w:val="en-US"/>
            </w:rPr>
            <w:instrText>NDk0NCIsIk1vZGlmaWVkT24iOiIyMDIyLTA3LTE4VDEwOjEzOjE0IiwiUHJvamVjdCI6eyIkcmVmIjoiOCJ9fSx7IiRpZCI6IjM2IiwiJHR5cGUiOiJTd2lzc0FjYWRlbWljLkNpdGF2aS5QZXJzb24sIFN3aXNzQWNhZGVtaWMuQ2l0YXZpIiwiRmlyc3ROYW1lIjoiSG9uZ3NvbmciLCJMYXN0TmFtZSI6IlpoYW5nIiwiUHJvdGVjdGVkIjpm</w:instrText>
          </w:r>
          <w:r>
            <w:rPr>
              <w:sz w:val="24"/>
              <w:szCs w:val="24"/>
              <w:lang w:val="en-US"/>
            </w:rPr>
            <w:instrText>YWxzZSwiU2V4IjowLCJDcmVhdGVkQnkiOiJfSmVubnkiLCJDcmVhdGVkT24iOiIyMDIyLTA3LTE4VDEwOjEzOjE0IiwiTW9kaWZpZWRCeSI6Il9KZW5ueSIsIklkIjoiYzUyZWZiZTktODk3MC00Y2VmLTg3OGEtNjFjMzg5ZDc5OGNkIiwiTW9kaWZpZWRPbiI6IjIwMjItMDctMThUMTA6MTM6MTQiLCJQcm9qZWN0Ijp7IiRyZWYiOiI4In19</w:instrText>
          </w:r>
          <w:r>
            <w:rPr>
              <w:sz w:val="24"/>
              <w:szCs w:val="24"/>
              <w:lang w:val="en-US"/>
            </w:rPr>
            <w:instrText>LHsiJGlkIjoiMzciLCIkdHlwZSI6IlN3aXNzQWNhZGVtaWMuQ2l0YXZpLlBlcnNvbiwgU3dpc3NBY2FkZW1pYy5DaXRhdmkiLCJGaXJzdE5hbWUiOiJXZWkiLCJMYXN0TmFtZSI6Ill1YW4iLCJQcm90ZWN0ZWQiOmZhbHNlLCJTZXgiOjAsIkNyZWF0ZWRCeSI6Il9KZW5ueSIsIkNyZWF0ZWRPbiI6IjIwMjItMDctMThUMTA6MTM6MTQiLCJN</w:instrText>
          </w:r>
          <w:r>
            <w:rPr>
              <w:sz w:val="24"/>
              <w:szCs w:val="24"/>
              <w:lang w:val="en-US"/>
            </w:rPr>
            <w:instrText>b2RpZmllZEJ5IjoiX0plbm55IiwiSWQiOiIwOTMyODI4MC0yNTEzLTRmMmMtODViNi05YWFiYWFlYzI4MDUiLCJNb2RpZmllZE9uIjoiMjAyMi0wNy0xOFQxMDoxMzoxNCIsIlByb2plY3QiOnsiJHJlZiI6IjgifX0seyIkaWQiOiIzOCIsIiR0eXBlIjoiU3dpc3NBY2FkZW1pYy5DaXRhdmkuUGVyc29uLCBTd2lzc0FjYWRlbWljLkNpdGF2</w:instrText>
          </w:r>
          <w:r>
            <w:rPr>
              <w:sz w:val="24"/>
              <w:szCs w:val="24"/>
              <w:lang w:val="en-US"/>
            </w:rPr>
            <w:instrText>aSIsIkZpcnN0TmFtZSI6IlRvbmciLCJMYXN0TmFtZSI6IlpoYW8iLCJQcm90ZWN0ZWQiOmZhbHNlLCJTZXgiOjAsIkNyZWF0ZWRCeSI6Il9KZW5ueSIsIkNyZWF0ZWRPbiI6IjIwMjItMDctMThUMTA6MTM6MTQiLCJNb2RpZmllZEJ5IjoiX0plbm55IiwiSWQiOiJmMDFhYjAxYy0zM2ZjLTRkNDQtODNhMC0xMTkwNTNjNjdhYTAiLCJNb2Rp</w:instrText>
          </w:r>
          <w:r>
            <w:rPr>
              <w:sz w:val="24"/>
              <w:szCs w:val="24"/>
              <w:lang w:val="en-US"/>
            </w:rPr>
            <w:instrText>ZmllZE9uIjoiMjAyMi0wNy0xOFQxMDoxMzoxNCIsIlByb2plY3QiOnsiJHJlZiI6IjgifX0seyIkaWQiOiIzOSIsIiR0eXBlIjoiU3dpc3NBY2FkZW1pYy5DaXRhdmkuUGVyc29uLCBTd2lzc0FjYWRlbWljLkNpdGF2aSIsIkZpcnN0TmFtZSI6Ik5hIiwiTGFzdE5hbWUiOiJXYW5nIiwiUHJvdGVjdGVkIjpmYWxzZSwiU2V4IjoxLCJDcmVh</w:instrText>
          </w:r>
          <w:r>
            <w:rPr>
              <w:sz w:val="24"/>
              <w:szCs w:val="24"/>
              <w:lang w:val="en-US"/>
            </w:rPr>
            <w:instrText>dGVkQnkiOiJfSmVubnkiLCJDcmVhdGVkT24iOiIyMDIyLTA3LTE4VDEwOjEzOjE0IiwiTW9kaWZpZWRCeSI6Il9KZW5ueSIsIklkIjoiYzk0YTQwNjMtODkzYy00NWJiLWEzMTEtOWQ4M2ViYmJkOWQ5IiwiTW9kaWZpZWRPbiI6IjIwMjItMDctMThUMTA6MTM6MTQiLCJQcm9qZWN0Ijp7IiRyZWYiOiI4In19LHsiJGlkIjoiNDAiLCIkdHlw</w:instrText>
          </w:r>
          <w:r>
            <w:rPr>
              <w:sz w:val="24"/>
              <w:szCs w:val="24"/>
              <w:lang w:val="en-US"/>
            </w:rPr>
            <w:instrText>ZSI6IlN3aXNzQWNhZGVtaWMuQ2l0YXZpLlBlcnNvbiwgU3dpc3NBY2FkZW1pYy5DaXRhdmkiLCJGaXJzdE5hbWUiOiJHdW9odWkiLCJMYXN0TmFtZSI6IkZhbiIsIlByb3RlY3RlZCI6ZmFsc2UsIlNleCI6MCwiQ3JlYXRlZEJ5IjoiX0plbm55IiwiQ3JlYXRlZE9uIjoiMjAyMi0wNy0xOFQxMDoxMzoxNCIsIk1vZGlmaWVkQnkiOiJfSmVu</w:instrText>
          </w:r>
          <w:r>
            <w:rPr>
              <w:sz w:val="24"/>
              <w:szCs w:val="24"/>
              <w:lang w:val="en-US"/>
            </w:rPr>
            <w:instrText>bnkiLCJJZCI6IjA1NzZhN2ZlLTcyYTctNGQ5Zi1hMjU1LWRhYjIyZDJkZDdmMSIsIk1vZGlmaWVkT24iOiIyMDIyLTA3LTE4VDEwOjEzOjE0IiwiUHJvamVjdCI6eyIkcmVmIjoiOCJ9fSx7IiRpZCI6IjQxIiwiJHR5cGUiOiJTd2lzc0FjYWRlbWljLkNpdGF2aS5QZXJzb24sIFN3aXNzQWNhZGVtaWMuQ2l0YXZpIiwiRmlyc3ROYW1lIjoi</w:instrText>
          </w:r>
          <w:r>
            <w:rPr>
              <w:sz w:val="24"/>
              <w:szCs w:val="24"/>
              <w:lang w:val="en-US"/>
            </w:rPr>
            <w:instrText>RG9uZ3hpbmciLCJMYXN0TmFtZSI6IlpoZW5nIiwiUHJvdGVjdGVkIjpmYWxzZSwiU2V4IjowLCJDcmVhdGVkQnkiOiJfSmVubnkiLCJDcmVhdGVkT24iOiIyMDIyLTA3LTE4VDEwOjEzOjE0IiwiTW9kaWZpZWRCeSI6Il9KZW5ueSIsIklkIjoiODc0ODdiNDMtOGEwYS00MmVmLWI2YmUtY2Y2ZTgwNzhmNTg1IiwiTW9kaWZpZWRPbiI6IjIw</w:instrText>
          </w:r>
          <w:r>
            <w:rPr>
              <w:sz w:val="24"/>
              <w:szCs w:val="24"/>
              <w:lang w:val="en-US"/>
            </w:rPr>
            <w:instrText>MjItMDctMThUMTA6MTM6MTQiLCJQcm9qZWN0Ijp7IiRyZWYiOiI4In19LHsiJGlkIjoiNDIiLCIkdHlwZSI6IlN3aXNzQWNhZGVtaWMuQ2l0YXZpLlBlcnNvbiwgU3dpc3NBY2FkZW1pYy5DaXRhdmkiLCJGaXJzdE5hbWUiOiJaaGlqdW4iLCJMYXN0TmFtZSI6IldhbmciLCJQcm90ZWN0ZWQiOmZhbHNlLCJTZXgiOjAsIkNyZWF0ZWRCeSI6</w:instrText>
          </w:r>
          <w:r>
            <w:rPr>
              <w:sz w:val="24"/>
              <w:szCs w:val="24"/>
              <w:lang w:val="en-US"/>
            </w:rPr>
            <w:instrText>Il9KZW5ueSIsIkNyZWF0ZWRPbiI6IjIwMjItMDctMThUMTA6MTM6MTQiLCJNb2RpZmllZEJ5IjoiX0plbm55IiwiSWQiOiJmMmFmMWM2ZS1lMjQ4LTRhMjItYWU0Ny0zOWFlZTY0MDRhNDMiLCJNb2RpZmllZE9uIjoiMjAyMi0wNy0xOFQxMDoxMzoxNCIsIlByb2plY3QiOnsiJHJlZiI6IjgifX1dLCJDaXRhdGlvbktleVVwZGF0ZVR5cGUi</w:instrText>
          </w:r>
          <w:r>
            <w:rPr>
              <w:sz w:val="24"/>
              <w:szCs w:val="24"/>
              <w:lang w:val="en-US"/>
            </w:rPr>
            <w:instrText>OjAsIkNvbGxhYm9yYXRvcnMiOltdLCJDb3ZlclBhdGgiOnsiJGlkIjoiNDMiLCIkdHlwZSI6IlN3aXNzQWNhZGVtaWMuQ2l0YXZpLkxpbmtlZFJlc291cmNlLCBTd2lzc0FjYWRlbWljLkNpdGF2aSIsIkxpbmtlZFJlc291cmNlVHlwZSI6MSwiVXJpU3RyaW5nIjoiSmlhbmcsIENoZW4gZXQgYWwgMjAyMiAtIEFzc29jaWF0aW9uIGJldHdl</w:instrText>
          </w:r>
          <w:r>
            <w:rPr>
              <w:sz w:val="24"/>
              <w:szCs w:val="24"/>
              <w:lang w:val="en-US"/>
            </w:rPr>
            <w:instrText>ZW4gbWV0Zm9ybWluIHVzZS5qcGciLCJMaW5rZWRSZXNvdXJjZVN0YXR1cyI6OCwiUHJvcGVydGllcyI6eyIkaWQiOiI0NCIsIiR0eXBlIjoiU3dpc3NBY2FkZW1pYy5DaXRhdmkuTGlua2VkUmVzb3VyY2VQcm9wZXJ0aWVzLCBTd2lzc0FjYWRlbWljLkNpdGF2aSJ9LCJTeW5jRm9sZGVyVHlwZSI6MCwiSXNMb2NhbENsb3VkUHJvamVjdEZp</w:instrText>
          </w:r>
          <w:r>
            <w:rPr>
              <w:sz w:val="24"/>
              <w:szCs w:val="24"/>
              <w:lang w:val="en-US"/>
            </w:rPr>
            <w:instrText>bGVMaW5rIjpmYWxzZSwiSXNDbG91ZFJlc3RvcmUiOmZhbHNlLCJJc0Nsb3VkQ29weSI6ZmFsc2UsIkF0dGFjaG1lbnRGb2xkZXJXYXNJbkZhbGxiYWNrTW9kZSI6ZmFsc2V9LCJEYXRlMiI6IjI2LjA0LjIwMjIiLCJEb2kiOiIxMC4xMTM2L2Jtam9wZW4tMjAyMS0wNTQ0MjAiLCJFZGl0b3JzIjpbXSwiRXZhbHVhdGlvbkNvbXBsZXhpdHki</w:instrText>
          </w:r>
          <w:r>
            <w:rPr>
              <w:sz w:val="24"/>
              <w:szCs w:val="24"/>
              <w:lang w:val="en-US"/>
            </w:rPr>
            <w:instrText>OjAsIkV2YWx1YXRpb25Tb3VyY2VUZXh0Rm9ybWF0IjowLCJHcm91cHMiOltdLCJIYXNMYWJlbDEiOmZhbHNlLCJIYXNMYWJlbDIiOmZhbHNlLCJLZXl3b3JkcyI6W10sIkxhbmd1YWdlIjoiZW5nIiwiTGFuZ3VhZ2VDb2RlIjoiZW4iLCJMb2NhdGlvbnMiOlt7IiRpZCI6IjQ1IiwiJHR5cGUiOiJTd2lzc0FjYWRlbWljLkNpdGF2aS5Mb2Nh</w:instrText>
          </w:r>
          <w:r>
            <w:rPr>
              <w:sz w:val="24"/>
              <w:szCs w:val="24"/>
              <w:lang w:val="en-US"/>
            </w:rPr>
            <w:instrText>dGlvbiwgU3dpc3NBY2FkZW1pYy5DaXRhdmkiLCJBZGRyZXNzIjp7IiRpZCI6IjQ2IiwiJHR5cGUiOiJTd2lzc0FjYWRlbWljLkNpdGF2aS5MaW5rZWRSZXNvdXJjZSwgU3dpc3NBY2FkZW1pYy5DaXRhdmkiLCJMaW5rZWRSZXNvdXJjZVR5cGUiOjUsIk9yaWdpbmFsU3RyaW5nIjoiMTAuMTEzNi9ibWpvcGVuLTIwMjEtMDU0NDIwIiwiVXJp</w:instrText>
          </w:r>
          <w:r>
            <w:rPr>
              <w:sz w:val="24"/>
              <w:szCs w:val="24"/>
              <w:lang w:val="en-US"/>
            </w:rPr>
            <w:instrText>U3RyaW5nIjoiaHR0cHM6Ly9kb2kub3JnLzEwLjExMzYvYm1qb3Blbi0yMDIxLTA1NDQyMCIsIkxpbmtlZFJlc291cmNlU3RhdHVzIjo4LCJQcm9wZXJ0aWVzIjp7IiRpZCI6IjQ3IiwiJHR5cGUiOiJTd2lzc0FjYWRlbWljLkNpdGF2aS5MaW5rZWRSZXNvdXJjZVByb3BlcnRpZXMsIFN3aXNzQWNhZGVtaWMuQ2l0YXZpIn0sIlN5bmNGb2xk</w:instrText>
          </w:r>
          <w:r>
            <w:rPr>
              <w:sz w:val="24"/>
              <w:szCs w:val="24"/>
              <w:lang w:val="en-US"/>
            </w:rPr>
            <w:instrText>ZXJUeXBlIjowLCJJc0xvY2FsQ2xvdWRQcm9qZWN0RmlsZUxpbmsiOmZhbHNlLCJJc0Nsb3VkUmVzdG9yZSI6ZmFsc2UsIklzQ2xvdWRDb3B5IjpmYWxzZSwiQXR0YWNobWVudEZvbGRlcldhc0luRmFsbGJhY2tNb2RlIjpmYWxzZX0sIkFubm90YXRpb25zIjpbXSwiTG9jYXRpb25UeXBlIjowLCJNaXJyb3JzUmVmZXJlbmNlUHJvcGVydHlJ</w:instrText>
          </w:r>
          <w:r>
            <w:rPr>
              <w:sz w:val="24"/>
              <w:szCs w:val="24"/>
              <w:lang w:val="en-US"/>
            </w:rPr>
            <w:instrText>ZCI6MTI4LCJDcmVhdGVkQnkiOiJfSmVubnkiLCJDcmVhdGVkT24iOiIyMDIyLTA3LTE4VDEwOjEzOjE0IiwiTW9kaWZpZWRCeSI6Il9KZW5ueSIsIklkIjoiZmE2YTY4YmUtYzQxNC00OWU3LWE1YWUtNjAzMmY1ZjA2MDBiIiwiTW9kaWZpZWRPbiI6IjIwMjItMDctMThUMTA6MTM6MTQiLCJQcm9qZWN0Ijp7IiRyZWYiOiI4In19LHsiJGlk</w:instrText>
          </w:r>
          <w:r>
            <w:rPr>
              <w:sz w:val="24"/>
              <w:szCs w:val="24"/>
              <w:lang w:val="en-US"/>
            </w:rPr>
            <w:instrText>IjoiNDgiLCIkdHlwZSI6IlN3aXNzQWNhZGVtaWMuQ2l0YXZpLkxvY2F0aW9uLCBTd2lzc0FjYWRlbWljLkNpdGF2aSIsIkFkZHJlc3MiOnsiJGlkIjoiNDkiLCIkdHlwZSI6IlN3aXNzQWNhZGVtaWMuQ2l0YXZpLkxpbmtlZFJlc291cmNlLCBTd2lzc0FjYWRlbWljLkNpdGF2aSIsIkxpbmtlZFJlc291cmNlVHlwZSI6NSwiT3JpZ2luYWxT</w:instrText>
          </w:r>
          <w:r>
            <w:rPr>
              <w:sz w:val="24"/>
              <w:szCs w:val="24"/>
              <w:lang w:val="en-US"/>
            </w:rPr>
            <w:instrText>dHJpbmciOiJQTUM5MDQ1MDU2IiwiVXJpU3RyaW5nIjoiaHR0cHM6Ly93d3cubmNiaS5ubG0ubmloLmdvdi9wbWMvYXJ0aWNsZXMvUE1DOTA0NTA1NiIsIkxpbmtlZFJlc291cmNlU3RhdHVzIjo4LCJQcm9wZXJ0aWVzIjp7IiRpZCI6IjUwIiwiJHR5cGUiOiJTd2lzc0FjYWRlbWljLkNpdGF2aS5MaW5rZWRSZXNvdXJjZVByb3BlcnRpZXMs</w:instrText>
          </w:r>
          <w:r>
            <w:rPr>
              <w:sz w:val="24"/>
              <w:szCs w:val="24"/>
              <w:lang w:val="en-US"/>
            </w:rPr>
            <w:instrText>IFN3aXNzQWNhZGVtaWMuQ2l0YXZpIn0sIlN5bmNGb2xkZXJUeXBlIjowLCJJc0xvY2FsQ2xvdWRQcm9qZWN0RmlsZUxpbmsiOmZhbHNlLCJJc0Nsb3VkUmVzdG9yZSI6ZmFsc2UsIklzQ2xvdWRDb3B5IjpmYWxzZSwiQXR0YWNobWVudEZvbGRlcldhc0luRmFsbGJhY2tNb2RlIjpmYWxzZX0sIkFubm90YXRpb25zIjpbXSwiTG9jYXRpb25U</w:instrText>
          </w:r>
          <w:r>
            <w:rPr>
              <w:sz w:val="24"/>
              <w:szCs w:val="24"/>
              <w:lang w:val="en-US"/>
            </w:rPr>
            <w:instrText>eXBlIjowLCJNaXJyb3JzUmVmZXJlbmNlUHJvcGVydHlJZCI6MjA4LCJDcmVhdGVkQnkiOiJfSmVubnkiLCJDcmVhdGVkT24iOiIyMDIyLTA3LTE4VDEwOjEzOjE0IiwiTW9kaWZpZWRCeSI6Il9KZW5ueSIsIklkIjoiZDFlMWExMTYtZmFlYS00NjQ5LWFmNjAtOGYzZGI4MzA2ODMzIiwiTW9kaWZpZWRPbiI6IjIwMjItMDctMThUMTA6MTM6</w:instrText>
          </w:r>
          <w:r>
            <w:rPr>
              <w:sz w:val="24"/>
              <w:szCs w:val="24"/>
              <w:lang w:val="en-US"/>
            </w:rPr>
            <w:instrText>MTQiLCJQcm9qZWN0Ijp7IiRyZWYiOiI4In19LHsiJGlkIjoiNTEiLCIkdHlwZSI6IlN3aXNzQWNhZGVtaWMuQ2l0YXZpLkxvY2F0aW9uLCBTd2lzc0FjYWRlbWljLkNpdGF2aSIsIkFkZHJlc3MiOnsiJGlkIjoiNTIiLCIkdHlwZSI6IlN3aXNzQWNhZGVtaWMuQ2l0YXZpLkxpbmtlZFJlc291cmNlLCBTd2lzc0FjYWRlbWljLkNpdGF2aSIs</w:instrText>
          </w:r>
          <w:r>
            <w:rPr>
              <w:sz w:val="24"/>
              <w:szCs w:val="24"/>
              <w:lang w:val="en-US"/>
            </w:rPr>
            <w:instrText>IkxpbmtlZFJlc291cmNlVHlwZSI6NSwiT3JpZ2luYWxTdHJpbmciOiIzNTQ3Mzc0NyIsIlVyaVN0cmluZyI6Imh0dHA6Ly93d3cubmNiaS5ubG0ubmloLmdvdi9wdWJtZWQvMzU0NzM3NDciLCJMaW5rZWRSZXNvdXJjZVN0YXR1cyI6OCwiUHJvcGVydGllcyI6eyIkaWQiOiI1MyIsIiR0eXBlIjoiU3dpc3NBY2FkZW1pYy5DaXRhdmkuTGlu</w:instrText>
          </w:r>
          <w:r>
            <w:rPr>
              <w:sz w:val="24"/>
              <w:szCs w:val="24"/>
              <w:lang w:val="en-US"/>
            </w:rPr>
            <w:instrText>a2VkUmVzb3VyY2VQcm9wZXJ0aWVzLCBTd2lzc0FjYWRlbWljLkNpdGF2aSJ9LCJTeW5jRm9sZGVyVHlwZSI6MCwiSXNMb2NhbENsb3VkUHJvamVjdEZpbGVMaW5rIjpmYWxzZSwiSXNDbG91ZFJlc3RvcmUiOmZhbHNlLCJJc0Nsb3VkQ29weSI6ZmFsc2UsIkF0dGFjaG1lbnRGb2xkZXJXYXNJbkZhbGxiYWNrTW9kZSI6ZmFsc2V9LCJBbm5v</w:instrText>
          </w:r>
          <w:r>
            <w:rPr>
              <w:sz w:val="24"/>
              <w:szCs w:val="24"/>
              <w:lang w:val="en-US"/>
            </w:rPr>
            <w:instrText>dGF0aW9ucyI6W10sIkxvY2F0aW9uVHlwZSI6MCwiTWlycm9yc1JlZmVyZW5jZVByb3BlcnR5SWQiOjE2NCwiQ3JlYXRlZEJ5IjoiX0plbm55IiwiQ3JlYXRlZE9uIjoiMjAyMi0wNy0xOFQxMDoxMzoxNCIsIk1vZGlmaWVkQnkiOiJfSmVubnkiLCJJZCI6IjhmMDEzYzlmLTRlNGMtNDhhZi1hNjBkLTIyYzRhN2M1OWYxMSIsIk1vZGlmaWVk</w:instrText>
          </w:r>
          <w:r>
            <w:rPr>
              <w:sz w:val="24"/>
              <w:szCs w:val="24"/>
              <w:lang w:val="en-US"/>
            </w:rPr>
            <w:instrText>T24iOiIyMDIyLTA3LTE4VDEwOjEzOjE0IiwiUHJvamVjdCI6eyIkcmVmIjoiOCJ9fV0sIk51bWJlciI6IjQiLCJPcmdhbml6YXRpb25zIjpbXSwiT3RoZXJzSW52b2x2ZWQiOltdLCJQYWdlUmFuZ2UiOiI8c3A+XHJcbiAgPG5zPk9taXQ8L25zPlxyXG4gIDxvcz5lMDU0NDIwPC9vcz5cclxuICA8cHM+ZTA1NDQyMDwvcHM+XHJcbjwvc3A+</w:instrText>
          </w:r>
          <w:r>
            <w:rPr>
              <w:sz w:val="24"/>
              <w:szCs w:val="24"/>
              <w:lang w:val="en-US"/>
            </w:rPr>
            <w:instrText>XHJcbjxvcz5lMDU0NDIwPC9vcz4iLCJQZXJpb2RpY2FsIjp7IiRpZCI6IjU0IiwiJHR5cGUiOiJTd2lzc0FjYWRlbWljLkNpdGF2aS5QZXJpb2RpY2FsLCBTd2lzc0FjYWRlbWljLkNpdGF2aSIsIkVpc3NuIjoiMjA0NC02MDU1IiwiTmFtZSI6IkJNSiBvcGVuIiwiUGFnaW5hdGlvbiI6MCwiUHJvdGVjdGVkIjpmYWxzZSwiVXNlckFiYnJl</w:instrText>
          </w:r>
          <w:r>
            <w:rPr>
              <w:sz w:val="24"/>
              <w:szCs w:val="24"/>
              <w:lang w:val="en-US"/>
            </w:rPr>
            <w:instrText>dmlhdGlvbjEiOiJCTUogT3BlbiIsIkNyZWF0ZWRCeSI6Il9KZW5ueSIsIkNyZWF0ZWRPbiI6IjIwMjItMDctMThUMTA6MTM6MTQiLCJNb2RpZmllZEJ5IjoiX0plbm55IiwiSWQiOiJlNzU4NzY3Mi00Yjk1LTQ1MmYtYmUxYi01ODJjMTIwZDY2MDIiLCJNb2RpZmllZE9uIjoiMjAyMi0wNy0xOFQxMDoxMzoxNCIsIlByb2plY3QiOnsiJHJl</w:instrText>
          </w:r>
          <w:r>
            <w:rPr>
              <w:sz w:val="24"/>
              <w:szCs w:val="24"/>
              <w:lang w:val="en-US"/>
            </w:rPr>
            <w:instrText>ZiI6IjgifX0sIlBtY0lkIjoiUE1DOTA0NTA1NiIsIlB1Ymxpc2hlcnMiOltdLCJQdWJNZWRJZCI6IjM1NDczNzQ3IiwiUXVvdGF0aW9ucyI6W10sIlJhdGluZyI6MCwiUmVmZXJlbmNlVHlwZSI6IkpvdXJuYWxBcnRpY2xlIiwiU2hvcnRUaXRsZSI6IkppYW5nLCBDaGVuIGV0IGFsLiAyMDIyIOKAkyBBc3NvY2lhdGlvbiBiZXR3ZWVuIG1l</w:instrText>
          </w:r>
          <w:r>
            <w:rPr>
              <w:sz w:val="24"/>
              <w:szCs w:val="24"/>
              <w:lang w:val="en-US"/>
            </w:rPr>
            <w:instrText>dGZvcm1pbiB1c2UiLCJTaG9ydFRpdGxlVXBkYXRlVHlwZSI6MCwiU291cmNlT2ZCaWJsaW9ncmFwaGljSW5mb3JtYXRpb24iOiJQdWJNZWQiLCJTdGF0aWNJZHMiOlsiOTljMGVlNzgtODA0Zi00Mjc1LTliODYtMDMyMDhkY2FjMTRhIl0sIlRhYmxlT2ZDb250ZW50c0NvbXBsZXhpdHkiOjAsIlRhYmxlT2ZDb250ZW50c1NvdXJjZVRleHRG</w:instrText>
          </w:r>
          <w:r>
            <w:rPr>
              <w:sz w:val="24"/>
              <w:szCs w:val="24"/>
              <w:lang w:val="en-US"/>
            </w:rPr>
            <w:instrText>b3JtYXQiOjAsIlRhc2tzIjpbXSwiVGl0bGUiOiJBc3NvY2lhdGlvbiBiZXR3ZWVuIG1ldGZvcm1pbiB1c2UgYW5kIHRoZSByaXNrIG9mIGFnZS1yZWxhdGVkIG1hY3VsYXIgZGVnZW5lcmF0aW9uIGluIHBhdGllbnRzIHdpdGggdHlwZSAyIGRpYWJldGVzOiBhIHJldHJvc3BlY3RpdmUgc3R1ZHkiLCJUcmFuc2xhdG9ycyI6W10sIlZvbHVt</w:instrText>
          </w:r>
          <w:r>
            <w:rPr>
              <w:sz w:val="24"/>
              <w:szCs w:val="24"/>
              <w:lang w:val="en-US"/>
            </w:rPr>
            <w:instrText>ZSI6IjEyIiwiWWVhciI6IjIwMjIiLCJZZWFyUmVzb2x2ZWQiOiIyMDIyIiwiQ3JlYXRlZEJ5IjoiX0plbm55IiwiQ3JlYXRlZE9uIjoiMjAyMi0wNy0xOFQxMDoxMzoxNCIsIk1vZGlmaWVkQnkiOiJfSmVubnkiLCJJZCI6IjkzMmM4YjU1LWQ3ZjAtNDVkYy05OGFiLWNkODVmZjI1ZWQ0NSIsIk1vZGlmaWVkT24iOiIyMDIyLTEwLTMxVDA4</w:instrText>
          </w:r>
          <w:r>
            <w:rPr>
              <w:sz w:val="24"/>
              <w:szCs w:val="24"/>
              <w:lang w:val="en-US"/>
            </w:rPr>
            <w:instrText>OjE2OjI1IiwiUHJvamVjdCI6eyIkcmVmIjoiOCJ9fSwiVXNlTnVtYmVyaW5nVHlwZU9mUGFyZW50RG9jdW1lbnQiOmZhbHNlfSx7IiRpZCI6IjU1IiwiJHR5cGUiOiJTd2lzc0FjYWRlbWljLkNpdGF2aS5DaXRhdGlvbnMuV29yZFBsYWNlaG9sZGVyRW50cnksIFN3aXNzQWNhZGVtaWMuQ2l0YXZpIiwiSWQiOiI2ZmJkNzgzMS1mNWM3LTQy</w:instrText>
          </w:r>
          <w:r>
            <w:rPr>
              <w:sz w:val="24"/>
              <w:szCs w:val="24"/>
              <w:lang w:val="en-US"/>
            </w:rPr>
            <w:instrText>Y2UtOGUwMC1mMzAzZmZkOGVmNTAiLCJSYW5nZVN0YXJ0Ijo2LCJSYW5nZUxlbmd0aCI6NCwiUmVmZXJlbmNlSWQiOiI0ZDQ0NDIzMS00MjA3LTRiNTItYjM4MS0zYzU4MTM2NmU1ODIiLCJQYWdlUmFuZ2UiOnsiJGlkIjoiNTYiLCIkdHlwZSI6IlN3aXNzQWNhZGVtaWMuUGFnZVJhbmdlLCBTd2lzc0FjYWRlbWljIiwiRW5kUGFnZSI6eyIk</w:instrText>
          </w:r>
          <w:r>
            <w:rPr>
              <w:sz w:val="24"/>
              <w:szCs w:val="24"/>
              <w:lang w:val="en-US"/>
            </w:rPr>
            <w:instrText>aWQiOiI1NyIsIiR0eXBlIjoiU3dpc3NBY2FkZW1pYy5QYWdlTnVtYmVyLCBTd2lzc0FjYWRlbWljIiwiSXNGdWxseU51bWVyaWMiOmZhbHNlLCJOdW1iZXJpbmdUeXBlIjowLCJOdW1lcmFsU3lzdGVtIjowfSwiTnVtYmVyaW5nVHlwZSI6MCwiTnVtZXJhbFN5c3RlbSI6MCwiU3RhcnRQYWdlIjp7IiRpZCI6IjU4IiwiJHR5cGUiOiJTd2lz</w:instrText>
          </w:r>
          <w:r>
            <w:rPr>
              <w:sz w:val="24"/>
              <w:szCs w:val="24"/>
              <w:lang w:val="en-US"/>
            </w:rPr>
            <w:instrText>c0FjYWRlbWljLlBhZ2VOdW1iZXIsIFN3aXNzQWNhZGVtaWMiLCJJc0Z1bGx5TnVtZXJpYyI6ZmFsc2UsIk51bWJlcmluZ1R5cGUiOjAsIk51bWVyYWxTeXN0ZW0iOjB9fSwiUmVmZXJlbmNlIjp7IiRpZCI6IjU5IiwiJHR5cGUiOiJTd2lzc0FjYWRlbWljLkNpdGF2aS5SZWZlcmVuY2UsIFN3aXNzQWNhZGVtaWMuQ2l0YXZpIiwiQWJzdHJh</w:instrText>
          </w:r>
          <w:r>
            <w:rPr>
              <w:sz w:val="24"/>
              <w:szCs w:val="24"/>
              <w:lang w:val="en-US"/>
            </w:rPr>
            <w:instrText>Y3RDb21wbGV4aXR5IjowLCJBYnN0cmFjdFNvdXJjZVRleHRGb3JtYXQiOjAsIkF1dGhvcnMiOlt7IiRpZCI6IjYwIiwiJHR5cGUiOiJTd2lzc0FjYWRlbWljLkNpdGF2aS5QZXJzb24sIFN3aXNzQWNhZGVtaWMuQ2l0YXZpIiwiRmlyc3ROYW1lIjoiQW5kcmVhIiwiTGFzdE5hbWUiOiJCbGl0emVyIiwiTWlkZGxlTmFtZSI6IkwuIiwiUHJv</w:instrText>
          </w:r>
          <w:r>
            <w:rPr>
              <w:sz w:val="24"/>
              <w:szCs w:val="24"/>
              <w:lang w:val="en-US"/>
            </w:rPr>
            <w:instrText>dGVjdGVkIjpmYWxzZSwiU2V4IjowLCJDcmVhdGVkQnkiOiJfSmVubnkiLCJDcmVhdGVkT24iOiIyMDIyLTA3LTE4VDEwOjEzOjE0IiwiTW9kaWZpZWRCeSI6Il9KZW5ueSIsIklkIjoiYTE0ZGQwMmMtYmY3My00MjM0LTgzMmUtNDhkNjEwYTdkY2RhIiwiTW9kaWZpZWRPbiI6IjIwMjItMDctMThUMTA6MTM6MTQiLCJQcm9qZWN0Ijp7IiRy</w:instrText>
          </w:r>
          <w:r>
            <w:rPr>
              <w:sz w:val="24"/>
              <w:szCs w:val="24"/>
              <w:lang w:val="en-US"/>
            </w:rPr>
            <w:instrText>ZWYiOiI4In19LHsiJGlkIjoiNjEiLCIkdHlwZSI6IlN3aXNzQWNhZGVtaWMuQ2l0YXZpLlBlcnNvbiwgU3dpc3NBY2FkZW1pYy5DaXRhdmkiLCJGaXJzdE5hbWUiOiJTYW5kcmEiLCJMYXN0TmFtZSI6IkhhbSIsIk1pZGRsZU5hbWUiOiJBLiIsIlByb3RlY3RlZCI6ZmFsc2UsIlNleCI6MSwiQ3JlYXRlZEJ5IjoiX0plbm55IiwiQ3JlYXRl</w:instrText>
          </w:r>
          <w:r>
            <w:rPr>
              <w:sz w:val="24"/>
              <w:szCs w:val="24"/>
              <w:lang w:val="en-US"/>
            </w:rPr>
            <w:instrText>ZE9uIjoiMjAyMi0wNy0xOFQxMDoxMzoxNCIsIk1vZGlmaWVkQnkiOiJfSmVubnkiLCJJZCI6ImU5NzE1ZTg0LTNhNzAtNDEwZS1iNzUxLWFjZWI0NDA2YjNlZiIsIk1vZGlmaWVkT24iOiIyMDIyLTA3LTE4VDEwOjEzOjE0IiwiUHJvamVjdCI6eyIkcmVmIjoiOCJ9fSx7IiRpZCI6IjYyIiwiJHR5cGUiOiJTd2lzc0FjYWRlbWljLkNpdGF2</w:instrText>
          </w:r>
          <w:r>
            <w:rPr>
              <w:sz w:val="24"/>
              <w:szCs w:val="24"/>
              <w:lang w:val="en-US"/>
            </w:rPr>
            <w:instrText>aS5QZXJzb24sIFN3aXNzQWNhZGVtaWMuQ2l0YXZpIiwiRmlyc3ROYW1lIjoiS2F0aHJ5biIsIkxhc3ROYW1lIjoiQ29sYnkiLCJNaWRkbGVOYW1lIjoiQS4iLCJQcm90ZWN0ZWQiOmZhbHNlLCJTZXgiOjEsIkNyZWF0ZWRCeSI6Il9KZW5ueSIsIkNyZWF0ZWRPbiI6IjIwMjItMDctMThUMTA6MTM6MTQiLCJNb2RpZmllZEJ5IjoiX0plbm55</w:instrText>
          </w:r>
          <w:r>
            <w:rPr>
              <w:sz w:val="24"/>
              <w:szCs w:val="24"/>
              <w:lang w:val="en-US"/>
            </w:rPr>
            <w:instrText>IiwiSWQiOiJlYjk0ZDEzMC03MGQzLTQ2NTEtOWMxNS1jM2IzOGVjNWNkMWIiLCJNb2RpZmllZE9uIjoiMjAyMi0wNy0xOFQxMDoxMzoxNCIsIlByb2plY3QiOnsiJHJlZiI6IjgifX0seyIkaWQiOiI2MyIsIiR0eXBlIjoiU3dpc3NBY2FkZW1pYy5DaXRhdmkuUGVyc29uLCBTd2lzc0FjYWRlbWljLkNpdGF2aSIsIkZpcnN0TmFtZSI6IkRp</w:instrText>
          </w:r>
          <w:r>
            <w:rPr>
              <w:sz w:val="24"/>
              <w:szCs w:val="24"/>
              <w:lang w:val="en-US"/>
            </w:rPr>
            <w:instrText>bWl0cmEiLCJMYXN0TmFtZSI6IlNrb25kcmEiLCJQcm90ZWN0ZWQiOmZhbHNlLCJTZXgiOjAsIkNyZWF0ZWRCeSI6Il9KZW5ueSIsIkNyZWF0ZWRPbiI6IjIwMjItMDctMThUMTA6MTM6MTQiLCJNb2RpZmllZEJ5IjoiX0plbm55IiwiSWQiOiIyMDYwZmU2Yy1hOWI2LTRmZjQtYWJlNS03MDE4ZDhmYTk5ZTgiLCJNb2RpZmllZE9uIjoiMjAy</w:instrText>
          </w:r>
          <w:r>
            <w:rPr>
              <w:sz w:val="24"/>
              <w:szCs w:val="24"/>
              <w:lang w:val="en-US"/>
            </w:rPr>
            <w:instrText>Mi0wNy0xOFQxMDoxMzoxNCIsIlByb2plY3QiOnsiJHJlZiI6IjgifX1dLCJDaXRhdGlvbktleVVwZGF0ZVR5cGUiOjAsIkNvbGxhYm9yYXRvcnMiOltdLCJDb3ZlclBhdGgiOnsiJGlkIjoiNjQiLCIkdHlwZSI6IlN3aXNzQWNhZGVtaWMuQ2l0YXZpLkxpbmtlZFJlc291cmNlLCBTd2lzc0FjYWRlbWljLkNpdGF2aSIsIkxpbmtlZFJlc291</w:instrText>
          </w:r>
          <w:r>
            <w:rPr>
              <w:sz w:val="24"/>
              <w:szCs w:val="24"/>
              <w:lang w:val="en-US"/>
            </w:rPr>
            <w:instrText>cmNlVHlwZSI6MSwiVXJpU3RyaW5nIjoiQmxpdHplciwgSGFtIGV0IGFsIDIwMjEgLSBBc3NvY2lhdGlvbiBvZiBNZXRmb3JtaW4gVXNlLmpwZyIsIkxpbmtlZFJlc291cmNlU3RhdHVzIjo4LCJQcm9wZXJ0aWVzIjp7IiRpZCI6IjY1IiwiJHR5cGUiOiJTd2lzc0FjYWRlbWljLkNpdGF2aS5MaW5rZWRSZXNvdXJjZVByb3BlcnRpZXMsIFN3</w:instrText>
          </w:r>
          <w:r>
            <w:rPr>
              <w:sz w:val="24"/>
              <w:szCs w:val="24"/>
              <w:lang w:val="en-US"/>
            </w:rPr>
            <w:instrText>aXNzQWNhZGVtaWMuQ2l0YXZpIn0sIlN5bmNGb2xkZXJUeXBlIjowLCJJc0xvY2FsQ2xvdWRQcm9qZWN0RmlsZUxpbmsiOmZhbHNlLCJJc0Nsb3VkUmVzdG9yZSI6ZmFsc2UsIklzQ2xvdWRDb3B5IjpmYWxzZSwiQXR0YWNobWVudEZvbGRlcldhc0luRmFsbGJhY2tNb2RlIjpmYWxzZX0sIkRvaSI6IjEwLjEwMDEvamFtYW9waHRoYWxtb2wu</w:instrText>
          </w:r>
          <w:r>
            <w:rPr>
              <w:sz w:val="24"/>
              <w:szCs w:val="24"/>
              <w:lang w:val="en-US"/>
            </w:rPr>
            <w:instrText>MjAyMC42MzMxIiwiRWRpdG9ycyI6W10sIkV2YWx1YXRpb25Db21wbGV4aXR5IjowLCJFdmFsdWF0aW9uU291cmNlVGV4dEZvcm1hdCI6MCwiR3JvdXBzIjpbXSwiSGFzTGFiZWwxIjpmYWxzZSwiSGFzTGFiZWwyIjpmYWxzZSwiS2V5d29yZHMiOltdLCJMYW5ndWFnZSI6ImVuZyIsIkxhbmd1YWdlQ29kZSI6ImVuIiwiTG9jYXRpb25zIjpb</w:instrText>
          </w:r>
          <w:r>
            <w:rPr>
              <w:sz w:val="24"/>
              <w:szCs w:val="24"/>
              <w:lang w:val="en-US"/>
            </w:rPr>
            <w:instrText>eyIkaWQiOiI2NiIsIiR0eXBlIjoiU3dpc3NBY2FkZW1pYy5DaXRhdmkuTG9jYXRpb24sIFN3aXNzQWNhZGVtaWMuQ2l0YXZpIiwiQWRkcmVzcyI6eyIkaWQiOiI2NyIsIiR0eXBlIjoiU3dpc3NBY2FkZW1pYy5DaXRhdmkuTGlua2VkUmVzb3VyY2UsIFN3aXNzQWNhZGVtaWMuQ2l0YXZpIiwiTGlua2VkUmVzb3VyY2VUeXBlIjo1LCJPcmln</w:instrText>
          </w:r>
          <w:r>
            <w:rPr>
              <w:sz w:val="24"/>
              <w:szCs w:val="24"/>
              <w:lang w:val="en-US"/>
            </w:rPr>
            <w:instrText>aW5hbFN0cmluZyI6IlBNQzc4MjEwODIiLCJVcmlTdHJpbmciOiJodHRwczovL3d3dy5uY2JpLm5sbS5uaWguZ292L3BtYy9hcnRpY2xlcy9QTUM3ODIxMDgyIiwiTGlua2VkUmVzb3VyY2VTdGF0dXMiOjgsIlByb3BlcnRpZXMiOnsiJGlkIjoiNjgiLCIkdHlwZSI6IlN3aXNzQWNhZGVtaWMuQ2l0YXZpLkxpbmtlZFJlc291cmNlUHJvcGVy</w:instrText>
          </w:r>
          <w:r>
            <w:rPr>
              <w:sz w:val="24"/>
              <w:szCs w:val="24"/>
              <w:lang w:val="en-US"/>
            </w:rPr>
            <w:instrText>dGllcywgU3dpc3NBY2FkZW1pYy5DaXRhdmkifSwiU3luY0ZvbGRlclR5cGUiOjAsIklzTG9jYWxDbG91ZFByb2plY3RGaWxlTGluayI6ZmFsc2UsIklzQ2xvdWRSZXN0b3JlIjpmYWxzZSwiSXNDbG91ZENvcHkiOmZhbHNlLCJBdHRhY2htZW50Rm9sZGVyV2FzSW5GYWxsYmFja01vZGUiOmZhbHNlfSwiQW5ub3RhdGlvbnMiOltdLCJMb2Nh</w:instrText>
          </w:r>
          <w:r>
            <w:rPr>
              <w:sz w:val="24"/>
              <w:szCs w:val="24"/>
              <w:lang w:val="en-US"/>
            </w:rPr>
            <w:instrText>dGlvblR5cGUiOjAsIk1pcnJvcnNSZWZlcmVuY2VQcm9wZXJ0eUlkIjoyMDgsIkNyZWF0ZWRCeSI6Il9KZW5ueSIsIkNyZWF0ZWRPbiI6IjIwMjItMDctMThUMTA6MTM6MTQiLCJNb2RpZmllZEJ5IjoiX0plbm55IiwiSWQiOiJiNGU2ODcxYi0xYzM3LTRiMzktODg2ZS1lZWZkMjdjOGE3NDkiLCJNb2RpZmllZE9uIjoiMjAyMi0wNy0xOFQx</w:instrText>
          </w:r>
          <w:r>
            <w:rPr>
              <w:sz w:val="24"/>
              <w:szCs w:val="24"/>
              <w:lang w:val="en-US"/>
            </w:rPr>
            <w:instrText>MDoxMzoxNCIsIlByb2plY3QiOnsiJHJlZiI6IjgifX0seyIkaWQiOiI2OSIsIiR0eXBlIjoiU3dpc3NBY2FkZW1pYy5DaXRhdmkuTG9jYXRpb24sIFN3aXNzQWNhZGVtaWMuQ2l0YXZpIiwiQWRkcmVzcyI6eyIkaWQiOiI3MCIsIiR0eXBlIjoiU3dpc3NBY2FkZW1pYy5DaXRhdmkuTGlua2VkUmVzb3VyY2UsIFN3aXNzQWNhZGVtaWMuQ2l0</w:instrText>
          </w:r>
          <w:r>
            <w:rPr>
              <w:sz w:val="24"/>
              <w:szCs w:val="24"/>
              <w:lang w:val="en-US"/>
            </w:rPr>
            <w:instrText>YXZpIiwiTGlua2VkUmVzb3VyY2VUeXBlIjo1LCJPcmlnaW5hbFN0cmluZyI6IjMzNDc1Njk2IiwiVXJpU3RyaW5nIjoiaHR0cDovL3d3dy5uY2JpLm5sbS5uaWguZ292L3B1Ym1lZC8zMzQ3NTY5NiIsIkxpbmtlZFJlc291cmNlU3RhdHVzIjo4LCJQcm9wZXJ0aWVzIjp7IiRpZCI6IjcxIiwiJHR5cGUiOiJTd2lzc0FjYWRlbWljLkNpdGF2</w:instrText>
          </w:r>
          <w:r>
            <w:rPr>
              <w:sz w:val="24"/>
              <w:szCs w:val="24"/>
              <w:lang w:val="en-US"/>
            </w:rPr>
            <w:instrText>aS5MaW5rZWRSZXNvdXJjZVByb3BlcnRpZXMsIFN3aXNzQWNhZGVtaWMuQ2l0YXZpIn0sIlN5bmNGb2xkZXJUeXBlIjowLCJJc0xvY2FsQ2xvdWRQcm9qZWN0RmlsZUxpbmsiOmZhbHNlLCJJc0Nsb3VkUmVzdG9yZSI6ZmFsc2UsIklzQ2xvdWRDb3B5IjpmYWxzZSwiQXR0YWNobWVudEZvbGRlcldhc0luRmFsbGJhY2tNb2RlIjpmYWxzZX0s</w:instrText>
          </w:r>
          <w:r>
            <w:rPr>
              <w:sz w:val="24"/>
              <w:szCs w:val="24"/>
              <w:lang w:val="en-US"/>
            </w:rPr>
            <w:instrText>IkFubm90YXRpb25zIjpbXSwiTG9jYXRpb25UeXBlIjowLCJNaXJyb3JzUmVmZXJlbmNlUHJvcGVydHlJZCI6MTY0LCJDcmVhdGVkQnkiOiJfSmVubnkiLCJDcmVhdGVkT24iOiIyMDIyLTA3LTE4VDEwOjEzOjE0IiwiTW9kaWZpZWRCeSI6Il9KZW5ueSIsIklkIjoiNjc1OGMwMDktYmQyZC00ZDNkLWJkNWYtNWE0ZDA0NjY2NmE2IiwiTW9k</w:instrText>
          </w:r>
          <w:r>
            <w:rPr>
              <w:sz w:val="24"/>
              <w:szCs w:val="24"/>
              <w:lang w:val="en-US"/>
            </w:rPr>
            <w:instrText>aWZpZWRPbiI6IjIwMjItMDctMThUMTA6MTM6MTQiLCJQcm9qZWN0Ijp7IiRyZWYiOiI4In19LHsiJGlkIjoiNzIiLCIkdHlwZSI6IlN3aXNzQWNhZGVtaWMuQ2l0YXZpLkxvY2F0aW9uLCBTd2lzc0FjYWRlbWljLkNpdGF2aSIsIkFkZHJlc3MiOnsiJGlkIjoiNzMiLCIkdHlwZSI6IlN3aXNzQWNhZGVtaWMuQ2l0YXZpLkxpbmtlZFJlc291</w:instrText>
          </w:r>
          <w:r>
            <w:rPr>
              <w:sz w:val="24"/>
              <w:szCs w:val="24"/>
              <w:lang w:val="en-US"/>
            </w:rPr>
            <w:instrText>cmNlLCBTd2lzc0FjYWRlbWljLkNpdGF2aSIsIkxpbmtlZFJlc291cmNlVHlwZSI6NSwiT3JpZ2luYWxTdHJpbmciOiIxMC4xMDAxL2phbWFvcGh0aGFsbW9sLjIwMjAuNjMzMSIsIlVyaVN0cmluZyI6Imh0dHBzOi8vZG9pLm9yZy8xMC4xMDAxL2phbWFvcGh0aGFsbW9sLjIwMjAuNjMzMSIsIkxpbmtlZFJlc291cmNlU3RhdHVzIjo4LCJQ</w:instrText>
          </w:r>
          <w:r>
            <w:rPr>
              <w:sz w:val="24"/>
              <w:szCs w:val="24"/>
              <w:lang w:val="en-US"/>
            </w:rPr>
            <w:instrText>cm9wZXJ0aWVzIjp7IiRpZCI6Ijc0IiwiJHR5cGUiOiJTd2lzc0FjYWRlbWljLkNpdGF2aS5MaW5rZWRSZXNvdXJjZVByb3BlcnRpZXMsIFN3aXNzQWNhZGVtaWMuQ2l0YXZpIn0sIlN5bmNGb2xkZXJUeXBlIjowLCJJc0xvY2FsQ2xvdWRQcm9qZWN0RmlsZUxpbmsiOmZhbHNlLCJJc0Nsb3VkUmVzdG9yZSI6ZmFsc2UsIklzQ2xvdWRDb3B5</w:instrText>
          </w:r>
          <w:r>
            <w:rPr>
              <w:sz w:val="24"/>
              <w:szCs w:val="24"/>
              <w:lang w:val="en-US"/>
            </w:rPr>
            <w:instrText>IjpmYWxzZSwiQXR0YWNobWVudEZvbGRlcldhc0luRmFsbGJhY2tNb2RlIjpmYWxzZX0sIkFubm90YXRpb25zIjpbXSwiTG9jYXRpb25UeXBlIjowLCJNaXJyb3JzUmVmZXJlbmNlUHJvcGVydHlJZCI6MTI4LCJDcmVhdGVkQnkiOiJfSmVubnkiLCJDcmVhdGVkT24iOiIyMDIyLTA3LTE4VDEwOjEzOjE0IiwiTW9kaWZpZWRCeSI6Il9KZW5u</w:instrText>
          </w:r>
          <w:r>
            <w:rPr>
              <w:sz w:val="24"/>
              <w:szCs w:val="24"/>
              <w:lang w:val="en-US"/>
            </w:rPr>
            <w:instrText>eSIsIklkIjoiZDFiNmNlYTEtZDI0NS00NjcxLWFiZGQtZjQ5MzlhN2FiMDkyIiwiTW9kaWZpZWRPbiI6IjIwMjItMDctMThUMTA6MTM6MTQiLCJQcm9qZWN0Ijp7IiRyZWYiOiI4In19XSwiTnVtYmVyIjoiMyIsIk9yZ2FuaXphdGlvbnMiOltdLCJPdGhlcnNJbnZvbHZlZCI6W10sIlBhZ2VSYW5nZSI6IjxzcD5cclxuICA8bj4zMDI8L24+</w:instrText>
          </w:r>
          <w:r>
            <w:rPr>
              <w:sz w:val="24"/>
              <w:szCs w:val="24"/>
              <w:lang w:val="en-US"/>
            </w:rPr>
            <w:instrText>XHJcbiAgPGluPnRydWU8L2luPlxyXG4gIDxvcz4zMDI8L29zPlxyXG4gIDxwcz4zMDI8L3BzPlxyXG48L3NwPlxyXG48ZXA+XHJcbiAgPG4+MzA5PC9uPlxyXG4gIDxpbj50cnVlPC9pbj5cclxuICA8b3M+MzA5PC9vcz5cclxuICA8cHM+MzA5PC9wcz5cclxuPC9lcD5cclxuPG9zPjMwMi0zMDk8L29zPiIsIlBlcmlvZGljYWwiOnsiJGlk</w:instrText>
          </w:r>
          <w:r>
            <w:rPr>
              <w:sz w:val="24"/>
              <w:szCs w:val="24"/>
              <w:lang w:val="en-US"/>
            </w:rPr>
            <w:instrText>IjoiNzUiLCIkdHlwZSI6IlN3aXNzQWNhZGVtaWMuQ2l0YXZpLlBlcmlvZGljYWwsIFN3aXNzQWNhZGVtaWMuQ2l0YXZpIiwiRWlzc24iOiIyMTY4LTYxNzMiLCJOYW1lIjoiSkFNQSBvcGh0aGFsbW9sb2d5IiwiUGFnaW5hdGlvbiI6MCwiUHJvdGVjdGVkIjpmYWxzZSwiVXNlckFiYnJldmlhdGlvbjEiOiJKQU1BIE9waHRoYWxtb2wiLCJD</w:instrText>
          </w:r>
          <w:r>
            <w:rPr>
              <w:sz w:val="24"/>
              <w:szCs w:val="24"/>
              <w:lang w:val="en-US"/>
            </w:rPr>
            <w:instrText>cmVhdGVkQnkiOiJfSmVubnkiLCJDcmVhdGVkT24iOiIyMDIyLTA3LTE4VDEwOjEzOjE0IiwiTW9kaWZpZWRCeSI6Il9KZW5ueSIsIklkIjoiNjc4MWRiOWItYTczMi00YzNiLWI5NjktNGU0YWNlNzczMmNhIiwiTW9kaWZpZWRPbiI6IjIwMjItMDctMThUMTA6MTM6MTQiLCJQcm9qZWN0Ijp7IiRyZWYiOiI4In19LCJQbWNJZCI6IlBNQzc4</w:instrText>
          </w:r>
          <w:r>
            <w:rPr>
              <w:sz w:val="24"/>
              <w:szCs w:val="24"/>
              <w:lang w:val="en-US"/>
            </w:rPr>
            <w:instrText>MjEwODIiLCJQdWJsaXNoZXJzIjpbXSwiUHViTWVkSWQiOiIzMzQ3NTY5NiIsIlF1b3RhdGlvbnMiOltdLCJSYXRpbmciOjAsIlJlZmVyZW5jZVR5cGUiOiJKb3VybmFsQXJ0aWNsZSIsIlNob3J0VGl0bGUiOiJCbGl0emVyLCBIYW0gZXQgYWwuIDIwMjEg4oCTIEFzc29jaWF0aW9uIG9mIE1ldGZvcm1pbiBVc2UiLCJTaG9ydFRpdGxlVXBk</w:instrText>
          </w:r>
          <w:r>
            <w:rPr>
              <w:sz w:val="24"/>
              <w:szCs w:val="24"/>
              <w:lang w:val="en-US"/>
            </w:rPr>
            <w:instrText>YXRlVHlwZSI6MCwiU291cmNlT2ZCaWJsaW9ncmFwaGljSW5mb3JtYXRpb24iOiJQdWJNZWQiLCJTdGF0aWNJZHMiOlsiN2NjNjY0ODMtNWY5ZC00ODkxLTgxYmItYTU3MjIyMmM1MjQ3Il0sIlRhYmxlT2ZDb250ZW50c0NvbXBsZXhpdHkiOjAsIlRhYmxlT2ZDb250ZW50c1NvdXJjZVRleHRGb3JtYXQiOjAsIlRhc2tzIjpbXSwiVGl0bGUi</w:instrText>
          </w:r>
          <w:r>
            <w:rPr>
              <w:sz w:val="24"/>
              <w:szCs w:val="24"/>
              <w:lang w:val="en-US"/>
            </w:rPr>
            <w:instrText>OiJBc3NvY2lhdGlvbiBvZiBNZXRmb3JtaW4gVXNlIFdpdGggQWdlLVJlbGF0ZWQgTWFjdWxhciBEZWdlbmVyYXRpb246IEEgQ2FzZS1Db250cm9sIFN0dWR5IiwiVHJhbnNsYXRvcnMiOltdLCJWb2x1bWUiOiIxMzkiLCJZZWFyIjoiMjAyMSIsIlllYXJSZXNvbHZlZCI6IjIwMjEiLCJDcmVhdGVkQnkiOiJfSmVubnkiLCJDcmVhdGVkT24i</w:instrText>
          </w:r>
          <w:r>
            <w:rPr>
              <w:sz w:val="24"/>
              <w:szCs w:val="24"/>
              <w:lang w:val="en-US"/>
            </w:rPr>
            <w:instrText>OiIyMDIyLTA3LTE4VDEwOjEzOjE0IiwiTW9kaWZpZWRCeSI6Il9KZW5ueSIsIklkIjoiNGQ0NDQyMzEtNDIwNy00YjUyLWIzODEtM2M1ODEzNjZlNTgyIiwiTW9kaWZpZWRPbiI6IjIwMjItMTAtMzFUMDg6MTY6MjUiLCJQcm9qZWN0Ijp7IiRyZWYiOiI4In19LCJVc2VOdW1iZXJpbmdUeXBlT2ZQYXJlbnREb2N1bWVudCI6ZmFsc2V9XSwi</w:instrText>
          </w:r>
          <w:r>
            <w:rPr>
              <w:sz w:val="24"/>
              <w:szCs w:val="24"/>
              <w:lang w:val="en-US"/>
            </w:rPr>
            <w:instrText>Rm9ybWF0dGVkVGV4dCI6eyIkaWQiOiI3NiIsIkNvdW50IjoxLCJUZXh0VW5pdHMiOlt7IiRpZCI6Ijc3IiwiRm9udFN0eWxlIjp7IiRpZCI6Ijc4IiwiTmV1dHJhbCI6dHJ1ZX0sIlJlYWRpbmdPcmRlciI6MSwiVGV4dCI6Iig0MCw0MSw0NCkifV19LCJUYWciOiJDaXRhdmlQbGFjZWhvbGRlciNhNGFkZGJiYy1mYjM5LTRiMWYtYWM4NS1h</w:instrText>
          </w:r>
          <w:r>
            <w:rPr>
              <w:sz w:val="24"/>
              <w:szCs w:val="24"/>
              <w:lang w:val="en-US"/>
            </w:rPr>
            <w:instrText>Mjg4NWJhNWY3MDgiLCJUZXh0IjoiKDQwLDQxLDQ0KSIsIldBSVZlcnNpb24iOiI2LjE0LjAuMCJ9}</w:instrText>
          </w:r>
          <w:r>
            <w:rPr>
              <w:sz w:val="24"/>
              <w:szCs w:val="24"/>
              <w:lang w:val="en-US"/>
            </w:rPr>
            <w:fldChar w:fldCharType="separate"/>
          </w:r>
          <w:r>
            <w:rPr>
              <w:sz w:val="24"/>
              <w:szCs w:val="24"/>
              <w:lang w:val="en-US"/>
            </w:rPr>
            <w:t>(40,41,44)</w:t>
          </w:r>
          <w:r>
            <w:rPr>
              <w:sz w:val="24"/>
              <w:szCs w:val="24"/>
              <w:lang w:val="en-US"/>
            </w:rPr>
            <w:fldChar w:fldCharType="end"/>
          </w:r>
        </w:sdtContent>
      </w:sdt>
      <w:r>
        <w:rPr>
          <w:sz w:val="24"/>
          <w:szCs w:val="24"/>
          <w:lang w:val="en-US"/>
        </w:rPr>
        <w:t xml:space="preserve">, while one study did not detect an association with longer metformin use </w:t>
      </w:r>
      <w:sdt>
        <w:sdtPr>
          <w:rPr>
            <w:sz w:val="24"/>
            <w:szCs w:val="24"/>
            <w:lang w:val="en-US"/>
          </w:rPr>
          <w:alias w:val="To edit, see citavi.com/edit"/>
          <w:tag w:val="CitaviPlaceholder#348b5f3d-d6ee-480a-832f-a3247e196faa"/>
          <w:id w:val="1872486016"/>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w:instrText>
          </w:r>
          <w:r>
            <w:rPr>
              <w:sz w:val="24"/>
              <w:szCs w:val="24"/>
              <w:lang w:val="en-US"/>
            </w:rPr>
            <w:instrText>MuV29yZFBsYWNlaG9sZGVyLCBTd2lzc0FjYWRlbWljLkNpdGF2aSIsIkVudHJpZXMiOlt7IiRpZCI6IjIiLCIkdHlwZSI6IlN3aXNzQWNhZGVtaWMuQ2l0YXZpLkNpdGF0aW9ucy5Xb3JkUGxhY2Vob2xkZXJFbnRyeSwgU3dpc3NBY2FkZW1pYy5DaXRhdmkiLCJJZCI6IjE3ZTU3ZWFlLWJkNTMtNDlmNS04ODYwLTcwYTI2NjAxODc4ZCIsIl</w:instrText>
          </w:r>
          <w:r>
            <w:rPr>
              <w:sz w:val="24"/>
              <w:szCs w:val="24"/>
              <w:lang w:val="en-US"/>
            </w:rPr>
            <w:instrText>JhbmdlTGVuZ3RoIjo0LCJSZWZlcmVuY2VJZCI6IjdjMzU3NWJlLWE0Y2YtNGJkNi04OGMxLTk0ZTk1YWMxYmY3ZiIsIlBhZ2VSYW5nZSI6eyIkaWQiOiIzIiwiJHR5cGUiOiJTd2lzc0FjYWRlbWljLlBhZ2VSYW5nZSwgU3dpc3NBY2FkZW1pYyIsIkVuZFBhZ2UiOnsiJGlkIjoiNCIsIiR0eXBlIjoiU3dpc3NBY2FkZW1pYy5QYWdlTnVtYm</w:instrText>
          </w:r>
          <w:r>
            <w:rPr>
              <w:sz w:val="24"/>
              <w:szCs w:val="24"/>
              <w:lang w:val="en-US"/>
            </w:rPr>
            <w:instrText>VyLCBTd2lzc0FjYWRlbWljIiwiSXNGdWxseU51bWVyaWMiOmZhbHNlLCJOdW1iZXJpbmdUeXBlIjowLCJOdW1lcmFsU3lzdGVtIjowfSwiTnVtYmVyaW5nVHlwZSI6MCwiTnVtZXJhbFN5c3RlbSI6MCwiU3RhcnRQYWdlIjp7IiRpZCI6IjUiLCIkdHlwZSI6IlN3aXNzQWNhZGVtaWMuUGFnZU51bWJlciwgU3dpc3NBY2FkZW1pYyIsIklzRn</w:instrText>
          </w:r>
          <w:r>
            <w:rPr>
              <w:sz w:val="24"/>
              <w:szCs w:val="24"/>
              <w:lang w:val="en-US"/>
            </w:rPr>
            <w:instrText>VsbHlOdW1lcmljIjpmYWxzZSwiTnVtYmVyaW5nVHlwZSI6MCwiTnVtZXJhbFN5c3RlbSI6MH19LCJSZWZlcmVuY2UiOnsiJGlkIjoiNiIsIiR0eXBlIjoiU3dpc3NBY2FkZW1pYy5DaXRhdmkuUmVmZXJlbmNlLCBTd2lzc0FjYWRlbWljLkNpdGF2aSIsIkFic3RyYWN0Q29tcGxleGl0eSI6MCwiQWJzdHJhY3RTb3VyY2VUZXh0Rm9ybWF0Ij</w:instrText>
          </w:r>
          <w:r>
            <w:rPr>
              <w:sz w:val="24"/>
              <w:szCs w:val="24"/>
              <w:lang w:val="en-US"/>
            </w:rPr>
            <w:instrText>owLCJBdXRob3JzIjpbeyIkaWQiOiI3IiwiJHR5cGUiOiJTd2lzc0FjYWRlbWljLkNpdGF2aS5QZXJzb24sIFN3aXNzQWNhZGVtaWMuQ2l0YXZpIiwiRmlyc3ROYW1lIjoiSHllc3VuZyIsIkxhc3ROYW1lIjoiTGVlIiwiUHJvdGVjdGVkIjpmYWxzZSwiU2V4IjowLCJDcmVhdGVkQnkiOiJfSmVubnkiLCJDcmVhdGVkT24iOiIyMDIyLTA3LT</w:instrText>
          </w:r>
          <w:r>
            <w:rPr>
              <w:sz w:val="24"/>
              <w:szCs w:val="24"/>
              <w:lang w:val="en-US"/>
            </w:rPr>
            <w:instrText>E4VDEwOjEzOjE0IiwiTW9kaWZpZWRCeSI6Il9KZW5ueSIsIklkIjoiN2M0NWE1OTQtMTM5Ny00YTc1LWFlNDctYmM2Y2I2NjZiYzRlIiwiTW9kaWZpZWRPbiI6IjIwMjItMDctMThUMTA6MTM6MTQiLCJQcm9qZWN0Ijp7IiRpZCI6IjgiLCIkdHlwZSI6IlN3aXNzQWNhZGVtaWMuQ2l0YXZpLlByb2plY3QsIFN3aXNzQWNhZGVtaWMuQ2l0YX</w:instrText>
          </w:r>
          <w:r>
            <w:rPr>
              <w:sz w:val="24"/>
              <w:szCs w:val="24"/>
              <w:lang w:val="en-US"/>
            </w:rPr>
            <w:instrText>ZpIn19LHsiJGlkIjoiOSIsIiR0eXBlIjoiU3dpc3NBY2FkZW1pYy5DaXRhdmkuUGVyc29uLCBTd2lzc0FjYWRlbWljLkNpdGF2aSIsIkZpcnN0TmFtZSI6IkhhIiwiTGFzdE5hbWUiOiJKZW9uIiwiTWlkZGxlTmFtZSI6IkxpbSIsIlByb3RlY3RlZCI6ZmFsc2UsIlNleCI6MSwiQ3JlYXRlZEJ5IjoiX0plbm55IiwiQ3JlYXRlZE9uIjoiMj</w:instrText>
          </w:r>
          <w:r>
            <w:rPr>
              <w:sz w:val="24"/>
              <w:szCs w:val="24"/>
              <w:lang w:val="en-US"/>
            </w:rPr>
            <w:instrText>AyMi0wNy0xOFQxMDoxMzoxNCIsIk1vZGlmaWVkQnkiOiJfSmVubnkiLCJJZCI6IjQ3YmQ1MzE3LTJiYzMtNDY5YS1hMWM2LTdhMDdmZDAzZmY4NCIsIk1vZGlmaWVkT24iOiIyMDIyLTA3LTE4VDEwOjEzOjE0IiwiUHJvamVjdCI6eyIkcmVmIjoiOCJ9fSx7IiRpZCI6IjEwIiwiJHR5cGUiOiJTd2lzc0FjYWRlbWljLkNpdGF2aS5QZXJzb2</w:instrText>
          </w:r>
          <w:r>
            <w:rPr>
              <w:sz w:val="24"/>
              <w:szCs w:val="24"/>
              <w:lang w:val="en-US"/>
            </w:rPr>
            <w:instrText>4sIFN3aXNzQWNhZGVtaWMuQ2l0YXZpIiwiRmlyc3ROYW1lIjoiU2FuZyIsIkxhc3ROYW1lIjoiUGFyayIsIk1pZGRsZU5hbWUiOiJKdW4iLCJQcm90ZWN0ZWQiOmZhbHNlLCJTZXgiOjAsIkNyZWF0ZWRCeSI6Il9KZW5ueSIsIkNyZWF0ZWRPbiI6IjIwMjItMDctMThUMTA6MTM6MTQiLCJNb2RpZmllZEJ5IjoiX0plbm55IiwiSWQiOiIzYm</w:instrText>
          </w:r>
          <w:r>
            <w:rPr>
              <w:sz w:val="24"/>
              <w:szCs w:val="24"/>
              <w:lang w:val="en-US"/>
            </w:rPr>
            <w:instrText>E4OWIxOC0xYmM1LTQ5NGQtODE5OC1iZmJmMTFjNDVjODgiLCJNb2RpZmllZE9uIjoiMjAyMi0wNy0xOFQxMDoxMzoxNCIsIlByb2plY3QiOnsiJHJlZiI6IjgifX0seyIkaWQiOiIxMSIsIiR0eXBlIjoiU3dpc3NBY2FkZW1pYy5DaXRhdmkuUGVyc29uLCBTd2lzc0FjYWRlbWljLkNpdGF2aSIsIkZpcnN0TmFtZSI6Ikp1IiwiTGFzdE5hbW</w:instrText>
          </w:r>
          <w:r>
            <w:rPr>
              <w:sz w:val="24"/>
              <w:szCs w:val="24"/>
              <w:lang w:val="en-US"/>
            </w:rPr>
            <w:instrText>UiOiJTaGluIiwiTWlkZGxlTmFtZSI6IllvdW5nIiwiUHJvdGVjdGVkIjpmYWxzZSwiU2V4IjoxLCJDcmVhdGVkQnkiOiJfSmVubnkiLCJDcmVhdGVkT24iOiIyMDIyLTA3LTE4VDEwOjEzOjE0IiwiTW9kaWZpZWRCeSI6Il9KZW5ueSIsIklkIjoiNzA5ZmI2NTctOTk1OS00MDJjLWI5NjUtNDdlOThhNTUxMjExIiwiTW9kaWZpZWRPbiI6Ij</w:instrText>
          </w:r>
          <w:r>
            <w:rPr>
              <w:sz w:val="24"/>
              <w:szCs w:val="24"/>
              <w:lang w:val="en-US"/>
            </w:rPr>
            <w:instrText>IwMjItMDctMThUMTA6MTM6MTQiLCJQcm9qZWN0Ijp7IiRyZWYiOiI4In19XSwiQ2l0YXRpb25LZXlVcGRhdGVUeXBlIjowLCJDb2xsYWJvcmF0b3JzIjpbXSwiQ292ZXJQYXRoIjp7IiRpZCI6IjEyIiwiJHR5cGUiOiJTd2lzc0FjYWRlbWljLkNpdGF2aS5MaW5rZWRSZXNvdXJjZSwgU3dpc3NBY2FkZW1pYy5DaXRhdmkiLCJMaW5rZWRSZX</w:instrText>
          </w:r>
          <w:r>
            <w:rPr>
              <w:sz w:val="24"/>
              <w:szCs w:val="24"/>
              <w:lang w:val="en-US"/>
            </w:rPr>
            <w:instrText>NvdXJjZVR5cGUiOjEsIlVyaVN0cmluZyI6IkxlZSwgSmVvbiBldCBhbCAyMDE5IC0gRWZmZWN0IG9mIFN0YXRpbnMuanBnIiwiTGlua2VkUmVzb3VyY2VTdGF0dXMiOjgsIlByb3BlcnRpZXMiOnsiJGlkIjoiMTMiLCIkdHlwZSI6IlN3aXNzQWNhZGVtaWMuQ2l0YXZpLkxpbmtlZFJlc291cmNlUHJvcGVydGllcywgU3dpc3NBY2FkZW1pYy</w:instrText>
          </w:r>
          <w:r>
            <w:rPr>
              <w:sz w:val="24"/>
              <w:szCs w:val="24"/>
              <w:lang w:val="en-US"/>
            </w:rPr>
            <w:instrText>5DaXRhdmkifSwiU3luY0ZvbGRlclR5cGUiOjAsIklzTG9jYWxDbG91ZFByb2plY3RGaWxlTGluayI6ZmFsc2UsIklzQ2xvdWRSZXN0b3JlIjpmYWxzZSwiSXNDbG91ZENvcHkiOmZhbHNlLCJBdHRhY2htZW50Rm9sZGVyV2FzSW5GYWxsYmFja01vZGUiOmZhbHNlfSwiRG9pIjoiMTAuMzM0OS95bWouMjAxOS42MC43LjY3OSIsIkVkaXRvcn</w:instrText>
          </w:r>
          <w:r>
            <w:rPr>
              <w:sz w:val="24"/>
              <w:szCs w:val="24"/>
              <w:lang w:val="en-US"/>
            </w:rPr>
            <w:instrText>MiOltdLCJFdmFsdWF0aW9uQ29tcGxleGl0eSI6MCwiRXZhbHVhdGlvblNvdXJjZVRleHRGb3JtYXQiOjAsIkdyb3VwcyI6W10sIkhhc0xhYmVsMSI6ZmFsc2UsIkhhc0xhYmVsMiI6ZmFsc2UsIktleXdvcmRzIjpbXSwiTGFuZ3VhZ2UiOiJlbmciLCJMYW5ndWFnZUNvZGUiOiJlbiIsIkxvY2F0aW9ucyI6W3siJGlkIjoiMTQiLCIkdHlwZS</w:instrText>
          </w:r>
          <w:r>
            <w:rPr>
              <w:sz w:val="24"/>
              <w:szCs w:val="24"/>
              <w:lang w:val="en-US"/>
            </w:rPr>
            <w:instrText>I6IlN3aXNzQWNhZGVtaWMuQ2l0YXZpLkxvY2F0aW9uLCBTd2lzc0FjYWRlbWljLkNpdGF2aSIsIkFkZHJlc3MiOnsiJGlkIjoiMTUiLCIkdHlwZSI6IlN3aXNzQWNhZGVtaWMuQ2l0YXZpLkxpbmtlZFJlc291cmNlLCBTd2lzc0FjYWRlbWljLkNpdGF2aSIsIkxpbmtlZFJlc291cmNlVHlwZSI6NSwiT3JpZ2luYWxTdHJpbmciOiIxMC4zMz</w:instrText>
          </w:r>
          <w:r>
            <w:rPr>
              <w:sz w:val="24"/>
              <w:szCs w:val="24"/>
              <w:lang w:val="en-US"/>
            </w:rPr>
            <w:instrText>Q5L3ltai4yMDE5LjYwLjcuNjc5IiwiVXJpU3RyaW5nIjoiaHR0cHM6Ly9kb2kub3JnLzEwLjMzNDkveW1qLjIwMTkuNjAuNy42NzkiLCJMaW5rZWRSZXNvdXJjZVN0YXR1cyI6OCwiUHJvcGVydGllcyI6eyIkaWQiOiIxNiIsIiR0eXBlIjoiU3dpc3NBY2FkZW1pYy5DaXRhdmkuTGlua2VkUmVzb3VyY2VQcm9wZXJ0aWVzLCBTd2lzc0FjYW</w:instrText>
          </w:r>
          <w:r>
            <w:rPr>
              <w:sz w:val="24"/>
              <w:szCs w:val="24"/>
              <w:lang w:val="en-US"/>
            </w:rPr>
            <w:instrText>RlbWljLkNpdGF2aSJ9LCJTeW5jRm9sZGVyVHlwZSI6MCwiSXNMb2NhbENsb3VkUHJvamVjdEZpbGVMaW5rIjpmYWxzZSwiSXNDbG91ZFJlc3RvcmUiOmZhbHNlLCJJc0Nsb3VkQ29weSI6ZmFsc2UsIkF0dGFjaG1lbnRGb2xkZXJXYXNJbkZhbGxiYWNrTW9kZSI6ZmFsc2V9LCJBbm5vdGF0aW9ucyI6W10sIkxvY2F0aW9uVHlwZSI6MCwiTW</w:instrText>
          </w:r>
          <w:r>
            <w:rPr>
              <w:sz w:val="24"/>
              <w:szCs w:val="24"/>
              <w:lang w:val="en-US"/>
            </w:rPr>
            <w:instrText>lycm9yc1JlZmVyZW5jZVByb3BlcnR5SWQiOjEyOCwiQ3JlYXRlZEJ5IjoiX0plbm55IiwiQ3JlYXRlZE9uIjoiMjAyMi0wNy0xOFQxMDoxMzoxNCIsIk1vZGlmaWVkQnkiOiJfSmVubnkiLCJJZCI6ImM0MTYwMDliLWY4MDktNDY4ZC1hZmRmLTk0ZmI2OWU1Yjk4ZiIsIk1vZGlmaWVkT24iOiIyMDIyLTA3LTE4VDEwOjEzOjE0IiwiUHJvam</w:instrText>
          </w:r>
          <w:r>
            <w:rPr>
              <w:sz w:val="24"/>
              <w:szCs w:val="24"/>
              <w:lang w:val="en-US"/>
            </w:rPr>
            <w:instrText>VjdCI6eyIkcmVmIjoiOCJ9fSx7IiRpZCI6IjE3IiwiJHR5cGUiOiJTd2lzc0FjYWRlbWljLkNpdGF2aS5Mb2NhdGlvbiwgU3dpc3NBY2FkZW1pYy5DaXRhdmkiLCJBZGRyZXNzIjp7IiRpZCI6IjE4IiwiJHR5cGUiOiJTd2lzc0FjYWRlbWljLkNpdGF2aS5MaW5rZWRSZXNvdXJjZSwgU3dpc3NBY2FkZW1pYy5DaXRhdmkiLCJMaW5rZWRSZX</w:instrText>
          </w:r>
          <w:r>
            <w:rPr>
              <w:sz w:val="24"/>
              <w:szCs w:val="24"/>
              <w:lang w:val="en-US"/>
            </w:rPr>
            <w:instrText>NvdXJjZVR5cGUiOjUsIk9yaWdpbmFsU3RyaW5nIjoiUE1DNjU5NzQ2MiIsIlVyaVN0cmluZyI6Imh0dHBzOi8vd3d3Lm5jYmkubmxtLm5paC5nb3YvcG1jL2FydGljbGVzL1BNQzY1OTc0NjIiLCJMaW5rZWRSZXNvdXJjZVN0YXR1cyI6OCwiUHJvcGVydGllcyI6eyIkaWQiOiIxOSIsIiR0eXBlIjoiU3dpc3NBY2FkZW1pYy5DaXRhdmkuTG</w:instrText>
          </w:r>
          <w:r>
            <w:rPr>
              <w:sz w:val="24"/>
              <w:szCs w:val="24"/>
              <w:lang w:val="en-US"/>
            </w:rPr>
            <w:instrText>lua2VkUmVzb3VyY2VQcm9wZXJ0aWVzLCBTd2lzc0FjYWRlbWljLkNpdGF2aSJ9LCJTeW5jRm9sZGVyVHlwZSI6MCwiSXNMb2NhbENsb3VkUHJvamVjdEZpbGVMaW5rIjpmYWxzZSwiSXNDbG91ZFJlc3RvcmUiOmZhbHNlLCJJc0Nsb3VkQ29weSI6ZmFsc2UsIkF0dGFjaG1lbnRGb2xkZXJXYXNJbkZhbGxiYWNrTW9kZSI6ZmFsc2V9LCJBbm</w:instrText>
          </w:r>
          <w:r>
            <w:rPr>
              <w:sz w:val="24"/>
              <w:szCs w:val="24"/>
              <w:lang w:val="en-US"/>
            </w:rPr>
            <w:instrText>5vdGF0aW9ucyI6W10sIkxvY2F0aW9uVHlwZSI6MCwiTWlycm9yc1JlZmVyZW5jZVByb3BlcnR5SWQiOjIwOCwiQ3JlYXRlZEJ5IjoiX0plbm55IiwiQ3JlYXRlZE9uIjoiMjAyMi0wNy0xOFQxMDoxMzoxNCIsIk1vZGlmaWVkQnkiOiJfSmVubnkiLCJJZCI6IjY2MmJkNDUzLWYwYjAtNGZmNi04ZGMxLTQxNWEzNTY0MzNjMSIsIk1vZGlmaW</w:instrText>
          </w:r>
          <w:r>
            <w:rPr>
              <w:sz w:val="24"/>
              <w:szCs w:val="24"/>
              <w:lang w:val="en-US"/>
            </w:rPr>
            <w:instrText>VkT24iOiIyMDIyLTA3LTE4VDEwOjEzOjE0IiwiUHJvamVjdCI6eyIkcmVmIjoiOCJ9fSx7IiRpZCI6IjIwIiwiJHR5cGUiOiJTd2lzc0FjYWRlbWljLkNpdGF2aS5Mb2NhdGlvbiwgU3dpc3NBY2FkZW1pYy5DaXRhdmkiLCJBZGRyZXNzIjp7IiRpZCI6IjIxIiwiJHR5cGUiOiJTd2lzc0FjYWRlbWljLkNpdGF2aS5MaW5rZWRSZXNvdXJjZS</w:instrText>
          </w:r>
          <w:r>
            <w:rPr>
              <w:sz w:val="24"/>
              <w:szCs w:val="24"/>
              <w:lang w:val="en-US"/>
            </w:rPr>
            <w:instrText>wgU3dpc3NBY2FkZW1pYy5DaXRhdmkiLCJMaW5rZWRSZXNvdXJjZVR5cGUiOjUsIk9yaWdpbmFsU3RyaW5nIjoiMzEyNTA1ODIiLCJVcmlTdHJpbmciOiJodHRwOi8vd3d3Lm5jYmkubmxtLm5paC5nb3YvcHVibWVkLzMxMjUwNTgyIiwiTGlua2VkUmVzb3VyY2VTdGF0dXMiOjgsIlByb3BlcnRpZXMiOnsiJGlkIjoiMjIiLCIkdHlwZSI6Il</w:instrText>
          </w:r>
          <w:r>
            <w:rPr>
              <w:sz w:val="24"/>
              <w:szCs w:val="24"/>
              <w:lang w:val="en-US"/>
            </w:rPr>
            <w:instrText>N3aXNzQWNhZGVtaWMuQ2l0YXZpLkxpbmtlZFJlc291cmNlUHJvcGVydGllcywgU3dpc3NBY2FkZW1pYy5DaXRhdmkifSwiU3luY0ZvbGRlclR5cGUiOjAsIklzTG9jYWxDbG91ZFByb2plY3RGaWxlTGluayI6ZmFsc2UsIklzQ2xvdWRSZXN0b3JlIjpmYWxzZSwiSXNDbG91ZENvcHkiOmZhbHNlLCJBdHRhY2htZW50Rm9sZGVyV2FzSW5GYW</w:instrText>
          </w:r>
          <w:r>
            <w:rPr>
              <w:sz w:val="24"/>
              <w:szCs w:val="24"/>
              <w:lang w:val="en-US"/>
            </w:rPr>
            <w:instrText>xsYmFja01vZGUiOmZhbHNlfSwiQW5ub3RhdGlvbnMiOltdLCJMb2NhdGlvblR5cGUiOjAsIk1pcnJvcnNSZWZlcmVuY2VQcm9wZXJ0eUlkIjoxNjQsIkNyZWF0ZWRCeSI6Il9KZW5ueSIsIkNyZWF0ZWRPbiI6IjIwMjItMDctMThUMTA6MTM6MTQiLCJNb2RpZmllZEJ5IjoiX0plbm55IiwiSWQiOiIyMTg4YmZkMi1lNmZlLTQ3ZWMtOGNhYi</w:instrText>
          </w:r>
          <w:r>
            <w:rPr>
              <w:sz w:val="24"/>
              <w:szCs w:val="24"/>
              <w:lang w:val="en-US"/>
            </w:rPr>
            <w:instrText>1lMWVjZmUwZjE0ZWIiLCJNb2RpZmllZE9uIjoiMjAyMi0wNy0xOFQxMDoxMzoxNCIsIlByb2plY3QiOnsiJHJlZiI6IjgifX1dLCJOdW1iZXIiOiI3IiwiT3JnYW5pemF0aW9ucyI6W10sIk90aGVyc0ludm9sdmVkIjpbXSwiUGFnZVJhbmdlIjoiPHNwPlxyXG4gIDxuPjY3OTwvbj5cclxuICA8aW4+dHJ1ZTwvaW4+XHJcbiAgPG9zPjY3OT</w:instrText>
          </w:r>
          <w:r>
            <w:rPr>
              <w:sz w:val="24"/>
              <w:szCs w:val="24"/>
              <w:lang w:val="en-US"/>
            </w:rPr>
            <w:instrText>wvb3M+XHJcbiAgPHBzPjY3OTwvcHM+XHJcbjwvc3A+XHJcbjxlcD5cclxuICA8bj42ODY8L24+XHJcbiAgPGluPnRydWU8L2luPlxyXG4gIDxvcz42ODY8L29zPlxyXG4gIDxwcz42ODY8L3BzPlxyXG48L2VwPlxyXG48b3M+Njc5LTY4Njwvb3M+IiwiUGVyaW9kaWNhbCI6eyIkaWQiOiIyMyIsIiR0eXBlIjoiU3dpc3NBY2FkZW1pYy5DaX</w:instrText>
          </w:r>
          <w:r>
            <w:rPr>
              <w:sz w:val="24"/>
              <w:szCs w:val="24"/>
              <w:lang w:val="en-US"/>
            </w:rPr>
            <w:instrText>RhdmkuUGVyaW9kaWNhbCwgU3dpc3NBY2FkZW1pYy5DaXRhdmkiLCJFaXNzbiI6IjE5NzYtMjQzNyIsIk5hbWUiOiJZb25zZWkgbWVkaWNhbCBqb3VybmFsIiwiUGFnaW5hdGlvbiI6MCwiUHJvdGVjdGVkIjpmYWxzZSwiVXNlckFiYnJldmlhdGlvbjEiOiJZb25zZWkgTWVkIEoiLCJDcmVhdGVkQnkiOiJfSmVubnkiLCJDcmVhdGVkT24iOi</w:instrText>
          </w:r>
          <w:r>
            <w:rPr>
              <w:sz w:val="24"/>
              <w:szCs w:val="24"/>
              <w:lang w:val="en-US"/>
            </w:rPr>
            <w:instrText>IyMDIyLTA3LTE4VDEwOjEzOjE0IiwiTW9kaWZpZWRCeSI6Il9KZW5ueSIsIklkIjoiM2M0OThiYjUtNjE0MC00MGUxLThhYjUtM2Y1MDUwZDZjZTA5IiwiTW9kaWZpZWRPbiI6IjIwMjItMDctMThUMTA6MTM6MTQiLCJQcm9qZWN0Ijp7IiRyZWYiOiI4In19LCJQbWNJZCI6IlBNQzY1OTc0NjIiLCJQdWJsaXNoZXJzIjpbXSwiUHViTWVkSW</w:instrText>
          </w:r>
          <w:r>
            <w:rPr>
              <w:sz w:val="24"/>
              <w:szCs w:val="24"/>
              <w:lang w:val="en-US"/>
            </w:rPr>
            <w:instrText>QiOiIzMTI1MDU4MiIsIlF1b3RhdGlvbnMiOltdLCJSYXRpbmciOjAsIlJlZmVyZW5jZVR5cGUiOiJKb3VybmFsQXJ0aWNsZSIsIlNob3J0VGl0bGUiOiJMZWUsIEplb24gZXQgYWwuIDIwMTkg4oCTIEVmZmVjdCBvZiBTdGF0aW5zIiwiU2hvcnRUaXRsZVVwZGF0ZVR5cGUiOjAsIlNvdXJjZU9mQmlibGlvZ3JhcGhpY0luZm9ybWF0aW9uIj</w:instrText>
          </w:r>
          <w:r>
            <w:rPr>
              <w:sz w:val="24"/>
              <w:szCs w:val="24"/>
              <w:lang w:val="en-US"/>
            </w:rPr>
            <w:instrText>oiUHViTWVkIiwiU3RhdGljSWRzIjpbIjMwZGFiNTU5LTU3MDMtNDdhOS05YmQxLTIyZDQ1OGVmM2NjZCJdLCJUYWJsZU9mQ29udGVudHNDb21wbGV4aXR5IjowLCJUYWJsZU9mQ29udGVudHNTb3VyY2VUZXh0Rm9ybWF0IjowLCJUYXNrcyI6W10sIlRpdGxlIjoiRWZmZWN0IG9mIFN0YXRpbnMsIE1ldGZvcm1pbiwgQW5naW90ZW5zaW4tQ2</w:instrText>
          </w:r>
          <w:r>
            <w:rPr>
              <w:sz w:val="24"/>
              <w:szCs w:val="24"/>
              <w:lang w:val="en-US"/>
            </w:rPr>
            <w:instrText>9udmVydGluZyBFbnp5bWUgSW5oaWJpdG9ycywgYW5kIEFuZ2lvdGVuc2luIElJIFJlY2VwdG9yIEJsb2NrZXJzIG9uIEFnZS1SZWxhdGVkIE1hY3VsYXIgRGVnZW5lcmF0aW9uIiwiVHJhbnNsYXRvcnMiOltdLCJWb2x1bWUiOiI2MCIsIlllYXIiOiIyMDE5IiwiWWVhclJlc29sdmVkIjoiMjAxOSIsIkNyZWF0ZWRCeSI6Il9KZW5ueSIsIk</w:instrText>
          </w:r>
          <w:r>
            <w:rPr>
              <w:sz w:val="24"/>
              <w:szCs w:val="24"/>
              <w:lang w:val="en-US"/>
            </w:rPr>
            <w:instrText>NyZWF0ZWRPbiI6IjIwMjItMDctMThUMTA6MTM6MTQiLCJNb2RpZmllZEJ5IjoiX0plbm55IiwiSWQiOiI3YzM1NzViZS1hNGNmLTRiZDYtODhjMS05NGU5NWFjMWJmN2YiLCJNb2RpZmllZE9uIjoiMjAyMi0xMC0zMVQwODoxNjoyNSIsIlByb2plY3QiOnsiJHJlZiI6IjgifX0sIlVzZU51bWJlcmluZ1R5cGVPZlBhcmVudERvY3VtZW50Ij</w:instrText>
          </w:r>
          <w:r>
            <w:rPr>
              <w:sz w:val="24"/>
              <w:szCs w:val="24"/>
              <w:lang w:val="en-US"/>
            </w:rPr>
            <w:instrText>pmYWxzZX1dLCJGb3JtYXR0ZWRUZXh0Ijp7IiRpZCI6IjI0IiwiQ291bnQiOjEsIlRleHRVbml0cyI6W3siJGlkIjoiMjUiLCJGb250U3R5bGUiOnsiJGlkIjoiMjYiLCJOZXV0cmFsIjp0cnVlfSwiUmVhZGluZ09yZGVyIjoxLCJUZXh0IjoiKDQ2KSJ9XX0sIlRhZyI6IkNpdGF2aVBsYWNlaG9sZGVyIzM0OGI1ZjNkLWQ2ZWUtNDgwYS04Mz</w:instrText>
          </w:r>
          <w:r>
            <w:rPr>
              <w:sz w:val="24"/>
              <w:szCs w:val="24"/>
              <w:lang w:val="en-US"/>
            </w:rPr>
            <w:instrText>JmLWEzMjQ3ZTE5NmZhYSIsIlRleHQiOiIoNDYpIiwiV0FJVmVyc2lvbiI6IjYuMTQuMC4wIn0=}</w:instrText>
          </w:r>
          <w:r>
            <w:rPr>
              <w:sz w:val="24"/>
              <w:szCs w:val="24"/>
              <w:lang w:val="en-US"/>
            </w:rPr>
            <w:fldChar w:fldCharType="separate"/>
          </w:r>
          <w:r>
            <w:rPr>
              <w:sz w:val="24"/>
              <w:szCs w:val="24"/>
              <w:lang w:val="en-US"/>
            </w:rPr>
            <w:t>(46)</w:t>
          </w:r>
          <w:r>
            <w:rPr>
              <w:sz w:val="24"/>
              <w:szCs w:val="24"/>
              <w:lang w:val="en-US"/>
            </w:rPr>
            <w:fldChar w:fldCharType="end"/>
          </w:r>
        </w:sdtContent>
      </w:sdt>
      <w:r>
        <w:rPr>
          <w:sz w:val="24"/>
          <w:szCs w:val="24"/>
          <w:lang w:val="en-US"/>
        </w:rPr>
        <w:t xml:space="preserve">. </w:t>
      </w:r>
      <w:r>
        <w:rPr>
          <w:b/>
          <w:bCs/>
          <w:color w:val="FF0000"/>
          <w:sz w:val="24"/>
          <w:szCs w:val="24"/>
          <w:lang w:val="en-US"/>
        </w:rPr>
        <w:t>In addition, a meta-analysis by Romdhoniyyah et al.</w:t>
      </w:r>
      <w:r>
        <w:rPr>
          <w:color w:val="FF0000"/>
          <w:sz w:val="24"/>
          <w:szCs w:val="24"/>
          <w:lang w:val="en-US"/>
        </w:rPr>
        <w:t xml:space="preserve"> </w:t>
      </w:r>
      <w:r>
        <w:rPr>
          <w:sz w:val="24"/>
          <w:szCs w:val="24"/>
          <w:lang w:val="en-US"/>
        </w:rPr>
        <w:t xml:space="preserve">over five of the above reported retrospective trials did not find a significant association between metformin use and </w:t>
      </w:r>
      <w:r>
        <w:rPr>
          <w:sz w:val="24"/>
          <w:szCs w:val="24"/>
          <w:lang w:val="en-US"/>
        </w:rPr>
        <w:t xml:space="preserve">the risk to develop AMD </w:t>
      </w:r>
      <w:sdt>
        <w:sdtPr>
          <w:rPr>
            <w:sz w:val="24"/>
            <w:szCs w:val="24"/>
            <w:lang w:val="en-US"/>
          </w:rPr>
          <w:alias w:val="To edit, see citavi.com/edit"/>
          <w:tag w:val="CitaviPlaceholder#7b45204d-9869-4c61-a8e7-c07811711bea"/>
          <w:id w:val="1407564742"/>
          <w:placeholder>
            <w:docPart w:val="DefaultPlaceholder_-1854013440"/>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w:instrText>
          </w:r>
          <w:r>
            <w:rPr>
              <w:sz w:val="24"/>
              <w:szCs w:val="24"/>
              <w:lang w:val="en-US"/>
            </w:rPr>
            <w:instrText>UGxhY2Vob2xkZXJFbnRyeSwgU3dpc3NBY2FkZW1pYy5DaXRhdmkiLCJJZCI6IjFiZDRkZmYwLWUyOWMtNDRiMS1hNTI2LTc3MTgzOGZlNGI5ZiIsIlJhbmdlTGVuZ3RoIjozLCJSZWZlcmVuY2VJZCI6ImM2M2FlNDNjLTdjZDEtNGVmNy05YjU2LTMxMTk1Zjc3MDdhMyIsIlBhZ2VSYW5nZSI6eyIkaWQiOiIzIiwiJHR5cGUiOiJTd2lzc0Fj</w:instrText>
          </w:r>
          <w:r>
            <w:rPr>
              <w:sz w:val="24"/>
              <w:szCs w:val="24"/>
              <w:lang w:val="en-US"/>
            </w:rPr>
            <w:instrText>YWRlbWljLlBhZ2VSYW5nZSwgU3dpc3NBY2FkZW1pYyIsIkVuZFBhZ2UiOnsiJGlkIjoiNCIsIiR0eXBlIjoiU3dpc3NBY2FkZW1pYy5QYWdlTnVtYmVyLCBTd2lzc0FjYWRlbWljIiwiSXNGdWxseU51bWVyaWMiOmZhbHNlLCJOdW1iZXJpbmdUeXBlIjowLCJOdW1lcmFsU3lzdGVtIjowfSwiTnVtYmVyaW5nVHlwZSI6MCwiTnVtZXJhbFN5</w:instrText>
          </w:r>
          <w:r>
            <w:rPr>
              <w:sz w:val="24"/>
              <w:szCs w:val="24"/>
              <w:lang w:val="en-US"/>
            </w:rPr>
            <w:instrText>c3RlbSI6MCwiU3RhcnRQYWdlIjp7IiRpZCI6IjUiLCIkdHlwZSI6IlN3aXNzQWNhZGVtaWMuUGFnZU51bWJlciwgU3dpc3NBY2FkZW1pYyIsIklzRnVsbHlOdW1lcmljIjpmYWxzZSwiTnVtYmVyaW5nVHlwZSI6MCwiTnVtZXJhbFN5c3RlbSI6MH19LCJSZWZlcmVuY2UiOnsiJGlkIjoiNiIsIiR0eXBlIjoiU3dpc3NBY2FkZW1pYy5DaXRh</w:instrText>
          </w:r>
          <w:r>
            <w:rPr>
              <w:sz w:val="24"/>
              <w:szCs w:val="24"/>
              <w:lang w:val="en-US"/>
            </w:rPr>
            <w:instrText>dmkuUmVmZXJlbmNlLCBTd2lzc0FjYWRlbWljLkNpdGF2aSIsIkFic3RyYWN0Q29tcGxleGl0eSI6MCwiQWJzdHJhY3RTb3VyY2VUZXh0Rm9ybWF0IjowLCJBdXRob3JzIjpbeyIkaWQiOiI3IiwiJHR5cGUiOiJTd2lzc0FjYWRlbWljLkNpdGF2aS5QZXJzb24sIFN3aXNzQWNhZGVtaWMuQ2l0YXZpIiwiRmlyc3ROYW1lIjoiRGV3aSIsIkxh</w:instrText>
          </w:r>
          <w:r>
            <w:rPr>
              <w:sz w:val="24"/>
              <w:szCs w:val="24"/>
              <w:lang w:val="en-US"/>
            </w:rPr>
            <w:instrText>c3ROYW1lIjoiUm9tZGhvbml5eWFoIiwiTWlkZGxlTmFtZSI6IkZhdGhpbiIsIlByb3RlY3RlZCI6ZmFsc2UsIlNleCI6MiwiQ3JlYXRlZEJ5IjoiX0plbm55IiwiQ3JlYXRlZE9uIjoiMjAyMi0wNy0xOFQxMDoxMzoxNCIsIk1vZGlmaWVkQnkiOiJfSmVubnkiLCJJZCI6IjY2MjgyYzc4LWIwMzgtNDI0MC1iMzUxLTM5ZjY2ZWFhZDA5ZCIs</w:instrText>
          </w:r>
          <w:r>
            <w:rPr>
              <w:sz w:val="24"/>
              <w:szCs w:val="24"/>
              <w:lang w:val="en-US"/>
            </w:rPr>
            <w:instrText>Ik1vZGlmaWVkT24iOiIyMDIyLTA3LTE4VDEwOjEzOjE0IiwiUHJvamVjdCI6eyIkaWQiOiI4IiwiJHR5cGUiOiJTd2lzc0FjYWRlbWljLkNpdGF2aS5Qcm9qZWN0LCBTd2lzc0FjYWRlbWljLkNpdGF2aSJ9fSx7IiRpZCI6IjkiLCIkdHlwZSI6IlN3aXNzQWNhZGVtaWMuQ2l0YXZpLlBlcnNvbiwgU3dpc3NBY2FkZW1pYy5DaXRhdmkiLCJG</w:instrText>
          </w:r>
          <w:r>
            <w:rPr>
              <w:sz w:val="24"/>
              <w:szCs w:val="24"/>
              <w:lang w:val="en-US"/>
            </w:rPr>
            <w:instrText>aXJzdE5hbWUiOiJTaW1vbiIsIkxhc3ROYW1lIjoiSGFyZGluZyIsIk1pZGRsZU5hbWUiOiJQLiIsIlByb3RlY3RlZCI6ZmFsc2UsIlNleCI6MiwiQ3JlYXRlZEJ5IjoiX0plbm55IiwiQ3JlYXRlZE9uIjoiMjAyMi0wNy0xOFQxMDoxMzoxNCIsIk1vZGlmaWVkQnkiOiJfSmVubnkiLCJJZCI6ImE1ZTg4NDAwLTRmOTEtNDdhYy1iOWVlLTAw</w:instrText>
          </w:r>
          <w:r>
            <w:rPr>
              <w:sz w:val="24"/>
              <w:szCs w:val="24"/>
              <w:lang w:val="en-US"/>
            </w:rPr>
            <w:instrText>MTQ4ODY1NDRjZCIsIk1vZGlmaWVkT24iOiIyMDIyLTA3LTE4VDEwOjEzOjE0IiwiUHJvamVjdCI6eyIkcmVmIjoiOCJ9fSx7IiRpZCI6IjEwIiwiJHR5cGUiOiJTd2lzc0FjYWRlbWljLkNpdGF2aS5QZXJzb24sIFN3aXNzQWNhZGVtaWMuQ2l0YXZpIiwiRmlyc3ROYW1lIjoiQ2hyaXN0b3BoZXIiLCJMYXN0TmFtZSI6IkNoZXluZSIsIk1p</w:instrText>
          </w:r>
          <w:r>
            <w:rPr>
              <w:sz w:val="24"/>
              <w:szCs w:val="24"/>
              <w:lang w:val="en-US"/>
            </w:rPr>
            <w:instrText>ZGRsZU5hbWUiOiJQLiIsIlByb3RlY3RlZCI6ZmFsc2UsIlNleCI6MiwiQ3JlYXRlZEJ5IjoiX0plbm55IiwiQ3JlYXRlZE9uIjoiMjAyMi0wNy0xOFQxMDoxMzoxNCIsIk1vZGlmaWVkQnkiOiJfSmVubnkiLCJJZCI6ImE5OGZlMGQ2LTdkMzUtNDYyYi1iODc5LTEwNDk0Yjk5OGI2MiIsIk1vZGlmaWVkT24iOiIyMDIyLTA3LTE4VDEwOjEz</w:instrText>
          </w:r>
          <w:r>
            <w:rPr>
              <w:sz w:val="24"/>
              <w:szCs w:val="24"/>
              <w:lang w:val="en-US"/>
            </w:rPr>
            <w:instrText>OjE0IiwiUHJvamVjdCI6eyIkcmVmIjoiOCJ9fSx7IiRpZCI6IjExIiwiJHR5cGUiOiJTd2lzc0FjYWRlbWljLkNpdGF2aS5QZXJzb24sIFN3aXNzQWNhZGVtaWMuQ2l0YXZpIiwiRmlyc3ROYW1lIjoiTmljaG9sYXMiLCJMYXN0TmFtZSI6IkJlYXJlIiwiTWlkZGxlTmFtZSI6IkEuIFYuIiwiUHJvdGVjdGVkIjpmYWxzZSwiU2V4IjoyLCJD</w:instrText>
          </w:r>
          <w:r>
            <w:rPr>
              <w:sz w:val="24"/>
              <w:szCs w:val="24"/>
              <w:lang w:val="en-US"/>
            </w:rPr>
            <w:instrText>cmVhdGVkQnkiOiJfSmVubnkiLCJDcmVhdGVkT24iOiIyMDIyLTA3LTE4VDEwOjEzOjE0IiwiTW9kaWZpZWRCeSI6Il9KZW5ueSIsIklkIjoiMjQ5OTFiNDktNTA4Ni00MDhjLWI1YmEtZjlkMjljZWQzMWIyIiwiTW9kaWZpZWRPbiI6IjIwMjItMDctMThUMTA6MTM6MTQiLCJQcm9qZWN0Ijp7IiRyZWYiOiI4In19XSwiQ2l0YXRpb25LZXlV</w:instrText>
          </w:r>
          <w:r>
            <w:rPr>
              <w:sz w:val="24"/>
              <w:szCs w:val="24"/>
              <w:lang w:val="en-US"/>
            </w:rPr>
            <w:instrText>cGRhdGVUeXBlIjowLCJDb2xsYWJvcmF0b3JzIjpbXSwiQ292ZXJQYXRoIjp7IiRpZCI6IjEyIiwiJHR5cGUiOiJTd2lzc0FjYWRlbWljLkNpdGF2aS5MaW5rZWRSZXNvdXJjZSwgU3dpc3NBY2FkZW1pYy5DaXRhdmkiLCJMaW5rZWRSZXNvdXJjZVR5cGUiOjEsIlVyaVN0cmluZyI6IlJvbWRob25peXlhaCwgSGFyZGluZyBldCBhbCAyMDIx</w:instrText>
          </w:r>
          <w:r>
            <w:rPr>
              <w:sz w:val="24"/>
              <w:szCs w:val="24"/>
              <w:lang w:val="en-US"/>
            </w:rPr>
            <w:instrText>IC0gTWV0Zm9ybWluLCBBIFBvdGVudGlhbCBSb2xlLmpwZyIsIkxpbmtlZFJlc291cmNlU3RhdHVzIjo4LCJQcm9wZXJ0aWVzIjp7IiRpZCI6IjEzIiwiJHR5cGUiOiJTd2lzc0FjYWRlbWljLkNpdGF2aS5MaW5rZWRSZXNvdXJjZVByb3BlcnRpZXMsIFN3aXNzQWNhZGVtaWMuQ2l0YXZpIn0sIlN5bmNGb2xkZXJUeXBlIjowLCJJc0xvY2Fs</w:instrText>
          </w:r>
          <w:r>
            <w:rPr>
              <w:sz w:val="24"/>
              <w:szCs w:val="24"/>
              <w:lang w:val="en-US"/>
            </w:rPr>
            <w:instrText>Q2xvdWRQcm9qZWN0RmlsZUxpbmsiOmZhbHNlLCJJc0Nsb3VkUmVzdG9yZSI6ZmFsc2UsIklzQ2xvdWRDb3B5IjpmYWxzZSwiQXR0YWNobWVudEZvbGRlcldhc0luRmFsbGJhY2tNb2RlIjpmYWxzZX0sIkRhdGUyIjoiMTIuMDQuMjAyMSIsIkRvaSI6IjEwLjEwMDcvczQwMTIzLTAyMS0wMDM0NC0zIiwiRWRpdG9ycyI6W10sIkV2YWx1YXRp</w:instrText>
          </w:r>
          <w:r>
            <w:rPr>
              <w:sz w:val="24"/>
              <w:szCs w:val="24"/>
              <w:lang w:val="en-US"/>
            </w:rPr>
            <w:instrText>b25Db21wbGV4aXR5IjowLCJFdmFsdWF0aW9uU291cmNlVGV4dEZvcm1hdCI6MCwiR3JvdXBzIjpbXSwiSGFzTGFiZWwxIjpmYWxzZSwiSGFzTGFiZWwyIjpmYWxzZSwiS2V5d29yZHMiOltdLCJMYW5ndWFnZSI6ImVuZyIsIkxhbmd1YWdlQ29kZSI6ImVuIiwiTG9jYXRpb25zIjpbeyIkaWQiOiIxNCIsIiR0eXBlIjoiU3dpc3NBY2FkZW1p</w:instrText>
          </w:r>
          <w:r>
            <w:rPr>
              <w:sz w:val="24"/>
              <w:szCs w:val="24"/>
              <w:lang w:val="en-US"/>
            </w:rPr>
            <w:instrText>Yy5DaXRhdmkuTG9jYXRpb24sIFN3aXNzQWNhZGVtaWMuQ2l0YXZpIiwiQWRkcmVzcyI6eyIkaWQiOiIxNSIsIiR0eXBlIjoiU3dpc3NBY2FkZW1pYy5DaXRhdmkuTGlua2VkUmVzb3VyY2UsIFN3aXNzQWNhZGVtaWMuQ2l0YXZpIiwiTGlua2VkUmVzb3VyY2VUeXBlIjo1LCJPcmlnaW5hbFN0cmluZyI6IjEwLjEwMDcvczQwMTIzLTAyMS0w</w:instrText>
          </w:r>
          <w:r>
            <w:rPr>
              <w:sz w:val="24"/>
              <w:szCs w:val="24"/>
              <w:lang w:val="en-US"/>
            </w:rPr>
            <w:instrText>MDM0NC0zIiwiVXJpU3RyaW5nIjoiaHR0cHM6Ly9kb2kub3JnLzEwLjEwMDcvczQwMTIzLTAyMS0wMDM0NC0zIiwiTGlua2VkUmVzb3VyY2VTdGF0dXMiOjgsIlByb3BlcnRpZXMiOnsiJGlkIjoiMTYiLCIkdHlwZSI6IlN3aXNzQWNhZGVtaWMuQ2l0YXZpLkxpbmtlZFJlc291cmNlUHJvcGVydGllcywgU3dpc3NBY2FkZW1pYy5DaXRhdmki</w:instrText>
          </w:r>
          <w:r>
            <w:rPr>
              <w:sz w:val="24"/>
              <w:szCs w:val="24"/>
              <w:lang w:val="en-US"/>
            </w:rPr>
            <w:instrText>fSwiU3luY0ZvbGRlclR5cGUiOjAsIklzTG9jYWxDbG91ZFByb2plY3RGaWxlTGluayI6ZmFsc2UsIklzQ2xvdWRSZXN0b3JlIjpmYWxzZSwiSXNDbG91ZENvcHkiOmZhbHNlLCJBdHRhY2htZW50Rm9sZGVyV2FzSW5GYWxsYmFja01vZGUiOmZhbHNlfSwiQW5ub3RhdGlvbnMiOltdLCJMb2NhdGlvblR5cGUiOjAsIk1pcnJvcnNSZWZlcmVu</w:instrText>
          </w:r>
          <w:r>
            <w:rPr>
              <w:sz w:val="24"/>
              <w:szCs w:val="24"/>
              <w:lang w:val="en-US"/>
            </w:rPr>
            <w:instrText>Y2VQcm9wZXJ0eUlkIjoxMjgsIkNyZWF0ZWRCeSI6Il9KZW5ueSIsIkNyZWF0ZWRPbiI6IjIwMjItMDctMThUMTA6MTM6MTQiLCJNb2RpZmllZEJ5IjoiX0plbm55IiwiSWQiOiJlNDY5YmI0Ny04MzQwLTQwYzEtOGQ3Zi1jZjQ0Yzc3N2IyNWEiLCJNb2RpZmllZE9uIjoiMjAyMi0wNy0xOFQxMDoxMzoxNCIsIlByb2plY3QiOnsiJHJlZiI6</w:instrText>
          </w:r>
          <w:r>
            <w:rPr>
              <w:sz w:val="24"/>
              <w:szCs w:val="24"/>
              <w:lang w:val="en-US"/>
            </w:rPr>
            <w:instrText>IjgifX0seyIkaWQiOiIxNyIsIiR0eXBlIjoiU3dpc3NBY2FkZW1pYy5DaXRhdmkuTG9jYXRpb24sIFN3aXNzQWNhZGVtaWMuQ2l0YXZpIiwiQWRkcmVzcyI6eyIkaWQiOiIxOCIsIiR0eXBlIjoiU3dpc3NBY2FkZW1pYy5DaXRhdmkuTGlua2VkUmVzb3VyY2UsIFN3aXNzQWNhZGVtaWMuQ2l0YXZpIiwiTGlua2VkUmVzb3VyY2VUeXBlIjo1</w:instrText>
          </w:r>
          <w:r>
            <w:rPr>
              <w:sz w:val="24"/>
              <w:szCs w:val="24"/>
              <w:lang w:val="en-US"/>
            </w:rPr>
            <w:instrText>LCJPcmlnaW5hbFN0cmluZyI6IjMzODQ2OTU4IiwiVXJpU3RyaW5nIjoiaHR0cDovL3d3dy5uY2JpLm5sbS5uaWguZ292L3B1Ym1lZC8zMzg0Njk1OCIsIkxpbmtlZFJlc291cmNlU3RhdHVzIjo4LCJQcm9wZXJ0aWVzIjp7IiRpZCI6IjE5IiwiJHR5cGUiOiJTd2lzc0FjYWRlbWljLkNpdGF2aS5MaW5rZWRSZXNvdXJjZVByb3BlcnRpZXMs</w:instrText>
          </w:r>
          <w:r>
            <w:rPr>
              <w:sz w:val="24"/>
              <w:szCs w:val="24"/>
              <w:lang w:val="en-US"/>
            </w:rPr>
            <w:instrText>IFN3aXNzQWNhZGVtaWMuQ2l0YXZpIn0sIlN5bmNGb2xkZXJUeXBlIjowLCJJc0xvY2FsQ2xvdWRQcm9qZWN0RmlsZUxpbmsiOmZhbHNlLCJJc0Nsb3VkUmVzdG9yZSI6ZmFsc2UsIklzQ2xvdWRDb3B5IjpmYWxzZSwiQXR0YWNobWVudEZvbGRlcldhc0luRmFsbGJhY2tNb2RlIjpmYWxzZX0sIkFubm90YXRpb25zIjpbXSwiTG9jYXRpb25U</w:instrText>
          </w:r>
          <w:r>
            <w:rPr>
              <w:sz w:val="24"/>
              <w:szCs w:val="24"/>
              <w:lang w:val="en-US"/>
            </w:rPr>
            <w:instrText>eXBlIjowLCJNaXJyb3JzUmVmZXJlbmNlUHJvcGVydHlJZCI6MTY0LCJDcmVhdGVkQnkiOiJfSmVubnkiLCJDcmVhdGVkT24iOiIyMDIyLTA3LTE4VDEwOjEzOjE0IiwiTW9kaWZpZWRCeSI6Il9KZW5ueSIsIklkIjoiMTg2OWZmODEtMzhmNy00YWQyLTgwZmUtZTYwMTMxNGIwZGUwIiwiTW9kaWZpZWRPbiI6IjIwMjItMDctMThUMTA6MTM6</w:instrText>
          </w:r>
          <w:r>
            <w:rPr>
              <w:sz w:val="24"/>
              <w:szCs w:val="24"/>
              <w:lang w:val="en-US"/>
            </w:rPr>
            <w:instrText>MTQiLCJQcm9qZWN0Ijp7IiRyZWYiOiI4In19LHsiJGlkIjoiMjAiLCIkdHlwZSI6IlN3aXNzQWNhZGVtaWMuQ2l0YXZpLkxvY2F0aW9uLCBTd2lzc0FjYWRlbWljLkNpdGF2aSIsIkFkZHJlc3MiOnsiJGlkIjoiMjEiLCIkdHlwZSI6IlN3aXNzQWNhZGVtaWMuQ2l0YXZpLkxpbmtlZFJlc291cmNlLCBTd2lzc0FjYWRlbWljLkNpdGF2aSIs</w:instrText>
          </w:r>
          <w:r>
            <w:rPr>
              <w:sz w:val="24"/>
              <w:szCs w:val="24"/>
              <w:lang w:val="en-US"/>
            </w:rPr>
            <w:instrText>IkxpbmtlZFJlc291cmNlVHlwZSI6NSwiT3JpZ2luYWxTdHJpbmciOiJQTUM4MDc5NTY4IiwiVXJpU3RyaW5nIjoiaHR0cHM6Ly93d3cubmNiaS5ubG0ubmloLmdvdi9wbWMvYXJ0aWNsZXMvUE1DODA3OTU2OCIsIkxpbmtlZFJlc291cmNlU3RhdHVzIjo4LCJQcm9wZXJ0aWVzIjp7IiRpZCI6IjIyIiwiJHR5cGUiOiJTd2lzc0FjYWRlbWlj</w:instrText>
          </w:r>
          <w:r>
            <w:rPr>
              <w:sz w:val="24"/>
              <w:szCs w:val="24"/>
              <w:lang w:val="en-US"/>
            </w:rPr>
            <w:instrText>LkNpdGF2aS5MaW5rZWRSZXNvdXJjZVByb3BlcnRpZXMsIFN3aXNzQWNhZGVtaWMuQ2l0YXZpIn0sIlN5bmNGb2xkZXJUeXBlIjowLCJJc0xvY2FsQ2xvdWRQcm9qZWN0RmlsZUxpbmsiOmZhbHNlLCJJc0Nsb3VkUmVzdG9yZSI6ZmFsc2UsIklzQ2xvdWRDb3B5IjpmYWxzZSwiQXR0YWNobWVudEZvbGRlcldhc0luRmFsbGJhY2tNb2RlIjpm</w:instrText>
          </w:r>
          <w:r>
            <w:rPr>
              <w:sz w:val="24"/>
              <w:szCs w:val="24"/>
              <w:lang w:val="en-US"/>
            </w:rPr>
            <w:instrText>YWxzZX0sIkFubm90YXRpb25zIjpbXSwiTG9jYXRpb25UeXBlIjowLCJNaXJyb3JzUmVmZXJlbmNlUHJvcGVydHlJZCI6MjA4LCJDcmVhdGVkQnkiOiJfSmVubnkiLCJDcmVhdGVkT24iOiIyMDIyLTA3LTE4VDEwOjEzOjE0IiwiTW9kaWZpZWRCeSI6Il9KZW5ueSIsIklkIjoiZjg1YjBhZGUtNzBjYy00OTMxLWEzOTYtNjg3MDU4OWNlMmUz</w:instrText>
          </w:r>
          <w:r>
            <w:rPr>
              <w:sz w:val="24"/>
              <w:szCs w:val="24"/>
              <w:lang w:val="en-US"/>
            </w:rPr>
            <w:instrText>IiwiTW9kaWZpZWRPbiI6IjIwMjItMDctMThUMTA6MTM6MTQiLCJQcm9qZWN0Ijp7IiRyZWYiOiI4In19XSwiTnVtYmVyIjoiMiIsIk9yZ2FuaXphdGlvbnMiOltdLCJPdGhlcnNJbnZvbHZlZCI6W10sIlBhZ2VSYW5nZSI6IjxzcD5cclxuICA8bj4yNDU8L24+XHJcbiAgPGluPnRydWU8L2luPlxyXG4gIDxvcz4yNDU8L29zPlxyXG4gIDxw</w:instrText>
          </w:r>
          <w:r>
            <w:rPr>
              <w:sz w:val="24"/>
              <w:szCs w:val="24"/>
              <w:lang w:val="en-US"/>
            </w:rPr>
            <w:instrText>cz4yNDU8L3BzPlxyXG48L3NwPlxyXG48ZXA+XHJcbiAgPG4+MjYwPC9uPlxyXG4gIDxpbj50cnVlPC9pbj5cclxuICA8b3M+MjYwPC9vcz5cclxuICA8cHM+MjYwPC9wcz5cclxuPC9lcD5cclxuPG9zPjI0NS0yNjA8L29zPiIsIlBlcmlvZGljYWwiOnsiJGlkIjoiMjMiLCIkdHlwZSI6IlN3aXNzQWNhZGVtaWMuQ2l0YXZpLlBlcmlvZGlj</w:instrText>
          </w:r>
          <w:r>
            <w:rPr>
              <w:sz w:val="24"/>
              <w:szCs w:val="24"/>
              <w:lang w:val="en-US"/>
            </w:rPr>
            <w:instrText>YWwsIFN3aXNzQWNhZGVtaWMuQ2l0YXZpIiwiSXNzbiI6IjIxOTMtODI0NSIsIk5hbWUiOiJPcGh0aGFsbW9sb2d5IGFuZCB0aGVyYXB5IiwiUGFnaW5hdGlvbiI6MCwiUHJvdGVjdGVkIjpmYWxzZSwiVXNlckFiYnJldmlhdGlvbjEiOiJPcGh0aGFsbW9sIFRoZXIiLCJDcmVhdGVkQnkiOiJfSmVubnkiLCJDcmVhdGVkT24iOiIyMDIyLTA3</w:instrText>
          </w:r>
          <w:r>
            <w:rPr>
              <w:sz w:val="24"/>
              <w:szCs w:val="24"/>
              <w:lang w:val="en-US"/>
            </w:rPr>
            <w:instrText>LTE4VDEwOjEzOjE0IiwiTW9kaWZpZWRCeSI6Il9KZW5ueSIsIklkIjoiMzVkZjBhM2YtOTRhYy00ZTVkLWI1YjQtN2E0YzJmYzM4YzExIiwiTW9kaWZpZWRPbiI6IjIwMjItMDctMThUMTA6MTM6MTQiLCJQcm9qZWN0Ijp7IiRyZWYiOiI4In19LCJQbWNJZCI6IlBNQzgwNzk1NjgiLCJQdWJsaXNoZXJzIjpbXSwiUHViTWVkSWQiOiIzMzg0</w:instrText>
          </w:r>
          <w:r>
            <w:rPr>
              <w:sz w:val="24"/>
              <w:szCs w:val="24"/>
              <w:lang w:val="en-US"/>
            </w:rPr>
            <w:instrText>Njk1OCIsIlF1b3RhdGlvbnMiOltdLCJSYXRpbmciOjAsIlJlZmVyZW5jZVR5cGUiOiJKb3VybmFsQXJ0aWNsZSIsIlNob3J0VGl0bGUiOiJSb21kaG9uaXl5YWgsIEhhcmRpbmcgZXQgYWwuIDIwMjEg4oCTIE1ldGZvcm1pbiwgQSBQb3RlbnRpYWwgUm9sZSIsIlNob3J0VGl0bGVVcGRhdGVUeXBlIjowLCJTb3VyY2VPZkJpYmxpb2dyYXBo</w:instrText>
          </w:r>
          <w:r>
            <w:rPr>
              <w:sz w:val="24"/>
              <w:szCs w:val="24"/>
              <w:lang w:val="en-US"/>
            </w:rPr>
            <w:instrText>aWNJbmZvcm1hdGlvbiI6IlB1Yk1lZCIsIlN0YXRpY0lkcyI6WyI0OWRlZDcyOC1mNGRiLTQ3MjItYTk0YS01OGZlZjZmZmJiYTUiXSwiVGFibGVPZkNvbnRlbnRzQ29tcGxleGl0eSI6MCwiVGFibGVPZkNvbnRlbnRzU291cmNlVGV4dEZvcm1hdCI6MCwiVGFza3MiOltdLCJUaXRsZSI6Ik1ldGZvcm1pbiwgQSBQb3RlbnRpYWwgUm9sZSBp</w:instrText>
          </w:r>
          <w:r>
            <w:rPr>
              <w:sz w:val="24"/>
              <w:szCs w:val="24"/>
              <w:lang w:val="en-US"/>
            </w:rPr>
            <w:instrText>biBBZ2UtUmVsYXRlZCBNYWN1bGFyIERlZ2VuZXJhdGlvbjogQSBTeXN0ZW1hdGljIFJldmlldyBhbmQgTWV0YS1BbmFseXNpcyIsIlRyYW5zbGF0b3JzIjpbXSwiVm9sdW1lIjoiMTAiLCJZZWFyIjoiMjAyMSIsIlllYXJSZXNvbHZlZCI6IjIwMjEiLCJDcmVhdGVkQnkiOiJfSmVubnkiLCJDcmVhdGVkT24iOiIyMDIyLTA3LTE4VDEwOjEz</w:instrText>
          </w:r>
          <w:r>
            <w:rPr>
              <w:sz w:val="24"/>
              <w:szCs w:val="24"/>
              <w:lang w:val="en-US"/>
            </w:rPr>
            <w:instrText>OjE0IiwiTW9kaWZpZWRCeSI6Il9KZW5ueSIsIklkIjoiYzYzYWU0M2MtN2NkMS00ZWY3LTliNTYtMzExOTVmNzcwN2EzIiwiTW9kaWZpZWRPbiI6IjIwMjItMTAtMjZUMTQ6MDA6MzkiLCJQcm9qZWN0Ijp7IiRyZWYiOiI4In19LCJVc2VOdW1iZXJpbmdUeXBlT2ZQYXJlbnREb2N1bWVudCI6ZmFsc2V9XSwiRm9ybWF0dGVkVGV4dCI6eyIk</w:instrText>
          </w:r>
          <w:r>
            <w:rPr>
              <w:sz w:val="24"/>
              <w:szCs w:val="24"/>
              <w:lang w:val="en-US"/>
            </w:rPr>
            <w:instrText>aWQiOiIyNCIsIkNvdW50IjoxLCJUZXh0VW5pdHMiOlt7IiRpZCI6IjI1IiwiRm9udFN0eWxlIjp7IiRpZCI6IjI2IiwiTmV1dHJhbCI6dHJ1ZX0sIlJlYWRpbmdPcmRlciI6MSwiVGV4dCI6IigzKSJ9XX0sIlRhZyI6IkNpdGF2aVBsYWNlaG9sZGVyIzdiNDUyMDRkLTk4NjktNGM2MS1hOGU3LWMwNzgxMTcxMWJlYSIsIlRleHQiOiIoMyki</w:instrText>
          </w:r>
          <w:r>
            <w:rPr>
              <w:sz w:val="24"/>
              <w:szCs w:val="24"/>
              <w:lang w:val="en-US"/>
            </w:rPr>
            <w:instrText>LCJXQUlWZXJzaW9uIjoiNi4xNC4wLjAifQ==}</w:instrText>
          </w:r>
          <w:r>
            <w:rPr>
              <w:sz w:val="24"/>
              <w:szCs w:val="24"/>
              <w:lang w:val="en-US"/>
            </w:rPr>
            <w:fldChar w:fldCharType="separate"/>
          </w:r>
          <w:r>
            <w:rPr>
              <w:sz w:val="24"/>
              <w:szCs w:val="24"/>
              <w:lang w:val="en-US"/>
            </w:rPr>
            <w:t>(3)</w:t>
          </w:r>
          <w:r>
            <w:rPr>
              <w:sz w:val="24"/>
              <w:szCs w:val="24"/>
              <w:lang w:val="en-US"/>
            </w:rPr>
            <w:fldChar w:fldCharType="end"/>
          </w:r>
        </w:sdtContent>
      </w:sdt>
      <w:r>
        <w:rPr>
          <w:sz w:val="24"/>
          <w:szCs w:val="24"/>
          <w:lang w:val="en-US"/>
        </w:rPr>
        <w:t>.</w:t>
      </w:r>
      <w:bookmarkEnd w:id="2"/>
      <w:r>
        <w:rPr>
          <w:sz w:val="24"/>
          <w:szCs w:val="24"/>
          <w:lang w:val="en-US"/>
        </w:rPr>
        <w:t xml:space="preserve"> </w:t>
      </w:r>
      <w:r>
        <w:rPr>
          <w:b/>
          <w:bCs/>
          <w:color w:val="FF0000"/>
          <w:sz w:val="24"/>
          <w:szCs w:val="24"/>
          <w:lang w:val="en-US"/>
        </w:rPr>
        <w:t>In contrast, a very recently published meta-analysis by Mauschitz et al. over 14 european population- or hospital-based studies found a lower AMD prevalence in patients taking lipid lowering and/or antidiabeti</w:t>
      </w:r>
      <w:r>
        <w:rPr>
          <w:b/>
          <w:bCs/>
          <w:color w:val="FF0000"/>
          <w:sz w:val="24"/>
          <w:szCs w:val="24"/>
          <w:lang w:val="en-US"/>
        </w:rPr>
        <w:t xml:space="preserve">c drugs (including metformin) (OR 0.78; 95% CI, p = 0.002) </w:t>
      </w:r>
      <w:sdt>
        <w:sdtPr>
          <w:rPr>
            <w:b/>
            <w:bCs/>
            <w:color w:val="FF0000"/>
            <w:sz w:val="24"/>
            <w:szCs w:val="24"/>
            <w:lang w:val="en-US"/>
          </w:rPr>
          <w:alias w:val="To edit, see citavi.com/edit"/>
          <w:tag w:val="CitaviPlaceholder#9f5e6401-3c08-4b96-88c5-f906a6407461"/>
          <w:id w:val="-1101797863"/>
          <w:placeholder>
            <w:docPart w:val="DefaultPlaceholder_-1854013440"/>
          </w:placeholder>
        </w:sdtPr>
        <w:sdtEndPr/>
        <w:sdtContent>
          <w:r>
            <w:rPr>
              <w:b/>
              <w:bCs/>
              <w:color w:val="FF0000"/>
              <w:sz w:val="24"/>
              <w:szCs w:val="24"/>
              <w:lang w:val="en-US"/>
            </w:rPr>
            <w:fldChar w:fldCharType="begin"/>
          </w:r>
          <w:r>
            <w:rPr>
              <w:b/>
              <w:bCs/>
              <w:color w:val="FF0000"/>
              <w:sz w:val="24"/>
              <w:szCs w:val="24"/>
              <w:lang w:val="en-US"/>
            </w:rPr>
            <w:instrText>ADDIN CitaviPlaceholder{eyIkaWQiOiIxIiwiJHR5cGUiOiJTd2lzc0FjYWRlbWljLkNpdGF2aS5DaXRhdGlvbnMuV29yZFBsYWNlaG9sZGVyLCBTd2lzc0FjYWRlbWljLkNpdGF2aSIsIkVudHJpZXMiOlt7IiRpZCI6IjIiLCIkdHlwZSI6IlN3aXNzQWNhZ</w:instrText>
          </w:r>
          <w:r>
            <w:rPr>
              <w:b/>
              <w:bCs/>
              <w:color w:val="FF0000"/>
              <w:sz w:val="24"/>
              <w:szCs w:val="24"/>
              <w:lang w:val="en-US"/>
            </w:rPr>
            <w:instrText>GVtaWMuQ2l0YXZpLkNpdGF0aW9ucy5Xb3JkUGxhY2Vob2xkZXJFbnRyeSwgU3dpc3NBY2FkZW1pYy5DaXRhdmkiLCJJZCI6ImU3MTE0NzZhLThkZmQtNDIwYS05NzhhLTM4NTc5ODFhZjM5ZCIsIlJhbmdlTGVuZ3RoIjo0LCJSZWZlcmVuY2VJZCI6ImVjNzRjZGI0LTY3MWYtNDZiOS1iMDlkLTgxZTg3ZWNjN2MxYiIsIlBhZ2VSYW5nZSI6e</w:instrText>
          </w:r>
          <w:r>
            <w:rPr>
              <w:b/>
              <w:bCs/>
              <w:color w:val="FF0000"/>
              <w:sz w:val="24"/>
              <w:szCs w:val="24"/>
              <w:lang w:val="en-US"/>
            </w:rPr>
            <w:instrText>yIkaWQiOiIzIiwiJHR5cGUiOiJTd2lzc0FjYWRlbWljLlBhZ2VSYW5nZSwgU3dpc3NBY2FkZW1pYyIsIkVuZFBhZ2UiOnsiJGlkIjoiNCIsIiR0eXBlIjoiU3dpc3NBY2FkZW1pYy5QYWdlTnVtYmVyLCBTd2lzc0FjYWRlbWljIiwiSXNGdWxseU51bWVyaWMiOmZhbHNlLCJOdW1iZXJpbmdUeXBlIjowLCJOdW1lcmFsU3lzdGVtIjowfSwiT</w:instrText>
          </w:r>
          <w:r>
            <w:rPr>
              <w:b/>
              <w:bCs/>
              <w:color w:val="FF0000"/>
              <w:sz w:val="24"/>
              <w:szCs w:val="24"/>
              <w:lang w:val="en-US"/>
            </w:rPr>
            <w:instrText>nVtYmVyaW5nVHlwZSI6MCwiTnVtZXJhbFN5c3RlbSI6MCwiU3RhcnRQYWdlIjp7IiRpZCI6IjUiLCIkdHlwZSI6IlN3aXNzQWNhZGVtaWMuUGFnZU51bWJlciwgU3dpc3NBY2FkZW1pYyIsIklzRnVsbHlOdW1lcmljIjpmYWxzZSwiTnVtYmVyaW5nVHlwZSI6MCwiTnVtZXJhbFN5c3RlbSI6MH19LCJSZWZlcmVuY2UiOnsiJGlkIjoiNiIsI</w:instrText>
          </w:r>
          <w:r>
            <w:rPr>
              <w:b/>
              <w:bCs/>
              <w:color w:val="FF0000"/>
              <w:sz w:val="24"/>
              <w:szCs w:val="24"/>
              <w:lang w:val="en-US"/>
            </w:rPr>
            <w:instrText>iR0eXBlIjoiU3dpc3NBY2FkZW1pYy5DaXRhdmkuUmVmZXJlbmNlLCBTd2lzc0FjYWRlbWljLkNpdGF2aSIsIkFic3RyYWN0Q29tcGxleGl0eSI6MCwiQWJzdHJhY3RTb3VyY2VUZXh0Rm9ybWF0IjowLCJBZmZpbGlhdGlvbiI6IkRlcGFydG1lbnQgb2YgT3BodGhhbG1vbG9neSwgVW5pdmVyc2l0eSBIb3NwaXRhbCBCb25uLCBCb25uLCBHZ</w:instrText>
          </w:r>
          <w:r>
            <w:rPr>
              <w:b/>
              <w:bCs/>
              <w:color w:val="FF0000"/>
              <w:sz w:val="24"/>
              <w:szCs w:val="24"/>
              <w:lang w:val="en-US"/>
            </w:rPr>
            <w:instrText>XJtYW55IG1hdHRoaWFzLm1hdXNjaGl0ekB1a2Jvbm4uZGUuXHJcbkRlcGFydG1lbnQgb2YgT3BodGhhbG1vbG9neSwgRXJhc211cyBNQywgUm90dGVyZGFtLCBUaGUgTmV0aGVybGFuZHMuXHJcbkRlcGFydG1lbnQgb2YgRXBpZGVtaW9sb2d5LCBFcmFzbXVzIE1DLCBSb3R0ZXJkYW0sIFRoZSBOZXRoZXJsYW5kcy5cclxuRGVwYXJ0bWVud</w:instrText>
          </w:r>
          <w:r>
            <w:rPr>
              <w:b/>
              <w:bCs/>
              <w:color w:val="FF0000"/>
              <w:sz w:val="24"/>
              <w:szCs w:val="24"/>
              <w:lang w:val="en-US"/>
            </w:rPr>
            <w:instrText>CBvZiBPcGh0aGFsbW9sb2d5LCBVbml2ZXJzaXR5IE1lZGljYWwgQ2VudGVyIE1haW56LCBNYWlueiwgR2VybWFueS5cclxuRGVwYXJ0bWVudCBvZiBPcGh0aGFsbW9sb2d5LCBVbml2ZXJzaXR5IE1lZGljYWwgQ2VudGVyIE1haW56LCBNYWlueiwgR2VybWFueS5cclxuRGVwYXJ0bWVudCBvZiBPcGh0aGFsbW9sb2d5LCBVbml2ZXJzaXR5I</w:instrText>
          </w:r>
          <w:r>
            <w:rPr>
              <w:b/>
              <w:bCs/>
              <w:color w:val="FF0000"/>
              <w:sz w:val="24"/>
              <w:szCs w:val="24"/>
              <w:lang w:val="en-US"/>
            </w:rPr>
            <w:instrText>E1lZGljYWwgQ2VudGVyIE1haW56LCBNYWlueiwgR2VybWFueS5cclxuTklIUiBCaW9tZWRpY2FsIFJlc2VhcmNoIENlbnRyZSBhdCBNb29yZmllbGRzIEV5ZSBIb3NwaXRhbCBOSFMgRm91bmRhdGlvbiBUcnVzdCAmIFVDTCBJbnN0aXR1dGUgb2YgT3BodGhhbG1vbG9neSwgTG9uZG9uLCBVSy5cclxuTVJDIEVwaWRlbWlvbG9neSBVbml0L</w:instrText>
          </w:r>
          <w:r>
            <w:rPr>
              <w:b/>
              <w:bCs/>
              <w:color w:val="FF0000"/>
              <w:sz w:val="24"/>
              <w:szCs w:val="24"/>
              <w:lang w:val="en-US"/>
            </w:rPr>
            <w:instrText>CBVbml2ZXJzaXR5IG9mIENhbWJyaWRnZSwgQ2FtYnJpZGdlLCBVSy5cclxuTklIUiBCaW9tZWRpY2FsIFJlc2VhcmNoIENlbnRyZSBhdCBNb29yZmllbGRzIEV5ZSBIb3NwaXRhbCBOSFMgRm91bmRhdGlvbiBUcnVzdCAmIFVDTCBJbnN0aXR1dGUgb2YgT3BodGhhbG1vbG9neSwgTG9uZG9uLCBVSy5cclxuTVJDIEVwaWRlbWlvbG9neSBVb</w:instrText>
          </w:r>
          <w:r>
            <w:rPr>
              <w:b/>
              <w:bCs/>
              <w:color w:val="FF0000"/>
              <w:sz w:val="24"/>
              <w:szCs w:val="24"/>
              <w:lang w:val="en-US"/>
            </w:rPr>
            <w:instrText>ml0LCBVbml2ZXJzaXR5IG9mIENhbWJyaWRnZSwgQ2FtYnJpZGdlLCBVSy5cclxuTklIUiBCaW9tZWRpY2FsIFJlc2VhcmNoIENlbnRyZSBhdCBNb29yZmllbGRzIEV5ZSBIb3NwaXRhbCBOSFMgRm91bmRhdGlvbiBUcnVzdCAmIFVDTCBJbnN0aXR1dGUgb2YgT3BodGhhbG1vbG9neSwgTG9uZG9uLCBVSy5cclxuSW5zdGl0dXRlIGZvciBNZ</w:instrText>
          </w:r>
          <w:r>
            <w:rPr>
              <w:b/>
              <w:bCs/>
              <w:color w:val="FF0000"/>
              <w:sz w:val="24"/>
              <w:szCs w:val="24"/>
              <w:lang w:val="en-US"/>
            </w:rPr>
            <w:instrText>WRpY2FsIEluZm9ybWF0aWNzLCBTdGF0aXN0aWNzIGFuZCBFcGlkZW1pb2xvZ3ksIExlaXB6aWcgVW5pdmVyc2l0eSwgMDQxMDcgTGVpcHppZywgR2VybWFueS5cclxuTGVpcHppZyBSZXNlYXJjaCBDZW50cmUgZm9yIENpdmlsaXphdGlvbiBEaXNlYXNlcyAoTElGRSksIExlaXB6aWcgVW5pdmVyc2l0eSwgMDQxMDMgTGVpcHppZywgR2Vyb</w:instrText>
          </w:r>
          <w:r>
            <w:rPr>
              <w:b/>
              <w:bCs/>
              <w:color w:val="FF0000"/>
              <w:sz w:val="24"/>
              <w:szCs w:val="24"/>
              <w:lang w:val="en-US"/>
            </w:rPr>
            <w:instrText>WFueS5cclxuSW5zdGl0dXRlIGZvciBNZWRpY2FsIEluZm9ybWF0aWNzLCBTdGF0aXN0aWNzIGFuZCBFcGlkZW1pb2xvZ3ksIExlaXB6aWcgVW5pdmVyc2l0eSwgMDQxMDcgTGVpcHppZywgR2VybWFueS5cclxuTGVpcHppZyBSZXNlYXJjaCBDZW50cmUgZm9yIENpdmlsaXphdGlvbiBEaXNlYXNlcyAoTElGRSksIExlaXB6aWcgVW5pdmVyc</w:instrText>
          </w:r>
          <w:r>
            <w:rPr>
              <w:b/>
              <w:bCs/>
              <w:color w:val="FF0000"/>
              <w:sz w:val="24"/>
              <w:szCs w:val="24"/>
              <w:lang w:val="en-US"/>
            </w:rPr>
            <w:instrText>2l0eSwgMDQxMDMgTGVpcHppZywgR2VybWFueS5cclxuSW5zdGl0dXRlIGZvciBNZWRpY2FsIEluZm9ybWF0aWNzLCBTdGF0aXN0aWNzIGFuZCBFcGlkZW1pb2xvZ3ksIExlaXB6aWcgVW5pdmVyc2l0eSwgMDQxMDcgTGVpcHppZywgR2VybWFueS5cclxuTGVpcHppZyBSZXNlYXJjaCBDZW50cmUgZm9yIENpdmlsaXphdGlvbiBEaXNlYXNlc</w:instrText>
          </w:r>
          <w:r>
            <w:rPr>
              <w:b/>
              <w:bCs/>
              <w:color w:val="FF0000"/>
              <w:sz w:val="24"/>
              <w:szCs w:val="24"/>
              <w:lang w:val="en-US"/>
            </w:rPr>
            <w:instrText>yAoTElGRSksIExlaXB6aWcgVW5pdmVyc2l0eSwgMDQxMDMgTGVpcHppZywgR2VybWFueS5cclxuTGVpcHppZyBVbml2ZXJzaXR5IE1lZGljYWwgQ2VudGVyLCBNZWRpY2FsIEluZm9ybWF0aWNzIENlbnRlciAtIERlcHQuIG9mIE1lZGljYWwgRGF0YSBTY2llbmNlLCAwNDEwNyBMZWlwemlnLCBHZXJtYW55LlxyXG5EZXBhcnRtZW50IG9mI</w:instrText>
          </w:r>
          <w:r>
            <w:rPr>
              <w:b/>
              <w:bCs/>
              <w:color w:val="FF0000"/>
              <w:sz w:val="24"/>
              <w:szCs w:val="24"/>
              <w:lang w:val="en-US"/>
            </w:rPr>
            <w:instrText>E9waHRoYWxtb2xvZ3ksIE1lZGljYWwgRmFjdWx0eSBNYW5uaGVpbSwgSGVpZGVsYmVyZyBVbml2ZXJzaXR5LCBNYW5uaGVpbSwgR2VybWFueS5cclxuSW5zdGl0dXRlIG9mIE1vbGVjdWxhciBhbmQgQ2xpbmljYWwgT3BodGhhbG1vbG9neSwgQmFzZWwsIFN3aXR6ZXJsYW5kLlxyXG5VZmEgRXllIFJlc2VhcmNoIEluc3RpdHV0ZSwgVWZhL</w:instrText>
          </w:r>
          <w:r>
            <w:rPr>
              <w:b/>
              <w:bCs/>
              <w:color w:val="FF0000"/>
              <w:sz w:val="24"/>
              <w:szCs w:val="24"/>
              <w:lang w:val="en-US"/>
            </w:rPr>
            <w:instrText>CBSdXNzaWEuXHJcbkNlbnRyZSBmb3IgUHVibGljIEhlYWx0aCwgUXVlZW4ncyBVbml2ZXJzaXR5IEJlbGZhc3QsIEJlbGZhc3QsIE5vcnRoZXJuIElyZWxhbmQsIFVLLlxyXG5OSUhSIEJpb21lZGljYWwgUmVzZWFyY2ggQ2VudHJlIGF0IE1vb3JmaWVsZHMgRXllIEhvc3BpdGFsIE5IUyBGb3VuZGF0aW9uIFRydXN0ICYgVUNMIEluc3Rpd</w:instrText>
          </w:r>
          <w:r>
            <w:rPr>
              <w:b/>
              <w:bCs/>
              <w:color w:val="FF0000"/>
              <w:sz w:val="24"/>
              <w:szCs w:val="24"/>
              <w:lang w:val="en-US"/>
            </w:rPr>
            <w:instrText>HV0ZSBvZiBPcGh0aGFsbW9sb2d5LCBMb25kb24sIFVLLlxyXG5DZW50cmUgZm9yIFB1YmxpYyBIZWFsdGgsIFF1ZWVuJ3MgVW5pdmVyc2l0eSBCZWxmYXN0LCBCZWxmYXN0LCBOb3J0aGVybiBJcmVsYW5kLCBVSy5cclxuVW5pdi4gQm9yZGVhdXgsIEluc2VybSwgQm9yZGVhdXggUG9wdWxhdGlvbiBIZWFsdGggUmVzZWFyY2ggQ2VudGVyL</w:instrText>
          </w:r>
          <w:r>
            <w:rPr>
              <w:b/>
              <w:bCs/>
              <w:color w:val="FF0000"/>
              <w:sz w:val="24"/>
              <w:szCs w:val="24"/>
              <w:lang w:val="en-US"/>
            </w:rPr>
            <w:instrText>CBVTVIgMTIxOSwgVGVhbSBMRUhBLCBGLTMzMDAwIEJvcmRlYXV4LCBGcmFuY2UuXHJcbkRlcGFydG1lbnQgb2YgQ29tbXVuaXR5IE1lZGljaW5lLCBVaVQsIFRoZSBBcmN0aWMgVW5pdmVyc2l0eSBvZiBOb3J3YXksIFRyb21zw7gsIE5vcndheS5cclxuRGVwYXJ0bWVudCBvZiBPcGh0aGFsbW9sb2d5LCBVbml2ZXJzaXR5IEhvc3BpdGFsI</w:instrText>
          </w:r>
          <w:r>
            <w:rPr>
              <w:b/>
              <w:bCs/>
              <w:color w:val="FF0000"/>
              <w:sz w:val="24"/>
              <w:szCs w:val="24"/>
              <w:lang w:val="en-US"/>
            </w:rPr>
            <w:instrText>G9mIE5vcnRoIE5vcndheSwgVHJvbXPDuCwgTm9yd2F5LlxyXG5EaXJlY3RvcmF0ZSBvZiBlSGVhbHRoLCBPc2xvLCBOb3J3YXkuXHJcbkRlcGFydG1lbnQgb2YgT3BodGhhbG1vbG9neSwgT3NsbyBVbml2ZXJzaXR5IEhvc3BpdGFsLCBPc2xvLCBOb3J3YXkuXHJcbkRlcGFydG1lbnQgb2YgT3BodGhhbG1vbG9neSwgQXJpc3RvdGxlIFVua</w:instrText>
          </w:r>
          <w:r>
            <w:rPr>
              <w:b/>
              <w:bCs/>
              <w:color w:val="FF0000"/>
              <w:sz w:val="24"/>
              <w:szCs w:val="24"/>
              <w:lang w:val="en-US"/>
            </w:rPr>
            <w:instrText>XZlcnNpdHkgb2YgVGhlc3NhbG9uaWtpLCBTY2hvb2wgb2YgTWVkaWNpbmUsIEFIRVBBIEhvc3BpdGFsLCBUaGVzc2Fsb25pa2ksIEdyZWVjZS5cclxuRGVwYXJ0bWVudCBvZiBPcGh0aGFsbW9sb2d5LCBBcmlzdG90bGUgVW5pdmVyc2l0eSBvZiBUaGVzc2Fsb25pa2ksIFNjaG9vbCBvZiBNZWRpY2luZSwgQUhFUEEgSG9zcGl0YWwsIFRoZ</w:instrText>
          </w:r>
          <w:r>
            <w:rPr>
              <w:b/>
              <w:bCs/>
              <w:color w:val="FF0000"/>
              <w:sz w:val="24"/>
              <w:szCs w:val="24"/>
              <w:lang w:val="en-US"/>
            </w:rPr>
            <w:instrText>XNzYWxvbmlraSwgR3JlZWNlLlxyXG5EZXBhcnRtZW50IG9mIEdlbmV0aWMgRXBpZGVtaW9sb2d5LCBVbml2ZXJzaXR5IG9mIFJlZ2Vuc2J1cmcsIFJlZ2Vuc2J1cmcsIEdlcm1hbnkuXHJcbkRlcGFydG1lbnQgb2YgT3BodGhhbG1vbG9neSwgVW5pdmVyc2l0eSBIb3NwaXRhbCBSZWdlbnNidXJnLCBSZWdlbnNidXJnLCBHZXJtYW55LlxyX</w:instrText>
          </w:r>
          <w:r>
            <w:rPr>
              <w:b/>
              <w:bCs/>
              <w:color w:val="FF0000"/>
              <w:sz w:val="24"/>
              <w:szCs w:val="24"/>
              <w:lang w:val="en-US"/>
            </w:rPr>
            <w:instrText>G5EZXBhcnRtZW50IG9mIEdlbmV0aWMgRXBpZGVtaW9sb2d5LCBVbml2ZXJzaXR5IG9mIFJlZ2Vuc2J1cmcsIFJlZ2Vuc2J1cmcsIEdlcm1hbnkuXHJcbkRlcGFydG1lbnQgb2YgT3BodGhhbG1vbG9neSwgVW5pdmVyc2l0eSBIb3NwaXRhbCBEaWpvbiwgRGlqb24sIEZyYW5jZS5cclxuRGVwYXJ0bWVudCBvZiBPcGh0aGFsbW9sb2d5LCBVb</w:instrText>
          </w:r>
          <w:r>
            <w:rPr>
              <w:b/>
              <w:bCs/>
              <w:color w:val="FF0000"/>
              <w:sz w:val="24"/>
              <w:szCs w:val="24"/>
              <w:lang w:val="en-US"/>
            </w:rPr>
            <w:instrText>ml2ZXJzaXR5IEhvc3BpdGFsIERpam9uLCBEaWpvbiwgRnJhbmNlLlxyXG5Vbml2ZXJzaXR5IG9mIE3DvG5zdGVyLCBGYWN1bHR5IG9mIE1lZGljaW5lLCBJbnN0aXR1dGUgb2YgRXBpZGVtaW9sb2d5LCBNw7xuc3RlciwgR2VybWFueS5cclxuRGVwYXJ0bWVudCBvZiBPcGh0aGFsbW9sb2d5LCBTdC4gRnJhbnppa3VzLUhvc3BpdGFsLCBNw</w:instrText>
          </w:r>
          <w:r>
            <w:rPr>
              <w:b/>
              <w:bCs/>
              <w:color w:val="FF0000"/>
              <w:sz w:val="24"/>
              <w:szCs w:val="24"/>
              <w:lang w:val="en-US"/>
            </w:rPr>
            <w:instrText>7xuc3RlciwgR2VybWFueS5cclxuQUlCSUxJIC0gQXNzb2NpYXRpb24gZm9yIElubm92YXRpb24gYW5kIEJpb21lZGljYWwgUmVzZWFyY2ggb24gTGlnaHQgYW5kIEltYWdlLCBDb2ltYnJhLCBQb3J0dWdhbC5cclxuVW5pdiBDb2ltYnJhLCBDb2ltYnJhIEluc3RpdHV0ZSBmb3IgQ2xpbmljYWwgYW5kIEJpb21lZGljYWwgUmVzZWFyY2ggK</w:instrText>
          </w:r>
          <w:r>
            <w:rPr>
              <w:b/>
              <w:bCs/>
              <w:color w:val="FF0000"/>
              <w:sz w:val="24"/>
              <w:szCs w:val="24"/>
              <w:lang w:val="en-US"/>
            </w:rPr>
            <w:instrText>GlDQlIpLCBGYWN1bHR5IG9mIE1lZGljaW5lLCBDb2ltYnJhLCBQb3J0dWdhbC5cclxuVW5pdiBDb2ltYnJhLCBDZW50cmUgZm9yIElubm92YXRpdmUgQmlvbWVkaWNpbmUgYW5kIEJpb3RlY2hub2xvZ3kgKENJQkIpLCBDb2ltYnJhLCBQb3J0dWdhbC5cclxuQUlCSUxJIC0gQXNzb2NpYXRpb24gZm9yIElubm92YXRpb24gYW5kIEJpb21lZ</w:instrText>
          </w:r>
          <w:r>
            <w:rPr>
              <w:b/>
              <w:bCs/>
              <w:color w:val="FF0000"/>
              <w:sz w:val="24"/>
              <w:szCs w:val="24"/>
              <w:lang w:val="en-US"/>
            </w:rPr>
            <w:instrText>GljYWwgUmVzZWFyY2ggb24gTGlnaHQgYW5kIEltYWdlLCBDb2ltYnJhLCBQb3J0dWdhbC5cclxuUGFkb3ZhLUNhbXBvc2FtcGllcm8gSG9zcGl0YWwsIFBhZG92YSwgSXRhbHkuXHJcblVuaXZlcnNpdHkgb2YgUGFkb3ZhLCBEZXBhcnRtZW50IG9mIE5ldXJvc2NpZW5jZSwgUGFkb3ZhLCBJdGFseS5cclxuRGVwYXJ0bWVudCBvZiBPcGh0a</w:instrText>
          </w:r>
          <w:r>
            <w:rPr>
              <w:b/>
              <w:bCs/>
              <w:color w:val="FF0000"/>
              <w:sz w:val="24"/>
              <w:szCs w:val="24"/>
              <w:lang w:val="en-US"/>
            </w:rPr>
            <w:instrText>GFsbW9sb2d5LCBHdWkgZGUgQ2hhdWxpYWMgSG9zcGl0YWwsIEYtMzQwMDAgTW9udHBlbGxpZXIsIEZyYW5jZS5cclxuSW5zdGl0dXRlIGZvciBOZXVyb3NjaWVuY2VzIG9mIE1vbnRwZWxsaWVyIElOTSwgVW5pdi4gTW9udHBlbGxpZXIsIElOU0VSTSwgRi0zNDA5MSBNb250cGVsbGllciwgRnJhbmNlLlxyXG5UaGUgU2F2ZSBTaWdodCBJb</w:instrText>
          </w:r>
          <w:r>
            <w:rPr>
              <w:b/>
              <w:bCs/>
              <w:color w:val="FF0000"/>
              <w:sz w:val="24"/>
              <w:szCs w:val="24"/>
              <w:lang w:val="en-US"/>
            </w:rPr>
            <w:instrText>nN0aXR1dGUsIFN5ZG5leSBNZWRpY2FsIFNjaG9vbCwgVGhlIFVuaXZlcnNpdHkgb2YgU3lkbmV5LCBTeWRuZXksIE5ldyBTb3V0aCBXYWxlcywgQXVzdHJhbGlhLlxyXG5EZXBhcnRtZW50IG9mIE9waHRoYWxtb2xvZ3ksIFVuaXZlcnNpdHkgSG9zcGl0YWwgQm9ubiwgQm9ubiwgR2VybWFueS5cclxuVW5pdi4gQm9yZGVhdXgsIEluc2Vyb</w:instrText>
          </w:r>
          <w:r>
            <w:rPr>
              <w:b/>
              <w:bCs/>
              <w:color w:val="FF0000"/>
              <w:sz w:val="24"/>
              <w:szCs w:val="24"/>
              <w:lang w:val="en-US"/>
            </w:rPr>
            <w:instrText>SwgQm9yZGVhdXggUG9wdWxhdGlvbiBIZWFsdGggUmVzZWFyY2ggQ2VudGVyLCBVTVIgMTIxOSwgVGVhbSBMRUhBLCBGLTMzMDAwIEJvcmRlYXV4LCBGcmFuY2UuXHJcbkRlcGFydG1lbnQgb2YgT3BodGhhbG1vbG9neSwgVW5pdmVyc2l0eSBIb3NwaXRhbCBCb25uLCBCb25uLCBHZXJtYW55LiIsIkF1dGhvcnMiOlt7IiRpZCI6IjciLCIkd</w:instrText>
          </w:r>
          <w:r>
            <w:rPr>
              <w:b/>
              <w:bCs/>
              <w:color w:val="FF0000"/>
              <w:sz w:val="24"/>
              <w:szCs w:val="24"/>
              <w:lang w:val="en-US"/>
            </w:rPr>
            <w:instrText>HlwZSI6IlN3aXNzQWNhZGVtaWMuQ2l0YXZpLlBlcnNvbiwgU3dpc3NBY2FkZW1pYy5DaXRhdmkiLCJGaXJzdE5hbWUiOiJNYXR0aGlhcyIsIkxhc3ROYW1lIjoiTWF1c2NoaXR6IiwiTWlkZGxlTmFtZSI6Ik0uIiwiUHJvdGVjdGVkIjpmYWxzZSwiU2V4IjoyLCJDcmVhdGVkQnkiOiJfSmVubnkiLCJDcmVhdGVkT24iOiIyMDIyLTExLTE4V</w:instrText>
          </w:r>
          <w:r>
            <w:rPr>
              <w:b/>
              <w:bCs/>
              <w:color w:val="FF0000"/>
              <w:sz w:val="24"/>
              <w:szCs w:val="24"/>
              <w:lang w:val="en-US"/>
            </w:rPr>
            <w:instrText>DA4OjQ1OjMyWiIsIk1vZGlmaWVkQnkiOiJfSmVubnkiLCJJZCI6ImI4OTJhOTYwLWY3YzMtNDZjNi05ZGU3LWRkYzE2YThkNWY3NCIsIk1vZGlmaWVkT24iOiIyMDIyLTExLTE4VDA4OjQ1OjMyWiIsIlByb2plY3QiOnsiJGlkIjoiOCIsIiR0eXBlIjoiU3dpc3NBY2FkZW1pYy5DaXRhdmkuUHJvamVjdCwgU3dpc3NBY2FkZW1pYy5DaXRhd</w:instrText>
          </w:r>
          <w:r>
            <w:rPr>
              <w:b/>
              <w:bCs/>
              <w:color w:val="FF0000"/>
              <w:sz w:val="24"/>
              <w:szCs w:val="24"/>
              <w:lang w:val="en-US"/>
            </w:rPr>
            <w:instrText>mkifX0seyIkaWQiOiI5IiwiJHR5cGUiOiJTd2lzc0FjYWRlbWljLkNpdGF2aS5QZXJzb24sIFN3aXNzQWNhZGVtaWMuQ2l0YXZpIiwiRmlyc3ROYW1lIjoiVGltbyIsIkxhc3ROYW1lIjoiVmVyemlqZGVuIiwiUHJvdGVjdGVkIjpmYWxzZSwiU2V4IjowLCJDcmVhdGVkQnkiOiJfSmVubnkiLCJDcmVhdGVkT24iOiIyMDIyLTEwLTIxVDA4O</w:instrText>
          </w:r>
          <w:r>
            <w:rPr>
              <w:b/>
              <w:bCs/>
              <w:color w:val="FF0000"/>
              <w:sz w:val="24"/>
              <w:szCs w:val="24"/>
              <w:lang w:val="en-US"/>
            </w:rPr>
            <w:instrText>jEyOjExIiwiTW9kaWZpZWRCeSI6Il9KZW5ueSIsIklkIjoiNGIxMjlmNjMtNjgwOS00YmUzLTk3MDctNDUxMjJjNzNiNjIyIiwiTW9kaWZpZWRPbiI6IjIwMjItMTAtMjFUMDg6MTI6MTEiLCJQcm9qZWN0Ijp7IiRyZWYiOiI4In19LHsiJGlkIjoiMTAiLCIkdHlwZSI6IlN3aXNzQWNhZGVtaWMuQ2l0YXZpLlBlcnNvbiwgU3dpc3NBY2FkZ</w:instrText>
          </w:r>
          <w:r>
            <w:rPr>
              <w:b/>
              <w:bCs/>
              <w:color w:val="FF0000"/>
              <w:sz w:val="24"/>
              <w:szCs w:val="24"/>
              <w:lang w:val="en-US"/>
            </w:rPr>
            <w:instrText>W1pYy5DaXRhdmkiLCJGaXJzdE5hbWUiOiJBbGV4YW5kZXIiLCJMYXN0TmFtZSI6IlNjaHVzdGVyIiwiTWlkZGxlTmFtZSI6IksuIiwiUHJvdGVjdGVkIjpmYWxzZSwiU2V4IjoyLCJDcmVhdGVkQnkiOiJfSmVubnkiLCJDcmVhdGVkT24iOiIyMDIyLTExLTE4VDA4OjQ1OjMyWiIsIk1vZGlmaWVkQnkiOiJfSmVubnkiLCJJZCI6ImU2ZWI0N</w:instrText>
          </w:r>
          <w:r>
            <w:rPr>
              <w:b/>
              <w:bCs/>
              <w:color w:val="FF0000"/>
              <w:sz w:val="24"/>
              <w:szCs w:val="24"/>
              <w:lang w:val="en-US"/>
            </w:rPr>
            <w:instrText>GFmLTMzZmYtNDliMi05Y2ZlLTI2OTVkMTg5NzdmMiIsIk1vZGlmaWVkT24iOiIyMDIyLTExLTE4VDA4OjQ1OjMyWiIsIlByb2plY3QiOnsiJHJlZiI6IjgifX0seyIkaWQiOiIxMSIsIiR0eXBlIjoiU3dpc3NBY2FkZW1pYy5DaXRhdmkuUGVyc29uLCBTd2lzc0FjYWRlbWljLkNpdGF2aSIsIkZpcnN0TmFtZSI6Ikhpc2hhbSIsIkxhc3ROY</w:instrText>
          </w:r>
          <w:r>
            <w:rPr>
              <w:b/>
              <w:bCs/>
              <w:color w:val="FF0000"/>
              <w:sz w:val="24"/>
              <w:szCs w:val="24"/>
              <w:lang w:val="en-US"/>
            </w:rPr>
            <w:instrText>W1lIjoiRWxiYXoiLCJQcm90ZWN0ZWQiOmZhbHNlLCJTZXgiOjIsIkNyZWF0ZWRCeSI6Il9KZW5ueSIsIkNyZWF0ZWRPbiI6IjIwMjItMTEtMThUMDg6NDU6MzJaIiwiTW9kaWZpZWRCeSI6Il9KZW5ueSIsIklkIjoiN2E2MjY3ZTUtOTg5Ni00OGRiLTlmNzQtODhjZGEzNWRkMmY5IiwiTW9kaWZpZWRPbiI6IjIwMjItMTEtMThUMDg6NDU6M</w:instrText>
          </w:r>
          <w:r>
            <w:rPr>
              <w:b/>
              <w:bCs/>
              <w:color w:val="FF0000"/>
              <w:sz w:val="24"/>
              <w:szCs w:val="24"/>
              <w:lang w:val="en-US"/>
            </w:rPr>
            <w:instrText>zJaIiwiUHJvamVjdCI6eyIkcmVmIjoiOCJ9fSx7IiRpZCI6IjEyIiwiJHR5cGUiOiJTd2lzc0FjYWRlbWljLkNpdGF2aS5QZXJzb24sIFN3aXNzQWNhZGVtaWMuQ2l0YXZpIiwiRmlyc3ROYW1lIjoiTm9yYmVydCIsIkxhc3ROYW1lIjoiUGZlaWZmZXIiLCJQcm90ZWN0ZWQiOmZhbHNlLCJTZXgiOjIsIkNyZWF0ZWRCeSI6Il9KZW5ueSIsI</w:instrText>
          </w:r>
          <w:r>
            <w:rPr>
              <w:b/>
              <w:bCs/>
              <w:color w:val="FF0000"/>
              <w:sz w:val="24"/>
              <w:szCs w:val="24"/>
              <w:lang w:val="en-US"/>
            </w:rPr>
            <w:instrText>kNyZWF0ZWRPbiI6IjIwMjItMTEtMThUMDg6NDU6MzJaIiwiTW9kaWZpZWRCeSI6Il9KZW5ueSIsIklkIjoiZDZlMTMyMGItYTk0Yi00MTY4LWIwMTctNzhiNWUzZmQ1NTk0IiwiTW9kaWZpZWRPbiI6IjIwMjItMTEtMThUMDg6NDU6MzJaIiwiUHJvamVjdCI6eyIkcmVmIjoiOCJ9fSx7IiRpZCI6IjEzIiwiJHR5cGUiOiJTd2lzc0FjYWRlb</w:instrText>
          </w:r>
          <w:r>
            <w:rPr>
              <w:b/>
              <w:bCs/>
              <w:color w:val="FF0000"/>
              <w:sz w:val="24"/>
              <w:szCs w:val="24"/>
              <w:lang w:val="en-US"/>
            </w:rPr>
            <w:instrText>WljLkNpdGF2aS5QZXJzb24sIFN3aXNzQWNhZGVtaWMuQ2l0YXZpIiwiRmlyc3ROYW1lIjoiQW50aG9ueSIsIkxhc3ROYW1lIjoiS2hhd2FqYSIsIlByb3RlY3RlZCI6ZmFsc2UsIlNleCI6MiwiQ3JlYXRlZEJ5IjoiX0plbm55IiwiQ3JlYXRlZE9uIjoiMjAyMi0xMS0xOFQwODo0NTozMloiLCJNb2RpZmllZEJ5IjoiX0plbm55IiwiSWQiO</w:instrText>
          </w:r>
          <w:r>
            <w:rPr>
              <w:b/>
              <w:bCs/>
              <w:color w:val="FF0000"/>
              <w:sz w:val="24"/>
              <w:szCs w:val="24"/>
              <w:lang w:val="en-US"/>
            </w:rPr>
            <w:instrText>iI0OTQ0MTA5ZC03MGI0LTRhNmEtYTAwNC1mNzFhZjVjOTEyY2MiLCJNb2RpZmllZE9uIjoiMjAyMi0xMS0xOFQwODo0NTozMloiLCJQcm9qZWN0Ijp7IiRyZWYiOiI4In19LHsiJGlkIjoiMTQiLCIkdHlwZSI6IlN3aXNzQWNhZGVtaWMuQ2l0YXZpLlBlcnNvbiwgU3dpc3NBY2FkZW1pYy5DaXRhdmkiLCJGaXJzdE5hbWUiOiJSb2JlcnQiL</w:instrText>
          </w:r>
          <w:r>
            <w:rPr>
              <w:b/>
              <w:bCs/>
              <w:color w:val="FF0000"/>
              <w:sz w:val="24"/>
              <w:szCs w:val="24"/>
              <w:lang w:val="en-US"/>
            </w:rPr>
            <w:instrText>CJMYXN0TmFtZSI6Ikx1YmVuIiwiTWlkZGxlTmFtZSI6Ik4uIiwiUHJvdGVjdGVkIjpmYWxzZSwiU2V4IjoyLCJDcmVhdGVkQnkiOiJfSmVubnkiLCJDcmVhdGVkT24iOiIyMDIyLTExLTE4VDA4OjQ1OjMyWiIsIk1vZGlmaWVkQnkiOiJfSmVubnkiLCJJZCI6ImViM2I0ODZhLWYzZmItNDhlZS05ODdhLTNmZDE3OTYyYzM5ZCIsIk1vZGlma</w:instrText>
          </w:r>
          <w:r>
            <w:rPr>
              <w:b/>
              <w:bCs/>
              <w:color w:val="FF0000"/>
              <w:sz w:val="24"/>
              <w:szCs w:val="24"/>
              <w:lang w:val="en-US"/>
            </w:rPr>
            <w:instrText>WVkT24iOiIyMDIyLTExLTE4VDA4OjQ1OjMyWiIsIlByb2plY3QiOnsiJHJlZiI6IjgifX0seyIkaWQiOiIxNSIsIiR0eXBlIjoiU3dpc3NBY2FkZW1pYy5DaXRhdmkuUGVyc29uLCBTd2lzc0FjYWRlbWljLkNpdGF2aSIsIkZpcnN0TmFtZSI6IlBhdWwiLCJMYXN0TmFtZSI6IkZvc3RlciIsIk1pZGRsZU5hbWUiOiJKLiIsIlByb3RlY3RlZ</w:instrText>
          </w:r>
          <w:r>
            <w:rPr>
              <w:b/>
              <w:bCs/>
              <w:color w:val="FF0000"/>
              <w:sz w:val="24"/>
              <w:szCs w:val="24"/>
              <w:lang w:val="en-US"/>
            </w:rPr>
            <w:instrText>CI6ZmFsc2UsIlNleCI6MiwiQ3JlYXRlZEJ5IjoiX0plbm55IiwiQ3JlYXRlZE9uIjoiMjAyMi0xMS0xOFQwODo0NTozMloiLCJNb2RpZmllZEJ5IjoiX0plbm55IiwiSWQiOiIyYjA1ZmIzOC03NjhhLTRjNGMtOGY3NC00NzRmYTgyZTlkZWMiLCJNb2RpZmllZE9uIjoiMjAyMi0xMS0xOFQwODo0NTozMloiLCJQcm9qZWN0Ijp7IiRyZWYiO</w:instrText>
          </w:r>
          <w:r>
            <w:rPr>
              <w:b/>
              <w:bCs/>
              <w:color w:val="FF0000"/>
              <w:sz w:val="24"/>
              <w:szCs w:val="24"/>
              <w:lang w:val="en-US"/>
            </w:rPr>
            <w:instrText>iI4In19LHsiJGlkIjoiMTYiLCIkdHlwZSI6IlN3aXNzQWNhZGVtaWMuQ2l0YXZpLlBlcnNvbiwgU3dpc3NBY2FkZW1pYy5DaXRhdmkiLCJGaXJzdE5hbWUiOiJGcmFuemlza2EiLCJMYXN0TmFtZSI6IlJhdXNjaGVyIiwiTWlkZGxlTmFtZSI6IkcuIiwiUHJvdGVjdGVkIjpmYWxzZSwiU2V4IjoxLCJDcmVhdGVkQnkiOiJfSmVubnkiLCJDc</w:instrText>
          </w:r>
          <w:r>
            <w:rPr>
              <w:b/>
              <w:bCs/>
              <w:color w:val="FF0000"/>
              <w:sz w:val="24"/>
              <w:szCs w:val="24"/>
              <w:lang w:val="en-US"/>
            </w:rPr>
            <w:instrText>mVhdGVkT24iOiIyMDIyLTExLTE4VDA4OjQ1OjMyWiIsIk1vZGlmaWVkQnkiOiJfSmVubnkiLCJJZCI6IjAwZjJkMWU1LWUyOTMtNDc5My04NDdkLTQzMzFkMDU2ZGU1NyIsIk1vZGlmaWVkT24iOiIyMDIyLTExLTE4VDA4OjQ1OjMyWiIsIlByb2plY3QiOnsiJHJlZiI6IjgifX0seyIkaWQiOiIxNyIsIiR0eXBlIjoiU3dpc3NBY2FkZW1pY</w:instrText>
          </w:r>
          <w:r>
            <w:rPr>
              <w:b/>
              <w:bCs/>
              <w:color w:val="FF0000"/>
              <w:sz w:val="24"/>
              <w:szCs w:val="24"/>
              <w:lang w:val="en-US"/>
            </w:rPr>
            <w:instrText>y5DaXRhdmkuUGVyc29uLCBTd2lzc0FjYWRlbWljLkNpdGF2aSIsIkZpcnN0TmFtZSI6IktlcnN0aW4iLCJMYXN0TmFtZSI6IldpcmtuZXIiLCJQcm90ZWN0ZWQiOmZhbHNlLCJTZXgiOjEsIkNyZWF0ZWRCeSI6Il9KZW5ueSIsIkNyZWF0ZWRPbiI6IjIwMjItMTEtMThUMDg6NDU6MzJaIiwiTW9kaWZpZWRCeSI6Il9KZW5ueSIsIklkIjoiO</w:instrText>
          </w:r>
          <w:r>
            <w:rPr>
              <w:b/>
              <w:bCs/>
              <w:color w:val="FF0000"/>
              <w:sz w:val="24"/>
              <w:szCs w:val="24"/>
              <w:lang w:val="en-US"/>
            </w:rPr>
            <w:instrText>DA4YjNmYmItOGZiNS00MWNjLWIyZDktYTI3MzNiNGM2OWNkIiwiTW9kaWZpZWRPbiI6IjIwMjItMTEtMThUMDg6NDU6MzJaIiwiUHJvamVjdCI6eyIkcmVmIjoiOCJ9fSx7IiRpZCI6IjE4IiwiJHR5cGUiOiJTd2lzc0FjYWRlbWljLkNpdGF2aS5QZXJzb24sIFN3aXNzQWNhZGVtaWMuQ2l0YXZpIiwiRmlyc3ROYW1lIjoiVG9yYWxmIiwiT</w:instrText>
          </w:r>
          <w:r>
            <w:rPr>
              <w:b/>
              <w:bCs/>
              <w:color w:val="FF0000"/>
              <w:sz w:val="24"/>
              <w:szCs w:val="24"/>
              <w:lang w:val="en-US"/>
            </w:rPr>
            <w:instrText>GFzdE5hbWUiOiJLaXJzdGVuIiwiUHJvdGVjdGVkIjpmYWxzZSwiU2V4IjowLCJDcmVhdGVkQnkiOiJfSmVubnkiLCJDcmVhdGVkT24iOiIyMDIyLTExLTE4VDA4OjQ1OjMyWiIsIk1vZGlmaWVkQnkiOiJfSmVubnkiLCJJZCI6ImFjZGM5YTAxLTMwOWEtNDdhMS05MDY4LTNjZTFiYjI3NTA4OSIsIk1vZGlmaWVkT24iOiIyMDIyLTExLTE4V</w:instrText>
          </w:r>
          <w:r>
            <w:rPr>
              <w:b/>
              <w:bCs/>
              <w:color w:val="FF0000"/>
              <w:sz w:val="24"/>
              <w:szCs w:val="24"/>
              <w:lang w:val="en-US"/>
            </w:rPr>
            <w:instrText>DA4OjQ1OjMyWiIsIlByb2plY3QiOnsiJHJlZiI6IjgifX0seyIkaWQiOiIxOSIsIiR0eXBlIjoiU3dpc3NBY2FkZW1pYy5DaXRhdmkuUGVyc29uLCBTd2lzc0FjYWRlbWljLkNpdGF2aSIsIkZpcnN0TmFtZSI6Ikpvc3QiLCJMYXN0TmFtZSI6IkpvbmFzIiwiTWlkZGxlTmFtZSI6IkIuIiwiUHJvdGVjdGVkIjpmYWxzZSwiU2V4IjowLCJDc</w:instrText>
          </w:r>
          <w:r>
            <w:rPr>
              <w:b/>
              <w:bCs/>
              <w:color w:val="FF0000"/>
              <w:sz w:val="24"/>
              <w:szCs w:val="24"/>
              <w:lang w:val="en-US"/>
            </w:rPr>
            <w:instrText>mVhdGVkQnkiOiJfSmVubnkiLCJDcmVhdGVkT24iOiIyMDIyLTExLTE4VDA4OjQ1OjMyWiIsIk1vZGlmaWVkQnkiOiJfSmVubnkiLCJJZCI6Ijc2YzNkOWRmLTE2NWItNDcwZS1iNmViLTMzNmE2ZWYxYzk5MyIsIk1vZGlmaWVkT24iOiIyMDIyLTExLTE4VDA4OjQ1OjMyWiIsIlByb2plY3QiOnsiJHJlZiI6IjgifX0seyIkaWQiOiIyMCIsI</w:instrText>
          </w:r>
          <w:r>
            <w:rPr>
              <w:b/>
              <w:bCs/>
              <w:color w:val="FF0000"/>
              <w:sz w:val="24"/>
              <w:szCs w:val="24"/>
              <w:lang w:val="en-US"/>
            </w:rPr>
            <w:instrText>iR0eXBlIjoiU3dpc3NBY2FkZW1pYy5DaXRhdmkuUGVyc29uLCBTd2lzc0FjYWRlbWljLkNpdGF2aSIsIkZpcnN0TmFtZSI6Ik11a2hhcnJhbSIsIkxhc3ROYW1lIjoiQmlrYm92IiwiTWlkZGxlTmFtZSI6Ik0uIiwiUHJvdGVjdGVkIjpmYWxzZSwiU2V4IjowLCJDcmVhdGVkQnkiOiJfSmVubnkiLCJDcmVhdGVkT24iOiIyMDIyLTExLTE4V</w:instrText>
          </w:r>
          <w:r>
            <w:rPr>
              <w:b/>
              <w:bCs/>
              <w:color w:val="FF0000"/>
              <w:sz w:val="24"/>
              <w:szCs w:val="24"/>
              <w:lang w:val="en-US"/>
            </w:rPr>
            <w:instrText>DA4OjQ1OjMyWiIsIk1vZGlmaWVkQnkiOiJfSmVubnkiLCJJZCI6IjNmNjJiYjg2LTk5NzEtNGQ1Ni05YjcxLTU3ZjYyNGM1OGZiYyIsIk1vZGlmaWVkT24iOiIyMDIyLTExLTE4VDA4OjQ1OjMyWiIsIlByb2plY3QiOnsiJHJlZiI6IjgifX0seyIkaWQiOiIyMSIsIiR0eXBlIjoiU3dpc3NBY2FkZW1pYy5DaXRhdmkuUGVyc29uLCBTd2lzc</w:instrText>
          </w:r>
          <w:r>
            <w:rPr>
              <w:b/>
              <w:bCs/>
              <w:color w:val="FF0000"/>
              <w:sz w:val="24"/>
              <w:szCs w:val="24"/>
              <w:lang w:val="en-US"/>
            </w:rPr>
            <w:instrText>0FjYWRlbWljLkNpdGF2aSIsIkZpcnN0TmFtZSI6IlJ1dGgiLCJMYXN0TmFtZSI6IkhvZ2ciLCJQcm90ZWN0ZWQiOmZhbHNlLCJTZXgiOjEsIkNyZWF0ZWRCeSI6Il9KZW5ueSIsIkNyZWF0ZWRPbiI6IjIwMjItMTEtMThUMDg6NDU6MzJaIiwiTW9kaWZpZWRCeSI6Il9KZW5ueSIsIklkIjoiYmE5ZTk5NDQtZDRlYS00OTIxLTkzNmUtMzViZ</w:instrText>
          </w:r>
          <w:r>
            <w:rPr>
              <w:b/>
              <w:bCs/>
              <w:color w:val="FF0000"/>
              <w:sz w:val="24"/>
              <w:szCs w:val="24"/>
              <w:lang w:val="en-US"/>
            </w:rPr>
            <w:instrText>mJiNzE1ZDdkIiwiTW9kaWZpZWRPbiI6IjIwMjItMTEtMThUMDg6NDU6MzJaIiwiUHJvamVjdCI6eyIkcmVmIjoiOCJ9fSx7IiRpZCI6IjIyIiwiJHR5cGUiOiJTd2lzc0FjYWRlbWljLkNpdGF2aS5QZXJzb24sIFN3aXNzQWNhZGVtaWMuQ2l0YXZpIiwiRmlyc3ROYW1lIjoiVHVuZGUiLCJMYXN0TmFtZSI6IlBldG8iLCJQcm90ZWN0ZWQiO</w:instrText>
          </w:r>
          <w:r>
            <w:rPr>
              <w:b/>
              <w:bCs/>
              <w:color w:val="FF0000"/>
              <w:sz w:val="24"/>
              <w:szCs w:val="24"/>
              <w:lang w:val="en-US"/>
            </w:rPr>
            <w:instrText>mZhbHNlLCJTZXgiOjAsIkNyZWF0ZWRCeSI6Il9KZW5ueSIsIkNyZWF0ZWRPbiI6IjIwMjItMTEtMThUMDg6NDU6MzJaIiwiTW9kaWZpZWRCeSI6Il9KZW5ueSIsIklkIjoiZDhlYWI3Y2QtNjdjNi00OWJhLTg2NWYtYmUwYzQyMTM3MmUyIiwiTW9kaWZpZWRPbiI6IjIwMjItMTEtMThUMDg6NDU6MzJaIiwiUHJvamVjdCI6eyIkcmVmIjoiO</w:instrText>
          </w:r>
          <w:r>
            <w:rPr>
              <w:b/>
              <w:bCs/>
              <w:color w:val="FF0000"/>
              <w:sz w:val="24"/>
              <w:szCs w:val="24"/>
              <w:lang w:val="en-US"/>
            </w:rPr>
            <w:instrText>CJ9fSx7IiRpZCI6IjIzIiwiJHR5cGUiOiJTd2lzc0FjYWRlbWljLkNpdGF2aS5QZXJzb24sIFN3aXNzQWNhZGVtaWMuQ2l0YXZpIiwiRmlyc3ROYW1lIjoiQXVkcmV5IiwiTGFzdE5hbWUiOiJDb3VnbmFyZC1HcsOpZ29pcmUiLCJQcm90ZWN0ZWQiOmZhbHNlLCJTZXgiOjEsIkNyZWF0ZWRCeSI6Il9KZW5ueSIsIkNyZWF0ZWRPbiI6IjIwM</w:instrText>
          </w:r>
          <w:r>
            <w:rPr>
              <w:b/>
              <w:bCs/>
              <w:color w:val="FF0000"/>
              <w:sz w:val="24"/>
              <w:szCs w:val="24"/>
              <w:lang w:val="en-US"/>
            </w:rPr>
            <w:instrText>jItMTAtMjFUMDg6MTI6MTEiLCJNb2RpZmllZEJ5IjoiX0plbm55IiwiSWQiOiIwZGQ2ZWM1Yy0yOThiLTRjNzgtYjNkMy04MzU2ZTc1MWIxNDIiLCJNb2RpZmllZE9uIjoiMjAyMi0xMC0yMVQwODoxMjoxMSIsIlByb2plY3QiOnsiJHJlZiI6IjgifX0seyIkaWQiOiIyNCIsIiR0eXBlIjoiU3dpc3NBY2FkZW1pYy5DaXRhdmkuUGVyc29uL</w:instrText>
          </w:r>
          <w:r>
            <w:rPr>
              <w:b/>
              <w:bCs/>
              <w:color w:val="FF0000"/>
              <w:sz w:val="24"/>
              <w:szCs w:val="24"/>
              <w:lang w:val="en-US"/>
            </w:rPr>
            <w:instrText>CBTd2lzc0FjYWRlbWljLkNpdGF2aSIsIkZpcnN0TmFtZSI6IkdlaXIiLCJMYXN0TmFtZSI6IkJlcnRlbHNlbiIsIlByb3RlY3RlZCI6ZmFsc2UsIlNleCI6MCwiQ3JlYXRlZEJ5IjoiX0plbm55IiwiQ3JlYXRlZE9uIjoiMjAyMi0xMS0xOFQwODo0NTozMloiLCJNb2RpZmllZEJ5IjoiX0plbm55IiwiSWQiOiIzMzMwODA2YS1lNTdjLTRlN</w:instrText>
          </w:r>
          <w:r>
            <w:rPr>
              <w:b/>
              <w:bCs/>
              <w:color w:val="FF0000"/>
              <w:sz w:val="24"/>
              <w:szCs w:val="24"/>
              <w:lang w:val="en-US"/>
            </w:rPr>
            <w:instrText>GEtOWU1Zi1kMGM0MDExYzVjMjQiLCJNb2RpZmllZE9uIjoiMjAyMi0xMS0xOFQwODo0NTozMloiLCJQcm9qZWN0Ijp7IiRyZWYiOiI4In19LHsiJGlkIjoiMjUiLCIkdHlwZSI6IlN3aXNzQWNhZGVtaWMuQ2l0YXZpLlBlcnNvbiwgU3dpc3NBY2FkZW1pYy5DaXRhdmkiLCJGaXJzdE5hbWUiOiJNYWphIiwiTGFzdE5hbWUiOiJFcmtlIiwiT</w:instrText>
          </w:r>
          <w:r>
            <w:rPr>
              <w:b/>
              <w:bCs/>
              <w:color w:val="FF0000"/>
              <w:sz w:val="24"/>
              <w:szCs w:val="24"/>
              <w:lang w:val="en-US"/>
            </w:rPr>
            <w:instrText>WlkZGxlTmFtZSI6IkdyYW4iLCJQcm90ZWN0ZWQiOmZhbHNlLCJTZXgiOjEsIkNyZWF0ZWRCeSI6Il9KZW5ueSIsIkNyZWF0ZWRPbiI6IjIwMjItMTEtMThUMDg6NDU6MzJaIiwiTW9kaWZpZWRCeSI6Il9KZW5ueSIsIklkIjoiNDdlMTZlOTUtNTE0Mi00MDhlLWFhNjEtMGU2YWQzNjgwN2IyIiwiTW9kaWZpZWRPbiI6IjIwMjItMTEtMThUM</w:instrText>
          </w:r>
          <w:r>
            <w:rPr>
              <w:b/>
              <w:bCs/>
              <w:color w:val="FF0000"/>
              <w:sz w:val="24"/>
              <w:szCs w:val="24"/>
              <w:lang w:val="en-US"/>
            </w:rPr>
            <w:instrText>Dg6NDU6MzJaIiwiUHJvamVjdCI6eyIkcmVmIjoiOCJ9fSx7IiRpZCI6IjI2IiwiJHR5cGUiOiJTd2lzc0FjYWRlbWljLkNpdGF2aS5QZXJzb24sIFN3aXNzQWNhZGVtaWMuQ2l0YXZpIiwiRmlyc3ROYW1lIjoiRm90aXMiLCJMYXN0TmFtZSI6IlRvcG91emlzIiwiUHJvdGVjdGVkIjpmYWxzZSwiU2V4IjoyLCJDcmVhdGVkQnkiOiJfSmVub</w:instrText>
          </w:r>
          <w:r>
            <w:rPr>
              <w:b/>
              <w:bCs/>
              <w:color w:val="FF0000"/>
              <w:sz w:val="24"/>
              <w:szCs w:val="24"/>
              <w:lang w:val="en-US"/>
            </w:rPr>
            <w:instrText>nkiLCJDcmVhdGVkT24iOiIyMDIyLTExLTE4VDA4OjQ1OjMyWiIsIk1vZGlmaWVkQnkiOiJfSmVubnkiLCJJZCI6ImVkZGMzNDg4LTNjN2UtNDQwMS1iN2Q1LWEzZjY1NjE0OTRiZCIsIk1vZGlmaWVkT24iOiIyMDIyLTExLTE4VDA4OjQ1OjMyWiIsIlByb2plY3QiOnsiJHJlZiI6IjgifX0seyIkaWQiOiIyNyIsIiR0eXBlIjoiU3dpc3NBY</w:instrText>
          </w:r>
          <w:r>
            <w:rPr>
              <w:b/>
              <w:bCs/>
              <w:color w:val="FF0000"/>
              <w:sz w:val="24"/>
              <w:szCs w:val="24"/>
              <w:lang w:val="en-US"/>
            </w:rPr>
            <w:instrText>2FkZW1pYy5DaXRhdmkuUGVyc29uLCBTd2lzc0FjYWRlbWljLkNpdGF2aSIsIkZpcnN0TmFtZSI6IkRpbWl0cmlvcyIsIkxhc3ROYW1lIjoiR2lhbm5vdWxpcyIsIk1pZGRsZU5hbWUiOiJBLiIsIlByb3RlY3RlZCI6ZmFsc2UsIlNleCI6MCwiQ3JlYXRlZEJ5IjoiX0plbm55IiwiQ3JlYXRlZE9uIjoiMjAyMi0xMS0xOFQwODo0NTozMloiL</w:instrText>
          </w:r>
          <w:r>
            <w:rPr>
              <w:b/>
              <w:bCs/>
              <w:color w:val="FF0000"/>
              <w:sz w:val="24"/>
              <w:szCs w:val="24"/>
              <w:lang w:val="en-US"/>
            </w:rPr>
            <w:instrText>CJNb2RpZmllZEJ5IjoiX0plbm55IiwiSWQiOiJkNjNiYTE2Zi03NmMyLTQxOWMtOWNkYS1mNjZmMTIyZTI5NTUiLCJNb2RpZmllZE9uIjoiMjAyMi0xMS0xOFQwODo0NTozMloiLCJQcm9qZWN0Ijp7IiRyZWYiOiI4In19LHsiJGlkIjoiMjgiLCIkdHlwZSI6IlN3aXNzQWNhZGVtaWMuQ2l0YXZpLlBlcnNvbiwgU3dpc3NBY2FkZW1pYy5Da</w:instrText>
          </w:r>
          <w:r>
            <w:rPr>
              <w:b/>
              <w:bCs/>
              <w:color w:val="FF0000"/>
              <w:sz w:val="24"/>
              <w:szCs w:val="24"/>
              <w:lang w:val="en-US"/>
            </w:rPr>
            <w:instrText>XRhdmkiLCJGaXJzdE5hbWUiOiJDYXJvbGluZSIsIkxhc3ROYW1lIjoiQnJhbmRsIiwiUHJvdGVjdGVkIjpmYWxzZSwiU2V4IjoxLCJDcmVhdGVkQnkiOiJfSmVubnkiLCJDcmVhdGVkT24iOiIyMDIyLTA4LTAxVDA4OjA4OjMzIiwiTW9kaWZpZWRCeSI6Il9KZW5ueSIsIklkIjoiOWU5ODZjM2ItOWE4Ni00YTcyLThjYzItOTcyYTk1ZTY2N</w:instrText>
          </w:r>
          <w:r>
            <w:rPr>
              <w:b/>
              <w:bCs/>
              <w:color w:val="FF0000"/>
              <w:sz w:val="24"/>
              <w:szCs w:val="24"/>
              <w:lang w:val="en-US"/>
            </w:rPr>
            <w:instrText>mI4IiwiTW9kaWZpZWRPbiI6IjIwMjItMDgtMDFUMDg6MDg6MzMiLCJQcm9qZWN0Ijp7IiRyZWYiOiI4In19LHsiJGlkIjoiMjkiLCIkdHlwZSI6IlN3aXNzQWNhZGVtaWMuQ2l0YXZpLlBlcnNvbiwgU3dpc3NBY2FkZW1pYy5DaXRhdmkiLCJGaXJzdE5hbWUiOiJJcmlzIiwiTGFzdE5hbWUiOiJIZWlkIiwiTWlkZGxlTmFtZSI6Ik0uIiwiU</w:instrText>
          </w:r>
          <w:r>
            <w:rPr>
              <w:b/>
              <w:bCs/>
              <w:color w:val="FF0000"/>
              <w:sz w:val="24"/>
              <w:szCs w:val="24"/>
              <w:lang w:val="en-US"/>
            </w:rPr>
            <w:instrText>HJvdGVjdGVkIjpmYWxzZSwiU2V4IjoxLCJDcmVhdGVkQnkiOiJfSmVubnkiLCJDcmVhdGVkT24iOiIyMDIyLTA4LTAxVDA4OjA4OjMzIiwiTW9kaWZpZWRCeSI6Il9KZW5ueSIsIklkIjoiZjZiMzA3OGEtNDJjNC00ZjRlLTgyYTgtMzQyZWU5NjMwMGY5IiwiTW9kaWZpZWRPbiI6IjIwMjItMDgtMDFUMDg6MDg6MzMiLCJQcm9qZWN0Ijp7I</w:instrText>
          </w:r>
          <w:r>
            <w:rPr>
              <w:b/>
              <w:bCs/>
              <w:color w:val="FF0000"/>
              <w:sz w:val="24"/>
              <w:szCs w:val="24"/>
              <w:lang w:val="en-US"/>
            </w:rPr>
            <w:instrText>iRyZWYiOiI4In19LHsiJGlkIjoiMzAiLCIkdHlwZSI6IlN3aXNzQWNhZGVtaWMuQ2l0YXZpLlBlcnNvbiwgU3dpc3NBY2FkZW1pYy5DaXRhdmkiLCJGaXJzdE5hbWUiOiJDYXRoZXJpbmUiLCJMYXN0TmFtZSI6IkNyZXV6b3QtR2FyY2hlciIsIk1pZGRsZU5hbWUiOiJQLiIsIlByb3RlY3RlZCI6ZmFsc2UsIlNleCI6MSwiQ3JlYXRlZEJ5I</w:instrText>
          </w:r>
          <w:r>
            <w:rPr>
              <w:b/>
              <w:bCs/>
              <w:color w:val="FF0000"/>
              <w:sz w:val="24"/>
              <w:szCs w:val="24"/>
              <w:lang w:val="en-US"/>
            </w:rPr>
            <w:instrText>joiX0plbm55IiwiQ3JlYXRlZE9uIjoiMjAyMi0xMS0xOFQwODo0NTozMloiLCJNb2RpZmllZEJ5IjoiX0plbm55IiwiSWQiOiJlNjkwMjk5ZC03YmMyLTQ5ZGItOGMyMC01ZjI3MjMzZDMzOWYiLCJNb2RpZmllZE9uIjoiMjAyMi0xMS0xOFQwODo0NTozMloiLCJQcm9qZWN0Ijp7IiRyZWYiOiI4In19LHsiJGlkIjoiMzEiLCIkdHlwZSI6I</w:instrText>
          </w:r>
          <w:r>
            <w:rPr>
              <w:b/>
              <w:bCs/>
              <w:color w:val="FF0000"/>
              <w:sz w:val="24"/>
              <w:szCs w:val="24"/>
              <w:lang w:val="en-US"/>
            </w:rPr>
            <w:instrText>lN3aXNzQWNhZGVtaWMuQ2l0YXZpLlBlcnNvbiwgU3dpc3NBY2FkZW1pYy5DaXRhdmkiLCJGaXJzdE5hbWUiOiJQaWVycmUtSGVucnkiLCJMYXN0TmFtZSI6IkdhYnJpZWxsZSIsIlByb3RlY3RlZCI6ZmFsc2UsIlNleCI6MCwiQ3JlYXRlZEJ5IjoiX0plbm55IiwiQ3JlYXRlZE9uIjoiMjAyMi0xMS0xOFQwODo0NTozMloiLCJNb2RpZmllZ</w:instrText>
          </w:r>
          <w:r>
            <w:rPr>
              <w:b/>
              <w:bCs/>
              <w:color w:val="FF0000"/>
              <w:sz w:val="24"/>
              <w:szCs w:val="24"/>
              <w:lang w:val="en-US"/>
            </w:rPr>
            <w:instrText>EJ5IjoiX0plbm55IiwiSWQiOiJmNmE1ZDQxOS04ZWQ5LTQzMDMtYTY4NS1mYzI1MmE5ZTViZTYiLCJNb2RpZmllZE9uIjoiMjAyMi0xMS0xOFQwODo0NTozMloiLCJQcm9qZWN0Ijp7IiRyZWYiOiI4In19LHsiJGlkIjoiMzIiLCIkdHlwZSI6IlN3aXNzQWNhZGVtaWMuQ2l0YXZpLlBlcnNvbiwgU3dpc3NBY2FkZW1pYy5DaXRhdmkiLCJGa</w:instrText>
          </w:r>
          <w:r>
            <w:rPr>
              <w:b/>
              <w:bCs/>
              <w:color w:val="FF0000"/>
              <w:sz w:val="24"/>
              <w:szCs w:val="24"/>
              <w:lang w:val="en-US"/>
            </w:rPr>
            <w:instrText>XJzdE5hbWUiOiJIYW5zLVdlcm5lciIsIkxhc3ROYW1lIjoiSGVuc2UiLCJQcm90ZWN0ZWQiOmZhbHNlLCJTZXgiOjAsIkNyZWF0ZWRCeSI6Il9KZW5ueSIsIkNyZWF0ZWRPbiI6IjIwMjItMTEtMThUMDg6NDU6MzJaIiwiTW9kaWZpZWRCeSI6Il9KZW5ueSIsIklkIjoiN2U2MWJlZGUtNjk0NC00MTNiLTljOTgtMTBlZmE1YjZjMjYzIiwiT</w:instrText>
          </w:r>
          <w:r>
            <w:rPr>
              <w:b/>
              <w:bCs/>
              <w:color w:val="FF0000"/>
              <w:sz w:val="24"/>
              <w:szCs w:val="24"/>
              <w:lang w:val="en-US"/>
            </w:rPr>
            <w:instrText>W9kaWZpZWRPbiI6IjIwMjItMTEtMThUMDg6NDU6MzJaIiwiUHJvamVjdCI6eyIkcmVmIjoiOCJ9fSx7IiRpZCI6IjMzIiwiJHR5cGUiOiJTd2lzc0FjYWRlbWljLkNpdGF2aS5QZXJzb24sIFN3aXNzQWNhZGVtaWMuQ2l0YXZpIiwiRmlyc3ROYW1lIjoiRGFuaWVsIiwiTGFzdE5hbWUiOiJQYXVsZWlraG9mZiIsIlByb3RlY3RlZCI6ZmFsc</w:instrText>
          </w:r>
          <w:r>
            <w:rPr>
              <w:b/>
              <w:bCs/>
              <w:color w:val="FF0000"/>
              <w:sz w:val="24"/>
              <w:szCs w:val="24"/>
              <w:lang w:val="en-US"/>
            </w:rPr>
            <w:instrText>2UsIlNleCI6MiwiQ3JlYXRlZEJ5IjoiX0plbm55IiwiQ3JlYXRlZE9uIjoiMjAyMi0xMS0xOFQwODo0NTozMloiLCJNb2RpZmllZEJ5IjoiX0plbm55IiwiSWQiOiJjYjQ0NjAxZC1mMWMwLTQzZmQtODM4MS1jNWUxMmZkMzNiNjUiLCJNb2RpZmllZE9uIjoiMjAyMi0xMS0xOFQwODo0NTozMloiLCJQcm9qZWN0Ijp7IiRyZWYiOiI4In19L</w:instrText>
          </w:r>
          <w:r>
            <w:rPr>
              <w:b/>
              <w:bCs/>
              <w:color w:val="FF0000"/>
              <w:sz w:val="24"/>
              <w:szCs w:val="24"/>
              <w:lang w:val="en-US"/>
            </w:rPr>
            <w:instrText>HsiJGlkIjoiMzQiLCIkdHlwZSI6IlN3aXNzQWNhZGVtaWMuQ2l0YXZpLlBlcnNvbiwgU3dpc3NBY2FkZW1pYy5DaXRhdmkiLCJGaXJzdE5hbWUiOiJQYXRyaWNpYSIsIkxhc3ROYW1lIjoiQmFycmV0byIsIlByb3RlY3RlZCI6ZmFsc2UsIlNleCI6MSwiQ3JlYXRlZEJ5IjoiX0plbm55IiwiQ3JlYXRlZE9uIjoiMjAyMi0xMS0xOFQwODo0N</w:instrText>
          </w:r>
          <w:r>
            <w:rPr>
              <w:b/>
              <w:bCs/>
              <w:color w:val="FF0000"/>
              <w:sz w:val="24"/>
              <w:szCs w:val="24"/>
              <w:lang w:val="en-US"/>
            </w:rPr>
            <w:instrText>TozMloiLCJNb2RpZmllZEJ5IjoiX0plbm55IiwiSWQiOiI3MzczM2IyYi1hZGUxLTQ2ZjQtODJiOC03Y2RlYmM3Y2Q1ZjkiLCJNb2RpZmllZE9uIjoiMjAyMi0xMS0xOFQwODo0NTozMloiLCJQcm9qZWN0Ijp7IiRyZWYiOiI4In19LHsiJGlkIjoiMzUiLCIkdHlwZSI6IlN3aXNzQWNhZGVtaWMuQ2l0YXZpLlBlcnNvbiwgU3dpc3NBY2FkZ</w:instrText>
          </w:r>
          <w:r>
            <w:rPr>
              <w:b/>
              <w:bCs/>
              <w:color w:val="FF0000"/>
              <w:sz w:val="24"/>
              <w:szCs w:val="24"/>
              <w:lang w:val="en-US"/>
            </w:rPr>
            <w:instrText>W1pYy5DaXRhdmkiLCJGaXJzdE5hbWUiOiJSaXRhIiwiTGFzdE5hbWUiOiJDb2ltYnJhIiwiUHJvdGVjdGVkIjpmYWxzZSwiU2V4IjoxLCJDcmVhdGVkQnkiOiJfSmVubnkiLCJDcmVhdGVkT24iOiIyMDIyLTExLTE4VDA4OjQ1OjMyWiIsIk1vZGlmaWVkQnkiOiJfSmVubnkiLCJJZCI6IjhiNzM4ZWFiLTRhZmItNDNhYS1hYWRlLTZkMDZjY</w:instrText>
          </w:r>
          <w:r>
            <w:rPr>
              <w:b/>
              <w:bCs/>
              <w:color w:val="FF0000"/>
              <w:sz w:val="24"/>
              <w:szCs w:val="24"/>
              <w:lang w:val="en-US"/>
            </w:rPr>
            <w:instrText>TA2ODQwMyIsIk1vZGlmaWVkT24iOiIyMDIyLTExLTE4VDA4OjQ1OjMyWiIsIlByb2plY3QiOnsiJHJlZiI6IjgifX0seyIkaWQiOiIzNiIsIiR0eXBlIjoiU3dpc3NBY2FkZW1pYy5DaXRhdmkuUGVyc29uLCBTd2lzc0FjYWRlbWljLkNpdGF2aSIsIkZpcnN0TmFtZSI6IlN0ZWZhbm8iLCJMYXN0TmFtZSI6IlBpZXJtYXJvY2NoaSIsIlByb</w:instrText>
          </w:r>
          <w:r>
            <w:rPr>
              <w:b/>
              <w:bCs/>
              <w:color w:val="FF0000"/>
              <w:sz w:val="24"/>
              <w:szCs w:val="24"/>
              <w:lang w:val="en-US"/>
            </w:rPr>
            <w:instrText>3RlY3RlZCI6ZmFsc2UsIlNleCI6MiwiQ3JlYXRlZEJ5IjoiX0plbm55IiwiQ3JlYXRlZE9uIjoiMjAyMi0xMS0xOFQwODo0NTozMloiLCJNb2RpZmllZEJ5IjoiX0plbm55IiwiSWQiOiIwNTg4MTI5YS1mZGY3LTRlMzktYjZlOS1mZjc5ZDFjZWI4YWUiLCJNb2RpZmllZE9uIjoiMjAyMi0xMS0xOFQwODo0NTozMloiLCJQcm9qZWN0Ijp7I</w:instrText>
          </w:r>
          <w:r>
            <w:rPr>
              <w:b/>
              <w:bCs/>
              <w:color w:val="FF0000"/>
              <w:sz w:val="24"/>
              <w:szCs w:val="24"/>
              <w:lang w:val="en-US"/>
            </w:rPr>
            <w:instrText>iRyZWYiOiI4In19LHsiJGlkIjoiMzciLCIkdHlwZSI6IlN3aXNzQWNhZGVtaWMuQ2l0YXZpLlBlcnNvbiwgU3dpc3NBY2FkZW1pYy5DaXRhdmkiLCJGaXJzdE5hbWUiOiJWaW5jZW50IiwiTGFzdE5hbWUiOiJEYWllbiIsIlByb3RlY3RlZCI6ZmFsc2UsIlNleCI6MiwiQ3JlYXRlZEJ5IjoiX0plbm55IiwiQ3JlYXRlZE9uIjoiMjAyMi0xM</w:instrText>
          </w:r>
          <w:r>
            <w:rPr>
              <w:b/>
              <w:bCs/>
              <w:color w:val="FF0000"/>
              <w:sz w:val="24"/>
              <w:szCs w:val="24"/>
              <w:lang w:val="en-US"/>
            </w:rPr>
            <w:instrText>S0xOFQwODo0NTozMloiLCJNb2RpZmllZEJ5IjoiX0plbm55IiwiSWQiOiJhYWZlNDk4MS01MzFhLTQ2YjctOGQ1YS1lMzliNGQxMDAyYzYiLCJNb2RpZmllZE9uIjoiMjAyMi0xMS0xOFQwODo0NTozMloiLCJQcm9qZWN0Ijp7IiRyZWYiOiI4In19LHsiJGlkIjoiMzgiLCIkdHlwZSI6IlN3aXNzQWNhZGVtaWMuQ2l0YXZpLlBlcnNvbiwgU</w:instrText>
          </w:r>
          <w:r>
            <w:rPr>
              <w:b/>
              <w:bCs/>
              <w:color w:val="FF0000"/>
              <w:sz w:val="24"/>
              <w:szCs w:val="24"/>
              <w:lang w:val="en-US"/>
            </w:rPr>
            <w:instrText>3dpc3NBY2FkZW1pYy5DaXRhdmkiLCJGaXJzdE5hbWUiOiJGcmFuayIsIkxhc3ROYW1lIjoiSG9seiIsIk1pZGRsZU5hbWUiOiJHLiIsIlByb3RlY3RlZCI6ZmFsc2UsIlNleCI6MiwiQ3JlYXRlZEJ5IjoiX0plbm55IiwiQ3JlYXRlZE9uIjoiMjAyMi0wOC0wMVQwODowODozMyIsIk1vZGlmaWVkQnkiOiJfSmVubnkiLCJJZCI6IjJmMmY0N</w:instrText>
          </w:r>
          <w:r>
            <w:rPr>
              <w:b/>
              <w:bCs/>
              <w:color w:val="FF0000"/>
              <w:sz w:val="24"/>
              <w:szCs w:val="24"/>
              <w:lang w:val="en-US"/>
            </w:rPr>
            <w:instrText>WFkLTc5YzYtNDFiMy04NDI0LWZhNTNkNGJjZTdiOCIsIk1vZGlmaWVkT24iOiIyMDIyLTA4LTAxVDA4OjA4OjMzIiwiUHJvamVjdCI6eyIkcmVmIjoiOCJ9fSx7IiRpZCI6IjM5IiwiJHR5cGUiOiJTd2lzc0FjYWRlbWljLkNpdGF2aS5QZXJzb24sIFN3aXNzQWNhZGVtaWMuQ2l0YXZpIiwiRmlyc3ROYW1lIjoiQ2VjaWxlIiwiTGFzdE5hb</w:instrText>
          </w:r>
          <w:r>
            <w:rPr>
              <w:b/>
              <w:bCs/>
              <w:color w:val="FF0000"/>
              <w:sz w:val="24"/>
              <w:szCs w:val="24"/>
              <w:lang w:val="en-US"/>
            </w:rPr>
            <w:instrText>WUiOiJEZWxjb3VydCIsIlByb3RlY3RlZCI6ZmFsc2UsIlNleCI6MSwiQ3JlYXRlZEJ5IjoiX0plbm55IiwiQ3JlYXRlZE9uIjoiMjAyMi0xMS0xOFQwODo0NTozMloiLCJNb2RpZmllZEJ5IjoiX0plbm55IiwiSWQiOiJlMGQyYTUwZi1lMTU3LTQ4ODUtYWQwMy0yZWY3MTVmZWFhMzMiLCJNb2RpZmllZE9uIjoiMjAyMi0xMS0xOFQwODo0N</w:instrText>
          </w:r>
          <w:r>
            <w:rPr>
              <w:b/>
              <w:bCs/>
              <w:color w:val="FF0000"/>
              <w:sz w:val="24"/>
              <w:szCs w:val="24"/>
              <w:lang w:val="en-US"/>
            </w:rPr>
            <w:instrText>TozMloiLCJQcm9qZWN0Ijp7IiRyZWYiOiI4In19LHsiJGlkIjoiNDAiLCIkdHlwZSI6IlN3aXNzQWNhZGVtaWMuQ2l0YXZpLlBlcnNvbiwgU3dpc3NBY2FkZW1pYy5DaXRhdmkiLCJGaXJzdE5hbWUiOiJSb2JlcnQiLCJMYXN0TmFtZSI6IkZpbmdlciIsIk1pZGRsZU5hbWUiOiJQLiIsIlByb3RlY3RlZCI6ZmFsc2UsIlNleCI6MiwiQ3JlY</w:instrText>
          </w:r>
          <w:r>
            <w:rPr>
              <w:b/>
              <w:bCs/>
              <w:color w:val="FF0000"/>
              <w:sz w:val="24"/>
              <w:szCs w:val="24"/>
              <w:lang w:val="en-US"/>
            </w:rPr>
            <w:instrText>XRlZEJ5IjoiX0plbm55IiwiQ3JlYXRlZE9uIjoiMjAyMi0xMS0xOFQwODo0NTozMloiLCJNb2RpZmllZEJ5IjoiX0plbm55IiwiSWQiOiI5OTMwYmNmMS1mMDEwLTRlOTctOTM4Zi0zMjA1MmRmYmZjY2MiLCJNb2RpZmllZE9uIjoiMjAyMi0xMS0xOFQwODo0NTozMloiLCJQcm9qZWN0Ijp7IiRyZWYiOiI4In19XSwiQ2l0YXRpb25LZXlVc</w:instrText>
          </w:r>
          <w:r>
            <w:rPr>
              <w:b/>
              <w:bCs/>
              <w:color w:val="FF0000"/>
              <w:sz w:val="24"/>
              <w:szCs w:val="24"/>
              <w:lang w:val="en-US"/>
            </w:rPr>
            <w:instrText>GRhdGVUeXBlIjowLCJDb2xsYWJvcmF0b3JzIjpbXSwiRGF0ZTIiOiIwNy4xMS4yMDIyIiwiRG9pIjoiMTAuMTEzNi9iam8tMjAyMi0zMjE5ODUiLCJFZGl0b3JzIjpbXSwiRXZhbHVhdGlvbkNvbXBsZXhpdHkiOjAsIkV2YWx1YXRpb25Tb3VyY2VUZXh0Rm9ybWF0IjowLCJHcm91cHMiOltdLCJIYXNMYWJlbDEiOmZhbHNlLCJIYXNMYWJlb</w:instrText>
          </w:r>
          <w:r>
            <w:rPr>
              <w:b/>
              <w:bCs/>
              <w:color w:val="FF0000"/>
              <w:sz w:val="24"/>
              <w:szCs w:val="24"/>
              <w:lang w:val="en-US"/>
            </w:rPr>
            <w:instrText>DIiOmZhbHNlLCJLZXl3b3JkcyI6W10sIkxhbmd1YWdlIjoiZW5nIiwiTGFuZ3VhZ2VDb2RlIjoiZW4iLCJMb2NhdGlvbnMiOlt7IiRpZCI6IjQxIiwiJHR5cGUiOiJTd2lzc0FjYWRlbWljLkNpdGF2aS5Mb2NhdGlvbiwgU3dpc3NBY2FkZW1pYy5DaXRhdmkiLCJBZGRyZXNzIjp7IiRpZCI6IjQyIiwiJHR5cGUiOiJTd2lzc0FjYWRlbWljL</w:instrText>
          </w:r>
          <w:r>
            <w:rPr>
              <w:b/>
              <w:bCs/>
              <w:color w:val="FF0000"/>
              <w:sz w:val="24"/>
              <w:szCs w:val="24"/>
              <w:lang w:val="en-US"/>
            </w:rPr>
            <w:instrText>kNpdGF2aS5MaW5rZWRSZXNvdXJjZSwgU3dpc3NBY2FkZW1pYy5DaXRhdmkiLCJMaW5rZWRSZXNvdXJjZVR5cGUiOjUsIk9yaWdpbmFsU3RyaW5nIjoiMzYzNDQyNjIiLCJVcmlTdHJpbmciOiJodHRwOi8vd3d3Lm5jYmkubmxtLm5paC5nb3YvcHVibWVkLzM2MzQ0MjYyIiwiTGlua2VkUmVzb3VyY2VTdGF0dXMiOjgsIlByb3BlcnRpZXMiO</w:instrText>
          </w:r>
          <w:r>
            <w:rPr>
              <w:b/>
              <w:bCs/>
              <w:color w:val="FF0000"/>
              <w:sz w:val="24"/>
              <w:szCs w:val="24"/>
              <w:lang w:val="en-US"/>
            </w:rPr>
            <w:instrText>nsiJGlkIjoiNDMiLCIkdHlwZSI6IlN3aXNzQWNhZGVtaWMuQ2l0YXZpLkxpbmtlZFJlc291cmNlUHJvcGVydGllcywgU3dpc3NBY2FkZW1pYy5DaXRhdmkifSwiU3luY0ZvbGRlclR5cGUiOjAsIklzTG9jYWxDbG91ZFByb2plY3RGaWxlTGluayI6ZmFsc2UsIklzQ2xvdWRSZXN0b3JlIjpmYWxzZSwiSXNDbG91ZENvcHkiOmZhbHNlLCJBd</w:instrText>
          </w:r>
          <w:r>
            <w:rPr>
              <w:b/>
              <w:bCs/>
              <w:color w:val="FF0000"/>
              <w:sz w:val="24"/>
              <w:szCs w:val="24"/>
              <w:lang w:val="en-US"/>
            </w:rPr>
            <w:instrText>HRhY2htZW50Rm9sZGVyV2FzSW5GYWxsYmFja01vZGUiOmZhbHNlfSwiQW5ub3RhdGlvbnMiOltdLCJMb2NhdGlvblR5cGUiOjAsIk1pcnJvcnNSZWZlcmVuY2VQcm9wZXJ0eUlkIjoxNjQsIkNyZWF0ZWRCeSI6Il9KZW5ueSIsIkNyZWF0ZWRPbiI6IjIwMjItMTEtMThUMDg6NDU6MzJaIiwiTW9kaWZpZWRCeSI6Il9KZW5ueSIsIklkIjoiM</w:instrText>
          </w:r>
          <w:r>
            <w:rPr>
              <w:b/>
              <w:bCs/>
              <w:color w:val="FF0000"/>
              <w:sz w:val="24"/>
              <w:szCs w:val="24"/>
              <w:lang w:val="en-US"/>
            </w:rPr>
            <w:instrText>TE3MDk0MzgtMjlhNS00YmRmLThhZmItMzFlOGI0NDcyMTJiIiwiTW9kaWZpZWRPbiI6IjIwMjItMTEtMThUMDg6NDU6MzJaIiwiUHJvamVjdCI6eyIkcmVmIjoiOCJ9fSx7IiRpZCI6IjQ0IiwiJHR5cGUiOiJTd2lzc0FjYWRlbWljLkNpdGF2aS5Mb2NhdGlvbiwgU3dpc3NBY2FkZW1pYy5DaXRhdmkiLCJBZGRyZXNzIjp7IiRpZCI6IjQ1I</w:instrText>
          </w:r>
          <w:r>
            <w:rPr>
              <w:b/>
              <w:bCs/>
              <w:color w:val="FF0000"/>
              <w:sz w:val="24"/>
              <w:szCs w:val="24"/>
              <w:lang w:val="en-US"/>
            </w:rPr>
            <w:instrText>iwiJHR5cGUiOiJTd2lzc0FjYWRlbWljLkNpdGF2aS5MaW5rZWRSZXNvdXJjZSwgU3dpc3NBY2FkZW1pYy5DaXRhdmkiLCJMaW5rZWRSZXNvdXJjZVR5cGUiOjUsIk9yaWdpbmFsU3RyaW5nIjoiMTAuMTEzNi9iam8tMjAyMi0zMjE5ODUiLCJVcmlTdHJpbmciOiJodHRwczovL2RvaS5vcmcvMTAuMTEzNi9iam8tMjAyMi0zMjE5ODUiLCJMa</w:instrText>
          </w:r>
          <w:r>
            <w:rPr>
              <w:b/>
              <w:bCs/>
              <w:color w:val="FF0000"/>
              <w:sz w:val="24"/>
              <w:szCs w:val="24"/>
              <w:lang w:val="en-US"/>
            </w:rPr>
            <w:instrText>W5rZWRSZXNvdXJjZVN0YXR1cyI6OCwiUHJvcGVydGllcyI6eyIkaWQiOiI0NiIsIiR0eXBlIjoiU3dpc3NBY2FkZW1pYy5DaXRhdmkuTGlua2VkUmVzb3VyY2VQcm9wZXJ0aWVzLCBTd2lzc0FjYWRlbWljLkNpdGF2aSJ9LCJTeW5jRm9sZGVyVHlwZSI6MCwiSXNMb2NhbENsb3VkUHJvamVjdEZpbGVMaW5rIjpmYWxzZSwiSXNDbG91ZFJlc</w:instrText>
          </w:r>
          <w:r>
            <w:rPr>
              <w:b/>
              <w:bCs/>
              <w:color w:val="FF0000"/>
              <w:sz w:val="24"/>
              <w:szCs w:val="24"/>
              <w:lang w:val="en-US"/>
            </w:rPr>
            <w:instrText>3RvcmUiOmZhbHNlLCJJc0Nsb3VkQ29weSI6ZmFsc2UsIkF0dGFjaG1lbnRGb2xkZXJXYXNJbkZhbGxiYWNrTW9kZSI6ZmFsc2V9LCJBbm5vdGF0aW9ucyI6W10sIkxvY2F0aW9uVHlwZSI6MCwiTWlycm9yc1JlZmVyZW5jZVByb3BlcnR5SWQiOjEyOCwiQ3JlYXRlZEJ5IjoiX0plbm55IiwiQ3JlYXRlZE9uIjoiMjAyMi0xMS0xOFQwODo0N</w:instrText>
          </w:r>
          <w:r>
            <w:rPr>
              <w:b/>
              <w:bCs/>
              <w:color w:val="FF0000"/>
              <w:sz w:val="24"/>
              <w:szCs w:val="24"/>
              <w:lang w:val="en-US"/>
            </w:rPr>
            <w:instrText>TozMloiLCJNb2RpZmllZEJ5IjoiX0plbm55IiwiSWQiOiJkOTdlNzdiNC0yZTllLTQzY2UtOTgwZC1mYjg2ZDNlZWE1NjkiLCJNb2RpZmllZE9uIjoiMjAyMi0xMS0xOFQwODo0NTozMloiLCJQcm9qZWN0Ijp7IiRyZWYiOiI4In19XSwiTm90ZXMiOiJKb3VybmFsIEFydGljbGVcclxuQ29tcGV0aW5nIGludGVyZXN0czogTm9uZSBkZWNsY</w:instrText>
          </w:r>
          <w:r>
            <w:rPr>
              <w:b/>
              <w:bCs/>
              <w:color w:val="FF0000"/>
              <w:sz w:val="24"/>
              <w:szCs w:val="24"/>
              <w:lang w:val="en-US"/>
            </w:rPr>
            <w:instrText>XJlZC4iLCJPcmdhbml6YXRpb25zIjpbXSwiT3RoZXJzSW52b2x2ZWQiOltdLCJQYWdlUmFuZ2UiOiI8c3A+XHJcbiAgPG4+MTwvbj5cclxuICA8aW4+dHJ1ZTwvaW4+XHJcbiAgPG9zPjE8L29zPlxyXG4gIDxwcz4xPC9wcz5cclxuPC9zcD5cclxuPGVwPlxyXG4gIDxuPjc8L24+XHJcbiAgPGluPnRydWU8L2luPlxyXG4gIDxvcz43PC9vc</w:instrText>
          </w:r>
          <w:r>
            <w:rPr>
              <w:b/>
              <w:bCs/>
              <w:color w:val="FF0000"/>
              <w:sz w:val="24"/>
              <w:szCs w:val="24"/>
              <w:lang w:val="en-US"/>
            </w:rPr>
            <w:instrText>z5cclxuICA8cHM+NzwvcHM+XHJcbjwvZXA+XHJcbjxvcz4xLTc8L29zPiIsIlBlcmlvZGljYWwiOnsiJGlkIjoiNDciLCIkdHlwZSI6IlN3aXNzQWNhZGVtaWMuQ2l0YXZpLlBlcmlvZGljYWwsIFN3aXNzQWNhZGVtaWMuQ2l0YXZpIiwiRWlzc24iOiIxNDY4LTIwNzkiLCJOYW1lIjoiVGhlIEJyaXRpc2ggam91cm5hbCBvZiBvcGh0aGFsb</w:instrText>
          </w:r>
          <w:r>
            <w:rPr>
              <w:b/>
              <w:bCs/>
              <w:color w:val="FF0000"/>
              <w:sz w:val="24"/>
              <w:szCs w:val="24"/>
              <w:lang w:val="en-US"/>
            </w:rPr>
            <w:instrText>W9sb2d5IiwiUGFnaW5hdGlvbiI6MCwiUHJvdGVjdGVkIjpmYWxzZSwiVXNlckFiYnJldmlhdGlvbjEiOiJCciBKIE9waHRoYWxtb2wiLCJDcmVhdGVkQnkiOiJfSmVubnkiLCJDcmVhdGVkT24iOiIyMDIyLTA3LTE4VDEwOjEzOjE0IiwiTW9kaWZpZWRCeSI6Il9KZW5ueSIsIklkIjoiMGM1MzBmNTAtMDZhZS00MjYzLTg0MmMtZjE4NTJhN</w:instrText>
          </w:r>
          <w:r>
            <w:rPr>
              <w:b/>
              <w:bCs/>
              <w:color w:val="FF0000"/>
              <w:sz w:val="24"/>
              <w:szCs w:val="24"/>
              <w:lang w:val="en-US"/>
            </w:rPr>
            <w:instrText>zg0MGZmIiwiTW9kaWZpZWRPbiI6IjIwMjItMDctMThUMTA6MTM6MTQiLCJQcm9qZWN0Ijp7IiRyZWYiOiI4In19LCJQdWJsaXNoZXJzIjpbXSwiUHViTWVkSWQiOiIzNjM0NDI2MiIsIlF1b3RhdGlvbnMiOltdLCJSYXRpbmciOjAsIlJlZmVyZW5jZVR5cGUiOiJKb3VybmFsQXJ0aWNsZSIsIlNob3J0VGl0bGUiOiJNYXVzY2hpdHosIFZlc</w:instrText>
          </w:r>
          <w:r>
            <w:rPr>
              <w:b/>
              <w:bCs/>
              <w:color w:val="FF0000"/>
              <w:sz w:val="24"/>
              <w:szCs w:val="24"/>
              <w:lang w:val="en-US"/>
            </w:rPr>
            <w:instrText>nppamRlbiBldCBhbC4gMjAyMiDigJMgQXNzb2NpYXRpb24gb2YgbGlwaWQtbG93ZXJpbmcgZHJ1Z3MiLCJTaG9ydFRpdGxlVXBkYXRlVHlwZSI6MCwiU291cmNlT2ZCaWJsaW9ncmFwaGljSW5mb3JtYXRpb24iOiJQdWJNZWQiLCJTdGF0aWNJZHMiOlsiYzNlMzIxYWUtNzE1YS00OWFkLTk0NjktY2M0N2I5MDY0NGNmIl0sIlRhYmxlT2ZDb</w:instrText>
          </w:r>
          <w:r>
            <w:rPr>
              <w:b/>
              <w:bCs/>
              <w:color w:val="FF0000"/>
              <w:sz w:val="24"/>
              <w:szCs w:val="24"/>
              <w:lang w:val="en-US"/>
            </w:rPr>
            <w:instrText>250ZW50c0NvbXBsZXhpdHkiOjAsIlRhYmxlT2ZDb250ZW50c1NvdXJjZVRleHRGb3JtYXQiOjAsIlRhc2tzIjpbXSwiVGl0bGUiOiJBc3NvY2lhdGlvbiBvZiBsaXBpZC1sb3dlcmluZyBkcnVncyBhbmQgYW50aWRpYWJldGljIGRydWdzIHdpdGggYWdlLXJlbGF0ZWQgbWFjdWxhciBkZWdlbmVyYXRpb246IGEgbWV0YS1hbmFseXNpcyBpb</w:instrText>
          </w:r>
          <w:r>
            <w:rPr>
              <w:b/>
              <w:bCs/>
              <w:color w:val="FF0000"/>
              <w:sz w:val="24"/>
              <w:szCs w:val="24"/>
              <w:lang w:val="en-US"/>
            </w:rPr>
            <w:instrText>iBFdXJvcGVhbnMiLCJUcmFuc2xhdG9ycyI6W10sIlllYXIiOiIyMDIyIiwiWWVhclJlc29sdmVkIjoiMjAyMiIsIkNyZWF0ZWRCeSI6Il9KZW5ueSIsIkNyZWF0ZWRPbiI6IjIwMjItMTEtMThUMDg6NDU6MzJaIiwiTW9kaWZpZWRCeSI6Il9KZW5ueSIsIklkIjoiZWM3NGNkYjQtNjcxZi00NmI5LWIwOWQtODFlODdlY2M3YzFiIiwiTW9ka</w:instrText>
          </w:r>
          <w:r>
            <w:rPr>
              <w:b/>
              <w:bCs/>
              <w:color w:val="FF0000"/>
              <w:sz w:val="24"/>
              <w:szCs w:val="24"/>
              <w:lang w:val="en-US"/>
            </w:rPr>
            <w:instrText>WZpZWRPbiI6IjIwMjItMTEtMThUMTA6MjQ6MzYiLCJQcm9qZWN0Ijp7IiRyZWYiOiI4In19LCJVc2VOdW1iZXJpbmdUeXBlT2ZQYXJlbnREb2N1bWVudCI6ZmFsc2V9XSwiRm9ybWF0dGVkVGV4dCI6eyIkaWQiOiI0OCIsIkNvdW50IjoxLCJUZXh0VW5pdHMiOlt7IiRpZCI6IjQ5IiwiRm9udFN0eWxlIjp7IiRpZCI6IjUwIiwiTmV1dHJhb</w:instrText>
          </w:r>
          <w:r>
            <w:rPr>
              <w:b/>
              <w:bCs/>
              <w:color w:val="FF0000"/>
              <w:sz w:val="24"/>
              <w:szCs w:val="24"/>
              <w:lang w:val="en-US"/>
            </w:rPr>
            <w:instrText>CI6dHJ1ZX0sIlJlYWRpbmdPcmRlciI6MSwiVGV4dCI6Iig0NykifV19LCJUYWciOiJDaXRhdmlQbGFjZWhvbGRlciM5ZjVlNjQwMS0zYzA4LTRiOTYtODhjNS1mOTA2YTY0MDc0NjEiLCJUZXh0IjoiKDQ3KSIsIldBSVZlcnNpb24iOiI2LjE0LjAuMCJ9}</w:instrText>
          </w:r>
          <w:r>
            <w:rPr>
              <w:b/>
              <w:bCs/>
              <w:color w:val="FF0000"/>
              <w:sz w:val="24"/>
              <w:szCs w:val="24"/>
              <w:lang w:val="en-US"/>
            </w:rPr>
            <w:fldChar w:fldCharType="separate"/>
          </w:r>
          <w:r>
            <w:rPr>
              <w:b/>
              <w:bCs/>
              <w:color w:val="FF0000"/>
              <w:sz w:val="24"/>
              <w:szCs w:val="24"/>
              <w:lang w:val="en-US"/>
            </w:rPr>
            <w:t>(47)</w:t>
          </w:r>
          <w:r>
            <w:rPr>
              <w:b/>
              <w:bCs/>
              <w:color w:val="FF0000"/>
              <w:sz w:val="24"/>
              <w:szCs w:val="24"/>
              <w:lang w:val="en-US"/>
            </w:rPr>
            <w:fldChar w:fldCharType="end"/>
          </w:r>
        </w:sdtContent>
      </w:sdt>
      <w:r>
        <w:rPr>
          <w:b/>
          <w:bCs/>
          <w:color w:val="FF0000"/>
          <w:sz w:val="24"/>
          <w:szCs w:val="24"/>
          <w:lang w:val="en-US"/>
        </w:rPr>
        <w:t>. However, no association was found for late AMD stages</w:t>
      </w:r>
      <w:r>
        <w:rPr>
          <w:b/>
          <w:bCs/>
          <w:color w:val="FF0000"/>
          <w:sz w:val="24"/>
          <w:szCs w:val="24"/>
          <w:lang w:val="en-US"/>
        </w:rPr>
        <w:t xml:space="preserve"> (OR 1.12, 95% CI, p = 0.37). </w:t>
      </w:r>
    </w:p>
    <w:p w:rsidR="00051524" w:rsidRDefault="00367442">
      <w:pPr>
        <w:ind w:left="567"/>
        <w:jc w:val="both"/>
        <w:rPr>
          <w:sz w:val="24"/>
          <w:szCs w:val="24"/>
          <w:lang w:val="en-US"/>
        </w:rPr>
      </w:pPr>
      <w:r>
        <w:rPr>
          <w:sz w:val="24"/>
          <w:szCs w:val="24"/>
          <w:lang w:val="en-US"/>
        </w:rPr>
        <w:t>The main limitation of all retrospective studies is that they can only detect associations but cannot determine causal relationships. The latter is only possible in the context of prospective trials. In addition, retrospectiv</w:t>
      </w:r>
      <w:r>
        <w:rPr>
          <w:sz w:val="24"/>
          <w:szCs w:val="24"/>
          <w:lang w:val="en-US"/>
        </w:rPr>
        <w:t xml:space="preserve">e trials are prone to other limitations such as selection bias, recall bias, loss to follow-up, and confounding factors </w:t>
      </w:r>
      <w:sdt>
        <w:sdtPr>
          <w:rPr>
            <w:sz w:val="24"/>
            <w:szCs w:val="24"/>
            <w:lang w:val="en-US"/>
          </w:rPr>
          <w:alias w:val="To edit, see citavi.com/edit"/>
          <w:tag w:val="CitaviPlaceholder#be96b935-c6df-486b-b447-715173e1146e"/>
          <w:id w:val="-448849331"/>
          <w:placeholder>
            <w:docPart w:val="BF65E6570B5949D3976F6E10C20F94D1"/>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ljLkNp</w:instrText>
          </w:r>
          <w:r>
            <w:rPr>
              <w:sz w:val="24"/>
              <w:szCs w:val="24"/>
              <w:lang w:val="en-US"/>
            </w:rPr>
            <w:instrText>dGF2aSIsIkVudHJpZXMiOlt7IiRpZCI6IjIiLCIkdHlwZSI6IlN3aXNzQWNhZGVtaWMuQ2l0YXZpLkNpdGF0aW9ucy5Xb3JkUGxhY2Vob2xkZXJFbnRyeSwgU3dpc3NBY2FkZW1pYy5DaXRhdmkiLCJJZCI6IjQyNjMzNzkwLWM5NDktNGY0MS05ZDAxLWU0Y2FiZmUzYmI2OSIsIlJhbmdlTGVuZ3RoIjo0LCJSZWZlcmVuY2VJZCI6IjU0NjQ4</w:instrText>
          </w:r>
          <w:r>
            <w:rPr>
              <w:sz w:val="24"/>
              <w:szCs w:val="24"/>
              <w:lang w:val="en-US"/>
            </w:rPr>
            <w:instrText>N2RhLTYxZjQtNDMxMC1hYzE2LTczMDA4ZWRlYzUxZiIsIlBhZ2VSYW5nZSI6eyIkaWQiOiIzIiwiJHR5cGUiOiJTd2lzc0FjYWRlbWljLlBhZ2VSYW5nZSwgU3dpc3NBY2FkZW1pYyIsIkVuZFBhZ2UiOnsiJGlkIjoiNCIsIiR0eXBlIjoiU3dpc3NBY2FkZW1pYy5QYWdlTnVtYmVyLCBTd2lzc0FjYWRlbWljIiwiSXNGdWxseU51bWVyaWMi</w:instrText>
          </w:r>
          <w:r>
            <w:rPr>
              <w:sz w:val="24"/>
              <w:szCs w:val="24"/>
              <w:lang w:val="en-US"/>
            </w:rPr>
            <w:instrText>OmZhbHNlLCJOdW1iZXJpbmdUeXBlIjowLCJOdW1lcmFsU3lzdGVtIjowfSwiTnVtYmVyaW5nVHlwZSI6MCwiTnVtZXJhbFN5c3RlbSI6MCwiU3RhcnRQYWdlIjp7IiRpZCI6IjUiLCIkdHlwZSI6IlN3aXNzQWNhZGVtaWMuUGFnZU51bWJlciwgU3dpc3NBY2FkZW1pYyIsIklzRnVsbHlOdW1lcmljIjpmYWxzZSwiTnVtYmVyaW5nVHlwZSI6</w:instrText>
          </w:r>
          <w:r>
            <w:rPr>
              <w:sz w:val="24"/>
              <w:szCs w:val="24"/>
              <w:lang w:val="en-US"/>
            </w:rPr>
            <w:instrText>MCwiTnVtZXJhbFN5c3RlbSI6MH19LCJSZWZlcmVuY2UiOnsiJGlkIjoiNiIsIiR0eXBlIjoiU3dpc3NBY2FkZW1pYy5DaXRhdmkuUmVmZXJlbmNlLCBTd2lzc0FjYWRlbWljLkNpdGF2aSIsIkFic3RyYWN0Q29tcGxleGl0eSI6MCwiQWJzdHJhY3RTb3VyY2VUZXh0Rm9ybWF0IjowLCJBdXRob3JzIjpbeyIkaWQiOiI3IiwiJHR5cGUiOiJT</w:instrText>
          </w:r>
          <w:r>
            <w:rPr>
              <w:sz w:val="24"/>
              <w:szCs w:val="24"/>
              <w:lang w:val="en-US"/>
            </w:rPr>
            <w:instrText>d2lzc0FjYWRlbWljLkNpdGF2aS5QZXJzb24sIFN3aXNzQWNhZGVtaWMuQ2l0YXZpIiwiRmlyc3ROYW1lIjoiQmVybmQiLCJMYXN0TmFtZSI6IlLDtmhyaWciLCJQcm90ZWN0ZWQiOmZhbHNlLCJTZXgiOjIsIkNyZWF0ZWRCeSI6Il9KZW5ueSIsIkNyZWF0ZWRPbiI6IjIwMjItMTAtMjRUMTA6NTA6NTQiLCJNb2RpZmllZEJ5IjoiX0plbm55</w:instrText>
          </w:r>
          <w:r>
            <w:rPr>
              <w:sz w:val="24"/>
              <w:szCs w:val="24"/>
              <w:lang w:val="en-US"/>
            </w:rPr>
            <w:instrText>IiwiSWQiOiJjNzFiYjIyYi03MzkxLTRiMmEtYTFkNi01YmRmM2MxZjZjYWQiLCJNb2RpZmllZE9uIjoiMjAyMi0xMC0yNFQxMDo1MDo1NCIsIlByb2plY3QiOnsiJGlkIjoiOCIsIiR0eXBlIjoiU3dpc3NBY2FkZW1pYy5DaXRhdmkuUHJvamVjdCwgU3dpc3NBY2FkZW1pYy5DaXRhdmkifX0seyIkaWQiOiI5IiwiJHR5cGUiOiJTd2lzc0Fj</w:instrText>
          </w:r>
          <w:r>
            <w:rPr>
              <w:sz w:val="24"/>
              <w:szCs w:val="24"/>
              <w:lang w:val="en-US"/>
            </w:rPr>
            <w:instrText>YWRlbWljLkNpdGF2aS5QZXJzb24sIFN3aXNzQWNhZGVtaWMuQ2l0YXZpIiwiRmlyc3ROYW1lIjoiSmVhbi1CYXB0aXN0IiwiTGFzdE5hbWUiOiJEdSBQcmVsIiwiUHJvdGVjdGVkIjpmYWxzZSwiU2V4IjowLCJDcmVhdGVkQnkiOiJfSmVubnkiLCJDcmVhdGVkT24iOiIyMDIyLTEwLTI0VDEwOjUwOjU0IiwiTW9kaWZpZWRCeSI6Il9KZW5u</w:instrText>
          </w:r>
          <w:r>
            <w:rPr>
              <w:sz w:val="24"/>
              <w:szCs w:val="24"/>
              <w:lang w:val="en-US"/>
            </w:rPr>
            <w:instrText>eSIsIklkIjoiNGRiNWZhM2MtM2QwZC00Y2FkLWE4NjctMzM1MjZhNDYyM2I4IiwiTW9kaWZpZWRPbiI6IjIwMjItMTAtMjRUMTA6NTA6NTQiLCJQcm9qZWN0Ijp7IiRyZWYiOiI4In19LHsiJGlkIjoiMTAiLCIkdHlwZSI6IlN3aXNzQWNhZGVtaWMuQ2l0YXZpLlBlcnNvbiwgU3dpc3NBY2FkZW1pYy5DaXRhdmkiLCJGaXJzdE5hbWUiOiJE</w:instrText>
          </w:r>
          <w:r>
            <w:rPr>
              <w:sz w:val="24"/>
              <w:szCs w:val="24"/>
              <w:lang w:val="en-US"/>
            </w:rPr>
            <w:instrText>YW5pZWwiLCJMYXN0TmFtZSI6IldhY2h0bGluIiwiUHJvdGVjdGVkIjpmYWxzZSwiU2V4IjoyLCJDcmVhdGVkQnkiOiJfSmVubnkiLCJDcmVhdGVkT24iOiIyMDIyLTEwLTI0VDEwOjUwOjU0IiwiTW9kaWZpZWRCeSI6Il9KZW5ueSIsIklkIjoiZDE2NmI0NjQtM2U0Yy00ZjZkLTg1OWYtYzU3YjA1YjVkOTk1IiwiTW9kaWZpZWRPbiI6IjIw</w:instrText>
          </w:r>
          <w:r>
            <w:rPr>
              <w:sz w:val="24"/>
              <w:szCs w:val="24"/>
              <w:lang w:val="en-US"/>
            </w:rPr>
            <w:instrText>MjItMTAtMjRUMTA6NTA6NTQiLCJQcm9qZWN0Ijp7IiRyZWYiOiI4In19LHsiJGlkIjoiMTEiLCIkdHlwZSI6IlN3aXNzQWNhZGVtaWMuQ2l0YXZpLlBlcnNvbiwgU3dpc3NBY2FkZW1pYy5DaXRhdmkiLCJGaXJzdE5hbWUiOiJNYXJpYSIsIkxhc3ROYW1lIjoiQmxldHRuZXIiLCJQcm90ZWN0ZWQiOmZhbHNlLCJTZXgiOjEsIkNyZWF0ZWRC</w:instrText>
          </w:r>
          <w:r>
            <w:rPr>
              <w:sz w:val="24"/>
              <w:szCs w:val="24"/>
              <w:lang w:val="en-US"/>
            </w:rPr>
            <w:instrText>eSI6Il9KZW5ueSIsIkNyZWF0ZWRPbiI6IjIwMjItMTAtMjRUMTA6NTA6NTQiLCJNb2RpZmllZEJ5IjoiX0plbm55IiwiSWQiOiIwZDYxNjgxMC1kMzYzLTQ1YjAtOWQyYS05YTg0NDI5ZTU4OTgiLCJNb2RpZmllZE9uIjoiMjAyMi0xMC0yNFQxMDo1MDo1NCIsIlByb2plY3QiOnsiJHJlZiI6IjgifX1dLCJDaXRhdGlvbktleVVwZGF0ZVR5</w:instrText>
          </w:r>
          <w:r>
            <w:rPr>
              <w:sz w:val="24"/>
              <w:szCs w:val="24"/>
              <w:lang w:val="en-US"/>
            </w:rPr>
            <w:instrText>cGUiOjAsIkNvbGxhYm9yYXRvcnMiOltdLCJEYXRlMiI6IjEwLjA0LjIwMDkiLCJEb2kiOiIxMC4zMjM4L2FyenRlYmwuMjAwOS4wMjYyIiwiRWRpdG9ycyI6W10sIkV2YWx1YXRpb25Db21wbGV4aXR5IjowLCJFdmFsdWF0aW9uU291cmNlVGV4dEZvcm1hdCI6MCwiR3JvdXBzIjpbXSwiSGFzTGFiZWwxIjpmYWxzZSwiSGFzTGFiZWwyIjpm</w:instrText>
          </w:r>
          <w:r>
            <w:rPr>
              <w:sz w:val="24"/>
              <w:szCs w:val="24"/>
              <w:lang w:val="en-US"/>
            </w:rPr>
            <w:instrText>YWxzZSwiS2V5d29yZHMiOltdLCJMYW5ndWFnZSI6ImVuZyIsIkxhbmd1YWdlQ29kZSI6ImVuIiwiTG9jYXRpb25zIjpbeyIkaWQiOiIxMiIsIiR0eXBlIjoiU3dpc3NBY2FkZW1pYy5DaXRhdmkuTG9jYXRpb24sIFN3aXNzQWNhZGVtaWMuQ2l0YXZpIiwiQWRkcmVzcyI6eyIkaWQiOiIxMyIsIiR0eXBlIjoiU3dpc3NBY2FkZW1pYy5DaXRh</w:instrText>
          </w:r>
          <w:r>
            <w:rPr>
              <w:sz w:val="24"/>
              <w:szCs w:val="24"/>
              <w:lang w:val="en-US"/>
            </w:rPr>
            <w:instrText>dmkuTGlua2VkUmVzb3VyY2UsIFN3aXNzQWNhZGVtaWMuQ2l0YXZpIiwiTGlua2VkUmVzb3VyY2VUeXBlIjo1LCJPcmlnaW5hbFN0cmluZyI6IlBNQzI2ODk1NzIiLCJVcmlTdHJpbmciOiJodHRwczovL3d3dy5uY2JpLm5sbS5uaWguZ292L3BtYy9hcnRpY2xlcy9QTUMyNjg5NTcyIiwiTGlua2VkUmVzb3VyY2VTdGF0dXMiOjgsIlByb3Bl</w:instrText>
          </w:r>
          <w:r>
            <w:rPr>
              <w:sz w:val="24"/>
              <w:szCs w:val="24"/>
              <w:lang w:val="en-US"/>
            </w:rPr>
            <w:instrText>cnRpZXMiOnsiJGlkIjoiMTQiLCIkdHlwZSI6IlN3aXNzQWNhZGVtaWMuQ2l0YXZpLkxpbmtlZFJlc291cmNlUHJvcGVydGllcywgU3dpc3NBY2FkZW1pYy5DaXRhdmkifSwiU3luY0ZvbGRlclR5cGUiOjAsIklzTG9jYWxDbG91ZFByb2plY3RGaWxlTGluayI6ZmFsc2UsIklzQ2xvdWRSZXN0b3JlIjpmYWxzZSwiSXNDbG91ZENvcHkiOmZh</w:instrText>
          </w:r>
          <w:r>
            <w:rPr>
              <w:sz w:val="24"/>
              <w:szCs w:val="24"/>
              <w:lang w:val="en-US"/>
            </w:rPr>
            <w:instrText>bHNlLCJBdHRhY2htZW50Rm9sZGVyV2FzSW5GYWxsYmFja01vZGUiOmZhbHNlfSwiQW5ub3RhdGlvbnMiOltdLCJMb2NhdGlvblR5cGUiOjAsIk1pcnJvcnNSZWZlcmVuY2VQcm9wZXJ0eUlkIjoyMDgsIkNyZWF0ZWRCeSI6Il9KZW5ueSIsIkNyZWF0ZWRPbiI6IjIwMjItMTAtMjRUMTA6NTA6NTQiLCJNb2RpZmllZEJ5IjoiX0plbm55Iiwi</w:instrText>
          </w:r>
          <w:r>
            <w:rPr>
              <w:sz w:val="24"/>
              <w:szCs w:val="24"/>
              <w:lang w:val="en-US"/>
            </w:rPr>
            <w:instrText>SWQiOiIyM2U4YWY0My1hYzAyLTRiYWItOGNlNy0yYmI0MTcxM2UxY2QiLCJNb2RpZmllZE9uIjoiMjAyMi0xMC0yNFQxMDo1MDo1NCIsIlByb2plY3QiOnsiJHJlZiI6IjgifX0seyIkaWQiOiIxNSIsIiR0eXBlIjoiU3dpc3NBY2FkZW1pYy5DaXRhdmkuTG9jYXRpb24sIFN3aXNzQWNhZGVtaWMuQ2l0YXZpIiwiQWRkcmVzcyI6eyIkaWQi</w:instrText>
          </w:r>
          <w:r>
            <w:rPr>
              <w:sz w:val="24"/>
              <w:szCs w:val="24"/>
              <w:lang w:val="en-US"/>
            </w:rPr>
            <w:instrText>OiIxNiIsIiR0eXBlIjoiU3dpc3NBY2FkZW1pYy5DaXRhdmkuTGlua2VkUmVzb3VyY2UsIFN3aXNzQWNhZGVtaWMuQ2l0YXZpIiwiTGlua2VkUmVzb3VyY2VUeXBlIjo1LCJPcmlnaW5hbFN0cmluZyI6IjEwLjMyMzgvYXJ6dGVibC4yMDA5LjAyNjIiLCJVcmlTdHJpbmciOiJodHRwczovL2RvaS5vcmcvMTAuMzIzOC9hcnp0ZWJsLjIwMDku</w:instrText>
          </w:r>
          <w:r>
            <w:rPr>
              <w:sz w:val="24"/>
              <w:szCs w:val="24"/>
              <w:lang w:val="en-US"/>
            </w:rPr>
            <w:instrText>MDI2MiIsIkxpbmtlZFJlc291cmNlU3RhdHVzIjo4LCJQcm9wZXJ0aWVzIjp7IiRpZCI6IjE3IiwiJHR5cGUiOiJTd2lzc0FjYWRlbWljLkNpdGF2aS5MaW5rZWRSZXNvdXJjZVByb3BlcnRpZXMsIFN3aXNzQWNhZGVtaWMuQ2l0YXZpIn0sIlN5bmNGb2xkZXJUeXBlIjowLCJJc0xvY2FsQ2xvdWRQcm9qZWN0RmlsZUxpbmsiOmZhbHNlLCJJ</w:instrText>
          </w:r>
          <w:r>
            <w:rPr>
              <w:sz w:val="24"/>
              <w:szCs w:val="24"/>
              <w:lang w:val="en-US"/>
            </w:rPr>
            <w:instrText>c0Nsb3VkUmVzdG9yZSI6ZmFsc2UsIklzQ2xvdWRDb3B5IjpmYWxzZSwiQXR0YWNobWVudEZvbGRlcldhc0luRmFsbGJhY2tNb2RlIjpmYWxzZX0sIkFubm90YXRpb25zIjpbXSwiTG9jYXRpb25UeXBlIjowLCJNaXJyb3JzUmVmZXJlbmNlUHJvcGVydHlJZCI6MTI4LCJDcmVhdGVkQnkiOiJfSmVubnkiLCJDcmVhdGVkT24iOiIyMDIyLTEw</w:instrText>
          </w:r>
          <w:r>
            <w:rPr>
              <w:sz w:val="24"/>
              <w:szCs w:val="24"/>
              <w:lang w:val="en-US"/>
            </w:rPr>
            <w:instrText>LTI0VDEwOjUwOjU0IiwiTW9kaWZpZWRCeSI6Il9KZW5ueSIsIklkIjoiZDVlMjhlNDEtYjc4Yi00YWM5LWEyYWYtYzNiOTJjODM3YWQ0IiwiTW9kaWZpZWRPbiI6IjIwMjItMTAtMjRUMTA6NTA6NTQiLCJQcm9qZWN0Ijp7IiRyZWYiOiI4In19LHsiJGlkIjoiMTgiLCIkdHlwZSI6IlN3aXNzQWNhZGVtaWMuQ2l0YXZpLkxvY2F0aW9uLCBT</w:instrText>
          </w:r>
          <w:r>
            <w:rPr>
              <w:sz w:val="24"/>
              <w:szCs w:val="24"/>
              <w:lang w:val="en-US"/>
            </w:rPr>
            <w:instrText>d2lzc0FjYWRlbWljLkNpdGF2aSIsIkFkZHJlc3MiOnsiJGlkIjoiMTkiLCIkdHlwZSI6IlN3aXNzQWNhZGVtaWMuQ2l0YXZpLkxpbmtlZFJlc291cmNlLCBTd2lzc0FjYWRlbWljLkNpdGF2aSIsIkxpbmtlZFJlc291cmNlVHlwZSI6NSwiT3JpZ2luYWxTdHJpbmciOiIxOTU0NzYyNyIsIlVyaVN0cmluZyI6Imh0dHA6Ly93d3cubmNiaS5u</w:instrText>
          </w:r>
          <w:r>
            <w:rPr>
              <w:sz w:val="24"/>
              <w:szCs w:val="24"/>
              <w:lang w:val="en-US"/>
            </w:rPr>
            <w:instrText>bG0ubmloLmdvdi9wdWJtZWQvMTk1NDc2MjciLCJMaW5rZWRSZXNvdXJjZVN0YXR1cyI6OCwiUHJvcGVydGllcyI6eyIkaWQiOiIyMCIsIiR0eXBlIjoiU3dpc3NBY2FkZW1pYy5DaXRhdmkuTGlua2VkUmVzb3VyY2VQcm9wZXJ0aWVzLCBTd2lzc0FjYWRlbWljLkNpdGF2aSJ9LCJTeW5jRm9sZGVyVHlwZSI6MCwiSXNMb2NhbENsb3VkUHJv</w:instrText>
          </w:r>
          <w:r>
            <w:rPr>
              <w:sz w:val="24"/>
              <w:szCs w:val="24"/>
              <w:lang w:val="en-US"/>
            </w:rPr>
            <w:instrText>amVjdEZpbGVMaW5rIjpmYWxzZSwiSXNDbG91ZFJlc3RvcmUiOmZhbHNlLCJJc0Nsb3VkQ29weSI6ZmFsc2UsIkF0dGFjaG1lbnRGb2xkZXJXYXNJbkZhbGxiYWNrTW9kZSI6ZmFsc2V9LCJBbm5vdGF0aW9ucyI6W10sIkxvY2F0aW9uVHlwZSI6MCwiTWlycm9yc1JlZmVyZW5jZVByb3BlcnR5SWQiOjE2NCwiQ3JlYXRlZEJ5IjoiX0plbm55</w:instrText>
          </w:r>
          <w:r>
            <w:rPr>
              <w:sz w:val="24"/>
              <w:szCs w:val="24"/>
              <w:lang w:val="en-US"/>
            </w:rPr>
            <w:instrText>IiwiQ3JlYXRlZE9uIjoiMjAyMi0xMC0yNFQxMDo1MDo1NCIsIk1vZGlmaWVkQnkiOiJfSmVubnkiLCJJZCI6IjQ1ZDdjZWFjLTU1MzgtNGJkNy05YWMzLTE5ZTBmZDJjYzBjYSIsIk1vZGlmaWVkT24iOiIyMDIyLTEwLTI0VDEwOjUwOjU0IiwiUHJvamVjdCI6eyIkcmVmIjoiOCJ9fV0sIk51bWJlciI6IjE1IiwiT3JnYW5pemF0aW9ucyI6</w:instrText>
          </w:r>
          <w:r>
            <w:rPr>
              <w:sz w:val="24"/>
              <w:szCs w:val="24"/>
              <w:lang w:val="en-US"/>
            </w:rPr>
            <w:instrText>W10sIk90aGVyc0ludm9sdmVkIjpbXSwiUGFnZVJhbmdlIjoiPHNwPlxyXG4gIDxuPjI2Mjwvbj5cclxuICA8aW4+dHJ1ZTwvaW4+XHJcbiAgPG9zPjI2Mjwvb3M+XHJcbiAgPHBzPjI2MjwvcHM+XHJcbjwvc3A+XHJcbjxlcD5cclxuICA8bj4yNjg8L24+XHJcbiAgPGluPnRydWU8L2luPlxyXG4gIDxvcz4yNjg8L29zPlxyXG4gIDxwcz4y</w:instrText>
          </w:r>
          <w:r>
            <w:rPr>
              <w:sz w:val="24"/>
              <w:szCs w:val="24"/>
              <w:lang w:val="en-US"/>
            </w:rPr>
            <w:instrText>Njg8L3BzPlxyXG48L2VwPlxyXG48b3M+MjYyLTg8L29zPiIsIlBlcmlvZGljYWwiOnsiJGlkIjoiMjEiLCIkdHlwZSI6IlN3aXNzQWNhZGVtaWMuQ2l0YXZpLlBlcmlvZGljYWwsIFN3aXNzQWNhZGVtaWMuQ2l0YXZpIiwiRWlzc24iOiIxODY2LTA0NTIiLCJOYW1lIjoiRGV1dHNjaGVzIEFyenRlYmxhdHQgaW50ZXJuYXRpb25hbCIsIlBh</w:instrText>
          </w:r>
          <w:r>
            <w:rPr>
              <w:sz w:val="24"/>
              <w:szCs w:val="24"/>
              <w:lang w:val="en-US"/>
            </w:rPr>
            <w:instrText>Z2luYXRpb24iOjAsIlByb3RlY3RlZCI6ZmFsc2UsIlVzZXJBYmJyZXZpYXRpb24xIjoiRHRzY2ggQXJ6dGVibCBJbnQiLCJDcmVhdGVkQnkiOiJfSmVubnkiLCJDcmVhdGVkT24iOiIyMDIyLTA3LTIwVDEyOjUxOjExIiwiTW9kaWZpZWRCeSI6Il9KZW5ueSIsIklkIjoiMTkwNmNmZmYtNTExYy00YzY2LThjMjUtNjhhYjZjOGM2NDZkIiwi</w:instrText>
          </w:r>
          <w:r>
            <w:rPr>
              <w:sz w:val="24"/>
              <w:szCs w:val="24"/>
              <w:lang w:val="en-US"/>
            </w:rPr>
            <w:instrText>TW9kaWZpZWRPbiI6IjIwMjItMDctMjBUMTI6NTE6MTEiLCJQcm9qZWN0Ijp7IiRyZWYiOiI4In19LCJQbWNJZCI6IlBNQzI2ODk1NzIiLCJQdWJsaXNoZXJzIjpbXSwiUHViTWVkSWQiOiIxOTU0NzYyNyIsIlF1b3RhdGlvbnMiOltdLCJSYXRpbmciOjAsIlJlZmVyZW5jZVR5cGUiOiJKb3VybmFsQXJ0aWNsZSIsIlNob3J0VGl0bGUiOiJS</w:instrText>
          </w:r>
          <w:r>
            <w:rPr>
              <w:sz w:val="24"/>
              <w:szCs w:val="24"/>
              <w:lang w:val="en-US"/>
            </w:rPr>
            <w:instrText>w7ZocmlnLCBEdSBQcmVsIGV0IGFsLiAyMDA5IOKAkyBUeXBlcyBvZiBzdHVkeSBpbiBtZWRpY2FsIiwiU2hvcnRUaXRsZVVwZGF0ZVR5cGUiOjAsIlNvdXJjZU9mQmlibGlvZ3JhcGhpY0luZm9ybWF0aW9uIjoiUHViTWVkIiwiU3RhdGljSWRzIjpbImU2MjYwZGNmLWY3YzMtNDdkZi1iYzIzLWE1ZGMyZGQyMWFlZSJdLCJUYWJsZU9mQ29u</w:instrText>
          </w:r>
          <w:r>
            <w:rPr>
              <w:sz w:val="24"/>
              <w:szCs w:val="24"/>
              <w:lang w:val="en-US"/>
            </w:rPr>
            <w:instrText>dGVudHNDb21wbGV4aXR5IjowLCJUYWJsZU9mQ29udGVudHNTb3VyY2VUZXh0Rm9ybWF0IjowLCJUYXNrcyI6W10sIlRpdGxlIjoiVHlwZXMgb2Ygc3R1ZHkgaW4gbWVkaWNhbCByZXNlYXJjaDogcGFydCAzIG9mIGEgc2VyaWVzIG9uIGV2YWx1YXRpb24gb2Ygc2NpZW50aWZpYyBwdWJsaWNhdGlvbnMiLCJUcmFuc2xhdG9ycyI6W10sIlZv</w:instrText>
          </w:r>
          <w:r>
            <w:rPr>
              <w:sz w:val="24"/>
              <w:szCs w:val="24"/>
              <w:lang w:val="en-US"/>
            </w:rPr>
            <w:instrText>bHVtZSI6IjEwNiIsIlllYXIiOiIyMDA5IiwiWWVhclJlc29sdmVkIjoiMjAwOSIsIkNyZWF0ZWRCeSI6Il9KZW5ueSIsIkNyZWF0ZWRPbiI6IjIwMjItMTAtMjRUMTA6NTA6NTQiLCJNb2RpZmllZEJ5IjoiX0plbm55IiwiSWQiOiI1NDY0ODdkYS02MWY0LTQzMTAtYWMxNi03MzAwOGVkZWM1MWYiLCJNb2RpZmllZE9uIjoiMjAyMi0xMS0x</w:instrText>
          </w:r>
          <w:r>
            <w:rPr>
              <w:sz w:val="24"/>
              <w:szCs w:val="24"/>
              <w:lang w:val="en-US"/>
            </w:rPr>
            <w:instrText>OFQwODo0MTozNiIsIlByb2plY3QiOnsiJHJlZiI6IjgifX0sIlVzZU51bWJlcmluZ1R5cGVPZlBhcmVudERvY3VtZW50IjpmYWxzZX1dLCJGb3JtYXR0ZWRUZXh0Ijp7IiRpZCI6IjIyIiwiQ291bnQiOjEsIlRleHRVbml0cyI6W3siJGlkIjoiMjMiLCJGb250U3R5bGUiOnsiJGlkIjoiMjQiLCJOZXV0cmFsIjp0cnVlfSwiUmVhZGluZ09y</w:instrText>
          </w:r>
          <w:r>
            <w:rPr>
              <w:sz w:val="24"/>
              <w:szCs w:val="24"/>
              <w:lang w:val="en-US"/>
            </w:rPr>
            <w:instrText>ZGVyIjoxLCJUZXh0IjoiKDQ4KSJ9XX0sIlRhZyI6IkNpdGF2aVBsYWNlaG9sZGVyI2JlOTZiOTM1LWM2ZGYtNDg2Yi1iNDQ3LTcxNTE3M2UxMTQ2ZSIsIlRleHQiOiIoNDgpIiwiV0FJVmVyc2lvbiI6IjYuMTQuMC4wIn0=}</w:instrText>
          </w:r>
          <w:r>
            <w:rPr>
              <w:sz w:val="24"/>
              <w:szCs w:val="24"/>
              <w:lang w:val="en-US"/>
            </w:rPr>
            <w:fldChar w:fldCharType="separate"/>
          </w:r>
          <w:r>
            <w:rPr>
              <w:sz w:val="24"/>
              <w:szCs w:val="24"/>
              <w:lang w:val="en-US"/>
            </w:rPr>
            <w:t>(48)</w:t>
          </w:r>
          <w:r>
            <w:rPr>
              <w:sz w:val="24"/>
              <w:szCs w:val="24"/>
              <w:lang w:val="en-US"/>
            </w:rPr>
            <w:fldChar w:fldCharType="end"/>
          </w:r>
        </w:sdtContent>
      </w:sdt>
      <w:r>
        <w:rPr>
          <w:sz w:val="24"/>
          <w:szCs w:val="24"/>
          <w:lang w:val="en-US"/>
        </w:rPr>
        <w:t>. Nevertheless, the majority of the described retrospective analyses found tha</w:t>
      </w:r>
      <w:r>
        <w:rPr>
          <w:sz w:val="24"/>
          <w:szCs w:val="24"/>
          <w:lang w:val="en-US"/>
        </w:rPr>
        <w:t xml:space="preserve">t metformin was associated with decreased odds to develop AMD. Selection bias is especially small for cohort studies like those of Chen et al., Jiang et al., Gokhale et al., and Eton et al. </w:t>
      </w:r>
      <w:sdt>
        <w:sdtPr>
          <w:rPr>
            <w:sz w:val="24"/>
            <w:szCs w:val="24"/>
            <w:lang w:val="en-US"/>
          </w:rPr>
          <w:alias w:val="To edit, see citavi.com/edit"/>
          <w:tag w:val="CitaviPlaceholder#618de0a1-3a2d-4126-b2dd-72f3b385e259"/>
          <w:id w:val="-1559545162"/>
          <w:placeholder>
            <w:docPart w:val="BF65E6570B5949D3976F6E10C20F94D1"/>
          </w:placeholder>
        </w:sdtPr>
        <w:sdtEndPr/>
        <w:sdtContent>
          <w:r>
            <w:rPr>
              <w:sz w:val="24"/>
              <w:szCs w:val="24"/>
              <w:lang w:val="en-US"/>
            </w:rPr>
            <w:fldChar w:fldCharType="begin"/>
          </w:r>
          <w:r>
            <w:rPr>
              <w:sz w:val="24"/>
              <w:szCs w:val="24"/>
              <w:lang w:val="en-US"/>
            </w:rPr>
            <w:instrText>ADDIN CitaviPlaceholder{eyIkaWQiOiIxIiwiJHR5cGUiOiJTd2lzc0FjYWRlbW</w:instrText>
          </w:r>
          <w:r>
            <w:rPr>
              <w:sz w:val="24"/>
              <w:szCs w:val="24"/>
              <w:lang w:val="en-US"/>
            </w:rPr>
            <w:instrText>ljLkNpdGF2aS5DaXRhdGlvbnMuV29yZFBsYWNlaG9sZGVyLCBTd2lzc0FjYWRlbWljLkNpdGF2aSIsIkVudHJpZXMiOlt7IiRpZCI6IjIiLCIkdHlwZSI6IlN3aXNzQWNhZGVtaWMuQ2l0YXZpLkNpdGF0aW9ucy5Xb3JkUGxhY2Vob2xkZXJFbnRyeSwgU3dpc3NBY2FkZW1pYy5DaXRhdmkiLCJJZCI6IjVhZGFhY2Y5LTQxZjEtNDFmOC04OW</w:instrText>
          </w:r>
          <w:r>
            <w:rPr>
              <w:sz w:val="24"/>
              <w:szCs w:val="24"/>
              <w:lang w:val="en-US"/>
            </w:rPr>
            <w:instrText>IyLWMwOTA4OThjNTM4ZCIsIlJhbmdlU3RhcnQiOjYsIlJhbmdlTGVuZ3RoIjo0LCJSZWZlcmVuY2VJZCI6IjU0NjQ4N2RhLTYxZjQtNDMxMC1hYzE2LTczMDA4ZWRlYzUxZiIsIlBhZ2VSYW5nZSI6eyIkaWQiOiIzIiwiJHR5cGUiOiJTd2lzc0FjYWRlbWljLlBhZ2VSYW5nZSwgU3dpc3NBY2FkZW1pYyIsIkVuZFBhZ2UiOnsiJGlkIjoiNC</w:instrText>
          </w:r>
          <w:r>
            <w:rPr>
              <w:sz w:val="24"/>
              <w:szCs w:val="24"/>
              <w:lang w:val="en-US"/>
            </w:rPr>
            <w:instrText>IsIiR0eXBlIjoiU3dpc3NBY2FkZW1pYy5QYWdlTnVtYmVyLCBTd2lzc0FjYWRlbWljIiwiSXNGdWxseU51bWVyaWMiOmZhbHNlLCJOdW1iZXJpbmdUeXBlIjowLCJOdW1lcmFsU3lzdGVtIjowfSwiTnVtYmVyaW5nVHlwZSI6MCwiTnVtZXJhbFN5c3RlbSI6MCwiU3RhcnRQYWdlIjp7IiRpZCI6IjUiLCIkdHlwZSI6IlN3aXNzQWNhZGVtaW</w:instrText>
          </w:r>
          <w:r>
            <w:rPr>
              <w:sz w:val="24"/>
              <w:szCs w:val="24"/>
              <w:lang w:val="en-US"/>
            </w:rPr>
            <w:instrText>MuUGFnZU51bWJlciwgU3dpc3NBY2FkZW1pYyIsIklzRnVsbHlOdW1lcmljIjpmYWxzZSwiTnVtYmVyaW5nVHlwZSI6MCwiTnVtZXJhbFN5c3RlbSI6MH19LCJSZWZlcmVuY2UiOnsiJGlkIjoiNiIsIiR0eXBlIjoiU3dpc3NBY2FkZW1pYy5DaXRhdmkuUmVmZXJlbmNlLCBTd2lzc0FjYWRlbWljLkNpdGF2aSIsIkFic3RyYWN0Q29tcGxleG</w:instrText>
          </w:r>
          <w:r>
            <w:rPr>
              <w:sz w:val="24"/>
              <w:szCs w:val="24"/>
              <w:lang w:val="en-US"/>
            </w:rPr>
            <w:instrText>l0eSI6MCwiQWJzdHJhY3RTb3VyY2VUZXh0Rm9ybWF0IjowLCJBdXRob3JzIjpbeyIkaWQiOiI3IiwiJHR5cGUiOiJTd2lzc0FjYWRlbWljLkNpdGF2aS5QZXJzb24sIFN3aXNzQWNhZGVtaWMuQ2l0YXZpIiwiRmlyc3ROYW1lIjoiQmVybmQiLCJMYXN0TmFtZSI6IlLDtmhyaWciLCJQcm90ZWN0ZWQiOmZhbHNlLCJTZXgiOjIsIkNyZWF0ZW</w:instrText>
          </w:r>
          <w:r>
            <w:rPr>
              <w:sz w:val="24"/>
              <w:szCs w:val="24"/>
              <w:lang w:val="en-US"/>
            </w:rPr>
            <w:instrText>RCeSI6Il9KZW5ueSIsIkNyZWF0ZWRPbiI6IjIwMjItMTAtMjRUMTA6NTA6NTQiLCJNb2RpZmllZEJ5IjoiX0plbm55IiwiSWQiOiJjNzFiYjIyYi03MzkxLTRiMmEtYTFkNi01YmRmM2MxZjZjYWQiLCJNb2RpZmllZE9uIjoiMjAyMi0xMC0yNFQxMDo1MDo1NCIsIlByb2plY3QiOnsiJGlkIjoiOCIsIiR0eXBlIjoiU3dpc3NBY2FkZW1pYy</w:instrText>
          </w:r>
          <w:r>
            <w:rPr>
              <w:sz w:val="24"/>
              <w:szCs w:val="24"/>
              <w:lang w:val="en-US"/>
            </w:rPr>
            <w:instrText>5DaXRhdmkuUHJvamVjdCwgU3dpc3NBY2FkZW1pYy5DaXRhdmkifX0seyIkaWQiOiI5IiwiJHR5cGUiOiJTd2lzc0FjYWRlbWljLkNpdGF2aS5QZXJzb24sIFN3aXNzQWNhZGVtaWMuQ2l0YXZpIiwiRmlyc3ROYW1lIjoiSmVhbi1CYXB0aXN0IiwiTGFzdE5hbWUiOiJEdSBQcmVsIiwiUHJvdGVjdGVkIjpmYWxzZSwiU2V4IjowLCJDcmVhdG</w:instrText>
          </w:r>
          <w:r>
            <w:rPr>
              <w:sz w:val="24"/>
              <w:szCs w:val="24"/>
              <w:lang w:val="en-US"/>
            </w:rPr>
            <w:instrText>VkQnkiOiJfSmVubnkiLCJDcmVhdGVkT24iOiIyMDIyLTEwLTI0VDEwOjUwOjU0IiwiTW9kaWZpZWRCeSI6Il9KZW5ueSIsIklkIjoiNGRiNWZhM2MtM2QwZC00Y2FkLWE4NjctMzM1MjZhNDYyM2I4IiwiTW9kaWZpZWRPbiI6IjIwMjItMTAtMjRUMTA6NTA6NTQiLCJQcm9qZWN0Ijp7IiRyZWYiOiI4In19LHsiJGlkIjoiMTAiLCIkdHlwZS</w:instrText>
          </w:r>
          <w:r>
            <w:rPr>
              <w:sz w:val="24"/>
              <w:szCs w:val="24"/>
              <w:lang w:val="en-US"/>
            </w:rPr>
            <w:instrText>I6IlN3aXNzQWNhZGVtaWMuQ2l0YXZpLlBlcnNvbiwgU3dpc3NBY2FkZW1pYy5DaXRhdmkiLCJGaXJzdE5hbWUiOiJEYW5pZWwiLCJMYXN0TmFtZSI6IldhY2h0bGluIiwiUHJvdGVjdGVkIjpmYWxzZSwiU2V4IjoyLCJDcmVhdGVkQnkiOiJfSmVubnkiLCJDcmVhdGVkT24iOiIyMDIyLTEwLTI0VDEwOjUwOjU0IiwiTW9kaWZpZWRCeSI6Il</w:instrText>
          </w:r>
          <w:r>
            <w:rPr>
              <w:sz w:val="24"/>
              <w:szCs w:val="24"/>
              <w:lang w:val="en-US"/>
            </w:rPr>
            <w:instrText>9KZW5ueSIsIklkIjoiZDE2NmI0NjQtM2U0Yy00ZjZkLTg1OWYtYzU3YjA1YjVkOTk1IiwiTW9kaWZpZWRPbiI6IjIwMjItMTAtMjRUMTA6NTA6NTQiLCJQcm9qZWN0Ijp7IiRyZWYiOiI4In19LHsiJGlkIjoiMTEiLCIkdHlwZSI6IlN3aXNzQWNhZGVtaWMuQ2l0YXZpLlBlcnNvbiwgU3dpc3NBY2FkZW1pYy5DaXRhdmkiLCJGaXJzdE5hbW</w:instrText>
          </w:r>
          <w:r>
            <w:rPr>
              <w:sz w:val="24"/>
              <w:szCs w:val="24"/>
              <w:lang w:val="en-US"/>
            </w:rPr>
            <w:instrText>UiOiJNYXJpYSIsIkxhc3ROYW1lIjoiQmxldHRuZXIiLCJQcm90ZWN0ZWQiOmZhbHNlLCJTZXgiOjEsIkNyZWF0ZWRCeSI6Il9KZW5ueSIsIkNyZWF0ZWRPbiI6IjIwMjItMTAtMjRUMTA6NTA6NTQiLCJNb2RpZmllZEJ5IjoiX0plbm55IiwiSWQiOiIwZDYxNjgxMC1kMzYzLTQ1YjAtOWQyYS05YTg0NDI5ZTU4OTgiLCJNb2RpZmllZE9uIj</w:instrText>
          </w:r>
          <w:r>
            <w:rPr>
              <w:sz w:val="24"/>
              <w:szCs w:val="24"/>
              <w:lang w:val="en-US"/>
            </w:rPr>
            <w:instrText>oiMjAyMi0xMC0yNFQxMDo1MDo1NCIsIlByb2plY3QiOnsiJHJlZiI6IjgifX1dLCJDaXRhdGlvbktleVVwZGF0ZVR5cGUiOjAsIkNvbGxhYm9yYXRvcnMiOltdLCJEYXRlMiI6IjEwLjA0LjIwMDkiLCJEb2kiOiIxMC4zMjM4L2FyenRlYmwuMjAwOS4wMjYyIiwiRWRpdG9ycyI6W10sIkV2YWx1YXRpb25Db21wbGV4aXR5IjowLCJFdmFsdW</w:instrText>
          </w:r>
          <w:r>
            <w:rPr>
              <w:sz w:val="24"/>
              <w:szCs w:val="24"/>
              <w:lang w:val="en-US"/>
            </w:rPr>
            <w:instrText>F0aW9uU291cmNlVGV4dEZvcm1hdCI6MCwiR3JvdXBzIjpbXSwiSGFzTGFiZWwxIjpmYWxzZSwiSGFzTGFiZWwyIjpmYWxzZSwiS2V5d29yZHMiOltdLCJMYW5ndWFnZSI6ImVuZyIsIkxhbmd1YWdlQ29kZSI6ImVuIiwiTG9jYXRpb25zIjpbeyIkaWQiOiIxMiIsIiR0eXBlIjoiU3dpc3NBY2FkZW1pYy5DaXRhdmkuTG9jYXRpb24sIFN3aX</w:instrText>
          </w:r>
          <w:r>
            <w:rPr>
              <w:sz w:val="24"/>
              <w:szCs w:val="24"/>
              <w:lang w:val="en-US"/>
            </w:rPr>
            <w:instrText>NzQWNhZGVtaWMuQ2l0YXZpIiwiQWRkcmVzcyI6eyIkaWQiOiIxMyIsIiR0eXBlIjoiU3dpc3NBY2FkZW1pYy5DaXRhdmkuTGlua2VkUmVzb3VyY2UsIFN3aXNzQWNhZGVtaWMuQ2l0YXZpIiwiTGlua2VkUmVzb3VyY2VUeXBlIjo1LCJPcmlnaW5hbFN0cmluZyI6IlBNQzI2ODk1NzIiLCJVcmlTdHJpbmciOiJodHRwczovL3d3dy5uY2JpLm</w:instrText>
          </w:r>
          <w:r>
            <w:rPr>
              <w:sz w:val="24"/>
              <w:szCs w:val="24"/>
              <w:lang w:val="en-US"/>
            </w:rPr>
            <w:instrText>5sbS5uaWguZ292L3BtYy9hcnRpY2xlcy9QTUMyNjg5NTcyIiwiTGlua2VkUmVzb3VyY2VTdGF0dXMiOjgsIlByb3BlcnRpZXMiOnsiJGlkIjoiMTQiLCIkdHlwZSI6IlN3aXNzQWNhZGVtaWMuQ2l0YXZpLkxpbmtlZFJlc291cmNlUHJvcGVydGllcywgU3dpc3NBY2FkZW1pYy5DaXRhdmkifSwiU3luY0ZvbGRlclR5cGUiOjAsIklzTG9jYW</w:instrText>
          </w:r>
          <w:r>
            <w:rPr>
              <w:sz w:val="24"/>
              <w:szCs w:val="24"/>
              <w:lang w:val="en-US"/>
            </w:rPr>
            <w:instrText>xDbG91ZFByb2plY3RGaWxlTGluayI6ZmFsc2UsIklzQ2xvdWRSZXN0b3JlIjpmYWxzZSwiSXNDbG91ZENvcHkiOmZhbHNlLCJBdHRhY2htZW50Rm9sZGVyV2FzSW5GYWxsYmFja01vZGUiOmZhbHNlfSwiQW5ub3RhdGlvbnMiOltdLCJMb2NhdGlvblR5cGUiOjAsIk1pcnJvcnNSZWZlcmVuY2VQcm9wZXJ0eUlkIjoyMDgsIkNyZWF0ZWRCeS</w:instrText>
          </w:r>
          <w:r>
            <w:rPr>
              <w:sz w:val="24"/>
              <w:szCs w:val="24"/>
              <w:lang w:val="en-US"/>
            </w:rPr>
            <w:instrText>I6Il9KZW5ueSIsIkNyZWF0ZWRPbiI6IjIwMjItMTAtMjRUMTA6NTA6NTQiLCJNb2RpZmllZEJ5IjoiX0plbm55IiwiSWQiOiIyM2U4YWY0My1hYzAyLTRiYWItOGNlNy0yYmI0MTcxM2UxY2QiLCJNb2RpZmllZE9uIjoiMjAyMi0xMC0yNFQxMDo1MDo1NCIsIlByb2plY3QiOnsiJHJlZiI6IjgifX0seyIkaWQiOiIxNSIsIiR0eXBlIjoiU3</w:instrText>
          </w:r>
          <w:r>
            <w:rPr>
              <w:sz w:val="24"/>
              <w:szCs w:val="24"/>
              <w:lang w:val="en-US"/>
            </w:rPr>
            <w:instrText>dpc3NBY2FkZW1pYy5DaXRhdmkuTG9jYXRpb24sIFN3aXNzQWNhZGVtaWMuQ2l0YXZpIiwiQWRkcmVzcyI6eyIkaWQiOiIxNiIsIiR0eXBlIjoiU3dpc3NBY2FkZW1pYy5DaXRhdmkuTGlua2VkUmVzb3VyY2UsIFN3aXNzQWNhZGVtaWMuQ2l0YXZpIiwiTGlua2VkUmVzb3VyY2VUeXBlIjo1LCJPcmlnaW5hbFN0cmluZyI6IjEwLjMyMzgvYX</w:instrText>
          </w:r>
          <w:r>
            <w:rPr>
              <w:sz w:val="24"/>
              <w:szCs w:val="24"/>
              <w:lang w:val="en-US"/>
            </w:rPr>
            <w:instrText>J6dGVibC4yMDA5LjAyNjIiLCJVcmlTdHJpbmciOiJodHRwczovL2RvaS5vcmcvMTAuMzIzOC9hcnp0ZWJsLjIwMDkuMDI2MiIsIkxpbmtlZFJlc291cmNlU3RhdHVzIjo4LCJQcm9wZXJ0aWVzIjp7IiRpZCI6IjE3IiwiJHR5cGUiOiJTd2lzc0FjYWRlbWljLkNpdGF2aS5MaW5rZWRSZXNvdXJjZVByb3BlcnRpZXMsIFN3aXNzQWNhZGVtaW</w:instrText>
          </w:r>
          <w:r>
            <w:rPr>
              <w:sz w:val="24"/>
              <w:szCs w:val="24"/>
              <w:lang w:val="en-US"/>
            </w:rPr>
            <w:instrText>MuQ2l0YXZpIn0sIlN5bmNGb2xkZXJUeXBlIjowLCJJc0xvY2FsQ2xvdWRQcm9qZWN0RmlsZUxpbmsiOmZhbHNlLCJJc0Nsb3VkUmVzdG9yZSI6ZmFsc2UsIklzQ2xvdWRDb3B5IjpmYWxzZSwiQXR0YWNobWVudEZvbGRlcldhc0luRmFsbGJhY2tNb2RlIjpmYWxzZX0sIkFubm90YXRpb25zIjpbXSwiTG9jYXRpb25UeXBlIjowLCJNaXJyb3</w:instrText>
          </w:r>
          <w:r>
            <w:rPr>
              <w:sz w:val="24"/>
              <w:szCs w:val="24"/>
              <w:lang w:val="en-US"/>
            </w:rPr>
            <w:instrText>JzUmVmZXJlbmNlUHJvcGVydHlJZCI6MTI4LCJDcmVhdGVkQnkiOiJfSmVubnkiLCJDcmVhdGVkT24iOiIyMDIyLTEwLTI0VDEwOjUwOjU0IiwiTW9kaWZpZWRCeSI6Il9KZW5ueSIsIklkIjoiZDVlMjhlNDEtYjc4Yi00YWM5LWEyYWYtYzNiOTJjODM3YWQ0IiwiTW9kaWZpZWRPbiI6IjIwMjItMTAtMjRUMTA6NTA6NTQiLCJQcm9qZWN0Ij</w:instrText>
          </w:r>
          <w:r>
            <w:rPr>
              <w:sz w:val="24"/>
              <w:szCs w:val="24"/>
              <w:lang w:val="en-US"/>
            </w:rPr>
            <w:instrText>p7IiRyZWYiOiI4In19LHsiJGlkIjoiMTgiLCIkdHlwZSI6IlN3aXNzQWNhZGVtaWMuQ2l0YXZpLkxvY2F0aW9uLCBTd2lzc0FjYWRlbWljLkNpdGF2aSIsIkFkZHJlc3MiOnsiJGlkIjoiMTkiLCIkdHlwZSI6IlN3aXNzQWNhZGVtaWMuQ2l0YXZpLkxpbmtlZFJlc291cmNlLCBTd2lzc0FjYWRlbWljLkNpdGF2aSIsIkxpbmtlZFJlc291cm</w:instrText>
          </w:r>
          <w:r>
            <w:rPr>
              <w:sz w:val="24"/>
              <w:szCs w:val="24"/>
              <w:lang w:val="en-US"/>
            </w:rPr>
            <w:instrText>NlVHlwZSI6NSwiT3JpZ2luYWxTdHJpbmciOiIxOTU0NzYyNyIsIlVyaVN0cmluZyI6Imh0dHA6Ly93d3cubmNiaS5ubG0ubmloLmdvdi9wdWJtZWQvMTk1NDc2MjciLCJMaW5rZWRSZXNvdXJjZVN0YXR1cyI6OCwiUHJvcGVydGllcyI6eyIkaWQiOiIyMCIsIiR0eXBlIjoiU3dpc3NBY2FkZW1pYy5DaXRhdmkuTGlua2VkUmVzb3VyY2VQcm</w:instrText>
          </w:r>
          <w:r>
            <w:rPr>
              <w:sz w:val="24"/>
              <w:szCs w:val="24"/>
              <w:lang w:val="en-US"/>
            </w:rPr>
            <w:instrText>9wZXJ0aWVzLCBTd2lzc0FjYWRlbWljLkNpdGF2aSJ9LCJTeW5jRm9sZGVyVHlwZSI6MCwiSXNMb2NhbENsb3VkUHJvamVjdEZpbGVMaW5rIjpmYWxzZSwiSXNDbG91ZFJlc3RvcmUiOmZhbHNlLCJJc0Nsb3VkQ29weSI6ZmFsc2UsIkF0dGFjaG1lbnRGb2xkZXJXYXNJbkZhbGxiYWNrTW9kZSI6ZmFsc2V9LCJBbm5vdGF0aW9ucyI6W10sIk</w:instrText>
          </w:r>
          <w:r>
            <w:rPr>
              <w:sz w:val="24"/>
              <w:szCs w:val="24"/>
              <w:lang w:val="en-US"/>
            </w:rPr>
            <w:instrText>xvY2F0aW9uVHlwZSI6MCwiTWlycm9yc1JlZmVyZW5jZVByb3BlcnR5SWQiOjE2NCwiQ3JlYXRlZEJ5IjoiX0plbm55IiwiQ3JlYXRlZE9uIjoiMjAyMi0xMC0yNFQxMDo1MDo1NCIsIk1vZGlmaWVkQnkiOiJfSmVubnkiLCJJZCI6IjQ1ZDdjZWFjLTU1MzgtNGJkNy05YWMzLTE5ZTBmZDJjYzBjYSIsIk1vZGlmaWVkT24iOiIyMDIyLTEwLT</w:instrText>
          </w:r>
          <w:r>
            <w:rPr>
              <w:sz w:val="24"/>
              <w:szCs w:val="24"/>
              <w:lang w:val="en-US"/>
            </w:rPr>
            <w:instrText>I0VDEwOjUwOjU0IiwiUHJvamVjdCI6eyIkcmVmIjoiOCJ9fV0sIk51bWJlciI6IjE1IiwiT3JnYW5pemF0aW9ucyI6W10sIk90aGVyc0ludm9sdmVkIjpbXSwiUGFnZVJhbmdlIjoiPHNwPlxyXG4gIDxuPjI2Mjwvbj5cclxuICA8aW4+dHJ1ZTwvaW4+XHJcbiAgPG9zPjI2Mjwvb3M+XHJcbiAgPHBzPjI2MjwvcHM+XHJcbjwvc3A+XHJcbj</w:instrText>
          </w:r>
          <w:r>
            <w:rPr>
              <w:sz w:val="24"/>
              <w:szCs w:val="24"/>
              <w:lang w:val="en-US"/>
            </w:rPr>
            <w:instrText>xlcD5cclxuICA8bj4yNjg8L24+XHJcbiAgPGluPnRydWU8L2luPlxyXG4gIDxvcz4yNjg8L29zPlxyXG4gIDxwcz4yNjg8L3BzPlxyXG48L2VwPlxyXG48b3M+MjYyLTg8L29zPiIsIlBlcmlvZGljYWwiOnsiJGlkIjoiMjEiLCIkdHlwZSI6IlN3aXNzQWNhZGVtaWMuQ2l0YXZpLlBlcmlvZGljYWwsIFN3aXNzQWNhZGVtaWMuQ2l0YXZpIi</w:instrText>
          </w:r>
          <w:r>
            <w:rPr>
              <w:sz w:val="24"/>
              <w:szCs w:val="24"/>
              <w:lang w:val="en-US"/>
            </w:rPr>
            <w:instrText>wiRWlzc24iOiIxODY2LTA0NTIiLCJOYW1lIjoiRGV1dHNjaGVzIEFyenRlYmxhdHQgaW50ZXJuYXRpb25hbCIsIlBhZ2luYXRpb24iOjAsIlByb3RlY3RlZCI6ZmFsc2UsIlVzZXJBYmJyZXZpYXRpb24xIjoiRHRzY2ggQXJ6dGVibCBJbnQiLCJDcmVhdGVkQnkiOiJfSmVubnkiLCJDcmVhdGVkT24iOiIyMDIyLTA3LTIwVDEyOjUxOjExIi</w:instrText>
          </w:r>
          <w:r>
            <w:rPr>
              <w:sz w:val="24"/>
              <w:szCs w:val="24"/>
              <w:lang w:val="en-US"/>
            </w:rPr>
            <w:instrText>wiTW9kaWZpZWRCeSI6Il9KZW5ueSIsIklkIjoiMTkwNmNmZmYtNTExYy00YzY2LThjMjUtNjhhYjZjOGM2NDZkIiwiTW9kaWZpZWRPbiI6IjIwMjItMDctMjBUMTI6NTE6MTEiLCJQcm9qZWN0Ijp7IiRyZWYiOiI4In19LCJQbWNJZCI6IlBNQzI2ODk1NzIiLCJQdWJsaXNoZXJzIjpbXSwiUHViTWVkSWQiOiIxOTU0NzYyNyIsIlF1b3RhdG</w:instrText>
          </w:r>
          <w:r>
            <w:rPr>
              <w:sz w:val="24"/>
              <w:szCs w:val="24"/>
              <w:lang w:val="en-US"/>
            </w:rPr>
            <w:instrText>lvbnMiOltdLCJSYXRpbmciOjAsIlJlZmVyZW5jZVR5cGUiOiJKb3VybmFsQXJ0aWNsZSIsIlNob3J0VGl0bGUiOiJSw7ZocmlnLCBEdSBQcmVsIGV0IGFsLiAyMDA5IOKAkyBUeXBlcyBvZiBzdHVkeSBpbiBtZWRpY2FsIiwiU2hvcnRUaXRsZVVwZGF0ZVR5cGUiOjAsIlNvdXJjZU9mQmlibGlvZ3JhcGhpY0luZm9ybWF0aW9uIjoiUHViTW</w:instrText>
          </w:r>
          <w:r>
            <w:rPr>
              <w:sz w:val="24"/>
              <w:szCs w:val="24"/>
              <w:lang w:val="en-US"/>
            </w:rPr>
            <w:instrText>VkIiwiU3RhdGljSWRzIjpbImU2MjYwZGNmLWY3YzMtNDdkZi1iYzIzLWE1ZGMyZGQyMWFlZSJdLCJUYWJsZU9mQ29udGVudHNDb21wbGV4aXR5IjowLCJUYWJsZU9mQ29udGVudHNTb3VyY2VUZXh0Rm9ybWF0IjowLCJUYXNrcyI6W10sIlRpdGxlIjoiVHlwZXMgb2Ygc3R1ZHkgaW4gbWVkaWNhbCByZXNlYXJjaDogcGFydCAzIG9mIGEgc2</w:instrText>
          </w:r>
          <w:r>
            <w:rPr>
              <w:sz w:val="24"/>
              <w:szCs w:val="24"/>
              <w:lang w:val="en-US"/>
            </w:rPr>
            <w:instrText>VyaWVzIG9uIGV2YWx1YXRpb24gb2Ygc2NpZW50aWZpYyBwdWJsaWNhdGlvbnMiLCJUcmFuc2xhdG9ycyI6W10sIlZvbHVtZSI6IjEwNiIsIlllYXIiOiIyMDA5IiwiWWVhclJlc29sdmVkIjoiMjAwOSIsIkNyZWF0ZWRCeSI6Il9KZW5ueSIsIkNyZWF0ZWRPbiI6IjIwMjItMTAtMjRUMTA6NTA6NTQiLCJNb2RpZmllZEJ5IjoiX0plbm55Ii</w:instrText>
          </w:r>
          <w:r>
            <w:rPr>
              <w:sz w:val="24"/>
              <w:szCs w:val="24"/>
              <w:lang w:val="en-US"/>
            </w:rPr>
            <w:instrText>wiSWQiOiI1NDY0ODdkYS02MWY0LTQzMTAtYWMxNi03MzAwOGVkZWM1MWYiLCJNb2RpZmllZE9uIjoiMjAyMi0xMS0xOFQwODo0MTozNiIsIlByb2plY3QiOnsiJHJlZiI6IjgifX0sIlVzZU51bWJlcmluZ1R5cGVPZlBhcmVudERvY3VtZW50IjpmYWxzZX0seyIkaWQiOiIyMiIsIiR0eXBlIjoiU3dpc3NBY2FkZW1pYy5DaXRhdmkuQ2l0YX</w:instrText>
          </w:r>
          <w:r>
            <w:rPr>
              <w:sz w:val="24"/>
              <w:szCs w:val="24"/>
              <w:lang w:val="en-US"/>
            </w:rPr>
            <w:instrText>Rpb25zLldvcmRQbGFjZWhvbGRlckVudHJ5LCBTd2lzc0FjYWRlbWljLkNpdGF2aSIsIklkIjoiOWNjMTA5YmItYzUwNy00MDBiLWIwYTEtMWE5ZjEyYWNiZGRjIiwiUmFuZ2VTdGFydCI6MywiUmFuZ2VMZW5ndGgiOjMsIlJlZmVyZW5jZUlkIjoiYzAzMjY5ZmYtODZjOC00NDRiLTg0NjAtMzhmNWE3MzViY2Y2IiwiUGFnZVJhbmdlIjp7Ii</w:instrText>
          </w:r>
          <w:r>
            <w:rPr>
              <w:sz w:val="24"/>
              <w:szCs w:val="24"/>
              <w:lang w:val="en-US"/>
            </w:rPr>
            <w:instrText>RpZCI6IjIzIiwiJHR5cGUiOiJTd2lzc0FjYWRlbWljLlBhZ2VSYW5nZSwgU3dpc3NBY2FkZW1pYyIsIkVuZFBhZ2UiOnsiJGlkIjoiMjQiLCIkdHlwZSI6IlN3aXNzQWNhZGVtaWMuUGFnZU51bWJlciwgU3dpc3NBY2FkZW1pYyIsIklzRnVsbHlOdW1lcmljIjpmYWxzZSwiTnVtYmVyaW5nVHlwZSI6MCwiTnVtZXJhbFN5c3RlbSI6MH0sIk</w:instrText>
          </w:r>
          <w:r>
            <w:rPr>
              <w:sz w:val="24"/>
              <w:szCs w:val="24"/>
              <w:lang w:val="en-US"/>
            </w:rPr>
            <w:instrText>51bWJlcmluZ1R5cGUiOjAsIk51bWVyYWxTeXN0ZW0iOjAsIlN0YXJ0UGFnZSI6eyIkaWQiOiIyNSIsIiR0eXBlIjoiU3dpc3NBY2FkZW1pYy5QYWdlTnVtYmVyLCBTd2lzc0FjYWRlbWljIiwiSXNGdWxseU51bWVyaWMiOmZhbHNlLCJOdW1iZXJpbmdUeXBlIjowLCJOdW1lcmFsU3lzdGVtIjowfX0sIlJlZmVyZW5jZSI6eyIkaWQiOiIyNi</w:instrText>
          </w:r>
          <w:r>
            <w:rPr>
              <w:sz w:val="24"/>
              <w:szCs w:val="24"/>
              <w:lang w:val="en-US"/>
            </w:rPr>
            <w:instrText>IsIiR0eXBlIjoiU3dpc3NBY2FkZW1pYy5DaXRhdmkuUmVmZXJlbmNlLCBTd2lzc0FjYWRlbWljLkNpdGF2aSIsIkFic3RyYWN0Q29tcGxleGl0eSI6MCwiQWJzdHJhY3RTb3VyY2VUZXh0Rm9ybWF0IjowLCJBdXRob3JzIjpbeyIkaWQiOiIyNyIsIiR0eXBlIjoiU3dpc3NBY2FkZW1pYy5DaXRhdmkuUGVyc29uLCBTd2lzc0FjYWRlbWljLk</w:instrText>
          </w:r>
          <w:r>
            <w:rPr>
              <w:sz w:val="24"/>
              <w:szCs w:val="24"/>
              <w:lang w:val="en-US"/>
            </w:rPr>
            <w:instrText>NpdGF2aSIsIkZpcnN0TmFtZSI6IkVtaWx5IiwiTGFzdE5hbWUiOiJFdG9uIiwiTWlkZGxlTmFtZSI6IkEuIiwiUHJvdGVjdGVkIjpmYWxzZSwiU2V4IjoxLCJDcmVhdGVkQnkiOiJfSmVubnkiLCJDcmVhdGVkT24iOiIyMDIyLTA3LTE4VDEwOjEzOjE0IiwiTW9kaWZpZWRCeSI6Il9KZW5ueSIsIklkIjoiNGJmMzM3M2YtZWNiMi00ZDZjLW</w:instrText>
          </w:r>
          <w:r>
            <w:rPr>
              <w:sz w:val="24"/>
              <w:szCs w:val="24"/>
              <w:lang w:val="en-US"/>
            </w:rPr>
            <w:instrText>E1ZWUtZWYxOTI1MDQyYTAzIiwiTW9kaWZpZWRPbiI6IjIwMjItMDctMThUMTA6MTM6MTQiLCJQcm9qZWN0Ijp7IiRyZWYiOiI4In19LHsiJGlkIjoiMjgiLCIkdHlwZSI6IlN3aXNzQWNhZGVtaWMuQ2l0YXZpLlBlcnNvbiwgU3dpc3NBY2FkZW1pYy5DaXRhdmkiLCJGaXJzdE5hbWUiOiJUaG9tYXMiLCJMYXN0TmFtZSI6Ild1YmJlbiIsIk</w:instrText>
          </w:r>
          <w:r>
            <w:rPr>
              <w:sz w:val="24"/>
              <w:szCs w:val="24"/>
              <w:lang w:val="en-US"/>
            </w:rPr>
            <w:instrText>1pZGRsZU5hbWUiOiJKLiIsIlByb3RlY3RlZCI6ZmFsc2UsIlNleCI6MiwiQ3JlYXRlZEJ5IjoiX0plbm55IiwiQ3JlYXRlZE9uIjoiMjAyMi0wNy0xOFQxMDoxMzoxNCIsIk1vZGlmaWVkQnkiOiJfSmVubnkiLCJJZCI6IjlhOTA2OWUwLTA2NWQtNGU1MS04NWJjLTNjNjgyZjMxNGZhZSIsIk1vZGlmaWVkT24iOiIyMDIyLTA3LTE4VDEwOj</w:instrText>
          </w:r>
          <w:r>
            <w:rPr>
              <w:sz w:val="24"/>
              <w:szCs w:val="24"/>
              <w:lang w:val="en-US"/>
            </w:rPr>
            <w:instrText>EzOjE0IiwiUHJvamVjdCI6eyIkcmVmIjoiOCJ9fSx7IiRpZCI6IjI5IiwiJHR5cGUiOiJTd2lzc0FjYWRlbWljLkNpdGF2aS5QZXJzb24sIFN3aXNzQWNhZGVtaWMuQ2l0YXZpIiwiRmlyc3ROYW1lIjoiQ2FncmkiLCJMYXN0TmFtZSI6IkJlc2lybGkiLCJNaWRkbGVOYW1lIjoiRy4iLCJQcm90ZWN0ZWQiOmZhbHNlLCJTZXgiOjAsIkNyZW</w:instrText>
          </w:r>
          <w:r>
            <w:rPr>
              <w:sz w:val="24"/>
              <w:szCs w:val="24"/>
              <w:lang w:val="en-US"/>
            </w:rPr>
            <w:instrText>F0ZWRCeSI6Il9KZW5ueSIsIkNyZWF0ZWRPbiI6IjIwMjItMDctMThUMTA6MTM6MTQiLCJNb2RpZmllZEJ5IjoiX0plbm55IiwiSWQiOiJlNjNiZWU0Zi1mMDJjLTQyYmQtYTcxYy1hYWYzNDFmMDNhMDAiLCJNb2RpZmllZE9uIjoiMjAyMi0wNy0xOFQxMDoxMzoxNCIsIlByb2plY3QiOnsiJHJlZiI6IjgifX0seyIkaWQiOiIzMCIsIiR0eX</w:instrText>
          </w:r>
          <w:r>
            <w:rPr>
              <w:sz w:val="24"/>
              <w:szCs w:val="24"/>
              <w:lang w:val="en-US"/>
            </w:rPr>
            <w:instrText>BlIjoiU3dpc3NBY2FkZW1pYy5DaXRhdmkuUGVyc29uLCBTd2lzc0FjYWRlbWljLkNpdGF2aSIsIkZpcnN0TmFtZSI6IlBlaXlpbmciLCJMYXN0TmFtZSI6Ikh1YSIsIlByb3RlY3RlZCI6ZmFsc2UsIlNleCI6MCwiQ3JlYXRlZEJ5IjoiX0plbm55IiwiQ3JlYXRlZE9uIjoiMjAyMi0wNy0xOFQxMDoxMzoxNCIsIk1vZGlmaWVkQnkiOiJfSm</w:instrText>
          </w:r>
          <w:r>
            <w:rPr>
              <w:sz w:val="24"/>
              <w:szCs w:val="24"/>
              <w:lang w:val="en-US"/>
            </w:rPr>
            <w:instrText>VubnkiLCJJZCI6Ijg0YTdiNTU2LTA2ZGItNGI2ZC05MjM4LTcyOGUzYjVmM2ZkNyIsIk1vZGlmaWVkT24iOiIyMDIyLTA3LTE4VDEwOjEzOjE0IiwiUHJvamVjdCI6eyIkcmVmIjoiOCJ9fSx7IiRpZCI6IjMxIiwiJHR5cGUiOiJTd2lzc0FjYWRlbWljLkNpdGF2aS5QZXJzb24sIFN3aXNzQWNhZGVtaWMuQ2l0YXZpIiwiRmlyc3ROYW1lIj</w:instrText>
          </w:r>
          <w:r>
            <w:rPr>
              <w:sz w:val="24"/>
              <w:szCs w:val="24"/>
              <w:lang w:val="en-US"/>
            </w:rPr>
            <w:instrText>oiQnJlbmRhbiIsIkxhc3ROYW1lIjoiTWNHZWVoYW4iLCJQcm90ZWN0ZWQiOmZhbHNlLCJTZXgiOjIsIkNyZWF0ZWRCeSI6Il9KZW5ueSIsIkNyZWF0ZWRPbiI6IjIwMjItMDctMThUMTA6MTM6MTQiLCJNb2RpZmllZEJ5IjoiX0plbm55IiwiSWQiOiJkNTBlNGExZC0yYTUxLTRiZGItOWVjMS0zZmM2MjczMTA5MmMiLCJNb2RpZmllZE9uIj</w:instrText>
          </w:r>
          <w:r>
            <w:rPr>
              <w:sz w:val="24"/>
              <w:szCs w:val="24"/>
              <w:lang w:val="en-US"/>
            </w:rPr>
            <w:instrText>oiMjAyMi0wNy0xOFQxMDoxMzoxNCIsIlByb2plY3QiOnsiJHJlZiI6IjgifX0seyIkaWQiOiIzMiIsIiR0eXBlIjoiU3dpc3NBY2FkZW1pYy5DaXRhdmkuUGVyc29uLCBTd2lzc0FjYWRlbWljLkNpdGF2aSIsIkZpcnN0TmFtZSI6IkJyaWFuIiwiTGFzdE5hbWUiOiJWYW5kZXJCZWVrIiwiTWlkZGxlTmFtZSI6IkwuIiwiUHJvdGVjdGVkIj</w:instrText>
          </w:r>
          <w:r>
            <w:rPr>
              <w:sz w:val="24"/>
              <w:szCs w:val="24"/>
              <w:lang w:val="en-US"/>
            </w:rPr>
            <w:instrText>pmYWxzZSwiU2V4IjoyLCJDcmVhdGVkQnkiOiJfSmVubnkiLCJDcmVhdGVkT24iOiIyMDIyLTA3LTE4VDEwOjEzOjE0IiwiTW9kaWZpZWRCeSI6Il9KZW5ueSIsIklkIjoiZGMyN2JiNmEtM2JkYi00YTk3LTkzMzItOTg3YTgwNjdjNjhlIiwiTW9kaWZpZWRPbiI6IjIwMjItMDctMThUMTA6MTM6MTQiLCJQcm9qZWN0Ijp7IiRyZWYiOiI4In</w:instrText>
          </w:r>
          <w:r>
            <w:rPr>
              <w:sz w:val="24"/>
              <w:szCs w:val="24"/>
              <w:lang w:val="en-US"/>
            </w:rPr>
            <w:instrText>19XSwiQ2l0YXRpb25LZXlVcGRhdGVUeXBlIjowLCJDb2xsYWJvcmF0b3JzIjpbXSwiQ292ZXJQYXRoIjp7IiRpZCI6IjMzIiwiJHR5cGUiOiJTd2lzc0FjYWRlbWljLkNpdGF2aS5MaW5rZWRSZXNvdXJjZSwgU3dpc3NBY2FkZW1pYy5DaXRhdmkiLCJMaW5rZWRSZXNvdXJjZVR5cGUiOjEsIlVyaVN0cmluZyI6IkV0b24sIFd1YmJlbiBldC</w:instrText>
          </w:r>
          <w:r>
            <w:rPr>
              <w:sz w:val="24"/>
              <w:szCs w:val="24"/>
              <w:lang w:val="en-US"/>
            </w:rPr>
            <w:instrText>BhbCAyMDIyIC0gQXNzb2NpYXRpb24gb2YgbWV0Zm9ybWluIGFuZCBkZXZlbG9wbWVudC5qcGciLCJMaW5rZWRSZXNvdXJjZVN0YXR1cyI6OCwiUHJvcGVydGllcyI6eyIkaWQiOiIzNCIsIiR0eXBlIjoiU3dpc3NBY2FkZW1pYy5DaXRhdmkuTGlua2VkUmVzb3VyY2VQcm9wZXJ0aWVzLCBTd2lzc0FjYWRlbWljLkNpdGF2aSJ9LCJTeW5jRm</w:instrText>
          </w:r>
          <w:r>
            <w:rPr>
              <w:sz w:val="24"/>
              <w:szCs w:val="24"/>
              <w:lang w:val="en-US"/>
            </w:rPr>
            <w:instrText>9sZGVyVHlwZSI6MCwiSXNMb2NhbENsb3VkUHJvamVjdEZpbGVMaW5rIjpmYWxzZSwiSXNDbG91ZFJlc3RvcmUiOmZhbHNlLCJJc0Nsb3VkQ29weSI6ZmFsc2UsIkF0dGFjaG1lbnRGb2xkZXJXYXNJbkZhbGxiYWNrTW9kZSI6ZmFsc2V9LCJEYXRlMiI6IjE5LjAyLjIwMjEiLCJEb2kiOiIxMC4xMTc3LzExMjA2NzIxMjE5OTcyODgiLCJFZG</w:instrText>
          </w:r>
          <w:r>
            <w:rPr>
              <w:sz w:val="24"/>
              <w:szCs w:val="24"/>
              <w:lang w:val="en-US"/>
            </w:rPr>
            <w:instrText>l0b3JzIjpbXSwiRXZhbHVhdGlvbkNvbXBsZXhpdHkiOjAsIkV2YWx1YXRpb25Tb3VyY2VUZXh0Rm9ybWF0IjowLCJHcm91cHMiOltdLCJIYXNMYWJlbDEiOmZhbHNlLCJIYXNMYWJlbDIiOmZhbHNlLCJLZXl3b3JkcyI6W10sIkxhbmd1YWdlIjoiZW5nIiwiTGFuZ3VhZ2VDb2RlIjoiZW4iLCJMb2NhdGlvbnMiOlt7IiRpZCI6IjM1IiwiJH</w:instrText>
          </w:r>
          <w:r>
            <w:rPr>
              <w:sz w:val="24"/>
              <w:szCs w:val="24"/>
              <w:lang w:val="en-US"/>
            </w:rPr>
            <w:instrText>R5cGUiOiJTd2lzc0FjYWRlbWljLkNpdGF2aS5Mb2NhdGlvbiwgU3dpc3NBY2FkZW1pYy5DaXRhdmkiLCJBZGRyZXNzIjp7IiRpZCI6IjM2IiwiJHR5cGUiOiJTd2lzc0FjYWRlbWljLkNpdGF2aS5MaW5rZWRSZXNvdXJjZSwgU3dpc3NBY2FkZW1pYy5DaXRhdmkiLCJMaW5rZWRSZXNvdXJjZVR5cGUiOjUsIk9yaWdpbmFsU3RyaW5nIjoiMz</w:instrText>
          </w:r>
          <w:r>
            <w:rPr>
              <w:sz w:val="24"/>
              <w:szCs w:val="24"/>
              <w:lang w:val="en-US"/>
            </w:rPr>
            <w:instrText>M2MDc5MzAiLCJVcmlTdHJpbmciOiJodHRwOi8vd3d3Lm5jYmkubmxtLm5paC5nb3YvcHVibWVkLzMzNjA3OTMwIiwiTGlua2VkUmVzb3VyY2VTdGF0dXMiOjgsIlByb3BlcnRpZXMiOnsiJGlkIjoiMzciLCIkdHlwZSI6IlN3aXNzQWNhZGVtaWMuQ2l0YXZpLkxpbmtlZFJlc291cmNlUHJvcGVydGllcywgU3dpc3NBY2FkZW1pYy5DaXRhdm</w:instrText>
          </w:r>
          <w:r>
            <w:rPr>
              <w:sz w:val="24"/>
              <w:szCs w:val="24"/>
              <w:lang w:val="en-US"/>
            </w:rPr>
            <w:instrText>kifSwiU3luY0ZvbGRlclR5cGUiOjAsIklzTG9jYWxDbG91ZFByb2plY3RGaWxlTGluayI6ZmFsc2UsIklzQ2xvdWRSZXN0b3JlIjpmYWxzZSwiSXNDbG91ZENvcHkiOmZhbHNlLCJBdHRhY2htZW50Rm9sZGVyV2FzSW5GYWxsYmFja01vZGUiOmZhbHNlfSwiQW5ub3RhdGlvbnMiOltdLCJMb2NhdGlvblR5cGUiOjAsIk1pcnJvcnNSZWZlcm</w:instrText>
          </w:r>
          <w:r>
            <w:rPr>
              <w:sz w:val="24"/>
              <w:szCs w:val="24"/>
              <w:lang w:val="en-US"/>
            </w:rPr>
            <w:instrText>VuY2VQcm9wZXJ0eUlkIjoxNjQsIkNyZWF0ZWRCeSI6Il9KZW5ueSIsIkNyZWF0ZWRPbiI6IjIwMjItMDctMThUMTA6MTM6MTQiLCJNb2RpZmllZEJ5IjoiX0plbm55IiwiSWQiOiI5MTg5YjYwNC03MmViLTQ4NjAtOGQ0NC1jNjI1ZTY0Y2QxZjAiLCJNb2RpZmllZE9uIjoiMjAyMi0wNy0xOFQxMDoxMzoxNCIsIlByb2plY3QiOnsiJHJlZi</w:instrText>
          </w:r>
          <w:r>
            <w:rPr>
              <w:sz w:val="24"/>
              <w:szCs w:val="24"/>
              <w:lang w:val="en-US"/>
            </w:rPr>
            <w:instrText>I6IjgifX0seyIkaWQiOiIzOCIsIiR0eXBlIjoiU3dpc3NBY2FkZW1pYy5DaXRhdmkuTG9jYXRpb24sIFN3aXNzQWNhZGVtaWMuQ2l0YXZpIiwiQWRkcmVzcyI6eyIkaWQiOiIzOSIsIiR0eXBlIjoiU3dpc3NBY2FkZW1pYy5DaXRhdmkuTGlua2VkUmVzb3VyY2UsIFN3aXNzQWNhZGVtaWMuQ2l0YXZpIiwiTGlua2VkUmVzb3VyY2VUeXBlIj</w:instrText>
          </w:r>
          <w:r>
            <w:rPr>
              <w:sz w:val="24"/>
              <w:szCs w:val="24"/>
              <w:lang w:val="en-US"/>
            </w:rPr>
            <w:instrText>o1LCJPcmlnaW5hbFN0cmluZyI6IjEwLjExNzcvMTEyMDY3MjEyMTk5NzI4OCIsIlVyaVN0cmluZyI6Imh0dHBzOi8vZG9pLm9yZy8xMC4xMTc3LzExMjA2NzIxMjE5OTcyODgiLCJMaW5rZWRSZXNvdXJjZVN0YXR1cyI6OCwiUHJvcGVydGllcyI6eyIkaWQiOiI0MCIsIiR0eXBlIjoiU3dpc3NBY2FkZW1pYy5DaXRhdmkuTGlua2VkUmVzb3</w:instrText>
          </w:r>
          <w:r>
            <w:rPr>
              <w:sz w:val="24"/>
              <w:szCs w:val="24"/>
              <w:lang w:val="en-US"/>
            </w:rPr>
            <w:instrText>VyY2VQcm9wZXJ0aWVzLCBTd2lzc0FjYWRlbWljLkNpdGF2aSJ9LCJTeW5jRm9sZGVyVHlwZSI6MCwiSXNMb2NhbENsb3VkUHJvamVjdEZpbGVMaW5rIjpmYWxzZSwiSXNDbG91ZFJlc3RvcmUiOmZhbHNlLCJJc0Nsb3VkQ29weSI6ZmFsc2UsIkF0dGFjaG1lbnRGb2xkZXJXYXNJbkZhbGxiYWNrTW9kZSI6ZmFsc2V9LCJBbm5vdGF0aW9ucy</w:instrText>
          </w:r>
          <w:r>
            <w:rPr>
              <w:sz w:val="24"/>
              <w:szCs w:val="24"/>
              <w:lang w:val="en-US"/>
            </w:rPr>
            <w:instrText>I6W10sIkxvY2F0aW9uVHlwZSI6MCwiTWlycm9yc1JlZmVyZW5jZVByb3BlcnR5SWQiOjEyOCwiQ3JlYXRlZEJ5IjoiX0plbm55IiwiQ3JlYXRlZE9uIjoiMjAyMi0wNy0xOFQxMDoxMzoxNCIsIk1vZGlmaWVkQnkiOiJfSmVubnkiLCJJZCI6ImQ2ODM1ZWZhLTgxZjYtNDA5ZC1iOGE5LWY3ZWNlN2VlZThiMCIsIk1vZGlmaWVkT24iOiIyMD</w:instrText>
          </w:r>
          <w:r>
            <w:rPr>
              <w:sz w:val="24"/>
              <w:szCs w:val="24"/>
              <w:lang w:val="en-US"/>
            </w:rPr>
            <w:instrText>IyLTA3LTE4VDEwOjEzOjE0IiwiUHJvamVjdCI6eyIkcmVmIjoiOCJ9fSx7IiRpZCI6IjQxIiwiJHR5cGUiOiJTd2lzc0FjYWRlbWljLkNpdGF2aS5Mb2NhdGlvbiwgU3dpc3NBY2FkZW1pYy5DaXRhdmkiLCJBZGRyZXNzIjp7IiRpZCI6IjQyIiwiJHR5cGUiOiJTd2lzc0FjYWRlbWljLkNpdGF2aS5MaW5rZWRSZXNvdXJjZSwgU3dpc3NBY2</w:instrText>
          </w:r>
          <w:r>
            <w:rPr>
              <w:sz w:val="24"/>
              <w:szCs w:val="24"/>
              <w:lang w:val="en-US"/>
            </w:rPr>
            <w:instrText>FkZW1pYy5DaXRhdmkiLCJMaW5rZWRSZXNvdXJjZVR5cGUiOjUsIk9yaWdpbmFsU3RyaW5nIjoiUE1DODM3NDAwNCIsIlVyaVN0cmluZyI6Imh0dHBzOi8vd3d3Lm5jYmkubmxtLm5paC5nb3YvcG1jL2FydGljbGVzL1BNQzgzNzQwMDQiLCJMaW5rZWRSZXNvdXJjZVN0YXR1cyI6OCwiUHJvcGVydGllcyI6eyIkaWQiOiI0MyIsIiR0eXBlIj</w:instrText>
          </w:r>
          <w:r>
            <w:rPr>
              <w:sz w:val="24"/>
              <w:szCs w:val="24"/>
              <w:lang w:val="en-US"/>
            </w:rPr>
            <w:instrText>oiU3dpc3NBY2FkZW1pYy5DaXRhdmkuTGlua2VkUmVzb3VyY2VQcm9wZXJ0aWVzLCBTd2lzc0FjYWRlbWljLkNpdGF2aSJ9LCJTeW5jRm9sZGVyVHlwZSI6MCwiSXNMb2NhbENsb3VkUHJvamVjdEZpbGVMaW5rIjpmYWxzZSwiSXNDbG91ZFJlc3RvcmUiOmZhbHNlLCJJc0Nsb3VkQ29weSI6ZmFsc2UsIkF0dGFjaG1lbnRGb2xkZXJXYXNJbk</w:instrText>
          </w:r>
          <w:r>
            <w:rPr>
              <w:sz w:val="24"/>
              <w:szCs w:val="24"/>
              <w:lang w:val="en-US"/>
            </w:rPr>
            <w:instrText>ZhbGxiYWNrTW9kZSI6ZmFsc2V9LCJBbm5vdGF0aW9ucyI6W10sIkxvY2F0aW9uVHlwZSI6MCwiTWlycm9yc1JlZmVyZW5jZVByb3BlcnR5SWQiOjIwOCwiQ3JlYXRlZEJ5IjoiX0plbm55IiwiQ3JlYXRlZE9uIjoiMjAyMi0wNy0xOFQxMDoxMzoxNCIsIk1vZGlmaWVkQnkiOiJfSmVubnkiLCJJZCI6Ijc4NGMzZjdlLTcwNjEtNDcxYS1iMz</w:instrText>
          </w:r>
          <w:r>
            <w:rPr>
              <w:sz w:val="24"/>
              <w:szCs w:val="24"/>
              <w:lang w:val="en-US"/>
            </w:rPr>
            <w:instrText>YyLTA1ZTk2NTQyZThjYSIsIk1vZGlmaWVkT24iOiIyMDIyLTA3LTE4VDEwOjEzOjE0IiwiUHJvamVjdCI6eyIkcmVmIjoiOCJ9fV0sIk51bWJlciI6IjEiLCJPcmdhbml6YXRpb25zIjpbXSwiT3RoZXJzSW52b2x2ZWQiOltdLCJQYWdlUmFuZ2UiOiI8c3A+XHJcbiAgPG4+NDE3PC9uPlxyXG4gIDxpbj50cnVlPC9pbj5cclxuICA8b3M+ND</w:instrText>
          </w:r>
          <w:r>
            <w:rPr>
              <w:sz w:val="24"/>
              <w:szCs w:val="24"/>
              <w:lang w:val="en-US"/>
            </w:rPr>
            <w:instrText>E3PC9vcz5cclxuICA8cHM+NDE3PC9wcz5cclxuPC9zcD5cclxuPGVwPlxyXG4gIDxuPjQyMzwvbj5cclxuICA8aW4+dHJ1ZTwvaW4+XHJcbiAgPG9zPjQyMzwvb3M+XHJcbiAgPHBzPjQyMzwvcHM+XHJcbjwvZXA+XHJcbjxvcz40MTctNDIzPC9vcz4iLCJQZXJpb2RpY2FsIjp7IiRpZCI6IjQ0IiwiJHR5cGUiOiJTd2lzc0FjYWRlbWljLk</w:instrText>
          </w:r>
          <w:r>
            <w:rPr>
              <w:sz w:val="24"/>
              <w:szCs w:val="24"/>
              <w:lang w:val="en-US"/>
            </w:rPr>
            <w:instrText>NpdGF2aS5QZXJpb2RpY2FsLCBTd2lzc0FjYWRlbWljLkNpdGF2aSIsIkVpc3NuIjoiMTcyNC02MDE2IiwiTmFtZSI6IkV1cm9wZWFuIGpvdXJuYWwgb2Ygb3BodGhhbG1vbG9neSIsIlBhZ2luYXRpb24iOjAsIlByb3RlY3RlZCI6ZmFsc2UsIlVzZXJBYmJyZXZpYXRpb24xIjoiRXVyIEogT3BodGhhbG1vbCIsIkNyZWF0ZWRCeSI6Il9KZW</w:instrText>
          </w:r>
          <w:r>
            <w:rPr>
              <w:sz w:val="24"/>
              <w:szCs w:val="24"/>
              <w:lang w:val="en-US"/>
            </w:rPr>
            <w:instrText>5ueSIsIkNyZWF0ZWRPbiI6IjIwMjItMDctMThUMTA6MTM6MTQiLCJNb2RpZmllZEJ5IjoiX0plbm55IiwiSWQiOiJlMjQ2NTQzMi1iNDU0LTRlZTktYWZkYy03YmIzNTYwNmIxNTYiLCJNb2RpZmllZE9uIjoiMjAyMi0wNy0xOFQxMDoxMzoxNCIsIlByb2plY3QiOnsiJHJlZiI6IjgifX0sIlBtY0lkIjoiUE1DODM3NDAwNCIsIlB1Ymxpc2</w:instrText>
          </w:r>
          <w:r>
            <w:rPr>
              <w:sz w:val="24"/>
              <w:szCs w:val="24"/>
              <w:lang w:val="en-US"/>
            </w:rPr>
            <w:instrText>hlcnMiOltdLCJQdWJNZWRJZCI6IjMzNjA3OTMwIiwiUXVvdGF0aW9ucyI6W10sIlJhdGluZyI6MCwiUmVmZXJlbmNlVHlwZSI6IkpvdXJuYWxBcnRpY2xlIiwiU2hvcnRUaXRsZSI6IkV0b24sIFd1YmJlbiBldCBhbC4gMjAyMiDigJMgQXNzb2NpYXRpb24gb2YgbWV0Zm9ybWluIGFuZCBkZXZlbG9wbWVudCIsIlNob3J0VGl0bGVVcGRhdG</w:instrText>
          </w:r>
          <w:r>
            <w:rPr>
              <w:sz w:val="24"/>
              <w:szCs w:val="24"/>
              <w:lang w:val="en-US"/>
            </w:rPr>
            <w:instrText>VUeXBlIjowLCJTb3VyY2VPZkJpYmxpb2dyYXBoaWNJbmZvcm1hdGlvbiI6IlB1Yk1lZCIsIlN0YXRpY0lkcyI6WyJkYjczMmIzOC00NjEyLTQ0ODItOWIyNy0yZDMyYmE3MDkxNTUiXSwiVGFibGVPZkNvbnRlbnRzQ29tcGxleGl0eSI6MCwiVGFibGVPZkNvbnRlbnRzU291cmNlVGV4dEZvcm1hdCI6MCwiVGFza3MiOltdLCJUaXRsZSI6Ik</w:instrText>
          </w:r>
          <w:r>
            <w:rPr>
              <w:sz w:val="24"/>
              <w:szCs w:val="24"/>
              <w:lang w:val="en-US"/>
            </w:rPr>
            <w:instrText>Fzc29jaWF0aW9uIG9mIG1ldGZvcm1pbiBhbmQgZGV2ZWxvcG1lbnQgb2YgZHJ5IGFnZS1yZWxhdGVkIG1hY3VsYXIgZGVnZW5lcmF0aW9uIGluIGEgVS5TLiBpbnN1cmFuY2UgY2xhaW1zIGRhdGFiYXNlIiwiVHJhbnNsYXRvcnMiOltdLCJWb2x1bWUiOiIzMiIsIlllYXIiOiIyMDIyIiwiWWVhclJlc29sdmVkIjoiMjAyMiIsIkNyZWF0ZW</w:instrText>
          </w:r>
          <w:r>
            <w:rPr>
              <w:sz w:val="24"/>
              <w:szCs w:val="24"/>
              <w:lang w:val="en-US"/>
            </w:rPr>
            <w:instrText>RCeSI6Il9KZW5ueSIsIkNyZWF0ZWRPbiI6IjIwMjItMDctMThUMTA6MTM6MTQiLCJNb2RpZmllZEJ5IjoiX0plbm55IiwiSWQiOiJjMDMyNjlmZi04NmM4LTQ0NGItODQ2MC0zOGY1YTczNWJjZjYiLCJNb2RpZmllZE9uIjoiMjAyMi0xMS0xOFQwODo0MTozNiIsIlByb2plY3QiOnsiJHJlZiI6IjgifX0sIlVzZU51bWJlcmluZ1R5cGVPZl</w:instrText>
          </w:r>
          <w:r>
            <w:rPr>
              <w:sz w:val="24"/>
              <w:szCs w:val="24"/>
              <w:lang w:val="en-US"/>
            </w:rPr>
            <w:instrText>BhcmVudERvY3VtZW50IjpmYWxzZX0seyIkaWQiOiI0NSIsIiR0eXBlIjoiU3dpc3NBY2FkZW1pYy5DaXRhdmkuQ2l0YXRpb25zLldvcmRQbGFjZWhvbGRlckVudHJ5LCBTd2lzc0FjYWRlbWljLkNpdGF2aSIsIklkIjoiYWRmODYwY2MtYTlkMi00ODI4LWIwYzctYzRhZDlhMDA3NzFjIiwiUmFuZ2VTdGFydCI6MywiUmVmZXJlbmNlSWQiOi</w:instrText>
          </w:r>
          <w:r>
            <w:rPr>
              <w:sz w:val="24"/>
              <w:szCs w:val="24"/>
              <w:lang w:val="en-US"/>
            </w:rPr>
            <w:instrText>IwM2NlNjA4YS1kNTVmLTQwOWUtYjZlNy1hYzc3YjFjZDBiNDQiLCJQYWdlUmFuZ2UiOnsiJGlkIjoiNDYiLCIkdHlwZSI6IlN3aXNzQWNhZGVtaWMuUGFnZVJhbmdlLCBTd2lzc0FjYWRlbWljIiwiRW5kUGFnZSI6eyIkaWQiOiI0NyIsIiR0eXBlIjoiU3dpc3NBY2FkZW1pYy5QYWdlTnVtYmVyLCBTd2lzc0FjYWRlbWljIiwiSXNGdWxseU</w:instrText>
          </w:r>
          <w:r>
            <w:rPr>
              <w:sz w:val="24"/>
              <w:szCs w:val="24"/>
              <w:lang w:val="en-US"/>
            </w:rPr>
            <w:instrText>51bWVyaWMiOmZhbHNlLCJOdW1iZXJpbmdUeXBlIjowLCJOdW1lcmFsU3lzdGVtIjowfSwiTnVtYmVyaW5nVHlwZSI6MCwiTnVtZXJhbFN5c3RlbSI6MCwiU3RhcnRQYWdlIjp7IiRpZCI6IjQ4IiwiJHR5cGUiOiJTd2lzc0FjYWRlbWljLlBhZ2VOdW1iZXIsIFN3aXNzQWNhZGVtaWMiLCJJc0Z1bGx5TnVtZXJpYyI6ZmFsc2UsIk51bWJlcm</w:instrText>
          </w:r>
          <w:r>
            <w:rPr>
              <w:sz w:val="24"/>
              <w:szCs w:val="24"/>
              <w:lang w:val="en-US"/>
            </w:rPr>
            <w:instrText>luZ1R5cGUiOjAsIk51bWVyYWxTeXN0ZW0iOjB9fSwiUmVmZXJlbmNlIjp7IiRpZCI6IjQ5IiwiJHR5cGUiOiJTd2lzc0FjYWRlbWljLkNpdGF2aS5SZWZlcmVuY2UsIFN3aXNzQWNhZGVtaWMuQ2l0YXZpIiwiQWJzdHJhY3RDb21wbGV4aXR5IjowLCJBYnN0cmFjdFNvdXJjZVRleHRGb3JtYXQiOjAsIkF1dGhvcnMiOlt7IiRpZCI6IjUwIi</w:instrText>
          </w:r>
          <w:r>
            <w:rPr>
              <w:sz w:val="24"/>
              <w:szCs w:val="24"/>
              <w:lang w:val="en-US"/>
            </w:rPr>
            <w:instrText>wiJHR5cGUiOiJTd2lzc0FjYWRlbWljLkNpdGF2aS5QZXJzb24sIFN3aXNzQWNhZGVtaWMuQ2l0YXZpIiwiRmlyc3ROYW1lIjoiS3Jpc2huYSIsIkxhc3ROYW1lIjoiR29raGFsZSIsIk1pZGRsZU5hbWUiOiJNLiIsIlByb3RlY3RlZCI6ZmFsc2UsIlNleCI6MCwiQ3JlYXRlZEJ5IjoiX0plbm55IiwiQ3JlYXRlZE9uIjoiMjAyMi0wNy0xOF</w:instrText>
          </w:r>
          <w:r>
            <w:rPr>
              <w:sz w:val="24"/>
              <w:szCs w:val="24"/>
              <w:lang w:val="en-US"/>
            </w:rPr>
            <w:instrText>QxMDoxMzoxNCIsIk1vZGlmaWVkQnkiOiJfSmVubnkiLCJJZCI6IjUxMWNjMDNjLWJhNjMtNDk5Yi04OGU4LTU3NGMzOWY0ZmFhYiIsIk1vZGlmaWVkT24iOiIyMDIyLTA3LTE4VDEwOjEzOjE0IiwiUHJvamVjdCI6eyIkcmVmIjoiOCJ9fSx7IiRpZCI6IjUxIiwiJHR5cGUiOiJTd2lzc0FjYWRlbWljLkNpdGF2aS5QZXJzb24sIFN3aXNzQW</w:instrText>
          </w:r>
          <w:r>
            <w:rPr>
              <w:sz w:val="24"/>
              <w:szCs w:val="24"/>
              <w:lang w:val="en-US"/>
            </w:rPr>
            <w:instrText>NhZGVtaWMuQ2l0YXZpIiwiRmlyc3ROYW1lIjoiTmljb2xhIiwiTGFzdE5hbWUiOiJBZGRlcmxleSIsIk1pZGRsZU5hbWUiOiJKLiIsIlByb3RlY3RlZCI6ZmFsc2UsIlNleCI6MCwiQ3JlYXRlZEJ5IjoiX0plbm55IiwiQ3JlYXRlZE9uIjoiMjAyMi0wNy0xOFQxMDoxMzoxNCIsIk1vZGlmaWVkQnkiOiJfSmVubnkiLCJJZCI6ImY1MDBiMj</w:instrText>
          </w:r>
          <w:r>
            <w:rPr>
              <w:sz w:val="24"/>
              <w:szCs w:val="24"/>
              <w:lang w:val="en-US"/>
            </w:rPr>
            <w:instrText>YxLTllOWItNGRhNy04ZmUyLTY3YWE5ZTg1ZmNiMyIsIk1vZGlmaWVkT24iOiIyMDIyLTA3LTE4VDEwOjEzOjE0IiwiUHJvamVjdCI6eyIkcmVmIjoiOCJ9fSx7IiRpZCI6IjUyIiwiJHR5cGUiOiJTd2lzc0FjYWRlbWljLkNpdGF2aS5QZXJzb24sIFN3aXNzQWNhZGVtaWMuQ2l0YXZpIiwiRmlyc3ROYW1lIjoiQW51cmFkaGFhIiwiTGFzdE</w:instrText>
          </w:r>
          <w:r>
            <w:rPr>
              <w:sz w:val="24"/>
              <w:szCs w:val="24"/>
              <w:lang w:val="en-US"/>
            </w:rPr>
            <w:instrText>5hbWUiOiJTdWJyYW1hbmlhbiIsIlByb3RlY3RlZCI6ZmFsc2UsIlNleCI6MCwiQ3JlYXRlZEJ5IjoiX0plbm55IiwiQ3JlYXRlZE9uIjoiMjAyMi0wNy0xOFQxMDoxMzoxNCIsIk1vZGlmaWVkQnkiOiJfSmVubnkiLCJJZCI6IjFkOGQ3MDE4LTU1M2MtNGJlYi04Y2RiLTUzZDYxNDk1NDcxZSIsIk1vZGlmaWVkT24iOiIyMDIyLTA3LTE4VD</w:instrText>
          </w:r>
          <w:r>
            <w:rPr>
              <w:sz w:val="24"/>
              <w:szCs w:val="24"/>
              <w:lang w:val="en-US"/>
            </w:rPr>
            <w:instrText>EwOjEzOjE0IiwiUHJvamVjdCI6eyIkcmVmIjoiOCJ9fSx7IiRpZCI6IjUzIiwiJHR5cGUiOiJTd2lzc0FjYWRlbWljLkNpdGF2aS5QZXJzb24sIFN3aXNzQWNhZGVtaWMuQ2l0YXZpIiwiRmlyc3ROYW1lIjoiV2VuIiwiTGFzdE5hbWUiOiJMZWUiLCJNaWRkbGVOYW1lIjoiSHdhIiwiUHJvdGVjdGVkIjpmYWxzZSwiU2V4IjoxLCJDcmVhdG</w:instrText>
          </w:r>
          <w:r>
            <w:rPr>
              <w:sz w:val="24"/>
              <w:szCs w:val="24"/>
              <w:lang w:val="en-US"/>
            </w:rPr>
            <w:instrText>VkQnkiOiJfSmVubnkiLCJDcmVhdGVkT24iOiIyMDIyLTA3LTE4VDEwOjEzOjE0IiwiTW9kaWZpZWRCeSI6Il9KZW5ueSIsIklkIjoiNmM3MTVmZDItNjUwNS00NWM1LTkyMmItNzY4OTc3ZmM4NmE5IiwiTW9kaWZpZWRPbiI6IjIwMjItMDctMThUMTA6MTM6MTQiLCJQcm9qZWN0Ijp7IiRyZWYiOiI4In19LHsiJGlkIjoiNTQiLCIkdHlwZS</w:instrText>
          </w:r>
          <w:r>
            <w:rPr>
              <w:sz w:val="24"/>
              <w:szCs w:val="24"/>
              <w:lang w:val="en-US"/>
            </w:rPr>
            <w:instrText>I6IlN3aXNzQWNhZGVtaWMuQ2l0YXZpLlBlcnNvbiwgU3dpc3NBY2FkZW1pYy5DaXRhdmkiLCJGaXJzdE5hbWUiOiJEaWFuYSIsIkxhc3ROYW1lIjoiSGFuIiwiUHJvdGVjdGVkIjpmYWxzZSwiU2V4IjoxLCJDcmVhdGVkQnkiOiJfSmVubnkiLCJDcmVhdGVkT24iOiIyMDIyLTA3LTE4VDEwOjEzOjE0IiwiTW9kaWZpZWRCeSI6Il9KZW5ueS</w:instrText>
          </w:r>
          <w:r>
            <w:rPr>
              <w:sz w:val="24"/>
              <w:szCs w:val="24"/>
              <w:lang w:val="en-US"/>
            </w:rPr>
            <w:instrText>IsIklkIjoiYjQ2NzQyZDYtNTk5YS00NzczLWI3YWMtM2Y4MzljZmQ2YjAzIiwiTW9kaWZpZWRPbiI6IjIwMjItMDctMThUMTA6MTM6MTQiLCJQcm9qZWN0Ijp7IiRyZWYiOiI4In19LHsiJGlkIjoiNTUiLCIkdHlwZSI6IlN3aXNzQWNhZGVtaWMuQ2l0YXZpLlBlcnNvbiwgU3dpc3NBY2FkZW1pYy5DaXRhdmkiLCJGaXJzdE5hbWUiOiJKZX</w:instrText>
          </w:r>
          <w:r>
            <w:rPr>
              <w:sz w:val="24"/>
              <w:szCs w:val="24"/>
              <w:lang w:val="en-US"/>
            </w:rPr>
            <w:instrText>NzZSIsIkxhc3ROYW1lIjoiQ29rZXIiLCJQcm90ZWN0ZWQiOmZhbHNlLCJTZXgiOjAsIkNyZWF0ZWRCeSI6Il9KZW5ueSIsIkNyZWF0ZWRPbiI6IjIwMjItMDctMThUMTA6MTM6MTQiLCJNb2RpZmllZEJ5IjoiX0plbm55IiwiSWQiOiIwZDE5MjdjNi1mZmYwLTQxZjctOTZkOS0wZjY5Y2QwYWMwOWUiLCJNb2RpZmllZE9uIjoiMjAyMi0wNy</w:instrText>
          </w:r>
          <w:r>
            <w:rPr>
              <w:sz w:val="24"/>
              <w:szCs w:val="24"/>
              <w:lang w:val="en-US"/>
            </w:rPr>
            <w:instrText>0xOFQxMDoxMzoxNCIsIlByb2plY3QiOnsiJHJlZiI6IjgifX0seyIkaWQiOiI1NiIsIiR0eXBlIjoiU3dpc3NBY2FkZW1pYy5DaXRhdmkuUGVyc29uLCBTd2lzc0FjYWRlbWljLkNpdGF2aSIsIkZpcnN0TmFtZSI6IlRhc2FuZWUiLCJMYXN0TmFtZSI6IkJyYWl0aHdhaXRlIiwiUHJvdGVjdGVkIjpmYWxzZSwiU2V4IjowLCJDcmVhdGVkQn</w:instrText>
          </w:r>
          <w:r>
            <w:rPr>
              <w:sz w:val="24"/>
              <w:szCs w:val="24"/>
              <w:lang w:val="en-US"/>
            </w:rPr>
            <w:instrText>kiOiJfSmVubnkiLCJDcmVhdGVkT24iOiIyMDIyLTA3LTE4VDEwOjEzOjE0IiwiTW9kaWZpZWRCeSI6Il9KZW5ueSIsIklkIjoiODU1NGM5NWYtYTBkZS00YzI4LWJmYjYtYjkzODY1NGQ2MDlmIiwiTW9kaWZpZWRPbiI6IjIwMjItMDctMThUMTA6MTM6MTQiLCJQcm9qZWN0Ijp7IiRyZWYiOiI4In19LHsiJGlkIjoiNTciLCIkdHlwZSI6Il</w:instrText>
          </w:r>
          <w:r>
            <w:rPr>
              <w:sz w:val="24"/>
              <w:szCs w:val="24"/>
              <w:lang w:val="en-US"/>
            </w:rPr>
            <w:instrText>N3aXNzQWNhZGVtaWMuQ2l0YXZpLlBlcnNvbiwgU3dpc3NBY2FkZW1pYy5DaXRhdmkiLCJGaXJzdE5hbWUiOiJBbGFzdGFpciIsIkxhc3ROYW1lIjoiRGVubmlzdG9uIiwiTWlkZGxlTmFtZSI6IksuIiwiUHJvdGVjdGVkIjpmYWxzZSwiU2V4IjoyLCJDcmVhdGVkQnkiOiJfSmVubnkiLCJDcmVhdGVkT24iOiIyMDIyLTA3LTE4VDEwOjEzOj</w:instrText>
          </w:r>
          <w:r>
            <w:rPr>
              <w:sz w:val="24"/>
              <w:szCs w:val="24"/>
              <w:lang w:val="en-US"/>
            </w:rPr>
            <w:instrText>E0IiwiTW9kaWZpZWRCeSI6Il9KZW5ueSIsIklkIjoiNTRhNjg2NWQtYjE0NC00M2Y3LWEwYjctZThjZWE1MjIwOGM3IiwiTW9kaWZpZWRPbiI6IjIwMjItMDctMThUMTA6MTM6MTQiLCJQcm9qZWN0Ijp7IiRyZWYiOiI4In19LHsiJGlkIjoiNTgiLCIkdHlwZSI6IlN3aXNzQWNhZGVtaWMuQ2l0YXZpLlBlcnNvbiwgU3dpc3NBY2FkZW1pYy</w:instrText>
          </w:r>
          <w:r>
            <w:rPr>
              <w:sz w:val="24"/>
              <w:szCs w:val="24"/>
              <w:lang w:val="en-US"/>
            </w:rPr>
            <w:instrText>5DaXRhdmkiLCJGaXJzdE5hbWUiOiJQZWFyc2UiLCJMYXN0TmFtZSI6IktlYW5lIiwiTWlkZGxlTmFtZSI6IkEuIiwiUHJvdGVjdGVkIjpmYWxzZSwiU2V4IjowLCJDcmVhdGVkQnkiOiJfSmVubnkiLCJDcmVhdGVkT24iOiIyMDIyLTA3LTE4VDEwOjEzOjE0IiwiTW9kaWZpZWRCeSI6Il9KZW5ueSIsIklkIjoiOGJjN2QyNmItNTdmNC00ZW</w:instrText>
          </w:r>
          <w:r>
            <w:rPr>
              <w:sz w:val="24"/>
              <w:szCs w:val="24"/>
              <w:lang w:val="en-US"/>
            </w:rPr>
            <w:instrText>M4LTk5MzAtN2I5NTU1YTI1NTA3IiwiTW9kaWZpZWRPbiI6IjIwMjItMDctMThUMTA6MTM6MTQiLCJQcm9qZWN0Ijp7IiRyZWYiOiI4In19LHsiJGlkIjoiNTkiLCIkdHlwZSI6IlN3aXNzQWNhZGVtaWMuQ2l0YXZpLlBlcnNvbiwgU3dpc3NBY2FkZW1pYy5DaXRhdmkiLCJGaXJzdE5hbWUiOiJLcmlzaG5hcmFqYWgiLCJMYXN0TmFtZSI6Ik</w:instrText>
          </w:r>
          <w:r>
            <w:rPr>
              <w:sz w:val="24"/>
              <w:szCs w:val="24"/>
              <w:lang w:val="en-US"/>
            </w:rPr>
            <w:instrText>5pcmFudGhhcmFrdW1hciIsIlByb3RlY3RlZCI6ZmFsc2UsIlNleCI6MCwiQ3JlYXRlZEJ5IjoiX0plbm55IiwiQ3JlYXRlZE9uIjoiMjAyMi0wNy0xOFQxMDoxMzoxNCIsIk1vZGlmaWVkQnkiOiJfSmVubnkiLCJJZCI6IjBiODI5NDlhLTIxNTgtNGQwNi04YmQ1LWQ5M2Y3ZWQ0NGI0OCIsIk1vZGlmaWVkT24iOiIyMDIyLTA3LTE4VDEwOj</w:instrText>
          </w:r>
          <w:r>
            <w:rPr>
              <w:sz w:val="24"/>
              <w:szCs w:val="24"/>
              <w:lang w:val="en-US"/>
            </w:rPr>
            <w:instrText>EzOjE0IiwiUHJvamVjdCI6eyIkcmVmIjoiOCJ9fV0sIkNpdGF0aW9uS2V5VXBkYXRlVHlwZSI6MCwiQ29sbGFib3JhdG9ycyI6W10sIkRhdGUyIjoiMDMuMDIuMjAyMiIsIkRvaSI6IjEwLjExMzYvYmpvcGh0aGFsbW9sLTIwMjEtMzE5NjQxIiwiRWRpdG9ycyI6W10sIkV2YWx1YXRpb25Db21wbGV4aXR5IjowLCJFdmFsdWF0aW9uU291cm</w:instrText>
          </w:r>
          <w:r>
            <w:rPr>
              <w:sz w:val="24"/>
              <w:szCs w:val="24"/>
              <w:lang w:val="en-US"/>
            </w:rPr>
            <w:instrText>NlVGV4dEZvcm1hdCI6MCwiR3JvdXBzIjpbXSwiSGFzTGFiZWwxIjpmYWxzZSwiSGFzTGFiZWwyIjpmYWxzZSwiS2V5d29yZHMiOltdLCJMYW5ndWFnZSI6ImVuZyIsIkxhbmd1YWdlQ29kZSI6ImVuIiwiTG9jYXRpb25zIjpbeyIkaWQiOiI2MCIsIiR0eXBlIjoiU3dpc3NBY2FkZW1pYy5DaXRhdmkuTG9jYXRpb24sIFN3aXNzQWNhZGVtaW</w:instrText>
          </w:r>
          <w:r>
            <w:rPr>
              <w:sz w:val="24"/>
              <w:szCs w:val="24"/>
              <w:lang w:val="en-US"/>
            </w:rPr>
            <w:instrText>MuQ2l0YXZpIiwiQWRkcmVzcyI6eyIkaWQiOiI2MSIsIiR0eXBlIjoiU3dpc3NBY2FkZW1pYy5DaXRhdmkuTGlua2VkUmVzb3VyY2UsIFN3aXNzQWNhZGVtaWMuQ2l0YXZpIiwiTGlua2VkUmVzb3VyY2VUeXBlIjo1LCJPcmlnaW5hbFN0cmluZyI6IjEwLjExMzYvYmpvcGh0aGFsbW9sLTIwMjEtMzE5NjQxIiwiVXJpU3RyaW5nIjoiaHR0cH</w:instrText>
          </w:r>
          <w:r>
            <w:rPr>
              <w:sz w:val="24"/>
              <w:szCs w:val="24"/>
              <w:lang w:val="en-US"/>
            </w:rPr>
            <w:instrText>M6Ly9kb2kub3JnLzEwLjExMzYvYmpvcGh0aGFsbW9sLTIwMjEtMzE5NjQxIiwiTGlua2VkUmVzb3VyY2VTdGF0dXMiOjgsIlByb3BlcnRpZXMiOnsiJGlkIjoiNjIiLCIkdHlwZSI6IlN3aXNzQWNhZGVtaWMuQ2l0YXZpLkxpbmtlZFJlc291cmNlUHJvcGVydGllcywgU3dpc3NBY2FkZW1pYy5DaXRhdmkifSwiU3luY0ZvbGRlclR5cGUiOj</w:instrText>
          </w:r>
          <w:r>
            <w:rPr>
              <w:sz w:val="24"/>
              <w:szCs w:val="24"/>
              <w:lang w:val="en-US"/>
            </w:rPr>
            <w:instrText>AsIklzTG9jYWxDbG91ZFByb2plY3RGaWxlTGluayI6ZmFsc2UsIklzQ2xvdWRSZXN0b3JlIjpmYWxzZSwiSXNDbG91ZENvcHkiOmZhbHNlLCJBdHRhY2htZW50Rm9sZGVyV2FzSW5GYWxsYmFja01vZGUiOmZhbHNlfSwiQW5ub3RhdGlvbnMiOltdLCJMb2NhdGlvblR5cGUiOjAsIk1pcnJvcnNSZWZlcmVuY2VQcm9wZXJ0eUlkIjoxMjgsIk</w:instrText>
          </w:r>
          <w:r>
            <w:rPr>
              <w:sz w:val="24"/>
              <w:szCs w:val="24"/>
              <w:lang w:val="en-US"/>
            </w:rPr>
            <w:instrText>NyZWF0ZWRCeSI6Il9KZW5ueSIsIkNyZWF0ZWRPbiI6IjIwMjItMDctMThUMTA6MTM6MTQiLCJNb2RpZmllZEJ5IjoiX0plbm55IiwiSWQiOiJlYTg5MjlmZC1kZDBiLTQ3N2ItODQ4YS1iOTE3Y2ZkZjg2YmQiLCJNb2RpZmllZE9uIjoiMjAyMi0wNy0xOFQxMDoxMzoxNCIsIlByb2plY3QiOnsiJHJlZiI6IjgifX0seyIkaWQiOiI2MyIsIi</w:instrText>
          </w:r>
          <w:r>
            <w:rPr>
              <w:sz w:val="24"/>
              <w:szCs w:val="24"/>
              <w:lang w:val="en-US"/>
            </w:rPr>
            <w:instrText>R0eXBlIjoiU3dpc3NBY2FkZW1pYy5DaXRhdmkuTG9jYXRpb24sIFN3aXNzQWNhZGVtaWMuQ2l0YXZpIiwiQWRkcmVzcyI6eyIkaWQiOiI2NCIsIiR0eXBlIjoiU3dpc3NBY2FkZW1pYy5DaXRhdmkuTGlua2VkUmVzb3VyY2UsIFN3aXNzQWNhZGVtaWMuQ2l0YXZpIiwiTGlua2VkUmVzb3VyY2VUeXBlIjo1LCJPcmlnaW5hbFN0cmluZyI6Ij</w:instrText>
          </w:r>
          <w:r>
            <w:rPr>
              <w:sz w:val="24"/>
              <w:szCs w:val="24"/>
              <w:lang w:val="en-US"/>
            </w:rPr>
            <w:instrText>M1MTE1MzAxIiwiVXJpU3RyaW5nIjoiaHR0cDovL3d3dy5uY2JpLm5sbS5uaWguZ292L3B1Ym1lZC8zNTExNTMwMSIsIkxpbmtlZFJlc291cmNlU3RhdHVzIjo4LCJQcm9wZXJ0aWVzIjp7IiRpZCI6IjY1IiwiJHR5cGUiOiJTd2lzc0FjYWRlbWljLkNpdGF2aS5MaW5rZWRSZXNvdXJjZVByb3BlcnRpZXMsIFN3aXNzQWNhZGVtaWMuQ2l0YX</w:instrText>
          </w:r>
          <w:r>
            <w:rPr>
              <w:sz w:val="24"/>
              <w:szCs w:val="24"/>
              <w:lang w:val="en-US"/>
            </w:rPr>
            <w:instrText>ZpIn0sIlN5bmNGb2xkZXJUeXBlIjowLCJJc0xvY2FsQ2xvdWRQcm9qZWN0RmlsZUxpbmsiOmZhbHNlLCJJc0Nsb3VkUmVzdG9yZSI6ZmFsc2UsIklzQ2xvdWRDb3B5IjpmYWxzZSwiQXR0YWNobWVudEZvbGRlcldhc0luRmFsbGJhY2tNb2RlIjpmYWxzZX0sIkFubm90YXRpb25zIjpbXSwiTG9jYXRpb25UeXBlIjowLCJNaXJyb3JzUmVmZX</w:instrText>
          </w:r>
          <w:r>
            <w:rPr>
              <w:sz w:val="24"/>
              <w:szCs w:val="24"/>
              <w:lang w:val="en-US"/>
            </w:rPr>
            <w:instrText>JlbmNlUHJvcGVydHlJZCI6MTY0LCJDcmVhdGVkQnkiOiJfSmVubnkiLCJDcmVhdGVkT24iOiIyMDIyLTA3LTE4VDEwOjEzOjE0IiwiTW9kaWZpZWRCeSI6Il9KZW5ueSIsIklkIjoiNDdmMGQzNmItNzgwMy00NDI5LTkzOGMtMzc5OWE1MjEyN2ZhIiwiTW9kaWZpZWRPbiI6IjIwMjItMDctMThUMTA6MTM6MTQiLCJQcm9qZWN0Ijp7IiRyZW</w:instrText>
          </w:r>
          <w:r>
            <w:rPr>
              <w:sz w:val="24"/>
              <w:szCs w:val="24"/>
              <w:lang w:val="en-US"/>
            </w:rPr>
            <w:instrText>YiOiI4In19XSwiT3JnYW5pemF0aW9ucyI6W10sIk90aGVyc0ludm9sdmVkIjpbXSwiUGFnZVJhbmdlIjoiPHNwPlxyXG4gIDxuPjE8L24+XHJcbiAgPGluPnRydWU8L2luPlxyXG4gIDxvcz4xPC9vcz5cclxuICA8cHM+MTwvcHM+XHJcbjwvc3A+XHJcbjxlcD5cclxuICA8bj43PC9uPlxyXG4gIDxpbj50cnVlPC9pbj5cclxuICA8b3M+Nz</w:instrText>
          </w:r>
          <w:r>
            <w:rPr>
              <w:sz w:val="24"/>
              <w:szCs w:val="24"/>
              <w:lang w:val="en-US"/>
            </w:rPr>
            <w:instrText>wvb3M+XHJcbiAgPHBzPjc8L3BzPlxyXG48L2VwPlxyXG48b3M+MS03PC9vcz4iLCJQZXJpb2RpY2FsIjp7IiRpZCI6IjY2IiwiJHR5cGUiOiJTd2lzc0FjYWRlbWljLkNpdGF2aS5QZXJpb2RpY2FsLCBTd2lzc0FjYWRlbWljLkNpdGF2aSIsIkVpc3NuIjoiMTQ2OC0yMDc5IiwiTmFtZSI6IlRoZSBCcml0aXNoIGpvdXJuYWwgb2Ygb3BodG</w:instrText>
          </w:r>
          <w:r>
            <w:rPr>
              <w:sz w:val="24"/>
              <w:szCs w:val="24"/>
              <w:lang w:val="en-US"/>
            </w:rPr>
            <w:instrText>hhbG1vbG9neSIsIlBhZ2luYXRpb24iOjAsIlByb3RlY3RlZCI6ZmFsc2UsIlVzZXJBYmJyZXZpYXRpb24xIjoiQnIgSiBPcGh0aGFsbW9sIiwiQ3JlYXRlZEJ5IjoiX0plbm55IiwiQ3JlYXRlZE9uIjoiMjAyMi0wNy0xOFQxMDoxMzoxNCIsIk1vZGlmaWVkQnkiOiJfSmVubnkiLCJJZCI6IjBjNTMwZjUwLTA2YWUtNDI2My04NDJjLWYxOD</w:instrText>
          </w:r>
          <w:r>
            <w:rPr>
              <w:sz w:val="24"/>
              <w:szCs w:val="24"/>
              <w:lang w:val="en-US"/>
            </w:rPr>
            <w:instrText>UyYTc4NDBmZiIsIk1vZGlmaWVkT24iOiIyMDIyLTA3LTE4VDEwOjEzOjE0IiwiUHJvamVjdCI6eyIkcmVmIjoiOCJ9fSwiUHVibGlzaGVycyI6W10sIlB1Yk1lZElkIjoiMzUxMTUzMDEiLCJRdW90YXRpb25zIjpbXSwiUmF0aW5nIjowLCJSZWZlcmVuY2VUeXBlIjoiSm91cm5hbEFydGljbGUiLCJTaG9ydFRpdGxlIjoiR29raGFsZSwgQW</w:instrText>
          </w:r>
          <w:r>
            <w:rPr>
              <w:sz w:val="24"/>
              <w:szCs w:val="24"/>
              <w:lang w:val="en-US"/>
            </w:rPr>
            <w:instrText>RkZXJsZXkgZXQgYWwuIDIwMjIg4oCTIE1ldGZvcm1pbiBhbmQgcmlzayBvZiBhZ2UtcmVsYXRlZCIsIlNob3J0VGl0bGVVcGRhdGVUeXBlIjowLCJTb3VyY2VPZkJpYmxpb2dyYXBoaWNJbmZvcm1hdGlvbiI6IlB1Yk1lZCIsIlN0YXRpY0lkcyI6WyIxZDAzMDY4My0zNmFiLTRhZjAtOTNkMy04YmI2YjUxYzkyMDMiXSwiVGFibGVPZkNvbn</w:instrText>
          </w:r>
          <w:r>
            <w:rPr>
              <w:sz w:val="24"/>
              <w:szCs w:val="24"/>
              <w:lang w:val="en-US"/>
            </w:rPr>
            <w:instrText>RlbnRzQ29tcGxleGl0eSI6MCwiVGFibGVPZkNvbnRlbnRzU291cmNlVGV4dEZvcm1hdCI6MCwiVGFza3MiOltdLCJUaXRsZSI6Ik1ldGZvcm1pbiBhbmQgcmlzayBvZiBhZ2UtcmVsYXRlZCBtYWN1bGFyIGRlZ2VuZXJhdGlvbiBpbiBpbmRpdmlkdWFscyB3aXRoIHR5cGUgMiBkaWFiZXRlczogYSByZXRyb3NwZWN0aXZlIGNvaG9ydCBzdH</w:instrText>
          </w:r>
          <w:r>
            <w:rPr>
              <w:sz w:val="24"/>
              <w:szCs w:val="24"/>
              <w:lang w:val="en-US"/>
            </w:rPr>
            <w:instrText>VkeSIsIlRyYW5zbGF0b3JzIjpbXSwiWWVhciI6IjIwMjIiLCJZZWFyUmVzb2x2ZWQiOiIyMDIyIiwiQ3JlYXRlZEJ5IjoiX0plbm55IiwiQ3JlYXRlZE9uIjoiMjAyMi0wNy0xOFQxMDoxMzoxNCIsIk1vZGlmaWVkQnkiOiJfSmVubnkiLCJJZCI6IjAzY2U2MDhhLWQ1NWYtNDA5ZS1iNmU3LWFjNzdiMWNkMGI0NCIsIk1vZGlmaWVkT24iOi</w:instrText>
          </w:r>
          <w:r>
            <w:rPr>
              <w:sz w:val="24"/>
              <w:szCs w:val="24"/>
              <w:lang w:val="en-US"/>
            </w:rPr>
            <w:instrText>IyMDIyLTExLTE4VDA4OjQxOjM2IiwiUHJvamVjdCI6eyIkcmVmIjoiOCJ9fSwiVXNlTnVtYmVyaW5nVHlwZU9mUGFyZW50RG9jdW1lbnQiOmZhbHNlfSx7IiRpZCI6IjY3IiwiJHR5cGUiOiJTd2lzc0FjYWRlbWljLkNpdGF2aS5DaXRhdGlvbnMuV29yZFBsYWNlaG9sZGVyRW50cnksIFN3aXNzQWNhZGVtaWMuQ2l0YXZpIiwiSWQiOiIwNj</w:instrText>
          </w:r>
          <w:r>
            <w:rPr>
              <w:sz w:val="24"/>
              <w:szCs w:val="24"/>
              <w:lang w:val="en-US"/>
            </w:rPr>
            <w:instrText>cwMmJiYS1mM2Q0LTRhY2YtODVkYi0xMjU2YTAxMWZhNTkiLCJSYW5nZVN0YXJ0IjozLCJSZWZlcmVuY2VJZCI6IjkzMmM4YjU1LWQ3ZjAtNDVkYy05OGFiLWNkODVmZjI1ZWQ0NSIsIlBhZ2VSYW5nZSI6eyIkaWQiOiI2OCIsIiR0eXBlIjoiU3dpc3NBY2FkZW1pYy5QYWdlUmFuZ2UsIFN3aXNzQWNhZGVtaWMiLCJFbmRQYWdlIjp7IiRpZC</w:instrText>
          </w:r>
          <w:r>
            <w:rPr>
              <w:sz w:val="24"/>
              <w:szCs w:val="24"/>
              <w:lang w:val="en-US"/>
            </w:rPr>
            <w:instrText>I6IjY5IiwiJHR5cGUiOiJTd2lzc0FjYWRlbWljLlBhZ2VOdW1iZXIsIFN3aXNzQWNhZGVtaWMiLCJJc0Z1bGx5TnVtZXJpYyI6ZmFsc2UsIk51bWJlcmluZ1R5cGUiOjAsIk51bWVyYWxTeXN0ZW0iOjB9LCJOdW1iZXJpbmdUeXBlIjowLCJOdW1lcmFsU3lzdGVtIjowLCJTdGFydFBhZ2UiOnsiJGlkIjoiNzAiLCIkdHlwZSI6IlN3aXNzQW</w:instrText>
          </w:r>
          <w:r>
            <w:rPr>
              <w:sz w:val="24"/>
              <w:szCs w:val="24"/>
              <w:lang w:val="en-US"/>
            </w:rPr>
            <w:instrText>NhZGVtaWMuUGFnZU51bWJlciwgU3dpc3NBY2FkZW1pYyIsIklzRnVsbHlOdW1lcmljIjpmYWxzZSwiTnVtYmVyaW5nVHlwZSI6MCwiTnVtZXJhbFN5c3RlbSI6MH19LCJSZWZlcmVuY2UiOnsiJGlkIjoiNzEiLCIkdHlwZSI6IlN3aXNzQWNhZGVtaWMuQ2l0YXZpLlJlZmVyZW5jZSwgU3dpc3NBY2FkZW1pYy5DaXRhdmkiLCJBYnN0cmFjdE</w:instrText>
          </w:r>
          <w:r>
            <w:rPr>
              <w:sz w:val="24"/>
              <w:szCs w:val="24"/>
              <w:lang w:val="en-US"/>
            </w:rPr>
            <w:instrText>NvbXBsZXhpdHkiOjAsIkFic3RyYWN0U291cmNlVGV4dEZvcm1hdCI6MCwiQXV0aG9ycyI6W3siJGlkIjoiNzIiLCIkdHlwZSI6IlN3aXNzQWNhZGVtaWMuQ2l0YXZpLlBlcnNvbiwgU3dpc3NBY2FkZW1pYy5DaXRhdmkiLCJGaXJzdE5hbWUiOiJKaW5namluZyIsIkxhc3ROYW1lIjoiSmlhbmciLCJQcm90ZWN0ZWQiOmZhbHNlLCJTZXgiOj</w:instrText>
          </w:r>
          <w:r>
            <w:rPr>
              <w:sz w:val="24"/>
              <w:szCs w:val="24"/>
              <w:lang w:val="en-US"/>
            </w:rPr>
            <w:instrText>AsIkNyZWF0ZWRCeSI6Il9KZW5ueSIsIkNyZWF0ZWRPbiI6IjIwMjItMDctMThUMTA6MTM6MTQiLCJNb2RpZmllZEJ5IjoiX0plbm55IiwiSWQiOiJkYTVkMmE0Ni0yMGI1LTQyMTEtOTRiNi05ODM3M2FiYzg1Y2EiLCJNb2RpZmllZE9uIjoiMjAyMi0wNy0xOFQxMDoxMzoxNCIsIlByb2plY3QiOnsiJHJlZiI6IjgifX0seyIkaWQiOiI3My</w:instrText>
          </w:r>
          <w:r>
            <w:rPr>
              <w:sz w:val="24"/>
              <w:szCs w:val="24"/>
              <w:lang w:val="en-US"/>
            </w:rPr>
            <w:instrText>IsIiR0eXBlIjoiU3dpc3NBY2FkZW1pYy5DaXRhdmkuUGVyc29uLCBTd2lzc0FjYWRlbWljLkNpdGF2aSIsIkZpcnN0TmFtZSI6IllpIiwiTGFzdE5hbWUiOiJDaGVuIiwiUHJvdGVjdGVkIjpmYWxzZSwiU2V4IjoxLCJDcmVhdGVkQnkiOiJfSmVubnkiLCJDcmVhdGVkT24iOiIyMDIyLTA3LTE4VDEwOjEzOjE0IiwiTW9kaWZpZWRCeSI6Il</w:instrText>
          </w:r>
          <w:r>
            <w:rPr>
              <w:sz w:val="24"/>
              <w:szCs w:val="24"/>
              <w:lang w:val="en-US"/>
            </w:rPr>
            <w:instrText>9KZW5ueSIsIklkIjoiM2MxNDRjMTItZTJhYS00ZmI4LWI4NWYtMDU3NGExNjI0OTQ0IiwiTW9kaWZpZWRPbiI6IjIwMjItMDctMThUMTA6MTM6MTQiLCJQcm9qZWN0Ijp7IiRyZWYiOiI4In19LHsiJGlkIjoiNzQiLCIkdHlwZSI6IlN3aXNzQWNhZGVtaWMuQ2l0YXZpLlBlcnNvbiwgU3dpc3NBY2FkZW1pYy5DaXRhdmkiLCJGaXJzdE5hbW</w:instrText>
          </w:r>
          <w:r>
            <w:rPr>
              <w:sz w:val="24"/>
              <w:szCs w:val="24"/>
              <w:lang w:val="en-US"/>
            </w:rPr>
            <w:instrText>UiOiJIb25nc29uZyIsIkxhc3ROYW1lIjoiWmhhbmciLCJQcm90ZWN0ZWQiOmZhbHNlLCJTZXgiOjAsIkNyZWF0ZWRCeSI6Il9KZW5ueSIsIkNyZWF0ZWRPbiI6IjIwMjItMDctMThUMTA6MTM6MTQiLCJNb2RpZmllZEJ5IjoiX0plbm55IiwiSWQiOiJjNTJlZmJlOS04OTcwLTRjZWYtODc4YS02MWMzODlkNzk4Y2QiLCJNb2RpZmllZE9uIj</w:instrText>
          </w:r>
          <w:r>
            <w:rPr>
              <w:sz w:val="24"/>
              <w:szCs w:val="24"/>
              <w:lang w:val="en-US"/>
            </w:rPr>
            <w:instrText>oiMjAyMi0wNy0xOFQxMDoxMzoxNCIsIlByb2plY3QiOnsiJHJlZiI6IjgifX0seyIkaWQiOiI3NSIsIiR0eXBlIjoiU3dpc3NBY2FkZW1pYy5DaXRhdmkuUGVyc29uLCBTd2lzc0FjYWRlbWljLkNpdGF2aSIsIkZpcnN0TmFtZSI6IldlaSIsIkxhc3ROYW1lIjoiWXVhbiIsIlByb3RlY3RlZCI6ZmFsc2UsIlNleCI6MCwiQ3JlYXRlZEJ5Ij</w:instrText>
          </w:r>
          <w:r>
            <w:rPr>
              <w:sz w:val="24"/>
              <w:szCs w:val="24"/>
              <w:lang w:val="en-US"/>
            </w:rPr>
            <w:instrText>oiX0plbm55IiwiQ3JlYXRlZE9uIjoiMjAyMi0wNy0xOFQxMDoxMzoxNCIsIk1vZGlmaWVkQnkiOiJfSmVubnkiLCJJZCI6IjA5MzI4MjgwLTI1MTMtNGYyYy04NWI2LTlhYWJhYWVjMjgwNSIsIk1vZGlmaWVkT24iOiIyMDIyLTA3LTE4VDEwOjEzOjE0IiwiUHJvamVjdCI6eyIkcmVmIjoiOCJ9fSx7IiRpZCI6Ijc2IiwiJHR5cGUiOiJTd2</w:instrText>
          </w:r>
          <w:r>
            <w:rPr>
              <w:sz w:val="24"/>
              <w:szCs w:val="24"/>
              <w:lang w:val="en-US"/>
            </w:rPr>
            <w:instrText>lzc0FjYWRlbWljLkNpdGF2aS5QZXJzb24sIFN3aXNzQWNhZGVtaWMuQ2l0YXZpIiwiRmlyc3ROYW1lIjoiVG9uZyIsIkxhc3ROYW1lIjoiWmhhbyIsIlByb3RlY3RlZCI6ZmFsc2UsIlNleCI6MCwiQ3JlYXRlZEJ5IjoiX0plbm55IiwiQ3JlYXRlZE9uIjoiMjAyMi0wNy0xOFQxMDoxMzoxNCIsIk1vZGlmaWVkQnkiOiJfSmVubnkiLCJJZC</w:instrText>
          </w:r>
          <w:r>
            <w:rPr>
              <w:sz w:val="24"/>
              <w:szCs w:val="24"/>
              <w:lang w:val="en-US"/>
            </w:rPr>
            <w:instrText>I6ImYwMWFiMDFjLTMzZmMtNGQ0NC04M2EwLTExOTA1M2M2N2FhMCIsIk1vZGlmaWVkT24iOiIyMDIyLTA3LTE4VDEwOjEzOjE0IiwiUHJvamVjdCI6eyIkcmVmIjoiOCJ9fSx7IiRpZCI6Ijc3IiwiJHR5cGUiOiJTd2lzc0FjYWRlbWljLkNpdGF2aS5QZXJzb24sIFN3aXNzQWNhZGVtaWMuQ2l0YXZpIiwiRmlyc3ROYW1lIjoiTmEiLCJMYX</w:instrText>
          </w:r>
          <w:r>
            <w:rPr>
              <w:sz w:val="24"/>
              <w:szCs w:val="24"/>
              <w:lang w:val="en-US"/>
            </w:rPr>
            <w:instrText>N0TmFtZSI6IldhbmciLCJQcm90ZWN0ZWQiOmZhbHNlLCJTZXgiOjEsIkNyZWF0ZWRCeSI6Il9KZW5ueSIsIkNyZWF0ZWRPbiI6IjIwMjItMDctMThUMTA6MTM6MTQiLCJNb2RpZmllZEJ5IjoiX0plbm55IiwiSWQiOiJjOTRhNDA2My04OTNjLTQ1YmItYTMxMS05ZDgzZWJiYmQ5ZDkiLCJNb2RpZmllZE9uIjoiMjAyMi0wNy0xOFQxMDoxMz</w:instrText>
          </w:r>
          <w:r>
            <w:rPr>
              <w:sz w:val="24"/>
              <w:szCs w:val="24"/>
              <w:lang w:val="en-US"/>
            </w:rPr>
            <w:instrText>oxNCIsIlByb2plY3QiOnsiJHJlZiI6IjgifX0seyIkaWQiOiI3OCIsIiR0eXBlIjoiU3dpc3NBY2FkZW1pYy5DaXRhdmkuUGVyc29uLCBTd2lzc0FjYWRlbWljLkNpdGF2aSIsIkZpcnN0TmFtZSI6Ikd1b2h1aSIsIkxhc3ROYW1lIjoiRmFuIiwiUHJvdGVjdGVkIjpmYWxzZSwiU2V4IjowLCJDcmVhdGVkQnkiOiJfSmVubnkiLCJDcmVhdG</w:instrText>
          </w:r>
          <w:r>
            <w:rPr>
              <w:sz w:val="24"/>
              <w:szCs w:val="24"/>
              <w:lang w:val="en-US"/>
            </w:rPr>
            <w:instrText>VkT24iOiIyMDIyLTA3LTE4VDEwOjEzOjE0IiwiTW9kaWZpZWRCeSI6Il9KZW5ueSIsIklkIjoiMDU3NmE3ZmUtNzJhNy00ZDlmLWEyNTUtZGFiMjJkMmRkN2YxIiwiTW9kaWZpZWRPbiI6IjIwMjItMDctMThUMTA6MTM6MTQiLCJQcm9qZWN0Ijp7IiRyZWYiOiI4In19LHsiJGlkIjoiNzkiLCIkdHlwZSI6IlN3aXNzQWNhZGVtaWMuQ2l0YX</w:instrText>
          </w:r>
          <w:r>
            <w:rPr>
              <w:sz w:val="24"/>
              <w:szCs w:val="24"/>
              <w:lang w:val="en-US"/>
            </w:rPr>
            <w:instrText>ZpLlBlcnNvbiwgU3dpc3NBY2FkZW1pYy5DaXRhdmkiLCJGaXJzdE5hbWUiOiJEb25neGluZyIsIkxhc3ROYW1lIjoiWmhlbmciLCJQcm90ZWN0ZWQiOmZhbHNlLCJTZXgiOjAsIkNyZWF0ZWRCeSI6Il9KZW5ueSIsIkNyZWF0ZWRPbiI6IjIwMjItMDctMThUMTA6MTM6MTQiLCJNb2RpZmllZEJ5IjoiX0plbm55IiwiSWQiOiI4NzQ4N2I0My</w:instrText>
          </w:r>
          <w:r>
            <w:rPr>
              <w:sz w:val="24"/>
              <w:szCs w:val="24"/>
              <w:lang w:val="en-US"/>
            </w:rPr>
            <w:instrText>04YTBhLTQyZWYtYjZiZS1jZjZlODA3OGY1ODUiLCJNb2RpZmllZE9uIjoiMjAyMi0wNy0xOFQxMDoxMzoxNCIsIlByb2plY3QiOnsiJHJlZiI6IjgifX0seyIkaWQiOiI4MCIsIiR0eXBlIjoiU3dpc3NBY2FkZW1pYy5DaXRhdmkuUGVyc29uLCBTd2lzc0FjYWRlbWljLkNpdGF2aSIsIkZpcnN0TmFtZSI6IlpoaWp1biIsIkxhc3ROYW1lIj</w:instrText>
          </w:r>
          <w:r>
            <w:rPr>
              <w:sz w:val="24"/>
              <w:szCs w:val="24"/>
              <w:lang w:val="en-US"/>
            </w:rPr>
            <w:instrText>oiV2FuZyIsIlByb3RlY3RlZCI6ZmFsc2UsIlNleCI6MCwiQ3JlYXRlZEJ5IjoiX0plbm55IiwiQ3JlYXRlZE9uIjoiMjAyMi0wNy0xOFQxMDoxMzoxNCIsIk1vZGlmaWVkQnkiOiJfSmVubnkiLCJJZCI6ImYyYWYxYzZlLWUyNDgtNGEyMi1hZTQ3LTM5YWVlNjQwNGE0MyIsIk1vZGlmaWVkT24iOiIyMDIyLTA3LTE4VDEwOjEzOjE0IiwiUH</w:instrText>
          </w:r>
          <w:r>
            <w:rPr>
              <w:sz w:val="24"/>
              <w:szCs w:val="24"/>
              <w:lang w:val="en-US"/>
            </w:rPr>
            <w:instrText>JvamVjdCI6eyIkcmVmIjoiOCJ9fV0sIkNpdGF0aW9uS2V5VXBkYXRlVHlwZSI6MCwiQ29sbGFib3JhdG9ycyI6W10sIkNvdmVyUGF0aCI6eyIkaWQiOiI4MSIsIiR0eXBlIjoiU3dpc3NBY2FkZW1pYy5DaXRhdmkuTGlua2VkUmVzb3VyY2UsIFN3aXNzQWNhZGVtaWMuQ2l0YXZpIiwiTGlua2VkUmVzb3VyY2VUeXBlIjoxLCJVcmlTdHJpbm</w:instrText>
          </w:r>
          <w:r>
            <w:rPr>
              <w:sz w:val="24"/>
              <w:szCs w:val="24"/>
              <w:lang w:val="en-US"/>
            </w:rPr>
            <w:instrText>ciOiJKaWFuZywgQ2hlbiBldCBhbCAyMDIyIC0gQXNzb2NpYXRpb24gYmV0d2VlbiBtZXRmb3JtaW4gdXNlLmpwZyIsIkxpbmtlZFJlc291cmNlU3RhdHVzIjo4LCJQcm9wZXJ0aWVzIjp7IiRpZCI6IjgyIiwiJHR5cGUiOiJTd2lzc0FjYWRlbWljLkNpdGF2aS5MaW5rZWRSZXNvdXJjZVByb3BlcnRpZXMsIFN3aXNzQWNhZGVtaWMuQ2l0YX</w:instrText>
          </w:r>
          <w:r>
            <w:rPr>
              <w:sz w:val="24"/>
              <w:szCs w:val="24"/>
              <w:lang w:val="en-US"/>
            </w:rPr>
            <w:instrText>ZpIn0sIlN5bmNGb2xkZXJUeXBlIjowLCJJc0xvY2FsQ2xvdWRQcm9qZWN0RmlsZUxpbmsiOmZhbHNlLCJJc0Nsb3VkUmVzdG9yZSI6ZmFsc2UsIklzQ2xvdWRDb3B5IjpmYWxzZSwiQXR0YWNobWVudEZvbGRlcldhc0luRmFsbGJhY2tNb2RlIjpmYWxzZX0sIkRhdGUyIjoiMjYuMDQuMjAyMiIsIkRvaSI6IjEwLjExMzYvYm1qb3Blbi0yMD</w:instrText>
          </w:r>
          <w:r>
            <w:rPr>
              <w:sz w:val="24"/>
              <w:szCs w:val="24"/>
              <w:lang w:val="en-US"/>
            </w:rPr>
            <w:instrText>IxLTA1NDQyMCIsIkVkaXRvcnMiOltdLCJFdmFsdWF0aW9uQ29tcGxleGl0eSI6MCwiRXZhbHVhdGlvblNvdXJjZVRleHRGb3JtYXQiOjAsIkdyb3VwcyI6W10sIkhhc0xhYmVsMSI6ZmFsc2UsIkhhc0xhYmVsMiI6ZmFsc2UsIktleXdvcmRzIjpbXSwiTGFuZ3VhZ2UiOiJlbmciLCJMYW5ndWFnZUNvZGUiOiJlbiIsIkxvY2F0aW9ucyI6W3</w:instrText>
          </w:r>
          <w:r>
            <w:rPr>
              <w:sz w:val="24"/>
              <w:szCs w:val="24"/>
              <w:lang w:val="en-US"/>
            </w:rPr>
            <w:instrText>siJGlkIjoiODMiLCIkdHlwZSI6IlN3aXNzQWNhZGVtaWMuQ2l0YXZpLkxvY2F0aW9uLCBTd2lzc0FjYWRlbWljLkNpdGF2aSIsIkFkZHJlc3MiOnsiJGlkIjoiODQiLCIkdHlwZSI6IlN3aXNzQWNhZGVtaWMuQ2l0YXZpLkxpbmtlZFJlc291cmNlLCBTd2lzc0FjYWRlbWljLkNpdGF2aSIsIkxpbmtlZFJlc291cmNlVHlwZSI6NSwiT3JpZ2</w:instrText>
          </w:r>
          <w:r>
            <w:rPr>
              <w:sz w:val="24"/>
              <w:szCs w:val="24"/>
              <w:lang w:val="en-US"/>
            </w:rPr>
            <w:instrText>luYWxTdHJpbmciOiIxMC4xMTM2L2Jtam9wZW4tMjAyMS0wNTQ0MjAiLCJVcmlTdHJpbmciOiJodHRwczovL2RvaS5vcmcvMTAuMTEzNi9ibWpvcGVuLTIwMjEtMDU0NDIwIiwiTGlua2VkUmVzb3VyY2VTdGF0dXMiOjgsIlByb3BlcnRpZXMiOnsiJGlkIjoiODUiLCIkdHlwZSI6IlN3aXNzQWNhZGVtaWMuQ2l0YXZpLkxpbmtlZFJlc291cm</w:instrText>
          </w:r>
          <w:r>
            <w:rPr>
              <w:sz w:val="24"/>
              <w:szCs w:val="24"/>
              <w:lang w:val="en-US"/>
            </w:rPr>
            <w:instrText>NlUHJvcGVydGllcywgU3dpc3NBY2FkZW1pYy5DaXRhdmkifSwiU3luY0ZvbGRlclR5cGUiOjAsIklzTG9jYWxDbG91ZFByb2plY3RGaWxlTGluayI6ZmFsc2UsIklzQ2xvdWRSZXN0b3JlIjpmYWxzZSwiSXNDbG91ZENvcHkiOmZhbHNlLCJBdHRhY2htZW50Rm9sZGVyV2FzSW5GYWxsYmFja01vZGUiOmZhbHNlfSwiQW5ub3RhdGlvbnMiOl</w:instrText>
          </w:r>
          <w:r>
            <w:rPr>
              <w:sz w:val="24"/>
              <w:szCs w:val="24"/>
              <w:lang w:val="en-US"/>
            </w:rPr>
            <w:instrText>tdLCJMb2NhdGlvblR5cGUiOjAsIk1pcnJvcnNSZWZlcmVuY2VQcm9wZXJ0eUlkIjoxMjgsIkNyZWF0ZWRCeSI6Il9KZW5ueSIsIkNyZWF0ZWRPbiI6IjIwMjItMDctMThUMTA6MTM6MTQiLCJNb2RpZmllZEJ5IjoiX0plbm55IiwiSWQiOiJmYTZhNjhiZS1jNDE0LTQ5ZTctYTVhZS02MDMyZjVmMDYwMGIiLCJNb2RpZmllZE9uIjoiMjAyMi</w:instrText>
          </w:r>
          <w:r>
            <w:rPr>
              <w:sz w:val="24"/>
              <w:szCs w:val="24"/>
              <w:lang w:val="en-US"/>
            </w:rPr>
            <w:instrText>0wNy0xOFQxMDoxMzoxNCIsIlByb2plY3QiOnsiJHJlZiI6IjgifX0seyIkaWQiOiI4NiIsIiR0eXBlIjoiU3dpc3NBY2FkZW1pYy5DaXRhdmkuTG9jYXRpb24sIFN3aXNzQWNhZGVtaWMuQ2l0YXZpIiwiQWRkcmVzcyI6eyIkaWQiOiI4NyIsIiR0eXBlIjoiU3dpc3NBY2FkZW1pYy5DaXRhdmkuTGlua2VkUmVzb3VyY2UsIFN3aXNzQWNhZG</w:instrText>
          </w:r>
          <w:r>
            <w:rPr>
              <w:sz w:val="24"/>
              <w:szCs w:val="24"/>
              <w:lang w:val="en-US"/>
            </w:rPr>
            <w:instrText>VtaWMuQ2l0YXZpIiwiTGlua2VkUmVzb3VyY2VUeXBlIjo1LCJPcmlnaW5hbFN0cmluZyI6IlBNQzkwNDUwNTYiLCJVcmlTdHJpbmciOiJodHRwczovL3d3dy5uY2JpLm5sbS5uaWguZ292L3BtYy9hcnRpY2xlcy9QTUM5MDQ1MDU2IiwiTGlua2VkUmVzb3VyY2VTdGF0dXMiOjgsIlByb3BlcnRpZXMiOnsiJGlkIjoiODgiLCIkdHlwZSI6Il</w:instrText>
          </w:r>
          <w:r>
            <w:rPr>
              <w:sz w:val="24"/>
              <w:szCs w:val="24"/>
              <w:lang w:val="en-US"/>
            </w:rPr>
            <w:instrText>N3aXNzQWNhZGVtaWMuQ2l0YXZpLkxpbmtlZFJlc291cmNlUHJvcGVydGllcywgU3dpc3NBY2FkZW1pYy5DaXRhdmkifSwiU3luY0ZvbGRlclR5cGUiOjAsIklzTG9jYWxDbG91ZFByb2plY3RGaWxlTGluayI6ZmFsc2UsIklzQ2xvdWRSZXN0b3JlIjpmYWxzZSwiSXNDbG91ZENvcHkiOmZhbHNlLCJBdHRhY2htZW50Rm9sZGVyV2FzSW5GYW</w:instrText>
          </w:r>
          <w:r>
            <w:rPr>
              <w:sz w:val="24"/>
              <w:szCs w:val="24"/>
              <w:lang w:val="en-US"/>
            </w:rPr>
            <w:instrText>xsYmFja01vZGUiOmZhbHNlfSwiQW5ub3RhdGlvbnMiOltdLCJMb2NhdGlvblR5cGUiOjAsIk1pcnJvcnNSZWZlcmVuY2VQcm9wZXJ0eUlkIjoyMDgsIkNyZWF0ZWRCeSI6Il9KZW5ueSIsIkNyZWF0ZWRPbiI6IjIwMjItMDctMThUMTA6MTM6MTQiLCJNb2RpZmllZEJ5IjoiX0plbm55IiwiSWQiOiJkMWUxYTExNi1mYWVhLTQ2NDktYWY2MC</w:instrText>
          </w:r>
          <w:r>
            <w:rPr>
              <w:sz w:val="24"/>
              <w:szCs w:val="24"/>
              <w:lang w:val="en-US"/>
            </w:rPr>
            <w:instrText>04ZjNkYjgzMDY4MzMiLCJNb2RpZmllZE9uIjoiMjAyMi0wNy0xOFQxMDoxMzoxNCIsIlByb2plY3QiOnsiJHJlZiI6IjgifX0seyIkaWQiOiI4OSIsIiR0eXBlIjoiU3dpc3NBY2FkZW1pYy5DaXRhdmkuTG9jYXRpb24sIFN3aXNzQWNhZGVtaWMuQ2l0YXZpIiwiQWRkcmVzcyI6eyIkaWQiOiI5MCIsIiR0eXBlIjoiU3dpc3NBY2FkZW1pYy</w:instrText>
          </w:r>
          <w:r>
            <w:rPr>
              <w:sz w:val="24"/>
              <w:szCs w:val="24"/>
              <w:lang w:val="en-US"/>
            </w:rPr>
            <w:instrText>5DaXRhdmkuTGlua2VkUmVzb3VyY2UsIFN3aXNzQWNhZGVtaWMuQ2l0YXZpIiwiTGlua2VkUmVzb3VyY2VUeXBlIjo1LCJPcmlnaW5hbFN0cmluZyI6IjM1NDczNzQ3IiwiVXJpU3RyaW5nIjoiaHR0cDovL3d3dy5uY2JpLm5sbS5uaWguZ292L3B1Ym1lZC8zNTQ3Mzc0NyIsIkxpbmtlZFJlc291cmNlU3RhdHVzIjo4LCJQcm9wZXJ0aWVzIj</w:instrText>
          </w:r>
          <w:r>
            <w:rPr>
              <w:sz w:val="24"/>
              <w:szCs w:val="24"/>
              <w:lang w:val="en-US"/>
            </w:rPr>
            <w:instrText>p7IiRpZCI6IjkxIiwiJHR5cGUiOiJTd2lzc0FjYWRlbWljLkNpdGF2aS5MaW5rZWRSZXNvdXJjZVByb3BlcnRpZXMsIFN3aXNzQWNhZGVtaWMuQ2l0YXZpIn0sIlN5bmNGb2xkZXJUeXBlIjowLCJJc0xvY2FsQ2xvdWRQcm9qZWN0RmlsZUxpbmsiOmZhbHNlLCJJc0Nsb3VkUmVzdG9yZSI6ZmFsc2UsIklzQ2xvdWRDb3B5IjpmYWxzZSwiQX</w:instrText>
          </w:r>
          <w:r>
            <w:rPr>
              <w:sz w:val="24"/>
              <w:szCs w:val="24"/>
              <w:lang w:val="en-US"/>
            </w:rPr>
            <w:instrText>R0YWNobWVudEZvbGRlcldhc0luRmFsbGJhY2tNb2RlIjpmYWxzZX0sIkFubm90YXRpb25zIjpbXSwiTG9jYXRpb25UeXBlIjowLCJNaXJyb3JzUmVmZXJlbmNlUHJvcGVydHlJZCI6MTY0LCJDcmVhdGVkQnkiOiJfSmVubnkiLCJDcmVhdGVkT24iOiIyMDIyLTA3LTE4VDEwOjEzOjE0IiwiTW9kaWZpZWRCeSI6Il9KZW5ueSIsIklkIjoiOG</w:instrText>
          </w:r>
          <w:r>
            <w:rPr>
              <w:sz w:val="24"/>
              <w:szCs w:val="24"/>
              <w:lang w:val="en-US"/>
            </w:rPr>
            <w:instrText>YwMTNjOWYtNGU0Yy00OGFmLWE2MGQtMjJjNGE3YzU5ZjExIiwiTW9kaWZpZWRPbiI6IjIwMjItMDctMThUMTA6MTM6MTQiLCJQcm9qZWN0Ijp7IiRyZWYiOiI4In19XSwiTnVtYmVyIjoiNCIsIk9yZ2FuaXphdGlvbnMiOltdLCJPdGhlcnNJbnZvbHZlZCI6W10sIlBhZ2VSYW5nZSI6IjxzcD5cclxuICA8bnM+T21pdDwvbnM+XHJcbiAgPG</w:instrText>
          </w:r>
          <w:r>
            <w:rPr>
              <w:sz w:val="24"/>
              <w:szCs w:val="24"/>
              <w:lang w:val="en-US"/>
            </w:rPr>
            <w:instrText>9zPmUwNTQ0MjA8L29zPlxyXG4gIDxwcz5lMDU0NDIwPC9wcz5cclxuPC9zcD5cclxuPG9zPmUwNTQ0MjA8L29zPiIsIlBlcmlvZGljYWwiOnsiJGlkIjoiOTIiLCIkdHlwZSI6IlN3aXNzQWNhZGVtaWMuQ2l0YXZpLlBlcmlvZGljYWwsIFN3aXNzQWNhZGVtaWMuQ2l0YXZpIiwiRWlzc24iOiIyMDQ0LTYwNTUiLCJOYW1lIjoiQk1KIG9wZW</w:instrText>
          </w:r>
          <w:r>
            <w:rPr>
              <w:sz w:val="24"/>
              <w:szCs w:val="24"/>
              <w:lang w:val="en-US"/>
            </w:rPr>
            <w:instrText>4iLCJQYWdpbmF0aW9uIjowLCJQcm90ZWN0ZWQiOmZhbHNlLCJVc2VyQWJicmV2aWF0aW9uMSI6IkJNSiBPcGVuIiwiQ3JlYXRlZEJ5IjoiX0plbm55IiwiQ3JlYXRlZE9uIjoiMjAyMi0wNy0xOFQxMDoxMzoxNCIsIk1vZGlmaWVkQnkiOiJfSmVubnkiLCJJZCI6ImU3NTg3NjcyLTRiOTUtNDUyZi1iZTFiLTU4MmMxMjBkNjYwMiIsIk1vZG</w:instrText>
          </w:r>
          <w:r>
            <w:rPr>
              <w:sz w:val="24"/>
              <w:szCs w:val="24"/>
              <w:lang w:val="en-US"/>
            </w:rPr>
            <w:instrText>lmaWVkT24iOiIyMDIyLTA3LTE4VDEwOjEzOjE0IiwiUHJvamVjdCI6eyIkcmVmIjoiOCJ9fSwiUG1jSWQiOiJQTUM5MDQ1MDU2IiwiUHVibGlzaGVycyI6W10sIlB1Yk1lZElkIjoiMzU0NzM3NDciLCJRdW90YXRpb25zIjpbXSwiUmF0aW5nIjowLCJSZWZlcmVuY2VUeXBlIjoiSm91cm5hbEFydGljbGUiLCJTaG9ydFRpdGxlIjoiSmlhbm</w:instrText>
          </w:r>
          <w:r>
            <w:rPr>
              <w:sz w:val="24"/>
              <w:szCs w:val="24"/>
              <w:lang w:val="en-US"/>
            </w:rPr>
            <w:instrText>csIENoZW4gZXQgYWwuIDIwMjIg4oCTIEFzc29jaWF0aW9uIGJldHdlZW4gbWV0Zm9ybWluIHVzZSIsIlNob3J0VGl0bGVVcGRhdGVUeXBlIjowLCJTb3VyY2VPZkJpYmxpb2dyYXBoaWNJbmZvcm1hdGlvbiI6IlB1Yk1lZCIsIlN0YXRpY0lkcyI6WyI5OWMwZWU3OC04MDRmLTQyNzUtOWI4Ni0wMzIwOGRjYWMxNGEiXSwiVGFibGVPZkNvbn</w:instrText>
          </w:r>
          <w:r>
            <w:rPr>
              <w:sz w:val="24"/>
              <w:szCs w:val="24"/>
              <w:lang w:val="en-US"/>
            </w:rPr>
            <w:instrText>RlbnRzQ29tcGxleGl0eSI6MCwiVGFibGVPZkNvbnRlbnRzU291cmNlVGV4dEZvcm1hdCI6MCwiVGFza3MiOltdLCJUaXRsZSI6IkFzc29jaWF0aW9uIGJldHdlZW4gbWV0Zm9ybWluIHVzZSBhbmQgdGhlIHJpc2sgb2YgYWdlLXJlbGF0ZWQgbWFjdWxhciBkZWdlbmVyYXRpb24gaW4gcGF0aWVudHMgd2l0aCB0eXBlIDIgZGlhYmV0ZXM6IG</w:instrText>
          </w:r>
          <w:r>
            <w:rPr>
              <w:sz w:val="24"/>
              <w:szCs w:val="24"/>
              <w:lang w:val="en-US"/>
            </w:rPr>
            <w:instrText>EgcmV0cm9zcGVjdGl2ZSBzdHVkeSIsIlRyYW5zbGF0b3JzIjpbXSwiVm9sdW1lIjoiMTIiLCJZZWFyIjoiMjAyMiIsIlllYXJSZXNvbHZlZCI6IjIwMjIiLCJDcmVhdGVkQnkiOiJfSmVubnkiLCJDcmVhdGVkT24iOiIyMDIyLTA3LTE4VDEwOjEzOjE0IiwiTW9kaWZpZWRCeSI6Il9KZW5ueSIsIklkIjoiOTMyYzhiNTUtZDdmMC00NWRjLT</w:instrText>
          </w:r>
          <w:r>
            <w:rPr>
              <w:sz w:val="24"/>
              <w:szCs w:val="24"/>
              <w:lang w:val="en-US"/>
            </w:rPr>
            <w:instrText>k4YWItY2Q4NWZmMjVlZDQ1IiwiTW9kaWZpZWRPbiI6IjIwMjItMTEtMThUMDg6NDE6MzYiLCJQcm9qZWN0Ijp7IiRyZWYiOiI4In19LCJVc2VOdW1iZXJpbmdUeXBlT2ZQYXJlbnREb2N1bWVudCI6ZmFsc2V9LHsiJGlkIjoiOTMiLCIkdHlwZSI6IlN3aXNzQWNhZGVtaWMuQ2l0YXZpLkNpdGF0aW9ucy5Xb3JkUGxhY2Vob2xkZXJFbnRyeS</w:instrText>
          </w:r>
          <w:r>
            <w:rPr>
              <w:sz w:val="24"/>
              <w:szCs w:val="24"/>
              <w:lang w:val="en-US"/>
            </w:rPr>
            <w:instrText>wgU3dpc3NBY2FkZW1pYy5DaXRhdmkiLCJJZCI6IjcwZmQwYzMzLTljNmItNDI2OC1hMTJiLTM4NjZlNDkxM2FiOCIsIlJhbmdlTGVuZ3RoIjozLCJSZWZlcmVuY2VJZCI6IjNjNWIzNWRjLTdjNWMtNGI0Zi05MTJiLTYyZGI3NmJhMjljZSIsIlBhZ2VSYW5nZSI6eyIkaWQiOiI5NCIsIiR0eXBlIjoiU3dpc3NBY2FkZW1pYy5QYWdlUmFuZ2</w:instrText>
          </w:r>
          <w:r>
            <w:rPr>
              <w:sz w:val="24"/>
              <w:szCs w:val="24"/>
              <w:lang w:val="en-US"/>
            </w:rPr>
            <w:instrText>UsIFN3aXNzQWNhZGVtaWMiLCJFbmRQYWdlIjp7IiRpZCI6Ijk1IiwiJHR5cGUiOiJTd2lzc0FjYWRlbWljLlBhZ2VOdW1iZXIsIFN3aXNzQWNhZGVtaWMiLCJJc0Z1bGx5TnVtZXJpYyI6ZmFsc2UsIk51bWJlcmluZ1R5cGUiOjAsIk51bWVyYWxTeXN0ZW0iOjB9LCJOdW1iZXJpbmdUeXBlIjowLCJOdW1lcmFsU3lzdGVtIjowLCJTdGFydF</w:instrText>
          </w:r>
          <w:r>
            <w:rPr>
              <w:sz w:val="24"/>
              <w:szCs w:val="24"/>
              <w:lang w:val="en-US"/>
            </w:rPr>
            <w:instrText>BhZ2UiOnsiJGlkIjoiOTYiLCIkdHlwZSI6IlN3aXNzQWNhZGVtaWMuUGFnZU51bWJlciwgU3dpc3NBY2FkZW1pYyIsIklzRnVsbHlOdW1lcmljIjpmYWxzZSwiTnVtYmVyaW5nVHlwZSI6MCwiTnVtZXJhbFN5c3RlbSI6MH19LCJSZWZlcmVuY2UiOnsiJGlkIjoiOTciLCIkdHlwZSI6IlN3aXNzQWNhZGVtaWMuQ2l0YXZpLlJlZmVyZW5jZS</w:instrText>
          </w:r>
          <w:r>
            <w:rPr>
              <w:sz w:val="24"/>
              <w:szCs w:val="24"/>
              <w:lang w:val="en-US"/>
            </w:rPr>
            <w:instrText>wgU3dpc3NBY2FkZW1pYy5DaXRhdmkiLCJBYnN0cmFjdENvbXBsZXhpdHkiOjAsIkFic3RyYWN0U291cmNlVGV4dEZvcm1hdCI6MCwiQXV0aG9ycyI6W3siJGlkIjoiOTgiLCIkdHlwZSI6IlN3aXNzQWNhZGVtaWMuQ2l0YXZpLlBlcnNvbiwgU3dpc3NBY2FkZW1pYy5DaXRhdmkiLCJGaXJzdE5hbWUiOiJZdS1ZZW4iLCJMYXN0TmFtZSI6Ik</w:instrText>
          </w:r>
          <w:r>
            <w:rPr>
              <w:sz w:val="24"/>
              <w:szCs w:val="24"/>
              <w:lang w:val="en-US"/>
            </w:rPr>
            <w:instrText>NoZW4iLCJQcm90ZWN0ZWQiOmZhbHNlLCJTZXgiOjAsIkNyZWF0ZWRCeSI6Il9KZW5ueSIsIkNyZWF0ZWRPbiI6IjIwMjItMDctMThUMTA6MTM6MTQiLCJNb2RpZmllZEJ5IjoiX0plbm55IiwiSWQiOiJiMjhkOGY2Ni03ZTBmLTQxZmMtYTNlMS1jMTY2NTQxMmI4MzIiLCJNb2RpZmllZE9uIjoiMjAyMi0wNy0xOFQxMDoxMzoxNCIsIlByb2</w:instrText>
          </w:r>
          <w:r>
            <w:rPr>
              <w:sz w:val="24"/>
              <w:szCs w:val="24"/>
              <w:lang w:val="en-US"/>
            </w:rPr>
            <w:instrText>plY3QiOnsiJHJlZiI6IjgifX0seyIkaWQiOiI5OSIsIiR0eXBlIjoiU3dpc3NBY2FkZW1pYy5DaXRhdmkuUGVyc29uLCBTd2lzc0FjYWRlbWljLkNpdGF2aSIsIkZpcnN0TmFtZSI6IllpbmctQ2hlbmciLCJMYXN0TmFtZSI6IlNoZW4iLCJQcm90ZWN0ZWQiOmZhbHNlLCJTZXgiOjAsIkNyZWF0ZWRCeSI6Il9KZW5ueSIsIkNyZWF0ZWRPbi</w:instrText>
          </w:r>
          <w:r>
            <w:rPr>
              <w:sz w:val="24"/>
              <w:szCs w:val="24"/>
              <w:lang w:val="en-US"/>
            </w:rPr>
            <w:instrText>I6IjIwMjItMDctMThUMTA6MTM6MTQiLCJNb2RpZmllZEJ5IjoiX0plbm55IiwiSWQiOiI1MWY1MzIwZi1lZTg3LTQ5YmQtOGMxYS1hZjU3NDM4NzljNmYiLCJNb2RpZmllZE9uIjoiMjAyMi0wNy0xOFQxMDoxMzoxNCIsIlByb2plY3QiOnsiJHJlZiI6IjgifX0seyIkaWQiOiIxMDAiLCIkdHlwZSI6IlN3aXNzQWNhZGVtaWMuQ2l0YXZpLl</w:instrText>
          </w:r>
          <w:r>
            <w:rPr>
              <w:sz w:val="24"/>
              <w:szCs w:val="24"/>
              <w:lang w:val="en-US"/>
            </w:rPr>
            <w:instrText>BlcnNvbiwgU3dpc3NBY2FkZW1pYy5DaXRhdmkiLCJGaXJzdE5hbWUiOiJZdW4tSnUiLCJMYXN0TmFtZSI6IkxhaSIsIlByb3RlY3RlZCI6ZmFsc2UsIlNleCI6MCwiQ3JlYXRlZEJ5IjoiX0plbm55IiwiQ3JlYXRlZE9uIjoiMjAyMi0wNy0xOFQxMDoxMzoxNCIsIk1vZGlmaWVkQnkiOiJfSmVubnkiLCJJZCI6ImZmZWRiNDlhLTFiMzYtND</w:instrText>
          </w:r>
          <w:r>
            <w:rPr>
              <w:sz w:val="24"/>
              <w:szCs w:val="24"/>
              <w:lang w:val="en-US"/>
            </w:rPr>
            <w:instrText>kyZi1iOWQ5LTI2MTcyNjY5Zjg5MiIsIk1vZGlmaWVkT24iOiIyMDIyLTA3LTE4VDEwOjEzOjE0IiwiUHJvamVjdCI6eyIkcmVmIjoiOCJ9fSx7IiRpZCI6IjEwMSIsIiR0eXBlIjoiU3dpc3NBY2FkZW1pYy5DaXRhdmkuUGVyc29uLCBTd2lzc0FjYWRlbWljLkNpdGF2aSIsIkZpcnN0TmFtZSI6IkNodW4tWXVhbiIsIkxhc3ROYW1lIjoiV2</w:instrText>
          </w:r>
          <w:r>
            <w:rPr>
              <w:sz w:val="24"/>
              <w:szCs w:val="24"/>
              <w:lang w:val="en-US"/>
            </w:rPr>
            <w:instrText>FuZyIsIlByb3RlY3RlZCI6ZmFsc2UsIlNleCI6MCwiQ3JlYXRlZEJ5IjoiX0plbm55IiwiQ3JlYXRlZE9uIjoiMjAyMi0wNy0xOFQxMDoxMzoxNCIsIk1vZGlmaWVkQnkiOiJfSmVubnkiLCJJZCI6ImUyMTVlNGQ3LTI0MGItNDRlMy04MjI3LWE3NDdjNTA5MWU0NCIsIk1vZGlmaWVkT24iOiIyMDIyLTA3LTE4VDEwOjEzOjE0IiwiUHJvam</w:instrText>
          </w:r>
          <w:r>
            <w:rPr>
              <w:sz w:val="24"/>
              <w:szCs w:val="24"/>
              <w:lang w:val="en-US"/>
            </w:rPr>
            <w:instrText>VjdCI6eyIkcmVmIjoiOCJ9fSx7IiRpZCI6IjEwMiIsIiR0eXBlIjoiU3dpc3NBY2FkZW1pYy5DaXRhdmkuUGVyc29uLCBTd2lzc0FjYWRlbWljLkNpdGF2aSIsIkZpcnN0TmFtZSI6IktlbmctSHVuZyIsIkxhc3ROYW1lIjoiTGluIiwiUHJvdGVjdGVkIjpmYWxzZSwiU2V4IjowLCJDcmVhdGVkQnkiOiJfSmVubnkiLCJDcmVhdGVkT24iOi</w:instrText>
          </w:r>
          <w:r>
            <w:rPr>
              <w:sz w:val="24"/>
              <w:szCs w:val="24"/>
              <w:lang w:val="en-US"/>
            </w:rPr>
            <w:instrText>IyMDIyLTA3LTE4VDEwOjEzOjE0IiwiTW9kaWZpZWRCeSI6Il9KZW5ueSIsIklkIjoiZjMxYmIwODMtZWM0YS00ODllLWFlYTYtMGVmMDU3YzQ2YjgxIiwiTW9kaWZpZWRPbiI6IjIwMjItMDctMThUMTA6MTM6MTQiLCJQcm9qZWN0Ijp7IiRyZWYiOiI4In19LHsiJGlkIjoiMTAzIiwiJHR5cGUiOiJTd2lzc0FjYWRlbWljLkNpdGF2aS5QZX</w:instrText>
          </w:r>
          <w:r>
            <w:rPr>
              <w:sz w:val="24"/>
              <w:szCs w:val="24"/>
              <w:lang w:val="en-US"/>
            </w:rPr>
            <w:instrText>Jzb24sIFN3aXNzQWNhZGVtaWMuQ2l0YXZpIiwiRmlyc3ROYW1lIjoiU2hpaC1DaGFvIiwiTGFzdE5hbWUiOiJGZW5nIiwiUHJvdGVjdGVkIjpmYWxzZSwiU2V4IjowLCJDcmVhdGVkQnkiOiJfSmVubnkiLCJDcmVhdGVkT24iOiIyMDIyLTA3LTE4VDEwOjEzOjE0IiwiTW9kaWZpZWRCeSI6Il9KZW5ueSIsIklkIjoiMDM5YTFlZGQtODU3OS</w:instrText>
          </w:r>
          <w:r>
            <w:rPr>
              <w:sz w:val="24"/>
              <w:szCs w:val="24"/>
              <w:lang w:val="en-US"/>
            </w:rPr>
            <w:instrText>00YzZjLTgyMTktYjMzYmJhMWMzOTdhIiwiTW9kaWZpZWRPbiI6IjIwMjItMDctMThUMTA6MTM6MTQiLCJQcm9qZWN0Ijp7IiRyZWYiOiI4In19LHsiJGlkIjoiMTA0IiwiJHR5cGUiOiJTd2lzc0FjYWRlbWljLkNpdGF2aS5QZXJzb24sIFN3aXNzQWNhZGVtaWMuQ2l0YXZpIiwiRmlyc3ROYW1lIjoiQ2hpYW8tWWluZyIsIkxhc3ROYW1lIj</w:instrText>
          </w:r>
          <w:r>
            <w:rPr>
              <w:sz w:val="24"/>
              <w:szCs w:val="24"/>
              <w:lang w:val="en-US"/>
            </w:rPr>
            <w:instrText>oiTGlhbmciLCJQcm90ZWN0ZWQiOmZhbHNlLCJTZXgiOjAsIkNyZWF0ZWRCeSI6Il9KZW5ueSIsIkNyZWF0ZWRPbiI6IjIwMjItMDctMThUMTA6MTM6MTQiLCJNb2RpZmllZEJ5IjoiX0plbm55IiwiSWQiOiI4NDg3ZmZhZi1kMjljLTQ1Y2QtOWI0Mi1mZjdkY2JjYzlhMjYiLCJNb2RpZmllZE9uIjoiMjAyMi0wNy0xOFQxMDoxMzoxNCIsIl</w:instrText>
          </w:r>
          <w:r>
            <w:rPr>
              <w:sz w:val="24"/>
              <w:szCs w:val="24"/>
              <w:lang w:val="en-US"/>
            </w:rPr>
            <w:instrText>Byb2plY3QiOnsiJHJlZiI6IjgifX0seyIkaWQiOiIxMDUiLCIkdHlwZSI6IlN3aXNzQWNhZGVtaWMuQ2l0YXZpLlBlcnNvbiwgU3dpc3NBY2FkZW1pYy5DaXRhdmkiLCJGaXJzdE5hbWUiOiJMaS1DaGVuIiwiTGFzdE5hbWUiOiJXZWkiLCJQcm90ZWN0ZWQiOmZhbHNlLCJTZXgiOjAsIkNyZWF0ZWRCeSI6Il9KZW5ueSIsIkNyZWF0ZWRPbi</w:instrText>
          </w:r>
          <w:r>
            <w:rPr>
              <w:sz w:val="24"/>
              <w:szCs w:val="24"/>
              <w:lang w:val="en-US"/>
            </w:rPr>
            <w:instrText>I6IjIwMjItMDctMThUMTA6MTM6MTQiLCJNb2RpZmllZEJ5IjoiX0plbm55IiwiSWQiOiIyYjE1N2RkMC00Y2UyLTQ2NGUtYWVmNi1iZGM0MjdkMzE0ODciLCJNb2RpZmllZE9uIjoiMjAyMi0wNy0xOFQxMDoxMzoxNCIsIlByb2plY3QiOnsiJHJlZiI6IjgifX0seyIkaWQiOiIxMDYiLCIkdHlwZSI6IlN3aXNzQWNhZGVtaWMuQ2l0YXZpLl</w:instrText>
          </w:r>
          <w:r>
            <w:rPr>
              <w:sz w:val="24"/>
              <w:szCs w:val="24"/>
              <w:lang w:val="en-US"/>
            </w:rPr>
            <w:instrText>BlcnNvbiwgU3dpc3NBY2FkZW1pYy5DaXRhdmkiLCJGaXJzdE5hbWUiOiJQZXN1cyIsIkxhc3ROYW1lIjoiQ2hvdSIsIlByb3RlY3RlZCI6ZmFsc2UsIlNleCI6MCwiQ3JlYXRlZEJ5IjoiX0plbm55IiwiQ3JlYXRlZE9uIjoiMjAyMi0wNy0xOFQxMDoxMzoxNCIsIk1vZGlmaWVkQnkiOiJfSmVubnkiLCJJZCI6IjU5YjY2MGQ4LTg4YjQtND</w:instrText>
          </w:r>
          <w:r>
            <w:rPr>
              <w:sz w:val="24"/>
              <w:szCs w:val="24"/>
              <w:lang w:val="en-US"/>
            </w:rPr>
            <w:instrText>NjZC1iNDEyLTgyMjMxNGQ1ZDMyYiIsIk1vZGlmaWVkT24iOiIyMDIyLTA3LTE4VDEwOjEzOjE0IiwiUHJvamVjdCI6eyIkcmVmIjoiOCJ9fV0sIkNpdGF0aW9uS2V5VXBkYXRlVHlwZSI6MCwiQ29sbGFib3JhdG9ycyI6W10sIkNvdmVyUGF0aCI6eyIkaWQiOiIxMDciLCIkdHlwZSI6IlN3aXNzQWNhZGVtaWMuQ2l0YXZpLkxpbmtlZFJlc2</w:instrText>
          </w:r>
          <w:r>
            <w:rPr>
              <w:sz w:val="24"/>
              <w:szCs w:val="24"/>
              <w:lang w:val="en-US"/>
            </w:rPr>
            <w:instrText>91cmNlLCBTd2lzc0FjYWRlbWljLkNpdGF2aSIsIkxpbmtlZFJlc291cmNlVHlwZSI6MSwiVXJpU3RyaW5nIjoiQ2hlbiwgU2hlbiBldCBhbCAyMDE5IC0gQXNzb2NpYXRpb24gYmV0d2VlbiBNZXRmb3JtaW4uanBnIiwiTGlua2VkUmVzb3VyY2VTdGF0dXMiOjgsIlByb3BlcnRpZXMiOnsiJGlkIjoiMTA4IiwiJHR5cGUiOiJTd2lzc0FjYW</w:instrText>
          </w:r>
          <w:r>
            <w:rPr>
              <w:sz w:val="24"/>
              <w:szCs w:val="24"/>
              <w:lang w:val="en-US"/>
            </w:rPr>
            <w:instrText>RlbWljLkNpdGF2aS5MaW5rZWRSZXNvdXJjZVByb3BlcnRpZXMsIFN3aXNzQWNhZGVtaWMuQ2l0YXZpIn0sIlN5bmNGb2xkZXJUeXBlIjowLCJJc0xvY2FsQ2xvdWRQcm9qZWN0RmlsZUxpbmsiOmZhbHNlLCJJc0Nsb3VkUmVzdG9yZSI6ZmFsc2UsIklzQ2xvdWRDb3B5IjpmYWxzZSwiQXR0YWNobWVudEZvbGRlcldhc0luRmFsbGJhY2tNb2</w:instrText>
          </w:r>
          <w:r>
            <w:rPr>
              <w:sz w:val="24"/>
              <w:szCs w:val="24"/>
              <w:lang w:val="en-US"/>
            </w:rPr>
            <w:instrText>RlIjpmYWxzZX0sIkRhdGUyIjoiMzEuMTAuMjAxOSIsIkRvaSI6IjEwLjExNTUvMjAxOS8xNjQ5MTU2IiwiRWRpdG9ycyI6W10sIkV2YWx1YXRpb25Db21wbGV4aXR5IjowLCJFdmFsdWF0aW9uU291cmNlVGV4dEZvcm1hdCI6MCwiR3JvdXBzIjpbXSwiSGFzTGFiZWwxIjpmYWxzZSwiSGFzTGFiZWwyIjpmYWxzZSwiS2V5d29yZHMiOltdLC</w:instrText>
          </w:r>
          <w:r>
            <w:rPr>
              <w:sz w:val="24"/>
              <w:szCs w:val="24"/>
              <w:lang w:val="en-US"/>
            </w:rPr>
            <w:instrText>JMYW5ndWFnZSI6ImVuZyIsIkxhbmd1YWdlQ29kZSI6ImVuIiwiTG9jYXRpb25zIjpbeyIkaWQiOiIxMDkiLCIkdHlwZSI6IlN3aXNzQWNhZGVtaWMuQ2l0YXZpLkxvY2F0aW9uLCBTd2lzc0FjYWRlbWljLkNpdGF2aSIsIkFkZHJlc3MiOnsiJGlkIjoiMTEwIiwiJHR5cGUiOiJTd2lzc0FjYWRlbWljLkNpdGF2aS5MaW5rZWRSZXNvdXJjZS</w:instrText>
          </w:r>
          <w:r>
            <w:rPr>
              <w:sz w:val="24"/>
              <w:szCs w:val="24"/>
              <w:lang w:val="en-US"/>
            </w:rPr>
            <w:instrText>wgU3dpc3NBY2FkZW1pYy5DaXRhdmkiLCJMaW5rZWRSZXNvdXJjZVR5cGUiOjUsIk9yaWdpbmFsU3RyaW5nIjoiMzE3ODEzNzEiLCJVcmlTdHJpbmciOiJodHRwOi8vd3d3Lm5jYmkubmxtLm5paC5nb3YvcHVibWVkLzMxNzgxMzcxIiwiTGlua2VkUmVzb3VyY2VTdGF0dXMiOjgsIlByb3BlcnRpZXMiOnsiJGlkIjoiMTExIiwiJHR5cGUiOi</w:instrText>
          </w:r>
          <w:r>
            <w:rPr>
              <w:sz w:val="24"/>
              <w:szCs w:val="24"/>
              <w:lang w:val="en-US"/>
            </w:rPr>
            <w:instrText>JTd2lzc0FjYWRlbWljLkNpdGF2aS5MaW5rZWRSZXNvdXJjZVByb3BlcnRpZXMsIFN3aXNzQWNhZGVtaWMuQ2l0YXZpIn0sIlN5bmNGb2xkZXJUeXBlIjowLCJJc0xvY2FsQ2xvdWRQcm9qZWN0RmlsZUxpbmsiOmZhbHNlLCJJc0Nsb3VkUmVzdG9yZSI6ZmFsc2UsIklzQ2xvdWRDb3B5IjpmYWxzZSwiQXR0YWNobWVudEZvbGRlcldhc0luRm</w:instrText>
          </w:r>
          <w:r>
            <w:rPr>
              <w:sz w:val="24"/>
              <w:szCs w:val="24"/>
              <w:lang w:val="en-US"/>
            </w:rPr>
            <w:instrText>FsbGJhY2tNb2RlIjpmYWxzZX0sIkFubm90YXRpb25zIjpbXSwiTG9jYXRpb25UeXBlIjowLCJNaXJyb3JzUmVmZXJlbmNlUHJvcGVydHlJZCI6MTY0LCJDcmVhdGVkQnkiOiJfSmVubnkiLCJDcmVhdGVkT24iOiIyMDIyLTA3LTE4VDEwOjEzOjE0IiwiTW9kaWZpZWRCeSI6Il9KZW5ueSIsIklkIjoiNDJiMDVlZmEtNzZkNS00ZjQyLTgzND</w:instrText>
          </w:r>
          <w:r>
            <w:rPr>
              <w:sz w:val="24"/>
              <w:szCs w:val="24"/>
              <w:lang w:val="en-US"/>
            </w:rPr>
            <w:instrText>MtOWNkZGY5YTQxMTdkIiwiTW9kaWZpZWRPbiI6IjIwMjItMDctMThUMTA6MTM6MTQiLCJQcm9qZWN0Ijp7IiRyZWYiOiI4In19LHsiJGlkIjoiMTEyIiwiJHR5cGUiOiJTd2lzc0FjYWRlbWljLkNpdGF2aS5Mb2NhdGlvbiwgU3dpc3NBY2FkZW1pYy5DaXRhdmkiLCJBZGRyZXNzIjp7IiRpZCI6IjExMyIsIiR0eXBlIjoiU3dpc3NBY2FkZW</w:instrText>
          </w:r>
          <w:r>
            <w:rPr>
              <w:sz w:val="24"/>
              <w:szCs w:val="24"/>
              <w:lang w:val="en-US"/>
            </w:rPr>
            <w:instrText>1pYy5DaXRhdmkuTGlua2VkUmVzb3VyY2UsIFN3aXNzQWNhZGVtaWMuQ2l0YXZpIiwiTGlua2VkUmVzb3VyY2VUeXBlIjo1LCJPcmlnaW5hbFN0cmluZyI6IlBNQzY4NzUzOTgiLCJVcmlTdHJpbmciOiJodHRwczovL3d3dy5uY2JpLm5sbS5uaWguZ292L3BtYy9hcnRpY2xlcy9QTUM2ODc1Mzk4IiwiTGlua2VkUmVzb3VyY2VTdGF0dXMiOj</w:instrText>
          </w:r>
          <w:r>
            <w:rPr>
              <w:sz w:val="24"/>
              <w:szCs w:val="24"/>
              <w:lang w:val="en-US"/>
            </w:rPr>
            <w:instrText>gsIlByb3BlcnRpZXMiOnsiJGlkIjoiMTE0IiwiJHR5cGUiOiJTd2lzc0FjYWRlbWljLkNpdGF2aS5MaW5rZWRSZXNvdXJjZVByb3BlcnRpZXMsIFN3aXNzQWNhZGVtaWMuQ2l0YXZpIn0sIlN5bmNGb2xkZXJUeXBlIjowLCJJc0xvY2FsQ2xvdWRQcm9qZWN0RmlsZUxpbmsiOmZhbHNlLCJJc0Nsb3VkUmVzdG9yZSI6ZmFsc2UsIklzQ2xvdW</w:instrText>
          </w:r>
          <w:r>
            <w:rPr>
              <w:sz w:val="24"/>
              <w:szCs w:val="24"/>
              <w:lang w:val="en-US"/>
            </w:rPr>
            <w:instrText>RDb3B5IjpmYWxzZSwiQXR0YWNobWVudEZvbGRlcldhc0luRmFsbGJhY2tNb2RlIjpmYWxzZX0sIkFubm90YXRpb25zIjpbXSwiTG9jYXRpb25UeXBlIjowLCJNaXJyb3JzUmVmZXJlbmNlUHJvcGVydHlJZCI6MjA4LCJDcmVhdGVkQnkiOiJfSmVubnkiLCJDcmVhdGVkT24iOiIyMDIyLTA3LTE4VDEwOjEzOjE0IiwiTW9kaWZpZWRCeSI6Il</w:instrText>
          </w:r>
          <w:r>
            <w:rPr>
              <w:sz w:val="24"/>
              <w:szCs w:val="24"/>
              <w:lang w:val="en-US"/>
            </w:rPr>
            <w:instrText>9KZW5ueSIsIklkIjoiY2Y0YzRhZGItYjVlNC00OWM3LTk5NDItNDc0YmQwZmY3NGJhIiwiTW9kaWZpZWRPbiI6IjIwMjItMDctMThUMTA6MTM6MTQiLCJQcm9qZWN0Ijp7IiRyZWYiOiI4In19LHsiJGlkIjoiMTE1IiwiJHR5cGUiOiJTd2lzc0FjYWRlbWljLkNpdGF2aS5Mb2NhdGlvbiwgU3dpc3NBY2FkZW1pYy5DaXRhdmkiLCJBZGRyZX</w:instrText>
          </w:r>
          <w:r>
            <w:rPr>
              <w:sz w:val="24"/>
              <w:szCs w:val="24"/>
              <w:lang w:val="en-US"/>
            </w:rPr>
            <w:instrText>NzIjp7IiRpZCI6IjExNiIsIiR0eXBlIjoiU3dpc3NBY2FkZW1pYy5DaXRhdmkuTGlua2VkUmVzb3VyY2UsIFN3aXNzQWNhZGVtaWMuQ2l0YXZpIiwiTGlua2VkUmVzb3VyY2VUeXBlIjo1LCJPcmlnaW5hbFN0cmluZyI6IjEwLjExNTUvMjAxOS8xNjQ5MTU2IiwiVXJpU3RyaW5nIjoiaHR0cHM6Ly9kb2kub3JnLzEwLjExNTUvMjAxOS8xNj</w:instrText>
          </w:r>
          <w:r>
            <w:rPr>
              <w:sz w:val="24"/>
              <w:szCs w:val="24"/>
              <w:lang w:val="en-US"/>
            </w:rPr>
            <w:instrText>Q5MTU2IiwiTGlua2VkUmVzb3VyY2VTdGF0dXMiOjgsIlByb3BlcnRpZXMiOnsiJGlkIjoiMTE3IiwiJHR5cGUiOiJTd2lzc0FjYWRlbWljLkNpdGF2aS5MaW5rZWRSZXNvdXJjZVByb3BlcnRpZXMsIFN3aXNzQWNhZGVtaWMuQ2l0YXZpIn0sIlN5bmNGb2xkZXJUeXBlIjowLCJJc0xvY2FsQ2xvdWRQcm9qZWN0RmlsZUxpbmsiOmZhbHNlLC</w:instrText>
          </w:r>
          <w:r>
            <w:rPr>
              <w:sz w:val="24"/>
              <w:szCs w:val="24"/>
              <w:lang w:val="en-US"/>
            </w:rPr>
            <w:instrText>JJc0Nsb3VkUmVzdG9yZSI6ZmFsc2UsIklzQ2xvdWRDb3B5IjpmYWxzZSwiQXR0YWNobWVudEZvbGRlcldhc0luRmFsbGJhY2tNb2RlIjpmYWxzZX0sIkFubm90YXRpb25zIjpbXSwiTG9jYXRpb25UeXBlIjowLCJNaXJyb3JzUmVmZXJlbmNlUHJvcGVydHlJZCI6MTI4LCJDcmVhdGVkQnkiOiJfSmVubnkiLCJDcmVhdGVkT24iOiIyMDIyLT</w:instrText>
          </w:r>
          <w:r>
            <w:rPr>
              <w:sz w:val="24"/>
              <w:szCs w:val="24"/>
              <w:lang w:val="en-US"/>
            </w:rPr>
            <w:instrText>A3LTE4VDEwOjEzOjE0IiwiTW9kaWZpZWRCeSI6Il9KZW5ueSIsIklkIjoiNmEzN2FlYzgtMjNhNC00YTEwLWJiYTUtYzQ2Mjc0ZTljZjViIiwiTW9kaWZpZWRPbiI6IjIwMjItMDctMThUMTA6MTM6MTQiLCJQcm9qZWN0Ijp7IiRyZWYiOiI4In19XSwiTnVtYmVyT2ZWb2x1bWVzIjoiMTY0OTE1NiIsIk9yZ2FuaXphdGlvbnMiOltdLCJPdG</w:instrText>
          </w:r>
          <w:r>
            <w:rPr>
              <w:sz w:val="24"/>
              <w:szCs w:val="24"/>
              <w:lang w:val="en-US"/>
            </w:rPr>
            <w:instrText>hlcnNJbnZvbHZlZCI6W10sIlBhZ2VSYW5nZSI6IjxzcD5cclxuICA8bj4xPC9uPlxyXG4gIDxpbj50cnVlPC9pbj5cclxuICA8b3M+MTwvb3M+XHJcbiAgPHBzPjE8L3BzPlxyXG48L3NwPlxyXG48ZXA+XHJcbiAgPG4+OTwvbj5cclxuICA8aW4+dHJ1ZTwvaW4+XHJcbiAgPG9zPjk8L29zPlxyXG4gIDxwcz45PC9wcz5cclxuPC9lcD5ccl</w:instrText>
          </w:r>
          <w:r>
            <w:rPr>
              <w:sz w:val="24"/>
              <w:szCs w:val="24"/>
              <w:lang w:val="en-US"/>
            </w:rPr>
            <w:instrText>xuPG9zPjEtOTwvb3M+IiwiUGVyaW9kaWNhbCI6eyIkaWQiOiIxMTgiLCIkdHlwZSI6IlN3aXNzQWNhZGVtaWMuQ2l0YXZpLlBlcmlvZGljYWwsIFN3aXNzQWNhZGVtaWMuQ2l0YXZpIiwiSXNzbiI6IjIwOTAtMDA0WCIsIk5hbWUiOiJKb3VybmFsIG9mIG9waHRoYWxtb2xvZ3kiLCJQYWdpbmF0aW9uIjowLCJQcm90ZWN0ZWQiOmZhbHNlLC</w:instrText>
          </w:r>
          <w:r>
            <w:rPr>
              <w:sz w:val="24"/>
              <w:szCs w:val="24"/>
              <w:lang w:val="en-US"/>
            </w:rPr>
            <w:instrText>JVc2VyQWJicmV2aWF0aW9uMSI6IkogT3BodGhhbG1vbCIsIkNyZWF0ZWRCeSI6Il9KZW5ueSIsIkNyZWF0ZWRPbiI6IjIwMjItMDctMThUMTA6MTM6MTQiLCJNb2RpZmllZEJ5IjoiX0plbm55IiwiSWQiOiIyZmE1Y2FjOS04YWRiLTQyNmItOGJhMS05Y2Y0YTEyZjIxODAiLCJNb2RpZmllZE9uIjoiMjAyMi0wNy0xOFQxMDoxMzoxNCIsIl</w:instrText>
          </w:r>
          <w:r>
            <w:rPr>
              <w:sz w:val="24"/>
              <w:szCs w:val="24"/>
              <w:lang w:val="en-US"/>
            </w:rPr>
            <w:instrText>Byb2plY3QiOnsiJHJlZiI6IjgifX0sIlBtY0lkIjoiUE1DNjg3NTM5OCIsIlB1Ymxpc2hlcnMiOltdLCJQdWJNZWRJZCI6IjMxNzgxMzcxIiwiUXVvdGF0aW9ucyI6W10sIlJhdGluZyI6MCwiUmVmZXJlbmNlVHlwZSI6IkpvdXJuYWxBcnRpY2xlIiwiU2hvcnRUaXRsZSI6IkNoZW4sIFNoZW4gZXQgYWwuIDIwMTkg4oCTIEFzc29jaWF0aW</w:instrText>
          </w:r>
          <w:r>
            <w:rPr>
              <w:sz w:val="24"/>
              <w:szCs w:val="24"/>
              <w:lang w:val="en-US"/>
            </w:rPr>
            <w:instrText>9uIGJldHdlZW4gTWV0Zm9ybWluIiwiU2hvcnRUaXRsZVVwZGF0ZVR5cGUiOjAsIlNvdXJjZU9mQmlibGlvZ3JhcGhpY0luZm9ybWF0aW9uIjoiUHViTWVkIiwiU3RhdGljSWRzIjpbImI3N2JjOWY4LTI2ZDItNGU3Ni1iMWVjLTM4NTg4M2JlODk1NCJdLCJUYWJsZU9mQ29udGVudHNDb21wbGV4aXR5IjowLCJUYWJsZU9mQ29udGVudHNTb3</w:instrText>
          </w:r>
          <w:r>
            <w:rPr>
              <w:sz w:val="24"/>
              <w:szCs w:val="24"/>
              <w:lang w:val="en-US"/>
            </w:rPr>
            <w:instrText>VyY2VUZXh0Rm9ybWF0IjowLCJUYXNrcyI6W10sIlRpdGxlIjoiQXNzb2NpYXRpb24gYmV0d2VlbiBNZXRmb3JtaW4gYW5kIGEgTG93ZXIgUmlzayBvZiBBZ2UtUmVsYXRlZCBNYWN1bGFyIERlZ2VuZXJhdGlvbiBpbiBQYXRpZW50cyB3aXRoIFR5cGUgMiBEaWFiZXRlcyIsIlRyYW5zbGF0b3JzIjpbXSwiVm9sdW1lIjoiMjAxOSIsIlllYX</w:instrText>
          </w:r>
          <w:r>
            <w:rPr>
              <w:sz w:val="24"/>
              <w:szCs w:val="24"/>
              <w:lang w:val="en-US"/>
            </w:rPr>
            <w:instrText>IiOiIyMDE5IiwiWWVhclJlc29sdmVkIjoiMjAxOSIsIkNyZWF0ZWRCeSI6Il9KZW5ueSIsIkNyZWF0ZWRPbiI6IjIwMjItMDctMThUMTA6MTM6MTQiLCJNb2RpZmllZEJ5IjoiX0plbm55IiwiSWQiOiIzYzViMzVkYy03YzVjLTRiNGYtOTEyYi02MmRiNzZiYTI5Y2UiLCJNb2RpZmllZE9uIjoiMjAyMi0xMS0xOFQwODo0MTozNiIsIlByb2</w:instrText>
          </w:r>
          <w:r>
            <w:rPr>
              <w:sz w:val="24"/>
              <w:szCs w:val="24"/>
              <w:lang w:val="en-US"/>
            </w:rPr>
            <w:instrText>plY3QiOnsiJHJlZiI6IjgifX0sIlVzZU51bWJlcmluZ1R5cGVPZlBhcmVudERvY3VtZW50IjpmYWxzZX1dLCJGb3JtYXR0ZWRUZXh0Ijp7IiRpZCI6IjExOSIsIkNvdW50IjoxLCJUZXh0VW5pdHMiOlt7IiRpZCI6IjEyMCIsIkZvbnRTdHlsZSI6eyIkaWQiOiIxMjEiLCJOZXV0cmFsIjp0cnVlfSwiUmVhZGluZ09yZGVyIjoxLCJUZXh0Ij</w:instrText>
          </w:r>
          <w:r>
            <w:rPr>
              <w:sz w:val="24"/>
              <w:szCs w:val="24"/>
              <w:lang w:val="en-US"/>
            </w:rPr>
            <w:instrText>oiKDQw4oCTNDMsNDgpIn1dfSwiVGFnIjoiQ2l0YXZpUGxhY2Vob2xkZXIjNjE4ZGUwYTEtM2EyZC00MTI2LWIyZGQtNzJmM2IzODVlMjU5IiwiVGV4dCI6Iig0MOKAkzQzLDQ4KSIsIldBSVZlcnNpb24iOiI2LjE0LjAuMCJ9}</w:instrText>
          </w:r>
          <w:r>
            <w:rPr>
              <w:sz w:val="24"/>
              <w:szCs w:val="24"/>
              <w:lang w:val="en-US"/>
            </w:rPr>
            <w:fldChar w:fldCharType="separate"/>
          </w:r>
          <w:r>
            <w:rPr>
              <w:sz w:val="24"/>
              <w:szCs w:val="24"/>
              <w:lang w:val="en-US"/>
            </w:rPr>
            <w:t>(40–43,48)</w:t>
          </w:r>
          <w:r>
            <w:rPr>
              <w:sz w:val="24"/>
              <w:szCs w:val="24"/>
              <w:lang w:val="en-US"/>
            </w:rPr>
            <w:fldChar w:fldCharType="end"/>
          </w:r>
        </w:sdtContent>
      </w:sdt>
      <w:r>
        <w:rPr>
          <w:sz w:val="24"/>
          <w:szCs w:val="24"/>
          <w:lang w:val="en-US"/>
        </w:rPr>
        <w:t>. All eight studies considered confounding factors and comorbidities i</w:t>
      </w:r>
      <w:r>
        <w:rPr>
          <w:sz w:val="24"/>
          <w:szCs w:val="24"/>
          <w:lang w:val="en-US"/>
        </w:rPr>
        <w:t>n their analyses. The limitation of loss to follow-up was reduced by adjusting the eligibility criteria and only patients for whom sufficient follow-up visits were available were allowed to enter the study cohorts. As metformin is predominantly described t</w:t>
      </w:r>
      <w:r>
        <w:rPr>
          <w:sz w:val="24"/>
          <w:szCs w:val="24"/>
          <w:lang w:val="en-US"/>
        </w:rPr>
        <w:t xml:space="preserve">o type 2 diabetic patients, five studies exclusively investigated the effect of metformin on AMD </w:t>
      </w:r>
      <w:r>
        <w:rPr>
          <w:sz w:val="24"/>
          <w:szCs w:val="24"/>
          <w:lang w:val="en-US"/>
        </w:rPr>
        <w:lastRenderedPageBreak/>
        <w:t>in diabetic patients. Three studies included broader patient groups. Two of them found that metformin decreased the odds of developing AMD independently from a</w:t>
      </w:r>
      <w:r>
        <w:rPr>
          <w:sz w:val="24"/>
          <w:szCs w:val="24"/>
          <w:lang w:val="en-US"/>
        </w:rPr>
        <w:t xml:space="preserve"> diagnosis of diabetes. This suggests that diabetes itself probably has little influence on the development of AMD. </w:t>
      </w:r>
    </w:p>
    <w:p w:rsidR="00051524" w:rsidRDefault="00367442">
      <w:pPr>
        <w:ind w:left="567"/>
        <w:jc w:val="both"/>
        <w:rPr>
          <w:b/>
          <w:bCs/>
          <w:sz w:val="24"/>
          <w:szCs w:val="24"/>
          <w:lang w:val="en-US"/>
        </w:rPr>
      </w:pPr>
      <w:r>
        <w:rPr>
          <w:b/>
          <w:bCs/>
          <w:sz w:val="24"/>
          <w:szCs w:val="24"/>
          <w:lang w:val="en-US"/>
        </w:rPr>
        <w:t>Prospective clinical trials</w:t>
      </w:r>
    </w:p>
    <w:p w:rsidR="00051524" w:rsidRDefault="00367442">
      <w:pPr>
        <w:ind w:left="567"/>
        <w:jc w:val="both"/>
        <w:rPr>
          <w:sz w:val="24"/>
          <w:szCs w:val="24"/>
          <w:lang w:val="en-US"/>
        </w:rPr>
      </w:pPr>
      <w:r>
        <w:rPr>
          <w:sz w:val="24"/>
          <w:szCs w:val="24"/>
          <w:lang w:val="en-US"/>
        </w:rPr>
        <w:t xml:space="preserve">There is one ongoing prospective, phase II clinical trial that is investigating the ability of metformin to decrease the progression of geographic atrophy (GA) in non-diabetic patients with AMD </w:t>
      </w:r>
      <w:sdt>
        <w:sdtPr>
          <w:rPr>
            <w:sz w:val="24"/>
            <w:szCs w:val="24"/>
            <w:lang w:val="en-US"/>
          </w:rPr>
          <w:alias w:val="To edit, see citavi.com/edit"/>
          <w:tag w:val="CitaviPlaceholder#bb054407-1750-4c68-a9a7-4e1f985f4df6"/>
          <w:id w:val="-128707963"/>
          <w:placeholder>
            <w:docPart w:val="49F1314BF1594B57BE890252092552F7"/>
          </w:placeholder>
        </w:sdtPr>
        <w:sdtEndPr/>
        <w:sdtContent>
          <w:r>
            <w:rPr>
              <w:sz w:val="24"/>
              <w:szCs w:val="24"/>
              <w:lang w:val="en-US"/>
            </w:rPr>
            <w:fldChar w:fldCharType="begin"/>
          </w:r>
          <w:r>
            <w:rPr>
              <w:sz w:val="24"/>
              <w:szCs w:val="24"/>
              <w:lang w:val="en-US"/>
            </w:rPr>
            <w:instrText>ADDIN CitaviPlaceholder{eyIkaWQiOiIxIiwiJHR5cGUiOiJTd2lzc0FjYW</w:instrText>
          </w:r>
          <w:r>
            <w:rPr>
              <w:sz w:val="24"/>
              <w:szCs w:val="24"/>
              <w:lang w:val="en-US"/>
            </w:rPr>
            <w:instrText>RlbWljLkNpdGF2aS5DaXRhdGlvbnMuV29yZFBsYWNlaG9sZGVyLCBTd2lzc0FjYWRlbWljLkNpdGF2aSIsIkVudHJpZXMiOlt7IiRpZCI6IjIiLCIkdHlwZSI6IlN3aXNzQWNhZGVtaWMuQ2l0YXZpLkNpdGF0aW9ucy5Xb3JkUGxhY2Vob2xkZXJFbnRyeSwgU3dpc3NBY2FkZW1pYy5DaXRhdmkiLCJJZCI6IjMzYTRiMzNhLTk4NWUtNDc3NC</w:instrText>
          </w:r>
          <w:r>
            <w:rPr>
              <w:sz w:val="24"/>
              <w:szCs w:val="24"/>
              <w:lang w:val="en-US"/>
            </w:rPr>
            <w:instrText>04OTc3LTRjMGUwNDMyNjQ3ZCIsIlJhbmdlTGVuZ3RoIjo0LCJSZWZlcmVuY2VJZCI6IjhkY2ZlZWE5LWE1MzktNDQ2Ni05ZTliLWEwZjEwZTNjY2JmNSIsIlBhZ2VSYW5nZSI6eyIkaWQiOiIzIiwiJHR5cGUiOiJTd2lzc0FjYWRlbWljLlBhZ2VSYW5nZSwgU3dpc3NBY2FkZW1pYyIsIkVuZFBhZ2UiOnsiJGlkIjoiNCIsIiR0eXBlIjoiU3</w:instrText>
          </w:r>
          <w:r>
            <w:rPr>
              <w:sz w:val="24"/>
              <w:szCs w:val="24"/>
              <w:lang w:val="en-US"/>
            </w:rPr>
            <w:instrText>dpc3NBY2FkZW1pYy5QYWdlTnVtYmVyLCBTd2lzc0FjYWRlbWljIiwiSXNGdWxseU51bWVyaWMiOmZhbHNlLCJOdW1iZXJpbmdUeXBlIjowLCJOdW1lcmFsU3lzdGVtIjowfSwiTnVtYmVyaW5nVHlwZSI6MCwiTnVtZXJhbFN5c3RlbSI6MCwiU3RhcnRQYWdlIjp7IiRpZCI6IjUiLCIkdHlwZSI6IlN3aXNzQWNhZGVtaWMuUGFnZU51bWJlci</w:instrText>
          </w:r>
          <w:r>
            <w:rPr>
              <w:sz w:val="24"/>
              <w:szCs w:val="24"/>
              <w:lang w:val="en-US"/>
            </w:rPr>
            <w:instrText>wgU3dpc3NBY2FkZW1pYyIsIklzRnVsbHlOdW1lcmljIjpmYWxzZSwiTnVtYmVyaW5nVHlwZSI6MCwiTnVtZXJhbFN5c3RlbSI6MH19LCJSZWZlcmVuY2UiOnsiJGlkIjoiNiIsIiR0eXBlIjoiU3dpc3NBY2FkZW1pYy5DaXRhdmkuUmVmZXJlbmNlLCBTd2lzc0FjYWRlbWljLkNpdGF2aSIsIkFic3RyYWN0Q29tcGxleGl0eSI6MCwiQWJzdH</w:instrText>
          </w:r>
          <w:r>
            <w:rPr>
              <w:sz w:val="24"/>
              <w:szCs w:val="24"/>
              <w:lang w:val="en-US"/>
            </w:rPr>
            <w:instrText>JhY3RTb3VyY2VUZXh0Rm9ybWF0IjowLCJBY2Nlc3NEYXRlIjoiMTIuMDguMjAyMiIsIkF1dGhvcnMiOlt7IiRpZCI6IjciLCIkdHlwZSI6IlN3aXNzQWNhZGVtaWMuQ2l0YXZpLlBlcnNvbiwgU3dpc3NBY2FkZW1pYy5DaXRhdmkiLCJMYXN0TmFtZSI6IlVuaXZlcnNpdHkgb2YgQ2FsaWZvcm5pYSwgU2FuIEZyYW5jaXNjbyIsIlByb3RlY3</w:instrText>
          </w:r>
          <w:r>
            <w:rPr>
              <w:sz w:val="24"/>
              <w:szCs w:val="24"/>
              <w:lang w:val="en-US"/>
            </w:rPr>
            <w:instrText>RlZCI6ZmFsc2UsIlNleCI6MCwiQ3JlYXRlZEJ5IjoiX0plbm55IiwiQ3JlYXRlZE9uIjoiMjAyMi0wOC0xMlQxMjo0MDoyMiIsIk1vZGlmaWVkQnkiOiJfSmVubnkiLCJJZCI6IjkwNTA5ZjgwLTJmOTAtNDU1My05NWRhLWY0MDkzYmVlMmUxZCIsIk1vZGlmaWVkT24iOiIyMDIyLTA4LTEyVDEyOjQwOjIyIiwiUHJvamVjdCI6eyIkaWQiOi</w:instrText>
          </w:r>
          <w:r>
            <w:rPr>
              <w:sz w:val="24"/>
              <w:szCs w:val="24"/>
              <w:lang w:val="en-US"/>
            </w:rPr>
            <w:instrText>I4IiwiJHR5cGUiOiJTd2lzc0FjYWRlbWljLkNpdGF2aS5Qcm9qZWN0LCBTd2lzc0FjYWRlbWljLkNpdGF2aSJ9fV0sIkNpdGF0aW9uS2V5VXBkYXRlVHlwZSI6MCwiQ29sbGFib3JhdG9ycyI6W10sIkVkaXRvcnMiOltdLCJFdmFsdWF0aW9uQ29tcGxleGl0eSI6MCwiRXZhbHVhdGlvblNvdXJjZVRleHRGb3JtYXQiOjAsIkdyb3VwcyI6W1</w:instrText>
          </w:r>
          <w:r>
            <w:rPr>
              <w:sz w:val="24"/>
              <w:szCs w:val="24"/>
              <w:lang w:val="en-US"/>
            </w:rPr>
            <w:instrText>0sIkhhc0xhYmVsMSI6ZmFsc2UsIkhhc0xhYmVsMiI6ZmFsc2UsIktleXdvcmRzIjpbXSwiTG9jYXRpb25zIjpbeyIkaWQiOiI5IiwiJHR5cGUiOiJTd2lzc0FjYWRlbWljLkNpdGF2aS5Mb2NhdGlvbiwgU3dpc3NBY2FkZW1pYy5DaXRhdmkiLCJBZGRyZXNzIjp7IiRpZCI6IjEwIiwiJHR5cGUiOiJTd2lzc0FjYWRlbWljLkNpdGF2aS5MaW</w:instrText>
          </w:r>
          <w:r>
            <w:rPr>
              <w:sz w:val="24"/>
              <w:szCs w:val="24"/>
              <w:lang w:val="en-US"/>
            </w:rPr>
            <w:instrText>5rZWRSZXNvdXJjZSwgU3dpc3NBY2FkZW1pYy5DaXRhdmkiLCJMaW5rZWRSZXNvdXJjZVR5cGUiOjUsIk9yaWdpbmFsU3RyaW5nIjoiaHR0cHM6Ly9jbGluaWNhbHRyaWFscy5nb3YvY3QyL3Nob3cvTkNUMDI2ODQ1Nzg/Y29uZD1tZXRmb3JtaW4rbWFjdWxhcitkZWdlbmVyYXRpb24mZHJhdz0yJnJhbms9MSIsIlVyaVN0cmluZyI6Imh0dH</w:instrText>
          </w:r>
          <w:r>
            <w:rPr>
              <w:sz w:val="24"/>
              <w:szCs w:val="24"/>
              <w:lang w:val="en-US"/>
            </w:rPr>
            <w:instrText>BzOi8vY2xpbmljYWx0cmlhbHMuZ292L2N0Mi9zaG93L05DVDAyNjg0NTc4P2NvbmQ9bWV0Zm9ybWluK21hY3VsYXIrZGVnZW5lcmF0aW9uJmRyYXc9MiZyYW5rPTEiLCJMaW5rZWRSZXNvdXJjZVN0YXR1cyI6OCwiUHJvcGVydGllcyI6eyIkaWQiOiIxMSIsIiR0eXBlIjoiU3dpc3NBY2FkZW1pYy5DaXRhdmkuTGlua2VkUmVzb3VyY2VQcm</w:instrText>
          </w:r>
          <w:r>
            <w:rPr>
              <w:sz w:val="24"/>
              <w:szCs w:val="24"/>
              <w:lang w:val="en-US"/>
            </w:rPr>
            <w:instrText>9wZXJ0aWVzLCBTd2lzc0FjYWRlbWljLkNpdGF2aSJ9LCJTeW5jRm9sZGVyVHlwZSI6MCwiSXNMb2NhbENsb3VkUHJvamVjdEZpbGVMaW5rIjpmYWxzZSwiSXNDbG91ZFJlc3RvcmUiOmZhbHNlLCJJc0Nsb3VkQ29weSI6ZmFsc2UsIkF0dGFjaG1lbnRGb2xkZXJXYXNJbkZhbGxiYWNrTW9kZSI6ZmFsc2V9LCJBbm5vdGF0aW9ucyI6W10sIk</w:instrText>
          </w:r>
          <w:r>
            <w:rPr>
              <w:sz w:val="24"/>
              <w:szCs w:val="24"/>
              <w:lang w:val="en-US"/>
            </w:rPr>
            <w:instrText>xvY2F0aW9uVHlwZSI6MCwiTWlycm9yc1JlZmVyZW5jZVByb3BlcnR5SWQiOjE1MSwiQ3JlYXRlZEJ5IjoiX0plbm55IiwiQ3JlYXRlZE9uIjoiMjAyMi0wOC0xMlQxMjo0MToxNyIsIk1vZGlmaWVkQnkiOiJfSmVubnkiLCJJZCI6ImU0YTRiNmI5LWU3ZTgtNDY0OC05MDkzLTIyNzA2ZTcyNDcyMCIsIk1vZGlmaWVkT24iOiIyMDIyLTA4LT</w:instrText>
          </w:r>
          <w:r>
            <w:rPr>
              <w:sz w:val="24"/>
              <w:szCs w:val="24"/>
              <w:lang w:val="en-US"/>
            </w:rPr>
            <w:instrText>EyVDEyOjQxOjE3IiwiUHJvamVjdCI6eyIkcmVmIjoiOCJ9fV0sIk9ubGluZUFkZHJlc3MiOiJodHRwczovL2NsaW5pY2FsdHJpYWxzLmdvdi9jdDIvc2hvdy9OQ1QwMjY4NDU3OD9jb25kPW1ldGZvcm1pbittYWN1bGFyK2RlZ2VuZXJhdGlvbiZkcmF3PTImcmFuaz0xIiwiT3JnYW5pemF0aW9ucyI6W10sIk90aGVyc0ludm9sdmVkIjpbXS</w:instrText>
          </w:r>
          <w:r>
            <w:rPr>
              <w:sz w:val="24"/>
              <w:szCs w:val="24"/>
              <w:lang w:val="en-US"/>
            </w:rPr>
            <w:instrText>wiUHVibGlzaGVycyI6W10sIlF1b3RhdGlvbnMiOltdLCJSYXRpbmciOjAsIlJlZmVyZW5jZVR5cGUiOiJJbnRlcm5ldERvY3VtZW50IiwiU2hvcnRUaXRsZSI6IlVuaXZlcnNpdHkgb2YgQ2FsaWZvcm5pYSwgU2FuIEZyYW5jaXNjbyAyMDIyIOKAkyBNZXRmb3JtaW4gZm9yIHRoZSBNaW5pbWl6YXRpb24iLCJTaG9ydFRpdGxlVXBkYXRlVH</w:instrText>
          </w:r>
          <w:r>
            <w:rPr>
              <w:sz w:val="24"/>
              <w:szCs w:val="24"/>
              <w:lang w:val="en-US"/>
            </w:rPr>
            <w:instrText>lwZSI6MCwiU3RhdGljSWRzIjpbIjFmMGU4NjNiLTYxNjctNGM4NC04YzFjLTg2MTU2M2JlZGYzZSJdLCJUYWJsZU9mQ29udGVudHNDb21wbGV4aXR5IjowLCJUYWJsZU9mQ29udGVudHNTb3VyY2VUZXh0Rm9ybWF0IjowLCJUYXNrcyI6W10sIlRpdGxlIjoiTWV0Zm9ybWluIGZvciB0aGUgTWluaW1pemF0aW9uIG9mIEdlb2dyYXBoaWMgQX</w:instrText>
          </w:r>
          <w:r>
            <w:rPr>
              <w:sz w:val="24"/>
              <w:szCs w:val="24"/>
              <w:lang w:val="en-US"/>
            </w:rPr>
            <w:instrText>Ryb3BoeSBQcm9ncmVzc2lvbiBpbiBQYXRpZW50cyBXaXRoIEFNRCAoTUVUZm9yTUlOKSIsIlRyYW5zbGF0b3JzIjpbXSwiWWVhciI6IjIwMjIiLCJZZWFyUmVzb2x2ZWQiOiIyMDIyIiwiQ3JlYXRlZEJ5IjoiX0plbm55IiwiQ3JlYXRlZE9uIjoiMjAyMi0wOC0xMlQxMjozODoyMyIsIk1vZGlmaWVkQnkiOiJfSmVubnkiLCJJZCI6IjhkY2</w:instrText>
          </w:r>
          <w:r>
            <w:rPr>
              <w:sz w:val="24"/>
              <w:szCs w:val="24"/>
              <w:lang w:val="en-US"/>
            </w:rPr>
            <w:instrText>ZlZWE5LWE1MzktNDQ2Ni05ZTliLWEwZjEwZTNjY2JmNSIsIk1vZGlmaWVkT24iOiIyMDIyLTA4LTI0VDA3OjUwOjI3IiwiUHJvamVjdCI6eyIkcmVmIjoiOCJ9fSwiVXNlTnVtYmVyaW5nVHlwZU9mUGFyZW50RG9jdW1lbnQiOmZhbHNlfV0sIkZvcm1hdHRlZFRleHQiOnsiJGlkIjoiMTIiLCJDb3VudCI6MSwiVGV4dFVuaXRzIjpbeyIkaW</w:instrText>
          </w:r>
          <w:r>
            <w:rPr>
              <w:sz w:val="24"/>
              <w:szCs w:val="24"/>
              <w:lang w:val="en-US"/>
            </w:rPr>
            <w:instrText>QiOiIxMyIsIkZvbnRTdHlsZSI6eyIkaWQiOiIxNCIsIk5ldXRyYWwiOnRydWV9LCJSZWFkaW5nT3JkZXIiOjEsIlRleHQiOiIoNDkpIn1dfSwiVGFnIjoiQ2l0YXZpUGxhY2Vob2xkZXIjYmIwNTQ0MDctMTc1MC00YzY4LWE5YTctNGUxZjk4NWY0ZGY2IiwiVGV4dCI6Iig0OSkiLCJXQUlWZXJzaW9uIjoiNi4xNC4wLjAifQ==}</w:instrText>
          </w:r>
          <w:r>
            <w:rPr>
              <w:sz w:val="24"/>
              <w:szCs w:val="24"/>
              <w:lang w:val="en-US"/>
            </w:rPr>
            <w:fldChar w:fldCharType="separate"/>
          </w:r>
          <w:r>
            <w:rPr>
              <w:sz w:val="24"/>
              <w:szCs w:val="24"/>
              <w:lang w:val="en-US"/>
            </w:rPr>
            <w:t>(49)</w:t>
          </w:r>
          <w:r>
            <w:rPr>
              <w:sz w:val="24"/>
              <w:szCs w:val="24"/>
              <w:lang w:val="en-US"/>
            </w:rPr>
            <w:fldChar w:fldCharType="end"/>
          </w:r>
        </w:sdtContent>
      </w:sdt>
      <w:r>
        <w:rPr>
          <w:sz w:val="24"/>
          <w:szCs w:val="24"/>
          <w:lang w:val="en-US"/>
        </w:rPr>
        <w:t>. A planned population of 186 subjects will be stratified 1:1 into a treatment and an observation group. The treatment group will be assigned to oral metformin for 18 months. At an additional follow-up visit at month 24, the progression of geographic atrop</w:t>
      </w:r>
      <w:r>
        <w:rPr>
          <w:sz w:val="24"/>
          <w:szCs w:val="24"/>
          <w:lang w:val="en-US"/>
        </w:rPr>
        <w:t xml:space="preserve">hy will be measured and compared between groups. The primary outcome measures are the change in area of GA or drusen growth. Secondary outcome measures include best corrected and low-luminance visual acuity, ocular and systemic safety of metformin use and </w:t>
      </w:r>
      <w:r>
        <w:rPr>
          <w:sz w:val="24"/>
          <w:szCs w:val="24"/>
          <w:lang w:val="en-US"/>
        </w:rPr>
        <w:t>score changes of the National Eye Institute Visual Function Questionnaire. Subjects with type 1 or 2 diabetes are excluded from the study as well as subjects that are already taking metformin for other reasons. Study completion is expected by the end of 20</w:t>
      </w:r>
      <w:r>
        <w:rPr>
          <w:sz w:val="24"/>
          <w:szCs w:val="24"/>
          <w:lang w:val="en-US"/>
        </w:rPr>
        <w:t xml:space="preserve">24. </w:t>
      </w:r>
    </w:p>
    <w:p w:rsidR="00051524" w:rsidRDefault="00367442">
      <w:pPr>
        <w:ind w:left="567"/>
        <w:jc w:val="both"/>
        <w:rPr>
          <w:b/>
          <w:bCs/>
          <w:sz w:val="24"/>
          <w:szCs w:val="24"/>
          <w:lang w:val="en-US"/>
        </w:rPr>
      </w:pPr>
      <w:r>
        <w:rPr>
          <w:b/>
          <w:bCs/>
          <w:sz w:val="24"/>
          <w:szCs w:val="24"/>
          <w:lang w:val="en-US"/>
        </w:rPr>
        <w:t>Limitations of metformin use</w:t>
      </w:r>
    </w:p>
    <w:p w:rsidR="00051524" w:rsidRDefault="00367442">
      <w:pPr>
        <w:ind w:left="567"/>
        <w:jc w:val="both"/>
        <w:rPr>
          <w:sz w:val="24"/>
          <w:szCs w:val="24"/>
          <w:lang w:val="en-US"/>
        </w:rPr>
      </w:pPr>
      <w:r>
        <w:rPr>
          <w:sz w:val="24"/>
          <w:szCs w:val="24"/>
          <w:lang w:val="en-US"/>
        </w:rPr>
        <w:t>Beyond all the reported beneficial properties of metformin, there are also some disadvantages associated with the use of metformin that should be taken into account before using metformin as a "cure it all medication". Rep</w:t>
      </w:r>
      <w:r>
        <w:rPr>
          <w:sz w:val="24"/>
          <w:szCs w:val="24"/>
          <w:lang w:val="en-US"/>
        </w:rPr>
        <w:t xml:space="preserve">orted disadvantages include vitamin B12 deficiency, increased risk of lactic acidosis, and alteration of 745 proteins with uncertain consequences </w:t>
      </w:r>
      <w:sdt>
        <w:sdtPr>
          <w:rPr>
            <w:sz w:val="24"/>
            <w:szCs w:val="24"/>
            <w:lang w:val="en-US"/>
          </w:rPr>
          <w:alias w:val="To edit, see citavi.com/edit"/>
          <w:tag w:val="CitaviPlaceholder#dfe41fc6-df12-4338-a1a5-f801d4e76d1b"/>
          <w:id w:val="-489936297"/>
          <w:placeholder>
            <w:docPart w:val="C06A4BAC2F5342D7A22C8F24AAE52E54"/>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w:instrText>
          </w:r>
          <w:r>
            <w:rPr>
              <w:sz w:val="24"/>
              <w:szCs w:val="24"/>
              <w:lang w:val="en-US"/>
            </w:rPr>
            <w:instrText>VyLCBTd2lzc0FjYWRlbWljLkNpdGF2aSIsIkVudHJpZXMiOlt7IiRpZCI6IjIiLCIkdHlwZSI6IlN3aXNzQWNhZGVtaWMuQ2l0YXZpLkNpdGF0aW9ucy5Xb3JkUGxhY2Vob2xkZXJFbnRyeSwgU3dpc3NBY2FkZW1pYy5DaXRhdmkiLCJJZCI6IjdmM2YxZjIyLTM2NDQtNDBmNS05ZWE4LTA5NTRiY2Y0M2E0MSIsIlJhbmdlTGVuZ3RoIjozLC</w:instrText>
          </w:r>
          <w:r>
            <w:rPr>
              <w:sz w:val="24"/>
              <w:szCs w:val="24"/>
              <w:lang w:val="en-US"/>
            </w:rPr>
            <w:instrText>JSZWZlcmVuY2VJZCI6IjZmZDdkMTAwLWQ5YmUtNGY2My04NmVjLWYxN2Y5NzJmODNjMSIsIlBhZ2VSYW5nZSI6eyIkaWQiOiIzIiwiJHR5cGUiOiJTd2lzc0FjYWRlbWljLlBhZ2VSYW5nZSwgU3dpc3NBY2FkZW1pYyIsIkVuZFBhZ2UiOnsiJGlkIjoiNCIsIiR0eXBlIjoiU3dpc3NBY2FkZW1pYy5QYWdlTnVtYmVyLCBTd2lzc0FjYWRlbW</w:instrText>
          </w:r>
          <w:r>
            <w:rPr>
              <w:sz w:val="24"/>
              <w:szCs w:val="24"/>
              <w:lang w:val="en-US"/>
            </w:rPr>
            <w:instrText>ljIiwiSXNGdWxseU51bWVyaWMiOmZhbHNlLCJOdW1iZXJpbmdUeXBlIjowLCJOdW1lcmFsU3lzdGVtIjowfSwiTnVtYmVyaW5nVHlwZSI6MCwiTnVtZXJhbFN5c3RlbSI6MCwiU3RhcnRQYWdlIjp7IiRpZCI6IjUiLCIkdHlwZSI6IlN3aXNzQWNhZGVtaWMuUGFnZU51bWJlciwgU3dpc3NBY2FkZW1pYyIsIklzRnVsbHlOdW1lcmljIjpmYW</w:instrText>
          </w:r>
          <w:r>
            <w:rPr>
              <w:sz w:val="24"/>
              <w:szCs w:val="24"/>
              <w:lang w:val="en-US"/>
            </w:rPr>
            <w:instrText>xzZSwiTnVtYmVyaW5nVHlwZSI6MCwiTnVtZXJhbFN5c3RlbSI6MH19LCJSZWZlcmVuY2UiOnsiJGlkIjoiNiIsIiR0eXBlIjoiU3dpc3NBY2FkZW1pYy5DaXRhdmkuUmVmZXJlbmNlLCBTd2lzc0FjYWRlbWljLkNpdGF2aSIsIkFic3RyYWN0Q29tcGxleGl0eSI6MCwiQWJzdHJhY3RTb3VyY2VUZXh0Rm9ybWF0IjowLCJBdXRob3JzIjpbey</w:instrText>
          </w:r>
          <w:r>
            <w:rPr>
              <w:sz w:val="24"/>
              <w:szCs w:val="24"/>
              <w:lang w:val="en-US"/>
            </w:rPr>
            <w:instrText>IkaWQiOiI3IiwiJHR5cGUiOiJTd2lzc0FjYWRlbWljLkNpdGF2aS5QZXJzb24sIFN3aXNzQWNhZGVtaWMuQ2l0YXZpIiwiRmlyc3ROYW1lIjoiQWxleGFuZGVyIiwiTGFzdE5hbWUiOiJTb3VrYXMiLCJNaWRkbGVOYW1lIjoiQS4iLCJQcm90ZWN0ZWQiOmZhbHNlLCJTZXgiOjIsIkNyZWF0ZWRCeSI6Il9KZW5ueSIsIkNyZWF0ZWRPbiI6Ij</w:instrText>
          </w:r>
          <w:r>
            <w:rPr>
              <w:sz w:val="24"/>
              <w:szCs w:val="24"/>
              <w:lang w:val="en-US"/>
            </w:rPr>
            <w:instrText>IwMjItMDctMThUMTA6MTM6MTQiLCJNb2RpZmllZEJ5IjoiX0plbm55IiwiSWQiOiI0OWQ4ZmFiMS00NmRlLTQwZGEtOTZiMy0xYWFkMjhlM2Q3MDkiLCJNb2RpZmllZE9uIjoiMjAyMi0wNy0xOFQxMDoxMzoxNCIsIlByb2plY3QiOnsiJGlkIjoiOCIsIiR0eXBlIjoiU3dpc3NBY2FkZW1pYy5DaXRhdmkuUHJvamVjdCwgU3dpc3NBY2FkZW</w:instrText>
          </w:r>
          <w:r>
            <w:rPr>
              <w:sz w:val="24"/>
              <w:szCs w:val="24"/>
              <w:lang w:val="en-US"/>
            </w:rPr>
            <w:instrText>1pYy5DaXRhdmkifX0seyIkaWQiOiI5IiwiJHR5cGUiOiJTd2lzc0FjYWRlbWljLkNpdGF2aS5QZXJzb24sIFN3aXNzQWNhZGVtaWMuQ2l0YXZpIiwiRmlyc3ROYW1lIjoiSGFpYmluIiwiTGFzdE5hbWUiOiJIYW8iLCJQcm90ZWN0ZWQiOmZhbHNlLCJTZXgiOjAsIkNyZWF0ZWRCeSI6Il9KZW5ueSIsIkNyZWF0ZWRPbiI6IjIwMjItMDctMT</w:instrText>
          </w:r>
          <w:r>
            <w:rPr>
              <w:sz w:val="24"/>
              <w:szCs w:val="24"/>
              <w:lang w:val="en-US"/>
            </w:rPr>
            <w:instrText>hUMTA6MTM6MTQiLCJNb2RpZmllZEJ5IjoiX0plbm55IiwiSWQiOiJhYTI1OGIxNi1mOGUyLTRlNmMtOTliMy0yZmNlZjA1YmFjZTEiLCJNb2RpZmllZE9uIjoiMjAyMi0wNy0xOFQxMDoxMzoxNCIsIlByb2plY3QiOnsiJHJlZiI6IjgifX0seyIkaWQiOiIxMCIsIiR0eXBlIjoiU3dpc3NBY2FkZW1pYy5DaXRhdmkuUGVyc29uLCBTd2lzc0</w:instrText>
          </w:r>
          <w:r>
            <w:rPr>
              <w:sz w:val="24"/>
              <w:szCs w:val="24"/>
              <w:lang w:val="en-US"/>
            </w:rPr>
            <w:instrText>FjYWRlbWljLkNpdGF2aSIsIkZpcnN0TmFtZSI6IkxpYW5mZW5nIiwiTGFzdE5hbWUiOiJXdSIsIlByb3RlY3RlZCI6ZmFsc2UsIlNleCI6MCwiQ3JlYXRlZEJ5IjoiX0plbm55IiwiQ3JlYXRlZE9uIjoiMjAyMi0wNy0xOFQxMDoxMzoxNCIsIk1vZGlmaWVkQnkiOiJfSmVubnkiLCJJZCI6IjQzNGIxOTAyLWI5NjEtNDA1MS05OWZiLTQ2Zj</w:instrText>
          </w:r>
          <w:r>
            <w:rPr>
              <w:sz w:val="24"/>
              <w:szCs w:val="24"/>
              <w:lang w:val="en-US"/>
            </w:rPr>
            <w:instrText>Y0MGY2ZGM3YiIsIk1vZGlmaWVkT24iOiIyMDIyLTA3LTE4VDEwOjEzOjE0IiwiUHJvamVjdCI6eyIkcmVmIjoiOCJ9fV0sIkNpdGF0aW9uS2V5VXBkYXRlVHlwZSI6MCwiQ29sbGFib3JhdG9ycyI6W10sIkNvdmVyUGF0aCI6eyIkaWQiOiIxMSIsIiR0eXBlIjoiU3dpc3NBY2FkZW1pYy5DaXRhdmkuTGlua2VkUmVzb3VyY2UsIFN3aXNzQW</w:instrText>
          </w:r>
          <w:r>
            <w:rPr>
              <w:sz w:val="24"/>
              <w:szCs w:val="24"/>
              <w:lang w:val="en-US"/>
            </w:rPr>
            <w:instrText>NhZGVtaWMuQ2l0YXZpIiwiTGlua2VkUmVzb3VyY2VUeXBlIjoxLCJVcmlTdHJpbmciOiJTb3VrYXMsIEhhbyBldCBhbCAyMDE5IC0gTWV0Zm9ybWluIGFzIEFudGktQWdpbmcgVGhlcmFweS5qcGciLCJMaW5rZWRSZXNvdXJjZVN0YXR1cyI6OCwiUHJvcGVydGllcyI6eyIkaWQiOiIxMiIsIiR0eXBlIjoiU3dpc3NBY2FkZW1pYy5DaXRhdm</w:instrText>
          </w:r>
          <w:r>
            <w:rPr>
              <w:sz w:val="24"/>
              <w:szCs w:val="24"/>
              <w:lang w:val="en-US"/>
            </w:rPr>
            <w:instrText>kuTGlua2VkUmVzb3VyY2VQcm9wZXJ0aWVzLCBTd2lzc0FjYWRlbWljLkNpdGF2aSJ9LCJTeW5jRm9sZGVyVHlwZSI6MCwiSXNMb2NhbENsb3VkUHJvamVjdEZpbGVMaW5rIjpmYWxzZSwiSXNDbG91ZFJlc3RvcmUiOmZhbHNlLCJJc0Nsb3VkQ29weSI6ZmFsc2UsIkF0dGFjaG1lbnRGb2xkZXJXYXNJbkZhbGxiYWNrTW9kZSI6ZmFsc2V9LC</w:instrText>
          </w:r>
          <w:r>
            <w:rPr>
              <w:sz w:val="24"/>
              <w:szCs w:val="24"/>
              <w:lang w:val="en-US"/>
            </w:rPr>
            <w:instrText>JEYXRlMiI6IjA5LjA4LjIwMTkiLCJEb2kiOiIxMC4xMDE2L2oudGVtLjIwMTkuMDcuMDE1IiwiRWRpdG9ycyI6W10sIkV2YWx1YXRpb25Db21wbGV4aXR5IjowLCJFdmFsdWF0aW9uU291cmNlVGV4dEZvcm1hdCI6MCwiR3JvdXBzIjpbXSwiSGFzTGFiZWwxIjpmYWxzZSwiSGFzTGFiZWwyIjpmYWxzZSwiS2V5d29yZHMiOltdLCJMYW5ndW</w:instrText>
          </w:r>
          <w:r>
            <w:rPr>
              <w:sz w:val="24"/>
              <w:szCs w:val="24"/>
              <w:lang w:val="en-US"/>
            </w:rPr>
            <w:instrText>FnZSI6ImVuZyIsIkxhbmd1YWdlQ29kZSI6ImVuIiwiTG9jYXRpb25zIjpbeyIkaWQiOiIxMyIsIiR0eXBlIjoiU3dpc3NBY2FkZW1pYy5DaXRhdmkuTG9jYXRpb24sIFN3aXNzQWNhZGVtaWMuQ2l0YXZpIiwiQWRkcmVzcyI6eyIkaWQiOiIxNCIsIiR0eXBlIjoiU3dpc3NBY2FkZW1pYy5DaXRhdmkuTGlua2VkUmVzb3VyY2UsIFN3aXNzQW</w:instrText>
          </w:r>
          <w:r>
            <w:rPr>
              <w:sz w:val="24"/>
              <w:szCs w:val="24"/>
              <w:lang w:val="en-US"/>
            </w:rPr>
            <w:instrText>NhZGVtaWMuQ2l0YXZpIiwiTGlua2VkUmVzb3VyY2VUeXBlIjo1LCJPcmlnaW5hbFN0cmluZyI6IlBNQzY3Nzk1MjQiLCJVcmlTdHJpbmciOiJodHRwczovL3d3dy5uY2JpLm5sbS5uaWguZ292L3BtYy9hcnRpY2xlcy9QTUM2Nzc5NTI0IiwiTGlua2VkUmVzb3VyY2VTdGF0dXMiOjgsIlByb3BlcnRpZXMiOnsiJGlkIjoiMTUiLCIkdHlwZS</w:instrText>
          </w:r>
          <w:r>
            <w:rPr>
              <w:sz w:val="24"/>
              <w:szCs w:val="24"/>
              <w:lang w:val="en-US"/>
            </w:rPr>
            <w:instrText>I6IlN3aXNzQWNhZGVtaWMuQ2l0YXZpLkxpbmtlZFJlc291cmNlUHJvcGVydGllcywgU3dpc3NBY2FkZW1pYy5DaXRhdmkifSwiU3luY0ZvbGRlclR5cGUiOjAsIklzTG9jYWxDbG91ZFByb2plY3RGaWxlTGluayI6ZmFsc2UsIklzQ2xvdWRSZXN0b3JlIjpmYWxzZSwiSXNDbG91ZENvcHkiOmZhbHNlLCJBdHRhY2htZW50Rm9sZGVyV2FzSW</w:instrText>
          </w:r>
          <w:r>
            <w:rPr>
              <w:sz w:val="24"/>
              <w:szCs w:val="24"/>
              <w:lang w:val="en-US"/>
            </w:rPr>
            <w:instrText>5GYWxsYmFja01vZGUiOmZhbHNlfSwiQW5ub3RhdGlvbnMiOltdLCJMb2NhdGlvblR5cGUiOjAsIk1pcnJvcnNSZWZlcmVuY2VQcm9wZXJ0eUlkIjoyMDgsIkNyZWF0ZWRCeSI6Il9KZW5ueSIsIkNyZWF0ZWRPbiI6IjIwMjItMDctMThUMTA6MTM6MTQiLCJNb2RpZmllZEJ5IjoiX0plbm55IiwiSWQiOiIyMzQxNDFlYi1jYTg0LTQ1MzgtYW</w:instrText>
          </w:r>
          <w:r>
            <w:rPr>
              <w:sz w:val="24"/>
              <w:szCs w:val="24"/>
              <w:lang w:val="en-US"/>
            </w:rPr>
            <w:instrText>I3Yi0yNGE2YzgwZTFiYTEiLCJNb2RpZmllZE9uIjoiMjAyMi0wNy0xOFQxMDoxMzoxNCIsIlByb2plY3QiOnsiJHJlZiI6IjgifX0seyIkaWQiOiIxNiIsIiR0eXBlIjoiU3dpc3NBY2FkZW1pYy5DaXRhdmkuTG9jYXRpb24sIFN3aXNzQWNhZGVtaWMuQ2l0YXZpIiwiQWRkcmVzcyI6eyIkaWQiOiIxNyIsIiR0eXBlIjoiU3dpc3NBY2FkZW</w:instrText>
          </w:r>
          <w:r>
            <w:rPr>
              <w:sz w:val="24"/>
              <w:szCs w:val="24"/>
              <w:lang w:val="en-US"/>
            </w:rPr>
            <w:instrText>1pYy5DaXRhdmkuTGlua2VkUmVzb3VyY2UsIFN3aXNzQWNhZGVtaWMuQ2l0YXZpIiwiTGlua2VkUmVzb3VyY2VUeXBlIjo1LCJPcmlnaW5hbFN0cmluZyI6IjEwLjEwMTYvai50ZW0uMjAxOS4wNy4wMTUiLCJVcmlTdHJpbmciOiJodHRwczovL2RvaS5vcmcvMTAuMTAxNi9qLnRlbS4yMDE5LjA3LjAxNSIsIkxpbmtlZFJlc291cmNlU3RhdH</w:instrText>
          </w:r>
          <w:r>
            <w:rPr>
              <w:sz w:val="24"/>
              <w:szCs w:val="24"/>
              <w:lang w:val="en-US"/>
            </w:rPr>
            <w:instrText>VzIjo4LCJQcm9wZXJ0aWVzIjp7IiRpZCI6IjE4IiwiJHR5cGUiOiJTd2lzc0FjYWRlbWljLkNpdGF2aS5MaW5rZWRSZXNvdXJjZVByb3BlcnRpZXMsIFN3aXNzQWNhZGVtaWMuQ2l0YXZpIn0sIlN5bmNGb2xkZXJUeXBlIjowLCJJc0xvY2FsQ2xvdWRQcm9qZWN0RmlsZUxpbmsiOmZhbHNlLCJJc0Nsb3VkUmVzdG9yZSI6ZmFsc2UsIklzQ2</w:instrText>
          </w:r>
          <w:r>
            <w:rPr>
              <w:sz w:val="24"/>
              <w:szCs w:val="24"/>
              <w:lang w:val="en-US"/>
            </w:rPr>
            <w:instrText>xvdWRDb3B5IjpmYWxzZSwiQXR0YWNobWVudEZvbGRlcldhc0luRmFsbGJhY2tNb2RlIjpmYWxzZX0sIkFubm90YXRpb25zIjpbXSwiTG9jYXRpb25UeXBlIjowLCJNaXJyb3JzUmVmZXJlbmNlUHJvcGVydHlJZCI6MTI4LCJDcmVhdGVkQnkiOiJfSmVubnkiLCJDcmVhdGVkT24iOiIyMDIyLTA3LTE4VDEwOjEzOjE0IiwiTW9kaWZpZWRCeS</w:instrText>
          </w:r>
          <w:r>
            <w:rPr>
              <w:sz w:val="24"/>
              <w:szCs w:val="24"/>
              <w:lang w:val="en-US"/>
            </w:rPr>
            <w:instrText>I6Il9KZW5ueSIsIklkIjoiMWI3NTc3N2EtZTFiYy00ZDAyLWIyZjItZGM1ZWY0YTdjMTk5IiwiTW9kaWZpZWRPbiI6IjIwMjItMDctMThUMTA6MTM6MTQiLCJQcm9qZWN0Ijp7IiRyZWYiOiI4In19LHsiJGlkIjoiMTkiLCIkdHlwZSI6IlN3aXNzQWNhZGVtaWMuQ2l0YXZpLkxvY2F0aW9uLCBTd2lzc0FjYWRlbWljLkNpdGF2aSIsIkFkZH</w:instrText>
          </w:r>
          <w:r>
            <w:rPr>
              <w:sz w:val="24"/>
              <w:szCs w:val="24"/>
              <w:lang w:val="en-US"/>
            </w:rPr>
            <w:instrText>Jlc3MiOnsiJGlkIjoiMjAiLCIkdHlwZSI6IlN3aXNzQWNhZGVtaWMuQ2l0YXZpLkxpbmtlZFJlc291cmNlLCBTd2lzc0FjYWRlbWljLkNpdGF2aSIsIkxpbmtlZFJlc291cmNlVHlwZSI6NSwiT3JpZ2luYWxTdHJpbmciOiIzMTQwNTc3NCIsIlVyaVN0cmluZyI6Imh0dHA6Ly93d3cubmNiaS5ubG0ubmloLmdvdi9wdWJtZWQvMzE0MDU3Nz</w:instrText>
          </w:r>
          <w:r>
            <w:rPr>
              <w:sz w:val="24"/>
              <w:szCs w:val="24"/>
              <w:lang w:val="en-US"/>
            </w:rPr>
            <w:instrText>QiLCJMaW5rZWRSZXNvdXJjZVN0YXR1cyI6OCwiUHJvcGVydGllcyI6eyIkaWQiOiIyMSIsIiR0eXBlIjoiU3dpc3NBY2FkZW1pYy5DaXRhdmkuTGlua2VkUmVzb3VyY2VQcm9wZXJ0aWVzLCBTd2lzc0FjYWRlbWljLkNpdGF2aSJ9LCJTeW5jRm9sZGVyVHlwZSI6MCwiSXNMb2NhbENsb3VkUHJvamVjdEZpbGVMaW5rIjpmYWxzZSwiSXNDbG</w:instrText>
          </w:r>
          <w:r>
            <w:rPr>
              <w:sz w:val="24"/>
              <w:szCs w:val="24"/>
              <w:lang w:val="en-US"/>
            </w:rPr>
            <w:instrText>91ZFJlc3RvcmUiOmZhbHNlLCJJc0Nsb3VkQ29weSI6ZmFsc2UsIkF0dGFjaG1lbnRGb2xkZXJXYXNJbkZhbGxiYWNrTW9kZSI6ZmFsc2V9LCJBbm5vdGF0aW9ucyI6W10sIkxvY2F0aW9uVHlwZSI6MCwiTWlycm9yc1JlZmVyZW5jZVByb3BlcnR5SWQiOjE2NCwiQ3JlYXRlZEJ5IjoiX0plbm55IiwiQ3JlYXRlZE9uIjoiMjAyMi0wNy0xOF</w:instrText>
          </w:r>
          <w:r>
            <w:rPr>
              <w:sz w:val="24"/>
              <w:szCs w:val="24"/>
              <w:lang w:val="en-US"/>
            </w:rPr>
            <w:instrText>QxMDoxMzoxNCIsIk1vZGlmaWVkQnkiOiJfSmVubnkiLCJJZCI6ImEyZjhiYzU4LTMyY2YtNGQ5OC1iOWU0LWUwY2YxMjk3MTY1NyIsIk1vZGlmaWVkT24iOiIyMDIyLTA3LTE4VDEwOjEzOjE0IiwiUHJvamVjdCI6eyIkcmVmIjoiOCJ9fV0sIk51bWJlciI6IjEwIiwiT3JnYW5pemF0aW9ucyI6W10sIk90aGVyc0ludm9sdmVkIjpbXSwiUG</w:instrText>
          </w:r>
          <w:r>
            <w:rPr>
              <w:sz w:val="24"/>
              <w:szCs w:val="24"/>
              <w:lang w:val="en-US"/>
            </w:rPr>
            <w:instrText>FnZVJhbmdlIjoiPHNwPlxyXG4gIDxuPjc0NTwvbj5cclxuICA8aW4+dHJ1ZTwvaW4+XHJcbiAgPG9zPjc0NTwvb3M+XHJcbiAgPHBzPjc0NTwvcHM+XHJcbjwvc3A+XHJcbjxlcD5cclxuICA8bj43NTU8L24+XHJcbiAgPGluPnRydWU8L2luPlxyXG4gIDxvcz43NTU8L29zPlxyXG4gIDxwcz43NTU8L3BzPlxyXG48L2VwPlxyXG48b3M+Nz</w:instrText>
          </w:r>
          <w:r>
            <w:rPr>
              <w:sz w:val="24"/>
              <w:szCs w:val="24"/>
              <w:lang w:val="en-US"/>
            </w:rPr>
            <w:instrText>Q1LTc1NTwvb3M+IiwiUGVyaW9kaWNhbCI6eyIkaWQiOiIyMiIsIiR0eXBlIjoiU3dpc3NBY2FkZW1pYy5DaXRhdmkuUGVyaW9kaWNhbCwgU3dpc3NBY2FkZW1pYy5DaXRhdmkiLCJFaXNzbiI6IjE4NzktMzA2MSIsIk5hbWUiOiJUcmVuZHMgaW4gZW5kb2NyaW5vbG9neSBhbmQgbWV0YWJvbGlzbTogVEVNIiwiUGFnaW5hdGlvbiI6MCwiUH</w:instrText>
          </w:r>
          <w:r>
            <w:rPr>
              <w:sz w:val="24"/>
              <w:szCs w:val="24"/>
              <w:lang w:val="en-US"/>
            </w:rPr>
            <w:instrText>JvdGVjdGVkIjpmYWxzZSwiVXNlckFiYnJldmlhdGlvbjEiOiJUcmVuZHMgRW5kb2NyaW5vbCBNZXRhYiIsIkNyZWF0ZWRCeSI6Il9KZW5ueSIsIkNyZWF0ZWRPbiI6IjIwMjItMDctMThUMTA6MTM6MTQiLCJNb2RpZmllZEJ5IjoiX0plbm55IiwiSWQiOiIyMjcyZWY4OS1kOGRhLTQ5M2MtOGM3Yy1kYzM4MmIyN2JlMDYiLCJNb2RpZmllZE</w:instrText>
          </w:r>
          <w:r>
            <w:rPr>
              <w:sz w:val="24"/>
              <w:szCs w:val="24"/>
              <w:lang w:val="en-US"/>
            </w:rPr>
            <w:instrText>9uIjoiMjAyMi0wNy0xOFQxMDoxMzoxNCIsIlByb2plY3QiOnsiJHJlZiI6IjgifX0sIlBtY0lkIjoiUE1DNjc3OTUyNCIsIlB1Ymxpc2hlcnMiOltdLCJQdWJNZWRJZCI6IjMxNDA1Nzc0IiwiUXVvdGF0aW9ucyI6W10sIlJhdGluZyI6MCwiUmVmZXJlbmNlVHlwZSI6IkpvdXJuYWxBcnRpY2xlIiwiU2hvcnRUaXRsZSI6IlNvdWthcywgSG</w:instrText>
          </w:r>
          <w:r>
            <w:rPr>
              <w:sz w:val="24"/>
              <w:szCs w:val="24"/>
              <w:lang w:val="en-US"/>
            </w:rPr>
            <w:instrText>FvIGV0IGFsLiAyMDE5IOKAkyBNZXRmb3JtaW4gYXMgQW50aS1BZ2luZyBUaGVyYXB5IiwiU2hvcnRUaXRsZVVwZGF0ZVR5cGUiOjAsIlNvdXJjZU9mQmlibGlvZ3JhcGhpY0luZm9ybWF0aW9uIjoiUHViTWVkIiwiU3RhdGljSWRzIjpbImI2ZjMyNTUyLTZjNTItNGU1Yy04MTQ2LTgxODc4NDZmMDc2MiJdLCJUYWJsZU9mQ29udGVudHNDb2</w:instrText>
          </w:r>
          <w:r>
            <w:rPr>
              <w:sz w:val="24"/>
              <w:szCs w:val="24"/>
              <w:lang w:val="en-US"/>
            </w:rPr>
            <w:instrText>1wbGV4aXR5IjowLCJUYWJsZU9mQ29udGVudHNTb3VyY2VUZXh0Rm9ybWF0IjowLCJUYXNrcyI6W10sIlRpdGxlIjoiTWV0Zm9ybWluIGFzIEFudGktQWdpbmcgVGhlcmFweTogSXMgSXQgZm9yIEV2ZXJ5b25lPyIsIlRyYW5zbGF0b3JzIjpbXSwiVm9sdW1lIjoiMzAiLCJZZWFyIjoiMjAxOSIsIlllYXJSZXNvbHZlZCI6IjIwMTkiLCJDcm</w:instrText>
          </w:r>
          <w:r>
            <w:rPr>
              <w:sz w:val="24"/>
              <w:szCs w:val="24"/>
              <w:lang w:val="en-US"/>
            </w:rPr>
            <w:instrText>VhdGVkQnkiOiJfSmVubnkiLCJDcmVhdGVkT24iOiIyMDIyLTA3LTE4VDEwOjEzOjE0IiwiTW9kaWZpZWRCeSI6Il9KZW5ueSIsIklkIjoiNmZkN2QxMDAtZDliZS00ZjYzLTg2ZWMtZjE3Zjk3MmY4M2MxIiwiTW9kaWZpZWRPbiI6IjIwMjItMTAtMjZUMTQ6MDA6MzkiLCJQcm9qZWN0Ijp7IiRyZWYiOiI4In19LCJVc2VOdW1iZXJpbmdUeX</w:instrText>
          </w:r>
          <w:r>
            <w:rPr>
              <w:sz w:val="24"/>
              <w:szCs w:val="24"/>
              <w:lang w:val="en-US"/>
            </w:rPr>
            <w:instrText>BlT2ZQYXJlbnREb2N1bWVudCI6ZmFsc2V9XSwiRm9ybWF0dGVkVGV4dCI6eyIkaWQiOiIyMyIsIkNvdW50IjoxLCJUZXh0VW5pdHMiOlt7IiRpZCI6IjI0IiwiRm9udFN0eWxlIjp7IiRpZCI6IjI1IiwiTmV1dHJhbCI6dHJ1ZX0sIlJlYWRpbmdPcmRlciI6MSwiVGV4dCI6Iig3KSJ9XX0sIlRhZyI6IkNpdGF2aVBsYWNlaG9sZGVyI2RmZT</w:instrText>
          </w:r>
          <w:r>
            <w:rPr>
              <w:sz w:val="24"/>
              <w:szCs w:val="24"/>
              <w:lang w:val="en-US"/>
            </w:rPr>
            <w:instrText>QxZmM2LWRmMTItNDMzOC1hMWE1LWY4MDFkNGU3NmQxYiIsIlRleHQiOiIoNykiLCJXQUlWZXJzaW9uIjoiNi4xNC4wLjAifQ==}</w:instrText>
          </w:r>
          <w:r>
            <w:rPr>
              <w:sz w:val="24"/>
              <w:szCs w:val="24"/>
              <w:lang w:val="en-US"/>
            </w:rPr>
            <w:fldChar w:fldCharType="separate"/>
          </w:r>
          <w:r>
            <w:rPr>
              <w:sz w:val="24"/>
              <w:szCs w:val="24"/>
              <w:lang w:val="en-US"/>
            </w:rPr>
            <w:t>(7)</w:t>
          </w:r>
          <w:r>
            <w:rPr>
              <w:sz w:val="24"/>
              <w:szCs w:val="24"/>
              <w:lang w:val="en-US"/>
            </w:rPr>
            <w:fldChar w:fldCharType="end"/>
          </w:r>
        </w:sdtContent>
      </w:sdt>
      <w:r>
        <w:rPr>
          <w:sz w:val="24"/>
          <w:szCs w:val="24"/>
          <w:lang w:val="en-US"/>
        </w:rPr>
        <w:t>. In addition, metformin is known to have various gastrointestinal side effects.</w:t>
      </w:r>
    </w:p>
    <w:p w:rsidR="00051524" w:rsidRDefault="00367442">
      <w:pPr>
        <w:ind w:left="567"/>
        <w:jc w:val="both"/>
        <w:rPr>
          <w:sz w:val="24"/>
          <w:szCs w:val="24"/>
          <w:lang w:val="en-US"/>
        </w:rPr>
      </w:pPr>
      <w:r>
        <w:rPr>
          <w:sz w:val="24"/>
          <w:szCs w:val="24"/>
          <w:lang w:val="en-US"/>
        </w:rPr>
        <w:t>Furthermore, a study of Ebeling et al. that analyzed the influence of metformin on individual patient-derived RPE cell-lines indicated that the effect of metformin was not uniform across all patients. The group suggests that patient specific responsiveness</w:t>
      </w:r>
      <w:r>
        <w:rPr>
          <w:sz w:val="24"/>
          <w:szCs w:val="24"/>
          <w:lang w:val="en-US"/>
        </w:rPr>
        <w:t xml:space="preserve"> to metformin should be taken into account before prescription and that approaches towards personalized medicine are necessary </w:t>
      </w:r>
      <w:sdt>
        <w:sdtPr>
          <w:rPr>
            <w:sz w:val="24"/>
            <w:szCs w:val="24"/>
            <w:lang w:val="en-US"/>
          </w:rPr>
          <w:alias w:val="To edit, see citavi.com/edit"/>
          <w:tag w:val="CitaviPlaceholder#85cccfa3-e4a2-461d-90b6-c114927d23de"/>
          <w:id w:val="-1817101098"/>
          <w:placeholder>
            <w:docPart w:val="C06A4BAC2F5342D7A22C8F24AAE52E54"/>
          </w:placeholder>
        </w:sdtPr>
        <w:sdtEndPr/>
        <w:sdtContent>
          <w:r>
            <w:rPr>
              <w:sz w:val="24"/>
              <w:szCs w:val="24"/>
              <w:lang w:val="en-US"/>
            </w:rPr>
            <w:fldChar w:fldCharType="begin"/>
          </w:r>
          <w:r>
            <w:rPr>
              <w:sz w:val="24"/>
              <w:szCs w:val="24"/>
              <w:lang w:val="en-US"/>
            </w:rPr>
            <w:instrText>ADDIN CitaviPlaceholder{eyIkaWQiOiIxIiwiJHR5cGUiOiJTd2lzc0FjYWRlbWljLkNpdGF2aS5DaXRhdGlvbnMuV29yZFBsYWNlaG9sZGVyLCBTd2lzc0FjYWRlb</w:instrText>
          </w:r>
          <w:r>
            <w:rPr>
              <w:sz w:val="24"/>
              <w:szCs w:val="24"/>
              <w:lang w:val="en-US"/>
            </w:rPr>
            <w:instrText>WljLkNpdGF2aSIsIkVudHJpZXMiOlt7IiRpZCI6IjIiLCIkdHlwZSI6IlN3aXNzQWNhZGVtaWMuQ2l0YXZpLkNpdGF0aW9ucy5Xb3JkUGxhY2Vob2xkZXJFbnRyeSwgU3dpc3NBY2FkZW1pYy5DaXRhdmkiLCJJZCI6Ijk2YTQ2NjU2LTFhOWEtNDcxNS1iNjM3LTRmN2UwNzU4ZDJhYiIsIlJhbmdlTGVuZ3RoIjo0LCJSZWZlcmVuY2VJZCI6I</w:instrText>
          </w:r>
          <w:r>
            <w:rPr>
              <w:sz w:val="24"/>
              <w:szCs w:val="24"/>
              <w:lang w:val="en-US"/>
            </w:rPr>
            <w:instrText>jg2OTRhMDZkLTIxNjItNGZjNi04ZGNhLWI2MjQ3NGUzMDNkZiIsIlBhZ2VSYW5nZSI6eyIkaWQiOiIzIiwiJHR5cGUiOiJTd2lzc0FjYWRlbWljLlBhZ2VSYW5nZSwgU3dpc3NBY2FkZW1pYyIsIkVuZFBhZ2UiOnsiJGlkIjoiNCIsIiR0eXBlIjoiU3dpc3NBY2FkZW1pYy5QYWdlTnVtYmVyLCBTd2lzc0FjYWRlbWljIiwiSXNGdWxseU51b</w:instrText>
          </w:r>
          <w:r>
            <w:rPr>
              <w:sz w:val="24"/>
              <w:szCs w:val="24"/>
              <w:lang w:val="en-US"/>
            </w:rPr>
            <w:instrText>WVyaWMiOmZhbHNlLCJOdW1iZXJpbmdUeXBlIjowLCJOdW1lcmFsU3lzdGVtIjowfSwiTnVtYmVyaW5nVHlwZSI6MCwiTnVtZXJhbFN5c3RlbSI6MCwiU3RhcnRQYWdlIjp7IiRpZCI6IjUiLCIkdHlwZSI6IlN3aXNzQWNhZGVtaWMuUGFnZU51bWJlciwgU3dpc3NBY2FkZW1pYyIsIklzRnVsbHlOdW1lcmljIjpmYWxzZSwiTnVtYmVyaW5nV</w:instrText>
          </w:r>
          <w:r>
            <w:rPr>
              <w:sz w:val="24"/>
              <w:szCs w:val="24"/>
              <w:lang w:val="en-US"/>
            </w:rPr>
            <w:instrText>HlwZSI6MCwiTnVtZXJhbFN5c3RlbSI6MH19LCJSZWZlcmVuY2UiOnsiJGlkIjoiNiIsIiR0eXBlIjoiU3dpc3NBY2FkZW1pYy5DaXRhdmkuUmVmZXJlbmNlLCBTd2lzc0FjYWRlbWljLkNpdGF2aSIsIkFic3RyYWN0Q29tcGxleGl0eSI6MCwiQWJzdHJhY3RTb3VyY2VUZXh0Rm9ybWF0IjowLCJBdXRob3JzIjpbeyIkaWQiOiI3IiwiJHR5c</w:instrText>
          </w:r>
          <w:r>
            <w:rPr>
              <w:sz w:val="24"/>
              <w:szCs w:val="24"/>
              <w:lang w:val="en-US"/>
            </w:rPr>
            <w:instrText>GUiOiJTd2lzc0FjYWRlbWljLkNpdGF2aS5QZXJzb24sIFN3aXNzQWNhZGVtaWMuQ2l0YXZpIiwiRmlyc3ROYW1lIjoiTWFyYSIsIkxhc3ROYW1lIjoiRWJlbGluZyIsIk1pZGRsZU5hbWUiOiJDLiIsIlByb3RlY3RlZCI6ZmFsc2UsIlNleCI6MSwiQ3JlYXRlZEJ5IjoiX0plbm55IiwiQ3JlYXRlZE9uIjoiMjAyMi0wNy0yMFQxMzo1MToxM</w:instrText>
          </w:r>
          <w:r>
            <w:rPr>
              <w:sz w:val="24"/>
              <w:szCs w:val="24"/>
              <w:lang w:val="en-US"/>
            </w:rPr>
            <w:instrText>CIsIk1vZGlmaWVkQnkiOiJfSmVubnkiLCJJZCI6ImM5ZmU4Njc4LTIxN2MtNGFiZS04NDYwLTYzNTQxMGMxMjAwMyIsIk1vZGlmaWVkT24iOiIyMDIyLTA3LTIwVDEzOjUxOjEwIiwiUHJvamVjdCI6eyIkaWQiOiI4IiwiJHR5cGUiOiJTd2lzc0FjYWRlbWljLkNpdGF2aS5Qcm9qZWN0LCBTd2lzc0FjYWRlbWljLkNpdGF2aSJ9fSx7IiRpZ</w:instrText>
          </w:r>
          <w:r>
            <w:rPr>
              <w:sz w:val="24"/>
              <w:szCs w:val="24"/>
              <w:lang w:val="en-US"/>
            </w:rPr>
            <w:instrText>CI6IjkiLCIkdHlwZSI6IlN3aXNzQWNhZGVtaWMuQ2l0YXZpLlBlcnNvbiwgU3dpc3NBY2FkZW1pYy5DaXRhdmkiLCJGaXJzdE5hbWUiOiJaaGFvaHVpIiwiTGFzdE5hbWUiOiJHZW5nIiwiUHJvdGVjdGVkIjpmYWxzZSwiU2V4IjowLCJDcmVhdGVkQnkiOiJfSmVubnkiLCJDcmVhdGVkT24iOiIyMDIyLTA3LTIwVDEzOjUxOjEwIiwiTW9ka</w:instrText>
          </w:r>
          <w:r>
            <w:rPr>
              <w:sz w:val="24"/>
              <w:szCs w:val="24"/>
              <w:lang w:val="en-US"/>
            </w:rPr>
            <w:instrText>WZpZWRCeSI6Il9KZW5ueSIsIklkIjoiMWQ5ZDcxY2ItZDAzNC00MGZjLTk5ZDgtNWQ0OWJiYmZiNzcwIiwiTW9kaWZpZWRPbiI6IjIwMjItMDctMjBUMTM6NTE6MTAiLCJQcm9qZWN0Ijp7IiRyZWYiOiI4In19LHsiJGlkIjoiMTAiLCIkdHlwZSI6IlN3aXNzQWNhZGVtaWMuQ2l0YXZpLlBlcnNvbiwgU3dpc3NBY2FkZW1pYy5DaXRhdmkiL</w:instrText>
          </w:r>
          <w:r>
            <w:rPr>
              <w:sz w:val="24"/>
              <w:szCs w:val="24"/>
              <w:lang w:val="en-US"/>
            </w:rPr>
            <w:instrText>CJGaXJzdE5hbWUiOiJNYWRpbHluIiwiTGFzdE5hbWUiOiJTdGFobCIsIk1pZGRsZU5hbWUiOiJSLiIsIlByb3RlY3RlZCI6ZmFsc2UsIlNleCI6MCwiQ3JlYXRlZEJ5IjoiX0plbm55IiwiQ3JlYXRlZE9uIjoiMjAyMi0wNy0yMFQxMzo1MToxMCIsIk1vZGlmaWVkQnkiOiJfSmVubnkiLCJJZCI6Ijg5YTU0ZjExLWUzYWQtNDM2NS1hM2VkL</w:instrText>
          </w:r>
          <w:r>
            <w:rPr>
              <w:sz w:val="24"/>
              <w:szCs w:val="24"/>
              <w:lang w:val="en-US"/>
            </w:rPr>
            <w:instrText>TI2ZjE1ZTViZTEwMyIsIk1vZGlmaWVkT24iOiIyMDIyLTA3LTIwVDEzOjUxOjEwIiwiUHJvamVjdCI6eyIkcmVmIjoiOCJ9fSx7IiRpZCI6IjExIiwiJHR5cGUiOiJTd2lzc0FjYWRlbWljLkNpdGF2aS5QZXJzb24sIFN3aXNzQWNhZGVtaWMuQ2l0YXZpIiwiRmlyc3ROYW1lIjoiUmViZWNjYSIsIkxhc3ROYW1lIjoiS2FwcGhhaG4iLCJNa</w:instrText>
          </w:r>
          <w:r>
            <w:rPr>
              <w:sz w:val="24"/>
              <w:szCs w:val="24"/>
              <w:lang w:val="en-US"/>
            </w:rPr>
            <w:instrText>WRkbGVOYW1lIjoiSi4iLCJQcm90ZWN0ZWQiOmZhbHNlLCJTZXgiOjEsIkNyZWF0ZWRCeSI6Il9KZW5ueSIsIkNyZWF0ZWRPbiI6IjIwMjItMDctMjBUMTM6NTE6MTAiLCJNb2RpZmllZEJ5IjoiX0plbm55IiwiSWQiOiIyYjUxZmJmMC0yNjNlLTQzZDktYjQ0Yy00MDI0ZjIxZDhiOGYiLCJNb2RpZmllZE9uIjoiMjAyMi0wNy0yMFQxMzo1M</w:instrText>
          </w:r>
          <w:r>
            <w:rPr>
              <w:sz w:val="24"/>
              <w:szCs w:val="24"/>
              <w:lang w:val="en-US"/>
            </w:rPr>
            <w:instrText>ToxMCIsIlByb2plY3QiOnsiJHJlZiI6IjgifX0seyIkaWQiOiIxMiIsIiR0eXBlIjoiU3dpc3NBY2FkZW1pYy5DaXRhdmkuUGVyc29uLCBTd2lzc0FjYWRlbWljLkNpdGF2aSIsIkZpcnN0TmFtZSI6IkhlaWRpIiwiTGFzdE5hbWUiOiJSb2VocmljaCIsIlByb3RlY3RlZCI6ZmFsc2UsIlNleCI6MSwiQ3JlYXRlZEJ5IjoiX0plbm55IiwiQ</w:instrText>
          </w:r>
          <w:r>
            <w:rPr>
              <w:sz w:val="24"/>
              <w:szCs w:val="24"/>
              <w:lang w:val="en-US"/>
            </w:rPr>
            <w:instrText>3JlYXRlZE9uIjoiMjAyMi0wNy0yMFQxMzo1MToxMCIsIk1vZGlmaWVkQnkiOiJfSmVubnkiLCJJZCI6ImRhODljYmQ3LWY4NmYtNDhjOC04MzQ1LTA5Nzg2OGE4MmViZSIsIk1vZGlmaWVkT24iOiIyMDIyLTA3LTIwVDEzOjUxOjEwIiwiUHJvamVjdCI6eyIkcmVmIjoiOCJ9fSx7IiRpZCI6IjEzIiwiJHR5cGUiOiJTd2lzc0FjYWRlbWljL</w:instrText>
          </w:r>
          <w:r>
            <w:rPr>
              <w:sz w:val="24"/>
              <w:szCs w:val="24"/>
              <w:lang w:val="en-US"/>
            </w:rPr>
            <w:instrText>kNpdGF2aS5QZXJzb24sIFN3aXNzQWNhZGVtaWMuQ2l0YXZpIiwiRmlyc3ROYW1lIjoiU2FuZHJhIiwiTGFzdE5hbWUiOiJNb250ZXp1bWEiLCJNaWRkbGVOYW1lIjoiUi4iLCJQcm90ZWN0ZWQiOmZhbHNlLCJTZXgiOjEsIkNyZWF0ZWRCeSI6Il9KZW5ueSIsIkNyZWF0ZWRPbiI6IjIwMjItMDctMjBUMTM6NTE6MTAiLCJNb2RpZmllZEJ5I</w:instrText>
          </w:r>
          <w:r>
            <w:rPr>
              <w:sz w:val="24"/>
              <w:szCs w:val="24"/>
              <w:lang w:val="en-US"/>
            </w:rPr>
            <w:instrText>joiX0plbm55IiwiSWQiOiI1OGJjMmNjMi04OTE4LTRlZmYtOTliOC1hZWUyYTBkMmY5N2YiLCJNb2RpZmllZE9uIjoiMjAyMi0wNy0yMFQxMzo1MToxMCIsIlByb2plY3QiOnsiJHJlZiI6IjgifX0seyIkaWQiOiIxNCIsIiR0eXBlIjoiU3dpc3NBY2FkZW1pYy5DaXRhdmkuUGVyc29uLCBTd2lzc0FjYWRlbWljLkNpdGF2aSIsIkZpcnN0T</w:instrText>
          </w:r>
          <w:r>
            <w:rPr>
              <w:sz w:val="24"/>
              <w:szCs w:val="24"/>
              <w:lang w:val="en-US"/>
            </w:rPr>
            <w:instrText>mFtZSI6IkRlYm9yYWgiLCJMYXN0TmFtZSI6IkZlcnJpbmd0b24iLCJNaWRkbGVOYW1lIjoiQS4iLCJQcm90ZWN0ZWQiOmZhbHNlLCJTZXgiOjEsIkNyZWF0ZWRCeSI6Il9KZW5ueSIsIkNyZWF0ZWRPbiI6IjIwMjItMDctMjBUMTM6NTE6MTAiLCJNb2RpZmllZEJ5IjoiX0plbm55IiwiSWQiOiIzN2M2MTFhMi0zZWUyLTRiYzYtYjk5Zi02N</w:instrText>
          </w:r>
          <w:r>
            <w:rPr>
              <w:sz w:val="24"/>
              <w:szCs w:val="24"/>
              <w:lang w:val="en-US"/>
            </w:rPr>
            <w:instrText>TAxOTk0OTQ0NGIiLCJNb2RpZmllZE9uIjoiMjAyMi0wNy0yMFQxMzo1MToxMCIsIlByb2plY3QiOnsiJHJlZiI6IjgifX0seyIkaWQiOiIxNSIsIiR0eXBlIjoiU3dpc3NBY2FkZW1pYy5DaXRhdmkuUGVyc29uLCBTd2lzc0FjYWRlbWljLkNpdGF2aSIsIkZpcnN0TmFtZSI6IkphbWVzIiwiTGFzdE5hbWUiOiJEdXR0b24iLCJNaWRkbGVOY</w:instrText>
          </w:r>
          <w:r>
            <w:rPr>
              <w:sz w:val="24"/>
              <w:szCs w:val="24"/>
              <w:lang w:val="en-US"/>
            </w:rPr>
            <w:instrText>W1lIjoiUi4iLCJQcm90ZWN0ZWQiOmZhbHNlLCJTZXgiOjIsIkNyZWF0ZWRCeSI6Il9KZW5ueSIsIkNyZWF0ZWRPbiI6IjIwMjItMDctMjBUMTM6NTE6MTAiLCJNb2RpZmllZEJ5IjoiX0plbm55IiwiSWQiOiIyYTIwM2Q1OS01ODczLTRjOTYtODVkMi1iMjVjYWMzNGEzMGMiLCJNb2RpZmllZE9uIjoiMjAyMi0wNy0yMFQxMzo1MToxMCIsI</w:instrText>
          </w:r>
          <w:r>
            <w:rPr>
              <w:sz w:val="24"/>
              <w:szCs w:val="24"/>
              <w:lang w:val="en-US"/>
            </w:rPr>
            <w:instrText>lByb2plY3QiOnsiJHJlZiI6IjgifX1dLCJDaXRhdGlvbktleVVwZGF0ZVR5cGUiOjAsIkNvbGxhYm9yYXRvcnMiOltdLCJDb3ZlclBhdGgiOnsiJGlkIjoiMTYiLCIkdHlwZSI6IlN3aXNzQWNhZGVtaWMuQ2l0YXZpLkxpbmtlZFJlc291cmNlLCBTd2lzc0FjYWRlbWljLkNpdGF2aSIsIkxpbmtlZFJlc291cmNlVHlwZSI6MSwiVXJpU3Rya</w:instrText>
          </w:r>
          <w:r>
            <w:rPr>
              <w:sz w:val="24"/>
              <w:szCs w:val="24"/>
              <w:lang w:val="en-US"/>
            </w:rPr>
            <w:instrText>W5nIjoiRWJlbGluZywgR2VuZyBldCBhbCAyMDIyIC0gVGVzdGluZyBNaXRvY2hvbmRyaWFsLVRhcmdldGVkIERydWdzIGluIGlQU0MtUlBFLmpwZyIsIkxpbmtlZFJlc291cmNlU3RhdHVzIjo4LCJQcm9wZXJ0aWVzIjp7IiRpZCI6IjE3IiwiJHR5cGUiOiJTd2lzc0FjYWRlbWljLkNpdGF2aS5MaW5rZWRSZXNvdXJjZVByb3BlcnRpZXMsI</w:instrText>
          </w:r>
          <w:r>
            <w:rPr>
              <w:sz w:val="24"/>
              <w:szCs w:val="24"/>
              <w:lang w:val="en-US"/>
            </w:rPr>
            <w:instrText>FN3aXNzQWNhZGVtaWMuQ2l0YXZpIn0sIlN5bmNGb2xkZXJUeXBlIjowLCJJc0xvY2FsQ2xvdWRQcm9qZWN0RmlsZUxpbmsiOmZhbHNlLCJJc0Nsb3VkUmVzdG9yZSI6ZmFsc2UsIklzQ2xvdWRDb3B5IjpmYWxzZSwiQXR0YWNobWVudEZvbGRlcldhc0luRmFsbGJhY2tNb2RlIjpmYWxzZX0sIkRhdGUyIjoiMDQuMDEuMjAyMiIsIkRvaSI6I</w:instrText>
          </w:r>
          <w:r>
            <w:rPr>
              <w:sz w:val="24"/>
              <w:szCs w:val="24"/>
              <w:lang w:val="en-US"/>
            </w:rPr>
            <w:instrText>jEwLjMzOTAvcGgxNTAxMDA2MiIsIkVkaXRvcnMiOltdLCJFdmFsdWF0aW9uQ29tcGxleGl0eSI6MCwiRXZhbHVhdGlvblNvdXJjZVRleHRGb3JtYXQiOjAsIkdyb3VwcyI6W10sIkhhc0xhYmVsMSI6ZmFsc2UsIkhhc0xhYmVsMiI6ZmFsc2UsIktleXdvcmRzIjpbXSwiTGFuZ3VhZ2UiOiJlbmciLCJMYW5ndWFnZUNvZGUiOiJlbiIsIkxvY</w:instrText>
          </w:r>
          <w:r>
            <w:rPr>
              <w:sz w:val="24"/>
              <w:szCs w:val="24"/>
              <w:lang w:val="en-US"/>
            </w:rPr>
            <w:instrText>2F0aW9ucyI6W3siJGlkIjoiMTgiLCIkdHlwZSI6IlN3aXNzQWNhZGVtaWMuQ2l0YXZpLkxvY2F0aW9uLCBTd2lzc0FjYWRlbWljLkNpdGF2aSIsIkFkZHJlc3MiOnsiJGlkIjoiMTkiLCIkdHlwZSI6IlN3aXNzQWNhZGVtaWMuQ2l0YXZpLkxpbmtlZFJlc291cmNlLCBTd2lzc0FjYWRlbWljLkNpdGF2aSIsIkxpbmtlZFJlc291cmNlVHlwZ</w:instrText>
          </w:r>
          <w:r>
            <w:rPr>
              <w:sz w:val="24"/>
              <w:szCs w:val="24"/>
              <w:lang w:val="en-US"/>
            </w:rPr>
            <w:instrText>SI6NSwiT3JpZ2luYWxTdHJpbmciOiJQTUM4NzgxNzU5IiwiVXJpU3RyaW5nIjoiaHR0cHM6Ly93d3cubmNiaS5ubG0ubmloLmdvdi9wbWMvYXJ0aWNsZXMvUE1DODc4MTc1OSIsIkxpbmtlZFJlc291cmNlU3RhdHVzIjo4LCJQcm9wZXJ0aWVzIjp7IiRpZCI6IjIwIiwiJHR5cGUiOiJTd2lzc0FjYWRlbWljLkNpdGF2aS5MaW5rZWRSZXNvd</w:instrText>
          </w:r>
          <w:r>
            <w:rPr>
              <w:sz w:val="24"/>
              <w:szCs w:val="24"/>
              <w:lang w:val="en-US"/>
            </w:rPr>
            <w:instrText>XJjZVByb3BlcnRpZXMsIFN3aXNzQWNhZGVtaWMuQ2l0YXZpIn0sIlN5bmNGb2xkZXJUeXBlIjowLCJJc0xvY2FsQ2xvdWRQcm9qZWN0RmlsZUxpbmsiOmZhbHNlLCJJc0Nsb3VkUmVzdG9yZSI6ZmFsc2UsIklzQ2xvdWRDb3B5IjpmYWxzZSwiQXR0YWNobWVudEZvbGRlcldhc0luRmFsbGJhY2tNb2RlIjpmYWxzZX0sIkFubm90YXRpb25zI</w:instrText>
          </w:r>
          <w:r>
            <w:rPr>
              <w:sz w:val="24"/>
              <w:szCs w:val="24"/>
              <w:lang w:val="en-US"/>
            </w:rPr>
            <w:instrText>jpbXSwiTG9jYXRpb25UeXBlIjowLCJNaXJyb3JzUmVmZXJlbmNlUHJvcGVydHlJZCI6MjA4LCJDcmVhdGVkQnkiOiJfSmVubnkiLCJDcmVhdGVkT24iOiIyMDIyLTA3LTIwVDEzOjUxOjEwIiwiTW9kaWZpZWRCeSI6Il9KZW5ueSIsIklkIjoiMzZlOGUzZmUtZDU1Ni00YTJjLThiMGMtNWEyOWMzMDMyZTkxIiwiTW9kaWZpZWRPbiI6IjIwM</w:instrText>
          </w:r>
          <w:r>
            <w:rPr>
              <w:sz w:val="24"/>
              <w:szCs w:val="24"/>
              <w:lang w:val="en-US"/>
            </w:rPr>
            <w:instrText>jItMDctMjBUMTM6NTE6MTAiLCJQcm9qZWN0Ijp7IiRyZWYiOiI4In19LHsiJGlkIjoiMjEiLCIkdHlwZSI6IlN3aXNzQWNhZGVtaWMuQ2l0YXZpLkxvY2F0aW9uLCBTd2lzc0FjYWRlbWljLkNpdGF2aSIsIkFkZHJlc3MiOnsiJGlkIjoiMjIiLCIkdHlwZSI6IlN3aXNzQWNhZGVtaWMuQ2l0YXZpLkxpbmtlZFJlc291cmNlLCBTd2lzc0FjY</w:instrText>
          </w:r>
          <w:r>
            <w:rPr>
              <w:sz w:val="24"/>
              <w:szCs w:val="24"/>
              <w:lang w:val="en-US"/>
            </w:rPr>
            <w:instrText>WRlbWljLkNpdGF2aSIsIkxpbmtlZFJlc291cmNlVHlwZSI6NSwiT3JpZ2luYWxTdHJpbmciOiIzNTA1NjExOSIsIlVyaVN0cmluZyI6Imh0dHA6Ly93d3cubmNiaS5ubG0ubmloLmdvdi9wdWJtZWQvMzUwNTYxMTkiLCJMaW5rZWRSZXNvdXJjZVN0YXR1cyI6OCwiUHJvcGVydGllcyI6eyIkaWQiOiIyMyIsIiR0eXBlIjoiU3dpc3NBY2FkZ</w:instrText>
          </w:r>
          <w:r>
            <w:rPr>
              <w:sz w:val="24"/>
              <w:szCs w:val="24"/>
              <w:lang w:val="en-US"/>
            </w:rPr>
            <w:instrText>W1pYy5DaXRhdmkuTGlua2VkUmVzb3VyY2VQcm9wZXJ0aWVzLCBTd2lzc0FjYWRlbWljLkNpdGF2aSJ9LCJTeW5jRm9sZGVyVHlwZSI6MCwiSXNMb2NhbENsb3VkUHJvamVjdEZpbGVMaW5rIjpmYWxzZSwiSXNDbG91ZFJlc3RvcmUiOmZhbHNlLCJJc0Nsb3VkQ29weSI6ZmFsc2UsIkF0dGFjaG1lbnRGb2xkZXJXYXNJbkZhbGxiYWNrTW9kZ</w:instrText>
          </w:r>
          <w:r>
            <w:rPr>
              <w:sz w:val="24"/>
              <w:szCs w:val="24"/>
              <w:lang w:val="en-US"/>
            </w:rPr>
            <w:instrText>SI6ZmFsc2V9LCJBbm5vdGF0aW9ucyI6W10sIkxvY2F0aW9uVHlwZSI6MCwiTWlycm9yc1JlZmVyZW5jZVByb3BlcnR5SWQiOjE2NCwiQ3JlYXRlZEJ5IjoiX0plbm55IiwiQ3JlYXRlZE9uIjoiMjAyMi0wNy0yMFQxMzo1MToxMCIsIk1vZGlmaWVkQnkiOiJfSmVubnkiLCJJZCI6IjBlYWY3N2NjLTJhNWYtNDAyOC1iMTJhLTU5OTI3YjkwZ</w:instrText>
          </w:r>
          <w:r>
            <w:rPr>
              <w:sz w:val="24"/>
              <w:szCs w:val="24"/>
              <w:lang w:val="en-US"/>
            </w:rPr>
            <w:instrText>GNiZSIsIk1vZGlmaWVkT24iOiIyMDIyLTA3LTIwVDEzOjUxOjEwIiwiUHJvamVjdCI6eyIkcmVmIjoiOCJ9fSx7IiRpZCI6IjI0IiwiJHR5cGUiOiJTd2lzc0FjYWRlbWljLkNpdGF2aS5Mb2NhdGlvbiwgU3dpc3NBY2FkZW1pYy5DaXRhdmkiLCJBZGRyZXNzIjp7IiRpZCI6IjI1IiwiJHR5cGUiOiJTd2lzc0FjYWRlbWljLkNpdGF2aS5Ma</w:instrText>
          </w:r>
          <w:r>
            <w:rPr>
              <w:sz w:val="24"/>
              <w:szCs w:val="24"/>
              <w:lang w:val="en-US"/>
            </w:rPr>
            <w:instrText>W5rZWRSZXNvdXJjZSwgU3dpc3NBY2FkZW1pYy5DaXRhdmkiLCJMaW5rZWRSZXNvdXJjZVR5cGUiOjUsIk9yaWdpbmFsU3RyaW5nIjoiMTAuMzM5MC9waDE1MDEwMDYyIiwiVXJpU3RyaW5nIjoiaHR0cHM6Ly9kb2kub3JnLzEwLjMzOTAvcGgxNTAxMDA2MiIsIkxpbmtlZFJlc291cmNlU3RhdHVzIjo4LCJQcm9wZXJ0aWVzIjp7IiRpZCI6I</w:instrText>
          </w:r>
          <w:r>
            <w:rPr>
              <w:sz w:val="24"/>
              <w:szCs w:val="24"/>
              <w:lang w:val="en-US"/>
            </w:rPr>
            <w:instrText>jI2IiwiJHR5cGUiOiJTd2lzc0FjYWRlbWljLkNpdGF2aS5MaW5rZWRSZXNvdXJjZVByb3BlcnRpZXMsIFN3aXNzQWNhZGVtaWMuQ2l0YXZpIn0sIlN5bmNGb2xkZXJUeXBlIjowLCJJc0xvY2FsQ2xvdWRQcm9qZWN0RmlsZUxpbmsiOmZhbHNlLCJJc0Nsb3VkUmVzdG9yZSI6ZmFsc2UsIklzQ2xvdWRDb3B5IjpmYWxzZSwiQXR0YWNobWVud</w:instrText>
          </w:r>
          <w:r>
            <w:rPr>
              <w:sz w:val="24"/>
              <w:szCs w:val="24"/>
              <w:lang w:val="en-US"/>
            </w:rPr>
            <w:instrText>EZvbGRlcldhc0luRmFsbGJhY2tNb2RlIjpmYWxzZX0sIkFubm90YXRpb25zIjpbXSwiTG9jYXRpb25UeXBlIjowLCJNaXJyb3JzUmVmZXJlbmNlUHJvcGVydHlJZCI6MTI4LCJDcmVhdGVkQnkiOiJfSmVubnkiLCJDcmVhdGVkT24iOiIyMDIyLTA3LTIwVDEzOjUxOjEwIiwiTW9kaWZpZWRCeSI6Il9KZW5ueSIsIklkIjoiMWNmZGM3ZTktM</w:instrText>
          </w:r>
          <w:r>
            <w:rPr>
              <w:sz w:val="24"/>
              <w:szCs w:val="24"/>
              <w:lang w:val="en-US"/>
            </w:rPr>
            <w:instrText>DhjZS00NTM3LWE4ZDEtZWYwZTRmNzQ3MDE5IiwiTW9kaWZpZWRPbiI6IjIwMjItMDctMjBUMTM6NTE6MTAiLCJQcm9qZWN0Ijp7IiRyZWYiOiI4In19XSwiTnVtYmVyIjoiNjIiLCJPcmdhbml6YXRpb25zIjpbXSwiT3RoZXJzSW52b2x2ZWQiOltdLCJQYWdlUmFuZ2UiOiI8c3A+XHJcbiAgPG4+MTwvbj5cclxuICA8aW4+dHJ1ZTwvaW4+X</w:instrText>
          </w:r>
          <w:r>
            <w:rPr>
              <w:sz w:val="24"/>
              <w:szCs w:val="24"/>
              <w:lang w:val="en-US"/>
            </w:rPr>
            <w:instrText>HJcbiAgPG9zPjE8L29zPlxyXG4gIDxwcz4xPC9wcz5cclxuPC9zcD5cclxuPGVwPlxyXG4gIDxuPjE4PC9uPlxyXG4gIDxpbj50cnVlPC9pbj5cclxuICA8b3M+MTg8L29zPlxyXG4gIDxwcz4xODwvcHM+XHJcbjwvZXA+XHJcbjxvcz4xLTE4PC9vcz4iLCJQZXJpb2RpY2FsIjp7IiRpZCI6IjI3IiwiJHR5cGUiOiJTd2lzc0FjYWRlbWljL</w:instrText>
          </w:r>
          <w:r>
            <w:rPr>
              <w:sz w:val="24"/>
              <w:szCs w:val="24"/>
              <w:lang w:val="en-US"/>
            </w:rPr>
            <w:instrText>kNpdGF2aS5QZXJpb2RpY2FsLCBTd2lzc0FjYWRlbWljLkNpdGF2aSIsIklzc24iOiIxNDI0LTgyNDciLCJOYW1lIjoiUGhhcm1hY2V1dGljYWxzIChCYXNlbCwgU3dpdHplcmxhbmQpIiwiUGFnaW5hdGlvbiI6MCwiUHJvdGVjdGVkIjpmYWxzZSwiVXNlckFiYnJldmlhdGlvbjEiOiJQaGFybWFjZXV0aWNhbHMgKEJhc2VsKSIsIkNyZWF0Z</w:instrText>
          </w:r>
          <w:r>
            <w:rPr>
              <w:sz w:val="24"/>
              <w:szCs w:val="24"/>
              <w:lang w:val="en-US"/>
            </w:rPr>
            <w:instrText>WRCeSI6Il9KZW5ueSIsIkNyZWF0ZWRPbiI6IjIwMjItMDctMjBUMTM6NTE6MTAiLCJNb2RpZmllZEJ5IjoiX0plbm55IiwiSWQiOiI5ODJmY2EwYS02NjY2LTRkZDYtYWIxZS0yNDY4ODJiYmUyMDkiLCJNb2RpZmllZE9uIjoiMjAyMi0wNy0yMFQxMzo1MToxMCIsIlByb2plY3QiOnsiJHJlZiI6IjgifX0sIlBtY0lkIjoiUE1DODc4MTc1O</w:instrText>
          </w:r>
          <w:r>
            <w:rPr>
              <w:sz w:val="24"/>
              <w:szCs w:val="24"/>
              <w:lang w:val="en-US"/>
            </w:rPr>
            <w:instrText>SIsIlB1Ymxpc2hlcnMiOltdLCJQdWJNZWRJZCI6IjM1MDU2MTE5IiwiUXVvdGF0aW9ucyI6W10sIlJhdGluZyI6MCwiUmVmZXJlbmNlVHlwZSI6IkpvdXJuYWxBcnRpY2xlIiwiU2hvcnRUaXRsZSI6IkViZWxpbmcsIEdlbmcgZXQgYWwuIDIwMjIg4oCTIFRlc3RpbmcgTWl0b2Nob25kcmlhbC1UYXJnZXRlZCBEcnVncyBpbiBpUFNDLVJQR</w:instrText>
          </w:r>
          <w:r>
            <w:rPr>
              <w:sz w:val="24"/>
              <w:szCs w:val="24"/>
              <w:lang w:val="en-US"/>
            </w:rPr>
            <w:instrText>SIsIlNob3J0VGl0bGVVcGRhdGVUeXBlIjowLCJTb3VyY2VPZkJpYmxpb2dyYXBoaWNJbmZvcm1hdGlvbiI6IlB1Yk1lZCIsIlN0YXRpY0lkcyI6WyJiNTVmM2VkNC01NzNhLTQ1M2UtYmZkYS05MWI5ODI1MGY3NzkiXSwiVGFibGVPZkNvbnRlbnRzQ29tcGxleGl0eSI6MCwiVGFibGVPZkNvbnRlbnRzU291cmNlVGV4dEZvcm1hdCI6MCwiV</w:instrText>
          </w:r>
          <w:r>
            <w:rPr>
              <w:sz w:val="24"/>
              <w:szCs w:val="24"/>
              <w:lang w:val="en-US"/>
            </w:rPr>
            <w:instrText>GFza3MiOltdLCJUaXRsZSI6IlRlc3RpbmcgTWl0b2Nob25kcmlhbC1UYXJnZXRlZCBEcnVncyBpbiBpUFNDLVJQRSBmcm9tIFBhdGllbnRzIHdpdGggQWdlLVJlbGF0ZWQgTWFjdWxhciBEZWdlbmVyYXRpb24iLCJUcmFuc2xhdG9ycyI6W10sIlZvbHVtZSI6IjE1IiwiWWVhciI6IjIwMjIiLCJZZWFyUmVzb2x2ZWQiOiIyMDIyIiwiQ3JlY</w:instrText>
          </w:r>
          <w:r>
            <w:rPr>
              <w:sz w:val="24"/>
              <w:szCs w:val="24"/>
              <w:lang w:val="en-US"/>
            </w:rPr>
            <w:instrText>XRlZEJ5IjoiX0plbm55IiwiQ3JlYXRlZE9uIjoiMjAyMi0wNy0yMFQxMzo1MToxMCIsIk1vZGlmaWVkQnkiOiJfSmVubnkiLCJJZCI6Ijg2OTRhMDZkLTIxNjItNGZjNi04ZGNhLWI2MjQ3NGUzMDNkZiIsIk1vZGlmaWVkT24iOiIyMDIyLTExLTE4VDA4OjQxOjM2IiwiUHJvamVjdCI6eyIkcmVmIjoiOCJ9fSwiVXNlTnVtYmVyaW5nVHlwZ</w:instrText>
          </w:r>
          <w:r>
            <w:rPr>
              <w:sz w:val="24"/>
              <w:szCs w:val="24"/>
              <w:lang w:val="en-US"/>
            </w:rPr>
            <w:instrText>U9mUGFyZW50RG9jdW1lbnQiOmZhbHNlfV0sIkZvcm1hdHRlZFRleHQiOnsiJGlkIjoiMjgiLCJDb3VudCI6MSwiVGV4dFVuaXRzIjpbeyIkaWQiOiIyOSIsIkZvbnRTdHlsZSI6eyIkaWQiOiIzMCIsIk5ldXRyYWwiOnRydWV9LCJSZWFkaW5nT3JkZXIiOjEsIlRleHQiOiIoNTApIn1dfSwiVGFnIjoiQ2l0YXZpUGxhY2Vob2xkZXIjODVjY</w:instrText>
          </w:r>
          <w:r>
            <w:rPr>
              <w:sz w:val="24"/>
              <w:szCs w:val="24"/>
              <w:lang w:val="en-US"/>
            </w:rPr>
            <w:instrText>2NmYTMtZTRhMi00NjFkLTkwYjYtYzExNDkyN2QyM2RlIiwiVGV4dCI6Iig1MCkiLCJXQUlWZXJzaW9uIjoiNi4xNC4wLjAifQ==}</w:instrText>
          </w:r>
          <w:r>
            <w:rPr>
              <w:sz w:val="24"/>
              <w:szCs w:val="24"/>
              <w:lang w:val="en-US"/>
            </w:rPr>
            <w:fldChar w:fldCharType="separate"/>
          </w:r>
          <w:r>
            <w:rPr>
              <w:sz w:val="24"/>
              <w:szCs w:val="24"/>
              <w:lang w:val="en-US"/>
            </w:rPr>
            <w:t>(50)</w:t>
          </w:r>
          <w:r>
            <w:rPr>
              <w:sz w:val="24"/>
              <w:szCs w:val="24"/>
              <w:lang w:val="en-US"/>
            </w:rPr>
            <w:fldChar w:fldCharType="end"/>
          </w:r>
        </w:sdtContent>
      </w:sdt>
      <w:r>
        <w:rPr>
          <w:sz w:val="24"/>
          <w:szCs w:val="24"/>
          <w:lang w:val="en-US"/>
        </w:rPr>
        <w:t>.</w:t>
      </w:r>
    </w:p>
    <w:p w:rsidR="00051524" w:rsidRDefault="00367442">
      <w:pPr>
        <w:pStyle w:val="1"/>
        <w:rPr>
          <w:b/>
          <w:bCs/>
          <w:sz w:val="24"/>
          <w:szCs w:val="24"/>
          <w:lang w:val="en-US"/>
        </w:rPr>
      </w:pPr>
      <w:r>
        <w:rPr>
          <w:b/>
          <w:bCs/>
          <w:sz w:val="24"/>
          <w:szCs w:val="24"/>
          <w:lang w:val="en-US"/>
        </w:rPr>
        <w:t>CONCLUSION</w:t>
      </w:r>
    </w:p>
    <w:p w:rsidR="00051524" w:rsidRDefault="00367442">
      <w:pPr>
        <w:jc w:val="both"/>
        <w:rPr>
          <w:sz w:val="24"/>
          <w:szCs w:val="24"/>
          <w:lang w:val="en-US"/>
        </w:rPr>
      </w:pPr>
      <w:r>
        <w:rPr>
          <w:sz w:val="24"/>
          <w:szCs w:val="24"/>
          <w:lang w:val="en-US"/>
        </w:rPr>
        <w:t>Evidence is increasing that metformin, the most commonly prescribed oral antihyperglycemic drug, influences a variety of physiological</w:t>
      </w:r>
      <w:r>
        <w:rPr>
          <w:sz w:val="24"/>
          <w:szCs w:val="24"/>
          <w:lang w:val="en-US"/>
        </w:rPr>
        <w:t xml:space="preserve"> functions besides its classical glucose-lowering effect. Essentially, this includes anti-inflammatory, anti-angiogenic, anti-oxidative, anti-apoptotic, neuroprotective and anti-ageing effects. </w:t>
      </w:r>
    </w:p>
    <w:p w:rsidR="00051524" w:rsidRDefault="00367442">
      <w:pPr>
        <w:jc w:val="both"/>
        <w:rPr>
          <w:sz w:val="24"/>
          <w:szCs w:val="24"/>
          <w:lang w:val="en-US"/>
        </w:rPr>
      </w:pPr>
      <w:r>
        <w:rPr>
          <w:sz w:val="24"/>
          <w:szCs w:val="24"/>
          <w:lang w:val="en-US"/>
        </w:rPr>
        <w:t>The ongoing prospective trial about the effect of metformin o</w:t>
      </w:r>
      <w:r>
        <w:rPr>
          <w:sz w:val="24"/>
          <w:szCs w:val="24"/>
          <w:lang w:val="en-US"/>
        </w:rPr>
        <w:t>n the progression of geographic atrophy could deliver first results for this subgroup of late-stage AMD patients. In the future, more prospective trials are needed to confirm in more detail how the beneficial effects of metformin influence the pathophysiol</w:t>
      </w:r>
      <w:r>
        <w:rPr>
          <w:sz w:val="24"/>
          <w:szCs w:val="24"/>
          <w:lang w:val="en-US"/>
        </w:rPr>
        <w:t>ogy of AMD and if metformin qualifies as a treatment option in patients with a diagnosis of AMD. Additionally, prospective trials should not only concentrate on late-stage dry AMD but consider all AMD stages. Jiang et al. found for example, that especially</w:t>
      </w:r>
      <w:r>
        <w:rPr>
          <w:sz w:val="24"/>
          <w:szCs w:val="24"/>
          <w:lang w:val="en-US"/>
        </w:rPr>
        <w:t xml:space="preserve"> the early stage of AMD was associated with a beneficial effect of metformin. </w:t>
      </w:r>
      <w:r>
        <w:rPr>
          <w:sz w:val="24"/>
          <w:szCs w:val="24"/>
          <w:lang w:val="en-US"/>
        </w:rPr>
        <w:lastRenderedPageBreak/>
        <w:t xml:space="preserve">Finally, prospective trials should consider patients with and without a diagnosis of diabetes to rule out possible confounding effects of the diabetic disease. </w:t>
      </w:r>
    </w:p>
    <w:p w:rsidR="00051524" w:rsidRDefault="00367442">
      <w:pPr>
        <w:pStyle w:val="1"/>
        <w:rPr>
          <w:lang w:val="en-US"/>
        </w:rPr>
      </w:pPr>
      <w:r>
        <w:rPr>
          <w:lang w:val="en-US"/>
        </w:rPr>
        <w:t>Author’s contribu</w:t>
      </w:r>
      <w:r>
        <w:rPr>
          <w:lang w:val="en-US"/>
        </w:rPr>
        <w:t>tions</w:t>
      </w:r>
    </w:p>
    <w:p w:rsidR="00051524" w:rsidRDefault="00367442">
      <w:pPr>
        <w:rPr>
          <w:lang w:val="en-US"/>
        </w:rPr>
      </w:pPr>
      <w:r>
        <w:rPr>
          <w:lang w:val="en-US"/>
        </w:rPr>
        <w:t>The authors contributed equally to the article.</w:t>
      </w:r>
    </w:p>
    <w:p w:rsidR="00051524" w:rsidRDefault="00367442">
      <w:pPr>
        <w:pStyle w:val="1"/>
        <w:rPr>
          <w:lang w:val="en-US"/>
        </w:rPr>
      </w:pPr>
      <w:r>
        <w:rPr>
          <w:lang w:val="en-US"/>
        </w:rPr>
        <w:t>Conflicts of interest</w:t>
      </w:r>
    </w:p>
    <w:p w:rsidR="00051524" w:rsidRDefault="00367442">
      <w:pPr>
        <w:jc w:val="both"/>
        <w:rPr>
          <w:sz w:val="24"/>
          <w:szCs w:val="24"/>
          <w:lang w:val="en-US"/>
        </w:rPr>
      </w:pPr>
      <w:r>
        <w:rPr>
          <w:sz w:val="24"/>
          <w:szCs w:val="24"/>
          <w:lang w:val="en-US"/>
        </w:rPr>
        <w:t>I declare that I have no conflicts of interest.</w:t>
      </w:r>
    </w:p>
    <w:p w:rsidR="00051524" w:rsidRDefault="00367442">
      <w:pPr>
        <w:pStyle w:val="1"/>
        <w:rPr>
          <w:lang w:val="en-US"/>
        </w:rPr>
      </w:pPr>
      <w:r>
        <w:rPr>
          <w:lang w:val="en-US"/>
        </w:rPr>
        <w:t>Ethical approval and consent to participate</w:t>
      </w:r>
    </w:p>
    <w:p w:rsidR="00051524" w:rsidRDefault="00367442">
      <w:pPr>
        <w:jc w:val="both"/>
        <w:rPr>
          <w:sz w:val="24"/>
          <w:szCs w:val="24"/>
          <w:lang w:val="en-US"/>
        </w:rPr>
      </w:pPr>
      <w:r>
        <w:rPr>
          <w:sz w:val="24"/>
          <w:szCs w:val="24"/>
          <w:lang w:val="en-US"/>
        </w:rPr>
        <w:t>Not applicable.</w:t>
      </w:r>
    </w:p>
    <w:p w:rsidR="00051524" w:rsidRDefault="00367442">
      <w:pPr>
        <w:pStyle w:val="1"/>
        <w:rPr>
          <w:lang w:val="en-US"/>
        </w:rPr>
      </w:pPr>
      <w:r>
        <w:rPr>
          <w:lang w:val="en-US"/>
        </w:rPr>
        <w:t>Consent for publication</w:t>
      </w:r>
    </w:p>
    <w:p w:rsidR="00051524" w:rsidRDefault="00367442">
      <w:pPr>
        <w:jc w:val="both"/>
        <w:rPr>
          <w:sz w:val="24"/>
          <w:szCs w:val="24"/>
          <w:lang w:val="en-US"/>
        </w:rPr>
      </w:pPr>
      <w:r>
        <w:rPr>
          <w:sz w:val="24"/>
          <w:szCs w:val="24"/>
          <w:lang w:val="en-US"/>
        </w:rPr>
        <w:t>Not applicable.</w:t>
      </w:r>
    </w:p>
    <w:p w:rsidR="00051524" w:rsidRDefault="00051524">
      <w:pPr>
        <w:jc w:val="both"/>
        <w:rPr>
          <w:sz w:val="24"/>
          <w:szCs w:val="24"/>
          <w:lang w:val="en-US"/>
        </w:rPr>
        <w:sectPr w:rsidR="00051524">
          <w:pgSz w:w="11906" w:h="16838"/>
          <w:pgMar w:top="1417" w:right="1417" w:bottom="1134" w:left="1417" w:header="708" w:footer="708" w:gutter="0"/>
          <w:lnNumType w:countBy="1" w:restart="continuous"/>
          <w:cols w:space="708"/>
          <w:docGrid w:linePitch="360"/>
        </w:sectPr>
      </w:pPr>
    </w:p>
    <w:sdt>
      <w:sdtPr>
        <w:rPr>
          <w:rFonts w:asciiTheme="minorHAnsi" w:eastAsiaTheme="minorHAnsi" w:hAnsiTheme="minorHAnsi" w:cstheme="minorBidi"/>
          <w:color w:val="auto"/>
          <w:sz w:val="22"/>
          <w:szCs w:val="22"/>
          <w:lang w:val="en-US"/>
        </w:rPr>
        <w:tag w:val="CitaviBibliography"/>
        <w:id w:val="1828700303"/>
        <w:placeholder>
          <w:docPart w:val="DefaultPlaceholder_-1854013440"/>
        </w:placeholder>
      </w:sdtPr>
      <w:sdtEndPr/>
      <w:sdtContent>
        <w:p w:rsidR="00051524" w:rsidRDefault="00367442">
          <w:pPr>
            <w:pStyle w:val="CitaviBibliographyHeading"/>
            <w:rPr>
              <w:lang w:val="en-US"/>
            </w:rPr>
          </w:pPr>
          <w:r>
            <w:rPr>
              <w:lang w:val="en-US"/>
            </w:rPr>
            <w:fldChar w:fldCharType="begin"/>
          </w:r>
          <w:r>
            <w:rPr>
              <w:lang w:val="en-US"/>
            </w:rPr>
            <w:instrText xml:space="preserve">ADDIN </w:instrText>
          </w:r>
          <w:r>
            <w:rPr>
              <w:lang w:val="en-US"/>
            </w:rPr>
            <w:instrText>CitaviBibliography</w:instrText>
          </w:r>
          <w:r>
            <w:rPr>
              <w:lang w:val="en-US"/>
            </w:rPr>
            <w:fldChar w:fldCharType="separate"/>
          </w:r>
          <w:r>
            <w:rPr>
              <w:lang w:val="en-US"/>
            </w:rPr>
            <w:t>References</w:t>
          </w:r>
        </w:p>
        <w:p w:rsidR="00051524" w:rsidRDefault="00367442">
          <w:pPr>
            <w:pStyle w:val="CitaviBibliographyEntry"/>
            <w:rPr>
              <w:lang w:val="en-US"/>
            </w:rPr>
          </w:pPr>
          <w:r>
            <w:rPr>
              <w:lang w:val="en-US"/>
            </w:rPr>
            <w:t>1.</w:t>
          </w:r>
          <w:r>
            <w:rPr>
              <w:lang w:val="en-US"/>
            </w:rPr>
            <w:tab/>
          </w:r>
          <w:bookmarkStart w:id="3" w:name="_CTVL001bf71b7f3bdd3413d9f83611c39d6b10d"/>
          <w:r>
            <w:rPr>
              <w:lang w:val="en-US"/>
            </w:rPr>
            <w:t>Rena G, Hardie DG, Pearson ER. The mechanisms of action of metformin. Diabetologia. 2017:60(9):1577–1585.</w:t>
          </w:r>
        </w:p>
        <w:bookmarkEnd w:id="3"/>
        <w:p w:rsidR="00051524" w:rsidRDefault="00367442">
          <w:pPr>
            <w:pStyle w:val="CitaviBibliographyEntry"/>
            <w:rPr>
              <w:lang w:val="en-US"/>
            </w:rPr>
          </w:pPr>
          <w:r>
            <w:rPr>
              <w:lang w:val="en-US"/>
            </w:rPr>
            <w:t>2.</w:t>
          </w:r>
          <w:r>
            <w:rPr>
              <w:lang w:val="en-US"/>
            </w:rPr>
            <w:tab/>
          </w:r>
          <w:bookmarkStart w:id="4" w:name="_CTVL0015d5ba82df911486f80b2b47718ee4207"/>
          <w:r>
            <w:rPr>
              <w:lang w:val="en-US"/>
            </w:rPr>
            <w:t>LaMoia TE, Shulman GI. Cellular and Molecular Mechanisms of Metformin Action. Endocr Rev. 2021:42(1):77–96.</w:t>
          </w:r>
        </w:p>
        <w:bookmarkEnd w:id="4"/>
        <w:p w:rsidR="00051524" w:rsidRDefault="00367442">
          <w:pPr>
            <w:pStyle w:val="CitaviBibliographyEntry"/>
            <w:rPr>
              <w:lang w:val="en-US"/>
            </w:rPr>
          </w:pPr>
          <w:r>
            <w:rPr>
              <w:lang w:val="en-US"/>
            </w:rPr>
            <w:t>3.</w:t>
          </w:r>
          <w:r>
            <w:rPr>
              <w:lang w:val="en-US"/>
            </w:rPr>
            <w:tab/>
          </w:r>
          <w:bookmarkStart w:id="5" w:name="_CTVL001c63ae43c7cd14ef79b5631195f7707a3"/>
          <w:r>
            <w:rPr>
              <w:lang w:val="en-US"/>
            </w:rPr>
            <w:t>Romd</w:t>
          </w:r>
          <w:r>
            <w:rPr>
              <w:lang w:val="en-US"/>
            </w:rPr>
            <w:t>honiyyah DF, Harding SP, Cheyne CP, Beare NAV. Metformin, A Potential Role in Age-Related Macular Degeneration: A Systematic Review and Meta-Analysis. Ophthalmol Ther. 2021:10(2):245–260.</w:t>
          </w:r>
        </w:p>
        <w:bookmarkEnd w:id="5"/>
        <w:p w:rsidR="00051524" w:rsidRDefault="00367442">
          <w:pPr>
            <w:pStyle w:val="CitaviBibliographyEntry"/>
            <w:rPr>
              <w:lang w:val="en-US"/>
            </w:rPr>
          </w:pPr>
          <w:r>
            <w:rPr>
              <w:lang w:val="en-US"/>
            </w:rPr>
            <w:t>4.</w:t>
          </w:r>
          <w:r>
            <w:rPr>
              <w:lang w:val="en-US"/>
            </w:rPr>
            <w:tab/>
          </w:r>
          <w:bookmarkStart w:id="6" w:name="_CTVL001ed9ce617202e4aa0b3b9fb217f82d521"/>
          <w:r>
            <w:rPr>
              <w:lang w:val="en-US"/>
            </w:rPr>
            <w:t>Campbell JM, Bellman SM, Stephenson MD, Lisy K. Metformin reduces</w:t>
          </w:r>
          <w:r>
            <w:rPr>
              <w:lang w:val="en-US"/>
            </w:rPr>
            <w:t xml:space="preserve"> all-cause mortality and diseases of ageing independent of its effect on diabetes control: A systematic review and meta-analysis. Ageing Res Rev. 2017:40:31–44.</w:t>
          </w:r>
        </w:p>
        <w:bookmarkEnd w:id="6"/>
        <w:p w:rsidR="00051524" w:rsidRDefault="00367442">
          <w:pPr>
            <w:pStyle w:val="CitaviBibliographyEntry"/>
            <w:rPr>
              <w:lang w:val="en-US"/>
            </w:rPr>
          </w:pPr>
          <w:r>
            <w:rPr>
              <w:lang w:val="en-US"/>
            </w:rPr>
            <w:t>5.</w:t>
          </w:r>
          <w:r>
            <w:rPr>
              <w:lang w:val="en-US"/>
            </w:rPr>
            <w:tab/>
          </w:r>
          <w:bookmarkStart w:id="7" w:name="_CTVL00124355dd1d29d435897834ed01634e6ed"/>
          <w:r>
            <w:rPr>
              <w:lang w:val="en-US"/>
            </w:rPr>
            <w:t>Saisho Y. Metformin and Inflammation: Its Potential Beyond Glucose-lowering Effect. Endocr M</w:t>
          </w:r>
          <w:r>
            <w:rPr>
              <w:lang w:val="en-US"/>
            </w:rPr>
            <w:t>etab Immune Disord Drug Targets. 2015:15(3):196–205.</w:t>
          </w:r>
        </w:p>
        <w:bookmarkEnd w:id="7"/>
        <w:p w:rsidR="00051524" w:rsidRDefault="00367442">
          <w:pPr>
            <w:pStyle w:val="CitaviBibliographyEntry"/>
            <w:rPr>
              <w:lang w:val="en-US"/>
            </w:rPr>
          </w:pPr>
          <w:r>
            <w:rPr>
              <w:lang w:val="en-US"/>
            </w:rPr>
            <w:t>6.</w:t>
          </w:r>
          <w:r>
            <w:rPr>
              <w:lang w:val="en-US"/>
            </w:rPr>
            <w:tab/>
          </w:r>
          <w:bookmarkStart w:id="8" w:name="_CTVL0010658610f3cbc462ca5b678c074b50556"/>
          <w:r>
            <w:rPr>
              <w:lang w:val="en-US"/>
            </w:rPr>
            <w:t>Amin SV, Khanna S, Parvar SP, Shaw LT, Dao D, Hariprasad SM, Skondra D. Metformin and retinal diseases in preclinical and clinical studies: Insights and review of literature. Exp Biol Med (Maywood). 2</w:t>
          </w:r>
          <w:r>
            <w:rPr>
              <w:lang w:val="en-US"/>
            </w:rPr>
            <w:t>022:247(4):317–329.</w:t>
          </w:r>
        </w:p>
        <w:bookmarkEnd w:id="8"/>
        <w:p w:rsidR="00051524" w:rsidRDefault="00367442">
          <w:pPr>
            <w:pStyle w:val="CitaviBibliographyEntry"/>
            <w:rPr>
              <w:lang w:val="en-US"/>
            </w:rPr>
          </w:pPr>
          <w:r>
            <w:rPr>
              <w:lang w:val="en-US"/>
            </w:rPr>
            <w:t>7.</w:t>
          </w:r>
          <w:r>
            <w:rPr>
              <w:lang w:val="en-US"/>
            </w:rPr>
            <w:tab/>
          </w:r>
          <w:bookmarkStart w:id="9" w:name="_CTVL0016fd7d100d9be4f6386ecf17f972f83c1"/>
          <w:r>
            <w:rPr>
              <w:lang w:val="en-US"/>
            </w:rPr>
            <w:t>Soukas AA, Hao H, Wu L. Metformin as Anti-Aging Therapy: Is It for Everyone? Trends Endocrinol Metab. 2019:30(10):745–755.</w:t>
          </w:r>
        </w:p>
        <w:bookmarkEnd w:id="9"/>
        <w:p w:rsidR="00051524" w:rsidRDefault="00367442">
          <w:pPr>
            <w:pStyle w:val="CitaviBibliographyEntry"/>
            <w:rPr>
              <w:lang w:val="en-US"/>
            </w:rPr>
          </w:pPr>
          <w:r>
            <w:rPr>
              <w:lang w:val="en-US"/>
            </w:rPr>
            <w:t>8.</w:t>
          </w:r>
          <w:r>
            <w:rPr>
              <w:lang w:val="en-US"/>
            </w:rPr>
            <w:tab/>
          </w:r>
          <w:bookmarkStart w:id="10" w:name="_CTVL0017cfff75e07de4281b61772eaf9286b5e"/>
          <w:r>
            <w:rPr>
              <w:lang w:val="en-US"/>
            </w:rPr>
            <w:t>Wong WL, Su X, Li X, Cheung CMG, Klein R, Cheng C-Y, Wong TY. Global prevalence of age-related macular dege</w:t>
          </w:r>
          <w:r>
            <w:rPr>
              <w:lang w:val="en-US"/>
            </w:rPr>
            <w:t>neration and disease burden projection for 2020 and 2040: a systematic review and meta-analysis. The Lancet Global Health. 2014:2(2):e106-e116.</w:t>
          </w:r>
        </w:p>
        <w:bookmarkEnd w:id="10"/>
        <w:p w:rsidR="00051524" w:rsidRDefault="00367442">
          <w:pPr>
            <w:pStyle w:val="CitaviBibliographyEntry"/>
            <w:rPr>
              <w:lang w:val="en-US"/>
            </w:rPr>
          </w:pPr>
          <w:r>
            <w:rPr>
              <w:lang w:val="en-US"/>
            </w:rPr>
            <w:t>9.</w:t>
          </w:r>
          <w:r>
            <w:rPr>
              <w:lang w:val="en-US"/>
            </w:rPr>
            <w:tab/>
          </w:r>
          <w:bookmarkStart w:id="11" w:name="_CTVL00168a24023ad3943c8babffc817b352890"/>
          <w:r>
            <w:rPr>
              <w:lang w:val="en-US"/>
            </w:rPr>
            <w:t>Stahl A. The Diagnosis and Treatment of Age-Related Macular Degeneration. Dtsch Arztebl Int. 2020:117(29-30):</w:t>
          </w:r>
          <w:r>
            <w:rPr>
              <w:lang w:val="en-US"/>
            </w:rPr>
            <w:t>513–520.</w:t>
          </w:r>
        </w:p>
        <w:bookmarkEnd w:id="11"/>
        <w:p w:rsidR="00051524" w:rsidRDefault="00367442">
          <w:pPr>
            <w:pStyle w:val="CitaviBibliographyEntry"/>
            <w:rPr>
              <w:lang w:val="en-US"/>
            </w:rPr>
          </w:pPr>
          <w:r>
            <w:rPr>
              <w:lang w:val="en-US"/>
            </w:rPr>
            <w:t>10.</w:t>
          </w:r>
          <w:r>
            <w:rPr>
              <w:lang w:val="en-US"/>
            </w:rPr>
            <w:tab/>
          </w:r>
          <w:bookmarkStart w:id="12" w:name="_CTVL0012fd3ee35937148c686fdfb1e2c704e04"/>
          <w:r>
            <w:rPr>
              <w:lang w:val="en-US"/>
            </w:rPr>
            <w:t>Thomas CJ, Mirza RG, Gill MK. Age-Related Macular Degeneration. Med Clin North Am. 2021:105(3):473–491.</w:t>
          </w:r>
        </w:p>
        <w:bookmarkEnd w:id="12"/>
        <w:p w:rsidR="00051524" w:rsidRDefault="00367442">
          <w:pPr>
            <w:pStyle w:val="CitaviBibliographyEntry"/>
            <w:rPr>
              <w:lang w:val="en-US"/>
            </w:rPr>
          </w:pPr>
          <w:r>
            <w:rPr>
              <w:lang w:val="en-US"/>
            </w:rPr>
            <w:t>11.</w:t>
          </w:r>
          <w:r>
            <w:rPr>
              <w:lang w:val="en-US"/>
            </w:rPr>
            <w:tab/>
          </w:r>
          <w:bookmarkStart w:id="13" w:name="_CTVL0015fe13f24747d4ec2b989378f83d9cac6"/>
          <w:r>
            <w:rPr>
              <w:lang w:val="en-US"/>
            </w:rPr>
            <w:t>Armento A, Ueffing M, Clark SJ. The complement system in age-related macular degeneration. Cell Mol Life Sci. 2021:78(10):4487–4505.</w:t>
          </w:r>
        </w:p>
        <w:bookmarkEnd w:id="13"/>
        <w:p w:rsidR="00051524" w:rsidRDefault="00367442">
          <w:pPr>
            <w:pStyle w:val="CitaviBibliographyEntry"/>
            <w:rPr>
              <w:lang w:val="en-US"/>
            </w:rPr>
          </w:pPr>
          <w:r>
            <w:rPr>
              <w:lang w:val="en-US"/>
            </w:rPr>
            <w:t>12</w:t>
          </w:r>
          <w:r>
            <w:rPr>
              <w:lang w:val="en-US"/>
            </w:rPr>
            <w:t>.</w:t>
          </w:r>
          <w:r>
            <w:rPr>
              <w:lang w:val="en-US"/>
            </w:rPr>
            <w:tab/>
          </w:r>
          <w:bookmarkStart w:id="14" w:name="_CTVL00175b66a7a43294fe48a0f6f316b71088b"/>
          <w:r>
            <w:rPr>
              <w:lang w:val="en-US"/>
            </w:rPr>
            <w:t>Ferris FL, Wilkinson CP, Bird A, Chakravarthy U, Chew E, Csaky K, Sadda SR. Clinical classification of age-related macular degeneration. Ophthalmology. 2013:120(4):844–851.</w:t>
          </w:r>
        </w:p>
        <w:bookmarkEnd w:id="14"/>
        <w:p w:rsidR="00051524" w:rsidRDefault="00367442">
          <w:pPr>
            <w:pStyle w:val="CitaviBibliographyEntry"/>
          </w:pPr>
          <w:r>
            <w:rPr>
              <w:lang w:val="en-US"/>
            </w:rPr>
            <w:t>13.</w:t>
          </w:r>
          <w:r>
            <w:rPr>
              <w:lang w:val="en-US"/>
            </w:rPr>
            <w:tab/>
          </w:r>
          <w:bookmarkStart w:id="15" w:name="_CTVL001eda38389bba44448b275c84d0cff9ab4"/>
          <w:r>
            <w:rPr>
              <w:lang w:val="en-US"/>
            </w:rPr>
            <w:t xml:space="preserve">Schmidt-Erfurth U, Chong V, Loewenstein A, Larsen M, Souied E, Schlingemann R, Eldem B, Monés J, Richard G, Bandello F. Guidelines for the management of neovascular age-related macular degeneration by the European Society of Retina Specialists (EURETINA). </w:t>
          </w:r>
          <w:r>
            <w:t>Br J Ophthalmol. 2014:98(9):1144–1167.</w:t>
          </w:r>
        </w:p>
        <w:bookmarkEnd w:id="15"/>
        <w:p w:rsidR="00051524" w:rsidRDefault="00367442">
          <w:pPr>
            <w:pStyle w:val="CitaviBibliographyEntry"/>
            <w:rPr>
              <w:lang w:val="en-US"/>
            </w:rPr>
          </w:pPr>
          <w:r>
            <w:t>14.</w:t>
          </w:r>
          <w:r>
            <w:tab/>
          </w:r>
          <w:bookmarkStart w:id="16" w:name="_CTVL001eed483d2c141405e81a6e2aff49adcc3"/>
          <w:r>
            <w:t xml:space="preserve">Augustin AJ, Atorf J. Chirurgie bei Makulablutung: Wann und unter welchen Umständen? </w:t>
          </w:r>
          <w:r>
            <w:rPr>
              <w:lang w:val="en-US"/>
            </w:rPr>
            <w:t>Ophthalmo-Chirurgie. 2022:34(1):27–31.</w:t>
          </w:r>
        </w:p>
        <w:bookmarkEnd w:id="16"/>
        <w:p w:rsidR="00051524" w:rsidRDefault="00367442">
          <w:pPr>
            <w:pStyle w:val="CitaviBibliographyEntry"/>
            <w:rPr>
              <w:lang w:val="en-US"/>
            </w:rPr>
          </w:pPr>
          <w:r>
            <w:rPr>
              <w:lang w:val="en-US"/>
            </w:rPr>
            <w:t>15.</w:t>
          </w:r>
          <w:r>
            <w:rPr>
              <w:lang w:val="en-US"/>
            </w:rPr>
            <w:tab/>
          </w:r>
          <w:bookmarkStart w:id="17" w:name="_CTVL001e286889d71f4461e890f0bc02bde72f9"/>
          <w:r>
            <w:rPr>
              <w:lang w:val="en-US"/>
            </w:rPr>
            <w:t xml:space="preserve">Hurley JB. Retina Metabolism and Metabolism in the Pigmented Epithelium: A Busy </w:t>
          </w:r>
          <w:r>
            <w:rPr>
              <w:lang w:val="en-US"/>
            </w:rPr>
            <w:t>Intersection. Annu Rev Vis Sci. 2021:7:665–692.</w:t>
          </w:r>
        </w:p>
        <w:bookmarkEnd w:id="17"/>
        <w:p w:rsidR="00051524" w:rsidRDefault="00367442">
          <w:pPr>
            <w:pStyle w:val="CitaviBibliographyEntry"/>
            <w:rPr>
              <w:lang w:val="en-US"/>
            </w:rPr>
          </w:pPr>
          <w:r>
            <w:rPr>
              <w:lang w:val="en-US"/>
            </w:rPr>
            <w:t>16.</w:t>
          </w:r>
          <w:r>
            <w:rPr>
              <w:lang w:val="en-US"/>
            </w:rPr>
            <w:tab/>
          </w:r>
          <w:bookmarkStart w:id="18" w:name="_CTVL001e220f259db3e4d03b2d250a612460dc0"/>
          <w:r>
            <w:rPr>
              <w:lang w:val="en-US"/>
            </w:rPr>
            <w:t>Cunha-Vaz J, Bernardes R, Lobo C. Blood-retinal barrier. Eur J Ophthalmol. 2011:21(Suppl 6):S3-9.</w:t>
          </w:r>
        </w:p>
        <w:bookmarkEnd w:id="18"/>
        <w:p w:rsidR="00051524" w:rsidRDefault="00367442">
          <w:pPr>
            <w:pStyle w:val="CitaviBibliographyEntry"/>
            <w:rPr>
              <w:lang w:val="en-US"/>
            </w:rPr>
          </w:pPr>
          <w:r>
            <w:rPr>
              <w:lang w:val="en-US"/>
            </w:rPr>
            <w:t>17.</w:t>
          </w:r>
          <w:r>
            <w:rPr>
              <w:lang w:val="en-US"/>
            </w:rPr>
            <w:tab/>
          </w:r>
          <w:bookmarkStart w:id="19" w:name="_CTVL001031f226c0ffe434eb54a29f24e2a111b"/>
          <w:r>
            <w:rPr>
              <w:lang w:val="en-US"/>
            </w:rPr>
            <w:t>Gu X, Neric NJ, Crabb JS, Crabb JW, Bhattacharya SK, Rayborn ME, Hollyfield JG, Bonilha VL. Age-relate</w:t>
          </w:r>
          <w:r>
            <w:rPr>
              <w:lang w:val="en-US"/>
            </w:rPr>
            <w:t>d changes in the retinal pigment epithelium (RPE). PLoS One. 2012:7(6):e38673.</w:t>
          </w:r>
        </w:p>
        <w:bookmarkEnd w:id="19"/>
        <w:p w:rsidR="00051524" w:rsidRDefault="00367442">
          <w:pPr>
            <w:pStyle w:val="CitaviBibliographyEntry"/>
            <w:rPr>
              <w:lang w:val="en-US"/>
            </w:rPr>
          </w:pPr>
          <w:r>
            <w:rPr>
              <w:lang w:val="en-US"/>
            </w:rPr>
            <w:t>18.</w:t>
          </w:r>
          <w:r>
            <w:rPr>
              <w:lang w:val="en-US"/>
            </w:rPr>
            <w:tab/>
          </w:r>
          <w:bookmarkStart w:id="20" w:name="_CTVL00148c0872bd82b4615af9120698a73dd0a"/>
          <w:r>
            <w:rPr>
              <w:lang w:val="en-US"/>
            </w:rPr>
            <w:t>Anderson DH, Mullins RF, Hageman GS, Johnson LV. A role for local inflammation in the formation of drusen in the aging eye. American Journal of Ophthalmology. 2002:134(3):41</w:t>
          </w:r>
          <w:r>
            <w:rPr>
              <w:lang w:val="en-US"/>
            </w:rPr>
            <w:t>1–431.</w:t>
          </w:r>
        </w:p>
        <w:bookmarkEnd w:id="20"/>
        <w:p w:rsidR="00051524" w:rsidRDefault="00367442">
          <w:pPr>
            <w:pStyle w:val="CitaviBibliographyEntry"/>
            <w:rPr>
              <w:lang w:val="en-US"/>
            </w:rPr>
          </w:pPr>
          <w:r>
            <w:rPr>
              <w:lang w:val="en-US"/>
            </w:rPr>
            <w:lastRenderedPageBreak/>
            <w:t>19.</w:t>
          </w:r>
          <w:r>
            <w:rPr>
              <w:lang w:val="en-US"/>
            </w:rPr>
            <w:tab/>
          </w:r>
          <w:bookmarkStart w:id="21" w:name="_CTVL0019270e5e09df6453ab0d8397add751b18"/>
          <w:r>
            <w:rPr>
              <w:lang w:val="en-US"/>
            </w:rPr>
            <w:t>Wang L, Clark ME, Crossman DK, Kojima K, Messinger JD, Mobley JA, Curcio CA. Abundant lipid and protein components of drusen. PLoS One. 2010:5(4):e10329.</w:t>
          </w:r>
        </w:p>
        <w:bookmarkEnd w:id="21"/>
        <w:p w:rsidR="00051524" w:rsidRDefault="00367442">
          <w:pPr>
            <w:pStyle w:val="CitaviBibliographyEntry"/>
            <w:rPr>
              <w:lang w:val="en-US"/>
            </w:rPr>
          </w:pPr>
          <w:r>
            <w:rPr>
              <w:lang w:val="en-US"/>
            </w:rPr>
            <w:t>20.</w:t>
          </w:r>
          <w:r>
            <w:rPr>
              <w:lang w:val="en-US"/>
            </w:rPr>
            <w:tab/>
          </w:r>
          <w:bookmarkStart w:id="22" w:name="_CTVL001d9cadc63eb524407958adf7a7542d418"/>
          <w:r>
            <w:rPr>
              <w:lang w:val="en-US"/>
            </w:rPr>
            <w:t>Crabb JW, Miyagi M, Gu X, Shadrach K, West KA, Sakaguchi H, Kamei M, Hasan A, Yan L, Ra</w:t>
          </w:r>
          <w:r>
            <w:rPr>
              <w:lang w:val="en-US"/>
            </w:rPr>
            <w:t>yborn ME, Salomon RG, Hollyfield JG. Drusen proteome analysis: an approach to the etiology of age-related macular degeneration. Proc Natl Acad Sci U S A. 2002:99(23):14682–14687.</w:t>
          </w:r>
        </w:p>
        <w:bookmarkEnd w:id="22"/>
        <w:p w:rsidR="00051524" w:rsidRDefault="00367442">
          <w:pPr>
            <w:pStyle w:val="CitaviBibliographyEntry"/>
            <w:rPr>
              <w:lang w:val="en-US"/>
            </w:rPr>
          </w:pPr>
          <w:r>
            <w:rPr>
              <w:lang w:val="en-US"/>
            </w:rPr>
            <w:t>21.</w:t>
          </w:r>
          <w:r>
            <w:rPr>
              <w:lang w:val="en-US"/>
            </w:rPr>
            <w:tab/>
          </w:r>
          <w:bookmarkStart w:id="23" w:name="_CTVL00135b1854cbbd645ae8f33bbbdd1e68eab"/>
          <w:r>
            <w:rPr>
              <w:lang w:val="en-US"/>
            </w:rPr>
            <w:t>Thornton J, Edwards R, Mitchell P, Harrison RA, Buchan I, Kelly SP. Smoki</w:t>
          </w:r>
          <w:r>
            <w:rPr>
              <w:lang w:val="en-US"/>
            </w:rPr>
            <w:t>ng and age-related macular degeneration: a review of association. Eye (Lond). 2005:19(9):935–944.</w:t>
          </w:r>
        </w:p>
        <w:bookmarkEnd w:id="23"/>
        <w:p w:rsidR="00051524" w:rsidRDefault="00367442">
          <w:pPr>
            <w:pStyle w:val="CitaviBibliographyEntry"/>
            <w:rPr>
              <w:lang w:val="en-US"/>
            </w:rPr>
          </w:pPr>
          <w:r>
            <w:rPr>
              <w:lang w:val="en-US"/>
            </w:rPr>
            <w:t>22.</w:t>
          </w:r>
          <w:r>
            <w:rPr>
              <w:lang w:val="en-US"/>
            </w:rPr>
            <w:tab/>
          </w:r>
          <w:bookmarkStart w:id="24" w:name="_CTVL001f1c680173068473e91d2ddba40bdf46d"/>
          <w:r>
            <w:rPr>
              <w:lang w:val="en-US"/>
            </w:rPr>
            <w:t>Raimundo M, Mira F, Da Cachulo ML, Barreto P, Ribeiro L, Farinha C, Laíns I, Nunes S, Alves D, Figueira J, Merle BM, Delcourt C, Santos L, Silva R. Adhere</w:t>
          </w:r>
          <w:r>
            <w:rPr>
              <w:lang w:val="en-US"/>
            </w:rPr>
            <w:t>nce to a Mediterranean diet, lifestyle and age-related macular degeneration: the Coimbra Eye Study - report 3. Acta Ophthalmol. 2018:96(8):e926-e932.</w:t>
          </w:r>
        </w:p>
        <w:bookmarkEnd w:id="24"/>
        <w:p w:rsidR="00051524" w:rsidRDefault="00367442">
          <w:pPr>
            <w:pStyle w:val="CitaviBibliographyEntry"/>
            <w:rPr>
              <w:lang w:val="en-US"/>
            </w:rPr>
          </w:pPr>
          <w:r>
            <w:rPr>
              <w:lang w:val="en-US"/>
            </w:rPr>
            <w:t>23.</w:t>
          </w:r>
          <w:r>
            <w:rPr>
              <w:lang w:val="en-US"/>
            </w:rPr>
            <w:tab/>
          </w:r>
          <w:bookmarkStart w:id="25" w:name="_CTVL00155d2cbf802fe4b20936c56d9f511c0df"/>
          <w:r>
            <w:rPr>
              <w:lang w:val="en-US"/>
            </w:rPr>
            <w:t>Merle BMJ, Colijn JM, Cougnard-Grégoire A, Koning-Backus APM de, Delyfer M-N, Kiefte-de Jong JC, Meest</w:t>
          </w:r>
          <w:r>
            <w:rPr>
              <w:lang w:val="en-US"/>
            </w:rPr>
            <w:t>er-Smoor M, Féart C, Verzijden T, Samieri C, Franco OH, Korobelnik J-F, Klaver CCW, Delcourt C. Mediterranean Diet and Incidence of Advanced Age-Related Macular Degeneration: The EYE-RISK Consortium. Ophthalmology. 2019:126(3):381–390.</w:t>
          </w:r>
        </w:p>
        <w:bookmarkEnd w:id="25"/>
        <w:p w:rsidR="00051524" w:rsidRDefault="00367442">
          <w:pPr>
            <w:pStyle w:val="CitaviBibliographyEntry"/>
            <w:rPr>
              <w:lang w:val="en-US"/>
            </w:rPr>
          </w:pPr>
          <w:r>
            <w:rPr>
              <w:lang w:val="en-US"/>
            </w:rPr>
            <w:t>24.</w:t>
          </w:r>
          <w:r>
            <w:rPr>
              <w:lang w:val="en-US"/>
            </w:rPr>
            <w:tab/>
          </w:r>
          <w:bookmarkStart w:id="26" w:name="_CTVL001df376bc008d846f783ff9b55ec202827"/>
          <w:r>
            <w:rPr>
              <w:lang w:val="en-US"/>
            </w:rPr>
            <w:t>Rinninella E, Me</w:t>
          </w:r>
          <w:r>
            <w:rPr>
              <w:lang w:val="en-US"/>
            </w:rPr>
            <w:t>le MC, Merendino N, Cintoni M, Anselmi G, Caporossi A, Gasbarrini A, Minnella AM. The Role of Diet, Micronutrients and the Gut Microbiota in Age-Related Macular Degeneration: New Perspectives from the Gut⁻Retina Axis. Nutrients. 2018:10(11):1–26.</w:t>
          </w:r>
        </w:p>
        <w:bookmarkEnd w:id="26"/>
        <w:p w:rsidR="00051524" w:rsidRDefault="00367442">
          <w:pPr>
            <w:pStyle w:val="CitaviBibliographyEntry"/>
            <w:rPr>
              <w:lang w:val="en-US"/>
            </w:rPr>
          </w:pPr>
          <w:r>
            <w:rPr>
              <w:lang w:val="en-US"/>
            </w:rPr>
            <w:t>25.</w:t>
          </w:r>
          <w:r>
            <w:rPr>
              <w:lang w:val="en-US"/>
            </w:rPr>
            <w:tab/>
          </w:r>
          <w:bookmarkStart w:id="27" w:name="_CTVL00194e3db8668074b99b2a2b8da3df2c706"/>
          <w:r>
            <w:rPr>
              <w:lang w:val="en-US"/>
            </w:rPr>
            <w:t>Frits</w:t>
          </w:r>
          <w:r>
            <w:rPr>
              <w:lang w:val="en-US"/>
            </w:rPr>
            <w:t>che LG, Igl W, Bailey JNC, Grassmann F, Sengupta S, Bragg-Gresham JL, Burdon KP, Hebbring SJ, Wen C, Gorski M, Kim IK, Cho D, Zack D, Souied E, Scholl HPN, Bala E, Lee KE, Hunter DJ, Sardell RJ, Mitchell P, Merriam JE, Cipriani V, Hoffman JD, Schick T, Lec</w:t>
          </w:r>
          <w:r>
            <w:rPr>
              <w:lang w:val="en-US"/>
            </w:rPr>
            <w:t xml:space="preserve">hanteur YTE, Guymer RH, Johnson MP, Jiang Y, Stanton CM, Buitendijk GHS, Zhan X, Kwong AM, Boleda A, Brooks M, Gieser L, Ratnapriya R, Branham KE, Foerster JR, Heckenlively JR, Othman MI, Vote BJ, Liang HH, Souzeau E, McAllister IL, Isaacs T, Hall J, Lake </w:t>
          </w:r>
          <w:r>
            <w:rPr>
              <w:lang w:val="en-US"/>
            </w:rPr>
            <w:t>S, Mackey DA, Constable IJ, Craig JE, Kitchner TE, Yang Z, Su Z, Luo H, Chen D, Ouyang H, Flagg K, Lin D, Mao G, Ferreyra H, Stark K, Strachwitz CN v., Wolf A, Brandl C, Rudolph G, Olden M, Morrison MA, Morgan DJ, Schu M, Ahn J, Silvestri G, Tsironi EE, Pa</w:t>
          </w:r>
          <w:r>
            <w:rPr>
              <w:lang w:val="en-US"/>
            </w:rPr>
            <w:t>rk KH, Farrer LA, Orlin A, Brucker A, Li M, Curcio CA, Mohand-Saïd S, Sahel J-A, Audo I, Benchaboune M, Cree AJ, Rennie CA, Goverdhan SV, Grunin M, Hagbi-Levi S, Campochiaro P, Katsanis N, Holz FG, Blond F, Blanché H, Deleuze J-F, Igo RP, Truitt B, Peachey</w:t>
          </w:r>
          <w:r>
            <w:rPr>
              <w:lang w:val="en-US"/>
            </w:rPr>
            <w:t xml:space="preserve"> NS, Meuer SM, Myers CE, Moore EL, Klein R, Hauser MA, Postel EA, Courtenay MD, Schwartz SG, Kovach JL, Scott WK, Liew G, Tan AG, Gopinath B, Merriam JC, Smith RT, Khan JC, Shahid H, Moore AT, McGrath JA, Laux R, Brantley MA, Agarwal A, Ersoy L, Caramoy A,</w:t>
          </w:r>
          <w:r>
            <w:rPr>
              <w:lang w:val="en-US"/>
            </w:rPr>
            <w:t xml:space="preserve"> Langmann T, Saksens NTM, Jong EK de, Hoyng CB, Cain MS, Richardson AJ, Martin TM, Blangero J, Weeks DE, Dhillon B, van Duijn CM, Doheny KF, Romm J, Klaver CCW, Hayward C, Gorin MB, Klein ML, Baird PN, Hollander AI den, Fauser S, Yates JRW, Allikmets R, Wa</w:t>
          </w:r>
          <w:r>
            <w:rPr>
              <w:lang w:val="en-US"/>
            </w:rPr>
            <w:t>ng JJ, Schaumberg DA, Klein BEK, Hagstrom SA, Chowers I, Lotery AJ, Léveillard T, Zhang K, Brilliant MH, Hewitt AW, Swaroop A, Chew EY, Pericak-Vance MA, DeAngelis M, Stambolian D, Haines JL, Iyengar SK, Weber BHF, Abecasis GR, Heid IM. A large genome-wide</w:t>
          </w:r>
          <w:r>
            <w:rPr>
              <w:lang w:val="en-US"/>
            </w:rPr>
            <w:t xml:space="preserve"> association study of age-related macular degeneration highlights contributions of rare and common variants. Nat Genet. 2016:48(2):134–143.</w:t>
          </w:r>
        </w:p>
        <w:bookmarkEnd w:id="27"/>
        <w:p w:rsidR="00051524" w:rsidRDefault="00367442">
          <w:pPr>
            <w:pStyle w:val="CitaviBibliographyEntry"/>
            <w:rPr>
              <w:lang w:val="en-US"/>
            </w:rPr>
          </w:pPr>
          <w:r>
            <w:rPr>
              <w:lang w:val="en-US"/>
            </w:rPr>
            <w:t>26.</w:t>
          </w:r>
          <w:r>
            <w:rPr>
              <w:lang w:val="en-US"/>
            </w:rPr>
            <w:tab/>
          </w:r>
          <w:bookmarkStart w:id="28" w:name="_CTVL0011d63f211e39d4e34a9a366be63563f5f"/>
          <w:r>
            <w:rPr>
              <w:lang w:val="en-US"/>
            </w:rPr>
            <w:t xml:space="preserve">Romero-Vazquez S, Llorens V, Soler-Boronat A, Figueras-Roca M, Adan A, Molins B. Interlink between Inflammation </w:t>
          </w:r>
          <w:r>
            <w:rPr>
              <w:lang w:val="en-US"/>
            </w:rPr>
            <w:t>and Oxidative Stress in Age-Related Macular Degeneration: Role of Complement Factor H. Biomedicines. 2021:9(763):1–18.</w:t>
          </w:r>
        </w:p>
        <w:bookmarkEnd w:id="28"/>
        <w:p w:rsidR="00051524" w:rsidRDefault="00367442">
          <w:pPr>
            <w:pStyle w:val="CitaviBibliographyEntry"/>
            <w:rPr>
              <w:lang w:val="en-US"/>
            </w:rPr>
          </w:pPr>
          <w:r>
            <w:rPr>
              <w:lang w:val="en-US"/>
            </w:rPr>
            <w:t>27.</w:t>
          </w:r>
          <w:r>
            <w:rPr>
              <w:lang w:val="en-US"/>
            </w:rPr>
            <w:tab/>
          </w:r>
          <w:bookmarkStart w:id="29" w:name="_CTVL0019a7b597f79604e549a065c63156a40b7"/>
          <w:r>
            <w:rPr>
              <w:lang w:val="en-US"/>
            </w:rPr>
            <w:t>Nita M, Grzybowski A. Interplay between reactive oxygen species and autophagy in the course of age-related macular degeneration. EXCL</w:t>
          </w:r>
          <w:r>
            <w:rPr>
              <w:lang w:val="en-US"/>
            </w:rPr>
            <w:t>I J. 2020:19:1353–1371.</w:t>
          </w:r>
        </w:p>
        <w:bookmarkEnd w:id="29"/>
        <w:p w:rsidR="00051524" w:rsidRDefault="00367442">
          <w:pPr>
            <w:pStyle w:val="CitaviBibliographyEntry"/>
            <w:rPr>
              <w:lang w:val="en-US"/>
            </w:rPr>
          </w:pPr>
          <w:r>
            <w:rPr>
              <w:lang w:val="en-US"/>
            </w:rPr>
            <w:lastRenderedPageBreak/>
            <w:t>28.</w:t>
          </w:r>
          <w:r>
            <w:rPr>
              <w:lang w:val="en-US"/>
            </w:rPr>
            <w:tab/>
          </w:r>
          <w:bookmarkStart w:id="30" w:name="_CTVL001740258db74244c008fb0dd300b6dcccf"/>
          <w:r>
            <w:rPr>
              <w:lang w:val="en-US"/>
            </w:rPr>
            <w:t>Mihaylova MM, Shaw RJ. The AMPK signalling pathway coordinates cell growth, autophagy and metabolism. Nat Cell Biol. 2011:13(9):1016–1023.</w:t>
          </w:r>
        </w:p>
        <w:bookmarkEnd w:id="30"/>
        <w:p w:rsidR="00051524" w:rsidRDefault="00367442">
          <w:pPr>
            <w:pStyle w:val="CitaviBibliographyEntry"/>
          </w:pPr>
          <w:r>
            <w:rPr>
              <w:lang w:val="en-US"/>
            </w:rPr>
            <w:t>29.</w:t>
          </w:r>
          <w:r>
            <w:rPr>
              <w:lang w:val="en-US"/>
            </w:rPr>
            <w:tab/>
          </w:r>
          <w:bookmarkStart w:id="31" w:name="_CTVL001f22175d2babb4eb79c5febafa148c271"/>
          <w:r>
            <w:rPr>
              <w:lang w:val="en-US"/>
            </w:rPr>
            <w:t>Zhang M, Jiang N, Chu Y, Postnikova O, Varghese R, Horvath A, Cheema AK, Golestaneh N</w:t>
          </w:r>
          <w:r>
            <w:rPr>
              <w:lang w:val="en-US"/>
            </w:rPr>
            <w:t xml:space="preserve">. Dysregulated metabolic pathways in age-related macular degeneration. </w:t>
          </w:r>
          <w:r>
            <w:t>Sci Rep. 2020:10(2464):1–14.</w:t>
          </w:r>
        </w:p>
        <w:bookmarkEnd w:id="31"/>
        <w:p w:rsidR="00051524" w:rsidRDefault="00367442">
          <w:pPr>
            <w:pStyle w:val="CitaviBibliographyEntry"/>
            <w:rPr>
              <w:lang w:val="en-US"/>
            </w:rPr>
          </w:pPr>
          <w:r>
            <w:t>30.</w:t>
          </w:r>
          <w:r>
            <w:tab/>
          </w:r>
          <w:bookmarkStart w:id="32" w:name="_CTVL001e2170b44d0294ec1ae9409c012efe3c6"/>
          <w:r>
            <w:t xml:space="preserve">Dang K-R, Wu T, Hui Y-N, Du H-J. </w:t>
          </w:r>
          <w:r>
            <w:rPr>
              <w:lang w:val="en-US"/>
            </w:rPr>
            <w:t>Newly-found functions of metformin for the prevention and treatment of age-related macular degeneration. Int J Ophthalm</w:t>
          </w:r>
          <w:r>
            <w:rPr>
              <w:lang w:val="en-US"/>
            </w:rPr>
            <w:t>ol. 2021:14(8):1274–1280.</w:t>
          </w:r>
        </w:p>
        <w:bookmarkEnd w:id="32"/>
        <w:p w:rsidR="00051524" w:rsidRDefault="00367442">
          <w:pPr>
            <w:pStyle w:val="CitaviBibliographyEntry"/>
            <w:rPr>
              <w:lang w:val="en-US"/>
            </w:rPr>
          </w:pPr>
          <w:r>
            <w:rPr>
              <w:lang w:val="en-US"/>
            </w:rPr>
            <w:t>31.</w:t>
          </w:r>
          <w:r>
            <w:rPr>
              <w:lang w:val="en-US"/>
            </w:rPr>
            <w:tab/>
          </w:r>
          <w:bookmarkStart w:id="33" w:name="_CTVL001d3c732c007a24bf984f870ada1ee0c86"/>
          <w:r>
            <w:rPr>
              <w:lang w:val="en-US"/>
            </w:rPr>
            <w:t>Bharath LP, Nikolajczyk BS. The intersection of metformin and inflammation. Am J Physiol Cell Physiol. 2021:320(5):C873-C879.</w:t>
          </w:r>
        </w:p>
        <w:bookmarkEnd w:id="33"/>
        <w:p w:rsidR="00051524" w:rsidRDefault="00367442">
          <w:pPr>
            <w:pStyle w:val="CitaviBibliographyEntry"/>
            <w:rPr>
              <w:lang w:val="en-US"/>
            </w:rPr>
          </w:pPr>
          <w:r>
            <w:rPr>
              <w:lang w:val="en-US"/>
            </w:rPr>
            <w:t>32.</w:t>
          </w:r>
          <w:r>
            <w:rPr>
              <w:lang w:val="en-US"/>
            </w:rPr>
            <w:tab/>
          </w:r>
          <w:bookmarkStart w:id="34" w:name="_CTVL001bf593bf5732b4b538b3ca6653f33b4cc"/>
          <w:r>
            <w:rPr>
              <w:lang w:val="en-US"/>
            </w:rPr>
            <w:t>Xian H, Liu Y, Rundberg Nilsson A, Gatchalian R, Crother TR, Tourtellotte WG, Zhang Y, Aleman-Mu</w:t>
          </w:r>
          <w:r>
            <w:rPr>
              <w:lang w:val="en-US"/>
            </w:rPr>
            <w:t xml:space="preserve">ench GR, Lewis G, Chen W, Kang S, Luevanos M, Trudler D, Lipton SA, Soroosh P, Teijaro J, La Torre JC de, Arditi M, Karin M, Sanchez-Lopez E. Metformin inhibition of mitochondrial ATP and DNA synthesis abrogates NLRP3 inflammasome activation and pulmonary </w:t>
          </w:r>
          <w:r>
            <w:rPr>
              <w:lang w:val="en-US"/>
            </w:rPr>
            <w:t>inflammation. Immunity. 2021:54(7):1463-1477.</w:t>
          </w:r>
        </w:p>
        <w:bookmarkEnd w:id="34"/>
        <w:p w:rsidR="00051524" w:rsidRDefault="00367442">
          <w:pPr>
            <w:pStyle w:val="CitaviBibliographyEntry"/>
            <w:rPr>
              <w:lang w:val="en-US"/>
            </w:rPr>
          </w:pPr>
          <w:r>
            <w:rPr>
              <w:lang w:val="en-US"/>
            </w:rPr>
            <w:t>33.</w:t>
          </w:r>
          <w:r>
            <w:rPr>
              <w:lang w:val="en-US"/>
            </w:rPr>
            <w:tab/>
          </w:r>
          <w:bookmarkStart w:id="35" w:name="_CTVL00193c20d68a574401e9a3ac87e11d1f76d"/>
          <w:r>
            <w:rPr>
              <w:lang w:val="en-US"/>
            </w:rPr>
            <w:t xml:space="preserve">Ambati M, Apicella I, Wang S-B, Narendran S, Leung H, Pereira F, Nagasaka Y, Huang P, Varshney A, Baker KL, Marion KM, Shadmehr M, Stains CI, Werner BC, Sadda SR, Taylor EW, Sutton SS, Magagnoli J, Gelfand </w:t>
          </w:r>
          <w:r>
            <w:rPr>
              <w:lang w:val="en-US"/>
            </w:rPr>
            <w:t>BD. Identification of fluoxetine as a direct NLRP3 inhibitor to treat atrophic macular degeneration. Proc Natl Acad Sci U S A. 2021:118(41):1–9.</w:t>
          </w:r>
        </w:p>
        <w:bookmarkEnd w:id="35"/>
        <w:p w:rsidR="00051524" w:rsidRDefault="00367442">
          <w:pPr>
            <w:pStyle w:val="CitaviBibliographyEntry"/>
            <w:rPr>
              <w:lang w:val="en-US"/>
            </w:rPr>
          </w:pPr>
          <w:r>
            <w:rPr>
              <w:lang w:val="en-US"/>
            </w:rPr>
            <w:t>34.</w:t>
          </w:r>
          <w:r>
            <w:rPr>
              <w:lang w:val="en-US"/>
            </w:rPr>
            <w:tab/>
          </w:r>
          <w:bookmarkStart w:id="36" w:name="_CTVL001dc7abca265634ac59f725ee34dcd0b97"/>
          <w:r>
            <w:rPr>
              <w:lang w:val="en-US"/>
            </w:rPr>
            <w:t xml:space="preserve">Ying Y, Ueta T, Jiang S, Lin H, Wang Y, Vavvas D, Wen R, Chen Y-G, Luo Z. Metformin inhibits ALK1-mediated </w:t>
          </w:r>
          <w:r>
            <w:rPr>
              <w:lang w:val="en-US"/>
            </w:rPr>
            <w:t>angiogenesis via activation of AMPK. Oncotarget. 2017:8(20):32794–32806.</w:t>
          </w:r>
        </w:p>
        <w:bookmarkEnd w:id="36"/>
        <w:p w:rsidR="00051524" w:rsidRDefault="00367442">
          <w:pPr>
            <w:pStyle w:val="CitaviBibliographyEntry"/>
            <w:rPr>
              <w:lang w:val="en-US"/>
            </w:rPr>
          </w:pPr>
          <w:r>
            <w:rPr>
              <w:lang w:val="en-US"/>
            </w:rPr>
            <w:t>35.</w:t>
          </w:r>
          <w:r>
            <w:rPr>
              <w:lang w:val="en-US"/>
            </w:rPr>
            <w:tab/>
          </w:r>
          <w:bookmarkStart w:id="37" w:name="_CTVL00120d4f3207f694a2e8774100fd07a812a"/>
          <w:r>
            <w:rPr>
              <w:lang w:val="en-US"/>
            </w:rPr>
            <w:t>Han J, Li Y, Liu X, Zhou T, Sun H, Edwards P, Gao H, Yu F-S, Qiao X. Metformin suppresses retinal angiogenesis and inflammation in vitro and in vivo. PLoS One. 2018:13(3):e0193031</w:t>
          </w:r>
          <w:r>
            <w:rPr>
              <w:lang w:val="en-US"/>
            </w:rPr>
            <w:t>.</w:t>
          </w:r>
        </w:p>
        <w:bookmarkEnd w:id="37"/>
        <w:p w:rsidR="00051524" w:rsidRDefault="00367442">
          <w:pPr>
            <w:pStyle w:val="CitaviBibliographyEntry"/>
            <w:rPr>
              <w:lang w:val="en-US"/>
            </w:rPr>
          </w:pPr>
          <w:r>
            <w:rPr>
              <w:lang w:val="en-US"/>
            </w:rPr>
            <w:t>36.</w:t>
          </w:r>
          <w:r>
            <w:rPr>
              <w:lang w:val="en-US"/>
            </w:rPr>
            <w:tab/>
          </w:r>
          <w:bookmarkStart w:id="38" w:name="_CTVL001043445413e3a4595bf9d88e30a13f6da"/>
          <w:r>
            <w:rPr>
              <w:lang w:val="en-US"/>
            </w:rPr>
            <w:t>Qu S, Zhang C, Liu D, Wu J, Tian H, Lu L, Xu G-T, Liu F, Zhang J. Metformin Protects ARPE-19 Cells from Glyoxal-Induced Oxidative Stress. Oxid Med Cell Longev. 2020:2020:1–12.</w:t>
          </w:r>
        </w:p>
        <w:bookmarkEnd w:id="38"/>
        <w:p w:rsidR="00051524" w:rsidRDefault="00367442">
          <w:pPr>
            <w:pStyle w:val="CitaviBibliographyEntry"/>
            <w:rPr>
              <w:lang w:val="en-US"/>
            </w:rPr>
          </w:pPr>
          <w:r>
            <w:rPr>
              <w:lang w:val="en-US"/>
            </w:rPr>
            <w:t>37.</w:t>
          </w:r>
          <w:r>
            <w:rPr>
              <w:lang w:val="en-US"/>
            </w:rPr>
            <w:tab/>
          </w:r>
          <w:bookmarkStart w:id="39" w:name="_CTVL001a0015de2019f4484b1dde68fe519d0ff"/>
          <w:r>
            <w:rPr>
              <w:lang w:val="en-US"/>
            </w:rPr>
            <w:t>Zhao X, Liu L, Jiang Y, Silva M, Zhen X, Zheng W. Protective Effect of</w:t>
          </w:r>
          <w:r>
            <w:rPr>
              <w:lang w:val="en-US"/>
            </w:rPr>
            <w:t xml:space="preserve"> Metformin against Hydrogen Peroxide-Induced Oxidative Damage in Human Retinal Pigment Epithelial (RPE) Cells by Enhancing Autophagy through Activation of AMPK Pathway. Oxid Med Cell Longev. 2020:2020:1–14.</w:t>
          </w:r>
        </w:p>
        <w:bookmarkEnd w:id="39"/>
        <w:p w:rsidR="00051524" w:rsidRDefault="00367442">
          <w:pPr>
            <w:pStyle w:val="CitaviBibliographyEntry"/>
            <w:rPr>
              <w:lang w:val="en-US"/>
            </w:rPr>
          </w:pPr>
          <w:r>
            <w:t>38.</w:t>
          </w:r>
          <w:r>
            <w:tab/>
          </w:r>
          <w:bookmarkStart w:id="40" w:name="_CTVL001a392d1125d3842d6a93825afcc372781"/>
          <w:r>
            <w:t xml:space="preserve">Xu L, Kong L, Wang J, Ash JD. </w:t>
          </w:r>
          <w:r>
            <w:rPr>
              <w:lang w:val="en-US"/>
            </w:rPr>
            <w:t xml:space="preserve">Stimulation of </w:t>
          </w:r>
          <w:r>
            <w:rPr>
              <w:lang w:val="en-US"/>
            </w:rPr>
            <w:t>AMPK prevents degeneration of photoreceptors and the retinal pigment epithelium. Proc Natl Acad Sci U S A. 2018:115(41):10475–10480.</w:t>
          </w:r>
        </w:p>
        <w:bookmarkEnd w:id="40"/>
        <w:p w:rsidR="00051524" w:rsidRDefault="00367442">
          <w:pPr>
            <w:pStyle w:val="CitaviBibliographyEntry"/>
            <w:rPr>
              <w:lang w:val="en-US"/>
            </w:rPr>
          </w:pPr>
          <w:r>
            <w:rPr>
              <w:lang w:val="en-US"/>
            </w:rPr>
            <w:t>39.</w:t>
          </w:r>
          <w:r>
            <w:rPr>
              <w:lang w:val="en-US"/>
            </w:rPr>
            <w:tab/>
          </w:r>
          <w:bookmarkStart w:id="41" w:name="_CTVL00152e308b9662c4ab79913d215aeccbcf1"/>
          <w:r>
            <w:rPr>
              <w:lang w:val="en-US"/>
            </w:rPr>
            <w:t>Stewart JM, Lamy R, Wu F, Keenan JD. Relationship between Oral Metformin Use and Age-Related Macular Degeneration. Opht</w:t>
          </w:r>
          <w:r>
            <w:rPr>
              <w:lang w:val="en-US"/>
            </w:rPr>
            <w:t>halmol Retina. 2020:4(11):1118–1119.</w:t>
          </w:r>
        </w:p>
        <w:bookmarkEnd w:id="41"/>
        <w:p w:rsidR="00051524" w:rsidRDefault="00367442">
          <w:pPr>
            <w:pStyle w:val="CitaviBibliographyEntry"/>
            <w:rPr>
              <w:lang w:val="en-US"/>
            </w:rPr>
          </w:pPr>
          <w:r>
            <w:rPr>
              <w:lang w:val="en-US"/>
            </w:rPr>
            <w:t>40.</w:t>
          </w:r>
          <w:r>
            <w:rPr>
              <w:lang w:val="en-US"/>
            </w:rPr>
            <w:tab/>
          </w:r>
          <w:bookmarkStart w:id="42" w:name="_CTVL0013c5b35dc7c5c4b4f912b62db76ba29ce"/>
          <w:r>
            <w:rPr>
              <w:lang w:val="en-US"/>
            </w:rPr>
            <w:t>Chen Y-Y, Shen Y-C, Lai Y-J, Wang C-Y, Lin K-H, Feng S-C, Liang C-Y, Wei L-C, Chou P. Association between Metformin and a Lower Risk of Age-Related Macular Degeneration in Patients with Type 2 Diabetes. J Ophthalmol</w:t>
          </w:r>
          <w:r>
            <w:rPr>
              <w:lang w:val="en-US"/>
            </w:rPr>
            <w:t>. 2019:2019:1–9.</w:t>
          </w:r>
        </w:p>
        <w:bookmarkEnd w:id="42"/>
        <w:p w:rsidR="00051524" w:rsidRDefault="00367442">
          <w:pPr>
            <w:pStyle w:val="CitaviBibliographyEntry"/>
            <w:rPr>
              <w:lang w:val="en-US"/>
            </w:rPr>
          </w:pPr>
          <w:r>
            <w:rPr>
              <w:lang w:val="en-US"/>
            </w:rPr>
            <w:t>41.</w:t>
          </w:r>
          <w:r>
            <w:rPr>
              <w:lang w:val="en-US"/>
            </w:rPr>
            <w:tab/>
          </w:r>
          <w:bookmarkStart w:id="43" w:name="_CTVL001932c8b55d7f045dc98abcd85ff25ed45"/>
          <w:r>
            <w:rPr>
              <w:lang w:val="en-US"/>
            </w:rPr>
            <w:t>Jiang J, Chen Y, Zhang H, Yuan W, Zhao T, Wang N, Fan G, Zheng D, Wang Z. Association between metformin use and the risk of age-related macular degeneration in patients with type 2 diabetes: a retrospective study. BMJ Open. 2022:12(4):</w:t>
          </w:r>
          <w:r>
            <w:rPr>
              <w:lang w:val="en-US"/>
            </w:rPr>
            <w:t>e054420.</w:t>
          </w:r>
        </w:p>
        <w:bookmarkEnd w:id="43"/>
        <w:p w:rsidR="00051524" w:rsidRDefault="00367442">
          <w:pPr>
            <w:pStyle w:val="CitaviBibliographyEntry"/>
            <w:rPr>
              <w:lang w:val="en-US"/>
            </w:rPr>
          </w:pPr>
          <w:r>
            <w:rPr>
              <w:lang w:val="en-US"/>
            </w:rPr>
            <w:t>42.</w:t>
          </w:r>
          <w:r>
            <w:rPr>
              <w:lang w:val="en-US"/>
            </w:rPr>
            <w:tab/>
          </w:r>
          <w:bookmarkStart w:id="44" w:name="_CTVL00103ce608ad55f409eb6e7ac77b1cd0b44"/>
          <w:r>
            <w:rPr>
              <w:lang w:val="en-US"/>
            </w:rPr>
            <w:t>Gokhale KM, Adderley NJ, Subramanian A, Lee WH, Han D, Coker J, Braithwaite T, Denniston AK, Keane PA, Nirantharakumar K. Metformin and risk of age-related macular degeneration in individuals with type 2 diabetes: a retrospective cohort study.</w:t>
          </w:r>
          <w:r>
            <w:rPr>
              <w:lang w:val="en-US"/>
            </w:rPr>
            <w:t xml:space="preserve"> Br J Ophthalmol. 2022:1–7.</w:t>
          </w:r>
        </w:p>
        <w:bookmarkEnd w:id="44"/>
        <w:p w:rsidR="00051524" w:rsidRDefault="00367442">
          <w:pPr>
            <w:pStyle w:val="CitaviBibliographyEntry"/>
            <w:rPr>
              <w:lang w:val="en-US"/>
            </w:rPr>
          </w:pPr>
          <w:r>
            <w:rPr>
              <w:lang w:val="en-US"/>
            </w:rPr>
            <w:t>43.</w:t>
          </w:r>
          <w:r>
            <w:rPr>
              <w:lang w:val="en-US"/>
            </w:rPr>
            <w:tab/>
          </w:r>
          <w:bookmarkStart w:id="45" w:name="_CTVL001c03269ff86c8444b846038f5a735bcf6"/>
          <w:r>
            <w:rPr>
              <w:lang w:val="en-US"/>
            </w:rPr>
            <w:t>Eton EA, Wubben TJ, Besirli CG, Hua P, McGeehan B, VanderBeek BL. Association of metformin and development of dry age-related macular degeneration in a U.S. insurance claims database. Eur J Ophthalmol. 2022:32(1):417–423.</w:t>
          </w:r>
        </w:p>
        <w:bookmarkEnd w:id="45"/>
        <w:p w:rsidR="00051524" w:rsidRDefault="00367442">
          <w:pPr>
            <w:pStyle w:val="CitaviBibliographyEntry"/>
            <w:rPr>
              <w:lang w:val="en-US"/>
            </w:rPr>
          </w:pPr>
          <w:r>
            <w:rPr>
              <w:lang w:val="en-US"/>
            </w:rPr>
            <w:lastRenderedPageBreak/>
            <w:t>44.</w:t>
          </w:r>
          <w:r>
            <w:rPr>
              <w:lang w:val="en-US"/>
            </w:rPr>
            <w:tab/>
          </w:r>
          <w:bookmarkStart w:id="46" w:name="_CTVL0014d44423142074b52b3813c581366e582"/>
          <w:r>
            <w:rPr>
              <w:lang w:val="en-US"/>
            </w:rPr>
            <w:t>Blitzer AL, Ham SA, Colby KA, Skondra D. Association of Metformin Use With Age-Related Macular Degeneration: A Case-Control Study. JAMA Ophthalmol. 2021:139(3):302–309.</w:t>
          </w:r>
        </w:p>
        <w:bookmarkEnd w:id="46"/>
        <w:p w:rsidR="00051524" w:rsidRDefault="00367442">
          <w:pPr>
            <w:pStyle w:val="CitaviBibliographyEntry"/>
            <w:rPr>
              <w:lang w:val="en-US"/>
            </w:rPr>
          </w:pPr>
          <w:r>
            <w:rPr>
              <w:lang w:val="en-US"/>
            </w:rPr>
            <w:t>45.</w:t>
          </w:r>
          <w:r>
            <w:rPr>
              <w:lang w:val="en-US"/>
            </w:rPr>
            <w:tab/>
          </w:r>
          <w:bookmarkStart w:id="47" w:name="_CTVL001614cbdc440994a0ead36afdc388cb6c7"/>
          <w:r>
            <w:rPr>
              <w:lang w:val="en-US"/>
            </w:rPr>
            <w:t>Brown EE, Ball JD, Chen Z, Khurshid GS, Prosperi M, Ash JD. The Common Antidiab</w:t>
          </w:r>
          <w:r>
            <w:rPr>
              <w:lang w:val="en-US"/>
            </w:rPr>
            <w:t>etic Drug Metformin Reduces Odds of Developing Age-Related Macular Degeneration. Invest Ophthalmol Vis Sci. 2019:60(5):1470–1477.</w:t>
          </w:r>
        </w:p>
        <w:bookmarkEnd w:id="47"/>
        <w:p w:rsidR="00051524" w:rsidRDefault="00367442">
          <w:pPr>
            <w:pStyle w:val="CitaviBibliographyEntry"/>
            <w:rPr>
              <w:lang w:val="en-US"/>
            </w:rPr>
          </w:pPr>
          <w:r>
            <w:rPr>
              <w:lang w:val="en-US"/>
            </w:rPr>
            <w:t>46.</w:t>
          </w:r>
          <w:r>
            <w:rPr>
              <w:lang w:val="en-US"/>
            </w:rPr>
            <w:tab/>
          </w:r>
          <w:bookmarkStart w:id="48" w:name="_CTVL0017c3575bea4cf4bd688c194e95ac1bf7f"/>
          <w:r>
            <w:rPr>
              <w:lang w:val="en-US"/>
            </w:rPr>
            <w:t xml:space="preserve">Lee H, Jeon HL, Park SJ, Shin JY. Effect of Statins, Metformin, Angiotensin-Converting Enzyme Inhibitors, and Angiotensin </w:t>
          </w:r>
          <w:r>
            <w:rPr>
              <w:lang w:val="en-US"/>
            </w:rPr>
            <w:t>II Receptor Blockers on Age-Related Macular Degeneration. Yonsei Med J. 2019:60(7):679–686.</w:t>
          </w:r>
        </w:p>
        <w:bookmarkEnd w:id="48"/>
        <w:p w:rsidR="00051524" w:rsidRDefault="00367442">
          <w:pPr>
            <w:pStyle w:val="CitaviBibliographyEntry"/>
            <w:rPr>
              <w:lang w:val="en-US"/>
            </w:rPr>
          </w:pPr>
          <w:r>
            <w:rPr>
              <w:lang w:val="en-US"/>
            </w:rPr>
            <w:t>47.</w:t>
          </w:r>
          <w:r>
            <w:rPr>
              <w:lang w:val="en-US"/>
            </w:rPr>
            <w:tab/>
          </w:r>
          <w:bookmarkStart w:id="49" w:name="_CTVL001ec74cdb4671f46b9b09d81e87ecc7c1b"/>
          <w:r>
            <w:rPr>
              <w:lang w:val="en-US"/>
            </w:rPr>
            <w:t>Mauschitz MM, Verzijden T, Schuster AK, Elbaz H, Pfeiffer N, Khawaja A, Luben RN, Foster PJ, Rauscher FG, Wirkner K, Kirsten T, Jonas JB, Bikbov MM, Hogg R, Pet</w:t>
          </w:r>
          <w:r>
            <w:rPr>
              <w:lang w:val="en-US"/>
            </w:rPr>
            <w:t>o T, Cougnard-Grégoire A, Bertelsen G, Erke MG, Topouzis F, Giannoulis DA, Brandl C, Heid IM, Creuzot-Garcher CP, Gabrielle P-H, Hense H-W, Pauleikhoff D, Barreto P, Coimbra R, Piermarocchi S, Daien V, Holz FG, Delcourt C, Finger RP. Association of lipid-l</w:t>
          </w:r>
          <w:r>
            <w:rPr>
              <w:lang w:val="en-US"/>
            </w:rPr>
            <w:t>owering drugs and antidiabetic drugs with age-related macular degeneration: a meta-analysis in Europeans. Br J Ophthalmol. 2022:1–7.</w:t>
          </w:r>
        </w:p>
        <w:bookmarkEnd w:id="49"/>
        <w:p w:rsidR="00051524" w:rsidRDefault="00367442">
          <w:pPr>
            <w:pStyle w:val="CitaviBibliographyEntry"/>
            <w:rPr>
              <w:lang w:val="en-US"/>
            </w:rPr>
          </w:pPr>
          <w:r>
            <w:rPr>
              <w:lang w:val="en-US"/>
            </w:rPr>
            <w:t>48.</w:t>
          </w:r>
          <w:r>
            <w:rPr>
              <w:lang w:val="en-US"/>
            </w:rPr>
            <w:tab/>
          </w:r>
          <w:bookmarkStart w:id="50" w:name="_CTVL001546487da61f44310ac1673008edec51f"/>
          <w:r>
            <w:rPr>
              <w:lang w:val="en-US"/>
            </w:rPr>
            <w:t xml:space="preserve">Röhrig B, Du Prel J-B, Wachtlin D, Blettner M. Types of study in medical research: part 3 of a series on evaluation of </w:t>
          </w:r>
          <w:r>
            <w:rPr>
              <w:lang w:val="en-US"/>
            </w:rPr>
            <w:t>scientific publications. Dtsch Arztebl Int. 2009:106(15):262–268.</w:t>
          </w:r>
        </w:p>
        <w:bookmarkEnd w:id="50"/>
        <w:p w:rsidR="00051524" w:rsidRDefault="00367442">
          <w:pPr>
            <w:pStyle w:val="CitaviBibliographyEntry"/>
            <w:rPr>
              <w:lang w:val="en-US"/>
            </w:rPr>
          </w:pPr>
          <w:r>
            <w:rPr>
              <w:lang w:val="en-US"/>
            </w:rPr>
            <w:t>49.</w:t>
          </w:r>
          <w:r>
            <w:rPr>
              <w:lang w:val="en-US"/>
            </w:rPr>
            <w:tab/>
          </w:r>
          <w:bookmarkStart w:id="51" w:name="_CTVL0018dcfeea9a53944669e9ba0f10e3ccbf5"/>
          <w:r>
            <w:rPr>
              <w:lang w:val="en-US"/>
            </w:rPr>
            <w:t>University of California, San Francisco. Metformin for the Minimization of Geographic Atrophy Progression in Patients With AMD (METforMIN). 2022 [cited 2022 Aug 12]. Available from: http</w:t>
          </w:r>
          <w:r>
            <w:rPr>
              <w:lang w:val="en-US"/>
            </w:rPr>
            <w:t>s://clinicaltrials.gov/ct2/show/NCT02684578?cond=metformin+macular+degeneration&amp;draw=2&amp;rank=1</w:t>
          </w:r>
        </w:p>
        <w:bookmarkEnd w:id="51"/>
        <w:p w:rsidR="00051524" w:rsidRDefault="00367442">
          <w:pPr>
            <w:pStyle w:val="CitaviBibliographyEntry"/>
            <w:rPr>
              <w:lang w:val="en-US"/>
            </w:rPr>
          </w:pPr>
          <w:r>
            <w:t>50.</w:t>
          </w:r>
          <w:r>
            <w:tab/>
          </w:r>
          <w:bookmarkStart w:id="52" w:name="_CTVL0018694a06d21624fc68dcab62474e303df"/>
          <w:r>
            <w:t xml:space="preserve">Ebeling MC, Geng Z, Stahl MR, Kapphahn RJ, Roehrich H, Montezuma SR, Ferrington DA, Dutton JR. </w:t>
          </w:r>
          <w:r>
            <w:rPr>
              <w:lang w:val="en-US"/>
            </w:rPr>
            <w:t xml:space="preserve">Testing Mitochondrial-Targeted Drugs in iPSC-RPE from Patients </w:t>
          </w:r>
          <w:r>
            <w:rPr>
              <w:lang w:val="en-US"/>
            </w:rPr>
            <w:t>with Age-Related Macular Degeneration. Pharmaceuticals (Basel). 2022:15(62):1–18</w:t>
          </w:r>
          <w:bookmarkEnd w:id="52"/>
          <w:r>
            <w:rPr>
              <w:lang w:val="en-US"/>
            </w:rPr>
            <w:t>.</w:t>
          </w:r>
          <w:r>
            <w:rPr>
              <w:lang w:val="en-US"/>
            </w:rPr>
            <w:fldChar w:fldCharType="end"/>
          </w:r>
        </w:p>
      </w:sdtContent>
    </w:sdt>
    <w:sectPr w:rsidR="00051524">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7442" w:rsidRDefault="00367442">
      <w:pPr>
        <w:spacing w:line="240" w:lineRule="auto"/>
      </w:pPr>
      <w:r>
        <w:separator/>
      </w:r>
    </w:p>
  </w:endnote>
  <w:endnote w:type="continuationSeparator" w:id="0">
    <w:p w:rsidR="00367442" w:rsidRDefault="003674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8786250"/>
      <w:docPartObj>
        <w:docPartGallery w:val="AutoText"/>
      </w:docPartObj>
    </w:sdtPr>
    <w:sdtEndPr/>
    <w:sdtContent>
      <w:p w:rsidR="00051524" w:rsidRDefault="00367442">
        <w:pPr>
          <w:pStyle w:val="a5"/>
        </w:pPr>
        <w:r>
          <w:fldChar w:fldCharType="begin"/>
        </w:r>
        <w:r>
          <w:instrText>PAGE   \* MERGEFORMAT</w:instrText>
        </w:r>
        <w:r>
          <w:fldChar w:fldCharType="separate"/>
        </w:r>
        <w:r w:rsidR="00B22091">
          <w:rPr>
            <w:noProof/>
          </w:rPr>
          <w:t>3</w:t>
        </w:r>
        <w:r>
          <w:fldChar w:fldCharType="end"/>
        </w:r>
      </w:p>
    </w:sdtContent>
  </w:sdt>
  <w:p w:rsidR="00051524" w:rsidRDefault="0005152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7442" w:rsidRDefault="00367442">
      <w:pPr>
        <w:spacing w:after="0"/>
      </w:pPr>
      <w:r>
        <w:separator/>
      </w:r>
    </w:p>
  </w:footnote>
  <w:footnote w:type="continuationSeparator" w:id="0">
    <w:p w:rsidR="00367442" w:rsidRDefault="0036744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s>
  <w:rsids>
    <w:rsidRoot w:val="00252984"/>
    <w:rsid w:val="0001092E"/>
    <w:rsid w:val="000117C5"/>
    <w:rsid w:val="00011DAF"/>
    <w:rsid w:val="00026CAA"/>
    <w:rsid w:val="00030524"/>
    <w:rsid w:val="000327E1"/>
    <w:rsid w:val="00036C0A"/>
    <w:rsid w:val="00042F99"/>
    <w:rsid w:val="000444D0"/>
    <w:rsid w:val="00044A4D"/>
    <w:rsid w:val="00047D3F"/>
    <w:rsid w:val="00051524"/>
    <w:rsid w:val="0006211B"/>
    <w:rsid w:val="00064352"/>
    <w:rsid w:val="000667B3"/>
    <w:rsid w:val="00066CFF"/>
    <w:rsid w:val="00074BF4"/>
    <w:rsid w:val="000868EC"/>
    <w:rsid w:val="000A5C41"/>
    <w:rsid w:val="000B2F03"/>
    <w:rsid w:val="000B4543"/>
    <w:rsid w:val="000B71B0"/>
    <w:rsid w:val="000D068B"/>
    <w:rsid w:val="000D10F1"/>
    <w:rsid w:val="000D5FF0"/>
    <w:rsid w:val="000E118D"/>
    <w:rsid w:val="000F1B31"/>
    <w:rsid w:val="000F6670"/>
    <w:rsid w:val="00115FF9"/>
    <w:rsid w:val="001162C6"/>
    <w:rsid w:val="00124D4D"/>
    <w:rsid w:val="00125EB1"/>
    <w:rsid w:val="00135A0F"/>
    <w:rsid w:val="001409FA"/>
    <w:rsid w:val="00144C54"/>
    <w:rsid w:val="001450C8"/>
    <w:rsid w:val="001455D3"/>
    <w:rsid w:val="00145846"/>
    <w:rsid w:val="00145C71"/>
    <w:rsid w:val="00153E7C"/>
    <w:rsid w:val="00166D61"/>
    <w:rsid w:val="00175B9A"/>
    <w:rsid w:val="0018085E"/>
    <w:rsid w:val="00180F04"/>
    <w:rsid w:val="001810DE"/>
    <w:rsid w:val="00181523"/>
    <w:rsid w:val="00196191"/>
    <w:rsid w:val="001A2DE3"/>
    <w:rsid w:val="001A65E2"/>
    <w:rsid w:val="001A6D7C"/>
    <w:rsid w:val="001C14E9"/>
    <w:rsid w:val="001C3107"/>
    <w:rsid w:val="001C7DF0"/>
    <w:rsid w:val="001D5E5B"/>
    <w:rsid w:val="001E6952"/>
    <w:rsid w:val="001F4969"/>
    <w:rsid w:val="001F7600"/>
    <w:rsid w:val="00200396"/>
    <w:rsid w:val="0022329F"/>
    <w:rsid w:val="00223318"/>
    <w:rsid w:val="0023163C"/>
    <w:rsid w:val="00232E7B"/>
    <w:rsid w:val="002365CB"/>
    <w:rsid w:val="00251128"/>
    <w:rsid w:val="00252984"/>
    <w:rsid w:val="00254393"/>
    <w:rsid w:val="002568E2"/>
    <w:rsid w:val="00260BF2"/>
    <w:rsid w:val="00267535"/>
    <w:rsid w:val="00270A9B"/>
    <w:rsid w:val="002733B0"/>
    <w:rsid w:val="0027388B"/>
    <w:rsid w:val="00281F01"/>
    <w:rsid w:val="00282797"/>
    <w:rsid w:val="002B7C76"/>
    <w:rsid w:val="002C12C9"/>
    <w:rsid w:val="002D351D"/>
    <w:rsid w:val="002D4CFB"/>
    <w:rsid w:val="002D7E4C"/>
    <w:rsid w:val="002E0F6B"/>
    <w:rsid w:val="002E1A1D"/>
    <w:rsid w:val="002E1DD9"/>
    <w:rsid w:val="002E2A11"/>
    <w:rsid w:val="002E7DA4"/>
    <w:rsid w:val="002F27FD"/>
    <w:rsid w:val="00300814"/>
    <w:rsid w:val="00316C90"/>
    <w:rsid w:val="0032258F"/>
    <w:rsid w:val="00322D7D"/>
    <w:rsid w:val="0033467D"/>
    <w:rsid w:val="00335F9B"/>
    <w:rsid w:val="0034337F"/>
    <w:rsid w:val="00350AE8"/>
    <w:rsid w:val="00353773"/>
    <w:rsid w:val="00367442"/>
    <w:rsid w:val="00374A35"/>
    <w:rsid w:val="00376165"/>
    <w:rsid w:val="00381E74"/>
    <w:rsid w:val="00383B8C"/>
    <w:rsid w:val="0039201B"/>
    <w:rsid w:val="00394D3B"/>
    <w:rsid w:val="00396CF1"/>
    <w:rsid w:val="00396FB1"/>
    <w:rsid w:val="00397EDA"/>
    <w:rsid w:val="003A5DB5"/>
    <w:rsid w:val="003B0922"/>
    <w:rsid w:val="003B148B"/>
    <w:rsid w:val="003B2C16"/>
    <w:rsid w:val="003B45B4"/>
    <w:rsid w:val="003B4675"/>
    <w:rsid w:val="003B6FB9"/>
    <w:rsid w:val="003C26E7"/>
    <w:rsid w:val="003D6645"/>
    <w:rsid w:val="003E0E48"/>
    <w:rsid w:val="0040296B"/>
    <w:rsid w:val="00407151"/>
    <w:rsid w:val="00416A36"/>
    <w:rsid w:val="00420016"/>
    <w:rsid w:val="0042050F"/>
    <w:rsid w:val="00424E19"/>
    <w:rsid w:val="00433D3F"/>
    <w:rsid w:val="00435AA6"/>
    <w:rsid w:val="00446D98"/>
    <w:rsid w:val="0045198C"/>
    <w:rsid w:val="00464B53"/>
    <w:rsid w:val="00466F6F"/>
    <w:rsid w:val="004718C8"/>
    <w:rsid w:val="00472010"/>
    <w:rsid w:val="00474A27"/>
    <w:rsid w:val="00474BC3"/>
    <w:rsid w:val="00475C1C"/>
    <w:rsid w:val="0047627B"/>
    <w:rsid w:val="00480F80"/>
    <w:rsid w:val="00486524"/>
    <w:rsid w:val="004A0293"/>
    <w:rsid w:val="004A3A07"/>
    <w:rsid w:val="004A3F86"/>
    <w:rsid w:val="004B7424"/>
    <w:rsid w:val="004C19FB"/>
    <w:rsid w:val="004C4E6F"/>
    <w:rsid w:val="004C4EBB"/>
    <w:rsid w:val="004C607C"/>
    <w:rsid w:val="004C7312"/>
    <w:rsid w:val="004D1BD3"/>
    <w:rsid w:val="004D2FFD"/>
    <w:rsid w:val="004D78C3"/>
    <w:rsid w:val="004E2FFA"/>
    <w:rsid w:val="004E6F41"/>
    <w:rsid w:val="004E70DE"/>
    <w:rsid w:val="004E75B6"/>
    <w:rsid w:val="004E7A5D"/>
    <w:rsid w:val="004F577D"/>
    <w:rsid w:val="0050485C"/>
    <w:rsid w:val="005048CC"/>
    <w:rsid w:val="00506565"/>
    <w:rsid w:val="005115A1"/>
    <w:rsid w:val="00511A12"/>
    <w:rsid w:val="00520836"/>
    <w:rsid w:val="00525915"/>
    <w:rsid w:val="0053054E"/>
    <w:rsid w:val="00534547"/>
    <w:rsid w:val="00536003"/>
    <w:rsid w:val="00537AE8"/>
    <w:rsid w:val="005424D8"/>
    <w:rsid w:val="00552298"/>
    <w:rsid w:val="00553BA1"/>
    <w:rsid w:val="00563960"/>
    <w:rsid w:val="00576921"/>
    <w:rsid w:val="005963A4"/>
    <w:rsid w:val="00597DC4"/>
    <w:rsid w:val="005A0DCE"/>
    <w:rsid w:val="005B1052"/>
    <w:rsid w:val="005B3BCA"/>
    <w:rsid w:val="005C777C"/>
    <w:rsid w:val="005E074B"/>
    <w:rsid w:val="005E0BD4"/>
    <w:rsid w:val="005E15E4"/>
    <w:rsid w:val="005E3D43"/>
    <w:rsid w:val="005E796D"/>
    <w:rsid w:val="00613C5B"/>
    <w:rsid w:val="00621415"/>
    <w:rsid w:val="00621883"/>
    <w:rsid w:val="00624221"/>
    <w:rsid w:val="00625CF6"/>
    <w:rsid w:val="00632C15"/>
    <w:rsid w:val="00634223"/>
    <w:rsid w:val="006376B3"/>
    <w:rsid w:val="006416E5"/>
    <w:rsid w:val="006422D9"/>
    <w:rsid w:val="0064384A"/>
    <w:rsid w:val="006541CD"/>
    <w:rsid w:val="00664723"/>
    <w:rsid w:val="00666B09"/>
    <w:rsid w:val="006671A7"/>
    <w:rsid w:val="00680479"/>
    <w:rsid w:val="00686976"/>
    <w:rsid w:val="00696E00"/>
    <w:rsid w:val="006A0AA6"/>
    <w:rsid w:val="006A157B"/>
    <w:rsid w:val="006B6DE9"/>
    <w:rsid w:val="006C277C"/>
    <w:rsid w:val="006C2CC4"/>
    <w:rsid w:val="006C4C6C"/>
    <w:rsid w:val="006D293E"/>
    <w:rsid w:val="006D2EDC"/>
    <w:rsid w:val="006D3FA4"/>
    <w:rsid w:val="006D4EC3"/>
    <w:rsid w:val="006D6802"/>
    <w:rsid w:val="006E0EA0"/>
    <w:rsid w:val="006E2A24"/>
    <w:rsid w:val="006F1E1C"/>
    <w:rsid w:val="006F3FC4"/>
    <w:rsid w:val="00701414"/>
    <w:rsid w:val="00710755"/>
    <w:rsid w:val="00711BFE"/>
    <w:rsid w:val="00712B40"/>
    <w:rsid w:val="00723973"/>
    <w:rsid w:val="0072749A"/>
    <w:rsid w:val="007712F1"/>
    <w:rsid w:val="00771A87"/>
    <w:rsid w:val="00776EE4"/>
    <w:rsid w:val="00783720"/>
    <w:rsid w:val="00790225"/>
    <w:rsid w:val="0079061E"/>
    <w:rsid w:val="007A0FD7"/>
    <w:rsid w:val="007A3183"/>
    <w:rsid w:val="007A53CB"/>
    <w:rsid w:val="007B6985"/>
    <w:rsid w:val="007C2F41"/>
    <w:rsid w:val="007D0427"/>
    <w:rsid w:val="007D2FF2"/>
    <w:rsid w:val="007D6BF6"/>
    <w:rsid w:val="007E1D51"/>
    <w:rsid w:val="007E66D8"/>
    <w:rsid w:val="007F1A08"/>
    <w:rsid w:val="007F7DB2"/>
    <w:rsid w:val="008035A9"/>
    <w:rsid w:val="00804F61"/>
    <w:rsid w:val="008067FB"/>
    <w:rsid w:val="00816EA5"/>
    <w:rsid w:val="0082542D"/>
    <w:rsid w:val="008355D5"/>
    <w:rsid w:val="00841205"/>
    <w:rsid w:val="008438EE"/>
    <w:rsid w:val="0086592B"/>
    <w:rsid w:val="00872190"/>
    <w:rsid w:val="00874725"/>
    <w:rsid w:val="00876E39"/>
    <w:rsid w:val="00890F7D"/>
    <w:rsid w:val="00892E54"/>
    <w:rsid w:val="0089769A"/>
    <w:rsid w:val="008A3EF7"/>
    <w:rsid w:val="008A58EB"/>
    <w:rsid w:val="008A75DD"/>
    <w:rsid w:val="008A7DEF"/>
    <w:rsid w:val="008B1A27"/>
    <w:rsid w:val="008B3134"/>
    <w:rsid w:val="008B7681"/>
    <w:rsid w:val="008C2375"/>
    <w:rsid w:val="008E4762"/>
    <w:rsid w:val="00900EE9"/>
    <w:rsid w:val="00902487"/>
    <w:rsid w:val="0090684B"/>
    <w:rsid w:val="00906E58"/>
    <w:rsid w:val="00913A6E"/>
    <w:rsid w:val="00917325"/>
    <w:rsid w:val="00924C80"/>
    <w:rsid w:val="00926AE3"/>
    <w:rsid w:val="00933BDF"/>
    <w:rsid w:val="00937586"/>
    <w:rsid w:val="009517FE"/>
    <w:rsid w:val="0095327A"/>
    <w:rsid w:val="009624DE"/>
    <w:rsid w:val="00964B6A"/>
    <w:rsid w:val="00977718"/>
    <w:rsid w:val="00991B69"/>
    <w:rsid w:val="00994025"/>
    <w:rsid w:val="00995C3E"/>
    <w:rsid w:val="009A1F3F"/>
    <w:rsid w:val="009A4A2E"/>
    <w:rsid w:val="009B47A8"/>
    <w:rsid w:val="009B4E64"/>
    <w:rsid w:val="009C3FF2"/>
    <w:rsid w:val="009C5E98"/>
    <w:rsid w:val="009D1AFB"/>
    <w:rsid w:val="009E15ED"/>
    <w:rsid w:val="009E5D03"/>
    <w:rsid w:val="009E61EA"/>
    <w:rsid w:val="009E7EED"/>
    <w:rsid w:val="009F099B"/>
    <w:rsid w:val="009F31FC"/>
    <w:rsid w:val="00A00007"/>
    <w:rsid w:val="00A03DAB"/>
    <w:rsid w:val="00A04846"/>
    <w:rsid w:val="00A111E0"/>
    <w:rsid w:val="00A14627"/>
    <w:rsid w:val="00A223E0"/>
    <w:rsid w:val="00A35553"/>
    <w:rsid w:val="00A41594"/>
    <w:rsid w:val="00A42937"/>
    <w:rsid w:val="00A56177"/>
    <w:rsid w:val="00A5674C"/>
    <w:rsid w:val="00A61D47"/>
    <w:rsid w:val="00A65E05"/>
    <w:rsid w:val="00A719A7"/>
    <w:rsid w:val="00A723AD"/>
    <w:rsid w:val="00A73789"/>
    <w:rsid w:val="00A80742"/>
    <w:rsid w:val="00A81537"/>
    <w:rsid w:val="00A85235"/>
    <w:rsid w:val="00A869F5"/>
    <w:rsid w:val="00A97773"/>
    <w:rsid w:val="00AA354D"/>
    <w:rsid w:val="00AB3D04"/>
    <w:rsid w:val="00AC1BC0"/>
    <w:rsid w:val="00AD156E"/>
    <w:rsid w:val="00AD199F"/>
    <w:rsid w:val="00AD319B"/>
    <w:rsid w:val="00AE0104"/>
    <w:rsid w:val="00AE2B6F"/>
    <w:rsid w:val="00AE40C2"/>
    <w:rsid w:val="00AF5899"/>
    <w:rsid w:val="00B0174A"/>
    <w:rsid w:val="00B05CBC"/>
    <w:rsid w:val="00B10DB2"/>
    <w:rsid w:val="00B121F3"/>
    <w:rsid w:val="00B130D2"/>
    <w:rsid w:val="00B163D4"/>
    <w:rsid w:val="00B165A7"/>
    <w:rsid w:val="00B22091"/>
    <w:rsid w:val="00B239E4"/>
    <w:rsid w:val="00B36ACA"/>
    <w:rsid w:val="00B402F6"/>
    <w:rsid w:val="00B456CD"/>
    <w:rsid w:val="00B46720"/>
    <w:rsid w:val="00B64EEF"/>
    <w:rsid w:val="00B706BF"/>
    <w:rsid w:val="00B71335"/>
    <w:rsid w:val="00B7576E"/>
    <w:rsid w:val="00B85362"/>
    <w:rsid w:val="00B85B9D"/>
    <w:rsid w:val="00B85CCE"/>
    <w:rsid w:val="00B911D9"/>
    <w:rsid w:val="00BA4346"/>
    <w:rsid w:val="00BA699B"/>
    <w:rsid w:val="00BB316F"/>
    <w:rsid w:val="00BB6363"/>
    <w:rsid w:val="00BC1678"/>
    <w:rsid w:val="00BC3410"/>
    <w:rsid w:val="00BC3822"/>
    <w:rsid w:val="00BD6F73"/>
    <w:rsid w:val="00BE231E"/>
    <w:rsid w:val="00BE70E4"/>
    <w:rsid w:val="00BF6A6E"/>
    <w:rsid w:val="00C00663"/>
    <w:rsid w:val="00C040E9"/>
    <w:rsid w:val="00C2315C"/>
    <w:rsid w:val="00C2363E"/>
    <w:rsid w:val="00C24EF9"/>
    <w:rsid w:val="00C401C2"/>
    <w:rsid w:val="00C55C7B"/>
    <w:rsid w:val="00C56ECA"/>
    <w:rsid w:val="00C56FDE"/>
    <w:rsid w:val="00C60132"/>
    <w:rsid w:val="00C66C15"/>
    <w:rsid w:val="00C86361"/>
    <w:rsid w:val="00C864B2"/>
    <w:rsid w:val="00CA16A6"/>
    <w:rsid w:val="00CA2A51"/>
    <w:rsid w:val="00CA7A9C"/>
    <w:rsid w:val="00CB31B2"/>
    <w:rsid w:val="00CC1A50"/>
    <w:rsid w:val="00CC6419"/>
    <w:rsid w:val="00CD1736"/>
    <w:rsid w:val="00CD633D"/>
    <w:rsid w:val="00CD689C"/>
    <w:rsid w:val="00CE1C3F"/>
    <w:rsid w:val="00CE2C71"/>
    <w:rsid w:val="00CF537D"/>
    <w:rsid w:val="00D00A17"/>
    <w:rsid w:val="00D1098A"/>
    <w:rsid w:val="00D10DF7"/>
    <w:rsid w:val="00D1263E"/>
    <w:rsid w:val="00D1553D"/>
    <w:rsid w:val="00D15647"/>
    <w:rsid w:val="00D1732B"/>
    <w:rsid w:val="00D26BAE"/>
    <w:rsid w:val="00D32607"/>
    <w:rsid w:val="00D32D21"/>
    <w:rsid w:val="00D41813"/>
    <w:rsid w:val="00D45F2C"/>
    <w:rsid w:val="00D478C4"/>
    <w:rsid w:val="00D5530B"/>
    <w:rsid w:val="00D57FDC"/>
    <w:rsid w:val="00D606E7"/>
    <w:rsid w:val="00D62AB4"/>
    <w:rsid w:val="00D62F33"/>
    <w:rsid w:val="00D63122"/>
    <w:rsid w:val="00D76B63"/>
    <w:rsid w:val="00D82821"/>
    <w:rsid w:val="00D8549C"/>
    <w:rsid w:val="00D86B75"/>
    <w:rsid w:val="00D97BED"/>
    <w:rsid w:val="00DD397C"/>
    <w:rsid w:val="00DD4DC1"/>
    <w:rsid w:val="00DD4E96"/>
    <w:rsid w:val="00DE63D2"/>
    <w:rsid w:val="00E0717F"/>
    <w:rsid w:val="00E13D07"/>
    <w:rsid w:val="00E14283"/>
    <w:rsid w:val="00E3075E"/>
    <w:rsid w:val="00E30C0B"/>
    <w:rsid w:val="00E3188A"/>
    <w:rsid w:val="00E36528"/>
    <w:rsid w:val="00E42000"/>
    <w:rsid w:val="00E44C03"/>
    <w:rsid w:val="00E534F5"/>
    <w:rsid w:val="00E5728B"/>
    <w:rsid w:val="00E65473"/>
    <w:rsid w:val="00E67A89"/>
    <w:rsid w:val="00E74511"/>
    <w:rsid w:val="00E915FD"/>
    <w:rsid w:val="00E947E7"/>
    <w:rsid w:val="00EA1637"/>
    <w:rsid w:val="00EB39DA"/>
    <w:rsid w:val="00ED4893"/>
    <w:rsid w:val="00EE5664"/>
    <w:rsid w:val="00EF07D0"/>
    <w:rsid w:val="00EF25F4"/>
    <w:rsid w:val="00EF2910"/>
    <w:rsid w:val="00EF47F4"/>
    <w:rsid w:val="00EF7088"/>
    <w:rsid w:val="00F0644D"/>
    <w:rsid w:val="00F1064E"/>
    <w:rsid w:val="00F15033"/>
    <w:rsid w:val="00F35E15"/>
    <w:rsid w:val="00F36256"/>
    <w:rsid w:val="00F41209"/>
    <w:rsid w:val="00F45A15"/>
    <w:rsid w:val="00F4763A"/>
    <w:rsid w:val="00F578D0"/>
    <w:rsid w:val="00F60454"/>
    <w:rsid w:val="00F63F2C"/>
    <w:rsid w:val="00F64C8F"/>
    <w:rsid w:val="00F65B67"/>
    <w:rsid w:val="00F70AB3"/>
    <w:rsid w:val="00F75805"/>
    <w:rsid w:val="00F876EE"/>
    <w:rsid w:val="00F93487"/>
    <w:rsid w:val="00F93C77"/>
    <w:rsid w:val="00F94801"/>
    <w:rsid w:val="00F953A0"/>
    <w:rsid w:val="00FA751D"/>
    <w:rsid w:val="00FB65E8"/>
    <w:rsid w:val="00FD4D9E"/>
    <w:rsid w:val="00FD71EE"/>
    <w:rsid w:val="00FE3004"/>
    <w:rsid w:val="00FF530F"/>
    <w:rsid w:val="00FF7990"/>
    <w:rsid w:val="5F3844C3"/>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A3E919B-BFEE-4F35-9DFA-C3B27FD43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rFonts w:eastAsiaTheme="minorHAnsi"/>
      <w:sz w:val="22"/>
      <w:szCs w:val="22"/>
      <w:lang w:val="de-DE" w:eastAsia="en-US"/>
    </w:rPr>
  </w:style>
  <w:style w:type="paragraph" w:styleId="1">
    <w:name w:val="heading 1"/>
    <w:basedOn w:val="a"/>
    <w:next w:val="a"/>
    <w:link w:val="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4">
    <w:name w:val="heading 4"/>
    <w:basedOn w:val="a"/>
    <w:next w:val="a"/>
    <w:link w:val="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Char"/>
    <w:uiPriority w:val="9"/>
    <w:semiHidden/>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paragraph" w:styleId="7">
    <w:name w:val="heading 7"/>
    <w:basedOn w:val="a"/>
    <w:next w:val="a"/>
    <w:link w:val="7Char"/>
    <w:uiPriority w:val="9"/>
    <w:semiHidden/>
    <w:unhideWhenUsed/>
    <w:qFormat/>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8">
    <w:name w:val="heading 8"/>
    <w:basedOn w:val="a"/>
    <w:next w:val="a"/>
    <w:link w:val="8Char"/>
    <w:uiPriority w:val="9"/>
    <w:semiHidden/>
    <w:unhideWhenUsed/>
    <w:qFormat/>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Char"/>
    <w:uiPriority w:val="9"/>
    <w:semiHidden/>
    <w:unhideWhenUsed/>
    <w:qFormat/>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spacing w:after="200" w:line="240" w:lineRule="auto"/>
    </w:pPr>
    <w:rPr>
      <w:i/>
      <w:iCs/>
      <w:color w:val="44546A" w:themeColor="text2"/>
      <w:sz w:val="18"/>
      <w:szCs w:val="18"/>
    </w:rPr>
  </w:style>
  <w:style w:type="paragraph" w:styleId="a4">
    <w:name w:val="annotation text"/>
    <w:basedOn w:val="a"/>
    <w:link w:val="Char"/>
    <w:uiPriority w:val="99"/>
    <w:semiHidden/>
    <w:unhideWhenUsed/>
    <w:pPr>
      <w:spacing w:line="240" w:lineRule="auto"/>
    </w:pPr>
    <w:rPr>
      <w:sz w:val="20"/>
      <w:szCs w:val="20"/>
    </w:rPr>
  </w:style>
  <w:style w:type="paragraph" w:styleId="a5">
    <w:name w:val="footer"/>
    <w:basedOn w:val="a"/>
    <w:link w:val="Char0"/>
    <w:uiPriority w:val="99"/>
    <w:unhideWhenUsed/>
    <w:pPr>
      <w:tabs>
        <w:tab w:val="center" w:pos="4536"/>
        <w:tab w:val="right" w:pos="9072"/>
      </w:tabs>
      <w:spacing w:after="0" w:line="240" w:lineRule="auto"/>
    </w:pPr>
  </w:style>
  <w:style w:type="paragraph" w:styleId="a6">
    <w:name w:val="header"/>
    <w:basedOn w:val="a"/>
    <w:link w:val="Char1"/>
    <w:uiPriority w:val="99"/>
    <w:unhideWhenUsed/>
    <w:pPr>
      <w:tabs>
        <w:tab w:val="center" w:pos="4536"/>
        <w:tab w:val="right" w:pos="9072"/>
      </w:tabs>
      <w:spacing w:after="0" w:line="240" w:lineRule="auto"/>
    </w:pPr>
  </w:style>
  <w:style w:type="paragraph" w:styleId="a7">
    <w:name w:val="annotation subject"/>
    <w:basedOn w:val="a4"/>
    <w:next w:val="a4"/>
    <w:link w:val="Char2"/>
    <w:uiPriority w:val="99"/>
    <w:semiHidden/>
    <w:unhideWhenUsed/>
    <w:rPr>
      <w:b/>
      <w:bCs/>
    </w:rPr>
  </w:style>
  <w:style w:type="character" w:styleId="a8">
    <w:name w:val="line number"/>
    <w:basedOn w:val="a0"/>
    <w:uiPriority w:val="99"/>
    <w:semiHidden/>
    <w:unhideWhenUsed/>
  </w:style>
  <w:style w:type="character" w:styleId="a9">
    <w:name w:val="Hyperlink"/>
    <w:basedOn w:val="a0"/>
    <w:uiPriority w:val="99"/>
    <w:unhideWhenUsed/>
    <w:rPr>
      <w:color w:val="0563C1" w:themeColor="hyperlink"/>
      <w:u w:val="single"/>
    </w:rPr>
  </w:style>
  <w:style w:type="character" w:styleId="aa">
    <w:name w:val="annotation reference"/>
    <w:basedOn w:val="a0"/>
    <w:uiPriority w:val="99"/>
    <w:semiHidden/>
    <w:unhideWhenUsed/>
    <w:rPr>
      <w:sz w:val="16"/>
      <w:szCs w:val="16"/>
    </w:rPr>
  </w:style>
  <w:style w:type="character" w:customStyle="1" w:styleId="Char1">
    <w:name w:val="页眉 Char"/>
    <w:basedOn w:val="a0"/>
    <w:link w:val="a6"/>
    <w:uiPriority w:val="99"/>
  </w:style>
  <w:style w:type="character" w:customStyle="1" w:styleId="Char0">
    <w:name w:val="页脚 Char"/>
    <w:basedOn w:val="a0"/>
    <w:link w:val="a5"/>
    <w:uiPriority w:val="99"/>
  </w:style>
  <w:style w:type="character" w:styleId="ab">
    <w:name w:val="Placeholder Text"/>
    <w:basedOn w:val="a0"/>
    <w:uiPriority w:val="99"/>
    <w:semiHidden/>
    <w:rPr>
      <w:color w:val="808080"/>
    </w:rPr>
  </w:style>
  <w:style w:type="paragraph" w:customStyle="1" w:styleId="CitaviBibliographyEntry">
    <w:name w:val="Citavi Bibliography Entry"/>
    <w:basedOn w:val="a"/>
    <w:link w:val="CitaviBibliographyEntryZchn"/>
    <w:uiPriority w:val="99"/>
    <w:pPr>
      <w:tabs>
        <w:tab w:val="left" w:pos="567"/>
      </w:tabs>
      <w:spacing w:after="60"/>
      <w:ind w:left="567" w:hanging="567"/>
    </w:pPr>
  </w:style>
  <w:style w:type="character" w:customStyle="1" w:styleId="CitaviBibliographyEntryZchn">
    <w:name w:val="Citavi Bibliography Entry Zchn"/>
    <w:basedOn w:val="a0"/>
    <w:link w:val="CitaviBibliographyEntry"/>
    <w:uiPriority w:val="99"/>
  </w:style>
  <w:style w:type="paragraph" w:customStyle="1" w:styleId="CitaviBibliographyHeading">
    <w:name w:val="Citavi Bibliography Heading"/>
    <w:basedOn w:val="1"/>
    <w:link w:val="CitaviBibliographyHeadingZchn"/>
    <w:uiPriority w:val="99"/>
  </w:style>
  <w:style w:type="character" w:customStyle="1" w:styleId="CitaviBibliographyHeadingZchn">
    <w:name w:val="Citavi Bibliography Heading Zchn"/>
    <w:basedOn w:val="a0"/>
    <w:link w:val="CitaviBibliographyHeading"/>
    <w:uiPriority w:val="99"/>
    <w:rPr>
      <w:rFonts w:asciiTheme="majorHAnsi" w:eastAsiaTheme="majorEastAsia" w:hAnsiTheme="majorHAnsi" w:cstheme="majorBidi"/>
      <w:color w:val="2F5496" w:themeColor="accent1" w:themeShade="BF"/>
      <w:sz w:val="32"/>
      <w:szCs w:val="32"/>
    </w:rPr>
  </w:style>
  <w:style w:type="character" w:customStyle="1" w:styleId="1Char">
    <w:name w:val="标题 1 Char"/>
    <w:basedOn w:val="a0"/>
    <w:link w:val="1"/>
    <w:uiPriority w:val="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
    <w:link w:val="CitaviChapterBibliographyHeadingZchn"/>
    <w:uiPriority w:val="99"/>
  </w:style>
  <w:style w:type="character" w:customStyle="1" w:styleId="CitaviChapterBibliographyHeadingZchn">
    <w:name w:val="Citavi Chapter Bibliography Heading Zchn"/>
    <w:basedOn w:val="a0"/>
    <w:link w:val="CitaviChapterBibliographyHeading"/>
    <w:uiPriority w:val="99"/>
    <w:rPr>
      <w:rFonts w:asciiTheme="majorHAnsi" w:eastAsiaTheme="majorEastAsia" w:hAnsiTheme="majorHAnsi" w:cstheme="majorBidi"/>
      <w:color w:val="2F5496" w:themeColor="accent1" w:themeShade="BF"/>
      <w:sz w:val="26"/>
      <w:szCs w:val="26"/>
    </w:rPr>
  </w:style>
  <w:style w:type="character" w:customStyle="1" w:styleId="2Char">
    <w:name w:val="标题 2 Char"/>
    <w:basedOn w:val="a0"/>
    <w:link w:val="2"/>
    <w:uiPriority w:val="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
    <w:link w:val="CitaviBibliographySubheading1Zchn"/>
    <w:uiPriority w:val="99"/>
    <w:pPr>
      <w:outlineLvl w:val="9"/>
    </w:pPr>
    <w:rPr>
      <w:sz w:val="24"/>
      <w:szCs w:val="24"/>
      <w:lang w:val="en-US"/>
    </w:rPr>
  </w:style>
  <w:style w:type="character" w:customStyle="1" w:styleId="CitaviBibliographySubheading1Zchn">
    <w:name w:val="Citavi Bibliography Subheading 1 Zchn"/>
    <w:basedOn w:val="a0"/>
    <w:link w:val="CitaviBibliographySubheading1"/>
    <w:uiPriority w:val="99"/>
    <w:rPr>
      <w:rFonts w:asciiTheme="majorHAnsi" w:eastAsiaTheme="majorEastAsia" w:hAnsiTheme="majorHAnsi" w:cstheme="majorBidi"/>
      <w:color w:val="2F5496" w:themeColor="accent1" w:themeShade="BF"/>
      <w:sz w:val="24"/>
      <w:szCs w:val="24"/>
      <w:lang w:val="en-US"/>
    </w:rPr>
  </w:style>
  <w:style w:type="paragraph" w:customStyle="1" w:styleId="CitaviBibliographySubheading2">
    <w:name w:val="Citavi Bibliography Subheading 2"/>
    <w:basedOn w:val="3"/>
    <w:link w:val="CitaviBibliographySubheading2Zchn"/>
    <w:uiPriority w:val="99"/>
    <w:pPr>
      <w:outlineLvl w:val="9"/>
    </w:pPr>
    <w:rPr>
      <w:lang w:val="en-US"/>
    </w:rPr>
  </w:style>
  <w:style w:type="character" w:customStyle="1" w:styleId="CitaviBibliographySubheading2Zchn">
    <w:name w:val="Citavi Bibliography Subheading 2 Zchn"/>
    <w:basedOn w:val="a0"/>
    <w:link w:val="CitaviBibliographySubheading2"/>
    <w:uiPriority w:val="99"/>
    <w:rPr>
      <w:rFonts w:asciiTheme="majorHAnsi" w:eastAsiaTheme="majorEastAsia" w:hAnsiTheme="majorHAnsi" w:cstheme="majorBidi"/>
      <w:color w:val="1F3864" w:themeColor="accent1" w:themeShade="80"/>
      <w:sz w:val="24"/>
      <w:szCs w:val="24"/>
      <w:lang w:val="en-US"/>
    </w:rPr>
  </w:style>
  <w:style w:type="character" w:customStyle="1" w:styleId="3Char">
    <w:name w:val="标题 3 Char"/>
    <w:basedOn w:val="a0"/>
    <w:link w:val="3"/>
    <w:uiPriority w:val="9"/>
    <w:semiHidden/>
    <w:rPr>
      <w:rFonts w:asciiTheme="majorHAnsi" w:eastAsiaTheme="majorEastAsia" w:hAnsiTheme="majorHAnsi" w:cstheme="majorBidi"/>
      <w:color w:val="1F3864" w:themeColor="accent1" w:themeShade="80"/>
      <w:sz w:val="24"/>
      <w:szCs w:val="24"/>
    </w:rPr>
  </w:style>
  <w:style w:type="paragraph" w:customStyle="1" w:styleId="CitaviBibliographySubheading3">
    <w:name w:val="Citavi Bibliography Subheading 3"/>
    <w:basedOn w:val="4"/>
    <w:link w:val="CitaviBibliographySubheading3Zchn"/>
    <w:uiPriority w:val="99"/>
    <w:pPr>
      <w:outlineLvl w:val="9"/>
    </w:pPr>
    <w:rPr>
      <w:sz w:val="24"/>
      <w:szCs w:val="24"/>
      <w:lang w:val="en-US"/>
    </w:rPr>
  </w:style>
  <w:style w:type="character" w:customStyle="1" w:styleId="CitaviBibliographySubheading3Zchn">
    <w:name w:val="Citavi Bibliography Subheading 3 Zchn"/>
    <w:basedOn w:val="a0"/>
    <w:link w:val="CitaviBibliographySubheading3"/>
    <w:uiPriority w:val="99"/>
    <w:rPr>
      <w:rFonts w:asciiTheme="majorHAnsi" w:eastAsiaTheme="majorEastAsia" w:hAnsiTheme="majorHAnsi" w:cstheme="majorBidi"/>
      <w:i/>
      <w:iCs/>
      <w:color w:val="2F5496" w:themeColor="accent1" w:themeShade="BF"/>
      <w:sz w:val="24"/>
      <w:szCs w:val="24"/>
      <w:lang w:val="en-US"/>
    </w:rPr>
  </w:style>
  <w:style w:type="character" w:customStyle="1" w:styleId="4Char">
    <w:name w:val="标题 4 Char"/>
    <w:basedOn w:val="a0"/>
    <w:link w:val="4"/>
    <w:uiPriority w:val="9"/>
    <w:semiHidden/>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5"/>
    <w:link w:val="CitaviBibliographySubheading4Zchn"/>
    <w:uiPriority w:val="99"/>
    <w:pPr>
      <w:outlineLvl w:val="9"/>
    </w:pPr>
    <w:rPr>
      <w:sz w:val="24"/>
      <w:szCs w:val="24"/>
      <w:lang w:val="en-US"/>
    </w:rPr>
  </w:style>
  <w:style w:type="character" w:customStyle="1" w:styleId="CitaviBibliographySubheading4Zchn">
    <w:name w:val="Citavi Bibliography Subheading 4 Zchn"/>
    <w:basedOn w:val="a0"/>
    <w:link w:val="CitaviBibliographySubheading4"/>
    <w:uiPriority w:val="99"/>
    <w:rPr>
      <w:rFonts w:asciiTheme="majorHAnsi" w:eastAsiaTheme="majorEastAsia" w:hAnsiTheme="majorHAnsi" w:cstheme="majorBidi"/>
      <w:color w:val="2F5496" w:themeColor="accent1" w:themeShade="BF"/>
      <w:sz w:val="24"/>
      <w:szCs w:val="24"/>
      <w:lang w:val="en-US"/>
    </w:rPr>
  </w:style>
  <w:style w:type="character" w:customStyle="1" w:styleId="5Char">
    <w:name w:val="标题 5 Char"/>
    <w:basedOn w:val="a0"/>
    <w:link w:val="5"/>
    <w:uiPriority w:val="9"/>
    <w:semiHidden/>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6"/>
    <w:link w:val="CitaviBibliographySubheading5Zchn"/>
    <w:uiPriority w:val="99"/>
    <w:pPr>
      <w:outlineLvl w:val="9"/>
    </w:pPr>
    <w:rPr>
      <w:sz w:val="24"/>
      <w:szCs w:val="24"/>
      <w:lang w:val="en-US"/>
    </w:rPr>
  </w:style>
  <w:style w:type="character" w:customStyle="1" w:styleId="CitaviBibliographySubheading5Zchn">
    <w:name w:val="Citavi Bibliography Subheading 5 Zchn"/>
    <w:basedOn w:val="a0"/>
    <w:link w:val="CitaviBibliographySubheading5"/>
    <w:uiPriority w:val="99"/>
    <w:rPr>
      <w:rFonts w:asciiTheme="majorHAnsi" w:eastAsiaTheme="majorEastAsia" w:hAnsiTheme="majorHAnsi" w:cstheme="majorBidi"/>
      <w:color w:val="1F3864" w:themeColor="accent1" w:themeShade="80"/>
      <w:sz w:val="24"/>
      <w:szCs w:val="24"/>
      <w:lang w:val="en-US"/>
    </w:rPr>
  </w:style>
  <w:style w:type="character" w:customStyle="1" w:styleId="6Char">
    <w:name w:val="标题 6 Char"/>
    <w:basedOn w:val="a0"/>
    <w:link w:val="6"/>
    <w:uiPriority w:val="9"/>
    <w:semiHidden/>
    <w:rPr>
      <w:rFonts w:asciiTheme="majorHAnsi" w:eastAsiaTheme="majorEastAsia" w:hAnsiTheme="majorHAnsi" w:cstheme="majorBidi"/>
      <w:color w:val="1F3864" w:themeColor="accent1" w:themeShade="80"/>
    </w:rPr>
  </w:style>
  <w:style w:type="paragraph" w:customStyle="1" w:styleId="CitaviBibliographySubheading6">
    <w:name w:val="Citavi Bibliography Subheading 6"/>
    <w:basedOn w:val="7"/>
    <w:link w:val="CitaviBibliographySubheading6Zchn"/>
    <w:uiPriority w:val="99"/>
    <w:pPr>
      <w:outlineLvl w:val="9"/>
    </w:pPr>
    <w:rPr>
      <w:sz w:val="24"/>
      <w:szCs w:val="24"/>
      <w:lang w:val="en-US"/>
    </w:rPr>
  </w:style>
  <w:style w:type="character" w:customStyle="1" w:styleId="CitaviBibliographySubheading6Zchn">
    <w:name w:val="Citavi Bibliography Subheading 6 Zchn"/>
    <w:basedOn w:val="a0"/>
    <w:link w:val="CitaviBibliographySubheading6"/>
    <w:uiPriority w:val="99"/>
    <w:rPr>
      <w:rFonts w:asciiTheme="majorHAnsi" w:eastAsiaTheme="majorEastAsia" w:hAnsiTheme="majorHAnsi" w:cstheme="majorBidi"/>
      <w:i/>
      <w:iCs/>
      <w:color w:val="1F3864" w:themeColor="accent1" w:themeShade="80"/>
      <w:sz w:val="24"/>
      <w:szCs w:val="24"/>
      <w:lang w:val="en-US"/>
    </w:rPr>
  </w:style>
  <w:style w:type="character" w:customStyle="1" w:styleId="7Char">
    <w:name w:val="标题 7 Char"/>
    <w:basedOn w:val="a0"/>
    <w:link w:val="7"/>
    <w:uiPriority w:val="9"/>
    <w:semiHidden/>
    <w:rPr>
      <w:rFonts w:asciiTheme="majorHAnsi" w:eastAsiaTheme="majorEastAsia" w:hAnsiTheme="majorHAnsi" w:cstheme="majorBidi"/>
      <w:i/>
      <w:iCs/>
      <w:color w:val="1F3864" w:themeColor="accent1" w:themeShade="80"/>
    </w:rPr>
  </w:style>
  <w:style w:type="paragraph" w:customStyle="1" w:styleId="CitaviBibliographySubheading7">
    <w:name w:val="Citavi Bibliography Subheading 7"/>
    <w:basedOn w:val="8"/>
    <w:link w:val="CitaviBibliographySubheading7Zchn"/>
    <w:uiPriority w:val="99"/>
    <w:pPr>
      <w:outlineLvl w:val="9"/>
    </w:pPr>
    <w:rPr>
      <w:color w:val="262626" w:themeColor="text1" w:themeTint="D9"/>
      <w:sz w:val="24"/>
      <w:szCs w:val="24"/>
      <w:lang w:val="en-US"/>
    </w:rPr>
  </w:style>
  <w:style w:type="character" w:customStyle="1" w:styleId="CitaviBibliographySubheading7Zchn">
    <w:name w:val="Citavi Bibliography Subheading 7 Zchn"/>
    <w:basedOn w:val="a0"/>
    <w:link w:val="CitaviBibliographySubheading7"/>
    <w:uiPriority w:val="99"/>
    <w:rPr>
      <w:rFonts w:asciiTheme="majorHAnsi" w:eastAsiaTheme="majorEastAsia" w:hAnsiTheme="majorHAnsi" w:cstheme="majorBidi"/>
      <w:color w:val="262626" w:themeColor="text1" w:themeTint="D9"/>
      <w:sz w:val="24"/>
      <w:szCs w:val="24"/>
      <w:lang w:val="en-US"/>
    </w:rPr>
  </w:style>
  <w:style w:type="character" w:customStyle="1" w:styleId="8Char">
    <w:name w:val="标题 8 Char"/>
    <w:basedOn w:val="a0"/>
    <w:link w:val="8"/>
    <w:uiPriority w:val="9"/>
    <w:semiHidden/>
    <w:rPr>
      <w:rFonts w:asciiTheme="majorHAnsi" w:eastAsiaTheme="majorEastAsia" w:hAnsiTheme="majorHAnsi" w:cstheme="majorBidi"/>
      <w:color w:val="262626" w:themeColor="text1" w:themeTint="D9"/>
      <w:sz w:val="21"/>
      <w:szCs w:val="21"/>
    </w:rPr>
  </w:style>
  <w:style w:type="paragraph" w:customStyle="1" w:styleId="CitaviBibliographySubheading8">
    <w:name w:val="Citavi Bibliography Subheading 8"/>
    <w:basedOn w:val="9"/>
    <w:link w:val="CitaviBibliographySubheading8Zchn"/>
    <w:uiPriority w:val="99"/>
    <w:pPr>
      <w:outlineLvl w:val="9"/>
    </w:pPr>
    <w:rPr>
      <w:color w:val="262626" w:themeColor="text1" w:themeTint="D9"/>
      <w:sz w:val="24"/>
      <w:szCs w:val="24"/>
      <w:lang w:val="en-US"/>
    </w:rPr>
  </w:style>
  <w:style w:type="character" w:customStyle="1" w:styleId="CitaviBibliographySubheading8Zchn">
    <w:name w:val="Citavi Bibliography Subheading 8 Zchn"/>
    <w:basedOn w:val="a0"/>
    <w:link w:val="CitaviBibliographySubheading8"/>
    <w:uiPriority w:val="99"/>
    <w:rPr>
      <w:rFonts w:asciiTheme="majorHAnsi" w:eastAsiaTheme="majorEastAsia" w:hAnsiTheme="majorHAnsi" w:cstheme="majorBidi"/>
      <w:i/>
      <w:iCs/>
      <w:color w:val="262626" w:themeColor="text1" w:themeTint="D9"/>
      <w:sz w:val="24"/>
      <w:szCs w:val="24"/>
      <w:lang w:val="en-US"/>
    </w:rPr>
  </w:style>
  <w:style w:type="character" w:customStyle="1" w:styleId="9Char">
    <w:name w:val="标题 9 Char"/>
    <w:basedOn w:val="a0"/>
    <w:link w:val="9"/>
    <w:uiPriority w:val="9"/>
    <w:semiHidden/>
    <w:rPr>
      <w:rFonts w:asciiTheme="majorHAnsi" w:eastAsiaTheme="majorEastAsia" w:hAnsiTheme="majorHAnsi" w:cstheme="majorBidi"/>
      <w:i/>
      <w:iCs/>
      <w:color w:val="262626" w:themeColor="text1" w:themeTint="D9"/>
      <w:sz w:val="21"/>
      <w:szCs w:val="21"/>
    </w:rPr>
  </w:style>
  <w:style w:type="character" w:customStyle="1" w:styleId="UnresolvedMention">
    <w:name w:val="Unresolved Mention"/>
    <w:basedOn w:val="a0"/>
    <w:uiPriority w:val="99"/>
    <w:semiHidden/>
    <w:unhideWhenUsed/>
    <w:rPr>
      <w:color w:val="605E5C"/>
      <w:shd w:val="clear" w:color="auto" w:fill="E1DFDD"/>
    </w:rPr>
  </w:style>
  <w:style w:type="paragraph" w:customStyle="1" w:styleId="10">
    <w:name w:val="修订1"/>
    <w:hidden/>
    <w:uiPriority w:val="99"/>
    <w:semiHidden/>
    <w:rPr>
      <w:rFonts w:eastAsiaTheme="minorHAnsi"/>
      <w:sz w:val="22"/>
      <w:szCs w:val="22"/>
      <w:lang w:val="de-DE" w:eastAsia="en-US"/>
    </w:rPr>
  </w:style>
  <w:style w:type="character" w:customStyle="1" w:styleId="Char">
    <w:name w:val="批注文字 Char"/>
    <w:basedOn w:val="a0"/>
    <w:link w:val="a4"/>
    <w:uiPriority w:val="99"/>
    <w:semiHidden/>
    <w:rPr>
      <w:sz w:val="20"/>
      <w:szCs w:val="20"/>
    </w:rPr>
  </w:style>
  <w:style w:type="character" w:customStyle="1" w:styleId="Char2">
    <w:name w:val="批注主题 Char"/>
    <w:basedOn w:val="Char"/>
    <w:link w:val="a7"/>
    <w:uiPriority w:val="99"/>
    <w:semiHidden/>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1F67A893-CF86-4DCD-8D75-21858A50FACF}"/>
      </w:docPartPr>
      <w:docPartBody>
        <w:p w:rsidR="00AA3199" w:rsidRDefault="00492EE9">
          <w:r>
            <w:rPr>
              <w:rStyle w:val="a3"/>
            </w:rPr>
            <w:t>Klicken oder tippen Sie hier, um Text einzugeben.</w:t>
          </w:r>
        </w:p>
      </w:docPartBody>
    </w:docPart>
    <w:docPart>
      <w:docPartPr>
        <w:name w:val="851277CCED9A401A936111810F26CED8"/>
        <w:category>
          <w:name w:val="Allgemein"/>
          <w:gallery w:val="placeholder"/>
        </w:category>
        <w:types>
          <w:type w:val="bbPlcHdr"/>
        </w:types>
        <w:behaviors>
          <w:behavior w:val="content"/>
        </w:behaviors>
        <w:guid w:val="{F8BE4C73-E184-481F-9E8D-B99740BE3A65}"/>
      </w:docPartPr>
      <w:docPartBody>
        <w:p w:rsidR="00AA3199" w:rsidRDefault="00492EE9">
          <w:pPr>
            <w:pStyle w:val="851277CCED9A401A936111810F26CED8"/>
          </w:pPr>
          <w:r>
            <w:rPr>
              <w:rStyle w:val="a3"/>
            </w:rPr>
            <w:t>Klicken oder tippen Sie hier, um Text einzugeben.</w:t>
          </w:r>
        </w:p>
      </w:docPartBody>
    </w:docPart>
    <w:docPart>
      <w:docPartPr>
        <w:name w:val="966A0A29D0C84A358613D83B99BD68B5"/>
        <w:category>
          <w:name w:val="Allgemein"/>
          <w:gallery w:val="placeholder"/>
        </w:category>
        <w:types>
          <w:type w:val="bbPlcHdr"/>
        </w:types>
        <w:behaviors>
          <w:behavior w:val="content"/>
        </w:behaviors>
        <w:guid w:val="{3F02340A-A642-4C86-9FB7-7652664CD23B}"/>
      </w:docPartPr>
      <w:docPartBody>
        <w:p w:rsidR="00AA3199" w:rsidRDefault="00492EE9">
          <w:pPr>
            <w:pStyle w:val="966A0A29D0C84A358613D83B99BD68B5"/>
          </w:pPr>
          <w:r>
            <w:rPr>
              <w:rStyle w:val="a3"/>
            </w:rPr>
            <w:t>Klicken oder tippen Sie hier, um Text einzugeben.</w:t>
          </w:r>
        </w:p>
      </w:docPartBody>
    </w:docPart>
    <w:docPart>
      <w:docPartPr>
        <w:name w:val="6310FFADACB444E5833645E60D17DB66"/>
        <w:category>
          <w:name w:val="Allgemein"/>
          <w:gallery w:val="placeholder"/>
        </w:category>
        <w:types>
          <w:type w:val="bbPlcHdr"/>
        </w:types>
        <w:behaviors>
          <w:behavior w:val="content"/>
        </w:behaviors>
        <w:guid w:val="{F065C77D-EBF6-429F-8300-8FA7D611A032}"/>
      </w:docPartPr>
      <w:docPartBody>
        <w:p w:rsidR="00AA3199" w:rsidRDefault="00492EE9">
          <w:pPr>
            <w:pStyle w:val="6310FFADACB444E5833645E60D17DB66"/>
          </w:pPr>
          <w:r>
            <w:rPr>
              <w:rStyle w:val="a3"/>
            </w:rPr>
            <w:t>Klicken oder tippen Sie hier, um Text einzugeben.</w:t>
          </w:r>
        </w:p>
      </w:docPartBody>
    </w:docPart>
    <w:docPart>
      <w:docPartPr>
        <w:name w:val="37791D55751F4067AC4D51D9F4D11D7D"/>
        <w:category>
          <w:name w:val="Allgemein"/>
          <w:gallery w:val="placeholder"/>
        </w:category>
        <w:types>
          <w:type w:val="bbPlcHdr"/>
        </w:types>
        <w:behaviors>
          <w:behavior w:val="content"/>
        </w:behaviors>
        <w:guid w:val="{88724EB4-419E-4118-BA06-AA3B84DDA198}"/>
      </w:docPartPr>
      <w:docPartBody>
        <w:p w:rsidR="00AA3199" w:rsidRDefault="00492EE9">
          <w:pPr>
            <w:pStyle w:val="37791D55751F4067AC4D51D9F4D11D7D"/>
          </w:pPr>
          <w:r>
            <w:rPr>
              <w:rStyle w:val="a3"/>
            </w:rPr>
            <w:t>Klicken oder tippen Sie hier, um Text einzugeben.</w:t>
          </w:r>
        </w:p>
      </w:docPartBody>
    </w:docPart>
    <w:docPart>
      <w:docPartPr>
        <w:name w:val="8DC4D94BC6FD48728ABAF26EF3B328B0"/>
        <w:category>
          <w:name w:val="Allgemein"/>
          <w:gallery w:val="placeholder"/>
        </w:category>
        <w:types>
          <w:type w:val="bbPlcHdr"/>
        </w:types>
        <w:behaviors>
          <w:behavior w:val="content"/>
        </w:behaviors>
        <w:guid w:val="{8084B778-AAC4-4B12-8721-C8F1DF319F29}"/>
      </w:docPartPr>
      <w:docPartBody>
        <w:p w:rsidR="00AA3199" w:rsidRDefault="00492EE9">
          <w:pPr>
            <w:pStyle w:val="8DC4D94BC6FD48728ABAF26EF3B328B0"/>
          </w:pPr>
          <w:r>
            <w:rPr>
              <w:rStyle w:val="a3"/>
            </w:rPr>
            <w:t>Klicken oder tippen Sie hier, um Text einzugeben.</w:t>
          </w:r>
        </w:p>
      </w:docPartBody>
    </w:docPart>
    <w:docPart>
      <w:docPartPr>
        <w:name w:val="26D7F396C11441E8AC1665E0D62CABC4"/>
        <w:category>
          <w:name w:val="Allgemein"/>
          <w:gallery w:val="placeholder"/>
        </w:category>
        <w:types>
          <w:type w:val="bbPlcHdr"/>
        </w:types>
        <w:behaviors>
          <w:behavior w:val="content"/>
        </w:behaviors>
        <w:guid w:val="{1CFCF988-9C50-4F35-8252-9C91911FEC42}"/>
      </w:docPartPr>
      <w:docPartBody>
        <w:p w:rsidR="00AA3199" w:rsidRDefault="00492EE9">
          <w:pPr>
            <w:pStyle w:val="26D7F396C11441E8AC1665E0D62CABC4"/>
          </w:pPr>
          <w:r>
            <w:rPr>
              <w:rStyle w:val="a3"/>
            </w:rPr>
            <w:t>Klicken oder tippen Sie hier, um Text einzugeben.</w:t>
          </w:r>
        </w:p>
      </w:docPartBody>
    </w:docPart>
    <w:docPart>
      <w:docPartPr>
        <w:name w:val="F6E2367D67594CF48E4544BF24599CAE"/>
        <w:category>
          <w:name w:val="Allgemein"/>
          <w:gallery w:val="placeholder"/>
        </w:category>
        <w:types>
          <w:type w:val="bbPlcHdr"/>
        </w:types>
        <w:behaviors>
          <w:behavior w:val="content"/>
        </w:behaviors>
        <w:guid w:val="{1A521D0A-4451-4B13-B442-33E7E5FDAA43}"/>
      </w:docPartPr>
      <w:docPartBody>
        <w:p w:rsidR="00AA3199" w:rsidRDefault="00492EE9">
          <w:pPr>
            <w:pStyle w:val="F6E2367D67594CF48E4544BF24599CAE"/>
          </w:pPr>
          <w:r>
            <w:rPr>
              <w:rStyle w:val="a3"/>
            </w:rPr>
            <w:t>Klicken oder tippen Sie hier, um Text einzugeben.</w:t>
          </w:r>
        </w:p>
      </w:docPartBody>
    </w:docPart>
    <w:docPart>
      <w:docPartPr>
        <w:name w:val="1E1C84277E9F4F5CA0D86A39612451A0"/>
        <w:category>
          <w:name w:val="Allgemein"/>
          <w:gallery w:val="placeholder"/>
        </w:category>
        <w:types>
          <w:type w:val="bbPlcHdr"/>
        </w:types>
        <w:behaviors>
          <w:behavior w:val="content"/>
        </w:behaviors>
        <w:guid w:val="{27B451A8-07BC-44CA-A2DC-F8E129DB15CB}"/>
      </w:docPartPr>
      <w:docPartBody>
        <w:p w:rsidR="00AA3199" w:rsidRDefault="00492EE9">
          <w:pPr>
            <w:pStyle w:val="1E1C84277E9F4F5CA0D86A39612451A0"/>
          </w:pPr>
          <w:r>
            <w:rPr>
              <w:rStyle w:val="a3"/>
            </w:rPr>
            <w:t>Klicken oder tippen Sie hier, um Text einzugeben.</w:t>
          </w:r>
        </w:p>
      </w:docPartBody>
    </w:docPart>
    <w:docPart>
      <w:docPartPr>
        <w:name w:val="49F1314BF1594B57BE890252092552F7"/>
        <w:category>
          <w:name w:val="Allgemein"/>
          <w:gallery w:val="placeholder"/>
        </w:category>
        <w:types>
          <w:type w:val="bbPlcHdr"/>
        </w:types>
        <w:behaviors>
          <w:behavior w:val="content"/>
        </w:behaviors>
        <w:guid w:val="{525D005A-589C-48C2-95D4-6B19312B57A2}"/>
      </w:docPartPr>
      <w:docPartBody>
        <w:p w:rsidR="00AA3199" w:rsidRDefault="00492EE9">
          <w:pPr>
            <w:pStyle w:val="49F1314BF1594B57BE890252092552F7"/>
          </w:pPr>
          <w:r>
            <w:rPr>
              <w:rStyle w:val="a3"/>
            </w:rPr>
            <w:t>Klicken oder tippen Sie hier, um Text einzugeben.</w:t>
          </w:r>
        </w:p>
      </w:docPartBody>
    </w:docPart>
    <w:docPart>
      <w:docPartPr>
        <w:name w:val="C06A4BAC2F5342D7A22C8F24AAE52E54"/>
        <w:category>
          <w:name w:val="Allgemein"/>
          <w:gallery w:val="placeholder"/>
        </w:category>
        <w:types>
          <w:type w:val="bbPlcHdr"/>
        </w:types>
        <w:behaviors>
          <w:behavior w:val="content"/>
        </w:behaviors>
        <w:guid w:val="{7866248E-AFE4-42AD-86DE-0EE7E53FBA34}"/>
      </w:docPartPr>
      <w:docPartBody>
        <w:p w:rsidR="00AA3199" w:rsidRDefault="00492EE9">
          <w:pPr>
            <w:pStyle w:val="C06A4BAC2F5342D7A22C8F24AAE52E54"/>
          </w:pPr>
          <w:r>
            <w:rPr>
              <w:rStyle w:val="a3"/>
            </w:rPr>
            <w:t>Klicke</w:t>
          </w:r>
          <w:r>
            <w:rPr>
              <w:rStyle w:val="a3"/>
            </w:rPr>
            <w:t>n oder tippen Sie hier, um Text einzugeben.</w:t>
          </w:r>
        </w:p>
      </w:docPartBody>
    </w:docPart>
    <w:docPart>
      <w:docPartPr>
        <w:name w:val="1936494BFCDF430A89A1CAC60CF7344D"/>
        <w:category>
          <w:name w:val="Allgemein"/>
          <w:gallery w:val="placeholder"/>
        </w:category>
        <w:types>
          <w:type w:val="bbPlcHdr"/>
        </w:types>
        <w:behaviors>
          <w:behavior w:val="content"/>
        </w:behaviors>
        <w:guid w:val="{CA3D4772-F9F0-4F6B-9DFD-EB09ABC50B62}"/>
      </w:docPartPr>
      <w:docPartBody>
        <w:p w:rsidR="00AA3199" w:rsidRDefault="00492EE9">
          <w:pPr>
            <w:pStyle w:val="1936494BFCDF430A89A1CAC60CF7344D"/>
          </w:pPr>
          <w:r>
            <w:rPr>
              <w:rStyle w:val="a3"/>
            </w:rPr>
            <w:t>Klicken oder tippen Sie hier, um Text einzugeben.</w:t>
          </w:r>
        </w:p>
      </w:docPartBody>
    </w:docPart>
    <w:docPart>
      <w:docPartPr>
        <w:name w:val="2D5946C0D4ED4B10855E2251BBA97895"/>
        <w:category>
          <w:name w:val="Allgemein"/>
          <w:gallery w:val="placeholder"/>
        </w:category>
        <w:types>
          <w:type w:val="bbPlcHdr"/>
        </w:types>
        <w:behaviors>
          <w:behavior w:val="content"/>
        </w:behaviors>
        <w:guid w:val="{94AC3545-C44C-4686-BA5D-08131E5B6BD7}"/>
      </w:docPartPr>
      <w:docPartBody>
        <w:p w:rsidR="00AA3199" w:rsidRDefault="00492EE9">
          <w:pPr>
            <w:pStyle w:val="2D5946C0D4ED4B10855E2251BBA97895"/>
          </w:pPr>
          <w:r>
            <w:rPr>
              <w:rStyle w:val="a3"/>
            </w:rPr>
            <w:t>Klicken oder tippen Sie hier, um Text einzugeben.</w:t>
          </w:r>
        </w:p>
      </w:docPartBody>
    </w:docPart>
    <w:docPart>
      <w:docPartPr>
        <w:name w:val="43AF5A4E49874772A01643062BADB7F9"/>
        <w:category>
          <w:name w:val="Allgemein"/>
          <w:gallery w:val="placeholder"/>
        </w:category>
        <w:types>
          <w:type w:val="bbPlcHdr"/>
        </w:types>
        <w:behaviors>
          <w:behavior w:val="content"/>
        </w:behaviors>
        <w:guid w:val="{222CC358-0A0F-47CE-A02B-2037CAB19289}"/>
      </w:docPartPr>
      <w:docPartBody>
        <w:p w:rsidR="00AA3199" w:rsidRDefault="00492EE9">
          <w:pPr>
            <w:pStyle w:val="43AF5A4E49874772A01643062BADB7F9"/>
          </w:pPr>
          <w:r>
            <w:rPr>
              <w:rStyle w:val="a3"/>
            </w:rPr>
            <w:t>Klicken oder tippen Sie hier, um Text einzugeben.</w:t>
          </w:r>
        </w:p>
      </w:docPartBody>
    </w:docPart>
    <w:docPart>
      <w:docPartPr>
        <w:name w:val="8F948EFED3E64449AB99D83717CFFF76"/>
        <w:category>
          <w:name w:val="Allgemein"/>
          <w:gallery w:val="placeholder"/>
        </w:category>
        <w:types>
          <w:type w:val="bbPlcHdr"/>
        </w:types>
        <w:behaviors>
          <w:behavior w:val="content"/>
        </w:behaviors>
        <w:guid w:val="{B8820DA0-158D-48ED-9F97-33099438D04D}"/>
      </w:docPartPr>
      <w:docPartBody>
        <w:p w:rsidR="00AA3199" w:rsidRDefault="00492EE9">
          <w:pPr>
            <w:pStyle w:val="8F948EFED3E64449AB99D83717CFFF76"/>
          </w:pPr>
          <w:r>
            <w:rPr>
              <w:rStyle w:val="a3"/>
            </w:rPr>
            <w:t>Klicken oder tippen Sie hier, um Text einzugeben.</w:t>
          </w:r>
        </w:p>
      </w:docPartBody>
    </w:docPart>
    <w:docPart>
      <w:docPartPr>
        <w:name w:val="17F59CEE66D249F28BA08941A1B839C3"/>
        <w:category>
          <w:name w:val="Allgemein"/>
          <w:gallery w:val="placeholder"/>
        </w:category>
        <w:types>
          <w:type w:val="bbPlcHdr"/>
        </w:types>
        <w:behaviors>
          <w:behavior w:val="content"/>
        </w:behaviors>
        <w:guid w:val="{D4B65C58-5BB5-4B10-88C1-B80FE74B6BE6}"/>
      </w:docPartPr>
      <w:docPartBody>
        <w:p w:rsidR="00AA3199" w:rsidRDefault="00492EE9">
          <w:pPr>
            <w:pStyle w:val="17F59CEE66D249F28BA08941A1B839C3"/>
          </w:pPr>
          <w:r>
            <w:rPr>
              <w:rStyle w:val="a3"/>
            </w:rPr>
            <w:t>Klicken oder</w:t>
          </w:r>
          <w:r>
            <w:rPr>
              <w:rStyle w:val="a3"/>
            </w:rPr>
            <w:t xml:space="preserve"> tippen Sie hier, um Text einzugeben.</w:t>
          </w:r>
        </w:p>
      </w:docPartBody>
    </w:docPart>
    <w:docPart>
      <w:docPartPr>
        <w:name w:val="BF65E6570B5949D3976F6E10C20F94D1"/>
        <w:category>
          <w:name w:val="Allgemein"/>
          <w:gallery w:val="placeholder"/>
        </w:category>
        <w:types>
          <w:type w:val="bbPlcHdr"/>
        </w:types>
        <w:behaviors>
          <w:behavior w:val="content"/>
        </w:behaviors>
        <w:guid w:val="{A72058E8-CECD-4C25-A987-513D7898520A}"/>
      </w:docPartPr>
      <w:docPartBody>
        <w:p w:rsidR="00AA3199" w:rsidRDefault="00492EE9">
          <w:pPr>
            <w:pStyle w:val="BF65E6570B5949D3976F6E10C20F94D1"/>
          </w:pPr>
          <w:r>
            <w:rPr>
              <w:rStyle w:val="a3"/>
            </w:rPr>
            <w:t>Klicken oder tippen Sie hier, um Text einzugeben.</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2EE9" w:rsidRDefault="00492EE9">
      <w:pPr>
        <w:spacing w:line="240" w:lineRule="auto"/>
      </w:pPr>
      <w:r>
        <w:separator/>
      </w:r>
    </w:p>
  </w:endnote>
  <w:endnote w:type="continuationSeparator" w:id="0">
    <w:p w:rsidR="00492EE9" w:rsidRDefault="00492EE9">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2EE9" w:rsidRDefault="00492EE9">
      <w:pPr>
        <w:spacing w:after="0"/>
      </w:pPr>
      <w:r>
        <w:separator/>
      </w:r>
    </w:p>
  </w:footnote>
  <w:footnote w:type="continuationSeparator" w:id="0">
    <w:p w:rsidR="00492EE9" w:rsidRDefault="00492EE9">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bordersDoNotSurroundHeader/>
  <w:bordersDoNotSurroundFooter/>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C88"/>
    <w:rsid w:val="00085F8C"/>
    <w:rsid w:val="00122E31"/>
    <w:rsid w:val="00131684"/>
    <w:rsid w:val="00263A76"/>
    <w:rsid w:val="002C23C5"/>
    <w:rsid w:val="002C25AA"/>
    <w:rsid w:val="003F2CA9"/>
    <w:rsid w:val="00434ED4"/>
    <w:rsid w:val="00464AA5"/>
    <w:rsid w:val="00483BCD"/>
    <w:rsid w:val="00483E49"/>
    <w:rsid w:val="00492EE9"/>
    <w:rsid w:val="00640C3D"/>
    <w:rsid w:val="006530AD"/>
    <w:rsid w:val="00764B1D"/>
    <w:rsid w:val="00793373"/>
    <w:rsid w:val="007D2195"/>
    <w:rsid w:val="008A7A44"/>
    <w:rsid w:val="008B3442"/>
    <w:rsid w:val="009528B9"/>
    <w:rsid w:val="00971C06"/>
    <w:rsid w:val="00A377DA"/>
    <w:rsid w:val="00A417F1"/>
    <w:rsid w:val="00A440E1"/>
    <w:rsid w:val="00A447C3"/>
    <w:rsid w:val="00A8216E"/>
    <w:rsid w:val="00A87CF4"/>
    <w:rsid w:val="00AA3199"/>
    <w:rsid w:val="00AE10C9"/>
    <w:rsid w:val="00B34260"/>
    <w:rsid w:val="00B70922"/>
    <w:rsid w:val="00B769F9"/>
    <w:rsid w:val="00CB7E32"/>
    <w:rsid w:val="00CE3B32"/>
    <w:rsid w:val="00DA110F"/>
    <w:rsid w:val="00DE3578"/>
    <w:rsid w:val="00E11636"/>
    <w:rsid w:val="00F14C88"/>
    <w:rsid w:val="00F16B28"/>
    <w:rsid w:val="00F17050"/>
    <w:rsid w:val="00FA4B08"/>
    <w:rsid w:val="00FE533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Pr>
      <w:color w:val="808080"/>
    </w:rPr>
  </w:style>
  <w:style w:type="paragraph" w:customStyle="1" w:styleId="851277CCED9A401A936111810F26CED8">
    <w:name w:val="851277CCED9A401A936111810F26CED8"/>
    <w:pPr>
      <w:spacing w:after="160" w:line="259" w:lineRule="auto"/>
    </w:pPr>
    <w:rPr>
      <w:sz w:val="22"/>
      <w:szCs w:val="22"/>
      <w:lang w:val="de-DE" w:eastAsia="de-DE"/>
    </w:rPr>
  </w:style>
  <w:style w:type="paragraph" w:customStyle="1" w:styleId="966A0A29D0C84A358613D83B99BD68B5">
    <w:name w:val="966A0A29D0C84A358613D83B99BD68B5"/>
    <w:pPr>
      <w:spacing w:after="160" w:line="259" w:lineRule="auto"/>
    </w:pPr>
    <w:rPr>
      <w:sz w:val="22"/>
      <w:szCs w:val="22"/>
      <w:lang w:val="de-DE" w:eastAsia="de-DE"/>
    </w:rPr>
  </w:style>
  <w:style w:type="paragraph" w:customStyle="1" w:styleId="6310FFADACB444E5833645E60D17DB66">
    <w:name w:val="6310FFADACB444E5833645E60D17DB66"/>
    <w:pPr>
      <w:spacing w:after="160" w:line="259" w:lineRule="auto"/>
    </w:pPr>
    <w:rPr>
      <w:sz w:val="22"/>
      <w:szCs w:val="22"/>
      <w:lang w:val="de-DE" w:eastAsia="de-DE"/>
    </w:rPr>
  </w:style>
  <w:style w:type="paragraph" w:customStyle="1" w:styleId="37791D55751F4067AC4D51D9F4D11D7D">
    <w:name w:val="37791D55751F4067AC4D51D9F4D11D7D"/>
    <w:pPr>
      <w:spacing w:after="160" w:line="259" w:lineRule="auto"/>
    </w:pPr>
    <w:rPr>
      <w:sz w:val="22"/>
      <w:szCs w:val="22"/>
      <w:lang w:val="de-DE" w:eastAsia="de-DE"/>
    </w:rPr>
  </w:style>
  <w:style w:type="paragraph" w:customStyle="1" w:styleId="8DC4D94BC6FD48728ABAF26EF3B328B0">
    <w:name w:val="8DC4D94BC6FD48728ABAF26EF3B328B0"/>
    <w:pPr>
      <w:spacing w:after="160" w:line="259" w:lineRule="auto"/>
    </w:pPr>
    <w:rPr>
      <w:sz w:val="22"/>
      <w:szCs w:val="22"/>
      <w:lang w:val="de-DE" w:eastAsia="de-DE"/>
    </w:rPr>
  </w:style>
  <w:style w:type="paragraph" w:customStyle="1" w:styleId="26D7F396C11441E8AC1665E0D62CABC4">
    <w:name w:val="26D7F396C11441E8AC1665E0D62CABC4"/>
    <w:pPr>
      <w:spacing w:after="160" w:line="259" w:lineRule="auto"/>
    </w:pPr>
    <w:rPr>
      <w:sz w:val="22"/>
      <w:szCs w:val="22"/>
      <w:lang w:val="de-DE" w:eastAsia="de-DE"/>
    </w:rPr>
  </w:style>
  <w:style w:type="paragraph" w:customStyle="1" w:styleId="F6E2367D67594CF48E4544BF24599CAE">
    <w:name w:val="F6E2367D67594CF48E4544BF24599CAE"/>
    <w:pPr>
      <w:spacing w:after="160" w:line="259" w:lineRule="auto"/>
    </w:pPr>
    <w:rPr>
      <w:sz w:val="22"/>
      <w:szCs w:val="22"/>
      <w:lang w:val="de-DE" w:eastAsia="de-DE"/>
    </w:rPr>
  </w:style>
  <w:style w:type="paragraph" w:customStyle="1" w:styleId="1E1C84277E9F4F5CA0D86A39612451A0">
    <w:name w:val="1E1C84277E9F4F5CA0D86A39612451A0"/>
    <w:pPr>
      <w:spacing w:after="160" w:line="259" w:lineRule="auto"/>
    </w:pPr>
    <w:rPr>
      <w:sz w:val="22"/>
      <w:szCs w:val="22"/>
      <w:lang w:val="de-DE" w:eastAsia="de-DE"/>
    </w:rPr>
  </w:style>
  <w:style w:type="paragraph" w:customStyle="1" w:styleId="49F1314BF1594B57BE890252092552F7">
    <w:name w:val="49F1314BF1594B57BE890252092552F7"/>
    <w:pPr>
      <w:spacing w:after="160" w:line="259" w:lineRule="auto"/>
    </w:pPr>
    <w:rPr>
      <w:sz w:val="22"/>
      <w:szCs w:val="22"/>
      <w:lang w:val="de-DE" w:eastAsia="de-DE"/>
    </w:rPr>
  </w:style>
  <w:style w:type="paragraph" w:customStyle="1" w:styleId="C06A4BAC2F5342D7A22C8F24AAE52E54">
    <w:name w:val="C06A4BAC2F5342D7A22C8F24AAE52E54"/>
    <w:pPr>
      <w:spacing w:after="160" w:line="259" w:lineRule="auto"/>
    </w:pPr>
    <w:rPr>
      <w:sz w:val="22"/>
      <w:szCs w:val="22"/>
      <w:lang w:val="de-DE" w:eastAsia="de-DE"/>
    </w:rPr>
  </w:style>
  <w:style w:type="paragraph" w:customStyle="1" w:styleId="1936494BFCDF430A89A1CAC60CF7344D">
    <w:name w:val="1936494BFCDF430A89A1CAC60CF7344D"/>
    <w:pPr>
      <w:spacing w:after="160" w:line="259" w:lineRule="auto"/>
    </w:pPr>
    <w:rPr>
      <w:sz w:val="22"/>
      <w:szCs w:val="22"/>
      <w:lang w:val="de-DE" w:eastAsia="de-DE"/>
    </w:rPr>
  </w:style>
  <w:style w:type="paragraph" w:customStyle="1" w:styleId="2D5946C0D4ED4B10855E2251BBA97895">
    <w:name w:val="2D5946C0D4ED4B10855E2251BBA97895"/>
    <w:pPr>
      <w:spacing w:after="160" w:line="259" w:lineRule="auto"/>
    </w:pPr>
    <w:rPr>
      <w:sz w:val="22"/>
      <w:szCs w:val="22"/>
      <w:lang w:val="de-DE" w:eastAsia="de-DE"/>
    </w:rPr>
  </w:style>
  <w:style w:type="paragraph" w:customStyle="1" w:styleId="43AF5A4E49874772A01643062BADB7F9">
    <w:name w:val="43AF5A4E49874772A01643062BADB7F9"/>
    <w:pPr>
      <w:spacing w:after="160" w:line="259" w:lineRule="auto"/>
    </w:pPr>
    <w:rPr>
      <w:sz w:val="22"/>
      <w:szCs w:val="22"/>
      <w:lang w:val="de-DE" w:eastAsia="de-DE"/>
    </w:rPr>
  </w:style>
  <w:style w:type="paragraph" w:customStyle="1" w:styleId="8F948EFED3E64449AB99D83717CFFF76">
    <w:name w:val="8F948EFED3E64449AB99D83717CFFF76"/>
    <w:pPr>
      <w:spacing w:after="160" w:line="259" w:lineRule="auto"/>
    </w:pPr>
    <w:rPr>
      <w:sz w:val="22"/>
      <w:szCs w:val="22"/>
      <w:lang w:val="de-DE" w:eastAsia="de-DE"/>
    </w:rPr>
  </w:style>
  <w:style w:type="paragraph" w:customStyle="1" w:styleId="17F59CEE66D249F28BA08941A1B839C3">
    <w:name w:val="17F59CEE66D249F28BA08941A1B839C3"/>
    <w:pPr>
      <w:spacing w:after="160" w:line="259" w:lineRule="auto"/>
    </w:pPr>
    <w:rPr>
      <w:sz w:val="22"/>
      <w:szCs w:val="22"/>
      <w:lang w:val="de-DE" w:eastAsia="de-DE"/>
    </w:rPr>
  </w:style>
  <w:style w:type="paragraph" w:customStyle="1" w:styleId="BF65E6570B5949D3976F6E10C20F94D1">
    <w:name w:val="BF65E6570B5949D3976F6E10C20F94D1"/>
    <w:pPr>
      <w:spacing w:after="160" w:line="259" w:lineRule="auto"/>
    </w:pPr>
    <w:rPr>
      <w:sz w:val="22"/>
      <w:szCs w:val="22"/>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1C1C4-8028-4919-9F47-58655ED50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217503</Words>
  <Characters>1235422</Characters>
  <Application>Microsoft Office Word</Application>
  <DocSecurity>0</DocSecurity>
  <Lines>18718</Lines>
  <Paragraphs>4139</Paragraphs>
  <ScaleCrop>false</ScaleCrop>
  <Company/>
  <LinksUpToDate>false</LinksUpToDate>
  <CharactersWithSpaces>1448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Atorf</dc:creator>
  <cp:lastModifiedBy>Admin</cp:lastModifiedBy>
  <cp:revision>9</cp:revision>
  <dcterms:created xsi:type="dcterms:W3CDTF">2022-11-18T07:42:00Z</dcterms:created>
  <dcterms:modified xsi:type="dcterms:W3CDTF">2022-11-21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etformin Review</vt:lpwstr>
  </property>
  <property fmtid="{D5CDD505-2E9C-101B-9397-08002B2CF9AE}" pid="3" name="CitaviDocumentProperty_0">
    <vt:lpwstr>dce68c66-a60c-4886-8ccc-72e3c3602f1e</vt:lpwstr>
  </property>
  <property fmtid="{D5CDD505-2E9C-101B-9397-08002B2CF9AE}" pid="4" name="CitaviDocumentProperty_8">
    <vt:lpwstr>C:\Users\jenny\Documents\Citavi 6\Projects\Metformin Review\Metformin Review.ctv6</vt:lpwstr>
  </property>
  <property fmtid="{D5CDD505-2E9C-101B-9397-08002B2CF9AE}" pid="5" name="CitaviDocumentProperty_1">
    <vt:lpwstr>6.14.0.0</vt:lpwstr>
  </property>
  <property fmtid="{D5CDD505-2E9C-101B-9397-08002B2CF9AE}" pid="6" name="CitaviDocumentProperty_6">
    <vt:lpwstr>False</vt:lpwstr>
  </property>
  <property fmtid="{D5CDD505-2E9C-101B-9397-08002B2CF9AE}" pid="7" name="KSOProductBuildVer">
    <vt:lpwstr>2052-11.1.0.12763</vt:lpwstr>
  </property>
  <property fmtid="{D5CDD505-2E9C-101B-9397-08002B2CF9AE}" pid="8" name="ICV">
    <vt:lpwstr>92FC36676BB34D7BA7D01C48976AAD49</vt:lpwstr>
  </property>
  <property fmtid="{D5CDD505-2E9C-101B-9397-08002B2CF9AE}" pid="9" name="GrammarlyDocumentId">
    <vt:lpwstr>ad7deeeeb4de7fdb87cca54019f8b50e99e6932a4130aee88e7433d72f2f0733</vt:lpwstr>
  </property>
</Properties>
</file>